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12B2C" w14:textId="0FE49B00" w:rsidR="00F56E3C" w:rsidRPr="00F56E3C" w:rsidDel="00182F04" w:rsidRDefault="00F56E3C" w:rsidP="00F56E3C">
      <w:pPr>
        <w:autoSpaceDE w:val="0"/>
        <w:autoSpaceDN w:val="0"/>
        <w:adjustRightInd w:val="0"/>
        <w:spacing w:after="0" w:line="240" w:lineRule="auto"/>
        <w:rPr>
          <w:del w:id="0" w:author="Windows User" w:date="2018-10-31T16:22:00Z"/>
          <w:rFonts w:ascii="Times New Roman" w:hAnsi="Times New Roman"/>
        </w:rPr>
      </w:pPr>
    </w:p>
    <w:p w14:paraId="32D1EA03" w14:textId="2C081B36" w:rsidR="00F56E3C" w:rsidRPr="00F56E3C" w:rsidRDefault="0040192E" w:rsidP="00C90E03">
      <w:pPr>
        <w:tabs>
          <w:tab w:val="left" w:pos="1733"/>
        </w:tabs>
        <w:autoSpaceDE w:val="0"/>
        <w:autoSpaceDN w:val="0"/>
        <w:adjustRightInd w:val="0"/>
        <w:spacing w:after="0" w:line="240" w:lineRule="auto"/>
        <w:rPr>
          <w:rFonts w:ascii="Times New Roman" w:hAnsi="Times New Roman"/>
        </w:rPr>
      </w:pPr>
      <w:r>
        <w:rPr>
          <w:noProof/>
          <w:lang w:eastAsia="en-GB"/>
        </w:rPr>
        <w:drawing>
          <wp:anchor distT="0" distB="0" distL="114300" distR="114300" simplePos="0" relativeHeight="251658240" behindDoc="0" locked="0" layoutInCell="1" allowOverlap="1" wp14:anchorId="455E71A5" wp14:editId="502B6680">
            <wp:simplePos x="0" y="0"/>
            <wp:positionH relativeFrom="column">
              <wp:posOffset>1485900</wp:posOffset>
            </wp:positionH>
            <wp:positionV relativeFrom="paragraph">
              <wp:posOffset>167640</wp:posOffset>
            </wp:positionV>
            <wp:extent cx="3036570" cy="1104265"/>
            <wp:effectExtent l="0" t="0" r="11430" b="0"/>
            <wp:wrapNone/>
            <wp:docPr id="27" name="Picture 1" descr="Description: \\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shopton\usr42\LSC\Arp10sm\ManW7\Desktop\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14:sizeRelH relativeFrom="page">
              <wp14:pctWidth>0</wp14:pctWidth>
            </wp14:sizeRelH>
            <wp14:sizeRelV relativeFrom="page">
              <wp14:pctHeight>0</wp14:pctHeight>
            </wp14:sizeRelV>
          </wp:anchor>
        </w:drawing>
      </w:r>
      <w:r w:rsidR="00C90E03">
        <w:rPr>
          <w:rFonts w:ascii="Times New Roman" w:hAnsi="Times New Roman"/>
        </w:rPr>
        <w:tab/>
      </w:r>
    </w:p>
    <w:p w14:paraId="3A0B4351" w14:textId="77777777" w:rsidR="00F56E3C" w:rsidRPr="00F56E3C" w:rsidRDefault="00F56E3C" w:rsidP="00F56E3C">
      <w:pPr>
        <w:autoSpaceDE w:val="0"/>
        <w:autoSpaceDN w:val="0"/>
        <w:adjustRightInd w:val="0"/>
        <w:spacing w:after="0" w:line="240" w:lineRule="auto"/>
        <w:rPr>
          <w:rFonts w:ascii="Times New Roman" w:hAnsi="Times New Roman"/>
        </w:rPr>
      </w:pPr>
    </w:p>
    <w:p w14:paraId="5D22462D" w14:textId="77777777" w:rsidR="00F56E3C" w:rsidRPr="00F56E3C" w:rsidRDefault="00F56E3C" w:rsidP="00F56E3C">
      <w:pPr>
        <w:autoSpaceDE w:val="0"/>
        <w:autoSpaceDN w:val="0"/>
        <w:adjustRightInd w:val="0"/>
        <w:spacing w:after="0" w:line="240" w:lineRule="auto"/>
        <w:rPr>
          <w:rFonts w:ascii="Times New Roman" w:hAnsi="Times New Roman"/>
        </w:rPr>
      </w:pPr>
    </w:p>
    <w:p w14:paraId="06EB1EB1"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050526D3"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31AF1ACF"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25A44CD8"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2B24C58C"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3CBB65D9"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7C3F1570" w14:textId="77777777" w:rsidR="00F56E3C" w:rsidRDefault="00F56E3C" w:rsidP="00F56E3C">
      <w:pPr>
        <w:autoSpaceDE w:val="0"/>
        <w:autoSpaceDN w:val="0"/>
        <w:adjustRightInd w:val="0"/>
        <w:spacing w:after="0" w:line="240" w:lineRule="auto"/>
        <w:jc w:val="center"/>
        <w:rPr>
          <w:rFonts w:ascii="Times New Roman" w:hAnsi="Times New Roman"/>
        </w:rPr>
      </w:pPr>
    </w:p>
    <w:p w14:paraId="1B266133" w14:textId="77777777" w:rsidR="00F56E3C" w:rsidRDefault="00F56E3C" w:rsidP="00F56E3C">
      <w:pPr>
        <w:autoSpaceDE w:val="0"/>
        <w:autoSpaceDN w:val="0"/>
        <w:adjustRightInd w:val="0"/>
        <w:spacing w:after="0" w:line="240" w:lineRule="auto"/>
        <w:jc w:val="center"/>
        <w:rPr>
          <w:rFonts w:ascii="Times New Roman" w:hAnsi="Times New Roman"/>
        </w:rPr>
      </w:pPr>
    </w:p>
    <w:p w14:paraId="2A6BB094"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0061E973" w14:textId="77777777" w:rsidR="00F56E3C" w:rsidRPr="00F56E3C" w:rsidRDefault="00F222AB" w:rsidP="00F56E3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color w:val="222222"/>
          <w:sz w:val="28"/>
          <w:szCs w:val="28"/>
          <w:shd w:val="clear" w:color="auto" w:fill="FFFFFF"/>
        </w:rPr>
        <w:t>Multi-nuclear Magnetic Resonance Imaging in the Longitudinal Assessment of Idiopathic Pulmonary Fibrosis</w:t>
      </w:r>
      <w:r w:rsidR="00F56E3C" w:rsidRPr="00F56E3C">
        <w:rPr>
          <w:rFonts w:ascii="Times New Roman" w:hAnsi="Times New Roman"/>
          <w:b/>
          <w:bCs/>
          <w:color w:val="222222"/>
          <w:sz w:val="28"/>
          <w:szCs w:val="28"/>
        </w:rPr>
        <w:br/>
      </w:r>
    </w:p>
    <w:p w14:paraId="47457F6C" w14:textId="77777777" w:rsidR="00F56E3C" w:rsidRPr="00F56E3C" w:rsidRDefault="00F56E3C" w:rsidP="00F56E3C">
      <w:pPr>
        <w:autoSpaceDE w:val="0"/>
        <w:autoSpaceDN w:val="0"/>
        <w:adjustRightInd w:val="0"/>
        <w:spacing w:after="0" w:line="240" w:lineRule="auto"/>
        <w:rPr>
          <w:rFonts w:ascii="Times New Roman" w:hAnsi="Times New Roman"/>
        </w:rPr>
      </w:pPr>
    </w:p>
    <w:p w14:paraId="5036373D"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4AF201B1" w14:textId="77777777" w:rsidR="00F56E3C" w:rsidRPr="00F56E3C" w:rsidRDefault="00F56E3C" w:rsidP="00F56E3C">
      <w:pPr>
        <w:autoSpaceDE w:val="0"/>
        <w:autoSpaceDN w:val="0"/>
        <w:adjustRightInd w:val="0"/>
        <w:spacing w:after="0" w:line="240" w:lineRule="auto"/>
        <w:jc w:val="center"/>
        <w:rPr>
          <w:rFonts w:ascii="Times New Roman" w:hAnsi="Times New Roman"/>
          <w:b/>
          <w:bCs/>
        </w:rPr>
      </w:pPr>
      <w:r w:rsidRPr="00F56E3C">
        <w:rPr>
          <w:rFonts w:ascii="Times New Roman" w:hAnsi="Times New Roman"/>
          <w:b/>
          <w:bCs/>
        </w:rPr>
        <w:t>By:</w:t>
      </w:r>
    </w:p>
    <w:p w14:paraId="4137B7AC" w14:textId="77777777" w:rsidR="00F56E3C" w:rsidRPr="00F56E3C" w:rsidRDefault="00F56E3C" w:rsidP="00F56E3C">
      <w:pPr>
        <w:autoSpaceDE w:val="0"/>
        <w:autoSpaceDN w:val="0"/>
        <w:adjustRightInd w:val="0"/>
        <w:spacing w:after="0" w:line="240" w:lineRule="auto"/>
        <w:jc w:val="center"/>
        <w:rPr>
          <w:rFonts w:ascii="Times New Roman" w:hAnsi="Times New Roman"/>
        </w:rPr>
      </w:pPr>
    </w:p>
    <w:p w14:paraId="118E0932" w14:textId="77777777" w:rsidR="00F56E3C" w:rsidRPr="00F56E3C" w:rsidRDefault="004A1F39" w:rsidP="00F56E3C">
      <w:pPr>
        <w:autoSpaceDE w:val="0"/>
        <w:autoSpaceDN w:val="0"/>
        <w:adjustRightInd w:val="0"/>
        <w:spacing w:after="0" w:line="240" w:lineRule="auto"/>
        <w:jc w:val="center"/>
        <w:rPr>
          <w:rFonts w:ascii="Times New Roman" w:hAnsi="Times New Roman"/>
          <w:sz w:val="28"/>
          <w:szCs w:val="28"/>
        </w:rPr>
      </w:pPr>
      <w:r>
        <w:rPr>
          <w:rFonts w:ascii="Times New Roman" w:hAnsi="Times New Roman"/>
          <w:sz w:val="28"/>
          <w:szCs w:val="28"/>
        </w:rPr>
        <w:t>Dr</w:t>
      </w:r>
      <w:r w:rsidR="000678DF">
        <w:rPr>
          <w:rFonts w:ascii="Times New Roman" w:hAnsi="Times New Roman"/>
          <w:sz w:val="28"/>
          <w:szCs w:val="28"/>
        </w:rPr>
        <w:t xml:space="preserve"> Nicholas David Weatherley</w:t>
      </w:r>
    </w:p>
    <w:p w14:paraId="11037020" w14:textId="77777777" w:rsidR="00F56E3C" w:rsidRPr="00F56E3C" w:rsidRDefault="00F56E3C" w:rsidP="00F56E3C">
      <w:pPr>
        <w:autoSpaceDE w:val="0"/>
        <w:autoSpaceDN w:val="0"/>
        <w:adjustRightInd w:val="0"/>
        <w:spacing w:after="0" w:line="240" w:lineRule="auto"/>
        <w:rPr>
          <w:rFonts w:ascii="Times New Roman" w:hAnsi="Times New Roman"/>
          <w:sz w:val="28"/>
          <w:szCs w:val="28"/>
        </w:rPr>
      </w:pPr>
    </w:p>
    <w:p w14:paraId="4BF12E80" w14:textId="77777777" w:rsidR="00F56E3C" w:rsidRPr="00F56E3C" w:rsidRDefault="00F56E3C" w:rsidP="00F56E3C">
      <w:pPr>
        <w:autoSpaceDE w:val="0"/>
        <w:autoSpaceDN w:val="0"/>
        <w:adjustRightInd w:val="0"/>
        <w:spacing w:after="0" w:line="240" w:lineRule="auto"/>
        <w:rPr>
          <w:rFonts w:ascii="Times New Roman" w:hAnsi="Times New Roman"/>
        </w:rPr>
      </w:pPr>
    </w:p>
    <w:p w14:paraId="7E91CB26" w14:textId="77777777" w:rsidR="00F56E3C" w:rsidRPr="00F56E3C" w:rsidRDefault="00F56E3C" w:rsidP="00F56E3C">
      <w:pPr>
        <w:autoSpaceDE w:val="0"/>
        <w:autoSpaceDN w:val="0"/>
        <w:adjustRightInd w:val="0"/>
        <w:spacing w:after="0" w:line="240" w:lineRule="auto"/>
        <w:rPr>
          <w:rFonts w:ascii="Times New Roman" w:hAnsi="Times New Roman"/>
        </w:rPr>
      </w:pPr>
    </w:p>
    <w:p w14:paraId="3A2B6B2A" w14:textId="77777777" w:rsidR="00F56E3C" w:rsidRPr="00F56E3C" w:rsidRDefault="00F56E3C" w:rsidP="00F56E3C">
      <w:pPr>
        <w:autoSpaceDE w:val="0"/>
        <w:autoSpaceDN w:val="0"/>
        <w:adjustRightInd w:val="0"/>
        <w:spacing w:after="0" w:line="240" w:lineRule="auto"/>
        <w:jc w:val="center"/>
        <w:rPr>
          <w:rFonts w:ascii="Times New Roman" w:hAnsi="Times New Roman"/>
        </w:rPr>
      </w:pPr>
      <w:r w:rsidRPr="00F56E3C">
        <w:rPr>
          <w:rFonts w:ascii="Times New Roman" w:hAnsi="Times New Roman"/>
        </w:rPr>
        <w:t>A thesis submitted in partial fulfilment of the requirements for the degree of</w:t>
      </w:r>
    </w:p>
    <w:p w14:paraId="2EBAF590" w14:textId="77777777" w:rsidR="00F56E3C" w:rsidRPr="00F56E3C" w:rsidRDefault="00F56E3C" w:rsidP="00F56E3C">
      <w:pPr>
        <w:jc w:val="center"/>
        <w:rPr>
          <w:rFonts w:ascii="Times New Roman" w:hAnsi="Times New Roman"/>
        </w:rPr>
      </w:pPr>
      <w:r w:rsidRPr="00F56E3C">
        <w:rPr>
          <w:rFonts w:ascii="Times New Roman" w:hAnsi="Times New Roman"/>
        </w:rPr>
        <w:t xml:space="preserve">Doctor of Philosophy </w:t>
      </w:r>
    </w:p>
    <w:p w14:paraId="556B5DD8" w14:textId="77777777" w:rsidR="00F56E3C" w:rsidRPr="00F56E3C" w:rsidRDefault="00F56E3C" w:rsidP="00F56E3C">
      <w:pPr>
        <w:jc w:val="center"/>
        <w:rPr>
          <w:rFonts w:ascii="Times New Roman" w:hAnsi="Times New Roman"/>
        </w:rPr>
      </w:pPr>
    </w:p>
    <w:p w14:paraId="12FBFAB8" w14:textId="77777777" w:rsidR="00F56E3C" w:rsidRDefault="00420BB2" w:rsidP="00F56E3C">
      <w:pPr>
        <w:jc w:val="center"/>
        <w:rPr>
          <w:rFonts w:ascii="Times New Roman" w:hAnsi="Times New Roman"/>
        </w:rPr>
      </w:pPr>
      <w:r>
        <w:rPr>
          <w:rFonts w:ascii="Times New Roman" w:hAnsi="Times New Roman"/>
        </w:rPr>
        <w:t>Supervised by:</w:t>
      </w:r>
    </w:p>
    <w:p w14:paraId="67CE10C0" w14:textId="77777777" w:rsidR="00420BB2" w:rsidRDefault="00420BB2" w:rsidP="0071702F">
      <w:pPr>
        <w:spacing w:after="0"/>
        <w:jc w:val="center"/>
        <w:rPr>
          <w:rFonts w:ascii="Times New Roman" w:hAnsi="Times New Roman"/>
        </w:rPr>
      </w:pPr>
      <w:r>
        <w:rPr>
          <w:rFonts w:ascii="Times New Roman" w:hAnsi="Times New Roman"/>
        </w:rPr>
        <w:t>Prof J.M.</w:t>
      </w:r>
      <w:r w:rsidR="000E6C74">
        <w:rPr>
          <w:rFonts w:ascii="Times New Roman" w:hAnsi="Times New Roman"/>
        </w:rPr>
        <w:t xml:space="preserve"> </w:t>
      </w:r>
      <w:r>
        <w:rPr>
          <w:rFonts w:ascii="Times New Roman" w:hAnsi="Times New Roman"/>
        </w:rPr>
        <w:t>Wild</w:t>
      </w:r>
    </w:p>
    <w:p w14:paraId="67658085" w14:textId="77777777" w:rsidR="000E6C74" w:rsidRDefault="000E6C74" w:rsidP="0071702F">
      <w:pPr>
        <w:spacing w:after="0"/>
        <w:jc w:val="center"/>
        <w:rPr>
          <w:rFonts w:ascii="Times New Roman" w:hAnsi="Times New Roman"/>
        </w:rPr>
      </w:pPr>
      <w:r>
        <w:rPr>
          <w:rFonts w:ascii="Times New Roman" w:hAnsi="Times New Roman"/>
        </w:rPr>
        <w:t>Prof S.A. Renshaw</w:t>
      </w:r>
    </w:p>
    <w:p w14:paraId="3C00684D" w14:textId="77777777" w:rsidR="00420BB2" w:rsidRPr="00F56E3C" w:rsidRDefault="000E6C74" w:rsidP="0071702F">
      <w:pPr>
        <w:jc w:val="center"/>
        <w:rPr>
          <w:rFonts w:ascii="Times New Roman" w:hAnsi="Times New Roman"/>
        </w:rPr>
      </w:pPr>
      <w:r>
        <w:rPr>
          <w:rFonts w:ascii="Times New Roman" w:hAnsi="Times New Roman"/>
        </w:rPr>
        <w:t>Dr S.M. Bianchi</w:t>
      </w:r>
    </w:p>
    <w:p w14:paraId="76AE20B8" w14:textId="77777777" w:rsidR="00F56E3C" w:rsidRPr="00F56E3C" w:rsidRDefault="00F56E3C" w:rsidP="00F56E3C">
      <w:pPr>
        <w:jc w:val="center"/>
        <w:rPr>
          <w:rFonts w:ascii="Times New Roman" w:hAnsi="Times New Roman"/>
        </w:rPr>
      </w:pPr>
    </w:p>
    <w:p w14:paraId="112A2F61" w14:textId="77777777" w:rsidR="00F56E3C" w:rsidRPr="00F56E3C" w:rsidRDefault="00F56E3C" w:rsidP="0071702F">
      <w:pPr>
        <w:spacing w:after="0"/>
        <w:jc w:val="center"/>
        <w:rPr>
          <w:rFonts w:ascii="Times New Roman" w:hAnsi="Times New Roman"/>
        </w:rPr>
      </w:pPr>
      <w:r w:rsidRPr="00F56E3C">
        <w:rPr>
          <w:rFonts w:ascii="Times New Roman" w:hAnsi="Times New Roman"/>
        </w:rPr>
        <w:t>The University of Sheffield</w:t>
      </w:r>
    </w:p>
    <w:p w14:paraId="1A684B85" w14:textId="77777777" w:rsidR="00F56E3C" w:rsidRDefault="00F56E3C" w:rsidP="0071702F">
      <w:pPr>
        <w:autoSpaceDE w:val="0"/>
        <w:autoSpaceDN w:val="0"/>
        <w:adjustRightInd w:val="0"/>
        <w:spacing w:after="0"/>
        <w:jc w:val="center"/>
        <w:rPr>
          <w:rFonts w:ascii="Times New Roman" w:hAnsi="Times New Roman"/>
        </w:rPr>
      </w:pPr>
      <w:r w:rsidRPr="00F56E3C">
        <w:rPr>
          <w:rFonts w:ascii="Times New Roman" w:hAnsi="Times New Roman"/>
        </w:rPr>
        <w:t xml:space="preserve">Faculty of </w:t>
      </w:r>
      <w:r w:rsidR="00A363DE">
        <w:rPr>
          <w:rFonts w:ascii="Times New Roman" w:hAnsi="Times New Roman"/>
        </w:rPr>
        <w:t>Medicine</w:t>
      </w:r>
    </w:p>
    <w:p w14:paraId="2E25F865" w14:textId="77777777" w:rsidR="00A363DE" w:rsidRDefault="00A363DE" w:rsidP="0071702F">
      <w:pPr>
        <w:autoSpaceDE w:val="0"/>
        <w:autoSpaceDN w:val="0"/>
        <w:adjustRightInd w:val="0"/>
        <w:spacing w:after="0"/>
        <w:jc w:val="center"/>
        <w:rPr>
          <w:rFonts w:ascii="Times New Roman" w:hAnsi="Times New Roman"/>
        </w:rPr>
      </w:pPr>
      <w:r w:rsidRPr="00A363DE">
        <w:rPr>
          <w:rFonts w:ascii="Times New Roman" w:hAnsi="Times New Roman"/>
        </w:rPr>
        <w:t>Department of Infection, Immunity and Cardiovascular Sciences</w:t>
      </w:r>
    </w:p>
    <w:p w14:paraId="01B714AF" w14:textId="77777777" w:rsidR="00A363DE" w:rsidRPr="00F56E3C" w:rsidRDefault="00A363DE" w:rsidP="0071702F">
      <w:pPr>
        <w:autoSpaceDE w:val="0"/>
        <w:autoSpaceDN w:val="0"/>
        <w:adjustRightInd w:val="0"/>
        <w:spacing w:after="0"/>
        <w:jc w:val="center"/>
        <w:rPr>
          <w:rFonts w:ascii="Times New Roman" w:hAnsi="Times New Roman"/>
        </w:rPr>
      </w:pPr>
      <w:r>
        <w:rPr>
          <w:rFonts w:ascii="Times New Roman" w:hAnsi="Times New Roman"/>
        </w:rPr>
        <w:t>Academic Unit of Radiology</w:t>
      </w:r>
    </w:p>
    <w:p w14:paraId="67A136D1" w14:textId="77777777" w:rsidR="0071702F" w:rsidRDefault="0071702F" w:rsidP="00F56E3C">
      <w:pPr>
        <w:jc w:val="center"/>
        <w:rPr>
          <w:rFonts w:ascii="Times New Roman" w:hAnsi="Times New Roman"/>
        </w:rPr>
      </w:pPr>
    </w:p>
    <w:p w14:paraId="2EC0E771" w14:textId="77777777" w:rsidR="0071702F" w:rsidRDefault="0071702F" w:rsidP="00F56E3C">
      <w:pPr>
        <w:jc w:val="center"/>
        <w:rPr>
          <w:rFonts w:ascii="Times New Roman" w:hAnsi="Times New Roman"/>
        </w:rPr>
      </w:pPr>
    </w:p>
    <w:p w14:paraId="397B99AA" w14:textId="77777777" w:rsidR="00F56E3C" w:rsidRDefault="00F56E3C" w:rsidP="00F56E3C">
      <w:pPr>
        <w:jc w:val="center"/>
        <w:rPr>
          <w:rFonts w:ascii="Times New Roman" w:hAnsi="Times New Roman"/>
        </w:rPr>
      </w:pPr>
      <w:r w:rsidRPr="00F56E3C">
        <w:rPr>
          <w:rFonts w:ascii="Times New Roman" w:hAnsi="Times New Roman"/>
        </w:rPr>
        <w:t>Submission Date</w:t>
      </w:r>
      <w:r w:rsidR="008B1292">
        <w:rPr>
          <w:rFonts w:ascii="Times New Roman" w:hAnsi="Times New Roman"/>
        </w:rPr>
        <w:t>: April 2018</w:t>
      </w:r>
    </w:p>
    <w:p w14:paraId="55C2F0C3" w14:textId="77777777" w:rsidR="002546C7" w:rsidRDefault="002546C7" w:rsidP="00BC7CC4">
      <w:pPr>
        <w:pStyle w:val="Contents"/>
      </w:pPr>
    </w:p>
    <w:p w14:paraId="329B5929" w14:textId="77777777" w:rsidR="00B935A2" w:rsidRDefault="002546C7" w:rsidP="00BC7CC4">
      <w:pPr>
        <w:pStyle w:val="Contents"/>
      </w:pPr>
      <w:r>
        <w:br w:type="page"/>
      </w:r>
      <w:r w:rsidR="00125F9A">
        <w:lastRenderedPageBreak/>
        <w:t>C</w:t>
      </w:r>
      <w:r w:rsidR="009E28AA" w:rsidRPr="00B41E05">
        <w:t>ONTENTS</w:t>
      </w:r>
    </w:p>
    <w:p w14:paraId="6E21E9C4" w14:textId="77777777" w:rsidR="00DF7655" w:rsidRDefault="00DF7655" w:rsidP="00BC7CC4">
      <w:pPr>
        <w:pStyle w:val="Contents"/>
      </w:pPr>
    </w:p>
    <w:p w14:paraId="67C93E2B" w14:textId="77ABCB07" w:rsidR="005A5DEC" w:rsidRDefault="00746FBE">
      <w:pPr>
        <w:pStyle w:val="TOC1"/>
        <w:rPr>
          <w:ins w:id="1" w:author="Nicholas Weatherley" w:date="2019-03-10T21:17:00Z"/>
          <w:rFonts w:asciiTheme="minorHAnsi" w:eastAsiaTheme="minorEastAsia" w:hAnsiTheme="minorHAnsi" w:cstheme="minorBidi"/>
          <w:b w:val="0"/>
          <w:caps w:val="0"/>
          <w:noProof/>
          <w:sz w:val="24"/>
          <w:szCs w:val="24"/>
        </w:rPr>
      </w:pPr>
      <w:r>
        <w:fldChar w:fldCharType="begin"/>
      </w:r>
      <w:r>
        <w:instrText xml:space="preserve"> TOC \o "2-2" \t "Heading 1,1,Pre-chapter Heading 1,1,Appendix,1</w:instrText>
      </w:r>
      <w:r w:rsidR="005B4912">
        <w:instrText>/x</w:instrText>
      </w:r>
      <w:r>
        <w:instrText xml:space="preserve">" </w:instrText>
      </w:r>
      <w:r>
        <w:fldChar w:fldCharType="separate"/>
      </w:r>
      <w:ins w:id="2" w:author="Nicholas Weatherley" w:date="2019-03-10T21:17:00Z">
        <w:r w:rsidR="005A5DEC">
          <w:rPr>
            <w:noProof/>
          </w:rPr>
          <w:t>List of Figures</w:t>
        </w:r>
        <w:r w:rsidR="005A5DEC">
          <w:rPr>
            <w:noProof/>
          </w:rPr>
          <w:tab/>
        </w:r>
        <w:r w:rsidR="005A5DEC">
          <w:rPr>
            <w:noProof/>
          </w:rPr>
          <w:fldChar w:fldCharType="begin"/>
        </w:r>
        <w:r w:rsidR="005A5DEC">
          <w:rPr>
            <w:noProof/>
          </w:rPr>
          <w:instrText xml:space="preserve"> PAGEREF _Toc3145051 \h </w:instrText>
        </w:r>
        <w:r w:rsidR="005A5DEC">
          <w:rPr>
            <w:noProof/>
          </w:rPr>
        </w:r>
      </w:ins>
      <w:r w:rsidR="005A5DEC">
        <w:rPr>
          <w:noProof/>
        </w:rPr>
        <w:fldChar w:fldCharType="separate"/>
      </w:r>
      <w:ins w:id="3" w:author="Nicholas Weatherley" w:date="2019-03-10T21:17:00Z">
        <w:r w:rsidR="005A5DEC">
          <w:rPr>
            <w:noProof/>
          </w:rPr>
          <w:t>vi</w:t>
        </w:r>
        <w:r w:rsidR="005A5DEC">
          <w:rPr>
            <w:noProof/>
          </w:rPr>
          <w:fldChar w:fldCharType="end"/>
        </w:r>
      </w:ins>
    </w:p>
    <w:p w14:paraId="2E62E4B8" w14:textId="75A85C6D" w:rsidR="005A5DEC" w:rsidRDefault="005A5DEC">
      <w:pPr>
        <w:pStyle w:val="TOC1"/>
        <w:rPr>
          <w:ins w:id="4" w:author="Nicholas Weatherley" w:date="2019-03-10T21:17:00Z"/>
          <w:rFonts w:asciiTheme="minorHAnsi" w:eastAsiaTheme="minorEastAsia" w:hAnsiTheme="minorHAnsi" w:cstheme="minorBidi"/>
          <w:b w:val="0"/>
          <w:caps w:val="0"/>
          <w:noProof/>
          <w:sz w:val="24"/>
          <w:szCs w:val="24"/>
        </w:rPr>
      </w:pPr>
      <w:ins w:id="5" w:author="Nicholas Weatherley" w:date="2019-03-10T21:17:00Z">
        <w:r>
          <w:rPr>
            <w:noProof/>
          </w:rPr>
          <w:t>List of Tables</w:t>
        </w:r>
        <w:r>
          <w:rPr>
            <w:noProof/>
          </w:rPr>
          <w:tab/>
        </w:r>
        <w:r>
          <w:rPr>
            <w:noProof/>
          </w:rPr>
          <w:fldChar w:fldCharType="begin"/>
        </w:r>
        <w:r>
          <w:rPr>
            <w:noProof/>
          </w:rPr>
          <w:instrText xml:space="preserve"> PAGEREF _Toc3145052 \h </w:instrText>
        </w:r>
        <w:r>
          <w:rPr>
            <w:noProof/>
          </w:rPr>
        </w:r>
      </w:ins>
      <w:r>
        <w:rPr>
          <w:noProof/>
        </w:rPr>
        <w:fldChar w:fldCharType="separate"/>
      </w:r>
      <w:ins w:id="6" w:author="Nicholas Weatherley" w:date="2019-03-10T21:17:00Z">
        <w:r>
          <w:rPr>
            <w:noProof/>
          </w:rPr>
          <w:t>xii</w:t>
        </w:r>
        <w:r>
          <w:rPr>
            <w:noProof/>
          </w:rPr>
          <w:fldChar w:fldCharType="end"/>
        </w:r>
      </w:ins>
    </w:p>
    <w:p w14:paraId="22ED2C4E" w14:textId="777A0DFA" w:rsidR="005A5DEC" w:rsidRDefault="005A5DEC">
      <w:pPr>
        <w:pStyle w:val="TOC1"/>
        <w:rPr>
          <w:ins w:id="7" w:author="Nicholas Weatherley" w:date="2019-03-10T21:17:00Z"/>
          <w:rFonts w:asciiTheme="minorHAnsi" w:eastAsiaTheme="minorEastAsia" w:hAnsiTheme="minorHAnsi" w:cstheme="minorBidi"/>
          <w:b w:val="0"/>
          <w:caps w:val="0"/>
          <w:noProof/>
          <w:sz w:val="24"/>
          <w:szCs w:val="24"/>
        </w:rPr>
      </w:pPr>
      <w:ins w:id="8" w:author="Nicholas Weatherley" w:date="2019-03-10T21:17:00Z">
        <w:r>
          <w:rPr>
            <w:noProof/>
          </w:rPr>
          <w:t>List of Equations</w:t>
        </w:r>
        <w:r>
          <w:rPr>
            <w:noProof/>
          </w:rPr>
          <w:tab/>
        </w:r>
        <w:r>
          <w:rPr>
            <w:noProof/>
          </w:rPr>
          <w:fldChar w:fldCharType="begin"/>
        </w:r>
        <w:r>
          <w:rPr>
            <w:noProof/>
          </w:rPr>
          <w:instrText xml:space="preserve"> PAGEREF _Toc3145053 \h </w:instrText>
        </w:r>
        <w:r>
          <w:rPr>
            <w:noProof/>
          </w:rPr>
        </w:r>
      </w:ins>
      <w:r>
        <w:rPr>
          <w:noProof/>
        </w:rPr>
        <w:fldChar w:fldCharType="separate"/>
      </w:r>
      <w:ins w:id="9" w:author="Nicholas Weatherley" w:date="2019-03-10T21:17:00Z">
        <w:r>
          <w:rPr>
            <w:noProof/>
          </w:rPr>
          <w:t>xvi</w:t>
        </w:r>
        <w:r>
          <w:rPr>
            <w:noProof/>
          </w:rPr>
          <w:fldChar w:fldCharType="end"/>
        </w:r>
      </w:ins>
    </w:p>
    <w:p w14:paraId="7FC96E6B" w14:textId="662511D2" w:rsidR="005A5DEC" w:rsidRDefault="005A5DEC">
      <w:pPr>
        <w:pStyle w:val="TOC1"/>
        <w:rPr>
          <w:ins w:id="10" w:author="Nicholas Weatherley" w:date="2019-03-10T21:17:00Z"/>
          <w:rFonts w:asciiTheme="minorHAnsi" w:eastAsiaTheme="minorEastAsia" w:hAnsiTheme="minorHAnsi" w:cstheme="minorBidi"/>
          <w:b w:val="0"/>
          <w:caps w:val="0"/>
          <w:noProof/>
          <w:sz w:val="24"/>
          <w:szCs w:val="24"/>
        </w:rPr>
      </w:pPr>
      <w:ins w:id="11" w:author="Nicholas Weatherley" w:date="2019-03-10T21:17:00Z">
        <w:r>
          <w:rPr>
            <w:noProof/>
          </w:rPr>
          <w:t>Acknowledgements</w:t>
        </w:r>
        <w:r>
          <w:rPr>
            <w:noProof/>
          </w:rPr>
          <w:tab/>
        </w:r>
        <w:r>
          <w:rPr>
            <w:noProof/>
          </w:rPr>
          <w:fldChar w:fldCharType="begin"/>
        </w:r>
        <w:r>
          <w:rPr>
            <w:noProof/>
          </w:rPr>
          <w:instrText xml:space="preserve"> PAGEREF _Toc3145054 \h </w:instrText>
        </w:r>
        <w:r>
          <w:rPr>
            <w:noProof/>
          </w:rPr>
        </w:r>
      </w:ins>
      <w:r>
        <w:rPr>
          <w:noProof/>
        </w:rPr>
        <w:fldChar w:fldCharType="separate"/>
      </w:r>
      <w:ins w:id="12" w:author="Nicholas Weatherley" w:date="2019-03-10T21:17:00Z">
        <w:r>
          <w:rPr>
            <w:noProof/>
          </w:rPr>
          <w:t>xvii</w:t>
        </w:r>
        <w:r>
          <w:rPr>
            <w:noProof/>
          </w:rPr>
          <w:fldChar w:fldCharType="end"/>
        </w:r>
      </w:ins>
    </w:p>
    <w:p w14:paraId="6D9E0703" w14:textId="2090C1A6" w:rsidR="005A5DEC" w:rsidRDefault="005A5DEC">
      <w:pPr>
        <w:pStyle w:val="TOC1"/>
        <w:rPr>
          <w:ins w:id="13" w:author="Nicholas Weatherley" w:date="2019-03-10T21:17:00Z"/>
          <w:rFonts w:asciiTheme="minorHAnsi" w:eastAsiaTheme="minorEastAsia" w:hAnsiTheme="minorHAnsi" w:cstheme="minorBidi"/>
          <w:b w:val="0"/>
          <w:caps w:val="0"/>
          <w:noProof/>
          <w:sz w:val="24"/>
          <w:szCs w:val="24"/>
        </w:rPr>
      </w:pPr>
      <w:ins w:id="14" w:author="Nicholas Weatherley" w:date="2019-03-10T21:17:00Z">
        <w:r>
          <w:rPr>
            <w:noProof/>
          </w:rPr>
          <w:t>Synopsis</w:t>
        </w:r>
        <w:r>
          <w:rPr>
            <w:noProof/>
          </w:rPr>
          <w:tab/>
        </w:r>
        <w:r>
          <w:rPr>
            <w:noProof/>
          </w:rPr>
          <w:fldChar w:fldCharType="begin"/>
        </w:r>
        <w:r>
          <w:rPr>
            <w:noProof/>
          </w:rPr>
          <w:instrText xml:space="preserve"> PAGEREF _Toc3145055 \h </w:instrText>
        </w:r>
        <w:r>
          <w:rPr>
            <w:noProof/>
          </w:rPr>
        </w:r>
      </w:ins>
      <w:r>
        <w:rPr>
          <w:noProof/>
        </w:rPr>
        <w:fldChar w:fldCharType="separate"/>
      </w:r>
      <w:ins w:id="15" w:author="Nicholas Weatherley" w:date="2019-03-10T21:17:00Z">
        <w:r>
          <w:rPr>
            <w:noProof/>
          </w:rPr>
          <w:t>xviii</w:t>
        </w:r>
        <w:r>
          <w:rPr>
            <w:noProof/>
          </w:rPr>
          <w:fldChar w:fldCharType="end"/>
        </w:r>
      </w:ins>
    </w:p>
    <w:p w14:paraId="627FFFF0" w14:textId="23B3E72A" w:rsidR="005A5DEC" w:rsidRDefault="005A5DEC">
      <w:pPr>
        <w:pStyle w:val="TOC1"/>
        <w:rPr>
          <w:ins w:id="16" w:author="Nicholas Weatherley" w:date="2019-03-10T21:17:00Z"/>
          <w:rFonts w:asciiTheme="minorHAnsi" w:eastAsiaTheme="minorEastAsia" w:hAnsiTheme="minorHAnsi" w:cstheme="minorBidi"/>
          <w:b w:val="0"/>
          <w:caps w:val="0"/>
          <w:noProof/>
          <w:sz w:val="24"/>
          <w:szCs w:val="24"/>
        </w:rPr>
      </w:pPr>
      <w:ins w:id="17" w:author="Nicholas Weatherley" w:date="2019-03-10T21:17:00Z">
        <w:r>
          <w:rPr>
            <w:noProof/>
          </w:rPr>
          <w:t>Abbreviations</w:t>
        </w:r>
        <w:r>
          <w:rPr>
            <w:noProof/>
          </w:rPr>
          <w:tab/>
        </w:r>
        <w:r>
          <w:rPr>
            <w:noProof/>
          </w:rPr>
          <w:fldChar w:fldCharType="begin"/>
        </w:r>
        <w:r>
          <w:rPr>
            <w:noProof/>
          </w:rPr>
          <w:instrText xml:space="preserve"> PAGEREF _Toc3145056 \h </w:instrText>
        </w:r>
        <w:r>
          <w:rPr>
            <w:noProof/>
          </w:rPr>
        </w:r>
      </w:ins>
      <w:r>
        <w:rPr>
          <w:noProof/>
        </w:rPr>
        <w:fldChar w:fldCharType="separate"/>
      </w:r>
      <w:ins w:id="18" w:author="Nicholas Weatherley" w:date="2019-03-10T21:17:00Z">
        <w:r>
          <w:rPr>
            <w:noProof/>
          </w:rPr>
          <w:t>xix</w:t>
        </w:r>
        <w:r>
          <w:rPr>
            <w:noProof/>
          </w:rPr>
          <w:fldChar w:fldCharType="end"/>
        </w:r>
      </w:ins>
    </w:p>
    <w:p w14:paraId="638A9225" w14:textId="05CF8C05" w:rsidR="005A5DEC" w:rsidRDefault="005A5DEC">
      <w:pPr>
        <w:pStyle w:val="TOC1"/>
        <w:rPr>
          <w:ins w:id="19" w:author="Nicholas Weatherley" w:date="2019-03-10T21:17:00Z"/>
          <w:rFonts w:asciiTheme="minorHAnsi" w:eastAsiaTheme="minorEastAsia" w:hAnsiTheme="minorHAnsi" w:cstheme="minorBidi"/>
          <w:b w:val="0"/>
          <w:caps w:val="0"/>
          <w:noProof/>
          <w:sz w:val="24"/>
          <w:szCs w:val="24"/>
        </w:rPr>
      </w:pPr>
      <w:ins w:id="20" w:author="Nicholas Weatherley" w:date="2019-03-10T21:17:00Z">
        <w:r>
          <w:rPr>
            <w:noProof/>
          </w:rPr>
          <w:t>Chapter 1: The Clinical Assessment of Idiopathic Pulmonary Fibrosis</w:t>
        </w:r>
        <w:r>
          <w:rPr>
            <w:noProof/>
          </w:rPr>
          <w:tab/>
        </w:r>
        <w:r>
          <w:rPr>
            <w:noProof/>
          </w:rPr>
          <w:fldChar w:fldCharType="begin"/>
        </w:r>
        <w:r>
          <w:rPr>
            <w:noProof/>
          </w:rPr>
          <w:instrText xml:space="preserve"> PAGEREF _Toc3145057 \h </w:instrText>
        </w:r>
        <w:r>
          <w:rPr>
            <w:noProof/>
          </w:rPr>
        </w:r>
      </w:ins>
      <w:r>
        <w:rPr>
          <w:noProof/>
        </w:rPr>
        <w:fldChar w:fldCharType="separate"/>
      </w:r>
      <w:ins w:id="21" w:author="Nicholas Weatherley" w:date="2019-03-10T21:17:00Z">
        <w:r>
          <w:rPr>
            <w:noProof/>
          </w:rPr>
          <w:t>1</w:t>
        </w:r>
        <w:r>
          <w:rPr>
            <w:noProof/>
          </w:rPr>
          <w:fldChar w:fldCharType="end"/>
        </w:r>
      </w:ins>
    </w:p>
    <w:p w14:paraId="56158E3A" w14:textId="7E4CE343" w:rsidR="005A5DEC" w:rsidRDefault="005A5DEC">
      <w:pPr>
        <w:pStyle w:val="TOC2"/>
        <w:rPr>
          <w:ins w:id="22" w:author="Nicholas Weatherley" w:date="2019-03-10T21:17:00Z"/>
          <w:rFonts w:asciiTheme="minorHAnsi" w:eastAsiaTheme="minorEastAsia" w:hAnsiTheme="minorHAnsi" w:cstheme="minorBidi"/>
          <w:b w:val="0"/>
          <w:smallCaps w:val="0"/>
          <w:noProof/>
          <w:sz w:val="24"/>
          <w:szCs w:val="24"/>
        </w:rPr>
      </w:pPr>
      <w:ins w:id="23" w:author="Nicholas Weatherley" w:date="2019-03-10T21:17:00Z">
        <w:r>
          <w:rPr>
            <w:noProof/>
          </w:rPr>
          <w:t>1.1</w:t>
        </w:r>
        <w:r>
          <w:rPr>
            <w:rFonts w:asciiTheme="minorHAnsi" w:eastAsiaTheme="minorEastAsia" w:hAnsiTheme="minorHAnsi" w:cstheme="minorBidi"/>
            <w:b w:val="0"/>
            <w:smallCaps w:val="0"/>
            <w:noProof/>
            <w:sz w:val="24"/>
            <w:szCs w:val="24"/>
          </w:rPr>
          <w:tab/>
        </w:r>
        <w:r>
          <w:rPr>
            <w:noProof/>
          </w:rPr>
          <w:t>Interstitial Lung Disease</w:t>
        </w:r>
        <w:r>
          <w:rPr>
            <w:noProof/>
          </w:rPr>
          <w:tab/>
        </w:r>
        <w:r>
          <w:rPr>
            <w:noProof/>
          </w:rPr>
          <w:fldChar w:fldCharType="begin"/>
        </w:r>
        <w:r>
          <w:rPr>
            <w:noProof/>
          </w:rPr>
          <w:instrText xml:space="preserve"> PAGEREF _Toc3145058 \h </w:instrText>
        </w:r>
        <w:r>
          <w:rPr>
            <w:noProof/>
          </w:rPr>
        </w:r>
      </w:ins>
      <w:r>
        <w:rPr>
          <w:noProof/>
        </w:rPr>
        <w:fldChar w:fldCharType="separate"/>
      </w:r>
      <w:ins w:id="24" w:author="Nicholas Weatherley" w:date="2019-03-10T21:17:00Z">
        <w:r>
          <w:rPr>
            <w:noProof/>
          </w:rPr>
          <w:t>2</w:t>
        </w:r>
        <w:r>
          <w:rPr>
            <w:noProof/>
          </w:rPr>
          <w:fldChar w:fldCharType="end"/>
        </w:r>
      </w:ins>
    </w:p>
    <w:p w14:paraId="13FE196B" w14:textId="46D28875" w:rsidR="005A5DEC" w:rsidRDefault="005A5DEC">
      <w:pPr>
        <w:pStyle w:val="TOC2"/>
        <w:rPr>
          <w:ins w:id="25" w:author="Nicholas Weatherley" w:date="2019-03-10T21:17:00Z"/>
          <w:rFonts w:asciiTheme="minorHAnsi" w:eastAsiaTheme="minorEastAsia" w:hAnsiTheme="minorHAnsi" w:cstheme="minorBidi"/>
          <w:b w:val="0"/>
          <w:smallCaps w:val="0"/>
          <w:noProof/>
          <w:sz w:val="24"/>
          <w:szCs w:val="24"/>
        </w:rPr>
      </w:pPr>
      <w:ins w:id="26" w:author="Nicholas Weatherley" w:date="2019-03-10T21:17:00Z">
        <w:r>
          <w:rPr>
            <w:noProof/>
          </w:rPr>
          <w:t>1.2</w:t>
        </w:r>
        <w:r>
          <w:rPr>
            <w:rFonts w:asciiTheme="minorHAnsi" w:eastAsiaTheme="minorEastAsia" w:hAnsiTheme="minorHAnsi" w:cstheme="minorBidi"/>
            <w:b w:val="0"/>
            <w:smallCaps w:val="0"/>
            <w:noProof/>
            <w:sz w:val="24"/>
            <w:szCs w:val="24"/>
          </w:rPr>
          <w:tab/>
        </w:r>
        <w:r>
          <w:rPr>
            <w:noProof/>
          </w:rPr>
          <w:t>Pathology of Idiopathic Pulmonary Fibrosis</w:t>
        </w:r>
        <w:r>
          <w:rPr>
            <w:noProof/>
          </w:rPr>
          <w:tab/>
        </w:r>
        <w:r>
          <w:rPr>
            <w:noProof/>
          </w:rPr>
          <w:fldChar w:fldCharType="begin"/>
        </w:r>
        <w:r>
          <w:rPr>
            <w:noProof/>
          </w:rPr>
          <w:instrText xml:space="preserve"> PAGEREF _Toc3145059 \h </w:instrText>
        </w:r>
        <w:r>
          <w:rPr>
            <w:noProof/>
          </w:rPr>
        </w:r>
      </w:ins>
      <w:r>
        <w:rPr>
          <w:noProof/>
        </w:rPr>
        <w:fldChar w:fldCharType="separate"/>
      </w:r>
      <w:ins w:id="27" w:author="Nicholas Weatherley" w:date="2019-03-10T21:17:00Z">
        <w:r>
          <w:rPr>
            <w:noProof/>
          </w:rPr>
          <w:t>6</w:t>
        </w:r>
        <w:r>
          <w:rPr>
            <w:noProof/>
          </w:rPr>
          <w:fldChar w:fldCharType="end"/>
        </w:r>
      </w:ins>
    </w:p>
    <w:p w14:paraId="1621E940" w14:textId="2D28172F" w:rsidR="005A5DEC" w:rsidRDefault="005A5DEC">
      <w:pPr>
        <w:pStyle w:val="TOC2"/>
        <w:rPr>
          <w:ins w:id="28" w:author="Nicholas Weatherley" w:date="2019-03-10T21:17:00Z"/>
          <w:rFonts w:asciiTheme="minorHAnsi" w:eastAsiaTheme="minorEastAsia" w:hAnsiTheme="minorHAnsi" w:cstheme="minorBidi"/>
          <w:b w:val="0"/>
          <w:smallCaps w:val="0"/>
          <w:noProof/>
          <w:sz w:val="24"/>
          <w:szCs w:val="24"/>
        </w:rPr>
      </w:pPr>
      <w:ins w:id="29" w:author="Nicholas Weatherley" w:date="2019-03-10T21:17:00Z">
        <w:r>
          <w:rPr>
            <w:noProof/>
          </w:rPr>
          <w:t>1.3</w:t>
        </w:r>
        <w:r>
          <w:rPr>
            <w:rFonts w:asciiTheme="minorHAnsi" w:eastAsiaTheme="minorEastAsia" w:hAnsiTheme="minorHAnsi" w:cstheme="minorBidi"/>
            <w:b w:val="0"/>
            <w:smallCaps w:val="0"/>
            <w:noProof/>
            <w:sz w:val="24"/>
            <w:szCs w:val="24"/>
          </w:rPr>
          <w:tab/>
        </w:r>
        <w:r>
          <w:rPr>
            <w:noProof/>
          </w:rPr>
          <w:t>Evaluation of Clinical and Radiological Features of IPF</w:t>
        </w:r>
        <w:r>
          <w:rPr>
            <w:noProof/>
          </w:rPr>
          <w:tab/>
        </w:r>
        <w:r>
          <w:rPr>
            <w:noProof/>
          </w:rPr>
          <w:fldChar w:fldCharType="begin"/>
        </w:r>
        <w:r>
          <w:rPr>
            <w:noProof/>
          </w:rPr>
          <w:instrText xml:space="preserve"> PAGEREF _Toc3145060 \h </w:instrText>
        </w:r>
        <w:r>
          <w:rPr>
            <w:noProof/>
          </w:rPr>
        </w:r>
      </w:ins>
      <w:r>
        <w:rPr>
          <w:noProof/>
        </w:rPr>
        <w:fldChar w:fldCharType="separate"/>
      </w:r>
      <w:ins w:id="30" w:author="Nicholas Weatherley" w:date="2019-03-10T21:17:00Z">
        <w:r>
          <w:rPr>
            <w:noProof/>
          </w:rPr>
          <w:t>17</w:t>
        </w:r>
        <w:r>
          <w:rPr>
            <w:noProof/>
          </w:rPr>
          <w:fldChar w:fldCharType="end"/>
        </w:r>
      </w:ins>
    </w:p>
    <w:p w14:paraId="2DFE0BC0" w14:textId="5D7E12B0" w:rsidR="005A5DEC" w:rsidRDefault="005A5DEC">
      <w:pPr>
        <w:pStyle w:val="TOC2"/>
        <w:rPr>
          <w:ins w:id="31" w:author="Nicholas Weatherley" w:date="2019-03-10T21:17:00Z"/>
          <w:rFonts w:asciiTheme="minorHAnsi" w:eastAsiaTheme="minorEastAsia" w:hAnsiTheme="minorHAnsi" w:cstheme="minorBidi"/>
          <w:b w:val="0"/>
          <w:smallCaps w:val="0"/>
          <w:noProof/>
          <w:sz w:val="24"/>
          <w:szCs w:val="24"/>
        </w:rPr>
      </w:pPr>
      <w:ins w:id="32" w:author="Nicholas Weatherley" w:date="2019-03-10T21:17:00Z">
        <w:r>
          <w:rPr>
            <w:noProof/>
          </w:rPr>
          <w:t>1.4</w:t>
        </w:r>
        <w:r>
          <w:rPr>
            <w:rFonts w:asciiTheme="minorHAnsi" w:eastAsiaTheme="minorEastAsia" w:hAnsiTheme="minorHAnsi" w:cstheme="minorBidi"/>
            <w:b w:val="0"/>
            <w:smallCaps w:val="0"/>
            <w:noProof/>
            <w:sz w:val="24"/>
            <w:szCs w:val="24"/>
          </w:rPr>
          <w:tab/>
        </w:r>
        <w:r>
          <w:rPr>
            <w:noProof/>
          </w:rPr>
          <w:t>Clinical Endpoints in Past and Present IPF Treatment Trials</w:t>
        </w:r>
        <w:r>
          <w:rPr>
            <w:noProof/>
          </w:rPr>
          <w:tab/>
        </w:r>
        <w:r>
          <w:rPr>
            <w:noProof/>
          </w:rPr>
          <w:fldChar w:fldCharType="begin"/>
        </w:r>
        <w:r>
          <w:rPr>
            <w:noProof/>
          </w:rPr>
          <w:instrText xml:space="preserve"> PAGEREF _Toc3145062 \h </w:instrText>
        </w:r>
        <w:r>
          <w:rPr>
            <w:noProof/>
          </w:rPr>
        </w:r>
      </w:ins>
      <w:r>
        <w:rPr>
          <w:noProof/>
        </w:rPr>
        <w:fldChar w:fldCharType="separate"/>
      </w:r>
      <w:ins w:id="33" w:author="Nicholas Weatherley" w:date="2019-03-10T21:17:00Z">
        <w:r>
          <w:rPr>
            <w:noProof/>
          </w:rPr>
          <w:t>41</w:t>
        </w:r>
        <w:r>
          <w:rPr>
            <w:noProof/>
          </w:rPr>
          <w:fldChar w:fldCharType="end"/>
        </w:r>
      </w:ins>
    </w:p>
    <w:p w14:paraId="061593E1" w14:textId="6C50EA6C" w:rsidR="005A5DEC" w:rsidRDefault="005A5DEC">
      <w:pPr>
        <w:pStyle w:val="TOC2"/>
        <w:rPr>
          <w:ins w:id="34" w:author="Nicholas Weatherley" w:date="2019-03-10T21:17:00Z"/>
          <w:rFonts w:asciiTheme="minorHAnsi" w:eastAsiaTheme="minorEastAsia" w:hAnsiTheme="minorHAnsi" w:cstheme="minorBidi"/>
          <w:b w:val="0"/>
          <w:smallCaps w:val="0"/>
          <w:noProof/>
          <w:sz w:val="24"/>
          <w:szCs w:val="24"/>
        </w:rPr>
      </w:pPr>
      <w:ins w:id="35" w:author="Nicholas Weatherley" w:date="2019-03-10T21:17:00Z">
        <w:r>
          <w:rPr>
            <w:noProof/>
          </w:rPr>
          <w:t>1.5</w:t>
        </w:r>
        <w:r>
          <w:rPr>
            <w:rFonts w:asciiTheme="minorHAnsi" w:eastAsiaTheme="minorEastAsia" w:hAnsiTheme="minorHAnsi" w:cstheme="minorBidi"/>
            <w:b w:val="0"/>
            <w:smallCaps w:val="0"/>
            <w:noProof/>
            <w:sz w:val="24"/>
            <w:szCs w:val="24"/>
          </w:rPr>
          <w:tab/>
        </w:r>
        <w:r>
          <w:rPr>
            <w:noProof/>
          </w:rPr>
          <w:t>The Need for Novel Markers of Disease</w:t>
        </w:r>
        <w:r>
          <w:rPr>
            <w:noProof/>
          </w:rPr>
          <w:tab/>
        </w:r>
        <w:r>
          <w:rPr>
            <w:noProof/>
          </w:rPr>
          <w:fldChar w:fldCharType="begin"/>
        </w:r>
        <w:r>
          <w:rPr>
            <w:noProof/>
          </w:rPr>
          <w:instrText xml:space="preserve"> PAGEREF _Toc3145063 \h </w:instrText>
        </w:r>
        <w:r>
          <w:rPr>
            <w:noProof/>
          </w:rPr>
        </w:r>
      </w:ins>
      <w:r>
        <w:rPr>
          <w:noProof/>
        </w:rPr>
        <w:fldChar w:fldCharType="separate"/>
      </w:r>
      <w:ins w:id="36" w:author="Nicholas Weatherley" w:date="2019-03-10T21:17:00Z">
        <w:r>
          <w:rPr>
            <w:noProof/>
          </w:rPr>
          <w:t>53</w:t>
        </w:r>
        <w:r>
          <w:rPr>
            <w:noProof/>
          </w:rPr>
          <w:fldChar w:fldCharType="end"/>
        </w:r>
      </w:ins>
    </w:p>
    <w:p w14:paraId="04D6CB06" w14:textId="619DE92E" w:rsidR="005A5DEC" w:rsidRDefault="005A5DEC">
      <w:pPr>
        <w:pStyle w:val="TOC1"/>
        <w:rPr>
          <w:ins w:id="37" w:author="Nicholas Weatherley" w:date="2019-03-10T21:17:00Z"/>
          <w:rFonts w:asciiTheme="minorHAnsi" w:eastAsiaTheme="minorEastAsia" w:hAnsiTheme="minorHAnsi" w:cstheme="minorBidi"/>
          <w:b w:val="0"/>
          <w:caps w:val="0"/>
          <w:noProof/>
          <w:sz w:val="24"/>
          <w:szCs w:val="24"/>
        </w:rPr>
      </w:pPr>
      <w:ins w:id="38" w:author="Nicholas Weatherley" w:date="2019-03-10T21:17:00Z">
        <w:r>
          <w:rPr>
            <w:noProof/>
          </w:rPr>
          <w:t>Chapter 2: Novel Quantitative Imaging Techniques in Interstitial Lung Disease: in Search of New Biomarkers</w:t>
        </w:r>
        <w:r>
          <w:rPr>
            <w:noProof/>
          </w:rPr>
          <w:tab/>
        </w:r>
        <w:r>
          <w:rPr>
            <w:noProof/>
          </w:rPr>
          <w:fldChar w:fldCharType="begin"/>
        </w:r>
        <w:r>
          <w:rPr>
            <w:noProof/>
          </w:rPr>
          <w:instrText xml:space="preserve"> PAGEREF _Toc3145064 \h </w:instrText>
        </w:r>
        <w:r>
          <w:rPr>
            <w:noProof/>
          </w:rPr>
        </w:r>
      </w:ins>
      <w:r>
        <w:rPr>
          <w:noProof/>
        </w:rPr>
        <w:fldChar w:fldCharType="separate"/>
      </w:r>
      <w:ins w:id="39" w:author="Nicholas Weatherley" w:date="2019-03-10T21:17:00Z">
        <w:r>
          <w:rPr>
            <w:noProof/>
          </w:rPr>
          <w:t>55</w:t>
        </w:r>
        <w:r>
          <w:rPr>
            <w:noProof/>
          </w:rPr>
          <w:fldChar w:fldCharType="end"/>
        </w:r>
      </w:ins>
    </w:p>
    <w:p w14:paraId="3F376611" w14:textId="60DE7394" w:rsidR="005A5DEC" w:rsidRDefault="005A5DEC">
      <w:pPr>
        <w:pStyle w:val="TOC2"/>
        <w:rPr>
          <w:ins w:id="40" w:author="Nicholas Weatherley" w:date="2019-03-10T21:17:00Z"/>
          <w:rFonts w:asciiTheme="minorHAnsi" w:eastAsiaTheme="minorEastAsia" w:hAnsiTheme="minorHAnsi" w:cstheme="minorBidi"/>
          <w:b w:val="0"/>
          <w:smallCaps w:val="0"/>
          <w:noProof/>
          <w:sz w:val="24"/>
          <w:szCs w:val="24"/>
        </w:rPr>
      </w:pPr>
      <w:ins w:id="41" w:author="Nicholas Weatherley" w:date="2019-03-10T21:17:00Z">
        <w:r>
          <w:rPr>
            <w:noProof/>
          </w:rPr>
          <w:t>2.1</w:t>
        </w:r>
        <w:r>
          <w:rPr>
            <w:rFonts w:asciiTheme="minorHAnsi" w:eastAsiaTheme="minorEastAsia" w:hAnsiTheme="minorHAnsi" w:cstheme="minorBidi"/>
            <w:b w:val="0"/>
            <w:smallCaps w:val="0"/>
            <w:noProof/>
            <w:sz w:val="24"/>
            <w:szCs w:val="24"/>
          </w:rPr>
          <w:tab/>
        </w:r>
        <w:r>
          <w:rPr>
            <w:noProof/>
          </w:rPr>
          <w:t>The Current State of Novel Quantitative Imaging in Interstitial Lung Disease</w:t>
        </w:r>
        <w:r>
          <w:rPr>
            <w:noProof/>
          </w:rPr>
          <w:tab/>
        </w:r>
        <w:r>
          <w:rPr>
            <w:noProof/>
          </w:rPr>
          <w:fldChar w:fldCharType="begin"/>
        </w:r>
        <w:r>
          <w:rPr>
            <w:noProof/>
          </w:rPr>
          <w:instrText xml:space="preserve"> PAGEREF _Toc3145065 \h </w:instrText>
        </w:r>
        <w:r>
          <w:rPr>
            <w:noProof/>
          </w:rPr>
        </w:r>
      </w:ins>
      <w:r>
        <w:rPr>
          <w:noProof/>
        </w:rPr>
        <w:fldChar w:fldCharType="separate"/>
      </w:r>
      <w:ins w:id="42" w:author="Nicholas Weatherley" w:date="2019-03-10T21:17:00Z">
        <w:r>
          <w:rPr>
            <w:noProof/>
          </w:rPr>
          <w:t>56</w:t>
        </w:r>
        <w:r>
          <w:rPr>
            <w:noProof/>
          </w:rPr>
          <w:fldChar w:fldCharType="end"/>
        </w:r>
      </w:ins>
    </w:p>
    <w:p w14:paraId="4B537F8E" w14:textId="431758C4" w:rsidR="005A5DEC" w:rsidRDefault="005A5DEC">
      <w:pPr>
        <w:pStyle w:val="TOC2"/>
        <w:rPr>
          <w:ins w:id="43" w:author="Nicholas Weatherley" w:date="2019-03-10T21:17:00Z"/>
          <w:rFonts w:asciiTheme="minorHAnsi" w:eastAsiaTheme="minorEastAsia" w:hAnsiTheme="minorHAnsi" w:cstheme="minorBidi"/>
          <w:b w:val="0"/>
          <w:smallCaps w:val="0"/>
          <w:noProof/>
          <w:sz w:val="24"/>
          <w:szCs w:val="24"/>
        </w:rPr>
      </w:pPr>
      <w:ins w:id="44" w:author="Nicholas Weatherley" w:date="2019-03-10T21:17:00Z">
        <w:r>
          <w:rPr>
            <w:noProof/>
          </w:rPr>
          <w:t>2.2</w:t>
        </w:r>
        <w:r>
          <w:rPr>
            <w:rFonts w:asciiTheme="minorHAnsi" w:eastAsiaTheme="minorEastAsia" w:hAnsiTheme="minorHAnsi" w:cstheme="minorBidi"/>
            <w:b w:val="0"/>
            <w:smallCaps w:val="0"/>
            <w:noProof/>
            <w:sz w:val="24"/>
            <w:szCs w:val="24"/>
          </w:rPr>
          <w:tab/>
        </w:r>
        <w:r>
          <w:rPr>
            <w:noProof/>
          </w:rPr>
          <w:t>Hyperpolarised Gas Techniques in Magnetic Resonance Imaging of the Lung</w:t>
        </w:r>
        <w:r>
          <w:rPr>
            <w:noProof/>
          </w:rPr>
          <w:tab/>
        </w:r>
        <w:r>
          <w:rPr>
            <w:noProof/>
          </w:rPr>
          <w:fldChar w:fldCharType="begin"/>
        </w:r>
        <w:r>
          <w:rPr>
            <w:noProof/>
          </w:rPr>
          <w:instrText xml:space="preserve"> PAGEREF _Toc3145066 \h </w:instrText>
        </w:r>
        <w:r>
          <w:rPr>
            <w:noProof/>
          </w:rPr>
        </w:r>
      </w:ins>
      <w:r>
        <w:rPr>
          <w:noProof/>
        </w:rPr>
        <w:fldChar w:fldCharType="separate"/>
      </w:r>
      <w:ins w:id="45" w:author="Nicholas Weatherley" w:date="2019-03-10T21:17:00Z">
        <w:r>
          <w:rPr>
            <w:noProof/>
          </w:rPr>
          <w:t>75</w:t>
        </w:r>
        <w:r>
          <w:rPr>
            <w:noProof/>
          </w:rPr>
          <w:fldChar w:fldCharType="end"/>
        </w:r>
      </w:ins>
    </w:p>
    <w:p w14:paraId="5D513B35" w14:textId="5398027C" w:rsidR="005A5DEC" w:rsidRDefault="005A5DEC">
      <w:pPr>
        <w:pStyle w:val="TOC2"/>
        <w:rPr>
          <w:ins w:id="46" w:author="Nicholas Weatherley" w:date="2019-03-10T21:17:00Z"/>
          <w:rFonts w:asciiTheme="minorHAnsi" w:eastAsiaTheme="minorEastAsia" w:hAnsiTheme="minorHAnsi" w:cstheme="minorBidi"/>
          <w:b w:val="0"/>
          <w:smallCaps w:val="0"/>
          <w:noProof/>
          <w:sz w:val="24"/>
          <w:szCs w:val="24"/>
        </w:rPr>
      </w:pPr>
      <w:ins w:id="47" w:author="Nicholas Weatherley" w:date="2019-03-10T21:17:00Z">
        <w:r>
          <w:rPr>
            <w:noProof/>
          </w:rPr>
          <w:t>2.3</w:t>
        </w:r>
        <w:r>
          <w:rPr>
            <w:rFonts w:asciiTheme="minorHAnsi" w:eastAsiaTheme="minorEastAsia" w:hAnsiTheme="minorHAnsi" w:cstheme="minorBidi"/>
            <w:b w:val="0"/>
            <w:smallCaps w:val="0"/>
            <w:noProof/>
            <w:sz w:val="24"/>
            <w:szCs w:val="24"/>
          </w:rPr>
          <w:tab/>
        </w:r>
        <w:r>
          <w:rPr>
            <w:noProof/>
          </w:rPr>
          <w:t>Novel Imaging in ILD: Summary</w:t>
        </w:r>
        <w:r>
          <w:rPr>
            <w:noProof/>
          </w:rPr>
          <w:tab/>
        </w:r>
        <w:r>
          <w:rPr>
            <w:noProof/>
          </w:rPr>
          <w:fldChar w:fldCharType="begin"/>
        </w:r>
        <w:r>
          <w:rPr>
            <w:noProof/>
          </w:rPr>
          <w:instrText xml:space="preserve"> PAGEREF _Toc3145067 \h </w:instrText>
        </w:r>
        <w:r>
          <w:rPr>
            <w:noProof/>
          </w:rPr>
        </w:r>
      </w:ins>
      <w:r>
        <w:rPr>
          <w:noProof/>
        </w:rPr>
        <w:fldChar w:fldCharType="separate"/>
      </w:r>
      <w:ins w:id="48" w:author="Nicholas Weatherley" w:date="2019-03-10T21:17:00Z">
        <w:r>
          <w:rPr>
            <w:noProof/>
          </w:rPr>
          <w:t>91</w:t>
        </w:r>
        <w:r>
          <w:rPr>
            <w:noProof/>
          </w:rPr>
          <w:fldChar w:fldCharType="end"/>
        </w:r>
      </w:ins>
    </w:p>
    <w:p w14:paraId="10594B2E" w14:textId="6AFD3155" w:rsidR="005A5DEC" w:rsidRDefault="005A5DEC">
      <w:pPr>
        <w:pStyle w:val="TOC1"/>
        <w:rPr>
          <w:ins w:id="49" w:author="Nicholas Weatherley" w:date="2019-03-10T21:17:00Z"/>
          <w:rFonts w:asciiTheme="minorHAnsi" w:eastAsiaTheme="minorEastAsia" w:hAnsiTheme="minorHAnsi" w:cstheme="minorBidi"/>
          <w:b w:val="0"/>
          <w:caps w:val="0"/>
          <w:noProof/>
          <w:sz w:val="24"/>
          <w:szCs w:val="24"/>
        </w:rPr>
      </w:pPr>
      <w:ins w:id="50" w:author="Nicholas Weatherley" w:date="2019-03-10T21:17:00Z">
        <w:r>
          <w:rPr>
            <w:noProof/>
          </w:rPr>
          <w:t>Chapter 3: Assessing Lung Fibrosis with Magnetic Resonance Imaging: Methods, Demographics and Clinical Outcomes from a Longitudinal Study</w:t>
        </w:r>
        <w:r>
          <w:rPr>
            <w:noProof/>
          </w:rPr>
          <w:tab/>
        </w:r>
        <w:r>
          <w:rPr>
            <w:noProof/>
          </w:rPr>
          <w:fldChar w:fldCharType="begin"/>
        </w:r>
        <w:r>
          <w:rPr>
            <w:noProof/>
          </w:rPr>
          <w:instrText xml:space="preserve"> PAGEREF _Toc3145068 \h </w:instrText>
        </w:r>
        <w:r>
          <w:rPr>
            <w:noProof/>
          </w:rPr>
        </w:r>
      </w:ins>
      <w:r>
        <w:rPr>
          <w:noProof/>
        </w:rPr>
        <w:fldChar w:fldCharType="separate"/>
      </w:r>
      <w:ins w:id="51" w:author="Nicholas Weatherley" w:date="2019-03-10T21:17:00Z">
        <w:r>
          <w:rPr>
            <w:noProof/>
          </w:rPr>
          <w:t>93</w:t>
        </w:r>
        <w:r>
          <w:rPr>
            <w:noProof/>
          </w:rPr>
          <w:fldChar w:fldCharType="end"/>
        </w:r>
      </w:ins>
    </w:p>
    <w:p w14:paraId="4CA5DEE7" w14:textId="0D53C35A" w:rsidR="005A5DEC" w:rsidRDefault="005A5DEC">
      <w:pPr>
        <w:pStyle w:val="TOC2"/>
        <w:rPr>
          <w:ins w:id="52" w:author="Nicholas Weatherley" w:date="2019-03-10T21:17:00Z"/>
          <w:rFonts w:asciiTheme="minorHAnsi" w:eastAsiaTheme="minorEastAsia" w:hAnsiTheme="minorHAnsi" w:cstheme="minorBidi"/>
          <w:b w:val="0"/>
          <w:smallCaps w:val="0"/>
          <w:noProof/>
          <w:sz w:val="24"/>
          <w:szCs w:val="24"/>
        </w:rPr>
      </w:pPr>
      <w:ins w:id="53" w:author="Nicholas Weatherley" w:date="2019-03-10T21:17:00Z">
        <w:r>
          <w:rPr>
            <w:noProof/>
          </w:rPr>
          <w:t>3.1</w:t>
        </w:r>
        <w:r>
          <w:rPr>
            <w:rFonts w:asciiTheme="minorHAnsi" w:eastAsiaTheme="minorEastAsia" w:hAnsiTheme="minorHAnsi" w:cstheme="minorBidi"/>
            <w:b w:val="0"/>
            <w:smallCaps w:val="0"/>
            <w:noProof/>
            <w:sz w:val="24"/>
            <w:szCs w:val="24"/>
          </w:rPr>
          <w:tab/>
        </w:r>
        <w:r>
          <w:rPr>
            <w:noProof/>
          </w:rPr>
          <w:t>Assessing Lung Fibrosis with MRI: Overview and Aims of Study</w:t>
        </w:r>
        <w:r>
          <w:rPr>
            <w:noProof/>
          </w:rPr>
          <w:tab/>
        </w:r>
        <w:r>
          <w:rPr>
            <w:noProof/>
          </w:rPr>
          <w:fldChar w:fldCharType="begin"/>
        </w:r>
        <w:r>
          <w:rPr>
            <w:noProof/>
          </w:rPr>
          <w:instrText xml:space="preserve"> PAGEREF _Toc3145069 \h </w:instrText>
        </w:r>
        <w:r>
          <w:rPr>
            <w:noProof/>
          </w:rPr>
        </w:r>
      </w:ins>
      <w:r>
        <w:rPr>
          <w:noProof/>
        </w:rPr>
        <w:fldChar w:fldCharType="separate"/>
      </w:r>
      <w:ins w:id="54" w:author="Nicholas Weatherley" w:date="2019-03-10T21:17:00Z">
        <w:r>
          <w:rPr>
            <w:noProof/>
          </w:rPr>
          <w:t>94</w:t>
        </w:r>
        <w:r>
          <w:rPr>
            <w:noProof/>
          </w:rPr>
          <w:fldChar w:fldCharType="end"/>
        </w:r>
      </w:ins>
    </w:p>
    <w:p w14:paraId="126530CB" w14:textId="376B3D05" w:rsidR="005A5DEC" w:rsidRDefault="005A5DEC">
      <w:pPr>
        <w:pStyle w:val="TOC2"/>
        <w:rPr>
          <w:ins w:id="55" w:author="Nicholas Weatherley" w:date="2019-03-10T21:17:00Z"/>
          <w:rFonts w:asciiTheme="minorHAnsi" w:eastAsiaTheme="minorEastAsia" w:hAnsiTheme="minorHAnsi" w:cstheme="minorBidi"/>
          <w:b w:val="0"/>
          <w:smallCaps w:val="0"/>
          <w:noProof/>
          <w:sz w:val="24"/>
          <w:szCs w:val="24"/>
        </w:rPr>
      </w:pPr>
      <w:ins w:id="56" w:author="Nicholas Weatherley" w:date="2019-03-10T21:17:00Z">
        <w:r>
          <w:rPr>
            <w:noProof/>
          </w:rPr>
          <w:t>3.2</w:t>
        </w:r>
        <w:r>
          <w:rPr>
            <w:rFonts w:asciiTheme="minorHAnsi" w:eastAsiaTheme="minorEastAsia" w:hAnsiTheme="minorHAnsi" w:cstheme="minorBidi"/>
            <w:b w:val="0"/>
            <w:smallCaps w:val="0"/>
            <w:noProof/>
            <w:sz w:val="24"/>
            <w:szCs w:val="24"/>
          </w:rPr>
          <w:tab/>
        </w:r>
        <w:r>
          <w:rPr>
            <w:noProof/>
          </w:rPr>
          <w:t>Detailed Study Design</w:t>
        </w:r>
        <w:r>
          <w:rPr>
            <w:noProof/>
          </w:rPr>
          <w:tab/>
        </w:r>
        <w:r>
          <w:rPr>
            <w:noProof/>
          </w:rPr>
          <w:fldChar w:fldCharType="begin"/>
        </w:r>
        <w:r>
          <w:rPr>
            <w:noProof/>
          </w:rPr>
          <w:instrText xml:space="preserve"> PAGEREF _Toc3145070 \h </w:instrText>
        </w:r>
        <w:r>
          <w:rPr>
            <w:noProof/>
          </w:rPr>
        </w:r>
      </w:ins>
      <w:r>
        <w:rPr>
          <w:noProof/>
        </w:rPr>
        <w:fldChar w:fldCharType="separate"/>
      </w:r>
      <w:ins w:id="57" w:author="Nicholas Weatherley" w:date="2019-03-10T21:17:00Z">
        <w:r>
          <w:rPr>
            <w:noProof/>
          </w:rPr>
          <w:t>98</w:t>
        </w:r>
        <w:r>
          <w:rPr>
            <w:noProof/>
          </w:rPr>
          <w:fldChar w:fldCharType="end"/>
        </w:r>
      </w:ins>
    </w:p>
    <w:p w14:paraId="4F0D8C4D" w14:textId="16DB62B2" w:rsidR="005A5DEC" w:rsidRDefault="005A5DEC">
      <w:pPr>
        <w:pStyle w:val="TOC2"/>
        <w:rPr>
          <w:ins w:id="58" w:author="Nicholas Weatherley" w:date="2019-03-10T21:17:00Z"/>
          <w:rFonts w:asciiTheme="minorHAnsi" w:eastAsiaTheme="minorEastAsia" w:hAnsiTheme="minorHAnsi" w:cstheme="minorBidi"/>
          <w:b w:val="0"/>
          <w:smallCaps w:val="0"/>
          <w:noProof/>
          <w:sz w:val="24"/>
          <w:szCs w:val="24"/>
        </w:rPr>
      </w:pPr>
      <w:ins w:id="59" w:author="Nicholas Weatherley" w:date="2019-03-10T21:17:00Z">
        <w:r>
          <w:rPr>
            <w:noProof/>
          </w:rPr>
          <w:t>3.3</w:t>
        </w:r>
        <w:r>
          <w:rPr>
            <w:rFonts w:asciiTheme="minorHAnsi" w:eastAsiaTheme="minorEastAsia" w:hAnsiTheme="minorHAnsi" w:cstheme="minorBidi"/>
            <w:b w:val="0"/>
            <w:smallCaps w:val="0"/>
            <w:noProof/>
            <w:sz w:val="24"/>
            <w:szCs w:val="24"/>
          </w:rPr>
          <w:tab/>
        </w:r>
        <w:r>
          <w:rPr>
            <w:noProof/>
          </w:rPr>
          <w:t>Recruitment, Demographic and Physiological Outcomes</w:t>
        </w:r>
        <w:r>
          <w:rPr>
            <w:noProof/>
          </w:rPr>
          <w:tab/>
        </w:r>
        <w:r>
          <w:rPr>
            <w:noProof/>
          </w:rPr>
          <w:fldChar w:fldCharType="begin"/>
        </w:r>
        <w:r>
          <w:rPr>
            <w:noProof/>
          </w:rPr>
          <w:instrText xml:space="preserve"> PAGEREF _Toc3145071 \h </w:instrText>
        </w:r>
        <w:r>
          <w:rPr>
            <w:noProof/>
          </w:rPr>
        </w:r>
      </w:ins>
      <w:r>
        <w:rPr>
          <w:noProof/>
        </w:rPr>
        <w:fldChar w:fldCharType="separate"/>
      </w:r>
      <w:ins w:id="60" w:author="Nicholas Weatherley" w:date="2019-03-10T21:17:00Z">
        <w:r>
          <w:rPr>
            <w:noProof/>
          </w:rPr>
          <w:t>107</w:t>
        </w:r>
        <w:r>
          <w:rPr>
            <w:noProof/>
          </w:rPr>
          <w:fldChar w:fldCharType="end"/>
        </w:r>
      </w:ins>
    </w:p>
    <w:p w14:paraId="55CC346C" w14:textId="335799DC" w:rsidR="005A5DEC" w:rsidRDefault="005A5DEC">
      <w:pPr>
        <w:pStyle w:val="TOC2"/>
        <w:rPr>
          <w:ins w:id="61" w:author="Nicholas Weatherley" w:date="2019-03-10T21:17:00Z"/>
          <w:rFonts w:asciiTheme="minorHAnsi" w:eastAsiaTheme="minorEastAsia" w:hAnsiTheme="minorHAnsi" w:cstheme="minorBidi"/>
          <w:b w:val="0"/>
          <w:smallCaps w:val="0"/>
          <w:noProof/>
          <w:sz w:val="24"/>
          <w:szCs w:val="24"/>
        </w:rPr>
      </w:pPr>
      <w:ins w:id="62" w:author="Nicholas Weatherley" w:date="2019-03-10T21:17:00Z">
        <w:r>
          <w:rPr>
            <w:noProof/>
          </w:rPr>
          <w:t>3.4</w:t>
        </w:r>
        <w:r>
          <w:rPr>
            <w:rFonts w:asciiTheme="minorHAnsi" w:eastAsiaTheme="minorEastAsia" w:hAnsiTheme="minorHAnsi" w:cstheme="minorBidi"/>
            <w:b w:val="0"/>
            <w:smallCaps w:val="0"/>
            <w:noProof/>
            <w:sz w:val="24"/>
            <w:szCs w:val="24"/>
          </w:rPr>
          <w:tab/>
        </w:r>
        <w:r>
          <w:rPr>
            <w:noProof/>
          </w:rPr>
          <w:t>Computed Tomography</w:t>
        </w:r>
        <w:r>
          <w:rPr>
            <w:noProof/>
          </w:rPr>
          <w:tab/>
        </w:r>
        <w:r>
          <w:rPr>
            <w:noProof/>
          </w:rPr>
          <w:fldChar w:fldCharType="begin"/>
        </w:r>
        <w:r>
          <w:rPr>
            <w:noProof/>
          </w:rPr>
          <w:instrText xml:space="preserve"> PAGEREF _Toc3145072 \h </w:instrText>
        </w:r>
        <w:r>
          <w:rPr>
            <w:noProof/>
          </w:rPr>
        </w:r>
      </w:ins>
      <w:r>
        <w:rPr>
          <w:noProof/>
        </w:rPr>
        <w:fldChar w:fldCharType="separate"/>
      </w:r>
      <w:ins w:id="63" w:author="Nicholas Weatherley" w:date="2019-03-10T21:17:00Z">
        <w:r>
          <w:rPr>
            <w:noProof/>
          </w:rPr>
          <w:t>124</w:t>
        </w:r>
        <w:r>
          <w:rPr>
            <w:noProof/>
          </w:rPr>
          <w:fldChar w:fldCharType="end"/>
        </w:r>
      </w:ins>
    </w:p>
    <w:p w14:paraId="1603F3E5" w14:textId="41D2D267" w:rsidR="005A5DEC" w:rsidRDefault="005A5DEC">
      <w:pPr>
        <w:pStyle w:val="TOC2"/>
        <w:rPr>
          <w:ins w:id="64" w:author="Nicholas Weatherley" w:date="2019-03-10T21:17:00Z"/>
          <w:rFonts w:asciiTheme="minorHAnsi" w:eastAsiaTheme="minorEastAsia" w:hAnsiTheme="minorHAnsi" w:cstheme="minorBidi"/>
          <w:b w:val="0"/>
          <w:smallCaps w:val="0"/>
          <w:noProof/>
          <w:sz w:val="24"/>
          <w:szCs w:val="24"/>
        </w:rPr>
      </w:pPr>
      <w:ins w:id="65" w:author="Nicholas Weatherley" w:date="2019-03-10T21:17:00Z">
        <w:r>
          <w:rPr>
            <w:noProof/>
          </w:rPr>
          <w:lastRenderedPageBreak/>
          <w:t>3.5</w:t>
        </w:r>
        <w:r>
          <w:rPr>
            <w:rFonts w:asciiTheme="minorHAnsi" w:eastAsiaTheme="minorEastAsia" w:hAnsiTheme="minorHAnsi" w:cstheme="minorBidi"/>
            <w:b w:val="0"/>
            <w:smallCaps w:val="0"/>
            <w:noProof/>
            <w:sz w:val="24"/>
            <w:szCs w:val="24"/>
          </w:rPr>
          <w:tab/>
        </w:r>
        <w:r>
          <w:rPr>
            <w:noProof/>
          </w:rPr>
          <w:t>Summary</w:t>
        </w:r>
        <w:r>
          <w:rPr>
            <w:noProof/>
          </w:rPr>
          <w:tab/>
        </w:r>
        <w:r>
          <w:rPr>
            <w:noProof/>
          </w:rPr>
          <w:fldChar w:fldCharType="begin"/>
        </w:r>
        <w:r>
          <w:rPr>
            <w:noProof/>
          </w:rPr>
          <w:instrText xml:space="preserve"> PAGEREF _Toc3145073 \h </w:instrText>
        </w:r>
        <w:r>
          <w:rPr>
            <w:noProof/>
          </w:rPr>
        </w:r>
      </w:ins>
      <w:r>
        <w:rPr>
          <w:noProof/>
        </w:rPr>
        <w:fldChar w:fldCharType="separate"/>
      </w:r>
      <w:ins w:id="66" w:author="Nicholas Weatherley" w:date="2019-03-10T21:17:00Z">
        <w:r>
          <w:rPr>
            <w:noProof/>
          </w:rPr>
          <w:t>131</w:t>
        </w:r>
        <w:r>
          <w:rPr>
            <w:noProof/>
          </w:rPr>
          <w:fldChar w:fldCharType="end"/>
        </w:r>
      </w:ins>
    </w:p>
    <w:p w14:paraId="30B057CF" w14:textId="4208E5C0" w:rsidR="005A5DEC" w:rsidRDefault="005A5DEC">
      <w:pPr>
        <w:pStyle w:val="TOC1"/>
        <w:rPr>
          <w:ins w:id="67" w:author="Nicholas Weatherley" w:date="2019-03-10T21:17:00Z"/>
          <w:rFonts w:asciiTheme="minorHAnsi" w:eastAsiaTheme="minorEastAsia" w:hAnsiTheme="minorHAnsi" w:cstheme="minorBidi"/>
          <w:b w:val="0"/>
          <w:caps w:val="0"/>
          <w:noProof/>
          <w:sz w:val="24"/>
          <w:szCs w:val="24"/>
        </w:rPr>
      </w:pPr>
      <w:ins w:id="68" w:author="Nicholas Weatherley" w:date="2019-03-10T21:17:00Z">
        <w:r>
          <w:rPr>
            <w:noProof/>
          </w:rPr>
          <w:t>Chapter 4: Ventilation Imaging</w:t>
        </w:r>
        <w:r>
          <w:rPr>
            <w:noProof/>
          </w:rPr>
          <w:tab/>
        </w:r>
        <w:r>
          <w:rPr>
            <w:noProof/>
          </w:rPr>
          <w:fldChar w:fldCharType="begin"/>
        </w:r>
        <w:r>
          <w:rPr>
            <w:noProof/>
          </w:rPr>
          <w:instrText xml:space="preserve"> PAGEREF _Toc3145074 \h </w:instrText>
        </w:r>
        <w:r>
          <w:rPr>
            <w:noProof/>
          </w:rPr>
        </w:r>
      </w:ins>
      <w:r>
        <w:rPr>
          <w:noProof/>
        </w:rPr>
        <w:fldChar w:fldCharType="separate"/>
      </w:r>
      <w:ins w:id="69" w:author="Nicholas Weatherley" w:date="2019-03-10T21:17:00Z">
        <w:r>
          <w:rPr>
            <w:noProof/>
          </w:rPr>
          <w:t>135</w:t>
        </w:r>
        <w:r>
          <w:rPr>
            <w:noProof/>
          </w:rPr>
          <w:fldChar w:fldCharType="end"/>
        </w:r>
      </w:ins>
    </w:p>
    <w:p w14:paraId="78255BD7" w14:textId="638941B0" w:rsidR="005A5DEC" w:rsidRDefault="005A5DEC">
      <w:pPr>
        <w:pStyle w:val="TOC2"/>
        <w:rPr>
          <w:ins w:id="70" w:author="Nicholas Weatherley" w:date="2019-03-10T21:17:00Z"/>
          <w:rFonts w:asciiTheme="minorHAnsi" w:eastAsiaTheme="minorEastAsia" w:hAnsiTheme="minorHAnsi" w:cstheme="minorBidi"/>
          <w:b w:val="0"/>
          <w:smallCaps w:val="0"/>
          <w:noProof/>
          <w:sz w:val="24"/>
          <w:szCs w:val="24"/>
        </w:rPr>
      </w:pPr>
      <w:ins w:id="71" w:author="Nicholas Weatherley" w:date="2019-03-10T21:17:00Z">
        <w:r>
          <w:rPr>
            <w:noProof/>
          </w:rPr>
          <w:t>4.1</w:t>
        </w:r>
        <w:r>
          <w:rPr>
            <w:rFonts w:asciiTheme="minorHAnsi" w:eastAsiaTheme="minorEastAsia" w:hAnsiTheme="minorHAnsi" w:cstheme="minorBidi"/>
            <w:b w:val="0"/>
            <w:smallCaps w:val="0"/>
            <w:noProof/>
            <w:sz w:val="24"/>
            <w:szCs w:val="24"/>
          </w:rPr>
          <w:tab/>
        </w:r>
        <w:r>
          <w:rPr>
            <w:noProof/>
          </w:rPr>
          <w:t>Methods of analysis</w:t>
        </w:r>
        <w:r>
          <w:rPr>
            <w:noProof/>
          </w:rPr>
          <w:tab/>
        </w:r>
        <w:r>
          <w:rPr>
            <w:noProof/>
          </w:rPr>
          <w:fldChar w:fldCharType="begin"/>
        </w:r>
        <w:r>
          <w:rPr>
            <w:noProof/>
          </w:rPr>
          <w:instrText xml:space="preserve"> PAGEREF _Toc3145075 \h </w:instrText>
        </w:r>
        <w:r>
          <w:rPr>
            <w:noProof/>
          </w:rPr>
        </w:r>
      </w:ins>
      <w:r>
        <w:rPr>
          <w:noProof/>
        </w:rPr>
        <w:fldChar w:fldCharType="separate"/>
      </w:r>
      <w:ins w:id="72" w:author="Nicholas Weatherley" w:date="2019-03-10T21:17:00Z">
        <w:r>
          <w:rPr>
            <w:noProof/>
          </w:rPr>
          <w:t>136</w:t>
        </w:r>
        <w:r>
          <w:rPr>
            <w:noProof/>
          </w:rPr>
          <w:fldChar w:fldCharType="end"/>
        </w:r>
      </w:ins>
    </w:p>
    <w:p w14:paraId="4C41376C" w14:textId="35619569" w:rsidR="005A5DEC" w:rsidRDefault="005A5DEC">
      <w:pPr>
        <w:pStyle w:val="TOC2"/>
        <w:rPr>
          <w:ins w:id="73" w:author="Nicholas Weatherley" w:date="2019-03-10T21:17:00Z"/>
          <w:rFonts w:asciiTheme="minorHAnsi" w:eastAsiaTheme="minorEastAsia" w:hAnsiTheme="minorHAnsi" w:cstheme="minorBidi"/>
          <w:b w:val="0"/>
          <w:smallCaps w:val="0"/>
          <w:noProof/>
          <w:sz w:val="24"/>
          <w:szCs w:val="24"/>
        </w:rPr>
      </w:pPr>
      <w:ins w:id="74" w:author="Nicholas Weatherley" w:date="2019-03-10T21:17:00Z">
        <w:r>
          <w:rPr>
            <w:noProof/>
          </w:rPr>
          <w:t>4.2</w:t>
        </w:r>
        <w:r>
          <w:rPr>
            <w:rFonts w:asciiTheme="minorHAnsi" w:eastAsiaTheme="minorEastAsia" w:hAnsiTheme="minorHAnsi" w:cstheme="minorBidi"/>
            <w:b w:val="0"/>
            <w:smallCaps w:val="0"/>
            <w:noProof/>
            <w:sz w:val="24"/>
            <w:szCs w:val="24"/>
          </w:rPr>
          <w:tab/>
        </w:r>
        <w:r>
          <w:rPr>
            <w:noProof/>
          </w:rPr>
          <w:t>Ventilation Images</w:t>
        </w:r>
        <w:r>
          <w:rPr>
            <w:noProof/>
          </w:rPr>
          <w:tab/>
        </w:r>
        <w:r>
          <w:rPr>
            <w:noProof/>
          </w:rPr>
          <w:fldChar w:fldCharType="begin"/>
        </w:r>
        <w:r>
          <w:rPr>
            <w:noProof/>
          </w:rPr>
          <w:instrText xml:space="preserve"> PAGEREF _Toc3145076 \h </w:instrText>
        </w:r>
        <w:r>
          <w:rPr>
            <w:noProof/>
          </w:rPr>
        </w:r>
      </w:ins>
      <w:r>
        <w:rPr>
          <w:noProof/>
        </w:rPr>
        <w:fldChar w:fldCharType="separate"/>
      </w:r>
      <w:ins w:id="75" w:author="Nicholas Weatherley" w:date="2019-03-10T21:17:00Z">
        <w:r>
          <w:rPr>
            <w:noProof/>
          </w:rPr>
          <w:t>144</w:t>
        </w:r>
        <w:r>
          <w:rPr>
            <w:noProof/>
          </w:rPr>
          <w:fldChar w:fldCharType="end"/>
        </w:r>
      </w:ins>
    </w:p>
    <w:p w14:paraId="7CF80EDC" w14:textId="07DB002B" w:rsidR="005A5DEC" w:rsidRDefault="005A5DEC">
      <w:pPr>
        <w:pStyle w:val="TOC2"/>
        <w:rPr>
          <w:ins w:id="76" w:author="Nicholas Weatherley" w:date="2019-03-10T21:17:00Z"/>
          <w:rFonts w:asciiTheme="minorHAnsi" w:eastAsiaTheme="minorEastAsia" w:hAnsiTheme="minorHAnsi" w:cstheme="minorBidi"/>
          <w:b w:val="0"/>
          <w:smallCaps w:val="0"/>
          <w:noProof/>
          <w:sz w:val="24"/>
          <w:szCs w:val="24"/>
        </w:rPr>
      </w:pPr>
      <w:ins w:id="77" w:author="Nicholas Weatherley" w:date="2019-03-10T21:17:00Z">
        <w:r>
          <w:rPr>
            <w:noProof/>
          </w:rPr>
          <w:t>4.3</w:t>
        </w:r>
        <w:r>
          <w:rPr>
            <w:rFonts w:asciiTheme="minorHAnsi" w:eastAsiaTheme="minorEastAsia" w:hAnsiTheme="minorHAnsi" w:cstheme="minorBidi"/>
            <w:b w:val="0"/>
            <w:smallCaps w:val="0"/>
            <w:noProof/>
            <w:sz w:val="24"/>
            <w:szCs w:val="24"/>
          </w:rPr>
          <w:tab/>
        </w:r>
        <w:r>
          <w:rPr>
            <w:noProof/>
          </w:rPr>
          <w:t>Quantitative Ventilation Results</w:t>
        </w:r>
        <w:r>
          <w:rPr>
            <w:noProof/>
          </w:rPr>
          <w:tab/>
        </w:r>
        <w:r>
          <w:rPr>
            <w:noProof/>
          </w:rPr>
          <w:fldChar w:fldCharType="begin"/>
        </w:r>
        <w:r>
          <w:rPr>
            <w:noProof/>
          </w:rPr>
          <w:instrText xml:space="preserve"> PAGEREF _Toc3145077 \h </w:instrText>
        </w:r>
        <w:r>
          <w:rPr>
            <w:noProof/>
          </w:rPr>
        </w:r>
      </w:ins>
      <w:r>
        <w:rPr>
          <w:noProof/>
        </w:rPr>
        <w:fldChar w:fldCharType="separate"/>
      </w:r>
      <w:ins w:id="78" w:author="Nicholas Weatherley" w:date="2019-03-10T21:17:00Z">
        <w:r>
          <w:rPr>
            <w:noProof/>
          </w:rPr>
          <w:t>148</w:t>
        </w:r>
        <w:r>
          <w:rPr>
            <w:noProof/>
          </w:rPr>
          <w:fldChar w:fldCharType="end"/>
        </w:r>
      </w:ins>
    </w:p>
    <w:p w14:paraId="535F0BF3" w14:textId="7290EE29" w:rsidR="005A5DEC" w:rsidRDefault="005A5DEC">
      <w:pPr>
        <w:pStyle w:val="TOC2"/>
        <w:rPr>
          <w:ins w:id="79" w:author="Nicholas Weatherley" w:date="2019-03-10T21:17:00Z"/>
          <w:rFonts w:asciiTheme="minorHAnsi" w:eastAsiaTheme="minorEastAsia" w:hAnsiTheme="minorHAnsi" w:cstheme="minorBidi"/>
          <w:b w:val="0"/>
          <w:smallCaps w:val="0"/>
          <w:noProof/>
          <w:sz w:val="24"/>
          <w:szCs w:val="24"/>
        </w:rPr>
      </w:pPr>
      <w:ins w:id="80" w:author="Nicholas Weatherley" w:date="2019-03-10T21:17:00Z">
        <w:r>
          <w:rPr>
            <w:noProof/>
          </w:rPr>
          <w:t>4.4</w:t>
        </w:r>
        <w:r>
          <w:rPr>
            <w:rFonts w:asciiTheme="minorHAnsi" w:eastAsiaTheme="minorEastAsia" w:hAnsiTheme="minorHAnsi" w:cstheme="minorBidi"/>
            <w:b w:val="0"/>
            <w:smallCaps w:val="0"/>
            <w:noProof/>
            <w:sz w:val="24"/>
            <w:szCs w:val="24"/>
          </w:rPr>
          <w:tab/>
        </w:r>
        <w:r>
          <w:rPr>
            <w:noProof/>
          </w:rPr>
          <w:t>Discussion</w:t>
        </w:r>
        <w:r>
          <w:rPr>
            <w:noProof/>
          </w:rPr>
          <w:tab/>
        </w:r>
        <w:r>
          <w:rPr>
            <w:noProof/>
          </w:rPr>
          <w:fldChar w:fldCharType="begin"/>
        </w:r>
        <w:r>
          <w:rPr>
            <w:noProof/>
          </w:rPr>
          <w:instrText xml:space="preserve"> PAGEREF _Toc3145078 \h </w:instrText>
        </w:r>
        <w:r>
          <w:rPr>
            <w:noProof/>
          </w:rPr>
        </w:r>
      </w:ins>
      <w:r>
        <w:rPr>
          <w:noProof/>
        </w:rPr>
        <w:fldChar w:fldCharType="separate"/>
      </w:r>
      <w:ins w:id="81" w:author="Nicholas Weatherley" w:date="2019-03-10T21:17:00Z">
        <w:r>
          <w:rPr>
            <w:noProof/>
          </w:rPr>
          <w:t>159</w:t>
        </w:r>
        <w:r>
          <w:rPr>
            <w:noProof/>
          </w:rPr>
          <w:fldChar w:fldCharType="end"/>
        </w:r>
      </w:ins>
    </w:p>
    <w:p w14:paraId="005A5734" w14:textId="3EEA4CEA" w:rsidR="005A5DEC" w:rsidRDefault="005A5DEC">
      <w:pPr>
        <w:pStyle w:val="TOC1"/>
        <w:rPr>
          <w:ins w:id="82" w:author="Nicholas Weatherley" w:date="2019-03-10T21:17:00Z"/>
          <w:rFonts w:asciiTheme="minorHAnsi" w:eastAsiaTheme="minorEastAsia" w:hAnsiTheme="minorHAnsi" w:cstheme="minorBidi"/>
          <w:b w:val="0"/>
          <w:caps w:val="0"/>
          <w:noProof/>
          <w:sz w:val="24"/>
          <w:szCs w:val="24"/>
        </w:rPr>
      </w:pPr>
      <w:ins w:id="83" w:author="Nicholas Weatherley" w:date="2019-03-10T21:17:00Z">
        <w:r>
          <w:rPr>
            <w:noProof/>
          </w:rPr>
          <w:t>Chapter 5: Diffusion-Weighted MRI</w:t>
        </w:r>
        <w:r>
          <w:rPr>
            <w:noProof/>
          </w:rPr>
          <w:tab/>
        </w:r>
        <w:r>
          <w:rPr>
            <w:noProof/>
          </w:rPr>
          <w:fldChar w:fldCharType="begin"/>
        </w:r>
        <w:r>
          <w:rPr>
            <w:noProof/>
          </w:rPr>
          <w:instrText xml:space="preserve"> PAGEREF _Toc3145081 \h </w:instrText>
        </w:r>
        <w:r>
          <w:rPr>
            <w:noProof/>
          </w:rPr>
        </w:r>
      </w:ins>
      <w:r>
        <w:rPr>
          <w:noProof/>
        </w:rPr>
        <w:fldChar w:fldCharType="separate"/>
      </w:r>
      <w:ins w:id="84" w:author="Nicholas Weatherley" w:date="2019-03-10T21:17:00Z">
        <w:r>
          <w:rPr>
            <w:noProof/>
          </w:rPr>
          <w:t>165</w:t>
        </w:r>
        <w:r>
          <w:rPr>
            <w:noProof/>
          </w:rPr>
          <w:fldChar w:fldCharType="end"/>
        </w:r>
      </w:ins>
    </w:p>
    <w:p w14:paraId="24D004EA" w14:textId="71BCA497" w:rsidR="005A5DEC" w:rsidRDefault="005A5DEC">
      <w:pPr>
        <w:pStyle w:val="TOC2"/>
        <w:rPr>
          <w:ins w:id="85" w:author="Nicholas Weatherley" w:date="2019-03-10T21:17:00Z"/>
          <w:rFonts w:asciiTheme="minorHAnsi" w:eastAsiaTheme="minorEastAsia" w:hAnsiTheme="minorHAnsi" w:cstheme="minorBidi"/>
          <w:b w:val="0"/>
          <w:smallCaps w:val="0"/>
          <w:noProof/>
          <w:sz w:val="24"/>
          <w:szCs w:val="24"/>
        </w:rPr>
      </w:pPr>
      <w:ins w:id="86" w:author="Nicholas Weatherley" w:date="2019-03-10T21:17:00Z">
        <w:r>
          <w:rPr>
            <w:noProof/>
          </w:rPr>
          <w:t>5.1</w:t>
        </w:r>
        <w:r>
          <w:rPr>
            <w:rFonts w:asciiTheme="minorHAnsi" w:eastAsiaTheme="minorEastAsia" w:hAnsiTheme="minorHAnsi" w:cstheme="minorBidi"/>
            <w:b w:val="0"/>
            <w:smallCaps w:val="0"/>
            <w:noProof/>
            <w:sz w:val="24"/>
            <w:szCs w:val="24"/>
          </w:rPr>
          <w:tab/>
        </w:r>
        <w:r>
          <w:rPr>
            <w:noProof/>
          </w:rPr>
          <w:t>Methods of analysis</w:t>
        </w:r>
        <w:r>
          <w:rPr>
            <w:noProof/>
          </w:rPr>
          <w:tab/>
        </w:r>
        <w:r>
          <w:rPr>
            <w:noProof/>
          </w:rPr>
          <w:fldChar w:fldCharType="begin"/>
        </w:r>
        <w:r>
          <w:rPr>
            <w:noProof/>
          </w:rPr>
          <w:instrText xml:space="preserve"> PAGEREF _Toc3145082 \h </w:instrText>
        </w:r>
        <w:r>
          <w:rPr>
            <w:noProof/>
          </w:rPr>
        </w:r>
      </w:ins>
      <w:r>
        <w:rPr>
          <w:noProof/>
        </w:rPr>
        <w:fldChar w:fldCharType="separate"/>
      </w:r>
      <w:ins w:id="87" w:author="Nicholas Weatherley" w:date="2019-03-10T21:17:00Z">
        <w:r>
          <w:rPr>
            <w:noProof/>
          </w:rPr>
          <w:t>166</w:t>
        </w:r>
        <w:r>
          <w:rPr>
            <w:noProof/>
          </w:rPr>
          <w:fldChar w:fldCharType="end"/>
        </w:r>
      </w:ins>
    </w:p>
    <w:p w14:paraId="5B594020" w14:textId="0929BF25" w:rsidR="005A5DEC" w:rsidRDefault="005A5DEC">
      <w:pPr>
        <w:pStyle w:val="TOC2"/>
        <w:rPr>
          <w:ins w:id="88" w:author="Nicholas Weatherley" w:date="2019-03-10T21:17:00Z"/>
          <w:rFonts w:asciiTheme="minorHAnsi" w:eastAsiaTheme="minorEastAsia" w:hAnsiTheme="minorHAnsi" w:cstheme="minorBidi"/>
          <w:b w:val="0"/>
          <w:smallCaps w:val="0"/>
          <w:noProof/>
          <w:sz w:val="24"/>
          <w:szCs w:val="24"/>
        </w:rPr>
      </w:pPr>
      <w:ins w:id="89" w:author="Nicholas Weatherley" w:date="2019-03-10T21:17:00Z">
        <w:r>
          <w:rPr>
            <w:noProof/>
          </w:rPr>
          <w:t>5.2</w:t>
        </w:r>
        <w:r>
          <w:rPr>
            <w:rFonts w:asciiTheme="minorHAnsi" w:eastAsiaTheme="minorEastAsia" w:hAnsiTheme="minorHAnsi" w:cstheme="minorBidi"/>
            <w:b w:val="0"/>
            <w:smallCaps w:val="0"/>
            <w:noProof/>
            <w:sz w:val="24"/>
            <w:szCs w:val="24"/>
          </w:rPr>
          <w:tab/>
        </w:r>
        <w:r>
          <w:rPr>
            <w:noProof/>
          </w:rPr>
          <w:t>Diffusion-Weighted Images</w:t>
        </w:r>
        <w:r>
          <w:rPr>
            <w:noProof/>
          </w:rPr>
          <w:tab/>
        </w:r>
        <w:r>
          <w:rPr>
            <w:noProof/>
          </w:rPr>
          <w:fldChar w:fldCharType="begin"/>
        </w:r>
        <w:r>
          <w:rPr>
            <w:noProof/>
          </w:rPr>
          <w:instrText xml:space="preserve"> PAGEREF _Toc3145083 \h </w:instrText>
        </w:r>
        <w:r>
          <w:rPr>
            <w:noProof/>
          </w:rPr>
        </w:r>
      </w:ins>
      <w:r>
        <w:rPr>
          <w:noProof/>
        </w:rPr>
        <w:fldChar w:fldCharType="separate"/>
      </w:r>
      <w:ins w:id="90" w:author="Nicholas Weatherley" w:date="2019-03-10T21:17:00Z">
        <w:r>
          <w:rPr>
            <w:noProof/>
          </w:rPr>
          <w:t>172</w:t>
        </w:r>
        <w:r>
          <w:rPr>
            <w:noProof/>
          </w:rPr>
          <w:fldChar w:fldCharType="end"/>
        </w:r>
      </w:ins>
    </w:p>
    <w:p w14:paraId="09FDFFEB" w14:textId="06CE9991" w:rsidR="005A5DEC" w:rsidRDefault="005A5DEC">
      <w:pPr>
        <w:pStyle w:val="TOC2"/>
        <w:rPr>
          <w:ins w:id="91" w:author="Nicholas Weatherley" w:date="2019-03-10T21:17:00Z"/>
          <w:rFonts w:asciiTheme="minorHAnsi" w:eastAsiaTheme="minorEastAsia" w:hAnsiTheme="minorHAnsi" w:cstheme="minorBidi"/>
          <w:b w:val="0"/>
          <w:smallCaps w:val="0"/>
          <w:noProof/>
          <w:sz w:val="24"/>
          <w:szCs w:val="24"/>
        </w:rPr>
      </w:pPr>
      <w:ins w:id="92" w:author="Nicholas Weatherley" w:date="2019-03-10T21:17:00Z">
        <w:r>
          <w:rPr>
            <w:noProof/>
          </w:rPr>
          <w:t>5.3</w:t>
        </w:r>
        <w:r>
          <w:rPr>
            <w:rFonts w:asciiTheme="minorHAnsi" w:eastAsiaTheme="minorEastAsia" w:hAnsiTheme="minorHAnsi" w:cstheme="minorBidi"/>
            <w:b w:val="0"/>
            <w:smallCaps w:val="0"/>
            <w:noProof/>
            <w:sz w:val="24"/>
            <w:szCs w:val="24"/>
          </w:rPr>
          <w:tab/>
        </w:r>
        <w:r>
          <w:rPr>
            <w:noProof/>
          </w:rPr>
          <w:t>Quantitative Diffusion-Weighted Imaging Results</w:t>
        </w:r>
        <w:r>
          <w:rPr>
            <w:noProof/>
          </w:rPr>
          <w:tab/>
        </w:r>
        <w:r>
          <w:rPr>
            <w:noProof/>
          </w:rPr>
          <w:fldChar w:fldCharType="begin"/>
        </w:r>
        <w:r>
          <w:rPr>
            <w:noProof/>
          </w:rPr>
          <w:instrText xml:space="preserve"> PAGEREF _Toc3145084 \h </w:instrText>
        </w:r>
        <w:r>
          <w:rPr>
            <w:noProof/>
          </w:rPr>
        </w:r>
      </w:ins>
      <w:r>
        <w:rPr>
          <w:noProof/>
        </w:rPr>
        <w:fldChar w:fldCharType="separate"/>
      </w:r>
      <w:ins w:id="93" w:author="Nicholas Weatherley" w:date="2019-03-10T21:17:00Z">
        <w:r>
          <w:rPr>
            <w:noProof/>
          </w:rPr>
          <w:t>182</w:t>
        </w:r>
        <w:r>
          <w:rPr>
            <w:noProof/>
          </w:rPr>
          <w:fldChar w:fldCharType="end"/>
        </w:r>
      </w:ins>
    </w:p>
    <w:p w14:paraId="704F8A3F" w14:textId="668F0950" w:rsidR="005A5DEC" w:rsidRDefault="005A5DEC">
      <w:pPr>
        <w:pStyle w:val="TOC2"/>
        <w:rPr>
          <w:ins w:id="94" w:author="Nicholas Weatherley" w:date="2019-03-10T21:17:00Z"/>
          <w:rFonts w:asciiTheme="minorHAnsi" w:eastAsiaTheme="minorEastAsia" w:hAnsiTheme="minorHAnsi" w:cstheme="minorBidi"/>
          <w:b w:val="0"/>
          <w:smallCaps w:val="0"/>
          <w:noProof/>
          <w:sz w:val="24"/>
          <w:szCs w:val="24"/>
        </w:rPr>
      </w:pPr>
      <w:ins w:id="95" w:author="Nicholas Weatherley" w:date="2019-03-10T21:17:00Z">
        <w:r>
          <w:rPr>
            <w:noProof/>
          </w:rPr>
          <w:t>5.4</w:t>
        </w:r>
        <w:r>
          <w:rPr>
            <w:rFonts w:asciiTheme="minorHAnsi" w:eastAsiaTheme="minorEastAsia" w:hAnsiTheme="minorHAnsi" w:cstheme="minorBidi"/>
            <w:b w:val="0"/>
            <w:smallCaps w:val="0"/>
            <w:noProof/>
            <w:sz w:val="24"/>
            <w:szCs w:val="24"/>
          </w:rPr>
          <w:tab/>
        </w:r>
        <w:r>
          <w:rPr>
            <w:noProof/>
          </w:rPr>
          <w:t>Discussion</w:t>
        </w:r>
        <w:r>
          <w:rPr>
            <w:noProof/>
          </w:rPr>
          <w:tab/>
        </w:r>
        <w:r>
          <w:rPr>
            <w:noProof/>
          </w:rPr>
          <w:fldChar w:fldCharType="begin"/>
        </w:r>
        <w:r>
          <w:rPr>
            <w:noProof/>
          </w:rPr>
          <w:instrText xml:space="preserve"> PAGEREF _Toc3145085 \h </w:instrText>
        </w:r>
        <w:r>
          <w:rPr>
            <w:noProof/>
          </w:rPr>
        </w:r>
      </w:ins>
      <w:r>
        <w:rPr>
          <w:noProof/>
        </w:rPr>
        <w:fldChar w:fldCharType="separate"/>
      </w:r>
      <w:ins w:id="96" w:author="Nicholas Weatherley" w:date="2019-03-10T21:17:00Z">
        <w:r>
          <w:rPr>
            <w:noProof/>
          </w:rPr>
          <w:t>214</w:t>
        </w:r>
        <w:r>
          <w:rPr>
            <w:noProof/>
          </w:rPr>
          <w:fldChar w:fldCharType="end"/>
        </w:r>
      </w:ins>
    </w:p>
    <w:p w14:paraId="367795B6" w14:textId="693E3243" w:rsidR="005A5DEC" w:rsidRDefault="005A5DEC">
      <w:pPr>
        <w:pStyle w:val="TOC1"/>
        <w:rPr>
          <w:ins w:id="97" w:author="Nicholas Weatherley" w:date="2019-03-10T21:17:00Z"/>
          <w:rFonts w:asciiTheme="minorHAnsi" w:eastAsiaTheme="minorEastAsia" w:hAnsiTheme="minorHAnsi" w:cstheme="minorBidi"/>
          <w:b w:val="0"/>
          <w:caps w:val="0"/>
          <w:noProof/>
          <w:sz w:val="24"/>
          <w:szCs w:val="24"/>
        </w:rPr>
      </w:pPr>
      <w:ins w:id="98" w:author="Nicholas Weatherley" w:date="2019-03-10T21:17:00Z">
        <w:r>
          <w:rPr>
            <w:noProof/>
          </w:rPr>
          <w:t>Chapter 6: Xenon Chemical Shift Saturation Recovery and Spectroscopy</w:t>
        </w:r>
        <w:r>
          <w:rPr>
            <w:noProof/>
          </w:rPr>
          <w:tab/>
        </w:r>
        <w:r>
          <w:rPr>
            <w:noProof/>
          </w:rPr>
          <w:fldChar w:fldCharType="begin"/>
        </w:r>
        <w:r>
          <w:rPr>
            <w:noProof/>
          </w:rPr>
          <w:instrText xml:space="preserve"> PAGEREF _Toc3145086 \h </w:instrText>
        </w:r>
        <w:r>
          <w:rPr>
            <w:noProof/>
          </w:rPr>
        </w:r>
      </w:ins>
      <w:r>
        <w:rPr>
          <w:noProof/>
        </w:rPr>
        <w:fldChar w:fldCharType="separate"/>
      </w:r>
      <w:ins w:id="99" w:author="Nicholas Weatherley" w:date="2019-03-10T21:17:00Z">
        <w:r>
          <w:rPr>
            <w:noProof/>
          </w:rPr>
          <w:t>219</w:t>
        </w:r>
        <w:r>
          <w:rPr>
            <w:noProof/>
          </w:rPr>
          <w:fldChar w:fldCharType="end"/>
        </w:r>
      </w:ins>
    </w:p>
    <w:p w14:paraId="24B746A7" w14:textId="532C55D0" w:rsidR="005A5DEC" w:rsidRDefault="005A5DEC">
      <w:pPr>
        <w:pStyle w:val="TOC2"/>
        <w:rPr>
          <w:ins w:id="100" w:author="Nicholas Weatherley" w:date="2019-03-10T21:17:00Z"/>
          <w:rFonts w:asciiTheme="minorHAnsi" w:eastAsiaTheme="minorEastAsia" w:hAnsiTheme="minorHAnsi" w:cstheme="minorBidi"/>
          <w:b w:val="0"/>
          <w:smallCaps w:val="0"/>
          <w:noProof/>
          <w:sz w:val="24"/>
          <w:szCs w:val="24"/>
        </w:rPr>
      </w:pPr>
      <w:ins w:id="101" w:author="Nicholas Weatherley" w:date="2019-03-10T21:17:00Z">
        <w:r>
          <w:rPr>
            <w:noProof/>
          </w:rPr>
          <w:t>6.1</w:t>
        </w:r>
        <w:r>
          <w:rPr>
            <w:rFonts w:asciiTheme="minorHAnsi" w:eastAsiaTheme="minorEastAsia" w:hAnsiTheme="minorHAnsi" w:cstheme="minorBidi"/>
            <w:b w:val="0"/>
            <w:smallCaps w:val="0"/>
            <w:noProof/>
            <w:sz w:val="24"/>
            <w:szCs w:val="24"/>
          </w:rPr>
          <w:tab/>
        </w:r>
        <w:r>
          <w:rPr>
            <w:noProof/>
          </w:rPr>
          <w:t>Methods of analysis</w:t>
        </w:r>
        <w:r>
          <w:rPr>
            <w:noProof/>
          </w:rPr>
          <w:tab/>
        </w:r>
        <w:r>
          <w:rPr>
            <w:noProof/>
          </w:rPr>
          <w:fldChar w:fldCharType="begin"/>
        </w:r>
        <w:r>
          <w:rPr>
            <w:noProof/>
          </w:rPr>
          <w:instrText xml:space="preserve"> PAGEREF _Toc3145087 \h </w:instrText>
        </w:r>
        <w:r>
          <w:rPr>
            <w:noProof/>
          </w:rPr>
        </w:r>
      </w:ins>
      <w:r>
        <w:rPr>
          <w:noProof/>
        </w:rPr>
        <w:fldChar w:fldCharType="separate"/>
      </w:r>
      <w:ins w:id="102" w:author="Nicholas Weatherley" w:date="2019-03-10T21:17:00Z">
        <w:r>
          <w:rPr>
            <w:noProof/>
          </w:rPr>
          <w:t>220</w:t>
        </w:r>
        <w:r>
          <w:rPr>
            <w:noProof/>
          </w:rPr>
          <w:fldChar w:fldCharType="end"/>
        </w:r>
      </w:ins>
    </w:p>
    <w:p w14:paraId="261E3ED9" w14:textId="44C545C2" w:rsidR="005A5DEC" w:rsidRDefault="005A5DEC">
      <w:pPr>
        <w:pStyle w:val="TOC2"/>
        <w:rPr>
          <w:ins w:id="103" w:author="Nicholas Weatherley" w:date="2019-03-10T21:17:00Z"/>
          <w:rFonts w:asciiTheme="minorHAnsi" w:eastAsiaTheme="minorEastAsia" w:hAnsiTheme="minorHAnsi" w:cstheme="minorBidi"/>
          <w:b w:val="0"/>
          <w:smallCaps w:val="0"/>
          <w:noProof/>
          <w:sz w:val="24"/>
          <w:szCs w:val="24"/>
        </w:rPr>
      </w:pPr>
      <w:ins w:id="104" w:author="Nicholas Weatherley" w:date="2019-03-10T21:17:00Z">
        <w:r>
          <w:rPr>
            <w:noProof/>
          </w:rPr>
          <w:t>6.2</w:t>
        </w:r>
        <w:r>
          <w:rPr>
            <w:rFonts w:asciiTheme="minorHAnsi" w:eastAsiaTheme="minorEastAsia" w:hAnsiTheme="minorHAnsi" w:cstheme="minorBidi"/>
            <w:b w:val="0"/>
            <w:smallCaps w:val="0"/>
            <w:noProof/>
            <w:sz w:val="24"/>
            <w:szCs w:val="24"/>
          </w:rPr>
          <w:tab/>
        </w:r>
        <w:r>
          <w:rPr>
            <w:noProof/>
          </w:rPr>
          <w:t>Chemical Shift Saturation Recovery</w:t>
        </w:r>
        <w:r>
          <w:rPr>
            <w:noProof/>
          </w:rPr>
          <w:tab/>
        </w:r>
        <w:r>
          <w:rPr>
            <w:noProof/>
          </w:rPr>
          <w:fldChar w:fldCharType="begin"/>
        </w:r>
        <w:r>
          <w:rPr>
            <w:noProof/>
          </w:rPr>
          <w:instrText xml:space="preserve"> PAGEREF _Toc3145088 \h </w:instrText>
        </w:r>
        <w:r>
          <w:rPr>
            <w:noProof/>
          </w:rPr>
        </w:r>
      </w:ins>
      <w:r>
        <w:rPr>
          <w:noProof/>
        </w:rPr>
        <w:fldChar w:fldCharType="separate"/>
      </w:r>
      <w:ins w:id="105" w:author="Nicholas Weatherley" w:date="2019-03-10T21:17:00Z">
        <w:r>
          <w:rPr>
            <w:noProof/>
          </w:rPr>
          <w:t>226</w:t>
        </w:r>
        <w:r>
          <w:rPr>
            <w:noProof/>
          </w:rPr>
          <w:fldChar w:fldCharType="end"/>
        </w:r>
      </w:ins>
    </w:p>
    <w:p w14:paraId="715DDDED" w14:textId="2E7EA047" w:rsidR="005A5DEC" w:rsidRDefault="005A5DEC">
      <w:pPr>
        <w:pStyle w:val="TOC2"/>
        <w:rPr>
          <w:ins w:id="106" w:author="Nicholas Weatherley" w:date="2019-03-10T21:17:00Z"/>
          <w:rFonts w:asciiTheme="minorHAnsi" w:eastAsiaTheme="minorEastAsia" w:hAnsiTheme="minorHAnsi" w:cstheme="minorBidi"/>
          <w:b w:val="0"/>
          <w:smallCaps w:val="0"/>
          <w:noProof/>
          <w:sz w:val="24"/>
          <w:szCs w:val="24"/>
        </w:rPr>
      </w:pPr>
      <w:ins w:id="107" w:author="Nicholas Weatherley" w:date="2019-03-10T21:17:00Z">
        <w:r>
          <w:rPr>
            <w:noProof/>
          </w:rPr>
          <w:t>6.3</w:t>
        </w:r>
        <w:r>
          <w:rPr>
            <w:rFonts w:asciiTheme="minorHAnsi" w:eastAsiaTheme="minorEastAsia" w:hAnsiTheme="minorHAnsi" w:cstheme="minorBidi"/>
            <w:b w:val="0"/>
            <w:smallCaps w:val="0"/>
            <w:noProof/>
            <w:sz w:val="24"/>
            <w:szCs w:val="24"/>
          </w:rPr>
          <w:tab/>
        </w:r>
        <w:r>
          <w:rPr>
            <w:noProof/>
          </w:rPr>
          <w:t>High-Resolution Spectroscopy</w:t>
        </w:r>
        <w:r>
          <w:rPr>
            <w:noProof/>
          </w:rPr>
          <w:tab/>
        </w:r>
        <w:r>
          <w:rPr>
            <w:noProof/>
          </w:rPr>
          <w:fldChar w:fldCharType="begin"/>
        </w:r>
        <w:r>
          <w:rPr>
            <w:noProof/>
          </w:rPr>
          <w:instrText xml:space="preserve"> PAGEREF _Toc3145089 \h </w:instrText>
        </w:r>
        <w:r>
          <w:rPr>
            <w:noProof/>
          </w:rPr>
        </w:r>
      </w:ins>
      <w:r>
        <w:rPr>
          <w:noProof/>
        </w:rPr>
        <w:fldChar w:fldCharType="separate"/>
      </w:r>
      <w:ins w:id="108" w:author="Nicholas Weatherley" w:date="2019-03-10T21:17:00Z">
        <w:r>
          <w:rPr>
            <w:noProof/>
          </w:rPr>
          <w:t>237</w:t>
        </w:r>
        <w:r>
          <w:rPr>
            <w:noProof/>
          </w:rPr>
          <w:fldChar w:fldCharType="end"/>
        </w:r>
      </w:ins>
    </w:p>
    <w:p w14:paraId="3917B7CC" w14:textId="16D34713" w:rsidR="005A5DEC" w:rsidRDefault="005A5DEC">
      <w:pPr>
        <w:pStyle w:val="TOC2"/>
        <w:rPr>
          <w:ins w:id="109" w:author="Nicholas Weatherley" w:date="2019-03-10T21:17:00Z"/>
          <w:rFonts w:asciiTheme="minorHAnsi" w:eastAsiaTheme="minorEastAsia" w:hAnsiTheme="minorHAnsi" w:cstheme="minorBidi"/>
          <w:b w:val="0"/>
          <w:smallCaps w:val="0"/>
          <w:noProof/>
          <w:sz w:val="24"/>
          <w:szCs w:val="24"/>
        </w:rPr>
      </w:pPr>
      <w:ins w:id="110" w:author="Nicholas Weatherley" w:date="2019-03-10T21:17:00Z">
        <w:r>
          <w:rPr>
            <w:noProof/>
          </w:rPr>
          <w:t>6.4</w:t>
        </w:r>
        <w:r>
          <w:rPr>
            <w:rFonts w:asciiTheme="minorHAnsi" w:eastAsiaTheme="minorEastAsia" w:hAnsiTheme="minorHAnsi" w:cstheme="minorBidi"/>
            <w:b w:val="0"/>
            <w:smallCaps w:val="0"/>
            <w:noProof/>
            <w:sz w:val="24"/>
            <w:szCs w:val="24"/>
          </w:rPr>
          <w:tab/>
        </w:r>
        <w:r>
          <w:rPr>
            <w:noProof/>
          </w:rPr>
          <w:t>Discussion</w:t>
        </w:r>
        <w:r>
          <w:rPr>
            <w:noProof/>
          </w:rPr>
          <w:tab/>
        </w:r>
        <w:r>
          <w:rPr>
            <w:noProof/>
          </w:rPr>
          <w:fldChar w:fldCharType="begin"/>
        </w:r>
        <w:r>
          <w:rPr>
            <w:noProof/>
          </w:rPr>
          <w:instrText xml:space="preserve"> PAGEREF _Toc3145090 \h </w:instrText>
        </w:r>
        <w:r>
          <w:rPr>
            <w:noProof/>
          </w:rPr>
        </w:r>
      </w:ins>
      <w:r>
        <w:rPr>
          <w:noProof/>
        </w:rPr>
        <w:fldChar w:fldCharType="separate"/>
      </w:r>
      <w:ins w:id="111" w:author="Nicholas Weatherley" w:date="2019-03-10T21:17:00Z">
        <w:r>
          <w:rPr>
            <w:noProof/>
          </w:rPr>
          <w:t>253</w:t>
        </w:r>
        <w:r>
          <w:rPr>
            <w:noProof/>
          </w:rPr>
          <w:fldChar w:fldCharType="end"/>
        </w:r>
      </w:ins>
    </w:p>
    <w:p w14:paraId="5DF2D9C2" w14:textId="509C9414" w:rsidR="005A5DEC" w:rsidRDefault="005A5DEC">
      <w:pPr>
        <w:pStyle w:val="TOC1"/>
        <w:rPr>
          <w:ins w:id="112" w:author="Nicholas Weatherley" w:date="2019-03-10T21:17:00Z"/>
          <w:rFonts w:asciiTheme="minorHAnsi" w:eastAsiaTheme="minorEastAsia" w:hAnsiTheme="minorHAnsi" w:cstheme="minorBidi"/>
          <w:b w:val="0"/>
          <w:caps w:val="0"/>
          <w:noProof/>
          <w:sz w:val="24"/>
          <w:szCs w:val="24"/>
        </w:rPr>
      </w:pPr>
      <w:ins w:id="113" w:author="Nicholas Weatherley" w:date="2019-03-10T21:17:00Z">
        <w:r>
          <w:rPr>
            <w:noProof/>
          </w:rPr>
          <w:t>Chapter 7: Dynamic Contrast-Enhanced Imaging</w:t>
        </w:r>
        <w:r>
          <w:rPr>
            <w:noProof/>
          </w:rPr>
          <w:tab/>
        </w:r>
        <w:r>
          <w:rPr>
            <w:noProof/>
          </w:rPr>
          <w:fldChar w:fldCharType="begin"/>
        </w:r>
        <w:r>
          <w:rPr>
            <w:noProof/>
          </w:rPr>
          <w:instrText xml:space="preserve"> PAGEREF _Toc3145091 \h </w:instrText>
        </w:r>
        <w:r>
          <w:rPr>
            <w:noProof/>
          </w:rPr>
        </w:r>
      </w:ins>
      <w:r>
        <w:rPr>
          <w:noProof/>
        </w:rPr>
        <w:fldChar w:fldCharType="separate"/>
      </w:r>
      <w:ins w:id="114" w:author="Nicholas Weatherley" w:date="2019-03-10T21:17:00Z">
        <w:r>
          <w:rPr>
            <w:noProof/>
          </w:rPr>
          <w:t>259</w:t>
        </w:r>
        <w:r>
          <w:rPr>
            <w:noProof/>
          </w:rPr>
          <w:fldChar w:fldCharType="end"/>
        </w:r>
      </w:ins>
    </w:p>
    <w:p w14:paraId="4898E0B6" w14:textId="3F1C6C2F" w:rsidR="005A5DEC" w:rsidRDefault="005A5DEC">
      <w:pPr>
        <w:pStyle w:val="TOC2"/>
        <w:rPr>
          <w:ins w:id="115" w:author="Nicholas Weatherley" w:date="2019-03-10T21:17:00Z"/>
          <w:rFonts w:asciiTheme="minorHAnsi" w:eastAsiaTheme="minorEastAsia" w:hAnsiTheme="minorHAnsi" w:cstheme="minorBidi"/>
          <w:b w:val="0"/>
          <w:smallCaps w:val="0"/>
          <w:noProof/>
          <w:sz w:val="24"/>
          <w:szCs w:val="24"/>
        </w:rPr>
      </w:pPr>
      <w:ins w:id="116" w:author="Nicholas Weatherley" w:date="2019-03-10T21:17:00Z">
        <w:r>
          <w:rPr>
            <w:noProof/>
          </w:rPr>
          <w:t>7.1</w:t>
        </w:r>
        <w:r>
          <w:rPr>
            <w:rFonts w:asciiTheme="minorHAnsi" w:eastAsiaTheme="minorEastAsia" w:hAnsiTheme="minorHAnsi" w:cstheme="minorBidi"/>
            <w:b w:val="0"/>
            <w:smallCaps w:val="0"/>
            <w:noProof/>
            <w:sz w:val="24"/>
            <w:szCs w:val="24"/>
          </w:rPr>
          <w:tab/>
        </w:r>
        <w:r>
          <w:rPr>
            <w:noProof/>
          </w:rPr>
          <w:t>Methods of analysis</w:t>
        </w:r>
        <w:r>
          <w:rPr>
            <w:noProof/>
          </w:rPr>
          <w:tab/>
        </w:r>
        <w:r>
          <w:rPr>
            <w:noProof/>
          </w:rPr>
          <w:fldChar w:fldCharType="begin"/>
        </w:r>
        <w:r>
          <w:rPr>
            <w:noProof/>
          </w:rPr>
          <w:instrText xml:space="preserve"> PAGEREF _Toc3145092 \h </w:instrText>
        </w:r>
        <w:r>
          <w:rPr>
            <w:noProof/>
          </w:rPr>
        </w:r>
      </w:ins>
      <w:r>
        <w:rPr>
          <w:noProof/>
        </w:rPr>
        <w:fldChar w:fldCharType="separate"/>
      </w:r>
      <w:ins w:id="117" w:author="Nicholas Weatherley" w:date="2019-03-10T21:17:00Z">
        <w:r>
          <w:rPr>
            <w:noProof/>
          </w:rPr>
          <w:t>260</w:t>
        </w:r>
        <w:r>
          <w:rPr>
            <w:noProof/>
          </w:rPr>
          <w:fldChar w:fldCharType="end"/>
        </w:r>
      </w:ins>
    </w:p>
    <w:p w14:paraId="2BF17BE9" w14:textId="2CF5F819" w:rsidR="005A5DEC" w:rsidRDefault="005A5DEC">
      <w:pPr>
        <w:pStyle w:val="TOC2"/>
        <w:rPr>
          <w:ins w:id="118" w:author="Nicholas Weatherley" w:date="2019-03-10T21:17:00Z"/>
          <w:rFonts w:asciiTheme="minorHAnsi" w:eastAsiaTheme="minorEastAsia" w:hAnsiTheme="minorHAnsi" w:cstheme="minorBidi"/>
          <w:b w:val="0"/>
          <w:smallCaps w:val="0"/>
          <w:noProof/>
          <w:sz w:val="24"/>
          <w:szCs w:val="24"/>
        </w:rPr>
      </w:pPr>
      <w:ins w:id="119" w:author="Nicholas Weatherley" w:date="2019-03-10T21:17:00Z">
        <w:r>
          <w:rPr>
            <w:noProof/>
          </w:rPr>
          <w:t>7.2</w:t>
        </w:r>
        <w:r>
          <w:rPr>
            <w:rFonts w:asciiTheme="minorHAnsi" w:eastAsiaTheme="minorEastAsia" w:hAnsiTheme="minorHAnsi" w:cstheme="minorBidi"/>
            <w:b w:val="0"/>
            <w:smallCaps w:val="0"/>
            <w:noProof/>
            <w:sz w:val="24"/>
            <w:szCs w:val="24"/>
          </w:rPr>
          <w:tab/>
        </w:r>
        <w:r>
          <w:rPr>
            <w:noProof/>
          </w:rPr>
          <w:t>Qualitative Analysis</w:t>
        </w:r>
        <w:r>
          <w:rPr>
            <w:noProof/>
          </w:rPr>
          <w:tab/>
        </w:r>
        <w:r>
          <w:rPr>
            <w:noProof/>
          </w:rPr>
          <w:fldChar w:fldCharType="begin"/>
        </w:r>
        <w:r>
          <w:rPr>
            <w:noProof/>
          </w:rPr>
          <w:instrText xml:space="preserve"> PAGEREF _Toc3145093 \h </w:instrText>
        </w:r>
        <w:r>
          <w:rPr>
            <w:noProof/>
          </w:rPr>
        </w:r>
      </w:ins>
      <w:r>
        <w:rPr>
          <w:noProof/>
        </w:rPr>
        <w:fldChar w:fldCharType="separate"/>
      </w:r>
      <w:ins w:id="120" w:author="Nicholas Weatherley" w:date="2019-03-10T21:17:00Z">
        <w:r>
          <w:rPr>
            <w:noProof/>
          </w:rPr>
          <w:t>266</w:t>
        </w:r>
        <w:r>
          <w:rPr>
            <w:noProof/>
          </w:rPr>
          <w:fldChar w:fldCharType="end"/>
        </w:r>
      </w:ins>
    </w:p>
    <w:p w14:paraId="6A2B72A8" w14:textId="2B44B0DF" w:rsidR="005A5DEC" w:rsidRDefault="005A5DEC">
      <w:pPr>
        <w:pStyle w:val="TOC2"/>
        <w:rPr>
          <w:ins w:id="121" w:author="Nicholas Weatherley" w:date="2019-03-10T21:17:00Z"/>
          <w:rFonts w:asciiTheme="minorHAnsi" w:eastAsiaTheme="minorEastAsia" w:hAnsiTheme="minorHAnsi" w:cstheme="minorBidi"/>
          <w:b w:val="0"/>
          <w:smallCaps w:val="0"/>
          <w:noProof/>
          <w:sz w:val="24"/>
          <w:szCs w:val="24"/>
        </w:rPr>
      </w:pPr>
      <w:ins w:id="122" w:author="Nicholas Weatherley" w:date="2019-03-10T21:17:00Z">
        <w:r>
          <w:rPr>
            <w:noProof/>
          </w:rPr>
          <w:t>7.3</w:t>
        </w:r>
        <w:r>
          <w:rPr>
            <w:rFonts w:asciiTheme="minorHAnsi" w:eastAsiaTheme="minorEastAsia" w:hAnsiTheme="minorHAnsi" w:cstheme="minorBidi"/>
            <w:b w:val="0"/>
            <w:smallCaps w:val="0"/>
            <w:noProof/>
            <w:sz w:val="24"/>
            <w:szCs w:val="24"/>
          </w:rPr>
          <w:tab/>
        </w:r>
        <w:r>
          <w:rPr>
            <w:noProof/>
          </w:rPr>
          <w:t>Quantitative outcomes</w:t>
        </w:r>
        <w:r>
          <w:rPr>
            <w:noProof/>
          </w:rPr>
          <w:tab/>
        </w:r>
        <w:r>
          <w:rPr>
            <w:noProof/>
          </w:rPr>
          <w:fldChar w:fldCharType="begin"/>
        </w:r>
        <w:r>
          <w:rPr>
            <w:noProof/>
          </w:rPr>
          <w:instrText xml:space="preserve"> PAGEREF _Toc3145094 \h </w:instrText>
        </w:r>
        <w:r>
          <w:rPr>
            <w:noProof/>
          </w:rPr>
        </w:r>
      </w:ins>
      <w:r>
        <w:rPr>
          <w:noProof/>
        </w:rPr>
        <w:fldChar w:fldCharType="separate"/>
      </w:r>
      <w:ins w:id="123" w:author="Nicholas Weatherley" w:date="2019-03-10T21:17:00Z">
        <w:r>
          <w:rPr>
            <w:noProof/>
          </w:rPr>
          <w:t>273</w:t>
        </w:r>
        <w:r>
          <w:rPr>
            <w:noProof/>
          </w:rPr>
          <w:fldChar w:fldCharType="end"/>
        </w:r>
      </w:ins>
    </w:p>
    <w:p w14:paraId="1FDA8F25" w14:textId="0361E363" w:rsidR="005A5DEC" w:rsidRDefault="005A5DEC">
      <w:pPr>
        <w:pStyle w:val="TOC2"/>
        <w:rPr>
          <w:ins w:id="124" w:author="Nicholas Weatherley" w:date="2019-03-10T21:17:00Z"/>
          <w:rFonts w:asciiTheme="minorHAnsi" w:eastAsiaTheme="minorEastAsia" w:hAnsiTheme="minorHAnsi" w:cstheme="minorBidi"/>
          <w:b w:val="0"/>
          <w:smallCaps w:val="0"/>
          <w:noProof/>
          <w:sz w:val="24"/>
          <w:szCs w:val="24"/>
        </w:rPr>
      </w:pPr>
      <w:ins w:id="125" w:author="Nicholas Weatherley" w:date="2019-03-10T21:17:00Z">
        <w:r>
          <w:rPr>
            <w:noProof/>
          </w:rPr>
          <w:t>7.4</w:t>
        </w:r>
        <w:r>
          <w:rPr>
            <w:rFonts w:asciiTheme="minorHAnsi" w:eastAsiaTheme="minorEastAsia" w:hAnsiTheme="minorHAnsi" w:cstheme="minorBidi"/>
            <w:b w:val="0"/>
            <w:smallCaps w:val="0"/>
            <w:noProof/>
            <w:sz w:val="24"/>
            <w:szCs w:val="24"/>
          </w:rPr>
          <w:tab/>
        </w:r>
        <w:r>
          <w:rPr>
            <w:noProof/>
          </w:rPr>
          <w:t>Discussion</w:t>
        </w:r>
        <w:r>
          <w:rPr>
            <w:noProof/>
          </w:rPr>
          <w:tab/>
        </w:r>
        <w:r>
          <w:rPr>
            <w:noProof/>
          </w:rPr>
          <w:fldChar w:fldCharType="begin"/>
        </w:r>
        <w:r>
          <w:rPr>
            <w:noProof/>
          </w:rPr>
          <w:instrText xml:space="preserve"> PAGEREF _Toc3145097 \h </w:instrText>
        </w:r>
        <w:r>
          <w:rPr>
            <w:noProof/>
          </w:rPr>
        </w:r>
      </w:ins>
      <w:r>
        <w:rPr>
          <w:noProof/>
        </w:rPr>
        <w:fldChar w:fldCharType="separate"/>
      </w:r>
      <w:ins w:id="126" w:author="Nicholas Weatherley" w:date="2019-03-10T21:17:00Z">
        <w:r>
          <w:rPr>
            <w:noProof/>
          </w:rPr>
          <w:t>285</w:t>
        </w:r>
        <w:r>
          <w:rPr>
            <w:noProof/>
          </w:rPr>
          <w:fldChar w:fldCharType="end"/>
        </w:r>
      </w:ins>
    </w:p>
    <w:p w14:paraId="1EB23870" w14:textId="2BABD056" w:rsidR="005A5DEC" w:rsidRDefault="005A5DEC">
      <w:pPr>
        <w:pStyle w:val="TOC1"/>
        <w:rPr>
          <w:ins w:id="127" w:author="Nicholas Weatherley" w:date="2019-03-10T21:17:00Z"/>
          <w:rFonts w:asciiTheme="minorHAnsi" w:eastAsiaTheme="minorEastAsia" w:hAnsiTheme="minorHAnsi" w:cstheme="minorBidi"/>
          <w:b w:val="0"/>
          <w:caps w:val="0"/>
          <w:noProof/>
          <w:sz w:val="24"/>
          <w:szCs w:val="24"/>
        </w:rPr>
      </w:pPr>
      <w:ins w:id="128" w:author="Nicholas Weatherley" w:date="2019-03-10T21:17:00Z">
        <w:r>
          <w:rPr>
            <w:noProof/>
          </w:rPr>
          <w:t>Chapter 8: Multimodal Imaging in IPF: Conclusions</w:t>
        </w:r>
        <w:r>
          <w:rPr>
            <w:noProof/>
          </w:rPr>
          <w:tab/>
        </w:r>
        <w:r>
          <w:rPr>
            <w:noProof/>
          </w:rPr>
          <w:fldChar w:fldCharType="begin"/>
        </w:r>
        <w:r>
          <w:rPr>
            <w:noProof/>
          </w:rPr>
          <w:instrText xml:space="preserve"> PAGEREF _Toc3145098 \h </w:instrText>
        </w:r>
        <w:r>
          <w:rPr>
            <w:noProof/>
          </w:rPr>
        </w:r>
      </w:ins>
      <w:r>
        <w:rPr>
          <w:noProof/>
        </w:rPr>
        <w:fldChar w:fldCharType="separate"/>
      </w:r>
      <w:ins w:id="129" w:author="Nicholas Weatherley" w:date="2019-03-10T21:17:00Z">
        <w:r>
          <w:rPr>
            <w:noProof/>
          </w:rPr>
          <w:t>291</w:t>
        </w:r>
        <w:r>
          <w:rPr>
            <w:noProof/>
          </w:rPr>
          <w:fldChar w:fldCharType="end"/>
        </w:r>
      </w:ins>
    </w:p>
    <w:p w14:paraId="362BEACB" w14:textId="29EF4325" w:rsidR="005A5DEC" w:rsidRDefault="005A5DEC">
      <w:pPr>
        <w:pStyle w:val="TOC2"/>
        <w:rPr>
          <w:ins w:id="130" w:author="Nicholas Weatherley" w:date="2019-03-10T21:17:00Z"/>
          <w:rFonts w:asciiTheme="minorHAnsi" w:eastAsiaTheme="minorEastAsia" w:hAnsiTheme="minorHAnsi" w:cstheme="minorBidi"/>
          <w:b w:val="0"/>
          <w:smallCaps w:val="0"/>
          <w:noProof/>
          <w:sz w:val="24"/>
          <w:szCs w:val="24"/>
        </w:rPr>
      </w:pPr>
      <w:ins w:id="131" w:author="Nicholas Weatherley" w:date="2019-03-10T21:17:00Z">
        <w:r>
          <w:rPr>
            <w:noProof/>
          </w:rPr>
          <w:t>8.1</w:t>
        </w:r>
        <w:r>
          <w:rPr>
            <w:rFonts w:asciiTheme="minorHAnsi" w:eastAsiaTheme="minorEastAsia" w:hAnsiTheme="minorHAnsi" w:cstheme="minorBidi"/>
            <w:b w:val="0"/>
            <w:smallCaps w:val="0"/>
            <w:noProof/>
            <w:sz w:val="24"/>
            <w:szCs w:val="24"/>
          </w:rPr>
          <w:tab/>
        </w:r>
        <w:r>
          <w:rPr>
            <w:noProof/>
          </w:rPr>
          <w:t>Key Outcomes</w:t>
        </w:r>
        <w:r>
          <w:rPr>
            <w:noProof/>
          </w:rPr>
          <w:tab/>
        </w:r>
        <w:r>
          <w:rPr>
            <w:noProof/>
          </w:rPr>
          <w:fldChar w:fldCharType="begin"/>
        </w:r>
        <w:r>
          <w:rPr>
            <w:noProof/>
          </w:rPr>
          <w:instrText xml:space="preserve"> PAGEREF _Toc3145099 \h </w:instrText>
        </w:r>
        <w:r>
          <w:rPr>
            <w:noProof/>
          </w:rPr>
        </w:r>
      </w:ins>
      <w:r>
        <w:rPr>
          <w:noProof/>
        </w:rPr>
        <w:fldChar w:fldCharType="separate"/>
      </w:r>
      <w:ins w:id="132" w:author="Nicholas Weatherley" w:date="2019-03-10T21:17:00Z">
        <w:r>
          <w:rPr>
            <w:noProof/>
          </w:rPr>
          <w:t>292</w:t>
        </w:r>
        <w:r>
          <w:rPr>
            <w:noProof/>
          </w:rPr>
          <w:fldChar w:fldCharType="end"/>
        </w:r>
      </w:ins>
    </w:p>
    <w:p w14:paraId="4DDB39DF" w14:textId="14C88AB0" w:rsidR="005A5DEC" w:rsidRDefault="005A5DEC">
      <w:pPr>
        <w:pStyle w:val="TOC2"/>
        <w:rPr>
          <w:ins w:id="133" w:author="Nicholas Weatherley" w:date="2019-03-10T21:17:00Z"/>
          <w:rFonts w:asciiTheme="minorHAnsi" w:eastAsiaTheme="minorEastAsia" w:hAnsiTheme="minorHAnsi" w:cstheme="minorBidi"/>
          <w:b w:val="0"/>
          <w:smallCaps w:val="0"/>
          <w:noProof/>
          <w:sz w:val="24"/>
          <w:szCs w:val="24"/>
        </w:rPr>
      </w:pPr>
      <w:ins w:id="134" w:author="Nicholas Weatherley" w:date="2019-03-10T21:17:00Z">
        <w:r>
          <w:rPr>
            <w:noProof/>
          </w:rPr>
          <w:t>8.2</w:t>
        </w:r>
        <w:r>
          <w:rPr>
            <w:rFonts w:asciiTheme="minorHAnsi" w:eastAsiaTheme="minorEastAsia" w:hAnsiTheme="minorHAnsi" w:cstheme="minorBidi"/>
            <w:b w:val="0"/>
            <w:smallCaps w:val="0"/>
            <w:noProof/>
            <w:sz w:val="24"/>
            <w:szCs w:val="24"/>
          </w:rPr>
          <w:tab/>
        </w:r>
        <w:r>
          <w:rPr>
            <w:noProof/>
          </w:rPr>
          <w:t>Limitations</w:t>
        </w:r>
        <w:r>
          <w:rPr>
            <w:noProof/>
          </w:rPr>
          <w:tab/>
        </w:r>
        <w:r>
          <w:rPr>
            <w:noProof/>
          </w:rPr>
          <w:fldChar w:fldCharType="begin"/>
        </w:r>
        <w:r>
          <w:rPr>
            <w:noProof/>
          </w:rPr>
          <w:instrText xml:space="preserve"> PAGEREF _Toc3145100 \h </w:instrText>
        </w:r>
        <w:r>
          <w:rPr>
            <w:noProof/>
          </w:rPr>
        </w:r>
      </w:ins>
      <w:r>
        <w:rPr>
          <w:noProof/>
        </w:rPr>
        <w:fldChar w:fldCharType="separate"/>
      </w:r>
      <w:ins w:id="135" w:author="Nicholas Weatherley" w:date="2019-03-10T21:17:00Z">
        <w:r>
          <w:rPr>
            <w:noProof/>
          </w:rPr>
          <w:t>297</w:t>
        </w:r>
        <w:r>
          <w:rPr>
            <w:noProof/>
          </w:rPr>
          <w:fldChar w:fldCharType="end"/>
        </w:r>
      </w:ins>
    </w:p>
    <w:p w14:paraId="6E480ED4" w14:textId="392990B1" w:rsidR="005A5DEC" w:rsidRDefault="005A5DEC">
      <w:pPr>
        <w:pStyle w:val="TOC2"/>
        <w:rPr>
          <w:ins w:id="136" w:author="Nicholas Weatherley" w:date="2019-03-10T21:17:00Z"/>
          <w:rFonts w:asciiTheme="minorHAnsi" w:eastAsiaTheme="minorEastAsia" w:hAnsiTheme="minorHAnsi" w:cstheme="minorBidi"/>
          <w:b w:val="0"/>
          <w:smallCaps w:val="0"/>
          <w:noProof/>
          <w:sz w:val="24"/>
          <w:szCs w:val="24"/>
        </w:rPr>
      </w:pPr>
      <w:ins w:id="137" w:author="Nicholas Weatherley" w:date="2019-03-10T21:17:00Z">
        <w:r>
          <w:rPr>
            <w:noProof/>
          </w:rPr>
          <w:t>8.3</w:t>
        </w:r>
        <w:r>
          <w:rPr>
            <w:rFonts w:asciiTheme="minorHAnsi" w:eastAsiaTheme="minorEastAsia" w:hAnsiTheme="minorHAnsi" w:cstheme="minorBidi"/>
            <w:b w:val="0"/>
            <w:smallCaps w:val="0"/>
            <w:noProof/>
            <w:sz w:val="24"/>
            <w:szCs w:val="24"/>
          </w:rPr>
          <w:tab/>
        </w:r>
        <w:r>
          <w:rPr>
            <w:noProof/>
          </w:rPr>
          <w:t>Further Work in MRI and IPF.</w:t>
        </w:r>
        <w:r>
          <w:rPr>
            <w:noProof/>
          </w:rPr>
          <w:tab/>
        </w:r>
        <w:r>
          <w:rPr>
            <w:noProof/>
          </w:rPr>
          <w:fldChar w:fldCharType="begin"/>
        </w:r>
        <w:r>
          <w:rPr>
            <w:noProof/>
          </w:rPr>
          <w:instrText xml:space="preserve"> PAGEREF _Toc3145101 \h </w:instrText>
        </w:r>
        <w:r>
          <w:rPr>
            <w:noProof/>
          </w:rPr>
        </w:r>
      </w:ins>
      <w:r>
        <w:rPr>
          <w:noProof/>
        </w:rPr>
        <w:fldChar w:fldCharType="separate"/>
      </w:r>
      <w:ins w:id="138" w:author="Nicholas Weatherley" w:date="2019-03-10T21:17:00Z">
        <w:r>
          <w:rPr>
            <w:noProof/>
          </w:rPr>
          <w:t>300</w:t>
        </w:r>
        <w:r>
          <w:rPr>
            <w:noProof/>
          </w:rPr>
          <w:fldChar w:fldCharType="end"/>
        </w:r>
      </w:ins>
    </w:p>
    <w:p w14:paraId="5D6DCDA8" w14:textId="771C8EED" w:rsidR="005A5DEC" w:rsidRDefault="005A5DEC">
      <w:pPr>
        <w:pStyle w:val="TOC2"/>
        <w:rPr>
          <w:ins w:id="139" w:author="Nicholas Weatherley" w:date="2019-03-10T21:17:00Z"/>
          <w:rFonts w:asciiTheme="minorHAnsi" w:eastAsiaTheme="minorEastAsia" w:hAnsiTheme="minorHAnsi" w:cstheme="minorBidi"/>
          <w:b w:val="0"/>
          <w:smallCaps w:val="0"/>
          <w:noProof/>
          <w:sz w:val="24"/>
          <w:szCs w:val="24"/>
        </w:rPr>
      </w:pPr>
      <w:ins w:id="140" w:author="Nicholas Weatherley" w:date="2019-03-10T21:17:00Z">
        <w:r>
          <w:rPr>
            <w:noProof/>
          </w:rPr>
          <w:t>8.4</w:t>
        </w:r>
        <w:r>
          <w:rPr>
            <w:rFonts w:asciiTheme="minorHAnsi" w:eastAsiaTheme="minorEastAsia" w:hAnsiTheme="minorHAnsi" w:cstheme="minorBidi"/>
            <w:b w:val="0"/>
            <w:smallCaps w:val="0"/>
            <w:noProof/>
            <w:sz w:val="24"/>
            <w:szCs w:val="24"/>
          </w:rPr>
          <w:tab/>
        </w:r>
        <w:r>
          <w:rPr>
            <w:noProof/>
          </w:rPr>
          <w:t>Closing Statement</w:t>
        </w:r>
        <w:r>
          <w:rPr>
            <w:noProof/>
          </w:rPr>
          <w:tab/>
        </w:r>
        <w:r>
          <w:rPr>
            <w:noProof/>
          </w:rPr>
          <w:fldChar w:fldCharType="begin"/>
        </w:r>
        <w:r>
          <w:rPr>
            <w:noProof/>
          </w:rPr>
          <w:instrText xml:space="preserve"> PAGEREF _Toc3145102 \h </w:instrText>
        </w:r>
        <w:r>
          <w:rPr>
            <w:noProof/>
          </w:rPr>
        </w:r>
      </w:ins>
      <w:r>
        <w:rPr>
          <w:noProof/>
        </w:rPr>
        <w:fldChar w:fldCharType="separate"/>
      </w:r>
      <w:ins w:id="141" w:author="Nicholas Weatherley" w:date="2019-03-10T21:17:00Z">
        <w:r>
          <w:rPr>
            <w:noProof/>
          </w:rPr>
          <w:t>302</w:t>
        </w:r>
        <w:r>
          <w:rPr>
            <w:noProof/>
          </w:rPr>
          <w:fldChar w:fldCharType="end"/>
        </w:r>
      </w:ins>
    </w:p>
    <w:p w14:paraId="58777C92" w14:textId="61A70823" w:rsidR="005A5DEC" w:rsidRDefault="005A5DEC">
      <w:pPr>
        <w:pStyle w:val="TOC1"/>
        <w:rPr>
          <w:ins w:id="142" w:author="Nicholas Weatherley" w:date="2019-03-10T21:17:00Z"/>
          <w:rFonts w:asciiTheme="minorHAnsi" w:eastAsiaTheme="minorEastAsia" w:hAnsiTheme="minorHAnsi" w:cstheme="minorBidi"/>
          <w:b w:val="0"/>
          <w:caps w:val="0"/>
          <w:noProof/>
          <w:sz w:val="24"/>
          <w:szCs w:val="24"/>
        </w:rPr>
      </w:pPr>
      <w:ins w:id="143" w:author="Nicholas Weatherley" w:date="2019-03-10T21:17:00Z">
        <w:r>
          <w:rPr>
            <w:noProof/>
          </w:rPr>
          <w:t>REFERENCES</w:t>
        </w:r>
        <w:r>
          <w:rPr>
            <w:noProof/>
          </w:rPr>
          <w:tab/>
        </w:r>
        <w:r>
          <w:rPr>
            <w:noProof/>
          </w:rPr>
          <w:fldChar w:fldCharType="begin"/>
        </w:r>
        <w:r>
          <w:rPr>
            <w:noProof/>
          </w:rPr>
          <w:instrText xml:space="preserve"> PAGEREF _Toc3145103 \h </w:instrText>
        </w:r>
        <w:r>
          <w:rPr>
            <w:noProof/>
          </w:rPr>
        </w:r>
      </w:ins>
      <w:r>
        <w:rPr>
          <w:noProof/>
        </w:rPr>
        <w:fldChar w:fldCharType="separate"/>
      </w:r>
      <w:ins w:id="144" w:author="Nicholas Weatherley" w:date="2019-03-10T21:17:00Z">
        <w:r>
          <w:rPr>
            <w:noProof/>
          </w:rPr>
          <w:t>303</w:t>
        </w:r>
        <w:r>
          <w:rPr>
            <w:noProof/>
          </w:rPr>
          <w:fldChar w:fldCharType="end"/>
        </w:r>
      </w:ins>
    </w:p>
    <w:p w14:paraId="7AF2E55F" w14:textId="172E4908" w:rsidR="005A5DEC" w:rsidRDefault="005A5DEC">
      <w:pPr>
        <w:pStyle w:val="TOC1"/>
        <w:rPr>
          <w:ins w:id="145" w:author="Nicholas Weatherley" w:date="2019-03-10T21:17:00Z"/>
          <w:rFonts w:asciiTheme="minorHAnsi" w:eastAsiaTheme="minorEastAsia" w:hAnsiTheme="minorHAnsi" w:cstheme="minorBidi"/>
          <w:b w:val="0"/>
          <w:caps w:val="0"/>
          <w:noProof/>
          <w:sz w:val="24"/>
          <w:szCs w:val="24"/>
        </w:rPr>
      </w:pPr>
      <w:ins w:id="146" w:author="Nicholas Weatherley" w:date="2019-03-10T21:17:00Z">
        <w:r>
          <w:rPr>
            <w:noProof/>
          </w:rPr>
          <w:t>Appendix 1:  Research Output</w:t>
        </w:r>
        <w:r>
          <w:rPr>
            <w:noProof/>
          </w:rPr>
          <w:tab/>
        </w:r>
        <w:r>
          <w:rPr>
            <w:noProof/>
          </w:rPr>
          <w:fldChar w:fldCharType="begin"/>
        </w:r>
        <w:r>
          <w:rPr>
            <w:noProof/>
          </w:rPr>
          <w:instrText xml:space="preserve"> PAGEREF _Toc3145104 \h </w:instrText>
        </w:r>
        <w:r>
          <w:rPr>
            <w:noProof/>
          </w:rPr>
        </w:r>
      </w:ins>
      <w:r>
        <w:rPr>
          <w:noProof/>
        </w:rPr>
        <w:fldChar w:fldCharType="separate"/>
      </w:r>
      <w:ins w:id="147" w:author="Nicholas Weatherley" w:date="2019-03-10T21:17:00Z">
        <w:r>
          <w:rPr>
            <w:noProof/>
          </w:rPr>
          <w:t>342</w:t>
        </w:r>
        <w:r>
          <w:rPr>
            <w:noProof/>
          </w:rPr>
          <w:fldChar w:fldCharType="end"/>
        </w:r>
      </w:ins>
    </w:p>
    <w:p w14:paraId="535662C6" w14:textId="5E34A30D" w:rsidR="005A5DEC" w:rsidRDefault="005A5DEC">
      <w:pPr>
        <w:pStyle w:val="TOC2"/>
        <w:rPr>
          <w:ins w:id="148" w:author="Nicholas Weatherley" w:date="2019-03-10T21:17:00Z"/>
          <w:rFonts w:asciiTheme="minorHAnsi" w:eastAsiaTheme="minorEastAsia" w:hAnsiTheme="minorHAnsi" w:cstheme="minorBidi"/>
          <w:b w:val="0"/>
          <w:smallCaps w:val="0"/>
          <w:noProof/>
          <w:sz w:val="24"/>
          <w:szCs w:val="24"/>
        </w:rPr>
      </w:pPr>
      <w:ins w:id="149" w:author="Nicholas Weatherley" w:date="2019-03-10T21:17:00Z">
        <w:r w:rsidRPr="00980586">
          <w:rPr>
            <w:noProof/>
            <w:kern w:val="32"/>
          </w:rPr>
          <w:t>Manuscripts in Peer-Reviewed Journals</w:t>
        </w:r>
        <w:r>
          <w:rPr>
            <w:noProof/>
          </w:rPr>
          <w:tab/>
        </w:r>
        <w:r>
          <w:rPr>
            <w:noProof/>
          </w:rPr>
          <w:fldChar w:fldCharType="begin"/>
        </w:r>
        <w:r>
          <w:rPr>
            <w:noProof/>
          </w:rPr>
          <w:instrText xml:space="preserve"> PAGEREF _Toc3145105 \h </w:instrText>
        </w:r>
        <w:r>
          <w:rPr>
            <w:noProof/>
          </w:rPr>
        </w:r>
      </w:ins>
      <w:r>
        <w:rPr>
          <w:noProof/>
        </w:rPr>
        <w:fldChar w:fldCharType="separate"/>
      </w:r>
      <w:ins w:id="150" w:author="Nicholas Weatherley" w:date="2019-03-10T21:17:00Z">
        <w:r>
          <w:rPr>
            <w:noProof/>
          </w:rPr>
          <w:t>342</w:t>
        </w:r>
        <w:r>
          <w:rPr>
            <w:noProof/>
          </w:rPr>
          <w:fldChar w:fldCharType="end"/>
        </w:r>
      </w:ins>
    </w:p>
    <w:p w14:paraId="34182A1C" w14:textId="44167110" w:rsidR="005A5DEC" w:rsidRDefault="005A5DEC">
      <w:pPr>
        <w:pStyle w:val="TOC2"/>
        <w:rPr>
          <w:ins w:id="151" w:author="Nicholas Weatherley" w:date="2019-03-10T21:17:00Z"/>
          <w:rFonts w:asciiTheme="minorHAnsi" w:eastAsiaTheme="minorEastAsia" w:hAnsiTheme="minorHAnsi" w:cstheme="minorBidi"/>
          <w:b w:val="0"/>
          <w:smallCaps w:val="0"/>
          <w:noProof/>
          <w:sz w:val="24"/>
          <w:szCs w:val="24"/>
        </w:rPr>
      </w:pPr>
      <w:ins w:id="152" w:author="Nicholas Weatherley" w:date="2019-03-10T21:17:00Z">
        <w:r w:rsidRPr="00980586">
          <w:rPr>
            <w:noProof/>
            <w:kern w:val="32"/>
          </w:rPr>
          <w:lastRenderedPageBreak/>
          <w:t>Conference Abstract Proceedings and Presentations</w:t>
        </w:r>
        <w:r>
          <w:rPr>
            <w:noProof/>
          </w:rPr>
          <w:tab/>
        </w:r>
        <w:r>
          <w:rPr>
            <w:noProof/>
          </w:rPr>
          <w:fldChar w:fldCharType="begin"/>
        </w:r>
        <w:r>
          <w:rPr>
            <w:noProof/>
          </w:rPr>
          <w:instrText xml:space="preserve"> PAGEREF _Toc3145106 \h </w:instrText>
        </w:r>
        <w:r>
          <w:rPr>
            <w:noProof/>
          </w:rPr>
        </w:r>
      </w:ins>
      <w:r>
        <w:rPr>
          <w:noProof/>
        </w:rPr>
        <w:fldChar w:fldCharType="separate"/>
      </w:r>
      <w:ins w:id="153" w:author="Nicholas Weatherley" w:date="2019-03-10T21:17:00Z">
        <w:r>
          <w:rPr>
            <w:noProof/>
          </w:rPr>
          <w:t>343</w:t>
        </w:r>
        <w:r>
          <w:rPr>
            <w:noProof/>
          </w:rPr>
          <w:fldChar w:fldCharType="end"/>
        </w:r>
      </w:ins>
    </w:p>
    <w:p w14:paraId="1E144865" w14:textId="657FD294" w:rsidR="005A5DEC" w:rsidRDefault="005A5DEC">
      <w:pPr>
        <w:pStyle w:val="TOC2"/>
        <w:rPr>
          <w:ins w:id="154" w:author="Nicholas Weatherley" w:date="2019-03-10T21:17:00Z"/>
          <w:rFonts w:asciiTheme="minorHAnsi" w:eastAsiaTheme="minorEastAsia" w:hAnsiTheme="minorHAnsi" w:cstheme="minorBidi"/>
          <w:b w:val="0"/>
          <w:smallCaps w:val="0"/>
          <w:noProof/>
          <w:sz w:val="24"/>
          <w:szCs w:val="24"/>
        </w:rPr>
      </w:pPr>
      <w:ins w:id="155" w:author="Nicholas Weatherley" w:date="2019-03-10T21:17:00Z">
        <w:r w:rsidRPr="00980586">
          <w:rPr>
            <w:noProof/>
            <w:kern w:val="32"/>
          </w:rPr>
          <w:t>Invited Speaker Events</w:t>
        </w:r>
        <w:r>
          <w:rPr>
            <w:noProof/>
          </w:rPr>
          <w:tab/>
        </w:r>
        <w:r>
          <w:rPr>
            <w:noProof/>
          </w:rPr>
          <w:fldChar w:fldCharType="begin"/>
        </w:r>
        <w:r>
          <w:rPr>
            <w:noProof/>
          </w:rPr>
          <w:instrText xml:space="preserve"> PAGEREF _Toc3145107 \h </w:instrText>
        </w:r>
        <w:r>
          <w:rPr>
            <w:noProof/>
          </w:rPr>
        </w:r>
      </w:ins>
      <w:r>
        <w:rPr>
          <w:noProof/>
        </w:rPr>
        <w:fldChar w:fldCharType="separate"/>
      </w:r>
      <w:ins w:id="156" w:author="Nicholas Weatherley" w:date="2019-03-10T21:17:00Z">
        <w:r>
          <w:rPr>
            <w:noProof/>
          </w:rPr>
          <w:t>345</w:t>
        </w:r>
        <w:r>
          <w:rPr>
            <w:noProof/>
          </w:rPr>
          <w:fldChar w:fldCharType="end"/>
        </w:r>
      </w:ins>
    </w:p>
    <w:p w14:paraId="0B2A0477" w14:textId="589F236E" w:rsidR="005A5DEC" w:rsidRDefault="005A5DEC">
      <w:pPr>
        <w:pStyle w:val="TOC2"/>
        <w:rPr>
          <w:ins w:id="157" w:author="Nicholas Weatherley" w:date="2019-03-10T21:17:00Z"/>
          <w:rFonts w:asciiTheme="minorHAnsi" w:eastAsiaTheme="minorEastAsia" w:hAnsiTheme="minorHAnsi" w:cstheme="minorBidi"/>
          <w:b w:val="0"/>
          <w:smallCaps w:val="0"/>
          <w:noProof/>
          <w:sz w:val="24"/>
          <w:szCs w:val="24"/>
        </w:rPr>
      </w:pPr>
      <w:ins w:id="158" w:author="Nicholas Weatherley" w:date="2019-03-10T21:17:00Z">
        <w:r w:rsidRPr="00980586">
          <w:rPr>
            <w:noProof/>
            <w:kern w:val="32"/>
          </w:rPr>
          <w:t>Awards</w:t>
        </w:r>
        <w:r>
          <w:rPr>
            <w:noProof/>
          </w:rPr>
          <w:tab/>
        </w:r>
        <w:r>
          <w:rPr>
            <w:noProof/>
          </w:rPr>
          <w:fldChar w:fldCharType="begin"/>
        </w:r>
        <w:r>
          <w:rPr>
            <w:noProof/>
          </w:rPr>
          <w:instrText xml:space="preserve"> PAGEREF _Toc3145108 \h </w:instrText>
        </w:r>
        <w:r>
          <w:rPr>
            <w:noProof/>
          </w:rPr>
        </w:r>
      </w:ins>
      <w:r>
        <w:rPr>
          <w:noProof/>
        </w:rPr>
        <w:fldChar w:fldCharType="separate"/>
      </w:r>
      <w:ins w:id="159" w:author="Nicholas Weatherley" w:date="2019-03-10T21:17:00Z">
        <w:r>
          <w:rPr>
            <w:noProof/>
          </w:rPr>
          <w:t>345</w:t>
        </w:r>
        <w:r>
          <w:rPr>
            <w:noProof/>
          </w:rPr>
          <w:fldChar w:fldCharType="end"/>
        </w:r>
      </w:ins>
    </w:p>
    <w:p w14:paraId="65F9FE6D" w14:textId="481D500C" w:rsidR="005A5DEC" w:rsidRDefault="005A5DEC">
      <w:pPr>
        <w:pStyle w:val="TOC1"/>
        <w:rPr>
          <w:ins w:id="160" w:author="Nicholas Weatherley" w:date="2019-03-10T21:17:00Z"/>
          <w:rFonts w:asciiTheme="minorHAnsi" w:eastAsiaTheme="minorEastAsia" w:hAnsiTheme="minorHAnsi" w:cstheme="minorBidi"/>
          <w:b w:val="0"/>
          <w:caps w:val="0"/>
          <w:noProof/>
          <w:sz w:val="24"/>
          <w:szCs w:val="24"/>
        </w:rPr>
      </w:pPr>
      <w:ins w:id="161" w:author="Nicholas Weatherley" w:date="2019-03-10T21:17:00Z">
        <w:r>
          <w:rPr>
            <w:noProof/>
          </w:rPr>
          <w:t>Appendix 2: Participant Information Sheet</w:t>
        </w:r>
        <w:r>
          <w:rPr>
            <w:noProof/>
          </w:rPr>
          <w:tab/>
        </w:r>
        <w:r>
          <w:rPr>
            <w:noProof/>
          </w:rPr>
          <w:fldChar w:fldCharType="begin"/>
        </w:r>
        <w:r>
          <w:rPr>
            <w:noProof/>
          </w:rPr>
          <w:instrText xml:space="preserve"> PAGEREF _Toc3145109 \h </w:instrText>
        </w:r>
        <w:r>
          <w:rPr>
            <w:noProof/>
          </w:rPr>
        </w:r>
      </w:ins>
      <w:r>
        <w:rPr>
          <w:noProof/>
        </w:rPr>
        <w:fldChar w:fldCharType="separate"/>
      </w:r>
      <w:ins w:id="162" w:author="Nicholas Weatherley" w:date="2019-03-10T21:17:00Z">
        <w:r>
          <w:rPr>
            <w:noProof/>
          </w:rPr>
          <w:t>346</w:t>
        </w:r>
        <w:r>
          <w:rPr>
            <w:noProof/>
          </w:rPr>
          <w:fldChar w:fldCharType="end"/>
        </w:r>
      </w:ins>
    </w:p>
    <w:p w14:paraId="6F1588E1" w14:textId="42B2FE0E" w:rsidR="00372731" w:rsidDel="005A5DEC" w:rsidRDefault="00372731">
      <w:pPr>
        <w:pStyle w:val="TOC1"/>
        <w:rPr>
          <w:del w:id="163" w:author="Nicholas Weatherley" w:date="2019-03-10T21:17:00Z"/>
          <w:rFonts w:asciiTheme="minorHAnsi" w:eastAsiaTheme="minorEastAsia" w:hAnsiTheme="minorHAnsi" w:cstheme="minorBidi"/>
          <w:b w:val="0"/>
          <w:caps w:val="0"/>
          <w:noProof/>
          <w:sz w:val="24"/>
          <w:szCs w:val="24"/>
        </w:rPr>
      </w:pPr>
      <w:del w:id="164" w:author="Nicholas Weatherley" w:date="2019-03-10T21:17:00Z">
        <w:r w:rsidDel="005A5DEC">
          <w:rPr>
            <w:noProof/>
          </w:rPr>
          <w:delText>List of Figures</w:delText>
        </w:r>
        <w:r w:rsidDel="005A5DEC">
          <w:rPr>
            <w:noProof/>
          </w:rPr>
          <w:tab/>
          <w:delText>vi</w:delText>
        </w:r>
      </w:del>
    </w:p>
    <w:p w14:paraId="283117ED" w14:textId="35A53BA9" w:rsidR="00372731" w:rsidDel="005A5DEC" w:rsidRDefault="00372731">
      <w:pPr>
        <w:pStyle w:val="TOC1"/>
        <w:rPr>
          <w:del w:id="165" w:author="Nicholas Weatherley" w:date="2019-03-10T21:17:00Z"/>
          <w:rFonts w:asciiTheme="minorHAnsi" w:eastAsiaTheme="minorEastAsia" w:hAnsiTheme="minorHAnsi" w:cstheme="minorBidi"/>
          <w:b w:val="0"/>
          <w:caps w:val="0"/>
          <w:noProof/>
          <w:sz w:val="24"/>
          <w:szCs w:val="24"/>
        </w:rPr>
      </w:pPr>
      <w:del w:id="166" w:author="Nicholas Weatherley" w:date="2019-03-10T21:17:00Z">
        <w:r w:rsidDel="005A5DEC">
          <w:rPr>
            <w:noProof/>
          </w:rPr>
          <w:delText>List of Tables</w:delText>
        </w:r>
        <w:r w:rsidDel="005A5DEC">
          <w:rPr>
            <w:noProof/>
          </w:rPr>
          <w:tab/>
          <w:delText>xii</w:delText>
        </w:r>
      </w:del>
    </w:p>
    <w:p w14:paraId="7E6FA00F" w14:textId="06AD825C" w:rsidR="00372731" w:rsidDel="005A5DEC" w:rsidRDefault="00372731">
      <w:pPr>
        <w:pStyle w:val="TOC1"/>
        <w:rPr>
          <w:del w:id="167" w:author="Nicholas Weatherley" w:date="2019-03-10T21:17:00Z"/>
          <w:rFonts w:asciiTheme="minorHAnsi" w:eastAsiaTheme="minorEastAsia" w:hAnsiTheme="minorHAnsi" w:cstheme="minorBidi"/>
          <w:b w:val="0"/>
          <w:caps w:val="0"/>
          <w:noProof/>
          <w:sz w:val="24"/>
          <w:szCs w:val="24"/>
        </w:rPr>
      </w:pPr>
      <w:del w:id="168" w:author="Nicholas Weatherley" w:date="2019-03-10T21:17:00Z">
        <w:r w:rsidDel="005A5DEC">
          <w:rPr>
            <w:noProof/>
          </w:rPr>
          <w:delText>List of Equations</w:delText>
        </w:r>
        <w:r w:rsidDel="005A5DEC">
          <w:rPr>
            <w:noProof/>
          </w:rPr>
          <w:tab/>
          <w:delText>xvi</w:delText>
        </w:r>
      </w:del>
    </w:p>
    <w:p w14:paraId="1B5C4BCC" w14:textId="5B2CC2C0" w:rsidR="00372731" w:rsidDel="005A5DEC" w:rsidRDefault="00372731">
      <w:pPr>
        <w:pStyle w:val="TOC1"/>
        <w:rPr>
          <w:del w:id="169" w:author="Nicholas Weatherley" w:date="2019-03-10T21:17:00Z"/>
          <w:rFonts w:asciiTheme="minorHAnsi" w:eastAsiaTheme="minorEastAsia" w:hAnsiTheme="minorHAnsi" w:cstheme="minorBidi"/>
          <w:b w:val="0"/>
          <w:caps w:val="0"/>
          <w:noProof/>
          <w:sz w:val="24"/>
          <w:szCs w:val="24"/>
        </w:rPr>
      </w:pPr>
      <w:del w:id="170" w:author="Nicholas Weatherley" w:date="2019-03-10T21:17:00Z">
        <w:r w:rsidDel="005A5DEC">
          <w:rPr>
            <w:noProof/>
          </w:rPr>
          <w:delText>Acknowledgements</w:delText>
        </w:r>
        <w:r w:rsidDel="005A5DEC">
          <w:rPr>
            <w:noProof/>
          </w:rPr>
          <w:tab/>
          <w:delText>xvii</w:delText>
        </w:r>
      </w:del>
    </w:p>
    <w:p w14:paraId="3ED49DC3" w14:textId="04F0B7F1" w:rsidR="00372731" w:rsidDel="005A5DEC" w:rsidRDefault="00372731">
      <w:pPr>
        <w:pStyle w:val="TOC1"/>
        <w:rPr>
          <w:del w:id="171" w:author="Nicholas Weatherley" w:date="2019-03-10T21:17:00Z"/>
          <w:rFonts w:asciiTheme="minorHAnsi" w:eastAsiaTheme="minorEastAsia" w:hAnsiTheme="minorHAnsi" w:cstheme="minorBidi"/>
          <w:b w:val="0"/>
          <w:caps w:val="0"/>
          <w:noProof/>
          <w:sz w:val="24"/>
          <w:szCs w:val="24"/>
        </w:rPr>
      </w:pPr>
      <w:del w:id="172" w:author="Nicholas Weatherley" w:date="2019-03-10T21:17:00Z">
        <w:r w:rsidDel="005A5DEC">
          <w:rPr>
            <w:noProof/>
          </w:rPr>
          <w:delText>Synopsis</w:delText>
        </w:r>
        <w:r w:rsidDel="005A5DEC">
          <w:rPr>
            <w:noProof/>
          </w:rPr>
          <w:tab/>
          <w:delText>xviii</w:delText>
        </w:r>
      </w:del>
    </w:p>
    <w:p w14:paraId="7DB514B5" w14:textId="063F48AC" w:rsidR="00372731" w:rsidDel="005A5DEC" w:rsidRDefault="00372731">
      <w:pPr>
        <w:pStyle w:val="TOC1"/>
        <w:rPr>
          <w:del w:id="173" w:author="Nicholas Weatherley" w:date="2019-03-10T21:17:00Z"/>
          <w:rFonts w:asciiTheme="minorHAnsi" w:eastAsiaTheme="minorEastAsia" w:hAnsiTheme="minorHAnsi" w:cstheme="minorBidi"/>
          <w:b w:val="0"/>
          <w:caps w:val="0"/>
          <w:noProof/>
          <w:sz w:val="24"/>
          <w:szCs w:val="24"/>
        </w:rPr>
      </w:pPr>
      <w:del w:id="174" w:author="Nicholas Weatherley" w:date="2019-03-10T21:17:00Z">
        <w:r w:rsidDel="005A5DEC">
          <w:rPr>
            <w:noProof/>
          </w:rPr>
          <w:delText>Abbreviations</w:delText>
        </w:r>
        <w:r w:rsidDel="005A5DEC">
          <w:rPr>
            <w:noProof/>
          </w:rPr>
          <w:tab/>
          <w:delText>xix</w:delText>
        </w:r>
      </w:del>
    </w:p>
    <w:p w14:paraId="26E85FE9" w14:textId="6C2238A6" w:rsidR="00372731" w:rsidDel="005A5DEC" w:rsidRDefault="00372731">
      <w:pPr>
        <w:pStyle w:val="TOC1"/>
        <w:rPr>
          <w:del w:id="175" w:author="Nicholas Weatherley" w:date="2019-03-10T21:17:00Z"/>
          <w:rFonts w:asciiTheme="minorHAnsi" w:eastAsiaTheme="minorEastAsia" w:hAnsiTheme="minorHAnsi" w:cstheme="minorBidi"/>
          <w:b w:val="0"/>
          <w:caps w:val="0"/>
          <w:noProof/>
          <w:sz w:val="24"/>
          <w:szCs w:val="24"/>
        </w:rPr>
      </w:pPr>
      <w:del w:id="176" w:author="Nicholas Weatherley" w:date="2019-03-10T21:17:00Z">
        <w:r w:rsidDel="005A5DEC">
          <w:rPr>
            <w:noProof/>
          </w:rPr>
          <w:delText>Chapter 1: The Clinical Assessment of Idiopathic Pulmonary Fibrosis</w:delText>
        </w:r>
        <w:r w:rsidDel="005A5DEC">
          <w:rPr>
            <w:noProof/>
          </w:rPr>
          <w:tab/>
          <w:delText>1</w:delText>
        </w:r>
      </w:del>
    </w:p>
    <w:p w14:paraId="3BB446BC" w14:textId="4139C82C" w:rsidR="00372731" w:rsidDel="005A5DEC" w:rsidRDefault="00372731">
      <w:pPr>
        <w:pStyle w:val="TOC2"/>
        <w:rPr>
          <w:del w:id="177" w:author="Nicholas Weatherley" w:date="2019-03-10T21:17:00Z"/>
          <w:rFonts w:asciiTheme="minorHAnsi" w:eastAsiaTheme="minorEastAsia" w:hAnsiTheme="minorHAnsi" w:cstheme="minorBidi"/>
          <w:b w:val="0"/>
          <w:smallCaps w:val="0"/>
          <w:noProof/>
          <w:sz w:val="24"/>
          <w:szCs w:val="24"/>
        </w:rPr>
      </w:pPr>
      <w:del w:id="178" w:author="Nicholas Weatherley" w:date="2019-03-10T21:17:00Z">
        <w:r w:rsidDel="005A5DEC">
          <w:rPr>
            <w:noProof/>
          </w:rPr>
          <w:delText>1.1</w:delText>
        </w:r>
        <w:r w:rsidDel="005A5DEC">
          <w:rPr>
            <w:rFonts w:asciiTheme="minorHAnsi" w:eastAsiaTheme="minorEastAsia" w:hAnsiTheme="minorHAnsi" w:cstheme="minorBidi"/>
            <w:b w:val="0"/>
            <w:smallCaps w:val="0"/>
            <w:noProof/>
            <w:sz w:val="24"/>
            <w:szCs w:val="24"/>
          </w:rPr>
          <w:tab/>
        </w:r>
        <w:r w:rsidDel="005A5DEC">
          <w:rPr>
            <w:noProof/>
          </w:rPr>
          <w:delText>Interstitial Lung Disease</w:delText>
        </w:r>
        <w:r w:rsidDel="005A5DEC">
          <w:rPr>
            <w:noProof/>
          </w:rPr>
          <w:tab/>
          <w:delText>2</w:delText>
        </w:r>
      </w:del>
    </w:p>
    <w:p w14:paraId="0E0A7304" w14:textId="499DE4C6" w:rsidR="00372731" w:rsidDel="005A5DEC" w:rsidRDefault="00372731">
      <w:pPr>
        <w:pStyle w:val="TOC2"/>
        <w:rPr>
          <w:del w:id="179" w:author="Nicholas Weatherley" w:date="2019-03-10T21:17:00Z"/>
          <w:rFonts w:asciiTheme="minorHAnsi" w:eastAsiaTheme="minorEastAsia" w:hAnsiTheme="minorHAnsi" w:cstheme="minorBidi"/>
          <w:b w:val="0"/>
          <w:smallCaps w:val="0"/>
          <w:noProof/>
          <w:sz w:val="24"/>
          <w:szCs w:val="24"/>
        </w:rPr>
      </w:pPr>
      <w:del w:id="180" w:author="Nicholas Weatherley" w:date="2019-03-10T21:17:00Z">
        <w:r w:rsidDel="005A5DEC">
          <w:rPr>
            <w:noProof/>
          </w:rPr>
          <w:delText>1.2</w:delText>
        </w:r>
        <w:r w:rsidDel="005A5DEC">
          <w:rPr>
            <w:rFonts w:asciiTheme="minorHAnsi" w:eastAsiaTheme="minorEastAsia" w:hAnsiTheme="minorHAnsi" w:cstheme="minorBidi"/>
            <w:b w:val="0"/>
            <w:smallCaps w:val="0"/>
            <w:noProof/>
            <w:sz w:val="24"/>
            <w:szCs w:val="24"/>
          </w:rPr>
          <w:tab/>
        </w:r>
        <w:r w:rsidDel="005A5DEC">
          <w:rPr>
            <w:noProof/>
          </w:rPr>
          <w:delText>Pathology of Idiopathic Pulmonary Fibrosis</w:delText>
        </w:r>
        <w:r w:rsidDel="005A5DEC">
          <w:rPr>
            <w:noProof/>
          </w:rPr>
          <w:tab/>
          <w:delText>6</w:delText>
        </w:r>
      </w:del>
    </w:p>
    <w:p w14:paraId="41EB1654" w14:textId="3ED5DE89" w:rsidR="00372731" w:rsidDel="005A5DEC" w:rsidRDefault="00372731">
      <w:pPr>
        <w:pStyle w:val="TOC2"/>
        <w:rPr>
          <w:del w:id="181" w:author="Nicholas Weatherley" w:date="2019-03-10T21:17:00Z"/>
          <w:rFonts w:asciiTheme="minorHAnsi" w:eastAsiaTheme="minorEastAsia" w:hAnsiTheme="minorHAnsi" w:cstheme="minorBidi"/>
          <w:b w:val="0"/>
          <w:smallCaps w:val="0"/>
          <w:noProof/>
          <w:sz w:val="24"/>
          <w:szCs w:val="24"/>
        </w:rPr>
      </w:pPr>
      <w:del w:id="182" w:author="Nicholas Weatherley" w:date="2019-03-10T21:17:00Z">
        <w:r w:rsidDel="005A5DEC">
          <w:rPr>
            <w:noProof/>
          </w:rPr>
          <w:delText>1.3</w:delText>
        </w:r>
        <w:r w:rsidDel="005A5DEC">
          <w:rPr>
            <w:rFonts w:asciiTheme="minorHAnsi" w:eastAsiaTheme="minorEastAsia" w:hAnsiTheme="minorHAnsi" w:cstheme="minorBidi"/>
            <w:b w:val="0"/>
            <w:smallCaps w:val="0"/>
            <w:noProof/>
            <w:sz w:val="24"/>
            <w:szCs w:val="24"/>
          </w:rPr>
          <w:tab/>
        </w:r>
        <w:r w:rsidDel="005A5DEC">
          <w:rPr>
            <w:noProof/>
          </w:rPr>
          <w:delText>Evaluation of Clinical and Radiological Features of IPF</w:delText>
        </w:r>
        <w:r w:rsidDel="005A5DEC">
          <w:rPr>
            <w:noProof/>
          </w:rPr>
          <w:tab/>
          <w:delText>17</w:delText>
        </w:r>
      </w:del>
    </w:p>
    <w:p w14:paraId="72C45EFE" w14:textId="613B0938" w:rsidR="00372731" w:rsidDel="005A5DEC" w:rsidRDefault="00372731">
      <w:pPr>
        <w:pStyle w:val="TOC2"/>
        <w:rPr>
          <w:del w:id="183" w:author="Nicholas Weatherley" w:date="2019-03-10T21:17:00Z"/>
          <w:rFonts w:asciiTheme="minorHAnsi" w:eastAsiaTheme="minorEastAsia" w:hAnsiTheme="minorHAnsi" w:cstheme="minorBidi"/>
          <w:b w:val="0"/>
          <w:smallCaps w:val="0"/>
          <w:noProof/>
          <w:sz w:val="24"/>
          <w:szCs w:val="24"/>
        </w:rPr>
      </w:pPr>
      <w:del w:id="184" w:author="Nicholas Weatherley" w:date="2019-03-10T21:17:00Z">
        <w:r w:rsidDel="005A5DEC">
          <w:rPr>
            <w:noProof/>
          </w:rPr>
          <w:delText>1.4</w:delText>
        </w:r>
        <w:r w:rsidDel="005A5DEC">
          <w:rPr>
            <w:rFonts w:asciiTheme="minorHAnsi" w:eastAsiaTheme="minorEastAsia" w:hAnsiTheme="minorHAnsi" w:cstheme="minorBidi"/>
            <w:b w:val="0"/>
            <w:smallCaps w:val="0"/>
            <w:noProof/>
            <w:sz w:val="24"/>
            <w:szCs w:val="24"/>
          </w:rPr>
          <w:tab/>
        </w:r>
        <w:r w:rsidDel="005A5DEC">
          <w:rPr>
            <w:noProof/>
          </w:rPr>
          <w:delText>Clinical Endpoints in Past and Present IPF Treatment Trials</w:delText>
        </w:r>
        <w:r w:rsidDel="005A5DEC">
          <w:rPr>
            <w:noProof/>
          </w:rPr>
          <w:tab/>
          <w:delText>41</w:delText>
        </w:r>
      </w:del>
    </w:p>
    <w:p w14:paraId="727D253D" w14:textId="00651341" w:rsidR="00372731" w:rsidDel="005A5DEC" w:rsidRDefault="00372731">
      <w:pPr>
        <w:pStyle w:val="TOC2"/>
        <w:rPr>
          <w:del w:id="185" w:author="Nicholas Weatherley" w:date="2019-03-10T21:17:00Z"/>
          <w:rFonts w:asciiTheme="minorHAnsi" w:eastAsiaTheme="minorEastAsia" w:hAnsiTheme="minorHAnsi" w:cstheme="minorBidi"/>
          <w:b w:val="0"/>
          <w:smallCaps w:val="0"/>
          <w:noProof/>
          <w:sz w:val="24"/>
          <w:szCs w:val="24"/>
        </w:rPr>
      </w:pPr>
      <w:del w:id="186" w:author="Nicholas Weatherley" w:date="2019-03-10T21:17:00Z">
        <w:r w:rsidDel="005A5DEC">
          <w:rPr>
            <w:noProof/>
          </w:rPr>
          <w:delText>1.5</w:delText>
        </w:r>
        <w:r w:rsidDel="005A5DEC">
          <w:rPr>
            <w:rFonts w:asciiTheme="minorHAnsi" w:eastAsiaTheme="minorEastAsia" w:hAnsiTheme="minorHAnsi" w:cstheme="minorBidi"/>
            <w:b w:val="0"/>
            <w:smallCaps w:val="0"/>
            <w:noProof/>
            <w:sz w:val="24"/>
            <w:szCs w:val="24"/>
          </w:rPr>
          <w:tab/>
        </w:r>
        <w:r w:rsidDel="005A5DEC">
          <w:rPr>
            <w:noProof/>
          </w:rPr>
          <w:delText>The Need for Novel Markers of Disease</w:delText>
        </w:r>
        <w:r w:rsidDel="005A5DEC">
          <w:rPr>
            <w:noProof/>
          </w:rPr>
          <w:tab/>
          <w:delText>53</w:delText>
        </w:r>
      </w:del>
    </w:p>
    <w:p w14:paraId="460A95D0" w14:textId="00A933BB" w:rsidR="00372731" w:rsidDel="005A5DEC" w:rsidRDefault="00372731">
      <w:pPr>
        <w:pStyle w:val="TOC1"/>
        <w:rPr>
          <w:del w:id="187" w:author="Nicholas Weatherley" w:date="2019-03-10T21:17:00Z"/>
          <w:rFonts w:asciiTheme="minorHAnsi" w:eastAsiaTheme="minorEastAsia" w:hAnsiTheme="minorHAnsi" w:cstheme="minorBidi"/>
          <w:b w:val="0"/>
          <w:caps w:val="0"/>
          <w:noProof/>
          <w:sz w:val="24"/>
          <w:szCs w:val="24"/>
        </w:rPr>
      </w:pPr>
      <w:del w:id="188" w:author="Nicholas Weatherley" w:date="2019-03-10T21:17:00Z">
        <w:r w:rsidDel="005A5DEC">
          <w:rPr>
            <w:noProof/>
          </w:rPr>
          <w:delText>Chapter 2: Novel Quantitative Imaging Techniques in Interstitial Lung Disease: in Search of New Biomarkers</w:delText>
        </w:r>
        <w:r w:rsidDel="005A5DEC">
          <w:rPr>
            <w:noProof/>
          </w:rPr>
          <w:tab/>
          <w:delText>55</w:delText>
        </w:r>
      </w:del>
    </w:p>
    <w:p w14:paraId="1F2221C2" w14:textId="491D57A4" w:rsidR="00372731" w:rsidDel="005A5DEC" w:rsidRDefault="00372731">
      <w:pPr>
        <w:pStyle w:val="TOC2"/>
        <w:rPr>
          <w:del w:id="189" w:author="Nicholas Weatherley" w:date="2019-03-10T21:17:00Z"/>
          <w:rFonts w:asciiTheme="minorHAnsi" w:eastAsiaTheme="minorEastAsia" w:hAnsiTheme="minorHAnsi" w:cstheme="minorBidi"/>
          <w:b w:val="0"/>
          <w:smallCaps w:val="0"/>
          <w:noProof/>
          <w:sz w:val="24"/>
          <w:szCs w:val="24"/>
        </w:rPr>
      </w:pPr>
      <w:del w:id="190" w:author="Nicholas Weatherley" w:date="2019-03-10T21:17:00Z">
        <w:r w:rsidDel="005A5DEC">
          <w:rPr>
            <w:noProof/>
          </w:rPr>
          <w:delText>2.1</w:delText>
        </w:r>
        <w:r w:rsidDel="005A5DEC">
          <w:rPr>
            <w:rFonts w:asciiTheme="minorHAnsi" w:eastAsiaTheme="minorEastAsia" w:hAnsiTheme="minorHAnsi" w:cstheme="minorBidi"/>
            <w:b w:val="0"/>
            <w:smallCaps w:val="0"/>
            <w:noProof/>
            <w:sz w:val="24"/>
            <w:szCs w:val="24"/>
          </w:rPr>
          <w:tab/>
        </w:r>
        <w:r w:rsidDel="005A5DEC">
          <w:rPr>
            <w:noProof/>
          </w:rPr>
          <w:delText>The Current State of Novel Quantitative Imaging in Interstitial Lung Disease</w:delText>
        </w:r>
        <w:r w:rsidDel="005A5DEC">
          <w:rPr>
            <w:noProof/>
          </w:rPr>
          <w:tab/>
          <w:delText>56</w:delText>
        </w:r>
      </w:del>
    </w:p>
    <w:p w14:paraId="7B75D71B" w14:textId="76D91A13" w:rsidR="00372731" w:rsidDel="005A5DEC" w:rsidRDefault="00372731">
      <w:pPr>
        <w:pStyle w:val="TOC2"/>
        <w:rPr>
          <w:del w:id="191" w:author="Nicholas Weatherley" w:date="2019-03-10T21:17:00Z"/>
          <w:rFonts w:asciiTheme="minorHAnsi" w:eastAsiaTheme="minorEastAsia" w:hAnsiTheme="minorHAnsi" w:cstheme="minorBidi"/>
          <w:b w:val="0"/>
          <w:smallCaps w:val="0"/>
          <w:noProof/>
          <w:sz w:val="24"/>
          <w:szCs w:val="24"/>
        </w:rPr>
      </w:pPr>
      <w:del w:id="192" w:author="Nicholas Weatherley" w:date="2019-03-10T21:17:00Z">
        <w:r w:rsidDel="005A5DEC">
          <w:rPr>
            <w:noProof/>
          </w:rPr>
          <w:delText>2.2</w:delText>
        </w:r>
        <w:r w:rsidDel="005A5DEC">
          <w:rPr>
            <w:rFonts w:asciiTheme="minorHAnsi" w:eastAsiaTheme="minorEastAsia" w:hAnsiTheme="minorHAnsi" w:cstheme="minorBidi"/>
            <w:b w:val="0"/>
            <w:smallCaps w:val="0"/>
            <w:noProof/>
            <w:sz w:val="24"/>
            <w:szCs w:val="24"/>
          </w:rPr>
          <w:tab/>
        </w:r>
        <w:r w:rsidDel="005A5DEC">
          <w:rPr>
            <w:noProof/>
          </w:rPr>
          <w:delText>Hyperpolarised Gas Techniques in Magnetic Resonance Imaging of the Lung</w:delText>
        </w:r>
        <w:r w:rsidDel="005A5DEC">
          <w:rPr>
            <w:noProof/>
          </w:rPr>
          <w:tab/>
          <w:delText>75</w:delText>
        </w:r>
      </w:del>
    </w:p>
    <w:p w14:paraId="72CA1985" w14:textId="485C6521" w:rsidR="00372731" w:rsidDel="005A5DEC" w:rsidRDefault="00372731">
      <w:pPr>
        <w:pStyle w:val="TOC2"/>
        <w:rPr>
          <w:del w:id="193" w:author="Nicholas Weatherley" w:date="2019-03-10T21:17:00Z"/>
          <w:rFonts w:asciiTheme="minorHAnsi" w:eastAsiaTheme="minorEastAsia" w:hAnsiTheme="minorHAnsi" w:cstheme="minorBidi"/>
          <w:b w:val="0"/>
          <w:smallCaps w:val="0"/>
          <w:noProof/>
          <w:sz w:val="24"/>
          <w:szCs w:val="24"/>
        </w:rPr>
      </w:pPr>
      <w:del w:id="194" w:author="Nicholas Weatherley" w:date="2019-03-10T21:17:00Z">
        <w:r w:rsidDel="005A5DEC">
          <w:rPr>
            <w:noProof/>
          </w:rPr>
          <w:delText>2.3</w:delText>
        </w:r>
        <w:r w:rsidDel="005A5DEC">
          <w:rPr>
            <w:rFonts w:asciiTheme="minorHAnsi" w:eastAsiaTheme="minorEastAsia" w:hAnsiTheme="minorHAnsi" w:cstheme="minorBidi"/>
            <w:b w:val="0"/>
            <w:smallCaps w:val="0"/>
            <w:noProof/>
            <w:sz w:val="24"/>
            <w:szCs w:val="24"/>
          </w:rPr>
          <w:tab/>
        </w:r>
        <w:r w:rsidDel="005A5DEC">
          <w:rPr>
            <w:noProof/>
          </w:rPr>
          <w:delText>Novel Imaging in ILD: Summary</w:delText>
        </w:r>
        <w:r w:rsidDel="005A5DEC">
          <w:rPr>
            <w:noProof/>
          </w:rPr>
          <w:tab/>
          <w:delText>91</w:delText>
        </w:r>
      </w:del>
    </w:p>
    <w:p w14:paraId="4E42071D" w14:textId="564720EC" w:rsidR="00372731" w:rsidDel="005A5DEC" w:rsidRDefault="00372731">
      <w:pPr>
        <w:pStyle w:val="TOC1"/>
        <w:rPr>
          <w:del w:id="195" w:author="Nicholas Weatherley" w:date="2019-03-10T21:17:00Z"/>
          <w:rFonts w:asciiTheme="minorHAnsi" w:eastAsiaTheme="minorEastAsia" w:hAnsiTheme="minorHAnsi" w:cstheme="minorBidi"/>
          <w:b w:val="0"/>
          <w:caps w:val="0"/>
          <w:noProof/>
          <w:sz w:val="24"/>
          <w:szCs w:val="24"/>
        </w:rPr>
      </w:pPr>
      <w:del w:id="196" w:author="Nicholas Weatherley" w:date="2019-03-10T21:17:00Z">
        <w:r w:rsidDel="005A5DEC">
          <w:rPr>
            <w:noProof/>
          </w:rPr>
          <w:delText>Chapter 3: Assessing Lung Fibrosis with Magnetic Resonance Imaging: Methods, Demographics and Clinical Outcomes from a Longitudinal Study</w:delText>
        </w:r>
        <w:r w:rsidDel="005A5DEC">
          <w:rPr>
            <w:noProof/>
          </w:rPr>
          <w:tab/>
          <w:delText>93</w:delText>
        </w:r>
      </w:del>
    </w:p>
    <w:p w14:paraId="5617D0DB" w14:textId="46894A18" w:rsidR="00372731" w:rsidDel="005A5DEC" w:rsidRDefault="00372731">
      <w:pPr>
        <w:pStyle w:val="TOC2"/>
        <w:rPr>
          <w:del w:id="197" w:author="Nicholas Weatherley" w:date="2019-03-10T21:17:00Z"/>
          <w:rFonts w:asciiTheme="minorHAnsi" w:eastAsiaTheme="minorEastAsia" w:hAnsiTheme="minorHAnsi" w:cstheme="minorBidi"/>
          <w:b w:val="0"/>
          <w:smallCaps w:val="0"/>
          <w:noProof/>
          <w:sz w:val="24"/>
          <w:szCs w:val="24"/>
        </w:rPr>
      </w:pPr>
      <w:del w:id="198" w:author="Nicholas Weatherley" w:date="2019-03-10T21:17:00Z">
        <w:r w:rsidDel="005A5DEC">
          <w:rPr>
            <w:noProof/>
          </w:rPr>
          <w:delText>3.1</w:delText>
        </w:r>
        <w:r w:rsidDel="005A5DEC">
          <w:rPr>
            <w:rFonts w:asciiTheme="minorHAnsi" w:eastAsiaTheme="minorEastAsia" w:hAnsiTheme="minorHAnsi" w:cstheme="minorBidi"/>
            <w:b w:val="0"/>
            <w:smallCaps w:val="0"/>
            <w:noProof/>
            <w:sz w:val="24"/>
            <w:szCs w:val="24"/>
          </w:rPr>
          <w:tab/>
        </w:r>
        <w:r w:rsidDel="005A5DEC">
          <w:rPr>
            <w:noProof/>
          </w:rPr>
          <w:delText>Assessing Lung Fibrosis with MRI: Overview and Aims of Study</w:delText>
        </w:r>
        <w:r w:rsidDel="005A5DEC">
          <w:rPr>
            <w:noProof/>
          </w:rPr>
          <w:tab/>
          <w:delText>94</w:delText>
        </w:r>
      </w:del>
    </w:p>
    <w:p w14:paraId="6AB43BEB" w14:textId="000CA8D3" w:rsidR="00372731" w:rsidDel="005A5DEC" w:rsidRDefault="00372731">
      <w:pPr>
        <w:pStyle w:val="TOC2"/>
        <w:rPr>
          <w:del w:id="199" w:author="Nicholas Weatherley" w:date="2019-03-10T21:17:00Z"/>
          <w:rFonts w:asciiTheme="minorHAnsi" w:eastAsiaTheme="minorEastAsia" w:hAnsiTheme="minorHAnsi" w:cstheme="minorBidi"/>
          <w:b w:val="0"/>
          <w:smallCaps w:val="0"/>
          <w:noProof/>
          <w:sz w:val="24"/>
          <w:szCs w:val="24"/>
        </w:rPr>
      </w:pPr>
      <w:del w:id="200" w:author="Nicholas Weatherley" w:date="2019-03-10T21:17:00Z">
        <w:r w:rsidDel="005A5DEC">
          <w:rPr>
            <w:noProof/>
          </w:rPr>
          <w:delText>3.2</w:delText>
        </w:r>
        <w:r w:rsidDel="005A5DEC">
          <w:rPr>
            <w:rFonts w:asciiTheme="minorHAnsi" w:eastAsiaTheme="minorEastAsia" w:hAnsiTheme="minorHAnsi" w:cstheme="minorBidi"/>
            <w:b w:val="0"/>
            <w:smallCaps w:val="0"/>
            <w:noProof/>
            <w:sz w:val="24"/>
            <w:szCs w:val="24"/>
          </w:rPr>
          <w:tab/>
        </w:r>
        <w:r w:rsidDel="005A5DEC">
          <w:rPr>
            <w:noProof/>
          </w:rPr>
          <w:delText>Detailed Study Design</w:delText>
        </w:r>
        <w:r w:rsidDel="005A5DEC">
          <w:rPr>
            <w:noProof/>
          </w:rPr>
          <w:tab/>
          <w:delText>98</w:delText>
        </w:r>
      </w:del>
    </w:p>
    <w:p w14:paraId="1F6BA8D3" w14:textId="59B1A4FF" w:rsidR="00372731" w:rsidDel="005A5DEC" w:rsidRDefault="00372731">
      <w:pPr>
        <w:pStyle w:val="TOC2"/>
        <w:rPr>
          <w:del w:id="201" w:author="Nicholas Weatherley" w:date="2019-03-10T21:17:00Z"/>
          <w:rFonts w:asciiTheme="minorHAnsi" w:eastAsiaTheme="minorEastAsia" w:hAnsiTheme="minorHAnsi" w:cstheme="minorBidi"/>
          <w:b w:val="0"/>
          <w:smallCaps w:val="0"/>
          <w:noProof/>
          <w:sz w:val="24"/>
          <w:szCs w:val="24"/>
        </w:rPr>
      </w:pPr>
      <w:del w:id="202" w:author="Nicholas Weatherley" w:date="2019-03-10T21:17:00Z">
        <w:r w:rsidDel="005A5DEC">
          <w:rPr>
            <w:noProof/>
          </w:rPr>
          <w:delText>3.3</w:delText>
        </w:r>
        <w:r w:rsidDel="005A5DEC">
          <w:rPr>
            <w:rFonts w:asciiTheme="minorHAnsi" w:eastAsiaTheme="minorEastAsia" w:hAnsiTheme="minorHAnsi" w:cstheme="minorBidi"/>
            <w:b w:val="0"/>
            <w:smallCaps w:val="0"/>
            <w:noProof/>
            <w:sz w:val="24"/>
            <w:szCs w:val="24"/>
          </w:rPr>
          <w:tab/>
        </w:r>
        <w:r w:rsidDel="005A5DEC">
          <w:rPr>
            <w:noProof/>
          </w:rPr>
          <w:delText>Recruitment, Demographic and Physiological Outcomes</w:delText>
        </w:r>
        <w:r w:rsidDel="005A5DEC">
          <w:rPr>
            <w:noProof/>
          </w:rPr>
          <w:tab/>
          <w:delText>107</w:delText>
        </w:r>
      </w:del>
    </w:p>
    <w:p w14:paraId="00386333" w14:textId="45B7BBB7" w:rsidR="00372731" w:rsidDel="005A5DEC" w:rsidRDefault="00372731">
      <w:pPr>
        <w:pStyle w:val="TOC2"/>
        <w:rPr>
          <w:del w:id="203" w:author="Nicholas Weatherley" w:date="2019-03-10T21:17:00Z"/>
          <w:rFonts w:asciiTheme="minorHAnsi" w:eastAsiaTheme="minorEastAsia" w:hAnsiTheme="minorHAnsi" w:cstheme="minorBidi"/>
          <w:b w:val="0"/>
          <w:smallCaps w:val="0"/>
          <w:noProof/>
          <w:sz w:val="24"/>
          <w:szCs w:val="24"/>
        </w:rPr>
      </w:pPr>
      <w:del w:id="204" w:author="Nicholas Weatherley" w:date="2019-03-10T21:17:00Z">
        <w:r w:rsidDel="005A5DEC">
          <w:rPr>
            <w:noProof/>
          </w:rPr>
          <w:delText>3.4</w:delText>
        </w:r>
        <w:r w:rsidDel="005A5DEC">
          <w:rPr>
            <w:rFonts w:asciiTheme="minorHAnsi" w:eastAsiaTheme="minorEastAsia" w:hAnsiTheme="minorHAnsi" w:cstheme="minorBidi"/>
            <w:b w:val="0"/>
            <w:smallCaps w:val="0"/>
            <w:noProof/>
            <w:sz w:val="24"/>
            <w:szCs w:val="24"/>
          </w:rPr>
          <w:tab/>
        </w:r>
        <w:r w:rsidDel="005A5DEC">
          <w:rPr>
            <w:noProof/>
          </w:rPr>
          <w:delText>Computed Tomography</w:delText>
        </w:r>
        <w:r w:rsidDel="005A5DEC">
          <w:rPr>
            <w:noProof/>
          </w:rPr>
          <w:tab/>
          <w:delText>124</w:delText>
        </w:r>
      </w:del>
    </w:p>
    <w:p w14:paraId="0E424604" w14:textId="2F0185BA" w:rsidR="00372731" w:rsidDel="005A5DEC" w:rsidRDefault="00372731">
      <w:pPr>
        <w:pStyle w:val="TOC2"/>
        <w:rPr>
          <w:del w:id="205" w:author="Nicholas Weatherley" w:date="2019-03-10T21:17:00Z"/>
          <w:rFonts w:asciiTheme="minorHAnsi" w:eastAsiaTheme="minorEastAsia" w:hAnsiTheme="minorHAnsi" w:cstheme="minorBidi"/>
          <w:b w:val="0"/>
          <w:smallCaps w:val="0"/>
          <w:noProof/>
          <w:sz w:val="24"/>
          <w:szCs w:val="24"/>
        </w:rPr>
      </w:pPr>
      <w:del w:id="206" w:author="Nicholas Weatherley" w:date="2019-03-10T21:17:00Z">
        <w:r w:rsidDel="005A5DEC">
          <w:rPr>
            <w:noProof/>
          </w:rPr>
          <w:delText>3.5</w:delText>
        </w:r>
        <w:r w:rsidDel="005A5DEC">
          <w:rPr>
            <w:rFonts w:asciiTheme="minorHAnsi" w:eastAsiaTheme="minorEastAsia" w:hAnsiTheme="minorHAnsi" w:cstheme="minorBidi"/>
            <w:b w:val="0"/>
            <w:smallCaps w:val="0"/>
            <w:noProof/>
            <w:sz w:val="24"/>
            <w:szCs w:val="24"/>
          </w:rPr>
          <w:tab/>
        </w:r>
        <w:r w:rsidDel="005A5DEC">
          <w:rPr>
            <w:noProof/>
          </w:rPr>
          <w:delText>Summary</w:delText>
        </w:r>
        <w:r w:rsidDel="005A5DEC">
          <w:rPr>
            <w:noProof/>
          </w:rPr>
          <w:tab/>
          <w:delText>131</w:delText>
        </w:r>
      </w:del>
    </w:p>
    <w:p w14:paraId="1F84BA8F" w14:textId="584E6722" w:rsidR="00372731" w:rsidDel="005A5DEC" w:rsidRDefault="00372731">
      <w:pPr>
        <w:pStyle w:val="TOC1"/>
        <w:rPr>
          <w:del w:id="207" w:author="Nicholas Weatherley" w:date="2019-03-10T21:17:00Z"/>
          <w:rFonts w:asciiTheme="minorHAnsi" w:eastAsiaTheme="minorEastAsia" w:hAnsiTheme="minorHAnsi" w:cstheme="minorBidi"/>
          <w:b w:val="0"/>
          <w:caps w:val="0"/>
          <w:noProof/>
          <w:sz w:val="24"/>
          <w:szCs w:val="24"/>
        </w:rPr>
      </w:pPr>
      <w:del w:id="208" w:author="Nicholas Weatherley" w:date="2019-03-10T21:17:00Z">
        <w:r w:rsidDel="005A5DEC">
          <w:rPr>
            <w:noProof/>
          </w:rPr>
          <w:delText>Chapter 4: Ventilation Imaging</w:delText>
        </w:r>
        <w:r w:rsidDel="005A5DEC">
          <w:rPr>
            <w:noProof/>
          </w:rPr>
          <w:tab/>
          <w:delText>135</w:delText>
        </w:r>
      </w:del>
    </w:p>
    <w:p w14:paraId="41F5BD26" w14:textId="3454D996" w:rsidR="00372731" w:rsidDel="005A5DEC" w:rsidRDefault="00372731">
      <w:pPr>
        <w:pStyle w:val="TOC2"/>
        <w:rPr>
          <w:del w:id="209" w:author="Nicholas Weatherley" w:date="2019-03-10T21:17:00Z"/>
          <w:rFonts w:asciiTheme="minorHAnsi" w:eastAsiaTheme="minorEastAsia" w:hAnsiTheme="minorHAnsi" w:cstheme="minorBidi"/>
          <w:b w:val="0"/>
          <w:smallCaps w:val="0"/>
          <w:noProof/>
          <w:sz w:val="24"/>
          <w:szCs w:val="24"/>
        </w:rPr>
      </w:pPr>
      <w:del w:id="210" w:author="Nicholas Weatherley" w:date="2019-03-10T21:17:00Z">
        <w:r w:rsidDel="005A5DEC">
          <w:rPr>
            <w:noProof/>
          </w:rPr>
          <w:delText>4.1</w:delText>
        </w:r>
        <w:r w:rsidDel="005A5DEC">
          <w:rPr>
            <w:rFonts w:asciiTheme="minorHAnsi" w:eastAsiaTheme="minorEastAsia" w:hAnsiTheme="minorHAnsi" w:cstheme="minorBidi"/>
            <w:b w:val="0"/>
            <w:smallCaps w:val="0"/>
            <w:noProof/>
            <w:sz w:val="24"/>
            <w:szCs w:val="24"/>
          </w:rPr>
          <w:tab/>
        </w:r>
        <w:r w:rsidDel="005A5DEC">
          <w:rPr>
            <w:noProof/>
          </w:rPr>
          <w:delText>Methods of analysis</w:delText>
        </w:r>
        <w:r w:rsidDel="005A5DEC">
          <w:rPr>
            <w:noProof/>
          </w:rPr>
          <w:tab/>
          <w:delText>136</w:delText>
        </w:r>
      </w:del>
    </w:p>
    <w:p w14:paraId="0B662583" w14:textId="1F73BCF4" w:rsidR="00372731" w:rsidDel="005A5DEC" w:rsidRDefault="00372731">
      <w:pPr>
        <w:pStyle w:val="TOC2"/>
        <w:rPr>
          <w:del w:id="211" w:author="Nicholas Weatherley" w:date="2019-03-10T21:17:00Z"/>
          <w:rFonts w:asciiTheme="minorHAnsi" w:eastAsiaTheme="minorEastAsia" w:hAnsiTheme="minorHAnsi" w:cstheme="minorBidi"/>
          <w:b w:val="0"/>
          <w:smallCaps w:val="0"/>
          <w:noProof/>
          <w:sz w:val="24"/>
          <w:szCs w:val="24"/>
        </w:rPr>
      </w:pPr>
      <w:del w:id="212" w:author="Nicholas Weatherley" w:date="2019-03-10T21:17:00Z">
        <w:r w:rsidDel="005A5DEC">
          <w:rPr>
            <w:noProof/>
          </w:rPr>
          <w:delText>4.2</w:delText>
        </w:r>
        <w:r w:rsidDel="005A5DEC">
          <w:rPr>
            <w:rFonts w:asciiTheme="minorHAnsi" w:eastAsiaTheme="minorEastAsia" w:hAnsiTheme="minorHAnsi" w:cstheme="minorBidi"/>
            <w:b w:val="0"/>
            <w:smallCaps w:val="0"/>
            <w:noProof/>
            <w:sz w:val="24"/>
            <w:szCs w:val="24"/>
          </w:rPr>
          <w:tab/>
        </w:r>
        <w:r w:rsidDel="005A5DEC">
          <w:rPr>
            <w:noProof/>
          </w:rPr>
          <w:delText>Ventilation Images</w:delText>
        </w:r>
        <w:r w:rsidDel="005A5DEC">
          <w:rPr>
            <w:noProof/>
          </w:rPr>
          <w:tab/>
          <w:delText>143</w:delText>
        </w:r>
      </w:del>
    </w:p>
    <w:p w14:paraId="68B9C9BC" w14:textId="04602D0D" w:rsidR="00372731" w:rsidDel="005A5DEC" w:rsidRDefault="00372731">
      <w:pPr>
        <w:pStyle w:val="TOC2"/>
        <w:rPr>
          <w:del w:id="213" w:author="Nicholas Weatherley" w:date="2019-03-10T21:17:00Z"/>
          <w:rFonts w:asciiTheme="minorHAnsi" w:eastAsiaTheme="minorEastAsia" w:hAnsiTheme="minorHAnsi" w:cstheme="minorBidi"/>
          <w:b w:val="0"/>
          <w:smallCaps w:val="0"/>
          <w:noProof/>
          <w:sz w:val="24"/>
          <w:szCs w:val="24"/>
        </w:rPr>
      </w:pPr>
      <w:del w:id="214" w:author="Nicholas Weatherley" w:date="2019-03-10T21:17:00Z">
        <w:r w:rsidDel="005A5DEC">
          <w:rPr>
            <w:noProof/>
          </w:rPr>
          <w:delText>4.3</w:delText>
        </w:r>
        <w:r w:rsidDel="005A5DEC">
          <w:rPr>
            <w:rFonts w:asciiTheme="minorHAnsi" w:eastAsiaTheme="minorEastAsia" w:hAnsiTheme="minorHAnsi" w:cstheme="minorBidi"/>
            <w:b w:val="0"/>
            <w:smallCaps w:val="0"/>
            <w:noProof/>
            <w:sz w:val="24"/>
            <w:szCs w:val="24"/>
          </w:rPr>
          <w:tab/>
        </w:r>
        <w:r w:rsidDel="005A5DEC">
          <w:rPr>
            <w:noProof/>
          </w:rPr>
          <w:delText>Quantitative Ventilation Results</w:delText>
        </w:r>
        <w:r w:rsidDel="005A5DEC">
          <w:rPr>
            <w:noProof/>
          </w:rPr>
          <w:tab/>
          <w:delText>147</w:delText>
        </w:r>
      </w:del>
    </w:p>
    <w:p w14:paraId="3A7D2583" w14:textId="6ACB031F" w:rsidR="00372731" w:rsidDel="005A5DEC" w:rsidRDefault="00372731">
      <w:pPr>
        <w:pStyle w:val="TOC2"/>
        <w:rPr>
          <w:del w:id="215" w:author="Nicholas Weatherley" w:date="2019-03-10T21:17:00Z"/>
          <w:rFonts w:asciiTheme="minorHAnsi" w:eastAsiaTheme="minorEastAsia" w:hAnsiTheme="minorHAnsi" w:cstheme="minorBidi"/>
          <w:b w:val="0"/>
          <w:smallCaps w:val="0"/>
          <w:noProof/>
          <w:sz w:val="24"/>
          <w:szCs w:val="24"/>
        </w:rPr>
      </w:pPr>
      <w:del w:id="216" w:author="Nicholas Weatherley" w:date="2019-03-10T21:17:00Z">
        <w:r w:rsidDel="005A5DEC">
          <w:rPr>
            <w:noProof/>
          </w:rPr>
          <w:delText>4.4</w:delText>
        </w:r>
        <w:r w:rsidDel="005A5DEC">
          <w:rPr>
            <w:rFonts w:asciiTheme="minorHAnsi" w:eastAsiaTheme="minorEastAsia" w:hAnsiTheme="minorHAnsi" w:cstheme="minorBidi"/>
            <w:b w:val="0"/>
            <w:smallCaps w:val="0"/>
            <w:noProof/>
            <w:sz w:val="24"/>
            <w:szCs w:val="24"/>
          </w:rPr>
          <w:tab/>
        </w:r>
        <w:r w:rsidDel="005A5DEC">
          <w:rPr>
            <w:noProof/>
          </w:rPr>
          <w:delText>Discussion</w:delText>
        </w:r>
        <w:r w:rsidDel="005A5DEC">
          <w:rPr>
            <w:noProof/>
          </w:rPr>
          <w:tab/>
          <w:delText>158</w:delText>
        </w:r>
      </w:del>
    </w:p>
    <w:p w14:paraId="6E14E1DD" w14:textId="7E1D7900" w:rsidR="00372731" w:rsidDel="005A5DEC" w:rsidRDefault="00372731">
      <w:pPr>
        <w:pStyle w:val="TOC1"/>
        <w:rPr>
          <w:del w:id="217" w:author="Nicholas Weatherley" w:date="2019-03-10T21:17:00Z"/>
          <w:rFonts w:asciiTheme="minorHAnsi" w:eastAsiaTheme="minorEastAsia" w:hAnsiTheme="minorHAnsi" w:cstheme="minorBidi"/>
          <w:b w:val="0"/>
          <w:caps w:val="0"/>
          <w:noProof/>
          <w:sz w:val="24"/>
          <w:szCs w:val="24"/>
        </w:rPr>
      </w:pPr>
      <w:del w:id="218" w:author="Nicholas Weatherley" w:date="2019-03-10T21:17:00Z">
        <w:r w:rsidDel="005A5DEC">
          <w:rPr>
            <w:noProof/>
          </w:rPr>
          <w:delText>Chapter 5: Diffusion-Weighted MRI</w:delText>
        </w:r>
        <w:r w:rsidDel="005A5DEC">
          <w:rPr>
            <w:noProof/>
          </w:rPr>
          <w:tab/>
          <w:delText>165</w:delText>
        </w:r>
      </w:del>
    </w:p>
    <w:p w14:paraId="3229BBDE" w14:textId="6EE3FA64" w:rsidR="00372731" w:rsidDel="005A5DEC" w:rsidRDefault="00372731">
      <w:pPr>
        <w:pStyle w:val="TOC2"/>
        <w:rPr>
          <w:del w:id="219" w:author="Nicholas Weatherley" w:date="2019-03-10T21:17:00Z"/>
          <w:rFonts w:asciiTheme="minorHAnsi" w:eastAsiaTheme="minorEastAsia" w:hAnsiTheme="minorHAnsi" w:cstheme="minorBidi"/>
          <w:b w:val="0"/>
          <w:smallCaps w:val="0"/>
          <w:noProof/>
          <w:sz w:val="24"/>
          <w:szCs w:val="24"/>
        </w:rPr>
      </w:pPr>
      <w:del w:id="220" w:author="Nicholas Weatherley" w:date="2019-03-10T21:17:00Z">
        <w:r w:rsidDel="005A5DEC">
          <w:rPr>
            <w:noProof/>
          </w:rPr>
          <w:delText>5.1</w:delText>
        </w:r>
        <w:r w:rsidDel="005A5DEC">
          <w:rPr>
            <w:rFonts w:asciiTheme="minorHAnsi" w:eastAsiaTheme="minorEastAsia" w:hAnsiTheme="minorHAnsi" w:cstheme="minorBidi"/>
            <w:b w:val="0"/>
            <w:smallCaps w:val="0"/>
            <w:noProof/>
            <w:sz w:val="24"/>
            <w:szCs w:val="24"/>
          </w:rPr>
          <w:tab/>
        </w:r>
        <w:r w:rsidDel="005A5DEC">
          <w:rPr>
            <w:noProof/>
          </w:rPr>
          <w:delText>Methods of analysis</w:delText>
        </w:r>
        <w:r w:rsidDel="005A5DEC">
          <w:rPr>
            <w:noProof/>
          </w:rPr>
          <w:tab/>
          <w:delText>166</w:delText>
        </w:r>
      </w:del>
    </w:p>
    <w:p w14:paraId="061912BC" w14:textId="18279191" w:rsidR="00372731" w:rsidDel="005A5DEC" w:rsidRDefault="00372731">
      <w:pPr>
        <w:pStyle w:val="TOC2"/>
        <w:rPr>
          <w:del w:id="221" w:author="Nicholas Weatherley" w:date="2019-03-10T21:17:00Z"/>
          <w:rFonts w:asciiTheme="minorHAnsi" w:eastAsiaTheme="minorEastAsia" w:hAnsiTheme="minorHAnsi" w:cstheme="minorBidi"/>
          <w:b w:val="0"/>
          <w:smallCaps w:val="0"/>
          <w:noProof/>
          <w:sz w:val="24"/>
          <w:szCs w:val="24"/>
        </w:rPr>
      </w:pPr>
      <w:del w:id="222" w:author="Nicholas Weatherley" w:date="2019-03-10T21:17:00Z">
        <w:r w:rsidDel="005A5DEC">
          <w:rPr>
            <w:noProof/>
          </w:rPr>
          <w:delText>5.2</w:delText>
        </w:r>
        <w:r w:rsidDel="005A5DEC">
          <w:rPr>
            <w:rFonts w:asciiTheme="minorHAnsi" w:eastAsiaTheme="minorEastAsia" w:hAnsiTheme="minorHAnsi" w:cstheme="minorBidi"/>
            <w:b w:val="0"/>
            <w:smallCaps w:val="0"/>
            <w:noProof/>
            <w:sz w:val="24"/>
            <w:szCs w:val="24"/>
          </w:rPr>
          <w:tab/>
        </w:r>
        <w:r w:rsidDel="005A5DEC">
          <w:rPr>
            <w:noProof/>
          </w:rPr>
          <w:delText>Diffusion-Weighted Images</w:delText>
        </w:r>
        <w:r w:rsidDel="005A5DEC">
          <w:rPr>
            <w:noProof/>
          </w:rPr>
          <w:tab/>
          <w:delText>172</w:delText>
        </w:r>
      </w:del>
    </w:p>
    <w:p w14:paraId="0AF07D08" w14:textId="4B0B7C3B" w:rsidR="00372731" w:rsidDel="005A5DEC" w:rsidRDefault="00372731">
      <w:pPr>
        <w:pStyle w:val="TOC2"/>
        <w:rPr>
          <w:del w:id="223" w:author="Nicholas Weatherley" w:date="2019-03-10T21:17:00Z"/>
          <w:rFonts w:asciiTheme="minorHAnsi" w:eastAsiaTheme="minorEastAsia" w:hAnsiTheme="minorHAnsi" w:cstheme="minorBidi"/>
          <w:b w:val="0"/>
          <w:smallCaps w:val="0"/>
          <w:noProof/>
          <w:sz w:val="24"/>
          <w:szCs w:val="24"/>
        </w:rPr>
      </w:pPr>
      <w:del w:id="224" w:author="Nicholas Weatherley" w:date="2019-03-10T21:17:00Z">
        <w:r w:rsidDel="005A5DEC">
          <w:rPr>
            <w:noProof/>
          </w:rPr>
          <w:delText>5.3</w:delText>
        </w:r>
        <w:r w:rsidDel="005A5DEC">
          <w:rPr>
            <w:rFonts w:asciiTheme="minorHAnsi" w:eastAsiaTheme="minorEastAsia" w:hAnsiTheme="minorHAnsi" w:cstheme="minorBidi"/>
            <w:b w:val="0"/>
            <w:smallCaps w:val="0"/>
            <w:noProof/>
            <w:sz w:val="24"/>
            <w:szCs w:val="24"/>
          </w:rPr>
          <w:tab/>
        </w:r>
        <w:r w:rsidDel="005A5DEC">
          <w:rPr>
            <w:noProof/>
          </w:rPr>
          <w:delText>Quantitative Diffusion-Weighted Imaging Results</w:delText>
        </w:r>
        <w:r w:rsidDel="005A5DEC">
          <w:rPr>
            <w:noProof/>
          </w:rPr>
          <w:tab/>
          <w:delText>182</w:delText>
        </w:r>
      </w:del>
    </w:p>
    <w:p w14:paraId="46F9615D" w14:textId="4006583C" w:rsidR="00372731" w:rsidDel="005A5DEC" w:rsidRDefault="00372731">
      <w:pPr>
        <w:pStyle w:val="TOC2"/>
        <w:rPr>
          <w:del w:id="225" w:author="Nicholas Weatherley" w:date="2019-03-10T21:17:00Z"/>
          <w:rFonts w:asciiTheme="minorHAnsi" w:eastAsiaTheme="minorEastAsia" w:hAnsiTheme="minorHAnsi" w:cstheme="minorBidi"/>
          <w:b w:val="0"/>
          <w:smallCaps w:val="0"/>
          <w:noProof/>
          <w:sz w:val="24"/>
          <w:szCs w:val="24"/>
        </w:rPr>
      </w:pPr>
      <w:del w:id="226" w:author="Nicholas Weatherley" w:date="2019-03-10T21:17:00Z">
        <w:r w:rsidDel="005A5DEC">
          <w:rPr>
            <w:noProof/>
          </w:rPr>
          <w:delText>5.4</w:delText>
        </w:r>
        <w:r w:rsidDel="005A5DEC">
          <w:rPr>
            <w:rFonts w:asciiTheme="minorHAnsi" w:eastAsiaTheme="minorEastAsia" w:hAnsiTheme="minorHAnsi" w:cstheme="minorBidi"/>
            <w:b w:val="0"/>
            <w:smallCaps w:val="0"/>
            <w:noProof/>
            <w:sz w:val="24"/>
            <w:szCs w:val="24"/>
          </w:rPr>
          <w:tab/>
        </w:r>
        <w:r w:rsidDel="005A5DEC">
          <w:rPr>
            <w:noProof/>
          </w:rPr>
          <w:delText>Discussion</w:delText>
        </w:r>
        <w:r w:rsidDel="005A5DEC">
          <w:rPr>
            <w:noProof/>
          </w:rPr>
          <w:tab/>
          <w:delText>214</w:delText>
        </w:r>
      </w:del>
    </w:p>
    <w:p w14:paraId="6819153C" w14:textId="6984601F" w:rsidR="00372731" w:rsidDel="005A5DEC" w:rsidRDefault="00372731">
      <w:pPr>
        <w:pStyle w:val="TOC1"/>
        <w:rPr>
          <w:del w:id="227" w:author="Nicholas Weatherley" w:date="2019-03-10T21:17:00Z"/>
          <w:rFonts w:asciiTheme="minorHAnsi" w:eastAsiaTheme="minorEastAsia" w:hAnsiTheme="minorHAnsi" w:cstheme="minorBidi"/>
          <w:b w:val="0"/>
          <w:caps w:val="0"/>
          <w:noProof/>
          <w:sz w:val="24"/>
          <w:szCs w:val="24"/>
        </w:rPr>
      </w:pPr>
      <w:del w:id="228" w:author="Nicholas Weatherley" w:date="2019-03-10T21:17:00Z">
        <w:r w:rsidDel="005A5DEC">
          <w:rPr>
            <w:noProof/>
          </w:rPr>
          <w:delText>Chapter 6: Xenon Chemical Shift Saturation Recovery and Spectroscopy</w:delText>
        </w:r>
        <w:r w:rsidDel="005A5DEC">
          <w:rPr>
            <w:noProof/>
          </w:rPr>
          <w:tab/>
          <w:delText>219</w:delText>
        </w:r>
      </w:del>
    </w:p>
    <w:p w14:paraId="25508095" w14:textId="0C685A60" w:rsidR="00372731" w:rsidDel="005A5DEC" w:rsidRDefault="00372731">
      <w:pPr>
        <w:pStyle w:val="TOC2"/>
        <w:rPr>
          <w:del w:id="229" w:author="Nicholas Weatherley" w:date="2019-03-10T21:17:00Z"/>
          <w:rFonts w:asciiTheme="minorHAnsi" w:eastAsiaTheme="minorEastAsia" w:hAnsiTheme="minorHAnsi" w:cstheme="minorBidi"/>
          <w:b w:val="0"/>
          <w:smallCaps w:val="0"/>
          <w:noProof/>
          <w:sz w:val="24"/>
          <w:szCs w:val="24"/>
        </w:rPr>
      </w:pPr>
      <w:del w:id="230" w:author="Nicholas Weatherley" w:date="2019-03-10T21:17:00Z">
        <w:r w:rsidDel="005A5DEC">
          <w:rPr>
            <w:noProof/>
          </w:rPr>
          <w:delText>6.1</w:delText>
        </w:r>
        <w:r w:rsidDel="005A5DEC">
          <w:rPr>
            <w:rFonts w:asciiTheme="minorHAnsi" w:eastAsiaTheme="minorEastAsia" w:hAnsiTheme="minorHAnsi" w:cstheme="minorBidi"/>
            <w:b w:val="0"/>
            <w:smallCaps w:val="0"/>
            <w:noProof/>
            <w:sz w:val="24"/>
            <w:szCs w:val="24"/>
          </w:rPr>
          <w:tab/>
        </w:r>
        <w:r w:rsidDel="005A5DEC">
          <w:rPr>
            <w:noProof/>
          </w:rPr>
          <w:delText>Methods of analysis</w:delText>
        </w:r>
        <w:r w:rsidDel="005A5DEC">
          <w:rPr>
            <w:noProof/>
          </w:rPr>
          <w:tab/>
          <w:delText>220</w:delText>
        </w:r>
      </w:del>
    </w:p>
    <w:p w14:paraId="1C61892E" w14:textId="6DA577B9" w:rsidR="00372731" w:rsidDel="005A5DEC" w:rsidRDefault="00372731">
      <w:pPr>
        <w:pStyle w:val="TOC2"/>
        <w:rPr>
          <w:del w:id="231" w:author="Nicholas Weatherley" w:date="2019-03-10T21:17:00Z"/>
          <w:rFonts w:asciiTheme="minorHAnsi" w:eastAsiaTheme="minorEastAsia" w:hAnsiTheme="minorHAnsi" w:cstheme="minorBidi"/>
          <w:b w:val="0"/>
          <w:smallCaps w:val="0"/>
          <w:noProof/>
          <w:sz w:val="24"/>
          <w:szCs w:val="24"/>
        </w:rPr>
      </w:pPr>
      <w:del w:id="232" w:author="Nicholas Weatherley" w:date="2019-03-10T21:17:00Z">
        <w:r w:rsidDel="005A5DEC">
          <w:rPr>
            <w:noProof/>
          </w:rPr>
          <w:delText>6.2</w:delText>
        </w:r>
        <w:r w:rsidDel="005A5DEC">
          <w:rPr>
            <w:rFonts w:asciiTheme="minorHAnsi" w:eastAsiaTheme="minorEastAsia" w:hAnsiTheme="minorHAnsi" w:cstheme="minorBidi"/>
            <w:b w:val="0"/>
            <w:smallCaps w:val="0"/>
            <w:noProof/>
            <w:sz w:val="24"/>
            <w:szCs w:val="24"/>
          </w:rPr>
          <w:tab/>
        </w:r>
        <w:r w:rsidDel="005A5DEC">
          <w:rPr>
            <w:noProof/>
          </w:rPr>
          <w:delText>Chemical Shift Saturation Recovery</w:delText>
        </w:r>
        <w:r w:rsidDel="005A5DEC">
          <w:rPr>
            <w:noProof/>
          </w:rPr>
          <w:tab/>
          <w:delText>226</w:delText>
        </w:r>
      </w:del>
    </w:p>
    <w:p w14:paraId="64D87443" w14:textId="3D63B49B" w:rsidR="00372731" w:rsidDel="005A5DEC" w:rsidRDefault="00372731">
      <w:pPr>
        <w:pStyle w:val="TOC2"/>
        <w:rPr>
          <w:del w:id="233" w:author="Nicholas Weatherley" w:date="2019-03-10T21:17:00Z"/>
          <w:rFonts w:asciiTheme="minorHAnsi" w:eastAsiaTheme="minorEastAsia" w:hAnsiTheme="minorHAnsi" w:cstheme="minorBidi"/>
          <w:b w:val="0"/>
          <w:smallCaps w:val="0"/>
          <w:noProof/>
          <w:sz w:val="24"/>
          <w:szCs w:val="24"/>
        </w:rPr>
      </w:pPr>
      <w:del w:id="234" w:author="Nicholas Weatherley" w:date="2019-03-10T21:17:00Z">
        <w:r w:rsidDel="005A5DEC">
          <w:rPr>
            <w:noProof/>
          </w:rPr>
          <w:delText>6.3</w:delText>
        </w:r>
        <w:r w:rsidDel="005A5DEC">
          <w:rPr>
            <w:rFonts w:asciiTheme="minorHAnsi" w:eastAsiaTheme="minorEastAsia" w:hAnsiTheme="minorHAnsi" w:cstheme="minorBidi"/>
            <w:b w:val="0"/>
            <w:smallCaps w:val="0"/>
            <w:noProof/>
            <w:sz w:val="24"/>
            <w:szCs w:val="24"/>
          </w:rPr>
          <w:tab/>
        </w:r>
        <w:r w:rsidDel="005A5DEC">
          <w:rPr>
            <w:noProof/>
          </w:rPr>
          <w:delText>High-Resolution Spectroscopy</w:delText>
        </w:r>
        <w:r w:rsidDel="005A5DEC">
          <w:rPr>
            <w:noProof/>
          </w:rPr>
          <w:tab/>
          <w:delText>237</w:delText>
        </w:r>
      </w:del>
    </w:p>
    <w:p w14:paraId="5EF12447" w14:textId="58D5D85E" w:rsidR="00372731" w:rsidDel="005A5DEC" w:rsidRDefault="00372731">
      <w:pPr>
        <w:pStyle w:val="TOC2"/>
        <w:rPr>
          <w:del w:id="235" w:author="Nicholas Weatherley" w:date="2019-03-10T21:17:00Z"/>
          <w:rFonts w:asciiTheme="minorHAnsi" w:eastAsiaTheme="minorEastAsia" w:hAnsiTheme="minorHAnsi" w:cstheme="minorBidi"/>
          <w:b w:val="0"/>
          <w:smallCaps w:val="0"/>
          <w:noProof/>
          <w:sz w:val="24"/>
          <w:szCs w:val="24"/>
        </w:rPr>
      </w:pPr>
      <w:del w:id="236" w:author="Nicholas Weatherley" w:date="2019-03-10T21:17:00Z">
        <w:r w:rsidDel="005A5DEC">
          <w:rPr>
            <w:noProof/>
          </w:rPr>
          <w:delText>6.4</w:delText>
        </w:r>
        <w:r w:rsidDel="005A5DEC">
          <w:rPr>
            <w:rFonts w:asciiTheme="minorHAnsi" w:eastAsiaTheme="minorEastAsia" w:hAnsiTheme="minorHAnsi" w:cstheme="minorBidi"/>
            <w:b w:val="0"/>
            <w:smallCaps w:val="0"/>
            <w:noProof/>
            <w:sz w:val="24"/>
            <w:szCs w:val="24"/>
          </w:rPr>
          <w:tab/>
        </w:r>
        <w:r w:rsidDel="005A5DEC">
          <w:rPr>
            <w:noProof/>
          </w:rPr>
          <w:delText>Discussion</w:delText>
        </w:r>
        <w:r w:rsidDel="005A5DEC">
          <w:rPr>
            <w:noProof/>
          </w:rPr>
          <w:tab/>
          <w:delText>253</w:delText>
        </w:r>
      </w:del>
    </w:p>
    <w:p w14:paraId="64098DE2" w14:textId="76016A79" w:rsidR="00372731" w:rsidDel="005A5DEC" w:rsidRDefault="00372731">
      <w:pPr>
        <w:pStyle w:val="TOC1"/>
        <w:rPr>
          <w:del w:id="237" w:author="Nicholas Weatherley" w:date="2019-03-10T21:17:00Z"/>
          <w:rFonts w:asciiTheme="minorHAnsi" w:eastAsiaTheme="minorEastAsia" w:hAnsiTheme="minorHAnsi" w:cstheme="minorBidi"/>
          <w:b w:val="0"/>
          <w:caps w:val="0"/>
          <w:noProof/>
          <w:sz w:val="24"/>
          <w:szCs w:val="24"/>
        </w:rPr>
      </w:pPr>
      <w:del w:id="238" w:author="Nicholas Weatherley" w:date="2019-03-10T21:17:00Z">
        <w:r w:rsidDel="005A5DEC">
          <w:rPr>
            <w:noProof/>
          </w:rPr>
          <w:delText>Chapter 7: Dynamic Contrast-Enhanced Imaging</w:delText>
        </w:r>
        <w:r w:rsidDel="005A5DEC">
          <w:rPr>
            <w:noProof/>
          </w:rPr>
          <w:tab/>
          <w:delText>259</w:delText>
        </w:r>
      </w:del>
    </w:p>
    <w:p w14:paraId="5D950BFD" w14:textId="6C234C56" w:rsidR="00372731" w:rsidDel="005A5DEC" w:rsidRDefault="00372731">
      <w:pPr>
        <w:pStyle w:val="TOC2"/>
        <w:rPr>
          <w:del w:id="239" w:author="Nicholas Weatherley" w:date="2019-03-10T21:17:00Z"/>
          <w:rFonts w:asciiTheme="minorHAnsi" w:eastAsiaTheme="minorEastAsia" w:hAnsiTheme="minorHAnsi" w:cstheme="minorBidi"/>
          <w:b w:val="0"/>
          <w:smallCaps w:val="0"/>
          <w:noProof/>
          <w:sz w:val="24"/>
          <w:szCs w:val="24"/>
        </w:rPr>
      </w:pPr>
      <w:del w:id="240" w:author="Nicholas Weatherley" w:date="2019-03-10T21:17:00Z">
        <w:r w:rsidDel="005A5DEC">
          <w:rPr>
            <w:noProof/>
          </w:rPr>
          <w:delText>7.1</w:delText>
        </w:r>
        <w:r w:rsidDel="005A5DEC">
          <w:rPr>
            <w:rFonts w:asciiTheme="minorHAnsi" w:eastAsiaTheme="minorEastAsia" w:hAnsiTheme="minorHAnsi" w:cstheme="minorBidi"/>
            <w:b w:val="0"/>
            <w:smallCaps w:val="0"/>
            <w:noProof/>
            <w:sz w:val="24"/>
            <w:szCs w:val="24"/>
          </w:rPr>
          <w:tab/>
        </w:r>
        <w:r w:rsidDel="005A5DEC">
          <w:rPr>
            <w:noProof/>
          </w:rPr>
          <w:delText>Methods of analysis</w:delText>
        </w:r>
        <w:r w:rsidDel="005A5DEC">
          <w:rPr>
            <w:noProof/>
          </w:rPr>
          <w:tab/>
          <w:delText>260</w:delText>
        </w:r>
      </w:del>
    </w:p>
    <w:p w14:paraId="39F9D089" w14:textId="6EC24083" w:rsidR="00372731" w:rsidDel="005A5DEC" w:rsidRDefault="00372731">
      <w:pPr>
        <w:pStyle w:val="TOC2"/>
        <w:rPr>
          <w:del w:id="241" w:author="Nicholas Weatherley" w:date="2019-03-10T21:17:00Z"/>
          <w:rFonts w:asciiTheme="minorHAnsi" w:eastAsiaTheme="minorEastAsia" w:hAnsiTheme="minorHAnsi" w:cstheme="minorBidi"/>
          <w:b w:val="0"/>
          <w:smallCaps w:val="0"/>
          <w:noProof/>
          <w:sz w:val="24"/>
          <w:szCs w:val="24"/>
        </w:rPr>
      </w:pPr>
      <w:del w:id="242" w:author="Nicholas Weatherley" w:date="2019-03-10T21:17:00Z">
        <w:r w:rsidDel="005A5DEC">
          <w:rPr>
            <w:noProof/>
          </w:rPr>
          <w:delText>7.2</w:delText>
        </w:r>
        <w:r w:rsidDel="005A5DEC">
          <w:rPr>
            <w:rFonts w:asciiTheme="minorHAnsi" w:eastAsiaTheme="minorEastAsia" w:hAnsiTheme="minorHAnsi" w:cstheme="minorBidi"/>
            <w:b w:val="0"/>
            <w:smallCaps w:val="0"/>
            <w:noProof/>
            <w:sz w:val="24"/>
            <w:szCs w:val="24"/>
          </w:rPr>
          <w:tab/>
        </w:r>
        <w:r w:rsidDel="005A5DEC">
          <w:rPr>
            <w:noProof/>
          </w:rPr>
          <w:delText>Qualitative Analysis</w:delText>
        </w:r>
        <w:r w:rsidDel="005A5DEC">
          <w:rPr>
            <w:noProof/>
          </w:rPr>
          <w:tab/>
          <w:delText>266</w:delText>
        </w:r>
      </w:del>
    </w:p>
    <w:p w14:paraId="3FC1F9A0" w14:textId="43397D5E" w:rsidR="00372731" w:rsidDel="005A5DEC" w:rsidRDefault="00372731">
      <w:pPr>
        <w:pStyle w:val="TOC2"/>
        <w:rPr>
          <w:del w:id="243" w:author="Nicholas Weatherley" w:date="2019-03-10T21:17:00Z"/>
          <w:rFonts w:asciiTheme="minorHAnsi" w:eastAsiaTheme="minorEastAsia" w:hAnsiTheme="minorHAnsi" w:cstheme="minorBidi"/>
          <w:b w:val="0"/>
          <w:smallCaps w:val="0"/>
          <w:noProof/>
          <w:sz w:val="24"/>
          <w:szCs w:val="24"/>
        </w:rPr>
      </w:pPr>
      <w:del w:id="244" w:author="Nicholas Weatherley" w:date="2019-03-10T21:17:00Z">
        <w:r w:rsidDel="005A5DEC">
          <w:rPr>
            <w:noProof/>
          </w:rPr>
          <w:delText>7.3</w:delText>
        </w:r>
        <w:r w:rsidDel="005A5DEC">
          <w:rPr>
            <w:rFonts w:asciiTheme="minorHAnsi" w:eastAsiaTheme="minorEastAsia" w:hAnsiTheme="minorHAnsi" w:cstheme="minorBidi"/>
            <w:b w:val="0"/>
            <w:smallCaps w:val="0"/>
            <w:noProof/>
            <w:sz w:val="24"/>
            <w:szCs w:val="24"/>
          </w:rPr>
          <w:tab/>
        </w:r>
        <w:r w:rsidDel="005A5DEC">
          <w:rPr>
            <w:noProof/>
          </w:rPr>
          <w:delText>Quantitative outcomes</w:delText>
        </w:r>
        <w:r w:rsidDel="005A5DEC">
          <w:rPr>
            <w:noProof/>
          </w:rPr>
          <w:tab/>
          <w:delText>273</w:delText>
        </w:r>
      </w:del>
    </w:p>
    <w:p w14:paraId="0F925182" w14:textId="2DD21D09" w:rsidR="00372731" w:rsidDel="005A5DEC" w:rsidRDefault="00372731">
      <w:pPr>
        <w:pStyle w:val="TOC2"/>
        <w:rPr>
          <w:del w:id="245" w:author="Nicholas Weatherley" w:date="2019-03-10T21:17:00Z"/>
          <w:rFonts w:asciiTheme="minorHAnsi" w:eastAsiaTheme="minorEastAsia" w:hAnsiTheme="minorHAnsi" w:cstheme="minorBidi"/>
          <w:b w:val="0"/>
          <w:smallCaps w:val="0"/>
          <w:noProof/>
          <w:sz w:val="24"/>
          <w:szCs w:val="24"/>
        </w:rPr>
      </w:pPr>
      <w:del w:id="246" w:author="Nicholas Weatherley" w:date="2019-03-10T21:17:00Z">
        <w:r w:rsidDel="005A5DEC">
          <w:rPr>
            <w:noProof/>
          </w:rPr>
          <w:delText>7.4</w:delText>
        </w:r>
        <w:r w:rsidDel="005A5DEC">
          <w:rPr>
            <w:rFonts w:asciiTheme="minorHAnsi" w:eastAsiaTheme="minorEastAsia" w:hAnsiTheme="minorHAnsi" w:cstheme="minorBidi"/>
            <w:b w:val="0"/>
            <w:smallCaps w:val="0"/>
            <w:noProof/>
            <w:sz w:val="24"/>
            <w:szCs w:val="24"/>
          </w:rPr>
          <w:tab/>
        </w:r>
        <w:r w:rsidDel="005A5DEC">
          <w:rPr>
            <w:noProof/>
          </w:rPr>
          <w:delText>Discussion</w:delText>
        </w:r>
        <w:r w:rsidDel="005A5DEC">
          <w:rPr>
            <w:noProof/>
          </w:rPr>
          <w:tab/>
          <w:delText>285</w:delText>
        </w:r>
      </w:del>
    </w:p>
    <w:p w14:paraId="7B4DAEA8" w14:textId="164D1365" w:rsidR="00372731" w:rsidDel="005A5DEC" w:rsidRDefault="00372731">
      <w:pPr>
        <w:pStyle w:val="TOC1"/>
        <w:rPr>
          <w:del w:id="247" w:author="Nicholas Weatherley" w:date="2019-03-10T21:17:00Z"/>
          <w:rFonts w:asciiTheme="minorHAnsi" w:eastAsiaTheme="minorEastAsia" w:hAnsiTheme="minorHAnsi" w:cstheme="minorBidi"/>
          <w:b w:val="0"/>
          <w:caps w:val="0"/>
          <w:noProof/>
          <w:sz w:val="24"/>
          <w:szCs w:val="24"/>
        </w:rPr>
      </w:pPr>
      <w:del w:id="248" w:author="Nicholas Weatherley" w:date="2019-03-10T21:17:00Z">
        <w:r w:rsidDel="005A5DEC">
          <w:rPr>
            <w:noProof/>
          </w:rPr>
          <w:delText>Chapter 8: Multimodal Imaging in IPF: Conclusions</w:delText>
        </w:r>
        <w:r w:rsidDel="005A5DEC">
          <w:rPr>
            <w:noProof/>
          </w:rPr>
          <w:tab/>
          <w:delText>291</w:delText>
        </w:r>
      </w:del>
    </w:p>
    <w:p w14:paraId="6E325957" w14:textId="5C8B1F7A" w:rsidR="00372731" w:rsidDel="005A5DEC" w:rsidRDefault="00372731">
      <w:pPr>
        <w:pStyle w:val="TOC2"/>
        <w:rPr>
          <w:del w:id="249" w:author="Nicholas Weatherley" w:date="2019-03-10T21:17:00Z"/>
          <w:rFonts w:asciiTheme="minorHAnsi" w:eastAsiaTheme="minorEastAsia" w:hAnsiTheme="minorHAnsi" w:cstheme="minorBidi"/>
          <w:b w:val="0"/>
          <w:smallCaps w:val="0"/>
          <w:noProof/>
          <w:sz w:val="24"/>
          <w:szCs w:val="24"/>
        </w:rPr>
      </w:pPr>
      <w:del w:id="250" w:author="Nicholas Weatherley" w:date="2019-03-10T21:17:00Z">
        <w:r w:rsidDel="005A5DEC">
          <w:rPr>
            <w:noProof/>
          </w:rPr>
          <w:delText>8.1</w:delText>
        </w:r>
        <w:r w:rsidDel="005A5DEC">
          <w:rPr>
            <w:rFonts w:asciiTheme="minorHAnsi" w:eastAsiaTheme="minorEastAsia" w:hAnsiTheme="minorHAnsi" w:cstheme="minorBidi"/>
            <w:b w:val="0"/>
            <w:smallCaps w:val="0"/>
            <w:noProof/>
            <w:sz w:val="24"/>
            <w:szCs w:val="24"/>
          </w:rPr>
          <w:tab/>
        </w:r>
        <w:r w:rsidDel="005A5DEC">
          <w:rPr>
            <w:noProof/>
          </w:rPr>
          <w:delText>Key Outcomes</w:delText>
        </w:r>
        <w:r w:rsidDel="005A5DEC">
          <w:rPr>
            <w:noProof/>
          </w:rPr>
          <w:tab/>
          <w:delText>292</w:delText>
        </w:r>
      </w:del>
    </w:p>
    <w:p w14:paraId="1C9A579E" w14:textId="36061D6E" w:rsidR="00372731" w:rsidDel="005A5DEC" w:rsidRDefault="00372731">
      <w:pPr>
        <w:pStyle w:val="TOC2"/>
        <w:rPr>
          <w:del w:id="251" w:author="Nicholas Weatherley" w:date="2019-03-10T21:17:00Z"/>
          <w:rFonts w:asciiTheme="minorHAnsi" w:eastAsiaTheme="minorEastAsia" w:hAnsiTheme="minorHAnsi" w:cstheme="minorBidi"/>
          <w:b w:val="0"/>
          <w:smallCaps w:val="0"/>
          <w:noProof/>
          <w:sz w:val="24"/>
          <w:szCs w:val="24"/>
        </w:rPr>
      </w:pPr>
      <w:del w:id="252" w:author="Nicholas Weatherley" w:date="2019-03-10T21:17:00Z">
        <w:r w:rsidDel="005A5DEC">
          <w:rPr>
            <w:noProof/>
          </w:rPr>
          <w:delText>8.2</w:delText>
        </w:r>
        <w:r w:rsidDel="005A5DEC">
          <w:rPr>
            <w:rFonts w:asciiTheme="minorHAnsi" w:eastAsiaTheme="minorEastAsia" w:hAnsiTheme="minorHAnsi" w:cstheme="minorBidi"/>
            <w:b w:val="0"/>
            <w:smallCaps w:val="0"/>
            <w:noProof/>
            <w:sz w:val="24"/>
            <w:szCs w:val="24"/>
          </w:rPr>
          <w:tab/>
        </w:r>
        <w:r w:rsidDel="005A5DEC">
          <w:rPr>
            <w:noProof/>
          </w:rPr>
          <w:delText>Limitations</w:delText>
        </w:r>
        <w:r w:rsidDel="005A5DEC">
          <w:rPr>
            <w:noProof/>
          </w:rPr>
          <w:tab/>
          <w:delText>297</w:delText>
        </w:r>
      </w:del>
    </w:p>
    <w:p w14:paraId="6820095C" w14:textId="1F0EA2AB" w:rsidR="00372731" w:rsidDel="005A5DEC" w:rsidRDefault="00372731">
      <w:pPr>
        <w:pStyle w:val="TOC2"/>
        <w:rPr>
          <w:del w:id="253" w:author="Nicholas Weatherley" w:date="2019-03-10T21:17:00Z"/>
          <w:rFonts w:asciiTheme="minorHAnsi" w:eastAsiaTheme="minorEastAsia" w:hAnsiTheme="minorHAnsi" w:cstheme="minorBidi"/>
          <w:b w:val="0"/>
          <w:smallCaps w:val="0"/>
          <w:noProof/>
          <w:sz w:val="24"/>
          <w:szCs w:val="24"/>
        </w:rPr>
      </w:pPr>
      <w:del w:id="254" w:author="Nicholas Weatherley" w:date="2019-03-10T21:17:00Z">
        <w:r w:rsidDel="005A5DEC">
          <w:rPr>
            <w:noProof/>
          </w:rPr>
          <w:delText>8.3</w:delText>
        </w:r>
        <w:r w:rsidDel="005A5DEC">
          <w:rPr>
            <w:rFonts w:asciiTheme="minorHAnsi" w:eastAsiaTheme="minorEastAsia" w:hAnsiTheme="minorHAnsi" w:cstheme="minorBidi"/>
            <w:b w:val="0"/>
            <w:smallCaps w:val="0"/>
            <w:noProof/>
            <w:sz w:val="24"/>
            <w:szCs w:val="24"/>
          </w:rPr>
          <w:tab/>
        </w:r>
        <w:r w:rsidDel="005A5DEC">
          <w:rPr>
            <w:noProof/>
          </w:rPr>
          <w:delText>Further Work in MRI and IPF.</w:delText>
        </w:r>
        <w:r w:rsidDel="005A5DEC">
          <w:rPr>
            <w:noProof/>
          </w:rPr>
          <w:tab/>
          <w:delText>300</w:delText>
        </w:r>
      </w:del>
    </w:p>
    <w:p w14:paraId="3013FAC5" w14:textId="28FFF5AB" w:rsidR="00372731" w:rsidDel="005A5DEC" w:rsidRDefault="00372731">
      <w:pPr>
        <w:pStyle w:val="TOC2"/>
        <w:rPr>
          <w:del w:id="255" w:author="Nicholas Weatherley" w:date="2019-03-10T21:17:00Z"/>
          <w:rFonts w:asciiTheme="minorHAnsi" w:eastAsiaTheme="minorEastAsia" w:hAnsiTheme="minorHAnsi" w:cstheme="minorBidi"/>
          <w:b w:val="0"/>
          <w:smallCaps w:val="0"/>
          <w:noProof/>
          <w:sz w:val="24"/>
          <w:szCs w:val="24"/>
        </w:rPr>
      </w:pPr>
      <w:del w:id="256" w:author="Nicholas Weatherley" w:date="2019-03-10T21:17:00Z">
        <w:r w:rsidDel="005A5DEC">
          <w:rPr>
            <w:noProof/>
          </w:rPr>
          <w:delText>8.4</w:delText>
        </w:r>
        <w:r w:rsidDel="005A5DEC">
          <w:rPr>
            <w:rFonts w:asciiTheme="minorHAnsi" w:eastAsiaTheme="minorEastAsia" w:hAnsiTheme="minorHAnsi" w:cstheme="minorBidi"/>
            <w:b w:val="0"/>
            <w:smallCaps w:val="0"/>
            <w:noProof/>
            <w:sz w:val="24"/>
            <w:szCs w:val="24"/>
          </w:rPr>
          <w:tab/>
        </w:r>
        <w:r w:rsidDel="005A5DEC">
          <w:rPr>
            <w:noProof/>
          </w:rPr>
          <w:delText>Closing Statement</w:delText>
        </w:r>
        <w:r w:rsidDel="005A5DEC">
          <w:rPr>
            <w:noProof/>
          </w:rPr>
          <w:tab/>
          <w:delText>302</w:delText>
        </w:r>
      </w:del>
    </w:p>
    <w:p w14:paraId="09882412" w14:textId="44E8A674" w:rsidR="00372731" w:rsidDel="005A5DEC" w:rsidRDefault="00372731">
      <w:pPr>
        <w:pStyle w:val="TOC1"/>
        <w:rPr>
          <w:del w:id="257" w:author="Nicholas Weatherley" w:date="2019-03-10T21:17:00Z"/>
          <w:rFonts w:asciiTheme="minorHAnsi" w:eastAsiaTheme="minorEastAsia" w:hAnsiTheme="minorHAnsi" w:cstheme="minorBidi"/>
          <w:b w:val="0"/>
          <w:caps w:val="0"/>
          <w:noProof/>
          <w:sz w:val="24"/>
          <w:szCs w:val="24"/>
        </w:rPr>
      </w:pPr>
      <w:del w:id="258" w:author="Nicholas Weatherley" w:date="2019-03-10T21:17:00Z">
        <w:r w:rsidDel="005A5DEC">
          <w:rPr>
            <w:noProof/>
          </w:rPr>
          <w:delText>REFERENCES</w:delText>
        </w:r>
        <w:r w:rsidDel="005A5DEC">
          <w:rPr>
            <w:noProof/>
          </w:rPr>
          <w:tab/>
          <w:delText>303</w:delText>
        </w:r>
      </w:del>
    </w:p>
    <w:p w14:paraId="46DC8B79" w14:textId="1BF17114" w:rsidR="00372731" w:rsidDel="005A5DEC" w:rsidRDefault="00372731">
      <w:pPr>
        <w:pStyle w:val="TOC1"/>
        <w:rPr>
          <w:del w:id="259" w:author="Nicholas Weatherley" w:date="2019-03-10T21:17:00Z"/>
          <w:rFonts w:asciiTheme="minorHAnsi" w:eastAsiaTheme="minorEastAsia" w:hAnsiTheme="minorHAnsi" w:cstheme="minorBidi"/>
          <w:b w:val="0"/>
          <w:caps w:val="0"/>
          <w:noProof/>
          <w:sz w:val="24"/>
          <w:szCs w:val="24"/>
        </w:rPr>
      </w:pPr>
      <w:del w:id="260" w:author="Nicholas Weatherley" w:date="2019-03-10T21:17:00Z">
        <w:r w:rsidDel="005A5DEC">
          <w:rPr>
            <w:noProof/>
          </w:rPr>
          <w:delText>Appendix 1:  Research Output</w:delText>
        </w:r>
        <w:r w:rsidDel="005A5DEC">
          <w:rPr>
            <w:noProof/>
          </w:rPr>
          <w:tab/>
          <w:delText>342</w:delText>
        </w:r>
      </w:del>
    </w:p>
    <w:p w14:paraId="15DF7EFF" w14:textId="3242788F" w:rsidR="00372731" w:rsidDel="005A5DEC" w:rsidRDefault="00372731">
      <w:pPr>
        <w:pStyle w:val="TOC2"/>
        <w:rPr>
          <w:del w:id="261" w:author="Nicholas Weatherley" w:date="2019-03-10T21:17:00Z"/>
          <w:rFonts w:asciiTheme="minorHAnsi" w:eastAsiaTheme="minorEastAsia" w:hAnsiTheme="minorHAnsi" w:cstheme="minorBidi"/>
          <w:b w:val="0"/>
          <w:smallCaps w:val="0"/>
          <w:noProof/>
          <w:sz w:val="24"/>
          <w:szCs w:val="24"/>
        </w:rPr>
      </w:pPr>
      <w:del w:id="262" w:author="Nicholas Weatherley" w:date="2019-03-10T21:17:00Z">
        <w:r w:rsidRPr="00950505" w:rsidDel="005A5DEC">
          <w:rPr>
            <w:noProof/>
            <w:kern w:val="32"/>
          </w:rPr>
          <w:delText>Manuscripts in Peer-Reviewed Journals</w:delText>
        </w:r>
        <w:r w:rsidDel="005A5DEC">
          <w:rPr>
            <w:noProof/>
          </w:rPr>
          <w:tab/>
          <w:delText>342</w:delText>
        </w:r>
      </w:del>
    </w:p>
    <w:p w14:paraId="3A17AE8A" w14:textId="4D0E0417" w:rsidR="00372731" w:rsidDel="005A5DEC" w:rsidRDefault="00372731">
      <w:pPr>
        <w:pStyle w:val="TOC2"/>
        <w:rPr>
          <w:del w:id="263" w:author="Nicholas Weatherley" w:date="2019-03-10T21:17:00Z"/>
          <w:rFonts w:asciiTheme="minorHAnsi" w:eastAsiaTheme="minorEastAsia" w:hAnsiTheme="minorHAnsi" w:cstheme="minorBidi"/>
          <w:b w:val="0"/>
          <w:smallCaps w:val="0"/>
          <w:noProof/>
          <w:sz w:val="24"/>
          <w:szCs w:val="24"/>
        </w:rPr>
      </w:pPr>
      <w:del w:id="264" w:author="Nicholas Weatherley" w:date="2019-03-10T21:17:00Z">
        <w:r w:rsidRPr="00950505" w:rsidDel="005A5DEC">
          <w:rPr>
            <w:noProof/>
            <w:kern w:val="32"/>
          </w:rPr>
          <w:delText>Conference Abstract Proceedings and Presentations</w:delText>
        </w:r>
        <w:r w:rsidDel="005A5DEC">
          <w:rPr>
            <w:noProof/>
          </w:rPr>
          <w:tab/>
          <w:delText>343</w:delText>
        </w:r>
      </w:del>
    </w:p>
    <w:p w14:paraId="398FBCEC" w14:textId="1AEC2AB9" w:rsidR="00372731" w:rsidDel="005A5DEC" w:rsidRDefault="00372731">
      <w:pPr>
        <w:pStyle w:val="TOC2"/>
        <w:rPr>
          <w:del w:id="265" w:author="Nicholas Weatherley" w:date="2019-03-10T21:17:00Z"/>
          <w:rFonts w:asciiTheme="minorHAnsi" w:eastAsiaTheme="minorEastAsia" w:hAnsiTheme="minorHAnsi" w:cstheme="minorBidi"/>
          <w:b w:val="0"/>
          <w:smallCaps w:val="0"/>
          <w:noProof/>
          <w:sz w:val="24"/>
          <w:szCs w:val="24"/>
        </w:rPr>
      </w:pPr>
      <w:del w:id="266" w:author="Nicholas Weatherley" w:date="2019-03-10T21:17:00Z">
        <w:r w:rsidRPr="00950505" w:rsidDel="005A5DEC">
          <w:rPr>
            <w:noProof/>
            <w:kern w:val="32"/>
          </w:rPr>
          <w:delText>Invited Speaker Events</w:delText>
        </w:r>
        <w:r w:rsidDel="005A5DEC">
          <w:rPr>
            <w:noProof/>
          </w:rPr>
          <w:tab/>
          <w:delText>345</w:delText>
        </w:r>
      </w:del>
    </w:p>
    <w:p w14:paraId="5A4F8CF0" w14:textId="09553986" w:rsidR="00372731" w:rsidDel="005A5DEC" w:rsidRDefault="00372731">
      <w:pPr>
        <w:pStyle w:val="TOC2"/>
        <w:rPr>
          <w:del w:id="267" w:author="Nicholas Weatherley" w:date="2019-03-10T21:17:00Z"/>
          <w:rFonts w:asciiTheme="minorHAnsi" w:eastAsiaTheme="minorEastAsia" w:hAnsiTheme="minorHAnsi" w:cstheme="minorBidi"/>
          <w:b w:val="0"/>
          <w:smallCaps w:val="0"/>
          <w:noProof/>
          <w:sz w:val="24"/>
          <w:szCs w:val="24"/>
        </w:rPr>
      </w:pPr>
      <w:del w:id="268" w:author="Nicholas Weatherley" w:date="2019-03-10T21:17:00Z">
        <w:r w:rsidRPr="00950505" w:rsidDel="005A5DEC">
          <w:rPr>
            <w:noProof/>
            <w:kern w:val="32"/>
          </w:rPr>
          <w:delText>Awards</w:delText>
        </w:r>
        <w:r w:rsidDel="005A5DEC">
          <w:rPr>
            <w:noProof/>
          </w:rPr>
          <w:tab/>
          <w:delText>345</w:delText>
        </w:r>
      </w:del>
    </w:p>
    <w:p w14:paraId="38DEBFE9" w14:textId="3290404E" w:rsidR="00372731" w:rsidDel="005A5DEC" w:rsidRDefault="00372731">
      <w:pPr>
        <w:pStyle w:val="TOC1"/>
        <w:rPr>
          <w:del w:id="269" w:author="Nicholas Weatherley" w:date="2019-03-10T21:17:00Z"/>
          <w:rFonts w:asciiTheme="minorHAnsi" w:eastAsiaTheme="minorEastAsia" w:hAnsiTheme="minorHAnsi" w:cstheme="minorBidi"/>
          <w:b w:val="0"/>
          <w:caps w:val="0"/>
          <w:noProof/>
          <w:sz w:val="24"/>
          <w:szCs w:val="24"/>
        </w:rPr>
      </w:pPr>
      <w:del w:id="270" w:author="Nicholas Weatherley" w:date="2019-03-10T21:17:00Z">
        <w:r w:rsidDel="005A5DEC">
          <w:rPr>
            <w:noProof/>
          </w:rPr>
          <w:delText>Appendix 2: Participant Information Sheet</w:delText>
        </w:r>
        <w:r w:rsidDel="005A5DEC">
          <w:rPr>
            <w:noProof/>
          </w:rPr>
          <w:tab/>
          <w:delText>346</w:delText>
        </w:r>
      </w:del>
    </w:p>
    <w:p w14:paraId="5661D4C3" w14:textId="1B6AE666" w:rsidR="00746FBE" w:rsidRDefault="00746FBE" w:rsidP="00746FBE">
      <w:pPr>
        <w:rPr>
          <w:rFonts w:cs="Arial"/>
          <w:b/>
          <w:u w:val="single"/>
        </w:rPr>
      </w:pPr>
      <w:r>
        <w:rPr>
          <w:rFonts w:cs="Arial"/>
          <w:b/>
          <w:u w:val="single"/>
        </w:rPr>
        <w:fldChar w:fldCharType="end"/>
      </w:r>
    </w:p>
    <w:p w14:paraId="3809B724" w14:textId="1F6C4EB1" w:rsidR="004D1FC7" w:rsidRDefault="002019BB" w:rsidP="00BC7CC4">
      <w:pPr>
        <w:pStyle w:val="Pre-chapterHeading1"/>
      </w:pPr>
      <w:bookmarkStart w:id="271" w:name="_Toc364347250"/>
      <w:bookmarkStart w:id="272" w:name="_Toc364347344"/>
      <w:bookmarkStart w:id="273" w:name="_Toc3145051"/>
      <w:r>
        <w:lastRenderedPageBreak/>
        <w:t>List</w:t>
      </w:r>
      <w:r w:rsidR="00660396">
        <w:t xml:space="preserve"> of </w:t>
      </w:r>
      <w:r w:rsidR="000303A8">
        <w:t>Figure</w:t>
      </w:r>
      <w:r w:rsidR="00660396">
        <w:t>s</w:t>
      </w:r>
      <w:bookmarkEnd w:id="271"/>
      <w:bookmarkEnd w:id="272"/>
      <w:bookmarkEnd w:id="273"/>
    </w:p>
    <w:p w14:paraId="615CC843" w14:textId="77777777" w:rsidR="00E20BE2" w:rsidRDefault="00E20BE2" w:rsidP="00E20BE2">
      <w:pPr>
        <w:pStyle w:val="Body"/>
      </w:pPr>
    </w:p>
    <w:p w14:paraId="10568264" w14:textId="628FBE0C" w:rsidR="005A5DEC" w:rsidRDefault="0036503F">
      <w:pPr>
        <w:pStyle w:val="TableofFigures"/>
        <w:tabs>
          <w:tab w:val="right" w:leader="dot" w:pos="9499"/>
        </w:tabs>
        <w:rPr>
          <w:ins w:id="274" w:author="Nicholas Weatherley" w:date="2019-03-10T21:19:00Z"/>
          <w:rFonts w:asciiTheme="minorHAnsi" w:eastAsiaTheme="minorEastAsia" w:hAnsiTheme="minorHAnsi" w:cstheme="minorBidi"/>
          <w:smallCaps w:val="0"/>
          <w:noProof/>
          <w:sz w:val="24"/>
          <w:szCs w:val="24"/>
        </w:rPr>
      </w:pPr>
      <w:r>
        <w:fldChar w:fldCharType="begin"/>
      </w:r>
      <w:r>
        <w:instrText xml:space="preserve"> TOC \f \t "Caption" \c </w:instrText>
      </w:r>
      <w:r>
        <w:fldChar w:fldCharType="separate"/>
      </w:r>
      <w:ins w:id="275" w:author="Nicholas Weatherley" w:date="2019-03-10T21:19:00Z">
        <w:r w:rsidR="005A5DEC">
          <w:rPr>
            <w:noProof/>
          </w:rPr>
          <w:t>Chapter 1</w:t>
        </w:r>
        <w:r w:rsidR="005A5DEC">
          <w:rPr>
            <w:noProof/>
          </w:rPr>
          <w:tab/>
        </w:r>
        <w:r w:rsidR="005A5DEC">
          <w:rPr>
            <w:noProof/>
          </w:rPr>
          <w:fldChar w:fldCharType="begin"/>
        </w:r>
        <w:r w:rsidR="005A5DEC">
          <w:rPr>
            <w:noProof/>
          </w:rPr>
          <w:instrText xml:space="preserve"> PAGEREF _Toc3145289 \h </w:instrText>
        </w:r>
      </w:ins>
      <w:ins w:id="276" w:author="Nicholas Weatherley" w:date="2019-03-10T21:20:00Z">
        <w:r w:rsidR="005A5DEC">
          <w:rPr>
            <w:noProof/>
          </w:rPr>
        </w:r>
      </w:ins>
      <w:r w:rsidR="005A5DEC">
        <w:rPr>
          <w:noProof/>
        </w:rPr>
        <w:fldChar w:fldCharType="separate"/>
      </w:r>
      <w:ins w:id="277" w:author="Nicholas Weatherley" w:date="2019-03-10T21:20:00Z">
        <w:r w:rsidR="005A5DEC">
          <w:rPr>
            <w:noProof/>
          </w:rPr>
          <w:t>1</w:t>
        </w:r>
      </w:ins>
      <w:ins w:id="278" w:author="Nicholas Weatherley" w:date="2019-03-10T21:19:00Z">
        <w:r w:rsidR="005A5DEC">
          <w:rPr>
            <w:noProof/>
          </w:rPr>
          <w:fldChar w:fldCharType="end"/>
        </w:r>
      </w:ins>
    </w:p>
    <w:p w14:paraId="61D4EFB9" w14:textId="2EBFEECF" w:rsidR="005A5DEC" w:rsidRDefault="005A5DEC">
      <w:pPr>
        <w:pStyle w:val="TableofFigures"/>
        <w:tabs>
          <w:tab w:val="right" w:leader="dot" w:pos="9499"/>
        </w:tabs>
        <w:rPr>
          <w:ins w:id="279" w:author="Nicholas Weatherley" w:date="2019-03-10T21:19:00Z"/>
          <w:rFonts w:asciiTheme="minorHAnsi" w:eastAsiaTheme="minorEastAsia" w:hAnsiTheme="minorHAnsi" w:cstheme="minorBidi"/>
          <w:smallCaps w:val="0"/>
          <w:noProof/>
          <w:sz w:val="24"/>
          <w:szCs w:val="24"/>
        </w:rPr>
      </w:pPr>
      <w:ins w:id="280" w:author="Nicholas Weatherley" w:date="2019-03-10T21:19:00Z">
        <w:r>
          <w:rPr>
            <w:noProof/>
          </w:rPr>
          <w:t>Figure 1.1: Classifying interstitial lung disease</w:t>
        </w:r>
        <w:r>
          <w:rPr>
            <w:noProof/>
          </w:rPr>
          <w:tab/>
        </w:r>
        <w:r>
          <w:rPr>
            <w:noProof/>
          </w:rPr>
          <w:fldChar w:fldCharType="begin"/>
        </w:r>
        <w:r>
          <w:rPr>
            <w:noProof/>
          </w:rPr>
          <w:instrText xml:space="preserve"> PAGEREF _Toc3145290 \h </w:instrText>
        </w:r>
      </w:ins>
      <w:ins w:id="281" w:author="Nicholas Weatherley" w:date="2019-03-10T21:20:00Z">
        <w:r>
          <w:rPr>
            <w:noProof/>
          </w:rPr>
        </w:r>
      </w:ins>
      <w:r>
        <w:rPr>
          <w:noProof/>
        </w:rPr>
        <w:fldChar w:fldCharType="separate"/>
      </w:r>
      <w:ins w:id="282" w:author="Nicholas Weatherley" w:date="2019-03-10T21:20:00Z">
        <w:r>
          <w:rPr>
            <w:noProof/>
          </w:rPr>
          <w:t>2</w:t>
        </w:r>
      </w:ins>
      <w:ins w:id="283" w:author="Nicholas Weatherley" w:date="2019-03-10T21:19:00Z">
        <w:r>
          <w:rPr>
            <w:noProof/>
          </w:rPr>
          <w:fldChar w:fldCharType="end"/>
        </w:r>
      </w:ins>
    </w:p>
    <w:p w14:paraId="40FD6B4B" w14:textId="0C3F190B" w:rsidR="005A5DEC" w:rsidRDefault="005A5DEC">
      <w:pPr>
        <w:pStyle w:val="TableofFigures"/>
        <w:tabs>
          <w:tab w:val="right" w:leader="dot" w:pos="9499"/>
        </w:tabs>
        <w:rPr>
          <w:ins w:id="284" w:author="Nicholas Weatherley" w:date="2019-03-10T21:19:00Z"/>
          <w:rFonts w:asciiTheme="minorHAnsi" w:eastAsiaTheme="minorEastAsia" w:hAnsiTheme="minorHAnsi" w:cstheme="minorBidi"/>
          <w:smallCaps w:val="0"/>
          <w:noProof/>
          <w:sz w:val="24"/>
          <w:szCs w:val="24"/>
        </w:rPr>
      </w:pPr>
      <w:ins w:id="285" w:author="Nicholas Weatherley" w:date="2019-03-10T21:19:00Z">
        <w:r>
          <w:rPr>
            <w:noProof/>
          </w:rPr>
          <w:t>Figure 1.2: Classification of idiopathic interstitial pneumonia</w:t>
        </w:r>
        <w:r>
          <w:rPr>
            <w:noProof/>
          </w:rPr>
          <w:tab/>
        </w:r>
        <w:r>
          <w:rPr>
            <w:noProof/>
          </w:rPr>
          <w:fldChar w:fldCharType="begin"/>
        </w:r>
        <w:r>
          <w:rPr>
            <w:noProof/>
          </w:rPr>
          <w:instrText xml:space="preserve"> PAGEREF _Toc3145291 \h </w:instrText>
        </w:r>
      </w:ins>
      <w:ins w:id="286" w:author="Nicholas Weatherley" w:date="2019-03-10T21:20:00Z">
        <w:r>
          <w:rPr>
            <w:noProof/>
          </w:rPr>
        </w:r>
      </w:ins>
      <w:r>
        <w:rPr>
          <w:noProof/>
        </w:rPr>
        <w:fldChar w:fldCharType="separate"/>
      </w:r>
      <w:ins w:id="287" w:author="Nicholas Weatherley" w:date="2019-03-10T21:20:00Z">
        <w:r>
          <w:rPr>
            <w:noProof/>
          </w:rPr>
          <w:t>3</w:t>
        </w:r>
      </w:ins>
      <w:ins w:id="288" w:author="Nicholas Weatherley" w:date="2019-03-10T21:19:00Z">
        <w:r>
          <w:rPr>
            <w:noProof/>
          </w:rPr>
          <w:fldChar w:fldCharType="end"/>
        </w:r>
      </w:ins>
    </w:p>
    <w:p w14:paraId="5509E2FA" w14:textId="0B35706B" w:rsidR="005A5DEC" w:rsidRDefault="005A5DEC">
      <w:pPr>
        <w:pStyle w:val="TableofFigures"/>
        <w:tabs>
          <w:tab w:val="right" w:leader="dot" w:pos="9499"/>
        </w:tabs>
        <w:rPr>
          <w:ins w:id="289" w:author="Nicholas Weatherley" w:date="2019-03-10T21:19:00Z"/>
          <w:rFonts w:asciiTheme="minorHAnsi" w:eastAsiaTheme="minorEastAsia" w:hAnsiTheme="minorHAnsi" w:cstheme="minorBidi"/>
          <w:smallCaps w:val="0"/>
          <w:noProof/>
          <w:sz w:val="24"/>
          <w:szCs w:val="24"/>
        </w:rPr>
      </w:pPr>
      <w:ins w:id="290" w:author="Nicholas Weatherley" w:date="2019-03-10T21:19:00Z">
        <w:r>
          <w:rPr>
            <w:noProof/>
          </w:rPr>
          <w:t>Figure 1.3: Venn diagram of CTD-ILD, UIP and IPF</w:t>
        </w:r>
        <w:r>
          <w:rPr>
            <w:noProof/>
          </w:rPr>
          <w:tab/>
        </w:r>
        <w:r>
          <w:rPr>
            <w:noProof/>
          </w:rPr>
          <w:fldChar w:fldCharType="begin"/>
        </w:r>
        <w:r>
          <w:rPr>
            <w:noProof/>
          </w:rPr>
          <w:instrText xml:space="preserve"> PAGEREF _Toc3145292 \h </w:instrText>
        </w:r>
      </w:ins>
      <w:ins w:id="291" w:author="Nicholas Weatherley" w:date="2019-03-10T21:20:00Z">
        <w:r>
          <w:rPr>
            <w:noProof/>
          </w:rPr>
        </w:r>
      </w:ins>
      <w:r>
        <w:rPr>
          <w:noProof/>
        </w:rPr>
        <w:fldChar w:fldCharType="separate"/>
      </w:r>
      <w:ins w:id="292" w:author="Nicholas Weatherley" w:date="2019-03-10T21:20:00Z">
        <w:r>
          <w:rPr>
            <w:noProof/>
          </w:rPr>
          <w:t>5</w:t>
        </w:r>
      </w:ins>
      <w:ins w:id="293" w:author="Nicholas Weatherley" w:date="2019-03-10T21:19:00Z">
        <w:r>
          <w:rPr>
            <w:noProof/>
          </w:rPr>
          <w:fldChar w:fldCharType="end"/>
        </w:r>
      </w:ins>
    </w:p>
    <w:p w14:paraId="77557CA4" w14:textId="14C94F20" w:rsidR="005A5DEC" w:rsidRDefault="005A5DEC">
      <w:pPr>
        <w:pStyle w:val="TableofFigures"/>
        <w:tabs>
          <w:tab w:val="right" w:leader="dot" w:pos="9499"/>
        </w:tabs>
        <w:rPr>
          <w:ins w:id="294" w:author="Nicholas Weatherley" w:date="2019-03-10T21:19:00Z"/>
          <w:rFonts w:asciiTheme="minorHAnsi" w:eastAsiaTheme="minorEastAsia" w:hAnsiTheme="minorHAnsi" w:cstheme="minorBidi"/>
          <w:smallCaps w:val="0"/>
          <w:noProof/>
          <w:sz w:val="24"/>
          <w:szCs w:val="24"/>
        </w:rPr>
      </w:pPr>
      <w:ins w:id="295" w:author="Nicholas Weatherley" w:date="2019-03-10T21:19:00Z">
        <w:r>
          <w:rPr>
            <w:noProof/>
          </w:rPr>
          <w:t>Figure 1.4: Normal wound healing process in human tissue</w:t>
        </w:r>
        <w:r>
          <w:rPr>
            <w:noProof/>
          </w:rPr>
          <w:tab/>
        </w:r>
        <w:r>
          <w:rPr>
            <w:noProof/>
          </w:rPr>
          <w:fldChar w:fldCharType="begin"/>
        </w:r>
        <w:r>
          <w:rPr>
            <w:noProof/>
          </w:rPr>
          <w:instrText xml:space="preserve"> PAGEREF _Toc3145293 \h </w:instrText>
        </w:r>
      </w:ins>
      <w:ins w:id="296" w:author="Nicholas Weatherley" w:date="2019-03-10T21:20:00Z">
        <w:r>
          <w:rPr>
            <w:noProof/>
          </w:rPr>
        </w:r>
      </w:ins>
      <w:r>
        <w:rPr>
          <w:noProof/>
        </w:rPr>
        <w:fldChar w:fldCharType="separate"/>
      </w:r>
      <w:ins w:id="297" w:author="Nicholas Weatherley" w:date="2019-03-10T21:20:00Z">
        <w:r>
          <w:rPr>
            <w:noProof/>
          </w:rPr>
          <w:t>9</w:t>
        </w:r>
      </w:ins>
      <w:ins w:id="298" w:author="Nicholas Weatherley" w:date="2019-03-10T21:19:00Z">
        <w:r>
          <w:rPr>
            <w:noProof/>
          </w:rPr>
          <w:fldChar w:fldCharType="end"/>
        </w:r>
      </w:ins>
    </w:p>
    <w:p w14:paraId="259B8808" w14:textId="78727120" w:rsidR="005A5DEC" w:rsidRDefault="005A5DEC">
      <w:pPr>
        <w:pStyle w:val="TableofFigures"/>
        <w:tabs>
          <w:tab w:val="right" w:leader="dot" w:pos="9499"/>
        </w:tabs>
        <w:rPr>
          <w:ins w:id="299" w:author="Nicholas Weatherley" w:date="2019-03-10T21:19:00Z"/>
          <w:rFonts w:asciiTheme="minorHAnsi" w:eastAsiaTheme="minorEastAsia" w:hAnsiTheme="minorHAnsi" w:cstheme="minorBidi"/>
          <w:smallCaps w:val="0"/>
          <w:noProof/>
          <w:sz w:val="24"/>
          <w:szCs w:val="24"/>
        </w:rPr>
      </w:pPr>
      <w:ins w:id="300" w:author="Nicholas Weatherley" w:date="2019-03-10T21:19:00Z">
        <w:r>
          <w:rPr>
            <w:noProof/>
          </w:rPr>
          <w:t>Figure 1.5: Usual interstitial pneumonia on histology</w:t>
        </w:r>
        <w:r>
          <w:rPr>
            <w:noProof/>
          </w:rPr>
          <w:tab/>
        </w:r>
        <w:r>
          <w:rPr>
            <w:noProof/>
          </w:rPr>
          <w:fldChar w:fldCharType="begin"/>
        </w:r>
        <w:r>
          <w:rPr>
            <w:noProof/>
          </w:rPr>
          <w:instrText xml:space="preserve"> PAGEREF _Toc3145294 \h </w:instrText>
        </w:r>
      </w:ins>
      <w:ins w:id="301" w:author="Nicholas Weatherley" w:date="2019-03-10T21:20:00Z">
        <w:r>
          <w:rPr>
            <w:noProof/>
          </w:rPr>
        </w:r>
      </w:ins>
      <w:r>
        <w:rPr>
          <w:noProof/>
        </w:rPr>
        <w:fldChar w:fldCharType="separate"/>
      </w:r>
      <w:ins w:id="302" w:author="Nicholas Weatherley" w:date="2019-03-10T21:20:00Z">
        <w:r>
          <w:rPr>
            <w:noProof/>
          </w:rPr>
          <w:t>10</w:t>
        </w:r>
      </w:ins>
      <w:ins w:id="303" w:author="Nicholas Weatherley" w:date="2019-03-10T21:19:00Z">
        <w:r>
          <w:rPr>
            <w:noProof/>
          </w:rPr>
          <w:fldChar w:fldCharType="end"/>
        </w:r>
      </w:ins>
    </w:p>
    <w:p w14:paraId="5ABE5679" w14:textId="76635912" w:rsidR="005A5DEC" w:rsidRDefault="005A5DEC">
      <w:pPr>
        <w:pStyle w:val="TableofFigures"/>
        <w:tabs>
          <w:tab w:val="right" w:leader="dot" w:pos="9499"/>
        </w:tabs>
        <w:rPr>
          <w:ins w:id="304" w:author="Nicholas Weatherley" w:date="2019-03-10T21:19:00Z"/>
          <w:rFonts w:asciiTheme="minorHAnsi" w:eastAsiaTheme="minorEastAsia" w:hAnsiTheme="minorHAnsi" w:cstheme="minorBidi"/>
          <w:smallCaps w:val="0"/>
          <w:noProof/>
          <w:sz w:val="24"/>
          <w:szCs w:val="24"/>
        </w:rPr>
      </w:pPr>
      <w:ins w:id="305" w:author="Nicholas Weatherley" w:date="2019-03-10T21:19:00Z">
        <w:r>
          <w:rPr>
            <w:noProof/>
          </w:rPr>
          <w:t>Figure 1.6: Histological honeycombing in advanced usual interstitial pneumonia</w:t>
        </w:r>
        <w:r>
          <w:rPr>
            <w:noProof/>
          </w:rPr>
          <w:tab/>
        </w:r>
        <w:r>
          <w:rPr>
            <w:noProof/>
          </w:rPr>
          <w:fldChar w:fldCharType="begin"/>
        </w:r>
        <w:r>
          <w:rPr>
            <w:noProof/>
          </w:rPr>
          <w:instrText xml:space="preserve"> PAGEREF _Toc3145295 \h </w:instrText>
        </w:r>
      </w:ins>
      <w:ins w:id="306" w:author="Nicholas Weatherley" w:date="2019-03-10T21:20:00Z">
        <w:r>
          <w:rPr>
            <w:noProof/>
          </w:rPr>
        </w:r>
      </w:ins>
      <w:r>
        <w:rPr>
          <w:noProof/>
        </w:rPr>
        <w:fldChar w:fldCharType="separate"/>
      </w:r>
      <w:ins w:id="307" w:author="Nicholas Weatherley" w:date="2019-03-10T21:20:00Z">
        <w:r>
          <w:rPr>
            <w:noProof/>
          </w:rPr>
          <w:t>10</w:t>
        </w:r>
      </w:ins>
      <w:ins w:id="308" w:author="Nicholas Weatherley" w:date="2019-03-10T21:19:00Z">
        <w:r>
          <w:rPr>
            <w:noProof/>
          </w:rPr>
          <w:fldChar w:fldCharType="end"/>
        </w:r>
      </w:ins>
    </w:p>
    <w:p w14:paraId="5308494E" w14:textId="0A298F0E" w:rsidR="005A5DEC" w:rsidRDefault="005A5DEC">
      <w:pPr>
        <w:pStyle w:val="TableofFigures"/>
        <w:tabs>
          <w:tab w:val="right" w:leader="dot" w:pos="9499"/>
        </w:tabs>
        <w:rPr>
          <w:ins w:id="309" w:author="Nicholas Weatherley" w:date="2019-03-10T21:19:00Z"/>
          <w:rFonts w:asciiTheme="minorHAnsi" w:eastAsiaTheme="minorEastAsia" w:hAnsiTheme="minorHAnsi" w:cstheme="minorBidi"/>
          <w:smallCaps w:val="0"/>
          <w:noProof/>
          <w:sz w:val="24"/>
          <w:szCs w:val="24"/>
        </w:rPr>
      </w:pPr>
      <w:ins w:id="310" w:author="Nicholas Weatherley" w:date="2019-03-10T21:19:00Z">
        <w:r>
          <w:rPr>
            <w:noProof/>
          </w:rPr>
          <w:t>Figure 1.7: Causes of death in IPF</w:t>
        </w:r>
        <w:r>
          <w:rPr>
            <w:noProof/>
          </w:rPr>
          <w:tab/>
        </w:r>
        <w:r>
          <w:rPr>
            <w:noProof/>
          </w:rPr>
          <w:fldChar w:fldCharType="begin"/>
        </w:r>
        <w:r>
          <w:rPr>
            <w:noProof/>
          </w:rPr>
          <w:instrText xml:space="preserve"> PAGEREF _Toc3145296 \h </w:instrText>
        </w:r>
      </w:ins>
      <w:ins w:id="311" w:author="Nicholas Weatherley" w:date="2019-03-10T21:20:00Z">
        <w:r>
          <w:rPr>
            <w:noProof/>
          </w:rPr>
        </w:r>
      </w:ins>
      <w:r>
        <w:rPr>
          <w:noProof/>
        </w:rPr>
        <w:fldChar w:fldCharType="separate"/>
      </w:r>
      <w:ins w:id="312" w:author="Nicholas Weatherley" w:date="2019-03-10T21:20:00Z">
        <w:r>
          <w:rPr>
            <w:noProof/>
          </w:rPr>
          <w:t>12</w:t>
        </w:r>
      </w:ins>
      <w:ins w:id="313" w:author="Nicholas Weatherley" w:date="2019-03-10T21:19:00Z">
        <w:r>
          <w:rPr>
            <w:noProof/>
          </w:rPr>
          <w:fldChar w:fldCharType="end"/>
        </w:r>
      </w:ins>
    </w:p>
    <w:p w14:paraId="7FF11E02" w14:textId="72402477" w:rsidR="005A5DEC" w:rsidRDefault="005A5DEC">
      <w:pPr>
        <w:pStyle w:val="TableofFigures"/>
        <w:tabs>
          <w:tab w:val="right" w:leader="dot" w:pos="9499"/>
        </w:tabs>
        <w:rPr>
          <w:ins w:id="314" w:author="Nicholas Weatherley" w:date="2019-03-10T21:19:00Z"/>
          <w:rFonts w:asciiTheme="minorHAnsi" w:eastAsiaTheme="minorEastAsia" w:hAnsiTheme="minorHAnsi" w:cstheme="minorBidi"/>
          <w:smallCaps w:val="0"/>
          <w:noProof/>
          <w:sz w:val="24"/>
          <w:szCs w:val="24"/>
        </w:rPr>
      </w:pPr>
      <w:ins w:id="315" w:author="Nicholas Weatherley" w:date="2019-03-10T21:19:00Z">
        <w:r>
          <w:rPr>
            <w:noProof/>
          </w:rPr>
          <w:t>Figure 1.8: Pathophysiological mechanisms in IPF-associated pulmonary hypertension</w:t>
        </w:r>
        <w:r>
          <w:rPr>
            <w:noProof/>
          </w:rPr>
          <w:tab/>
        </w:r>
        <w:r>
          <w:rPr>
            <w:noProof/>
          </w:rPr>
          <w:fldChar w:fldCharType="begin"/>
        </w:r>
        <w:r>
          <w:rPr>
            <w:noProof/>
          </w:rPr>
          <w:instrText xml:space="preserve"> PAGEREF _Toc3145297 \h </w:instrText>
        </w:r>
      </w:ins>
      <w:ins w:id="316" w:author="Nicholas Weatherley" w:date="2019-03-10T21:20:00Z">
        <w:r>
          <w:rPr>
            <w:noProof/>
          </w:rPr>
        </w:r>
      </w:ins>
      <w:r>
        <w:rPr>
          <w:noProof/>
        </w:rPr>
        <w:fldChar w:fldCharType="separate"/>
      </w:r>
      <w:ins w:id="317" w:author="Nicholas Weatherley" w:date="2019-03-10T21:20:00Z">
        <w:r>
          <w:rPr>
            <w:noProof/>
          </w:rPr>
          <w:t>13</w:t>
        </w:r>
      </w:ins>
      <w:ins w:id="318" w:author="Nicholas Weatherley" w:date="2019-03-10T21:19:00Z">
        <w:r>
          <w:rPr>
            <w:noProof/>
          </w:rPr>
          <w:fldChar w:fldCharType="end"/>
        </w:r>
      </w:ins>
    </w:p>
    <w:p w14:paraId="60192969" w14:textId="6101B143" w:rsidR="005A5DEC" w:rsidRDefault="005A5DEC">
      <w:pPr>
        <w:pStyle w:val="TableofFigures"/>
        <w:tabs>
          <w:tab w:val="right" w:leader="dot" w:pos="9499"/>
        </w:tabs>
        <w:rPr>
          <w:ins w:id="319" w:author="Nicholas Weatherley" w:date="2019-03-10T21:19:00Z"/>
          <w:rFonts w:asciiTheme="minorHAnsi" w:eastAsiaTheme="minorEastAsia" w:hAnsiTheme="minorHAnsi" w:cstheme="minorBidi"/>
          <w:smallCaps w:val="0"/>
          <w:noProof/>
          <w:sz w:val="24"/>
          <w:szCs w:val="24"/>
        </w:rPr>
      </w:pPr>
      <w:ins w:id="320" w:author="Nicholas Weatherley" w:date="2019-03-10T21:19:00Z">
        <w:r>
          <w:rPr>
            <w:noProof/>
          </w:rPr>
          <w:t>Figure 1.9: Clubbing in a patient with IPF</w:t>
        </w:r>
        <w:r>
          <w:rPr>
            <w:noProof/>
          </w:rPr>
          <w:tab/>
        </w:r>
        <w:r>
          <w:rPr>
            <w:noProof/>
          </w:rPr>
          <w:fldChar w:fldCharType="begin"/>
        </w:r>
        <w:r>
          <w:rPr>
            <w:noProof/>
          </w:rPr>
          <w:instrText xml:space="preserve"> PAGEREF _Toc3145298 \h </w:instrText>
        </w:r>
      </w:ins>
      <w:ins w:id="321" w:author="Nicholas Weatherley" w:date="2019-03-10T21:20:00Z">
        <w:r>
          <w:rPr>
            <w:noProof/>
          </w:rPr>
        </w:r>
      </w:ins>
      <w:r>
        <w:rPr>
          <w:noProof/>
        </w:rPr>
        <w:fldChar w:fldCharType="separate"/>
      </w:r>
      <w:ins w:id="322" w:author="Nicholas Weatherley" w:date="2019-03-10T21:20:00Z">
        <w:r>
          <w:rPr>
            <w:noProof/>
          </w:rPr>
          <w:t>19</w:t>
        </w:r>
      </w:ins>
      <w:ins w:id="323" w:author="Nicholas Weatherley" w:date="2019-03-10T21:19:00Z">
        <w:r>
          <w:rPr>
            <w:noProof/>
          </w:rPr>
          <w:fldChar w:fldCharType="end"/>
        </w:r>
      </w:ins>
    </w:p>
    <w:p w14:paraId="4056968F" w14:textId="1E1B9DA0" w:rsidR="005A5DEC" w:rsidRDefault="005A5DEC">
      <w:pPr>
        <w:pStyle w:val="TableofFigures"/>
        <w:tabs>
          <w:tab w:val="right" w:leader="dot" w:pos="9499"/>
        </w:tabs>
        <w:rPr>
          <w:ins w:id="324" w:author="Nicholas Weatherley" w:date="2019-03-10T21:19:00Z"/>
          <w:rFonts w:asciiTheme="minorHAnsi" w:eastAsiaTheme="minorEastAsia" w:hAnsiTheme="minorHAnsi" w:cstheme="minorBidi"/>
          <w:smallCaps w:val="0"/>
          <w:noProof/>
          <w:sz w:val="24"/>
          <w:szCs w:val="24"/>
        </w:rPr>
      </w:pPr>
      <w:ins w:id="325" w:author="Nicholas Weatherley" w:date="2019-03-10T21:19:00Z">
        <w:r>
          <w:rPr>
            <w:noProof/>
          </w:rPr>
          <w:t>Figure 1.10: The unpredictable future for patients with IPF</w:t>
        </w:r>
        <w:r>
          <w:rPr>
            <w:noProof/>
          </w:rPr>
          <w:tab/>
        </w:r>
        <w:r>
          <w:rPr>
            <w:noProof/>
          </w:rPr>
          <w:fldChar w:fldCharType="begin"/>
        </w:r>
        <w:r>
          <w:rPr>
            <w:noProof/>
          </w:rPr>
          <w:instrText xml:space="preserve"> PAGEREF _Toc3145299 \h </w:instrText>
        </w:r>
      </w:ins>
      <w:ins w:id="326" w:author="Nicholas Weatherley" w:date="2019-03-10T21:20:00Z">
        <w:r>
          <w:rPr>
            <w:noProof/>
          </w:rPr>
        </w:r>
      </w:ins>
      <w:r>
        <w:rPr>
          <w:noProof/>
        </w:rPr>
        <w:fldChar w:fldCharType="separate"/>
      </w:r>
      <w:ins w:id="327" w:author="Nicholas Weatherley" w:date="2019-03-10T21:20:00Z">
        <w:r>
          <w:rPr>
            <w:noProof/>
          </w:rPr>
          <w:t>20</w:t>
        </w:r>
      </w:ins>
      <w:ins w:id="328" w:author="Nicholas Weatherley" w:date="2019-03-10T21:19:00Z">
        <w:r>
          <w:rPr>
            <w:noProof/>
          </w:rPr>
          <w:fldChar w:fldCharType="end"/>
        </w:r>
      </w:ins>
    </w:p>
    <w:p w14:paraId="54DAB7A0" w14:textId="57792CDF" w:rsidR="005A5DEC" w:rsidRDefault="005A5DEC">
      <w:pPr>
        <w:pStyle w:val="TableofFigures"/>
        <w:tabs>
          <w:tab w:val="right" w:leader="dot" w:pos="9499"/>
        </w:tabs>
        <w:rPr>
          <w:ins w:id="329" w:author="Nicholas Weatherley" w:date="2019-03-10T21:19:00Z"/>
          <w:rFonts w:asciiTheme="minorHAnsi" w:eastAsiaTheme="minorEastAsia" w:hAnsiTheme="minorHAnsi" w:cstheme="minorBidi"/>
          <w:smallCaps w:val="0"/>
          <w:noProof/>
          <w:sz w:val="24"/>
          <w:szCs w:val="24"/>
        </w:rPr>
      </w:pPr>
      <w:ins w:id="330" w:author="Nicholas Weatherley" w:date="2019-03-10T21:19:00Z">
        <w:r>
          <w:rPr>
            <w:noProof/>
          </w:rPr>
          <w:t>Figure 1.11: Plain chest radiography and IPF</w:t>
        </w:r>
        <w:r>
          <w:rPr>
            <w:noProof/>
          </w:rPr>
          <w:tab/>
        </w:r>
        <w:r>
          <w:rPr>
            <w:noProof/>
          </w:rPr>
          <w:fldChar w:fldCharType="begin"/>
        </w:r>
        <w:r>
          <w:rPr>
            <w:noProof/>
          </w:rPr>
          <w:instrText xml:space="preserve"> PAGEREF _Toc3145300 \h </w:instrText>
        </w:r>
      </w:ins>
      <w:ins w:id="331" w:author="Nicholas Weatherley" w:date="2019-03-10T21:20:00Z">
        <w:r>
          <w:rPr>
            <w:noProof/>
          </w:rPr>
        </w:r>
      </w:ins>
      <w:r>
        <w:rPr>
          <w:noProof/>
        </w:rPr>
        <w:fldChar w:fldCharType="separate"/>
      </w:r>
      <w:ins w:id="332" w:author="Nicholas Weatherley" w:date="2019-03-10T21:20:00Z">
        <w:r>
          <w:rPr>
            <w:noProof/>
          </w:rPr>
          <w:t>21</w:t>
        </w:r>
      </w:ins>
      <w:ins w:id="333" w:author="Nicholas Weatherley" w:date="2019-03-10T21:19:00Z">
        <w:r>
          <w:rPr>
            <w:noProof/>
          </w:rPr>
          <w:fldChar w:fldCharType="end"/>
        </w:r>
      </w:ins>
    </w:p>
    <w:p w14:paraId="65C3607F" w14:textId="64D75063" w:rsidR="005A5DEC" w:rsidRDefault="005A5DEC">
      <w:pPr>
        <w:pStyle w:val="TableofFigures"/>
        <w:tabs>
          <w:tab w:val="right" w:leader="dot" w:pos="9499"/>
        </w:tabs>
        <w:rPr>
          <w:ins w:id="334" w:author="Nicholas Weatherley" w:date="2019-03-10T21:19:00Z"/>
          <w:rFonts w:asciiTheme="minorHAnsi" w:eastAsiaTheme="minorEastAsia" w:hAnsiTheme="minorHAnsi" w:cstheme="minorBidi"/>
          <w:smallCaps w:val="0"/>
          <w:noProof/>
          <w:sz w:val="24"/>
          <w:szCs w:val="24"/>
        </w:rPr>
      </w:pPr>
      <w:ins w:id="335" w:author="Nicholas Weatherley" w:date="2019-03-10T21:19:00Z">
        <w:r>
          <w:rPr>
            <w:noProof/>
          </w:rPr>
          <w:t>Figure 1.12: CT Patterns of interstitial lung disease and congruity with UIP</w:t>
        </w:r>
        <w:r>
          <w:rPr>
            <w:noProof/>
          </w:rPr>
          <w:tab/>
        </w:r>
        <w:r>
          <w:rPr>
            <w:noProof/>
          </w:rPr>
          <w:fldChar w:fldCharType="begin"/>
        </w:r>
        <w:r>
          <w:rPr>
            <w:noProof/>
          </w:rPr>
          <w:instrText xml:space="preserve"> PAGEREF _Toc3145301 \h </w:instrText>
        </w:r>
      </w:ins>
      <w:ins w:id="336" w:author="Nicholas Weatherley" w:date="2019-03-10T21:20:00Z">
        <w:r>
          <w:rPr>
            <w:noProof/>
          </w:rPr>
        </w:r>
      </w:ins>
      <w:r>
        <w:rPr>
          <w:noProof/>
        </w:rPr>
        <w:fldChar w:fldCharType="separate"/>
      </w:r>
      <w:ins w:id="337" w:author="Nicholas Weatherley" w:date="2019-03-10T21:20:00Z">
        <w:r>
          <w:rPr>
            <w:noProof/>
          </w:rPr>
          <w:t>23</w:t>
        </w:r>
      </w:ins>
      <w:ins w:id="338" w:author="Nicholas Weatherley" w:date="2019-03-10T21:19:00Z">
        <w:r>
          <w:rPr>
            <w:noProof/>
          </w:rPr>
          <w:fldChar w:fldCharType="end"/>
        </w:r>
      </w:ins>
    </w:p>
    <w:p w14:paraId="1359CD25" w14:textId="019AD64E" w:rsidR="005A5DEC" w:rsidRDefault="005A5DEC">
      <w:pPr>
        <w:pStyle w:val="TableofFigures"/>
        <w:tabs>
          <w:tab w:val="right" w:leader="dot" w:pos="9499"/>
        </w:tabs>
        <w:rPr>
          <w:ins w:id="339" w:author="Nicholas Weatherley" w:date="2019-03-10T21:19:00Z"/>
          <w:rFonts w:asciiTheme="minorHAnsi" w:eastAsiaTheme="minorEastAsia" w:hAnsiTheme="minorHAnsi" w:cstheme="minorBidi"/>
          <w:smallCaps w:val="0"/>
          <w:noProof/>
          <w:sz w:val="24"/>
          <w:szCs w:val="24"/>
        </w:rPr>
      </w:pPr>
      <w:ins w:id="340" w:author="Nicholas Weatherley" w:date="2019-03-10T21:19:00Z">
        <w:r>
          <w:rPr>
            <w:noProof/>
          </w:rPr>
          <w:t>Figure 1.13: Forced vital capacity decline in IPF trial placebo groups</w:t>
        </w:r>
        <w:r>
          <w:rPr>
            <w:noProof/>
          </w:rPr>
          <w:tab/>
        </w:r>
        <w:r>
          <w:rPr>
            <w:noProof/>
          </w:rPr>
          <w:fldChar w:fldCharType="begin"/>
        </w:r>
        <w:r>
          <w:rPr>
            <w:noProof/>
          </w:rPr>
          <w:instrText xml:space="preserve"> PAGEREF _Toc3145302 \h </w:instrText>
        </w:r>
      </w:ins>
      <w:ins w:id="341" w:author="Nicholas Weatherley" w:date="2019-03-10T21:20:00Z">
        <w:r>
          <w:rPr>
            <w:noProof/>
          </w:rPr>
        </w:r>
      </w:ins>
      <w:r>
        <w:rPr>
          <w:noProof/>
        </w:rPr>
        <w:fldChar w:fldCharType="separate"/>
      </w:r>
      <w:ins w:id="342" w:author="Nicholas Weatherley" w:date="2019-03-10T21:20:00Z">
        <w:r>
          <w:rPr>
            <w:noProof/>
          </w:rPr>
          <w:t>26</w:t>
        </w:r>
      </w:ins>
      <w:ins w:id="343" w:author="Nicholas Weatherley" w:date="2019-03-10T21:19:00Z">
        <w:r>
          <w:rPr>
            <w:noProof/>
          </w:rPr>
          <w:fldChar w:fldCharType="end"/>
        </w:r>
      </w:ins>
    </w:p>
    <w:p w14:paraId="771FB238" w14:textId="4A2A44FF" w:rsidR="005A5DEC" w:rsidRDefault="005A5DEC">
      <w:pPr>
        <w:pStyle w:val="TableofFigures"/>
        <w:tabs>
          <w:tab w:val="right" w:leader="dot" w:pos="9499"/>
        </w:tabs>
        <w:rPr>
          <w:ins w:id="344" w:author="Nicholas Weatherley" w:date="2019-03-10T21:19:00Z"/>
          <w:rFonts w:asciiTheme="minorHAnsi" w:eastAsiaTheme="minorEastAsia" w:hAnsiTheme="minorHAnsi" w:cstheme="minorBidi"/>
          <w:smallCaps w:val="0"/>
          <w:noProof/>
          <w:sz w:val="24"/>
          <w:szCs w:val="24"/>
        </w:rPr>
      </w:pPr>
      <w:ins w:id="345" w:author="Nicholas Weatherley" w:date="2019-03-10T21:19:00Z">
        <w:r>
          <w:rPr>
            <w:noProof/>
          </w:rPr>
          <w:t>Figure 1.14: Incremental shuttle walk schematic</w:t>
        </w:r>
        <w:r>
          <w:rPr>
            <w:noProof/>
          </w:rPr>
          <w:tab/>
        </w:r>
        <w:r>
          <w:rPr>
            <w:noProof/>
          </w:rPr>
          <w:fldChar w:fldCharType="begin"/>
        </w:r>
        <w:r>
          <w:rPr>
            <w:noProof/>
          </w:rPr>
          <w:instrText xml:space="preserve"> PAGEREF _Toc3145303 \h </w:instrText>
        </w:r>
      </w:ins>
      <w:ins w:id="346" w:author="Nicholas Weatherley" w:date="2019-03-10T21:20:00Z">
        <w:r>
          <w:rPr>
            <w:noProof/>
          </w:rPr>
        </w:r>
      </w:ins>
      <w:r>
        <w:rPr>
          <w:noProof/>
        </w:rPr>
        <w:fldChar w:fldCharType="separate"/>
      </w:r>
      <w:ins w:id="347" w:author="Nicholas Weatherley" w:date="2019-03-10T21:20:00Z">
        <w:r>
          <w:rPr>
            <w:noProof/>
          </w:rPr>
          <w:t>34</w:t>
        </w:r>
      </w:ins>
      <w:ins w:id="348" w:author="Nicholas Weatherley" w:date="2019-03-10T21:19:00Z">
        <w:r>
          <w:rPr>
            <w:noProof/>
          </w:rPr>
          <w:fldChar w:fldCharType="end"/>
        </w:r>
      </w:ins>
    </w:p>
    <w:p w14:paraId="16050DE0" w14:textId="1AA571C0" w:rsidR="005A5DEC" w:rsidRDefault="005A5DEC">
      <w:pPr>
        <w:pStyle w:val="TableofFigures"/>
        <w:tabs>
          <w:tab w:val="right" w:leader="dot" w:pos="9499"/>
        </w:tabs>
        <w:rPr>
          <w:ins w:id="349" w:author="Nicholas Weatherley" w:date="2019-03-10T21:19:00Z"/>
          <w:rFonts w:asciiTheme="minorHAnsi" w:eastAsiaTheme="minorEastAsia" w:hAnsiTheme="minorHAnsi" w:cstheme="minorBidi"/>
          <w:smallCaps w:val="0"/>
          <w:noProof/>
          <w:sz w:val="24"/>
          <w:szCs w:val="24"/>
        </w:rPr>
      </w:pPr>
      <w:ins w:id="350" w:author="Nicholas Weatherley" w:date="2019-03-10T21:19:00Z">
        <w:r>
          <w:rPr>
            <w:noProof/>
          </w:rPr>
          <w:t>Figure 1.15: GAP score and mortality index</w:t>
        </w:r>
        <w:r>
          <w:rPr>
            <w:noProof/>
          </w:rPr>
          <w:tab/>
        </w:r>
        <w:r>
          <w:rPr>
            <w:noProof/>
          </w:rPr>
          <w:fldChar w:fldCharType="begin"/>
        </w:r>
        <w:r>
          <w:rPr>
            <w:noProof/>
          </w:rPr>
          <w:instrText xml:space="preserve"> PAGEREF _Toc3145304 \h </w:instrText>
        </w:r>
      </w:ins>
      <w:ins w:id="351" w:author="Nicholas Weatherley" w:date="2019-03-10T21:20:00Z">
        <w:r>
          <w:rPr>
            <w:noProof/>
          </w:rPr>
        </w:r>
      </w:ins>
      <w:r>
        <w:rPr>
          <w:noProof/>
        </w:rPr>
        <w:fldChar w:fldCharType="separate"/>
      </w:r>
      <w:ins w:id="352" w:author="Nicholas Weatherley" w:date="2019-03-10T21:20:00Z">
        <w:r>
          <w:rPr>
            <w:noProof/>
          </w:rPr>
          <w:t>37</w:t>
        </w:r>
      </w:ins>
      <w:ins w:id="353" w:author="Nicholas Weatherley" w:date="2019-03-10T21:19:00Z">
        <w:r>
          <w:rPr>
            <w:noProof/>
          </w:rPr>
          <w:fldChar w:fldCharType="end"/>
        </w:r>
      </w:ins>
    </w:p>
    <w:p w14:paraId="5AF203D8" w14:textId="0F23A8C4" w:rsidR="005A5DEC" w:rsidRDefault="005A5DEC">
      <w:pPr>
        <w:pStyle w:val="TableofFigures"/>
        <w:tabs>
          <w:tab w:val="right" w:leader="dot" w:pos="9499"/>
        </w:tabs>
        <w:rPr>
          <w:ins w:id="354" w:author="Nicholas Weatherley" w:date="2019-03-10T21:19:00Z"/>
          <w:rFonts w:asciiTheme="minorHAnsi" w:eastAsiaTheme="minorEastAsia" w:hAnsiTheme="minorHAnsi" w:cstheme="minorBidi"/>
          <w:smallCaps w:val="0"/>
          <w:noProof/>
          <w:sz w:val="24"/>
          <w:szCs w:val="24"/>
        </w:rPr>
      </w:pPr>
      <w:ins w:id="355" w:author="Nicholas Weatherley" w:date="2019-03-10T21:19:00Z">
        <w:r>
          <w:rPr>
            <w:noProof/>
          </w:rPr>
          <w:t>Chapter 2</w:t>
        </w:r>
        <w:r>
          <w:rPr>
            <w:noProof/>
          </w:rPr>
          <w:tab/>
        </w:r>
        <w:r>
          <w:rPr>
            <w:noProof/>
          </w:rPr>
          <w:fldChar w:fldCharType="begin"/>
        </w:r>
        <w:r>
          <w:rPr>
            <w:noProof/>
          </w:rPr>
          <w:instrText xml:space="preserve"> PAGEREF _Toc3145305 \h </w:instrText>
        </w:r>
      </w:ins>
      <w:ins w:id="356" w:author="Nicholas Weatherley" w:date="2019-03-10T21:20:00Z">
        <w:r>
          <w:rPr>
            <w:noProof/>
          </w:rPr>
        </w:r>
      </w:ins>
      <w:r>
        <w:rPr>
          <w:noProof/>
        </w:rPr>
        <w:fldChar w:fldCharType="separate"/>
      </w:r>
      <w:ins w:id="357" w:author="Nicholas Weatherley" w:date="2019-03-10T21:20:00Z">
        <w:r>
          <w:rPr>
            <w:noProof/>
          </w:rPr>
          <w:t>55</w:t>
        </w:r>
      </w:ins>
      <w:ins w:id="358" w:author="Nicholas Weatherley" w:date="2019-03-10T21:19:00Z">
        <w:r>
          <w:rPr>
            <w:noProof/>
          </w:rPr>
          <w:fldChar w:fldCharType="end"/>
        </w:r>
      </w:ins>
    </w:p>
    <w:p w14:paraId="118A5B86" w14:textId="54B60879" w:rsidR="005A5DEC" w:rsidRDefault="005A5DEC">
      <w:pPr>
        <w:pStyle w:val="TableofFigures"/>
        <w:tabs>
          <w:tab w:val="right" w:leader="dot" w:pos="9499"/>
        </w:tabs>
        <w:rPr>
          <w:ins w:id="359" w:author="Nicholas Weatherley" w:date="2019-03-10T21:19:00Z"/>
          <w:rFonts w:asciiTheme="minorHAnsi" w:eastAsiaTheme="minorEastAsia" w:hAnsiTheme="minorHAnsi" w:cstheme="minorBidi"/>
          <w:smallCaps w:val="0"/>
          <w:noProof/>
          <w:sz w:val="24"/>
          <w:szCs w:val="24"/>
        </w:rPr>
      </w:pPr>
      <w:ins w:id="360" w:author="Nicholas Weatherley" w:date="2019-03-10T21:19:00Z">
        <w:r>
          <w:rPr>
            <w:noProof/>
          </w:rPr>
          <w:t>Figure 2.1: PRISMA flow diagram</w:t>
        </w:r>
        <w:r>
          <w:rPr>
            <w:noProof/>
          </w:rPr>
          <w:tab/>
        </w:r>
        <w:r>
          <w:rPr>
            <w:noProof/>
          </w:rPr>
          <w:fldChar w:fldCharType="begin"/>
        </w:r>
        <w:r>
          <w:rPr>
            <w:noProof/>
          </w:rPr>
          <w:instrText xml:space="preserve"> PAGEREF _Toc3145306 \h </w:instrText>
        </w:r>
      </w:ins>
      <w:ins w:id="361" w:author="Nicholas Weatherley" w:date="2019-03-10T21:20:00Z">
        <w:r>
          <w:rPr>
            <w:noProof/>
          </w:rPr>
        </w:r>
      </w:ins>
      <w:r>
        <w:rPr>
          <w:noProof/>
        </w:rPr>
        <w:fldChar w:fldCharType="separate"/>
      </w:r>
      <w:ins w:id="362" w:author="Nicholas Weatherley" w:date="2019-03-10T21:20:00Z">
        <w:r>
          <w:rPr>
            <w:noProof/>
          </w:rPr>
          <w:t>57</w:t>
        </w:r>
      </w:ins>
      <w:ins w:id="363" w:author="Nicholas Weatherley" w:date="2019-03-10T21:19:00Z">
        <w:r>
          <w:rPr>
            <w:noProof/>
          </w:rPr>
          <w:fldChar w:fldCharType="end"/>
        </w:r>
      </w:ins>
    </w:p>
    <w:p w14:paraId="03E5E64C" w14:textId="502F2127" w:rsidR="005A5DEC" w:rsidRDefault="005A5DEC">
      <w:pPr>
        <w:pStyle w:val="TableofFigures"/>
        <w:tabs>
          <w:tab w:val="right" w:leader="dot" w:pos="9499"/>
        </w:tabs>
        <w:rPr>
          <w:ins w:id="364" w:author="Nicholas Weatherley" w:date="2019-03-10T21:19:00Z"/>
          <w:rFonts w:asciiTheme="minorHAnsi" w:eastAsiaTheme="minorEastAsia" w:hAnsiTheme="minorHAnsi" w:cstheme="minorBidi"/>
          <w:smallCaps w:val="0"/>
          <w:noProof/>
          <w:sz w:val="24"/>
          <w:szCs w:val="24"/>
        </w:rPr>
      </w:pPr>
      <w:ins w:id="365" w:author="Nicholas Weatherley" w:date="2019-03-10T21:19:00Z">
        <w:r>
          <w:rPr>
            <w:noProof/>
          </w:rPr>
          <w:t>Figure 2.2: Example density histograms from a cohort of patients in Sheffield, UK.</w:t>
        </w:r>
        <w:r>
          <w:rPr>
            <w:noProof/>
          </w:rPr>
          <w:tab/>
        </w:r>
        <w:r>
          <w:rPr>
            <w:noProof/>
          </w:rPr>
          <w:fldChar w:fldCharType="begin"/>
        </w:r>
        <w:r>
          <w:rPr>
            <w:noProof/>
          </w:rPr>
          <w:instrText xml:space="preserve"> PAGEREF _Toc3145307 \h </w:instrText>
        </w:r>
      </w:ins>
      <w:ins w:id="366" w:author="Nicholas Weatherley" w:date="2019-03-10T21:20:00Z">
        <w:r>
          <w:rPr>
            <w:noProof/>
          </w:rPr>
        </w:r>
      </w:ins>
      <w:r>
        <w:rPr>
          <w:noProof/>
        </w:rPr>
        <w:fldChar w:fldCharType="separate"/>
      </w:r>
      <w:ins w:id="367" w:author="Nicholas Weatherley" w:date="2019-03-10T21:20:00Z">
        <w:r>
          <w:rPr>
            <w:noProof/>
          </w:rPr>
          <w:t>60</w:t>
        </w:r>
      </w:ins>
      <w:ins w:id="368" w:author="Nicholas Weatherley" w:date="2019-03-10T21:19:00Z">
        <w:r>
          <w:rPr>
            <w:noProof/>
          </w:rPr>
          <w:fldChar w:fldCharType="end"/>
        </w:r>
      </w:ins>
    </w:p>
    <w:p w14:paraId="25C09115" w14:textId="1CECABF3" w:rsidR="005A5DEC" w:rsidRDefault="005A5DEC">
      <w:pPr>
        <w:pStyle w:val="TableofFigures"/>
        <w:tabs>
          <w:tab w:val="right" w:leader="dot" w:pos="9499"/>
        </w:tabs>
        <w:rPr>
          <w:ins w:id="369" w:author="Nicholas Weatherley" w:date="2019-03-10T21:19:00Z"/>
          <w:rFonts w:asciiTheme="minorHAnsi" w:eastAsiaTheme="minorEastAsia" w:hAnsiTheme="minorHAnsi" w:cstheme="minorBidi"/>
          <w:smallCaps w:val="0"/>
          <w:noProof/>
          <w:sz w:val="24"/>
          <w:szCs w:val="24"/>
        </w:rPr>
      </w:pPr>
      <w:ins w:id="370" w:author="Nicholas Weatherley" w:date="2019-03-10T21:19:00Z">
        <w:r>
          <w:rPr>
            <w:noProof/>
          </w:rPr>
          <w:t>Figure 2.3: Example CALIPER output in IPF</w:t>
        </w:r>
        <w:r>
          <w:rPr>
            <w:noProof/>
          </w:rPr>
          <w:tab/>
        </w:r>
        <w:r>
          <w:rPr>
            <w:noProof/>
          </w:rPr>
          <w:fldChar w:fldCharType="begin"/>
        </w:r>
        <w:r>
          <w:rPr>
            <w:noProof/>
          </w:rPr>
          <w:instrText xml:space="preserve"> PAGEREF _Toc3145308 \h </w:instrText>
        </w:r>
      </w:ins>
      <w:ins w:id="371" w:author="Nicholas Weatherley" w:date="2019-03-10T21:20:00Z">
        <w:r>
          <w:rPr>
            <w:noProof/>
          </w:rPr>
        </w:r>
      </w:ins>
      <w:r>
        <w:rPr>
          <w:noProof/>
        </w:rPr>
        <w:fldChar w:fldCharType="separate"/>
      </w:r>
      <w:ins w:id="372" w:author="Nicholas Weatherley" w:date="2019-03-10T21:20:00Z">
        <w:r>
          <w:rPr>
            <w:noProof/>
          </w:rPr>
          <w:t>63</w:t>
        </w:r>
      </w:ins>
      <w:ins w:id="373" w:author="Nicholas Weatherley" w:date="2019-03-10T21:19:00Z">
        <w:r>
          <w:rPr>
            <w:noProof/>
          </w:rPr>
          <w:fldChar w:fldCharType="end"/>
        </w:r>
      </w:ins>
    </w:p>
    <w:p w14:paraId="678A9131" w14:textId="78F2CEDC" w:rsidR="005A5DEC" w:rsidRDefault="005A5DEC">
      <w:pPr>
        <w:pStyle w:val="TableofFigures"/>
        <w:tabs>
          <w:tab w:val="right" w:leader="dot" w:pos="9499"/>
        </w:tabs>
        <w:rPr>
          <w:ins w:id="374" w:author="Nicholas Weatherley" w:date="2019-03-10T21:19:00Z"/>
          <w:rFonts w:asciiTheme="minorHAnsi" w:eastAsiaTheme="minorEastAsia" w:hAnsiTheme="minorHAnsi" w:cstheme="minorBidi"/>
          <w:smallCaps w:val="0"/>
          <w:noProof/>
          <w:sz w:val="24"/>
          <w:szCs w:val="24"/>
        </w:rPr>
      </w:pPr>
      <w:ins w:id="375" w:author="Nicholas Weatherley" w:date="2019-03-10T21:19:00Z">
        <w:r>
          <w:rPr>
            <w:noProof/>
          </w:rPr>
          <w:t>Figure 2.4: HRCT vs MRI UTE</w:t>
        </w:r>
        <w:r>
          <w:rPr>
            <w:noProof/>
          </w:rPr>
          <w:tab/>
        </w:r>
        <w:r>
          <w:rPr>
            <w:noProof/>
          </w:rPr>
          <w:fldChar w:fldCharType="begin"/>
        </w:r>
        <w:r>
          <w:rPr>
            <w:noProof/>
          </w:rPr>
          <w:instrText xml:space="preserve"> PAGEREF _Toc3145309 \h </w:instrText>
        </w:r>
      </w:ins>
      <w:ins w:id="376" w:author="Nicholas Weatherley" w:date="2019-03-10T21:20:00Z">
        <w:r>
          <w:rPr>
            <w:noProof/>
          </w:rPr>
        </w:r>
      </w:ins>
      <w:r>
        <w:rPr>
          <w:noProof/>
        </w:rPr>
        <w:fldChar w:fldCharType="separate"/>
      </w:r>
      <w:ins w:id="377" w:author="Nicholas Weatherley" w:date="2019-03-10T21:20:00Z">
        <w:r>
          <w:rPr>
            <w:noProof/>
          </w:rPr>
          <w:t>67</w:t>
        </w:r>
      </w:ins>
      <w:ins w:id="378" w:author="Nicholas Weatherley" w:date="2019-03-10T21:19:00Z">
        <w:r>
          <w:rPr>
            <w:noProof/>
          </w:rPr>
          <w:fldChar w:fldCharType="end"/>
        </w:r>
      </w:ins>
    </w:p>
    <w:p w14:paraId="49F0F857" w14:textId="34EB1E16" w:rsidR="005A5DEC" w:rsidRDefault="005A5DEC">
      <w:pPr>
        <w:pStyle w:val="TableofFigures"/>
        <w:tabs>
          <w:tab w:val="right" w:leader="dot" w:pos="9499"/>
        </w:tabs>
        <w:rPr>
          <w:ins w:id="379" w:author="Nicholas Weatherley" w:date="2019-03-10T21:19:00Z"/>
          <w:rFonts w:asciiTheme="minorHAnsi" w:eastAsiaTheme="minorEastAsia" w:hAnsiTheme="minorHAnsi" w:cstheme="minorBidi"/>
          <w:smallCaps w:val="0"/>
          <w:noProof/>
          <w:sz w:val="24"/>
          <w:szCs w:val="24"/>
        </w:rPr>
      </w:pPr>
      <w:ins w:id="380" w:author="Nicholas Weatherley" w:date="2019-03-10T21:19:00Z">
        <w:r>
          <w:rPr>
            <w:noProof/>
          </w:rPr>
          <w:t>Figure 2.5: Example 129Xe spectra of the lungs</w:t>
        </w:r>
        <w:r>
          <w:rPr>
            <w:noProof/>
          </w:rPr>
          <w:tab/>
        </w:r>
        <w:r>
          <w:rPr>
            <w:noProof/>
          </w:rPr>
          <w:fldChar w:fldCharType="begin"/>
        </w:r>
        <w:r>
          <w:rPr>
            <w:noProof/>
          </w:rPr>
          <w:instrText xml:space="preserve"> PAGEREF _Toc3145310 \h </w:instrText>
        </w:r>
      </w:ins>
      <w:ins w:id="381" w:author="Nicholas Weatherley" w:date="2019-03-10T21:20:00Z">
        <w:r>
          <w:rPr>
            <w:noProof/>
          </w:rPr>
        </w:r>
      </w:ins>
      <w:r>
        <w:rPr>
          <w:noProof/>
        </w:rPr>
        <w:fldChar w:fldCharType="separate"/>
      </w:r>
      <w:ins w:id="382" w:author="Nicholas Weatherley" w:date="2019-03-10T21:20:00Z">
        <w:r>
          <w:rPr>
            <w:noProof/>
          </w:rPr>
          <w:t>69</w:t>
        </w:r>
      </w:ins>
      <w:ins w:id="383" w:author="Nicholas Weatherley" w:date="2019-03-10T21:19:00Z">
        <w:r>
          <w:rPr>
            <w:noProof/>
          </w:rPr>
          <w:fldChar w:fldCharType="end"/>
        </w:r>
      </w:ins>
    </w:p>
    <w:p w14:paraId="3C73FEE4" w14:textId="6EAB2629" w:rsidR="005A5DEC" w:rsidRDefault="005A5DEC">
      <w:pPr>
        <w:pStyle w:val="TableofFigures"/>
        <w:tabs>
          <w:tab w:val="right" w:leader="dot" w:pos="9499"/>
        </w:tabs>
        <w:rPr>
          <w:ins w:id="384" w:author="Nicholas Weatherley" w:date="2019-03-10T21:19:00Z"/>
          <w:rFonts w:asciiTheme="minorHAnsi" w:eastAsiaTheme="minorEastAsia" w:hAnsiTheme="minorHAnsi" w:cstheme="minorBidi"/>
          <w:smallCaps w:val="0"/>
          <w:noProof/>
          <w:sz w:val="24"/>
          <w:szCs w:val="24"/>
        </w:rPr>
      </w:pPr>
      <w:ins w:id="385" w:author="Nicholas Weatherley" w:date="2019-03-10T21:19:00Z">
        <w:r>
          <w:rPr>
            <w:noProof/>
          </w:rPr>
          <w:t xml:space="preserve">Figure 2.6: Regional gas transfer with </w:t>
        </w:r>
        <w:r w:rsidRPr="00AB2685">
          <w:rPr>
            <w:noProof/>
            <w:vertAlign w:val="superscript"/>
          </w:rPr>
          <w:t>129</w:t>
        </w:r>
        <w:r>
          <w:rPr>
            <w:noProof/>
          </w:rPr>
          <w:t>Xe</w:t>
        </w:r>
        <w:r>
          <w:rPr>
            <w:noProof/>
          </w:rPr>
          <w:tab/>
        </w:r>
        <w:r>
          <w:rPr>
            <w:noProof/>
          </w:rPr>
          <w:fldChar w:fldCharType="begin"/>
        </w:r>
        <w:r>
          <w:rPr>
            <w:noProof/>
          </w:rPr>
          <w:instrText xml:space="preserve"> PAGEREF _Toc3145311 \h </w:instrText>
        </w:r>
      </w:ins>
      <w:ins w:id="386" w:author="Nicholas Weatherley" w:date="2019-03-10T21:20:00Z">
        <w:r>
          <w:rPr>
            <w:noProof/>
          </w:rPr>
        </w:r>
      </w:ins>
      <w:r>
        <w:rPr>
          <w:noProof/>
        </w:rPr>
        <w:fldChar w:fldCharType="separate"/>
      </w:r>
      <w:ins w:id="387" w:author="Nicholas Weatherley" w:date="2019-03-10T21:20:00Z">
        <w:r>
          <w:rPr>
            <w:noProof/>
          </w:rPr>
          <w:t>69</w:t>
        </w:r>
      </w:ins>
      <w:ins w:id="388" w:author="Nicholas Weatherley" w:date="2019-03-10T21:19:00Z">
        <w:r>
          <w:rPr>
            <w:noProof/>
          </w:rPr>
          <w:fldChar w:fldCharType="end"/>
        </w:r>
      </w:ins>
    </w:p>
    <w:p w14:paraId="49065023" w14:textId="713061C1" w:rsidR="005A5DEC" w:rsidRDefault="005A5DEC">
      <w:pPr>
        <w:pStyle w:val="TableofFigures"/>
        <w:tabs>
          <w:tab w:val="right" w:leader="dot" w:pos="9499"/>
        </w:tabs>
        <w:rPr>
          <w:ins w:id="389" w:author="Nicholas Weatherley" w:date="2019-03-10T21:19:00Z"/>
          <w:rFonts w:asciiTheme="minorHAnsi" w:eastAsiaTheme="minorEastAsia" w:hAnsiTheme="minorHAnsi" w:cstheme="minorBidi"/>
          <w:smallCaps w:val="0"/>
          <w:noProof/>
          <w:sz w:val="24"/>
          <w:szCs w:val="24"/>
        </w:rPr>
      </w:pPr>
      <w:ins w:id="390" w:author="Nicholas Weatherley" w:date="2019-03-10T21:19:00Z">
        <w:r>
          <w:rPr>
            <w:noProof/>
          </w:rPr>
          <w:t>Figure 2.7: Transit times measured by DCE-MRI</w:t>
        </w:r>
        <w:r>
          <w:rPr>
            <w:noProof/>
          </w:rPr>
          <w:tab/>
        </w:r>
        <w:r>
          <w:rPr>
            <w:noProof/>
          </w:rPr>
          <w:fldChar w:fldCharType="begin"/>
        </w:r>
        <w:r>
          <w:rPr>
            <w:noProof/>
          </w:rPr>
          <w:instrText xml:space="preserve"> PAGEREF _Toc3145312 \h </w:instrText>
        </w:r>
      </w:ins>
      <w:ins w:id="391" w:author="Nicholas Weatherley" w:date="2019-03-10T21:20:00Z">
        <w:r>
          <w:rPr>
            <w:noProof/>
          </w:rPr>
        </w:r>
      </w:ins>
      <w:r>
        <w:rPr>
          <w:noProof/>
        </w:rPr>
        <w:fldChar w:fldCharType="separate"/>
      </w:r>
      <w:ins w:id="392" w:author="Nicholas Weatherley" w:date="2019-03-10T21:20:00Z">
        <w:r>
          <w:rPr>
            <w:noProof/>
          </w:rPr>
          <w:t>71</w:t>
        </w:r>
      </w:ins>
      <w:ins w:id="393" w:author="Nicholas Weatherley" w:date="2019-03-10T21:19:00Z">
        <w:r>
          <w:rPr>
            <w:noProof/>
          </w:rPr>
          <w:fldChar w:fldCharType="end"/>
        </w:r>
      </w:ins>
    </w:p>
    <w:p w14:paraId="123D2A5B" w14:textId="21836B9C" w:rsidR="005A5DEC" w:rsidRDefault="005A5DEC">
      <w:pPr>
        <w:pStyle w:val="TableofFigures"/>
        <w:tabs>
          <w:tab w:val="right" w:leader="dot" w:pos="9499"/>
        </w:tabs>
        <w:rPr>
          <w:ins w:id="394" w:author="Nicholas Weatherley" w:date="2019-03-10T21:19:00Z"/>
          <w:rFonts w:asciiTheme="minorHAnsi" w:eastAsiaTheme="minorEastAsia" w:hAnsiTheme="minorHAnsi" w:cstheme="minorBidi"/>
          <w:smallCaps w:val="0"/>
          <w:noProof/>
          <w:sz w:val="24"/>
          <w:szCs w:val="24"/>
        </w:rPr>
      </w:pPr>
      <w:ins w:id="395" w:author="Nicholas Weatherley" w:date="2019-03-10T21:19:00Z">
        <w:r>
          <w:rPr>
            <w:noProof/>
          </w:rPr>
          <w:t>Figure 2.8: Behaviour of nuclear spins in a magnetic field</w:t>
        </w:r>
        <w:r>
          <w:rPr>
            <w:noProof/>
          </w:rPr>
          <w:tab/>
        </w:r>
        <w:r>
          <w:rPr>
            <w:noProof/>
          </w:rPr>
          <w:fldChar w:fldCharType="begin"/>
        </w:r>
        <w:r>
          <w:rPr>
            <w:noProof/>
          </w:rPr>
          <w:instrText xml:space="preserve"> PAGEREF _Toc3145313 \h </w:instrText>
        </w:r>
      </w:ins>
      <w:ins w:id="396" w:author="Nicholas Weatherley" w:date="2019-03-10T21:20:00Z">
        <w:r>
          <w:rPr>
            <w:noProof/>
          </w:rPr>
        </w:r>
      </w:ins>
      <w:r>
        <w:rPr>
          <w:noProof/>
        </w:rPr>
        <w:fldChar w:fldCharType="separate"/>
      </w:r>
      <w:ins w:id="397" w:author="Nicholas Weatherley" w:date="2019-03-10T21:20:00Z">
        <w:r>
          <w:rPr>
            <w:noProof/>
          </w:rPr>
          <w:t>76</w:t>
        </w:r>
      </w:ins>
      <w:ins w:id="398" w:author="Nicholas Weatherley" w:date="2019-03-10T21:19:00Z">
        <w:r>
          <w:rPr>
            <w:noProof/>
          </w:rPr>
          <w:fldChar w:fldCharType="end"/>
        </w:r>
      </w:ins>
    </w:p>
    <w:p w14:paraId="4F8E9E27" w14:textId="2F8F5519" w:rsidR="005A5DEC" w:rsidRDefault="005A5DEC">
      <w:pPr>
        <w:pStyle w:val="TableofFigures"/>
        <w:tabs>
          <w:tab w:val="right" w:leader="dot" w:pos="9499"/>
        </w:tabs>
        <w:rPr>
          <w:ins w:id="399" w:author="Nicholas Weatherley" w:date="2019-03-10T21:19:00Z"/>
          <w:rFonts w:asciiTheme="minorHAnsi" w:eastAsiaTheme="minorEastAsia" w:hAnsiTheme="minorHAnsi" w:cstheme="minorBidi"/>
          <w:smallCaps w:val="0"/>
          <w:noProof/>
          <w:sz w:val="24"/>
          <w:szCs w:val="24"/>
        </w:rPr>
      </w:pPr>
      <w:ins w:id="400" w:author="Nicholas Weatherley" w:date="2019-03-10T21:19:00Z">
        <w:r>
          <w:rPr>
            <w:noProof/>
          </w:rPr>
          <w:t>Figure 2.9: Application of a radiofrequency pulse and longitudinal proton magnetisation</w:t>
        </w:r>
        <w:r>
          <w:rPr>
            <w:noProof/>
          </w:rPr>
          <w:tab/>
        </w:r>
        <w:r>
          <w:rPr>
            <w:noProof/>
          </w:rPr>
          <w:fldChar w:fldCharType="begin"/>
        </w:r>
        <w:r>
          <w:rPr>
            <w:noProof/>
          </w:rPr>
          <w:instrText xml:space="preserve"> PAGEREF _Toc3145314 \h </w:instrText>
        </w:r>
      </w:ins>
      <w:ins w:id="401" w:author="Nicholas Weatherley" w:date="2019-03-10T21:20:00Z">
        <w:r>
          <w:rPr>
            <w:noProof/>
          </w:rPr>
        </w:r>
      </w:ins>
      <w:r>
        <w:rPr>
          <w:noProof/>
        </w:rPr>
        <w:fldChar w:fldCharType="separate"/>
      </w:r>
      <w:ins w:id="402" w:author="Nicholas Weatherley" w:date="2019-03-10T21:20:00Z">
        <w:r>
          <w:rPr>
            <w:noProof/>
          </w:rPr>
          <w:t>77</w:t>
        </w:r>
      </w:ins>
      <w:ins w:id="403" w:author="Nicholas Weatherley" w:date="2019-03-10T21:19:00Z">
        <w:r>
          <w:rPr>
            <w:noProof/>
          </w:rPr>
          <w:fldChar w:fldCharType="end"/>
        </w:r>
      </w:ins>
    </w:p>
    <w:p w14:paraId="2D5627BE" w14:textId="29BA6123" w:rsidR="005A5DEC" w:rsidRDefault="005A5DEC">
      <w:pPr>
        <w:pStyle w:val="TableofFigures"/>
        <w:tabs>
          <w:tab w:val="right" w:leader="dot" w:pos="9499"/>
        </w:tabs>
        <w:rPr>
          <w:ins w:id="404" w:author="Nicholas Weatherley" w:date="2019-03-10T21:19:00Z"/>
          <w:rFonts w:asciiTheme="minorHAnsi" w:eastAsiaTheme="minorEastAsia" w:hAnsiTheme="minorHAnsi" w:cstheme="minorBidi"/>
          <w:smallCaps w:val="0"/>
          <w:noProof/>
          <w:sz w:val="24"/>
          <w:szCs w:val="24"/>
        </w:rPr>
      </w:pPr>
      <w:ins w:id="405" w:author="Nicholas Weatherley" w:date="2019-03-10T21:19:00Z">
        <w:r>
          <w:rPr>
            <w:noProof/>
          </w:rPr>
          <w:t>Figure 2.10: T1 relaxation curve</w:t>
        </w:r>
        <w:r>
          <w:rPr>
            <w:noProof/>
          </w:rPr>
          <w:tab/>
        </w:r>
        <w:r>
          <w:rPr>
            <w:noProof/>
          </w:rPr>
          <w:fldChar w:fldCharType="begin"/>
        </w:r>
        <w:r>
          <w:rPr>
            <w:noProof/>
          </w:rPr>
          <w:instrText xml:space="preserve"> PAGEREF _Toc3145315 \h </w:instrText>
        </w:r>
      </w:ins>
      <w:ins w:id="406" w:author="Nicholas Weatherley" w:date="2019-03-10T21:20:00Z">
        <w:r>
          <w:rPr>
            <w:noProof/>
          </w:rPr>
        </w:r>
      </w:ins>
      <w:r>
        <w:rPr>
          <w:noProof/>
        </w:rPr>
        <w:fldChar w:fldCharType="separate"/>
      </w:r>
      <w:ins w:id="407" w:author="Nicholas Weatherley" w:date="2019-03-10T21:20:00Z">
        <w:r>
          <w:rPr>
            <w:noProof/>
          </w:rPr>
          <w:t>77</w:t>
        </w:r>
      </w:ins>
      <w:ins w:id="408" w:author="Nicholas Weatherley" w:date="2019-03-10T21:19:00Z">
        <w:r>
          <w:rPr>
            <w:noProof/>
          </w:rPr>
          <w:fldChar w:fldCharType="end"/>
        </w:r>
      </w:ins>
    </w:p>
    <w:p w14:paraId="5D3F7B3D" w14:textId="1FD46EF4" w:rsidR="005A5DEC" w:rsidRDefault="005A5DEC">
      <w:pPr>
        <w:pStyle w:val="TableofFigures"/>
        <w:tabs>
          <w:tab w:val="right" w:leader="dot" w:pos="9499"/>
        </w:tabs>
        <w:rPr>
          <w:ins w:id="409" w:author="Nicholas Weatherley" w:date="2019-03-10T21:19:00Z"/>
          <w:rFonts w:asciiTheme="minorHAnsi" w:eastAsiaTheme="minorEastAsia" w:hAnsiTheme="minorHAnsi" w:cstheme="minorBidi"/>
          <w:smallCaps w:val="0"/>
          <w:noProof/>
          <w:sz w:val="24"/>
          <w:szCs w:val="24"/>
        </w:rPr>
      </w:pPr>
      <w:ins w:id="410" w:author="Nicholas Weatherley" w:date="2019-03-10T21:19:00Z">
        <w:r>
          <w:rPr>
            <w:noProof/>
          </w:rPr>
          <w:t>Figure 2.11: Transverse magnetisation and echo pulse</w:t>
        </w:r>
        <w:r>
          <w:rPr>
            <w:noProof/>
          </w:rPr>
          <w:tab/>
        </w:r>
        <w:r>
          <w:rPr>
            <w:noProof/>
          </w:rPr>
          <w:fldChar w:fldCharType="begin"/>
        </w:r>
        <w:r>
          <w:rPr>
            <w:noProof/>
          </w:rPr>
          <w:instrText xml:space="preserve"> PAGEREF _Toc3145316 \h </w:instrText>
        </w:r>
      </w:ins>
      <w:ins w:id="411" w:author="Nicholas Weatherley" w:date="2019-03-10T21:20:00Z">
        <w:r>
          <w:rPr>
            <w:noProof/>
          </w:rPr>
        </w:r>
      </w:ins>
      <w:r>
        <w:rPr>
          <w:noProof/>
        </w:rPr>
        <w:fldChar w:fldCharType="separate"/>
      </w:r>
      <w:ins w:id="412" w:author="Nicholas Weatherley" w:date="2019-03-10T21:20:00Z">
        <w:r>
          <w:rPr>
            <w:noProof/>
          </w:rPr>
          <w:t>78</w:t>
        </w:r>
      </w:ins>
      <w:ins w:id="413" w:author="Nicholas Weatherley" w:date="2019-03-10T21:19:00Z">
        <w:r>
          <w:rPr>
            <w:noProof/>
          </w:rPr>
          <w:fldChar w:fldCharType="end"/>
        </w:r>
      </w:ins>
    </w:p>
    <w:p w14:paraId="6767BD7B" w14:textId="281B4C3C" w:rsidR="005A5DEC" w:rsidRDefault="005A5DEC">
      <w:pPr>
        <w:pStyle w:val="TableofFigures"/>
        <w:tabs>
          <w:tab w:val="right" w:leader="dot" w:pos="9499"/>
        </w:tabs>
        <w:rPr>
          <w:ins w:id="414" w:author="Nicholas Weatherley" w:date="2019-03-10T21:19:00Z"/>
          <w:rFonts w:asciiTheme="minorHAnsi" w:eastAsiaTheme="minorEastAsia" w:hAnsiTheme="minorHAnsi" w:cstheme="minorBidi"/>
          <w:smallCaps w:val="0"/>
          <w:noProof/>
          <w:sz w:val="24"/>
          <w:szCs w:val="24"/>
        </w:rPr>
      </w:pPr>
      <w:ins w:id="415" w:author="Nicholas Weatherley" w:date="2019-03-10T21:19:00Z">
        <w:r>
          <w:rPr>
            <w:noProof/>
          </w:rPr>
          <w:t>Figure 2.12: T2 and T2* curves</w:t>
        </w:r>
        <w:r>
          <w:rPr>
            <w:noProof/>
          </w:rPr>
          <w:tab/>
        </w:r>
        <w:r>
          <w:rPr>
            <w:noProof/>
          </w:rPr>
          <w:fldChar w:fldCharType="begin"/>
        </w:r>
        <w:r>
          <w:rPr>
            <w:noProof/>
          </w:rPr>
          <w:instrText xml:space="preserve"> PAGEREF _Toc3145317 \h </w:instrText>
        </w:r>
      </w:ins>
      <w:ins w:id="416" w:author="Nicholas Weatherley" w:date="2019-03-10T21:20:00Z">
        <w:r>
          <w:rPr>
            <w:noProof/>
          </w:rPr>
        </w:r>
      </w:ins>
      <w:r>
        <w:rPr>
          <w:noProof/>
        </w:rPr>
        <w:fldChar w:fldCharType="separate"/>
      </w:r>
      <w:ins w:id="417" w:author="Nicholas Weatherley" w:date="2019-03-10T21:20:00Z">
        <w:r>
          <w:rPr>
            <w:noProof/>
          </w:rPr>
          <w:t>79</w:t>
        </w:r>
      </w:ins>
      <w:ins w:id="418" w:author="Nicholas Weatherley" w:date="2019-03-10T21:19:00Z">
        <w:r>
          <w:rPr>
            <w:noProof/>
          </w:rPr>
          <w:fldChar w:fldCharType="end"/>
        </w:r>
      </w:ins>
    </w:p>
    <w:p w14:paraId="11DD0E39" w14:textId="6697D8C9" w:rsidR="005A5DEC" w:rsidRDefault="005A5DEC">
      <w:pPr>
        <w:pStyle w:val="TableofFigures"/>
        <w:tabs>
          <w:tab w:val="right" w:leader="dot" w:pos="9499"/>
        </w:tabs>
        <w:rPr>
          <w:ins w:id="419" w:author="Nicholas Weatherley" w:date="2019-03-10T21:19:00Z"/>
          <w:rFonts w:asciiTheme="minorHAnsi" w:eastAsiaTheme="minorEastAsia" w:hAnsiTheme="minorHAnsi" w:cstheme="minorBidi"/>
          <w:smallCaps w:val="0"/>
          <w:noProof/>
          <w:sz w:val="24"/>
          <w:szCs w:val="24"/>
        </w:rPr>
      </w:pPr>
      <w:ins w:id="420" w:author="Nicholas Weatherley" w:date="2019-03-10T21:19:00Z">
        <w:r>
          <w:rPr>
            <w:noProof/>
          </w:rPr>
          <w:lastRenderedPageBreak/>
          <w:t>Figure 2.13 Spin exchange optical polarisation (SEOP)</w:t>
        </w:r>
        <w:r>
          <w:rPr>
            <w:noProof/>
          </w:rPr>
          <w:tab/>
        </w:r>
        <w:r>
          <w:rPr>
            <w:noProof/>
          </w:rPr>
          <w:fldChar w:fldCharType="begin"/>
        </w:r>
        <w:r>
          <w:rPr>
            <w:noProof/>
          </w:rPr>
          <w:instrText xml:space="preserve"> PAGEREF _Toc3145318 \h </w:instrText>
        </w:r>
      </w:ins>
      <w:ins w:id="421" w:author="Nicholas Weatherley" w:date="2019-03-10T21:20:00Z">
        <w:r>
          <w:rPr>
            <w:noProof/>
          </w:rPr>
        </w:r>
      </w:ins>
      <w:r>
        <w:rPr>
          <w:noProof/>
        </w:rPr>
        <w:fldChar w:fldCharType="separate"/>
      </w:r>
      <w:ins w:id="422" w:author="Nicholas Weatherley" w:date="2019-03-10T21:20:00Z">
        <w:r>
          <w:rPr>
            <w:noProof/>
          </w:rPr>
          <w:t>81</w:t>
        </w:r>
      </w:ins>
      <w:ins w:id="423" w:author="Nicholas Weatherley" w:date="2019-03-10T21:19:00Z">
        <w:r>
          <w:rPr>
            <w:noProof/>
          </w:rPr>
          <w:fldChar w:fldCharType="end"/>
        </w:r>
      </w:ins>
    </w:p>
    <w:p w14:paraId="687761D1" w14:textId="21A1DA41" w:rsidR="005A5DEC" w:rsidRDefault="005A5DEC">
      <w:pPr>
        <w:pStyle w:val="TableofFigures"/>
        <w:tabs>
          <w:tab w:val="right" w:leader="dot" w:pos="9499"/>
        </w:tabs>
        <w:rPr>
          <w:ins w:id="424" w:author="Nicholas Weatherley" w:date="2019-03-10T21:19:00Z"/>
          <w:rFonts w:asciiTheme="minorHAnsi" w:eastAsiaTheme="minorEastAsia" w:hAnsiTheme="minorHAnsi" w:cstheme="minorBidi"/>
          <w:smallCaps w:val="0"/>
          <w:noProof/>
          <w:sz w:val="24"/>
          <w:szCs w:val="24"/>
        </w:rPr>
      </w:pPr>
      <w:ins w:id="425" w:author="Nicholas Weatherley" w:date="2019-03-10T21:19:00Z">
        <w:r>
          <w:rPr>
            <w:noProof/>
          </w:rPr>
          <w:t xml:space="preserve">Figure 2.14: </w:t>
        </w:r>
        <w:r w:rsidRPr="00AB2685">
          <w:rPr>
            <w:noProof/>
            <w:vertAlign w:val="superscript"/>
          </w:rPr>
          <w:t>3</w:t>
        </w:r>
        <w:r>
          <w:rPr>
            <w:noProof/>
          </w:rPr>
          <w:t>He ventilation images from a patient with asthma (Sheffield, UK)</w:t>
        </w:r>
        <w:r>
          <w:rPr>
            <w:noProof/>
          </w:rPr>
          <w:tab/>
        </w:r>
        <w:r>
          <w:rPr>
            <w:noProof/>
          </w:rPr>
          <w:fldChar w:fldCharType="begin"/>
        </w:r>
        <w:r>
          <w:rPr>
            <w:noProof/>
          </w:rPr>
          <w:instrText xml:space="preserve"> PAGEREF _Toc3145319 \h </w:instrText>
        </w:r>
      </w:ins>
      <w:ins w:id="426" w:author="Nicholas Weatherley" w:date="2019-03-10T21:20:00Z">
        <w:r>
          <w:rPr>
            <w:noProof/>
          </w:rPr>
        </w:r>
      </w:ins>
      <w:r>
        <w:rPr>
          <w:noProof/>
        </w:rPr>
        <w:fldChar w:fldCharType="separate"/>
      </w:r>
      <w:ins w:id="427" w:author="Nicholas Weatherley" w:date="2019-03-10T21:20:00Z">
        <w:r>
          <w:rPr>
            <w:noProof/>
          </w:rPr>
          <w:t>83</w:t>
        </w:r>
      </w:ins>
      <w:ins w:id="428" w:author="Nicholas Weatherley" w:date="2019-03-10T21:19:00Z">
        <w:r>
          <w:rPr>
            <w:noProof/>
          </w:rPr>
          <w:fldChar w:fldCharType="end"/>
        </w:r>
      </w:ins>
    </w:p>
    <w:p w14:paraId="46F08935" w14:textId="0C54CF18" w:rsidR="005A5DEC" w:rsidRDefault="005A5DEC">
      <w:pPr>
        <w:pStyle w:val="TableofFigures"/>
        <w:tabs>
          <w:tab w:val="right" w:leader="dot" w:pos="9499"/>
        </w:tabs>
        <w:rPr>
          <w:ins w:id="429" w:author="Nicholas Weatherley" w:date="2019-03-10T21:19:00Z"/>
          <w:rFonts w:asciiTheme="minorHAnsi" w:eastAsiaTheme="minorEastAsia" w:hAnsiTheme="minorHAnsi" w:cstheme="minorBidi"/>
          <w:smallCaps w:val="0"/>
          <w:noProof/>
          <w:sz w:val="24"/>
          <w:szCs w:val="24"/>
        </w:rPr>
      </w:pPr>
      <w:ins w:id="430" w:author="Nicholas Weatherley" w:date="2019-03-10T21:19:00Z">
        <w:r>
          <w:rPr>
            <w:noProof/>
          </w:rPr>
          <w:t>Figure 2.15</w:t>
        </w:r>
        <w:r w:rsidRPr="00AB2685">
          <w:rPr>
            <w:rFonts w:cs="Cambria"/>
            <w:noProof/>
          </w:rPr>
          <w:t>:</w:t>
        </w:r>
        <w:r>
          <w:rPr>
            <w:noProof/>
          </w:rPr>
          <w:t xml:space="preserve"> Intra-acinar Brownian gas diffusion in health and emphysema.</w:t>
        </w:r>
        <w:r>
          <w:rPr>
            <w:noProof/>
          </w:rPr>
          <w:tab/>
        </w:r>
        <w:r>
          <w:rPr>
            <w:noProof/>
          </w:rPr>
          <w:fldChar w:fldCharType="begin"/>
        </w:r>
        <w:r>
          <w:rPr>
            <w:noProof/>
          </w:rPr>
          <w:instrText xml:space="preserve"> PAGEREF _Toc3145320 \h </w:instrText>
        </w:r>
      </w:ins>
      <w:ins w:id="431" w:author="Nicholas Weatherley" w:date="2019-03-10T21:20:00Z">
        <w:r>
          <w:rPr>
            <w:noProof/>
          </w:rPr>
        </w:r>
      </w:ins>
      <w:r>
        <w:rPr>
          <w:noProof/>
        </w:rPr>
        <w:fldChar w:fldCharType="separate"/>
      </w:r>
      <w:ins w:id="432" w:author="Nicholas Weatherley" w:date="2019-03-10T21:20:00Z">
        <w:r>
          <w:rPr>
            <w:noProof/>
          </w:rPr>
          <w:t>84</w:t>
        </w:r>
      </w:ins>
      <w:ins w:id="433" w:author="Nicholas Weatherley" w:date="2019-03-10T21:19:00Z">
        <w:r>
          <w:rPr>
            <w:noProof/>
          </w:rPr>
          <w:fldChar w:fldCharType="end"/>
        </w:r>
      </w:ins>
    </w:p>
    <w:p w14:paraId="14CCA0E1" w14:textId="20B35AE1" w:rsidR="005A5DEC" w:rsidRDefault="005A5DEC">
      <w:pPr>
        <w:pStyle w:val="TableofFigures"/>
        <w:tabs>
          <w:tab w:val="right" w:leader="dot" w:pos="9499"/>
        </w:tabs>
        <w:rPr>
          <w:ins w:id="434" w:author="Nicholas Weatherley" w:date="2019-03-10T21:19:00Z"/>
          <w:rFonts w:asciiTheme="minorHAnsi" w:eastAsiaTheme="minorEastAsia" w:hAnsiTheme="minorHAnsi" w:cstheme="minorBidi"/>
          <w:smallCaps w:val="0"/>
          <w:noProof/>
          <w:sz w:val="24"/>
          <w:szCs w:val="24"/>
        </w:rPr>
      </w:pPr>
      <w:ins w:id="435" w:author="Nicholas Weatherley" w:date="2019-03-10T21:19:00Z">
        <w:r>
          <w:rPr>
            <w:noProof/>
          </w:rPr>
          <w:t>Figure 2.16: Xenon diffusion from gas into aqueous and red cell environments</w:t>
        </w:r>
        <w:r>
          <w:rPr>
            <w:noProof/>
          </w:rPr>
          <w:tab/>
        </w:r>
        <w:r>
          <w:rPr>
            <w:noProof/>
          </w:rPr>
          <w:fldChar w:fldCharType="begin"/>
        </w:r>
        <w:r>
          <w:rPr>
            <w:noProof/>
          </w:rPr>
          <w:instrText xml:space="preserve"> PAGEREF _Toc3145321 \h </w:instrText>
        </w:r>
      </w:ins>
      <w:ins w:id="436" w:author="Nicholas Weatherley" w:date="2019-03-10T21:20:00Z">
        <w:r>
          <w:rPr>
            <w:noProof/>
          </w:rPr>
        </w:r>
      </w:ins>
      <w:r>
        <w:rPr>
          <w:noProof/>
        </w:rPr>
        <w:fldChar w:fldCharType="separate"/>
      </w:r>
      <w:ins w:id="437" w:author="Nicholas Weatherley" w:date="2019-03-10T21:20:00Z">
        <w:r>
          <w:rPr>
            <w:noProof/>
          </w:rPr>
          <w:t>86</w:t>
        </w:r>
      </w:ins>
      <w:ins w:id="438" w:author="Nicholas Weatherley" w:date="2019-03-10T21:19:00Z">
        <w:r>
          <w:rPr>
            <w:noProof/>
          </w:rPr>
          <w:fldChar w:fldCharType="end"/>
        </w:r>
      </w:ins>
    </w:p>
    <w:p w14:paraId="09449D6D" w14:textId="74B287B1" w:rsidR="005A5DEC" w:rsidRDefault="005A5DEC">
      <w:pPr>
        <w:pStyle w:val="TableofFigures"/>
        <w:tabs>
          <w:tab w:val="right" w:leader="dot" w:pos="9499"/>
        </w:tabs>
        <w:rPr>
          <w:ins w:id="439" w:author="Nicholas Weatherley" w:date="2019-03-10T21:19:00Z"/>
          <w:rFonts w:asciiTheme="minorHAnsi" w:eastAsiaTheme="minorEastAsia" w:hAnsiTheme="minorHAnsi" w:cstheme="minorBidi"/>
          <w:smallCaps w:val="0"/>
          <w:noProof/>
          <w:sz w:val="24"/>
          <w:szCs w:val="24"/>
        </w:rPr>
      </w:pPr>
      <w:ins w:id="440" w:author="Nicholas Weatherley" w:date="2019-03-10T21:19:00Z">
        <w:r>
          <w:rPr>
            <w:noProof/>
          </w:rPr>
          <w:t>Figure 2.17: Generating a pulmonary artery input function</w:t>
        </w:r>
        <w:r>
          <w:rPr>
            <w:noProof/>
          </w:rPr>
          <w:tab/>
        </w:r>
        <w:r>
          <w:rPr>
            <w:noProof/>
          </w:rPr>
          <w:fldChar w:fldCharType="begin"/>
        </w:r>
        <w:r>
          <w:rPr>
            <w:noProof/>
          </w:rPr>
          <w:instrText xml:space="preserve"> PAGEREF _Toc3145322 \h </w:instrText>
        </w:r>
      </w:ins>
      <w:ins w:id="441" w:author="Nicholas Weatherley" w:date="2019-03-10T21:20:00Z">
        <w:r>
          <w:rPr>
            <w:noProof/>
          </w:rPr>
        </w:r>
      </w:ins>
      <w:r>
        <w:rPr>
          <w:noProof/>
        </w:rPr>
        <w:fldChar w:fldCharType="separate"/>
      </w:r>
      <w:ins w:id="442" w:author="Nicholas Weatherley" w:date="2019-03-10T21:20:00Z">
        <w:r>
          <w:rPr>
            <w:noProof/>
          </w:rPr>
          <w:t>88</w:t>
        </w:r>
      </w:ins>
      <w:ins w:id="443" w:author="Nicholas Weatherley" w:date="2019-03-10T21:19:00Z">
        <w:r>
          <w:rPr>
            <w:noProof/>
          </w:rPr>
          <w:fldChar w:fldCharType="end"/>
        </w:r>
      </w:ins>
    </w:p>
    <w:p w14:paraId="28580F3A" w14:textId="5754C13B" w:rsidR="005A5DEC" w:rsidRDefault="005A5DEC">
      <w:pPr>
        <w:pStyle w:val="TableofFigures"/>
        <w:tabs>
          <w:tab w:val="right" w:leader="dot" w:pos="9499"/>
        </w:tabs>
        <w:rPr>
          <w:ins w:id="444" w:author="Nicholas Weatherley" w:date="2019-03-10T21:19:00Z"/>
          <w:rFonts w:asciiTheme="minorHAnsi" w:eastAsiaTheme="minorEastAsia" w:hAnsiTheme="minorHAnsi" w:cstheme="minorBidi"/>
          <w:smallCaps w:val="0"/>
          <w:noProof/>
          <w:sz w:val="24"/>
          <w:szCs w:val="24"/>
        </w:rPr>
      </w:pPr>
      <w:ins w:id="445" w:author="Nicholas Weatherley" w:date="2019-03-10T21:19:00Z">
        <w:r>
          <w:rPr>
            <w:noProof/>
          </w:rPr>
          <w:t>Figure 2.18: Example of signal change through a parenchymal region of interest</w:t>
        </w:r>
        <w:r>
          <w:rPr>
            <w:noProof/>
          </w:rPr>
          <w:tab/>
        </w:r>
        <w:r>
          <w:rPr>
            <w:noProof/>
          </w:rPr>
          <w:fldChar w:fldCharType="begin"/>
        </w:r>
        <w:r>
          <w:rPr>
            <w:noProof/>
          </w:rPr>
          <w:instrText xml:space="preserve"> PAGEREF _Toc3145323 \h </w:instrText>
        </w:r>
      </w:ins>
      <w:ins w:id="446" w:author="Nicholas Weatherley" w:date="2019-03-10T21:20:00Z">
        <w:r>
          <w:rPr>
            <w:noProof/>
          </w:rPr>
        </w:r>
      </w:ins>
      <w:r>
        <w:rPr>
          <w:noProof/>
        </w:rPr>
        <w:fldChar w:fldCharType="separate"/>
      </w:r>
      <w:ins w:id="447" w:author="Nicholas Weatherley" w:date="2019-03-10T21:20:00Z">
        <w:r>
          <w:rPr>
            <w:noProof/>
          </w:rPr>
          <w:t>89</w:t>
        </w:r>
      </w:ins>
      <w:ins w:id="448" w:author="Nicholas Weatherley" w:date="2019-03-10T21:19:00Z">
        <w:r>
          <w:rPr>
            <w:noProof/>
          </w:rPr>
          <w:fldChar w:fldCharType="end"/>
        </w:r>
      </w:ins>
    </w:p>
    <w:p w14:paraId="554CF97D" w14:textId="60DA5C0D" w:rsidR="005A5DEC" w:rsidRDefault="005A5DEC">
      <w:pPr>
        <w:pStyle w:val="TableofFigures"/>
        <w:tabs>
          <w:tab w:val="right" w:leader="dot" w:pos="9499"/>
        </w:tabs>
        <w:rPr>
          <w:ins w:id="449" w:author="Nicholas Weatherley" w:date="2019-03-10T21:19:00Z"/>
          <w:rFonts w:asciiTheme="minorHAnsi" w:eastAsiaTheme="minorEastAsia" w:hAnsiTheme="minorHAnsi" w:cstheme="minorBidi"/>
          <w:smallCaps w:val="0"/>
          <w:noProof/>
          <w:sz w:val="24"/>
          <w:szCs w:val="24"/>
        </w:rPr>
      </w:pPr>
      <w:ins w:id="450" w:author="Nicholas Weatherley" w:date="2019-03-10T21:19:00Z">
        <w:r>
          <w:rPr>
            <w:noProof/>
          </w:rPr>
          <w:t>Chapter 3</w:t>
        </w:r>
        <w:r>
          <w:rPr>
            <w:noProof/>
          </w:rPr>
          <w:tab/>
        </w:r>
        <w:r>
          <w:rPr>
            <w:noProof/>
          </w:rPr>
          <w:fldChar w:fldCharType="begin"/>
        </w:r>
        <w:r>
          <w:rPr>
            <w:noProof/>
          </w:rPr>
          <w:instrText xml:space="preserve"> PAGEREF _Toc3145324 \h </w:instrText>
        </w:r>
      </w:ins>
      <w:ins w:id="451" w:author="Nicholas Weatherley" w:date="2019-03-10T21:20:00Z">
        <w:r>
          <w:rPr>
            <w:noProof/>
          </w:rPr>
        </w:r>
      </w:ins>
      <w:r>
        <w:rPr>
          <w:noProof/>
        </w:rPr>
        <w:fldChar w:fldCharType="separate"/>
      </w:r>
      <w:ins w:id="452" w:author="Nicholas Weatherley" w:date="2019-03-10T21:20:00Z">
        <w:r>
          <w:rPr>
            <w:noProof/>
          </w:rPr>
          <w:t>93</w:t>
        </w:r>
      </w:ins>
      <w:ins w:id="453" w:author="Nicholas Weatherley" w:date="2019-03-10T21:19:00Z">
        <w:r>
          <w:rPr>
            <w:noProof/>
          </w:rPr>
          <w:fldChar w:fldCharType="end"/>
        </w:r>
      </w:ins>
    </w:p>
    <w:p w14:paraId="050C0CF3" w14:textId="3A7ECDFF" w:rsidR="005A5DEC" w:rsidRDefault="005A5DEC">
      <w:pPr>
        <w:pStyle w:val="TableofFigures"/>
        <w:tabs>
          <w:tab w:val="right" w:leader="dot" w:pos="9499"/>
        </w:tabs>
        <w:rPr>
          <w:ins w:id="454" w:author="Nicholas Weatherley" w:date="2019-03-10T21:19:00Z"/>
          <w:rFonts w:asciiTheme="minorHAnsi" w:eastAsiaTheme="minorEastAsia" w:hAnsiTheme="minorHAnsi" w:cstheme="minorBidi"/>
          <w:smallCaps w:val="0"/>
          <w:noProof/>
          <w:sz w:val="24"/>
          <w:szCs w:val="24"/>
        </w:rPr>
      </w:pPr>
      <w:ins w:id="455" w:author="Nicholas Weatherley" w:date="2019-03-10T21:19:00Z">
        <w:r>
          <w:rPr>
            <w:noProof/>
          </w:rPr>
          <w:t>Figure 3.1: Example of a gas polariser utilised in Sheffield</w:t>
        </w:r>
        <w:r>
          <w:rPr>
            <w:noProof/>
          </w:rPr>
          <w:tab/>
        </w:r>
        <w:r>
          <w:rPr>
            <w:noProof/>
          </w:rPr>
          <w:fldChar w:fldCharType="begin"/>
        </w:r>
        <w:r>
          <w:rPr>
            <w:noProof/>
          </w:rPr>
          <w:instrText xml:space="preserve"> PAGEREF _Toc3145325 \h </w:instrText>
        </w:r>
      </w:ins>
      <w:ins w:id="456" w:author="Nicholas Weatherley" w:date="2019-03-10T21:20:00Z">
        <w:r>
          <w:rPr>
            <w:noProof/>
          </w:rPr>
        </w:r>
      </w:ins>
      <w:r>
        <w:rPr>
          <w:noProof/>
        </w:rPr>
        <w:fldChar w:fldCharType="separate"/>
      </w:r>
      <w:ins w:id="457" w:author="Nicholas Weatherley" w:date="2019-03-10T21:20:00Z">
        <w:r>
          <w:rPr>
            <w:noProof/>
          </w:rPr>
          <w:t>104</w:t>
        </w:r>
      </w:ins>
      <w:ins w:id="458" w:author="Nicholas Weatherley" w:date="2019-03-10T21:19:00Z">
        <w:r>
          <w:rPr>
            <w:noProof/>
          </w:rPr>
          <w:fldChar w:fldCharType="end"/>
        </w:r>
      </w:ins>
    </w:p>
    <w:p w14:paraId="3A598644" w14:textId="30D8C2DA" w:rsidR="005A5DEC" w:rsidRDefault="005A5DEC">
      <w:pPr>
        <w:pStyle w:val="TableofFigures"/>
        <w:tabs>
          <w:tab w:val="right" w:leader="dot" w:pos="9499"/>
        </w:tabs>
        <w:rPr>
          <w:ins w:id="459" w:author="Nicholas Weatherley" w:date="2019-03-10T21:19:00Z"/>
          <w:rFonts w:asciiTheme="minorHAnsi" w:eastAsiaTheme="minorEastAsia" w:hAnsiTheme="minorHAnsi" w:cstheme="minorBidi"/>
          <w:smallCaps w:val="0"/>
          <w:noProof/>
          <w:sz w:val="24"/>
          <w:szCs w:val="24"/>
        </w:rPr>
      </w:pPr>
      <w:ins w:id="460" w:author="Nicholas Weatherley" w:date="2019-03-10T21:19:00Z">
        <w:r>
          <w:rPr>
            <w:noProof/>
          </w:rPr>
          <w:t>Figure 3.2: Gantt chart of study visits</w:t>
        </w:r>
        <w:r>
          <w:rPr>
            <w:noProof/>
          </w:rPr>
          <w:tab/>
        </w:r>
        <w:r>
          <w:rPr>
            <w:noProof/>
          </w:rPr>
          <w:fldChar w:fldCharType="begin"/>
        </w:r>
        <w:r>
          <w:rPr>
            <w:noProof/>
          </w:rPr>
          <w:instrText xml:space="preserve"> PAGEREF _Toc3145326 \h </w:instrText>
        </w:r>
      </w:ins>
      <w:ins w:id="461" w:author="Nicholas Weatherley" w:date="2019-03-10T21:20:00Z">
        <w:r>
          <w:rPr>
            <w:noProof/>
          </w:rPr>
        </w:r>
      </w:ins>
      <w:r>
        <w:rPr>
          <w:noProof/>
        </w:rPr>
        <w:fldChar w:fldCharType="separate"/>
      </w:r>
      <w:ins w:id="462" w:author="Nicholas Weatherley" w:date="2019-03-10T21:20:00Z">
        <w:r>
          <w:rPr>
            <w:noProof/>
          </w:rPr>
          <w:t>107</w:t>
        </w:r>
      </w:ins>
      <w:ins w:id="463" w:author="Nicholas Weatherley" w:date="2019-03-10T21:19:00Z">
        <w:r>
          <w:rPr>
            <w:noProof/>
          </w:rPr>
          <w:fldChar w:fldCharType="end"/>
        </w:r>
      </w:ins>
    </w:p>
    <w:p w14:paraId="1780BD31" w14:textId="682D52D5" w:rsidR="005A5DEC" w:rsidRDefault="005A5DEC">
      <w:pPr>
        <w:pStyle w:val="TableofFigures"/>
        <w:tabs>
          <w:tab w:val="right" w:leader="dot" w:pos="9499"/>
        </w:tabs>
        <w:rPr>
          <w:ins w:id="464" w:author="Nicholas Weatherley" w:date="2019-03-10T21:19:00Z"/>
          <w:rFonts w:asciiTheme="minorHAnsi" w:eastAsiaTheme="minorEastAsia" w:hAnsiTheme="minorHAnsi" w:cstheme="minorBidi"/>
          <w:smallCaps w:val="0"/>
          <w:noProof/>
          <w:sz w:val="24"/>
          <w:szCs w:val="24"/>
        </w:rPr>
      </w:pPr>
      <w:ins w:id="465" w:author="Nicholas Weatherley" w:date="2019-03-10T21:19:00Z">
        <w:r>
          <w:rPr>
            <w:noProof/>
          </w:rPr>
          <w:t>Figure 3.3: Summary of participant numbers at each visit</w:t>
        </w:r>
        <w:r>
          <w:rPr>
            <w:noProof/>
          </w:rPr>
          <w:tab/>
        </w:r>
        <w:r>
          <w:rPr>
            <w:noProof/>
          </w:rPr>
          <w:fldChar w:fldCharType="begin"/>
        </w:r>
        <w:r>
          <w:rPr>
            <w:noProof/>
          </w:rPr>
          <w:instrText xml:space="preserve"> PAGEREF _Toc3145327 \h </w:instrText>
        </w:r>
      </w:ins>
      <w:ins w:id="466" w:author="Nicholas Weatherley" w:date="2019-03-10T21:20:00Z">
        <w:r>
          <w:rPr>
            <w:noProof/>
          </w:rPr>
        </w:r>
      </w:ins>
      <w:r>
        <w:rPr>
          <w:noProof/>
        </w:rPr>
        <w:fldChar w:fldCharType="separate"/>
      </w:r>
      <w:ins w:id="467" w:author="Nicholas Weatherley" w:date="2019-03-10T21:20:00Z">
        <w:r>
          <w:rPr>
            <w:noProof/>
          </w:rPr>
          <w:t>108</w:t>
        </w:r>
      </w:ins>
      <w:ins w:id="468" w:author="Nicholas Weatherley" w:date="2019-03-10T21:19:00Z">
        <w:r>
          <w:rPr>
            <w:noProof/>
          </w:rPr>
          <w:fldChar w:fldCharType="end"/>
        </w:r>
      </w:ins>
    </w:p>
    <w:p w14:paraId="40E6B626" w14:textId="3812A942" w:rsidR="005A5DEC" w:rsidRDefault="005A5DEC">
      <w:pPr>
        <w:pStyle w:val="TableofFigures"/>
        <w:tabs>
          <w:tab w:val="right" w:leader="dot" w:pos="9499"/>
        </w:tabs>
        <w:rPr>
          <w:ins w:id="469" w:author="Nicholas Weatherley" w:date="2019-03-10T21:19:00Z"/>
          <w:rFonts w:asciiTheme="minorHAnsi" w:eastAsiaTheme="minorEastAsia" w:hAnsiTheme="minorHAnsi" w:cstheme="minorBidi"/>
          <w:smallCaps w:val="0"/>
          <w:noProof/>
          <w:sz w:val="24"/>
          <w:szCs w:val="24"/>
        </w:rPr>
      </w:pPr>
      <w:ins w:id="470" w:author="Nicholas Weatherley" w:date="2019-03-10T21:19:00Z">
        <w:r>
          <w:rPr>
            <w:noProof/>
          </w:rPr>
          <w:t>Figure 3.4: Flow volume Curve</w:t>
        </w:r>
        <w:r>
          <w:rPr>
            <w:noProof/>
          </w:rPr>
          <w:tab/>
        </w:r>
        <w:r>
          <w:rPr>
            <w:noProof/>
          </w:rPr>
          <w:fldChar w:fldCharType="begin"/>
        </w:r>
        <w:r>
          <w:rPr>
            <w:noProof/>
          </w:rPr>
          <w:instrText xml:space="preserve"> PAGEREF _Toc3145328 \h </w:instrText>
        </w:r>
      </w:ins>
      <w:ins w:id="471" w:author="Nicholas Weatherley" w:date="2019-03-10T21:20:00Z">
        <w:r>
          <w:rPr>
            <w:noProof/>
          </w:rPr>
        </w:r>
      </w:ins>
      <w:r>
        <w:rPr>
          <w:noProof/>
        </w:rPr>
        <w:fldChar w:fldCharType="separate"/>
      </w:r>
      <w:ins w:id="472" w:author="Nicholas Weatherley" w:date="2019-03-10T21:20:00Z">
        <w:r>
          <w:rPr>
            <w:noProof/>
          </w:rPr>
          <w:t>110</w:t>
        </w:r>
      </w:ins>
      <w:ins w:id="473" w:author="Nicholas Weatherley" w:date="2019-03-10T21:19:00Z">
        <w:r>
          <w:rPr>
            <w:noProof/>
          </w:rPr>
          <w:fldChar w:fldCharType="end"/>
        </w:r>
      </w:ins>
    </w:p>
    <w:p w14:paraId="6DE6B63B" w14:textId="57A919F1" w:rsidR="005A5DEC" w:rsidRDefault="005A5DEC">
      <w:pPr>
        <w:pStyle w:val="TableofFigures"/>
        <w:tabs>
          <w:tab w:val="right" w:leader="dot" w:pos="9499"/>
        </w:tabs>
        <w:rPr>
          <w:ins w:id="474" w:author="Nicholas Weatherley" w:date="2019-03-10T21:19:00Z"/>
          <w:rFonts w:asciiTheme="minorHAnsi" w:eastAsiaTheme="minorEastAsia" w:hAnsiTheme="minorHAnsi" w:cstheme="minorBidi"/>
          <w:smallCaps w:val="0"/>
          <w:noProof/>
          <w:sz w:val="24"/>
          <w:szCs w:val="24"/>
        </w:rPr>
      </w:pPr>
      <w:ins w:id="475" w:author="Nicholas Weatherley" w:date="2019-03-10T21:19:00Z">
        <w:r>
          <w:rPr>
            <w:noProof/>
          </w:rPr>
          <w:t>Figure 3.5: Change in FVC over first six months</w:t>
        </w:r>
        <w:r>
          <w:rPr>
            <w:noProof/>
          </w:rPr>
          <w:tab/>
        </w:r>
        <w:r>
          <w:rPr>
            <w:noProof/>
          </w:rPr>
          <w:fldChar w:fldCharType="begin"/>
        </w:r>
        <w:r>
          <w:rPr>
            <w:noProof/>
          </w:rPr>
          <w:instrText xml:space="preserve"> PAGEREF _Toc3145329 \h </w:instrText>
        </w:r>
      </w:ins>
      <w:ins w:id="476" w:author="Nicholas Weatherley" w:date="2019-03-10T21:20:00Z">
        <w:r>
          <w:rPr>
            <w:noProof/>
          </w:rPr>
        </w:r>
      </w:ins>
      <w:r>
        <w:rPr>
          <w:noProof/>
        </w:rPr>
        <w:fldChar w:fldCharType="separate"/>
      </w:r>
      <w:ins w:id="477" w:author="Nicholas Weatherley" w:date="2019-03-10T21:20:00Z">
        <w:r>
          <w:rPr>
            <w:noProof/>
          </w:rPr>
          <w:t>111</w:t>
        </w:r>
      </w:ins>
      <w:ins w:id="478" w:author="Nicholas Weatherley" w:date="2019-03-10T21:19:00Z">
        <w:r>
          <w:rPr>
            <w:noProof/>
          </w:rPr>
          <w:fldChar w:fldCharType="end"/>
        </w:r>
      </w:ins>
    </w:p>
    <w:p w14:paraId="46E9DAE3" w14:textId="1E93B047" w:rsidR="005A5DEC" w:rsidRDefault="005A5DEC">
      <w:pPr>
        <w:pStyle w:val="TableofFigures"/>
        <w:tabs>
          <w:tab w:val="right" w:leader="dot" w:pos="9499"/>
        </w:tabs>
        <w:rPr>
          <w:ins w:id="479" w:author="Nicholas Weatherley" w:date="2019-03-10T21:19:00Z"/>
          <w:rFonts w:asciiTheme="minorHAnsi" w:eastAsiaTheme="minorEastAsia" w:hAnsiTheme="minorHAnsi" w:cstheme="minorBidi"/>
          <w:smallCaps w:val="0"/>
          <w:noProof/>
          <w:sz w:val="24"/>
          <w:szCs w:val="24"/>
        </w:rPr>
      </w:pPr>
      <w:ins w:id="480" w:author="Nicholas Weatherley" w:date="2019-03-10T21:19:00Z">
        <w:r>
          <w:rPr>
            <w:noProof/>
          </w:rPr>
          <w:t>Figure 3.6 Change in FVC over twelve months</w:t>
        </w:r>
        <w:r>
          <w:rPr>
            <w:noProof/>
          </w:rPr>
          <w:tab/>
        </w:r>
        <w:r>
          <w:rPr>
            <w:noProof/>
          </w:rPr>
          <w:fldChar w:fldCharType="begin"/>
        </w:r>
        <w:r>
          <w:rPr>
            <w:noProof/>
          </w:rPr>
          <w:instrText xml:space="preserve"> PAGEREF _Toc3145330 \h </w:instrText>
        </w:r>
      </w:ins>
      <w:ins w:id="481" w:author="Nicholas Weatherley" w:date="2019-03-10T21:20:00Z">
        <w:r>
          <w:rPr>
            <w:noProof/>
          </w:rPr>
        </w:r>
      </w:ins>
      <w:r>
        <w:rPr>
          <w:noProof/>
        </w:rPr>
        <w:fldChar w:fldCharType="separate"/>
      </w:r>
      <w:ins w:id="482" w:author="Nicholas Weatherley" w:date="2019-03-10T21:20:00Z">
        <w:r>
          <w:rPr>
            <w:noProof/>
          </w:rPr>
          <w:t>113</w:t>
        </w:r>
      </w:ins>
      <w:ins w:id="483" w:author="Nicholas Weatherley" w:date="2019-03-10T21:19:00Z">
        <w:r>
          <w:rPr>
            <w:noProof/>
          </w:rPr>
          <w:fldChar w:fldCharType="end"/>
        </w:r>
      </w:ins>
    </w:p>
    <w:p w14:paraId="147F0E35" w14:textId="1D3AAE62" w:rsidR="005A5DEC" w:rsidRDefault="005A5DEC">
      <w:pPr>
        <w:pStyle w:val="TableofFigures"/>
        <w:tabs>
          <w:tab w:val="right" w:leader="dot" w:pos="9499"/>
        </w:tabs>
        <w:rPr>
          <w:ins w:id="484" w:author="Nicholas Weatherley" w:date="2019-03-10T21:19:00Z"/>
          <w:rFonts w:asciiTheme="minorHAnsi" w:eastAsiaTheme="minorEastAsia" w:hAnsiTheme="minorHAnsi" w:cstheme="minorBidi"/>
          <w:smallCaps w:val="0"/>
          <w:noProof/>
          <w:sz w:val="24"/>
          <w:szCs w:val="24"/>
        </w:rPr>
      </w:pPr>
      <w:ins w:id="485" w:author="Nicholas Weatherley" w:date="2019-03-10T21:19:00Z">
        <w:r>
          <w:rPr>
            <w:noProof/>
          </w:rPr>
          <w:t>Figure 3.7: Change in carbon monoxide gas transfer factor over twelve months</w:t>
        </w:r>
        <w:r>
          <w:rPr>
            <w:noProof/>
          </w:rPr>
          <w:tab/>
        </w:r>
        <w:r>
          <w:rPr>
            <w:noProof/>
          </w:rPr>
          <w:fldChar w:fldCharType="begin"/>
        </w:r>
        <w:r>
          <w:rPr>
            <w:noProof/>
          </w:rPr>
          <w:instrText xml:space="preserve"> PAGEREF _Toc3145331 \h </w:instrText>
        </w:r>
      </w:ins>
      <w:ins w:id="486" w:author="Nicholas Weatherley" w:date="2019-03-10T21:20:00Z">
        <w:r>
          <w:rPr>
            <w:noProof/>
          </w:rPr>
        </w:r>
      </w:ins>
      <w:r>
        <w:rPr>
          <w:noProof/>
        </w:rPr>
        <w:fldChar w:fldCharType="separate"/>
      </w:r>
      <w:ins w:id="487" w:author="Nicholas Weatherley" w:date="2019-03-10T21:20:00Z">
        <w:r>
          <w:rPr>
            <w:noProof/>
          </w:rPr>
          <w:t>116</w:t>
        </w:r>
      </w:ins>
      <w:ins w:id="488" w:author="Nicholas Weatherley" w:date="2019-03-10T21:19:00Z">
        <w:r>
          <w:rPr>
            <w:noProof/>
          </w:rPr>
          <w:fldChar w:fldCharType="end"/>
        </w:r>
      </w:ins>
    </w:p>
    <w:p w14:paraId="6950D5A0" w14:textId="17BE8D2E" w:rsidR="005A5DEC" w:rsidRDefault="005A5DEC">
      <w:pPr>
        <w:pStyle w:val="TableofFigures"/>
        <w:tabs>
          <w:tab w:val="right" w:leader="dot" w:pos="9499"/>
        </w:tabs>
        <w:rPr>
          <w:ins w:id="489" w:author="Nicholas Weatherley" w:date="2019-03-10T21:19:00Z"/>
          <w:rFonts w:asciiTheme="minorHAnsi" w:eastAsiaTheme="minorEastAsia" w:hAnsiTheme="minorHAnsi" w:cstheme="minorBidi"/>
          <w:smallCaps w:val="0"/>
          <w:noProof/>
          <w:sz w:val="24"/>
          <w:szCs w:val="24"/>
        </w:rPr>
      </w:pPr>
      <w:ins w:id="490" w:author="Nicholas Weatherley" w:date="2019-03-10T21:19:00Z">
        <w:r>
          <w:rPr>
            <w:noProof/>
          </w:rPr>
          <w:t>Figure 3.8: Change in carbon monoxide gas transfer factor over twelve months</w:t>
        </w:r>
        <w:r>
          <w:rPr>
            <w:noProof/>
          </w:rPr>
          <w:tab/>
        </w:r>
        <w:r>
          <w:rPr>
            <w:noProof/>
          </w:rPr>
          <w:fldChar w:fldCharType="begin"/>
        </w:r>
        <w:r>
          <w:rPr>
            <w:noProof/>
          </w:rPr>
          <w:instrText xml:space="preserve"> PAGEREF _Toc3145332 \h </w:instrText>
        </w:r>
      </w:ins>
      <w:ins w:id="491" w:author="Nicholas Weatherley" w:date="2019-03-10T21:20:00Z">
        <w:r>
          <w:rPr>
            <w:noProof/>
          </w:rPr>
        </w:r>
      </w:ins>
      <w:r>
        <w:rPr>
          <w:noProof/>
        </w:rPr>
        <w:fldChar w:fldCharType="separate"/>
      </w:r>
      <w:ins w:id="492" w:author="Nicholas Weatherley" w:date="2019-03-10T21:20:00Z">
        <w:r>
          <w:rPr>
            <w:noProof/>
          </w:rPr>
          <w:t>117</w:t>
        </w:r>
      </w:ins>
      <w:ins w:id="493" w:author="Nicholas Weatherley" w:date="2019-03-10T21:19:00Z">
        <w:r>
          <w:rPr>
            <w:noProof/>
          </w:rPr>
          <w:fldChar w:fldCharType="end"/>
        </w:r>
      </w:ins>
    </w:p>
    <w:p w14:paraId="5D205B2D" w14:textId="5817907C" w:rsidR="005A5DEC" w:rsidRDefault="005A5DEC">
      <w:pPr>
        <w:pStyle w:val="TableofFigures"/>
        <w:tabs>
          <w:tab w:val="right" w:leader="dot" w:pos="9499"/>
        </w:tabs>
        <w:rPr>
          <w:ins w:id="494" w:author="Nicholas Weatherley" w:date="2019-03-10T21:19:00Z"/>
          <w:rFonts w:asciiTheme="minorHAnsi" w:eastAsiaTheme="minorEastAsia" w:hAnsiTheme="minorHAnsi" w:cstheme="minorBidi"/>
          <w:smallCaps w:val="0"/>
          <w:noProof/>
          <w:sz w:val="24"/>
          <w:szCs w:val="24"/>
        </w:rPr>
      </w:pPr>
      <w:ins w:id="495" w:author="Nicholas Weatherley" w:date="2019-03-10T21:19:00Z">
        <w:r>
          <w:rPr>
            <w:noProof/>
          </w:rPr>
          <w:t>Figure 3.9: Primary endpoint summary</w:t>
        </w:r>
        <w:r>
          <w:rPr>
            <w:noProof/>
          </w:rPr>
          <w:tab/>
        </w:r>
        <w:r>
          <w:rPr>
            <w:noProof/>
          </w:rPr>
          <w:fldChar w:fldCharType="begin"/>
        </w:r>
        <w:r>
          <w:rPr>
            <w:noProof/>
          </w:rPr>
          <w:instrText xml:space="preserve"> PAGEREF _Toc3145333 \h </w:instrText>
        </w:r>
      </w:ins>
      <w:ins w:id="496" w:author="Nicholas Weatherley" w:date="2019-03-10T21:20:00Z">
        <w:r>
          <w:rPr>
            <w:noProof/>
          </w:rPr>
        </w:r>
      </w:ins>
      <w:r>
        <w:rPr>
          <w:noProof/>
        </w:rPr>
        <w:fldChar w:fldCharType="separate"/>
      </w:r>
      <w:ins w:id="497" w:author="Nicholas Weatherley" w:date="2019-03-10T21:20:00Z">
        <w:r>
          <w:rPr>
            <w:noProof/>
          </w:rPr>
          <w:t>119</w:t>
        </w:r>
      </w:ins>
      <w:ins w:id="498" w:author="Nicholas Weatherley" w:date="2019-03-10T21:19:00Z">
        <w:r>
          <w:rPr>
            <w:noProof/>
          </w:rPr>
          <w:fldChar w:fldCharType="end"/>
        </w:r>
      </w:ins>
    </w:p>
    <w:p w14:paraId="3D56B772" w14:textId="51368FAD" w:rsidR="005A5DEC" w:rsidRDefault="005A5DEC">
      <w:pPr>
        <w:pStyle w:val="TableofFigures"/>
        <w:tabs>
          <w:tab w:val="right" w:leader="dot" w:pos="9499"/>
        </w:tabs>
        <w:rPr>
          <w:ins w:id="499" w:author="Nicholas Weatherley" w:date="2019-03-10T21:19:00Z"/>
          <w:rFonts w:asciiTheme="minorHAnsi" w:eastAsiaTheme="minorEastAsia" w:hAnsiTheme="minorHAnsi" w:cstheme="minorBidi"/>
          <w:smallCaps w:val="0"/>
          <w:noProof/>
          <w:sz w:val="24"/>
          <w:szCs w:val="24"/>
        </w:rPr>
      </w:pPr>
      <w:ins w:id="500" w:author="Nicholas Weatherley" w:date="2019-03-10T21:19:00Z">
        <w:r>
          <w:rPr>
            <w:noProof/>
          </w:rPr>
          <w:t>Figure 3.10: Spaghetti plot of FVC and T</w:t>
        </w:r>
        <w:r w:rsidRPr="00AB2685">
          <w:rPr>
            <w:noProof/>
            <w:vertAlign w:val="subscript"/>
          </w:rPr>
          <w:t>LCO</w:t>
        </w:r>
        <w:r>
          <w:rPr>
            <w:noProof/>
          </w:rPr>
          <w:t xml:space="preserve"> endpoints.</w:t>
        </w:r>
        <w:r>
          <w:rPr>
            <w:noProof/>
          </w:rPr>
          <w:tab/>
        </w:r>
        <w:r>
          <w:rPr>
            <w:noProof/>
          </w:rPr>
          <w:fldChar w:fldCharType="begin"/>
        </w:r>
        <w:r>
          <w:rPr>
            <w:noProof/>
          </w:rPr>
          <w:instrText xml:space="preserve"> PAGEREF _Toc3145334 \h </w:instrText>
        </w:r>
      </w:ins>
      <w:ins w:id="501" w:author="Nicholas Weatherley" w:date="2019-03-10T21:20:00Z">
        <w:r>
          <w:rPr>
            <w:noProof/>
          </w:rPr>
        </w:r>
      </w:ins>
      <w:r>
        <w:rPr>
          <w:noProof/>
        </w:rPr>
        <w:fldChar w:fldCharType="separate"/>
      </w:r>
      <w:ins w:id="502" w:author="Nicholas Weatherley" w:date="2019-03-10T21:20:00Z">
        <w:r>
          <w:rPr>
            <w:noProof/>
          </w:rPr>
          <w:t>119</w:t>
        </w:r>
      </w:ins>
      <w:ins w:id="503" w:author="Nicholas Weatherley" w:date="2019-03-10T21:19:00Z">
        <w:r>
          <w:rPr>
            <w:noProof/>
          </w:rPr>
          <w:fldChar w:fldCharType="end"/>
        </w:r>
      </w:ins>
    </w:p>
    <w:p w14:paraId="42C8720C" w14:textId="275754D5" w:rsidR="005A5DEC" w:rsidRDefault="005A5DEC">
      <w:pPr>
        <w:pStyle w:val="TableofFigures"/>
        <w:tabs>
          <w:tab w:val="right" w:leader="dot" w:pos="9499"/>
        </w:tabs>
        <w:rPr>
          <w:ins w:id="504" w:author="Nicholas Weatherley" w:date="2019-03-10T21:19:00Z"/>
          <w:rFonts w:asciiTheme="minorHAnsi" w:eastAsiaTheme="minorEastAsia" w:hAnsiTheme="minorHAnsi" w:cstheme="minorBidi"/>
          <w:smallCaps w:val="0"/>
          <w:noProof/>
          <w:sz w:val="24"/>
          <w:szCs w:val="24"/>
        </w:rPr>
      </w:pPr>
      <w:ins w:id="505" w:author="Nicholas Weatherley" w:date="2019-03-10T21:19:00Z">
        <w:r>
          <w:rPr>
            <w:noProof/>
          </w:rPr>
          <w:t>Figure 3.11: Pre-exercise (baseline) and nadir spO</w:t>
        </w:r>
        <w:r w:rsidRPr="00AB2685">
          <w:rPr>
            <w:noProof/>
            <w:vertAlign w:val="subscript"/>
          </w:rPr>
          <w:t>2</w:t>
        </w:r>
        <w:r>
          <w:rPr>
            <w:noProof/>
          </w:rPr>
          <w:t xml:space="preserve"> recorded during exercise</w:t>
        </w:r>
        <w:r>
          <w:rPr>
            <w:noProof/>
          </w:rPr>
          <w:tab/>
        </w:r>
        <w:r>
          <w:rPr>
            <w:noProof/>
          </w:rPr>
          <w:fldChar w:fldCharType="begin"/>
        </w:r>
        <w:r>
          <w:rPr>
            <w:noProof/>
          </w:rPr>
          <w:instrText xml:space="preserve"> PAGEREF _Toc3145335 \h </w:instrText>
        </w:r>
      </w:ins>
      <w:ins w:id="506" w:author="Nicholas Weatherley" w:date="2019-03-10T21:20:00Z">
        <w:r>
          <w:rPr>
            <w:noProof/>
          </w:rPr>
        </w:r>
      </w:ins>
      <w:r>
        <w:rPr>
          <w:noProof/>
        </w:rPr>
        <w:fldChar w:fldCharType="separate"/>
      </w:r>
      <w:ins w:id="507" w:author="Nicholas Weatherley" w:date="2019-03-10T21:20:00Z">
        <w:r>
          <w:rPr>
            <w:noProof/>
          </w:rPr>
          <w:t>121</w:t>
        </w:r>
      </w:ins>
      <w:ins w:id="508" w:author="Nicholas Weatherley" w:date="2019-03-10T21:19:00Z">
        <w:r>
          <w:rPr>
            <w:noProof/>
          </w:rPr>
          <w:fldChar w:fldCharType="end"/>
        </w:r>
      </w:ins>
    </w:p>
    <w:p w14:paraId="1ECC03D6" w14:textId="58319067" w:rsidR="005A5DEC" w:rsidRDefault="005A5DEC">
      <w:pPr>
        <w:pStyle w:val="TableofFigures"/>
        <w:tabs>
          <w:tab w:val="right" w:leader="dot" w:pos="9499"/>
        </w:tabs>
        <w:rPr>
          <w:ins w:id="509" w:author="Nicholas Weatherley" w:date="2019-03-10T21:19:00Z"/>
          <w:rFonts w:asciiTheme="minorHAnsi" w:eastAsiaTheme="minorEastAsia" w:hAnsiTheme="minorHAnsi" w:cstheme="minorBidi"/>
          <w:smallCaps w:val="0"/>
          <w:noProof/>
          <w:sz w:val="24"/>
          <w:szCs w:val="24"/>
        </w:rPr>
      </w:pPr>
      <w:ins w:id="510" w:author="Nicholas Weatherley" w:date="2019-03-10T21:19:00Z">
        <w:r>
          <w:rPr>
            <w:noProof/>
          </w:rPr>
          <w:t>Figure 3.12: Change in incremental shuttle walk test distance over six months</w:t>
        </w:r>
        <w:r>
          <w:rPr>
            <w:noProof/>
          </w:rPr>
          <w:tab/>
        </w:r>
        <w:r>
          <w:rPr>
            <w:noProof/>
          </w:rPr>
          <w:fldChar w:fldCharType="begin"/>
        </w:r>
        <w:r>
          <w:rPr>
            <w:noProof/>
          </w:rPr>
          <w:instrText xml:space="preserve"> PAGEREF _Toc3145336 \h </w:instrText>
        </w:r>
      </w:ins>
      <w:ins w:id="511" w:author="Nicholas Weatherley" w:date="2019-03-10T21:20:00Z">
        <w:r>
          <w:rPr>
            <w:noProof/>
          </w:rPr>
        </w:r>
      </w:ins>
      <w:r>
        <w:rPr>
          <w:noProof/>
        </w:rPr>
        <w:fldChar w:fldCharType="separate"/>
      </w:r>
      <w:ins w:id="512" w:author="Nicholas Weatherley" w:date="2019-03-10T21:20:00Z">
        <w:r>
          <w:rPr>
            <w:noProof/>
          </w:rPr>
          <w:t>122</w:t>
        </w:r>
      </w:ins>
      <w:ins w:id="513" w:author="Nicholas Weatherley" w:date="2019-03-10T21:19:00Z">
        <w:r>
          <w:rPr>
            <w:noProof/>
          </w:rPr>
          <w:fldChar w:fldCharType="end"/>
        </w:r>
      </w:ins>
    </w:p>
    <w:p w14:paraId="13BBFB8A" w14:textId="22832F77" w:rsidR="005A5DEC" w:rsidRDefault="005A5DEC">
      <w:pPr>
        <w:pStyle w:val="TableofFigures"/>
        <w:tabs>
          <w:tab w:val="right" w:leader="dot" w:pos="9499"/>
        </w:tabs>
        <w:rPr>
          <w:ins w:id="514" w:author="Nicholas Weatherley" w:date="2019-03-10T21:19:00Z"/>
          <w:rFonts w:asciiTheme="minorHAnsi" w:eastAsiaTheme="minorEastAsia" w:hAnsiTheme="minorHAnsi" w:cstheme="minorBidi"/>
          <w:smallCaps w:val="0"/>
          <w:noProof/>
          <w:sz w:val="24"/>
          <w:szCs w:val="24"/>
        </w:rPr>
      </w:pPr>
      <w:ins w:id="515" w:author="Nicholas Weatherley" w:date="2019-03-10T21:19:00Z">
        <w:r>
          <w:rPr>
            <w:noProof/>
          </w:rPr>
          <w:t>Figure 3.13: 12 month changes in ISWT</w:t>
        </w:r>
        <w:r>
          <w:rPr>
            <w:noProof/>
          </w:rPr>
          <w:tab/>
        </w:r>
        <w:r>
          <w:rPr>
            <w:noProof/>
          </w:rPr>
          <w:fldChar w:fldCharType="begin"/>
        </w:r>
        <w:r>
          <w:rPr>
            <w:noProof/>
          </w:rPr>
          <w:instrText xml:space="preserve"> PAGEREF _Toc3145337 \h </w:instrText>
        </w:r>
      </w:ins>
      <w:ins w:id="516" w:author="Nicholas Weatherley" w:date="2019-03-10T21:20:00Z">
        <w:r>
          <w:rPr>
            <w:noProof/>
          </w:rPr>
        </w:r>
      </w:ins>
      <w:r>
        <w:rPr>
          <w:noProof/>
        </w:rPr>
        <w:fldChar w:fldCharType="separate"/>
      </w:r>
      <w:ins w:id="517" w:author="Nicholas Weatherley" w:date="2019-03-10T21:20:00Z">
        <w:r>
          <w:rPr>
            <w:noProof/>
          </w:rPr>
          <w:t>122</w:t>
        </w:r>
      </w:ins>
      <w:ins w:id="518" w:author="Nicholas Weatherley" w:date="2019-03-10T21:19:00Z">
        <w:r>
          <w:rPr>
            <w:noProof/>
          </w:rPr>
          <w:fldChar w:fldCharType="end"/>
        </w:r>
      </w:ins>
    </w:p>
    <w:p w14:paraId="2DADABF5" w14:textId="702BE7EF" w:rsidR="005A5DEC" w:rsidRDefault="005A5DEC">
      <w:pPr>
        <w:pStyle w:val="TableofFigures"/>
        <w:tabs>
          <w:tab w:val="right" w:leader="dot" w:pos="9499"/>
        </w:tabs>
        <w:rPr>
          <w:ins w:id="519" w:author="Nicholas Weatherley" w:date="2019-03-10T21:19:00Z"/>
          <w:rFonts w:asciiTheme="minorHAnsi" w:eastAsiaTheme="minorEastAsia" w:hAnsiTheme="minorHAnsi" w:cstheme="minorBidi"/>
          <w:smallCaps w:val="0"/>
          <w:noProof/>
          <w:sz w:val="24"/>
          <w:szCs w:val="24"/>
        </w:rPr>
      </w:pPr>
      <w:ins w:id="520" w:author="Nicholas Weatherley" w:date="2019-03-10T21:19:00Z">
        <w:r>
          <w:rPr>
            <w:noProof/>
          </w:rPr>
          <w:t>Figure 3.14: Baseline GAP score histogram</w:t>
        </w:r>
        <w:r>
          <w:rPr>
            <w:noProof/>
          </w:rPr>
          <w:tab/>
        </w:r>
        <w:r>
          <w:rPr>
            <w:noProof/>
          </w:rPr>
          <w:fldChar w:fldCharType="begin"/>
        </w:r>
        <w:r>
          <w:rPr>
            <w:noProof/>
          </w:rPr>
          <w:instrText xml:space="preserve"> PAGEREF _Toc3145338 \h </w:instrText>
        </w:r>
      </w:ins>
      <w:ins w:id="521" w:author="Nicholas Weatherley" w:date="2019-03-10T21:20:00Z">
        <w:r>
          <w:rPr>
            <w:noProof/>
          </w:rPr>
        </w:r>
      </w:ins>
      <w:r>
        <w:rPr>
          <w:noProof/>
        </w:rPr>
        <w:fldChar w:fldCharType="separate"/>
      </w:r>
      <w:ins w:id="522" w:author="Nicholas Weatherley" w:date="2019-03-10T21:20:00Z">
        <w:r>
          <w:rPr>
            <w:noProof/>
          </w:rPr>
          <w:t>123</w:t>
        </w:r>
      </w:ins>
      <w:ins w:id="523" w:author="Nicholas Weatherley" w:date="2019-03-10T21:19:00Z">
        <w:r>
          <w:rPr>
            <w:noProof/>
          </w:rPr>
          <w:fldChar w:fldCharType="end"/>
        </w:r>
      </w:ins>
    </w:p>
    <w:p w14:paraId="7AAAB323" w14:textId="767D40FF" w:rsidR="005A5DEC" w:rsidRDefault="005A5DEC">
      <w:pPr>
        <w:pStyle w:val="TableofFigures"/>
        <w:tabs>
          <w:tab w:val="right" w:leader="dot" w:pos="9499"/>
        </w:tabs>
        <w:rPr>
          <w:ins w:id="524" w:author="Nicholas Weatherley" w:date="2019-03-10T21:19:00Z"/>
          <w:rFonts w:asciiTheme="minorHAnsi" w:eastAsiaTheme="minorEastAsia" w:hAnsiTheme="minorHAnsi" w:cstheme="minorBidi"/>
          <w:smallCaps w:val="0"/>
          <w:noProof/>
          <w:sz w:val="24"/>
          <w:szCs w:val="24"/>
        </w:rPr>
      </w:pPr>
      <w:ins w:id="525" w:author="Nicholas Weatherley" w:date="2019-03-10T21:19:00Z">
        <w:r>
          <w:rPr>
            <w:noProof/>
          </w:rPr>
          <w:t>Figure 3.15: Example CALIPER output</w:t>
        </w:r>
        <w:r>
          <w:rPr>
            <w:noProof/>
          </w:rPr>
          <w:tab/>
        </w:r>
        <w:r>
          <w:rPr>
            <w:noProof/>
          </w:rPr>
          <w:fldChar w:fldCharType="begin"/>
        </w:r>
        <w:r>
          <w:rPr>
            <w:noProof/>
          </w:rPr>
          <w:instrText xml:space="preserve"> PAGEREF _Toc3145339 \h </w:instrText>
        </w:r>
      </w:ins>
      <w:ins w:id="526" w:author="Nicholas Weatherley" w:date="2019-03-10T21:20:00Z">
        <w:r>
          <w:rPr>
            <w:noProof/>
          </w:rPr>
        </w:r>
      </w:ins>
      <w:r>
        <w:rPr>
          <w:noProof/>
        </w:rPr>
        <w:fldChar w:fldCharType="separate"/>
      </w:r>
      <w:ins w:id="527" w:author="Nicholas Weatherley" w:date="2019-03-10T21:20:00Z">
        <w:r>
          <w:rPr>
            <w:noProof/>
          </w:rPr>
          <w:t>125</w:t>
        </w:r>
      </w:ins>
      <w:ins w:id="528" w:author="Nicholas Weatherley" w:date="2019-03-10T21:19:00Z">
        <w:r>
          <w:rPr>
            <w:noProof/>
          </w:rPr>
          <w:fldChar w:fldCharType="end"/>
        </w:r>
      </w:ins>
    </w:p>
    <w:p w14:paraId="01A73D74" w14:textId="3B8C37B6" w:rsidR="005A5DEC" w:rsidRDefault="005A5DEC">
      <w:pPr>
        <w:pStyle w:val="TableofFigures"/>
        <w:tabs>
          <w:tab w:val="right" w:leader="dot" w:pos="9499"/>
        </w:tabs>
        <w:rPr>
          <w:ins w:id="529" w:author="Nicholas Weatherley" w:date="2019-03-10T21:19:00Z"/>
          <w:rFonts w:asciiTheme="minorHAnsi" w:eastAsiaTheme="minorEastAsia" w:hAnsiTheme="minorHAnsi" w:cstheme="minorBidi"/>
          <w:smallCaps w:val="0"/>
          <w:noProof/>
          <w:sz w:val="24"/>
          <w:szCs w:val="24"/>
        </w:rPr>
      </w:pPr>
      <w:ins w:id="530" w:author="Nicholas Weatherley" w:date="2019-03-10T21:19:00Z">
        <w:r>
          <w:rPr>
            <w:noProof/>
          </w:rPr>
          <w:t>Figure 3.16: Discordant quantitative and qualitative findings</w:t>
        </w:r>
        <w:r>
          <w:rPr>
            <w:noProof/>
          </w:rPr>
          <w:tab/>
        </w:r>
        <w:r>
          <w:rPr>
            <w:noProof/>
          </w:rPr>
          <w:fldChar w:fldCharType="begin"/>
        </w:r>
        <w:r>
          <w:rPr>
            <w:noProof/>
          </w:rPr>
          <w:instrText xml:space="preserve"> PAGEREF _Toc3145340 \h </w:instrText>
        </w:r>
      </w:ins>
      <w:ins w:id="531" w:author="Nicholas Weatherley" w:date="2019-03-10T21:20:00Z">
        <w:r>
          <w:rPr>
            <w:noProof/>
          </w:rPr>
        </w:r>
      </w:ins>
      <w:r>
        <w:rPr>
          <w:noProof/>
        </w:rPr>
        <w:fldChar w:fldCharType="separate"/>
      </w:r>
      <w:ins w:id="532" w:author="Nicholas Weatherley" w:date="2019-03-10T21:20:00Z">
        <w:r>
          <w:rPr>
            <w:noProof/>
          </w:rPr>
          <w:t>129</w:t>
        </w:r>
      </w:ins>
      <w:ins w:id="533" w:author="Nicholas Weatherley" w:date="2019-03-10T21:19:00Z">
        <w:r>
          <w:rPr>
            <w:noProof/>
          </w:rPr>
          <w:fldChar w:fldCharType="end"/>
        </w:r>
      </w:ins>
    </w:p>
    <w:p w14:paraId="07ED48CF" w14:textId="7C6C80FB" w:rsidR="005A5DEC" w:rsidRDefault="005A5DEC">
      <w:pPr>
        <w:pStyle w:val="TableofFigures"/>
        <w:tabs>
          <w:tab w:val="right" w:leader="dot" w:pos="9499"/>
        </w:tabs>
        <w:rPr>
          <w:ins w:id="534" w:author="Nicholas Weatherley" w:date="2019-03-10T21:19:00Z"/>
          <w:rFonts w:asciiTheme="minorHAnsi" w:eastAsiaTheme="minorEastAsia" w:hAnsiTheme="minorHAnsi" w:cstheme="minorBidi"/>
          <w:smallCaps w:val="0"/>
          <w:noProof/>
          <w:sz w:val="24"/>
          <w:szCs w:val="24"/>
        </w:rPr>
      </w:pPr>
      <w:ins w:id="535" w:author="Nicholas Weatherley" w:date="2019-03-10T21:19:00Z">
        <w:r>
          <w:rPr>
            <w:noProof/>
          </w:rPr>
          <w:t>Figure 3.17: Forced vital capacity decline in IPF trial placebo groups and in this study</w:t>
        </w:r>
        <w:r>
          <w:rPr>
            <w:noProof/>
          </w:rPr>
          <w:tab/>
        </w:r>
        <w:r>
          <w:rPr>
            <w:noProof/>
          </w:rPr>
          <w:fldChar w:fldCharType="begin"/>
        </w:r>
        <w:r>
          <w:rPr>
            <w:noProof/>
          </w:rPr>
          <w:instrText xml:space="preserve"> PAGEREF _Toc3145341 \h </w:instrText>
        </w:r>
      </w:ins>
      <w:ins w:id="536" w:author="Nicholas Weatherley" w:date="2019-03-10T21:20:00Z">
        <w:r>
          <w:rPr>
            <w:noProof/>
          </w:rPr>
        </w:r>
      </w:ins>
      <w:r>
        <w:rPr>
          <w:noProof/>
        </w:rPr>
        <w:fldChar w:fldCharType="separate"/>
      </w:r>
      <w:ins w:id="537" w:author="Nicholas Weatherley" w:date="2019-03-10T21:20:00Z">
        <w:r>
          <w:rPr>
            <w:noProof/>
          </w:rPr>
          <w:t>132</w:t>
        </w:r>
      </w:ins>
      <w:ins w:id="538" w:author="Nicholas Weatherley" w:date="2019-03-10T21:19:00Z">
        <w:r>
          <w:rPr>
            <w:noProof/>
          </w:rPr>
          <w:fldChar w:fldCharType="end"/>
        </w:r>
      </w:ins>
    </w:p>
    <w:p w14:paraId="350EF37C" w14:textId="16EBED4F" w:rsidR="005A5DEC" w:rsidRDefault="005A5DEC">
      <w:pPr>
        <w:pStyle w:val="TableofFigures"/>
        <w:tabs>
          <w:tab w:val="right" w:leader="dot" w:pos="9499"/>
        </w:tabs>
        <w:rPr>
          <w:ins w:id="539" w:author="Nicholas Weatherley" w:date="2019-03-10T21:19:00Z"/>
          <w:rFonts w:asciiTheme="minorHAnsi" w:eastAsiaTheme="minorEastAsia" w:hAnsiTheme="minorHAnsi" w:cstheme="minorBidi"/>
          <w:smallCaps w:val="0"/>
          <w:noProof/>
          <w:sz w:val="24"/>
          <w:szCs w:val="24"/>
        </w:rPr>
      </w:pPr>
      <w:ins w:id="540" w:author="Nicholas Weatherley" w:date="2019-03-10T21:19:00Z">
        <w:r>
          <w:rPr>
            <w:noProof/>
          </w:rPr>
          <w:t>Chapter 4</w:t>
        </w:r>
        <w:r>
          <w:rPr>
            <w:noProof/>
          </w:rPr>
          <w:tab/>
        </w:r>
        <w:r>
          <w:rPr>
            <w:noProof/>
          </w:rPr>
          <w:fldChar w:fldCharType="begin"/>
        </w:r>
        <w:r>
          <w:rPr>
            <w:noProof/>
          </w:rPr>
          <w:instrText xml:space="preserve"> PAGEREF _Toc3145342 \h </w:instrText>
        </w:r>
      </w:ins>
      <w:ins w:id="541" w:author="Nicholas Weatherley" w:date="2019-03-10T21:20:00Z">
        <w:r>
          <w:rPr>
            <w:noProof/>
          </w:rPr>
        </w:r>
      </w:ins>
      <w:r>
        <w:rPr>
          <w:noProof/>
        </w:rPr>
        <w:fldChar w:fldCharType="separate"/>
      </w:r>
      <w:ins w:id="542" w:author="Nicholas Weatherley" w:date="2019-03-10T21:20:00Z">
        <w:r>
          <w:rPr>
            <w:noProof/>
          </w:rPr>
          <w:t>135</w:t>
        </w:r>
      </w:ins>
      <w:ins w:id="543" w:author="Nicholas Weatherley" w:date="2019-03-10T21:19:00Z">
        <w:r>
          <w:rPr>
            <w:noProof/>
          </w:rPr>
          <w:fldChar w:fldCharType="end"/>
        </w:r>
      </w:ins>
    </w:p>
    <w:p w14:paraId="199FA990" w14:textId="7881A0AD" w:rsidR="005A5DEC" w:rsidRDefault="005A5DEC">
      <w:pPr>
        <w:pStyle w:val="TableofFigures"/>
        <w:tabs>
          <w:tab w:val="right" w:leader="dot" w:pos="9499"/>
        </w:tabs>
        <w:rPr>
          <w:ins w:id="544" w:author="Nicholas Weatherley" w:date="2019-03-10T21:19:00Z"/>
          <w:rFonts w:asciiTheme="minorHAnsi" w:eastAsiaTheme="minorEastAsia" w:hAnsiTheme="minorHAnsi" w:cstheme="minorBidi"/>
          <w:smallCaps w:val="0"/>
          <w:noProof/>
          <w:sz w:val="24"/>
          <w:szCs w:val="24"/>
        </w:rPr>
      </w:pPr>
      <w:ins w:id="545" w:author="Nicholas Weatherley" w:date="2019-03-10T21:19:00Z">
        <w:r>
          <w:rPr>
            <w:noProof/>
          </w:rPr>
          <w:t>Figure 4.1: Ventilation imaging pulse sequence diagram</w:t>
        </w:r>
        <w:r>
          <w:rPr>
            <w:noProof/>
          </w:rPr>
          <w:tab/>
        </w:r>
        <w:r>
          <w:rPr>
            <w:noProof/>
          </w:rPr>
          <w:fldChar w:fldCharType="begin"/>
        </w:r>
        <w:r>
          <w:rPr>
            <w:noProof/>
          </w:rPr>
          <w:instrText xml:space="preserve"> PAGEREF _Toc3145343 \h </w:instrText>
        </w:r>
      </w:ins>
      <w:ins w:id="546" w:author="Nicholas Weatherley" w:date="2019-03-10T21:20:00Z">
        <w:r>
          <w:rPr>
            <w:noProof/>
          </w:rPr>
        </w:r>
      </w:ins>
      <w:r>
        <w:rPr>
          <w:noProof/>
        </w:rPr>
        <w:fldChar w:fldCharType="separate"/>
      </w:r>
      <w:ins w:id="547" w:author="Nicholas Weatherley" w:date="2019-03-10T21:20:00Z">
        <w:r>
          <w:rPr>
            <w:noProof/>
          </w:rPr>
          <w:t>137</w:t>
        </w:r>
      </w:ins>
      <w:ins w:id="548" w:author="Nicholas Weatherley" w:date="2019-03-10T21:19:00Z">
        <w:r>
          <w:rPr>
            <w:noProof/>
          </w:rPr>
          <w:fldChar w:fldCharType="end"/>
        </w:r>
      </w:ins>
    </w:p>
    <w:p w14:paraId="1D38BC6A" w14:textId="077BEE20" w:rsidR="005A5DEC" w:rsidRDefault="005A5DEC">
      <w:pPr>
        <w:pStyle w:val="TableofFigures"/>
        <w:tabs>
          <w:tab w:val="right" w:leader="dot" w:pos="9499"/>
        </w:tabs>
        <w:rPr>
          <w:ins w:id="549" w:author="Nicholas Weatherley" w:date="2019-03-10T21:19:00Z"/>
          <w:rFonts w:asciiTheme="minorHAnsi" w:eastAsiaTheme="minorEastAsia" w:hAnsiTheme="minorHAnsi" w:cstheme="minorBidi"/>
          <w:smallCaps w:val="0"/>
          <w:noProof/>
          <w:sz w:val="24"/>
          <w:szCs w:val="24"/>
        </w:rPr>
      </w:pPr>
      <w:ins w:id="550" w:author="Nicholas Weatherley" w:date="2019-03-10T21:19:00Z">
        <w:r>
          <w:rPr>
            <w:noProof/>
          </w:rPr>
          <w:t>Figure 4.2: Ventilation participant visit flow chart</w:t>
        </w:r>
        <w:r>
          <w:rPr>
            <w:noProof/>
          </w:rPr>
          <w:tab/>
        </w:r>
        <w:r>
          <w:rPr>
            <w:noProof/>
          </w:rPr>
          <w:fldChar w:fldCharType="begin"/>
        </w:r>
        <w:r>
          <w:rPr>
            <w:noProof/>
          </w:rPr>
          <w:instrText xml:space="preserve"> PAGEREF _Toc3145344 \h </w:instrText>
        </w:r>
      </w:ins>
      <w:ins w:id="551" w:author="Nicholas Weatherley" w:date="2019-03-10T21:20:00Z">
        <w:r>
          <w:rPr>
            <w:noProof/>
          </w:rPr>
        </w:r>
      </w:ins>
      <w:r>
        <w:rPr>
          <w:noProof/>
        </w:rPr>
        <w:fldChar w:fldCharType="separate"/>
      </w:r>
      <w:ins w:id="552" w:author="Nicholas Weatherley" w:date="2019-03-10T21:20:00Z">
        <w:r>
          <w:rPr>
            <w:noProof/>
          </w:rPr>
          <w:t>138</w:t>
        </w:r>
      </w:ins>
      <w:ins w:id="553" w:author="Nicholas Weatherley" w:date="2019-03-10T21:19:00Z">
        <w:r>
          <w:rPr>
            <w:noProof/>
          </w:rPr>
          <w:fldChar w:fldCharType="end"/>
        </w:r>
      </w:ins>
    </w:p>
    <w:p w14:paraId="24A0E818" w14:textId="4BF55589" w:rsidR="005A5DEC" w:rsidRDefault="005A5DEC">
      <w:pPr>
        <w:pStyle w:val="TableofFigures"/>
        <w:tabs>
          <w:tab w:val="right" w:leader="dot" w:pos="9499"/>
        </w:tabs>
        <w:rPr>
          <w:ins w:id="554" w:author="Nicholas Weatherley" w:date="2019-03-10T21:19:00Z"/>
          <w:rFonts w:asciiTheme="minorHAnsi" w:eastAsiaTheme="minorEastAsia" w:hAnsiTheme="minorHAnsi" w:cstheme="minorBidi"/>
          <w:smallCaps w:val="0"/>
          <w:noProof/>
          <w:sz w:val="24"/>
          <w:szCs w:val="24"/>
        </w:rPr>
      </w:pPr>
      <w:ins w:id="555" w:author="Nicholas Weatherley" w:date="2019-03-10T21:19:00Z">
        <w:r>
          <w:rPr>
            <w:noProof/>
          </w:rPr>
          <w:t>Figure 4.3: Ventilation analysis graphical user interface</w:t>
        </w:r>
        <w:r>
          <w:rPr>
            <w:noProof/>
          </w:rPr>
          <w:tab/>
        </w:r>
        <w:r>
          <w:rPr>
            <w:noProof/>
          </w:rPr>
          <w:fldChar w:fldCharType="begin"/>
        </w:r>
        <w:r>
          <w:rPr>
            <w:noProof/>
          </w:rPr>
          <w:instrText xml:space="preserve"> PAGEREF _Toc3145345 \h </w:instrText>
        </w:r>
      </w:ins>
      <w:ins w:id="556" w:author="Nicholas Weatherley" w:date="2019-03-10T21:20:00Z">
        <w:r>
          <w:rPr>
            <w:noProof/>
          </w:rPr>
        </w:r>
      </w:ins>
      <w:r>
        <w:rPr>
          <w:noProof/>
        </w:rPr>
        <w:fldChar w:fldCharType="separate"/>
      </w:r>
      <w:ins w:id="557" w:author="Nicholas Weatherley" w:date="2019-03-10T21:20:00Z">
        <w:r>
          <w:rPr>
            <w:noProof/>
          </w:rPr>
          <w:t>139</w:t>
        </w:r>
      </w:ins>
      <w:ins w:id="558" w:author="Nicholas Weatherley" w:date="2019-03-10T21:19:00Z">
        <w:r>
          <w:rPr>
            <w:noProof/>
          </w:rPr>
          <w:fldChar w:fldCharType="end"/>
        </w:r>
      </w:ins>
    </w:p>
    <w:p w14:paraId="4BF497AE" w14:textId="3125D475" w:rsidR="005A5DEC" w:rsidRDefault="005A5DEC">
      <w:pPr>
        <w:pStyle w:val="TableofFigures"/>
        <w:tabs>
          <w:tab w:val="right" w:leader="dot" w:pos="9499"/>
        </w:tabs>
        <w:rPr>
          <w:ins w:id="559" w:author="Nicholas Weatherley" w:date="2019-03-10T21:19:00Z"/>
          <w:rFonts w:asciiTheme="minorHAnsi" w:eastAsiaTheme="minorEastAsia" w:hAnsiTheme="minorHAnsi" w:cstheme="minorBidi"/>
          <w:smallCaps w:val="0"/>
          <w:noProof/>
          <w:sz w:val="24"/>
          <w:szCs w:val="24"/>
        </w:rPr>
      </w:pPr>
      <w:ins w:id="560" w:author="Nicholas Weatherley" w:date="2019-03-10T21:19:00Z">
        <w:r>
          <w:rPr>
            <w:noProof/>
          </w:rPr>
          <w:t>Figure 4.4: Breath hold check</w:t>
        </w:r>
        <w:r>
          <w:rPr>
            <w:noProof/>
          </w:rPr>
          <w:tab/>
        </w:r>
        <w:r>
          <w:rPr>
            <w:noProof/>
          </w:rPr>
          <w:fldChar w:fldCharType="begin"/>
        </w:r>
        <w:r>
          <w:rPr>
            <w:noProof/>
          </w:rPr>
          <w:instrText xml:space="preserve"> PAGEREF _Toc3145346 \h </w:instrText>
        </w:r>
      </w:ins>
      <w:ins w:id="561" w:author="Nicholas Weatherley" w:date="2019-03-10T21:20:00Z">
        <w:r>
          <w:rPr>
            <w:noProof/>
          </w:rPr>
        </w:r>
      </w:ins>
      <w:r>
        <w:rPr>
          <w:noProof/>
        </w:rPr>
        <w:fldChar w:fldCharType="separate"/>
      </w:r>
      <w:ins w:id="562" w:author="Nicholas Weatherley" w:date="2019-03-10T21:20:00Z">
        <w:r>
          <w:rPr>
            <w:noProof/>
          </w:rPr>
          <w:t>140</w:t>
        </w:r>
      </w:ins>
      <w:ins w:id="563" w:author="Nicholas Weatherley" w:date="2019-03-10T21:19:00Z">
        <w:r>
          <w:rPr>
            <w:noProof/>
          </w:rPr>
          <w:fldChar w:fldCharType="end"/>
        </w:r>
      </w:ins>
    </w:p>
    <w:p w14:paraId="016BBDD4" w14:textId="3B220663" w:rsidR="005A5DEC" w:rsidRDefault="005A5DEC">
      <w:pPr>
        <w:pStyle w:val="TableofFigures"/>
        <w:tabs>
          <w:tab w:val="right" w:leader="dot" w:pos="9499"/>
        </w:tabs>
        <w:rPr>
          <w:ins w:id="564" w:author="Nicholas Weatherley" w:date="2019-03-10T21:19:00Z"/>
          <w:rFonts w:asciiTheme="minorHAnsi" w:eastAsiaTheme="minorEastAsia" w:hAnsiTheme="minorHAnsi" w:cstheme="minorBidi"/>
          <w:smallCaps w:val="0"/>
          <w:noProof/>
          <w:sz w:val="24"/>
          <w:szCs w:val="24"/>
        </w:rPr>
      </w:pPr>
      <w:ins w:id="565" w:author="Nicholas Weatherley" w:date="2019-03-10T21:19:00Z">
        <w:r>
          <w:rPr>
            <w:noProof/>
          </w:rPr>
          <w:t>Figure 4.5: Filtration and segmentation</w:t>
        </w:r>
        <w:r>
          <w:rPr>
            <w:noProof/>
          </w:rPr>
          <w:tab/>
        </w:r>
        <w:r>
          <w:rPr>
            <w:noProof/>
          </w:rPr>
          <w:fldChar w:fldCharType="begin"/>
        </w:r>
        <w:r>
          <w:rPr>
            <w:noProof/>
          </w:rPr>
          <w:instrText xml:space="preserve"> PAGEREF _Toc3145347 \h </w:instrText>
        </w:r>
      </w:ins>
      <w:ins w:id="566" w:author="Nicholas Weatherley" w:date="2019-03-10T21:20:00Z">
        <w:r>
          <w:rPr>
            <w:noProof/>
          </w:rPr>
        </w:r>
      </w:ins>
      <w:r>
        <w:rPr>
          <w:noProof/>
        </w:rPr>
        <w:fldChar w:fldCharType="separate"/>
      </w:r>
      <w:ins w:id="567" w:author="Nicholas Weatherley" w:date="2019-03-10T21:20:00Z">
        <w:r>
          <w:rPr>
            <w:noProof/>
          </w:rPr>
          <w:t>141</w:t>
        </w:r>
      </w:ins>
      <w:ins w:id="568" w:author="Nicholas Weatherley" w:date="2019-03-10T21:19:00Z">
        <w:r>
          <w:rPr>
            <w:noProof/>
          </w:rPr>
          <w:fldChar w:fldCharType="end"/>
        </w:r>
      </w:ins>
    </w:p>
    <w:p w14:paraId="1D5E0E16" w14:textId="5EB534AD" w:rsidR="005A5DEC" w:rsidRDefault="005A5DEC">
      <w:pPr>
        <w:pStyle w:val="TableofFigures"/>
        <w:tabs>
          <w:tab w:val="right" w:leader="dot" w:pos="9499"/>
        </w:tabs>
        <w:rPr>
          <w:ins w:id="569" w:author="Nicholas Weatherley" w:date="2019-03-10T21:19:00Z"/>
          <w:rFonts w:asciiTheme="minorHAnsi" w:eastAsiaTheme="minorEastAsia" w:hAnsiTheme="minorHAnsi" w:cstheme="minorBidi"/>
          <w:smallCaps w:val="0"/>
          <w:noProof/>
          <w:sz w:val="24"/>
          <w:szCs w:val="24"/>
        </w:rPr>
      </w:pPr>
      <w:ins w:id="570" w:author="Nicholas Weatherley" w:date="2019-03-10T21:19:00Z">
        <w:r>
          <w:rPr>
            <w:noProof/>
          </w:rPr>
          <w:t>Figure 4.6: Ventilation mask editing</w:t>
        </w:r>
        <w:r>
          <w:rPr>
            <w:noProof/>
          </w:rPr>
          <w:tab/>
        </w:r>
        <w:r>
          <w:rPr>
            <w:noProof/>
          </w:rPr>
          <w:fldChar w:fldCharType="begin"/>
        </w:r>
        <w:r>
          <w:rPr>
            <w:noProof/>
          </w:rPr>
          <w:instrText xml:space="preserve"> PAGEREF _Toc3145348 \h </w:instrText>
        </w:r>
      </w:ins>
      <w:ins w:id="571" w:author="Nicholas Weatherley" w:date="2019-03-10T21:20:00Z">
        <w:r>
          <w:rPr>
            <w:noProof/>
          </w:rPr>
        </w:r>
      </w:ins>
      <w:r>
        <w:rPr>
          <w:noProof/>
        </w:rPr>
        <w:fldChar w:fldCharType="separate"/>
      </w:r>
      <w:ins w:id="572" w:author="Nicholas Weatherley" w:date="2019-03-10T21:20:00Z">
        <w:r>
          <w:rPr>
            <w:noProof/>
          </w:rPr>
          <w:t>142</w:t>
        </w:r>
      </w:ins>
      <w:ins w:id="573" w:author="Nicholas Weatherley" w:date="2019-03-10T21:19:00Z">
        <w:r>
          <w:rPr>
            <w:noProof/>
          </w:rPr>
          <w:fldChar w:fldCharType="end"/>
        </w:r>
      </w:ins>
    </w:p>
    <w:p w14:paraId="3C4F31F1" w14:textId="35204356" w:rsidR="005A5DEC" w:rsidRDefault="005A5DEC">
      <w:pPr>
        <w:pStyle w:val="TableofFigures"/>
        <w:tabs>
          <w:tab w:val="right" w:leader="dot" w:pos="9499"/>
        </w:tabs>
        <w:rPr>
          <w:ins w:id="574" w:author="Nicholas Weatherley" w:date="2019-03-10T21:19:00Z"/>
          <w:rFonts w:asciiTheme="minorHAnsi" w:eastAsiaTheme="minorEastAsia" w:hAnsiTheme="minorHAnsi" w:cstheme="minorBidi"/>
          <w:smallCaps w:val="0"/>
          <w:noProof/>
          <w:sz w:val="24"/>
          <w:szCs w:val="24"/>
        </w:rPr>
      </w:pPr>
      <w:ins w:id="575" w:author="Nicholas Weatherley" w:date="2019-03-10T21:19:00Z">
        <w:r>
          <w:rPr>
            <w:noProof/>
          </w:rPr>
          <w:t>Figure 4.7: Coefficient of variation calculation</w:t>
        </w:r>
        <w:r>
          <w:rPr>
            <w:noProof/>
          </w:rPr>
          <w:tab/>
        </w:r>
        <w:r>
          <w:rPr>
            <w:noProof/>
          </w:rPr>
          <w:fldChar w:fldCharType="begin"/>
        </w:r>
        <w:r>
          <w:rPr>
            <w:noProof/>
          </w:rPr>
          <w:instrText xml:space="preserve"> PAGEREF _Toc3145349 \h </w:instrText>
        </w:r>
      </w:ins>
      <w:ins w:id="576" w:author="Nicholas Weatherley" w:date="2019-03-10T21:20:00Z">
        <w:r>
          <w:rPr>
            <w:noProof/>
          </w:rPr>
        </w:r>
      </w:ins>
      <w:r>
        <w:rPr>
          <w:noProof/>
        </w:rPr>
        <w:fldChar w:fldCharType="separate"/>
      </w:r>
      <w:ins w:id="577" w:author="Nicholas Weatherley" w:date="2019-03-10T21:20:00Z">
        <w:r>
          <w:rPr>
            <w:noProof/>
          </w:rPr>
          <w:t>143</w:t>
        </w:r>
      </w:ins>
      <w:ins w:id="578" w:author="Nicholas Weatherley" w:date="2019-03-10T21:19:00Z">
        <w:r>
          <w:rPr>
            <w:noProof/>
          </w:rPr>
          <w:fldChar w:fldCharType="end"/>
        </w:r>
      </w:ins>
    </w:p>
    <w:p w14:paraId="453BC8A0" w14:textId="126BF0A5" w:rsidR="005A5DEC" w:rsidRDefault="005A5DEC">
      <w:pPr>
        <w:pStyle w:val="TableofFigures"/>
        <w:tabs>
          <w:tab w:val="right" w:leader="dot" w:pos="9499"/>
        </w:tabs>
        <w:rPr>
          <w:ins w:id="579" w:author="Nicholas Weatherley" w:date="2019-03-10T21:19:00Z"/>
          <w:rFonts w:asciiTheme="minorHAnsi" w:eastAsiaTheme="minorEastAsia" w:hAnsiTheme="minorHAnsi" w:cstheme="minorBidi"/>
          <w:smallCaps w:val="0"/>
          <w:noProof/>
          <w:sz w:val="24"/>
          <w:szCs w:val="24"/>
        </w:rPr>
      </w:pPr>
      <w:ins w:id="580" w:author="Nicholas Weatherley" w:date="2019-03-10T21:19:00Z">
        <w:r>
          <w:rPr>
            <w:noProof/>
          </w:rPr>
          <w:lastRenderedPageBreak/>
          <w:t>Figure 4.8: Preservation of ventilation in IPF</w:t>
        </w:r>
        <w:r>
          <w:rPr>
            <w:noProof/>
          </w:rPr>
          <w:tab/>
        </w:r>
        <w:r>
          <w:rPr>
            <w:noProof/>
          </w:rPr>
          <w:fldChar w:fldCharType="begin"/>
        </w:r>
        <w:r>
          <w:rPr>
            <w:noProof/>
          </w:rPr>
          <w:instrText xml:space="preserve"> PAGEREF _Toc3145350 \h </w:instrText>
        </w:r>
      </w:ins>
      <w:ins w:id="581" w:author="Nicholas Weatherley" w:date="2019-03-10T21:20:00Z">
        <w:r>
          <w:rPr>
            <w:noProof/>
          </w:rPr>
        </w:r>
      </w:ins>
      <w:r>
        <w:rPr>
          <w:noProof/>
        </w:rPr>
        <w:fldChar w:fldCharType="separate"/>
      </w:r>
      <w:ins w:id="582" w:author="Nicholas Weatherley" w:date="2019-03-10T21:20:00Z">
        <w:r>
          <w:rPr>
            <w:noProof/>
          </w:rPr>
          <w:t>144</w:t>
        </w:r>
      </w:ins>
      <w:ins w:id="583" w:author="Nicholas Weatherley" w:date="2019-03-10T21:19:00Z">
        <w:r>
          <w:rPr>
            <w:noProof/>
          </w:rPr>
          <w:fldChar w:fldCharType="end"/>
        </w:r>
      </w:ins>
    </w:p>
    <w:p w14:paraId="218C6AA8" w14:textId="545B673D" w:rsidR="005A5DEC" w:rsidRDefault="005A5DEC">
      <w:pPr>
        <w:pStyle w:val="TableofFigures"/>
        <w:tabs>
          <w:tab w:val="right" w:leader="dot" w:pos="9499"/>
        </w:tabs>
        <w:rPr>
          <w:ins w:id="584" w:author="Nicholas Weatherley" w:date="2019-03-10T21:19:00Z"/>
          <w:rFonts w:asciiTheme="minorHAnsi" w:eastAsiaTheme="minorEastAsia" w:hAnsiTheme="minorHAnsi" w:cstheme="minorBidi"/>
          <w:smallCaps w:val="0"/>
          <w:noProof/>
          <w:sz w:val="24"/>
          <w:szCs w:val="24"/>
        </w:rPr>
      </w:pPr>
      <w:ins w:id="585" w:author="Nicholas Weatherley" w:date="2019-03-10T21:19:00Z">
        <w:r>
          <w:rPr>
            <w:noProof/>
          </w:rPr>
          <w:t>Figure 4.9: Prominent ventilation defects are more likely due to co-existing airways disease and emphysema</w:t>
        </w:r>
        <w:r>
          <w:rPr>
            <w:noProof/>
          </w:rPr>
          <w:tab/>
        </w:r>
        <w:r>
          <w:rPr>
            <w:noProof/>
          </w:rPr>
          <w:fldChar w:fldCharType="begin"/>
        </w:r>
        <w:r>
          <w:rPr>
            <w:noProof/>
          </w:rPr>
          <w:instrText xml:space="preserve"> PAGEREF _Toc3145351 \h </w:instrText>
        </w:r>
      </w:ins>
      <w:ins w:id="586" w:author="Nicholas Weatherley" w:date="2019-03-10T21:20:00Z">
        <w:r>
          <w:rPr>
            <w:noProof/>
          </w:rPr>
        </w:r>
      </w:ins>
      <w:r>
        <w:rPr>
          <w:noProof/>
        </w:rPr>
        <w:fldChar w:fldCharType="separate"/>
      </w:r>
      <w:ins w:id="587" w:author="Nicholas Weatherley" w:date="2019-03-10T21:20:00Z">
        <w:r>
          <w:rPr>
            <w:noProof/>
          </w:rPr>
          <w:t>145</w:t>
        </w:r>
      </w:ins>
      <w:ins w:id="588" w:author="Nicholas Weatherley" w:date="2019-03-10T21:19:00Z">
        <w:r>
          <w:rPr>
            <w:noProof/>
          </w:rPr>
          <w:fldChar w:fldCharType="end"/>
        </w:r>
      </w:ins>
    </w:p>
    <w:p w14:paraId="22E48247" w14:textId="3F7DBCA3" w:rsidR="005A5DEC" w:rsidRDefault="005A5DEC">
      <w:pPr>
        <w:pStyle w:val="TableofFigures"/>
        <w:tabs>
          <w:tab w:val="right" w:leader="dot" w:pos="9499"/>
        </w:tabs>
        <w:rPr>
          <w:ins w:id="589" w:author="Nicholas Weatherley" w:date="2019-03-10T21:19:00Z"/>
          <w:rFonts w:asciiTheme="minorHAnsi" w:eastAsiaTheme="minorEastAsia" w:hAnsiTheme="minorHAnsi" w:cstheme="minorBidi"/>
          <w:smallCaps w:val="0"/>
          <w:noProof/>
          <w:sz w:val="24"/>
          <w:szCs w:val="24"/>
        </w:rPr>
      </w:pPr>
      <w:ins w:id="590" w:author="Nicholas Weatherley" w:date="2019-03-10T21:19:00Z">
        <w:r>
          <w:rPr>
            <w:noProof/>
          </w:rPr>
          <w:t>Figure 4.10: Ventilation defects tend to persist over time</w:t>
        </w:r>
        <w:r>
          <w:rPr>
            <w:noProof/>
          </w:rPr>
          <w:tab/>
        </w:r>
        <w:r>
          <w:rPr>
            <w:noProof/>
          </w:rPr>
          <w:fldChar w:fldCharType="begin"/>
        </w:r>
        <w:r>
          <w:rPr>
            <w:noProof/>
          </w:rPr>
          <w:instrText xml:space="preserve"> PAGEREF _Toc3145352 \h </w:instrText>
        </w:r>
      </w:ins>
      <w:ins w:id="591" w:author="Nicholas Weatherley" w:date="2019-03-10T21:20:00Z">
        <w:r>
          <w:rPr>
            <w:noProof/>
          </w:rPr>
        </w:r>
      </w:ins>
      <w:r>
        <w:rPr>
          <w:noProof/>
        </w:rPr>
        <w:fldChar w:fldCharType="separate"/>
      </w:r>
      <w:ins w:id="592" w:author="Nicholas Weatherley" w:date="2019-03-10T21:20:00Z">
        <w:r>
          <w:rPr>
            <w:noProof/>
          </w:rPr>
          <w:t>145</w:t>
        </w:r>
      </w:ins>
      <w:ins w:id="593" w:author="Nicholas Weatherley" w:date="2019-03-10T21:19:00Z">
        <w:r>
          <w:rPr>
            <w:noProof/>
          </w:rPr>
          <w:fldChar w:fldCharType="end"/>
        </w:r>
      </w:ins>
    </w:p>
    <w:p w14:paraId="3366B011" w14:textId="384C9D90" w:rsidR="005A5DEC" w:rsidRDefault="005A5DEC">
      <w:pPr>
        <w:pStyle w:val="TableofFigures"/>
        <w:tabs>
          <w:tab w:val="right" w:leader="dot" w:pos="9499"/>
        </w:tabs>
        <w:rPr>
          <w:ins w:id="594" w:author="Nicholas Weatherley" w:date="2019-03-10T21:19:00Z"/>
          <w:rFonts w:asciiTheme="minorHAnsi" w:eastAsiaTheme="minorEastAsia" w:hAnsiTheme="minorHAnsi" w:cstheme="minorBidi"/>
          <w:smallCaps w:val="0"/>
          <w:noProof/>
          <w:sz w:val="24"/>
          <w:szCs w:val="24"/>
        </w:rPr>
      </w:pPr>
      <w:ins w:id="595" w:author="Nicholas Weatherley" w:date="2019-03-10T21:19:00Z">
        <w:r>
          <w:rPr>
            <w:noProof/>
          </w:rPr>
          <w:t>Figure 4.11: Tracheomegaly and bright airways</w:t>
        </w:r>
        <w:r>
          <w:rPr>
            <w:noProof/>
          </w:rPr>
          <w:tab/>
        </w:r>
        <w:r>
          <w:rPr>
            <w:noProof/>
          </w:rPr>
          <w:fldChar w:fldCharType="begin"/>
        </w:r>
        <w:r>
          <w:rPr>
            <w:noProof/>
          </w:rPr>
          <w:instrText xml:space="preserve"> PAGEREF _Toc3145353 \h </w:instrText>
        </w:r>
      </w:ins>
      <w:ins w:id="596" w:author="Nicholas Weatherley" w:date="2019-03-10T21:20:00Z">
        <w:r>
          <w:rPr>
            <w:noProof/>
          </w:rPr>
        </w:r>
      </w:ins>
      <w:r>
        <w:rPr>
          <w:noProof/>
        </w:rPr>
        <w:fldChar w:fldCharType="separate"/>
      </w:r>
      <w:ins w:id="597" w:author="Nicholas Weatherley" w:date="2019-03-10T21:20:00Z">
        <w:r>
          <w:rPr>
            <w:noProof/>
          </w:rPr>
          <w:t>146</w:t>
        </w:r>
      </w:ins>
      <w:ins w:id="598" w:author="Nicholas Weatherley" w:date="2019-03-10T21:19:00Z">
        <w:r>
          <w:rPr>
            <w:noProof/>
          </w:rPr>
          <w:fldChar w:fldCharType="end"/>
        </w:r>
      </w:ins>
    </w:p>
    <w:p w14:paraId="057D4097" w14:textId="40D683E5" w:rsidR="005A5DEC" w:rsidRDefault="005A5DEC">
      <w:pPr>
        <w:pStyle w:val="TableofFigures"/>
        <w:tabs>
          <w:tab w:val="right" w:leader="dot" w:pos="9499"/>
        </w:tabs>
        <w:rPr>
          <w:ins w:id="599" w:author="Nicholas Weatherley" w:date="2019-03-10T21:19:00Z"/>
          <w:rFonts w:asciiTheme="minorHAnsi" w:eastAsiaTheme="minorEastAsia" w:hAnsiTheme="minorHAnsi" w:cstheme="minorBidi"/>
          <w:smallCaps w:val="0"/>
          <w:noProof/>
          <w:sz w:val="24"/>
          <w:szCs w:val="24"/>
        </w:rPr>
      </w:pPr>
      <w:ins w:id="600" w:author="Nicholas Weatherley" w:date="2019-03-10T21:19:00Z">
        <w:r>
          <w:rPr>
            <w:noProof/>
          </w:rPr>
          <w:t>Figure 4.12: Traction bronchiectasis</w:t>
        </w:r>
        <w:r>
          <w:rPr>
            <w:noProof/>
          </w:rPr>
          <w:tab/>
        </w:r>
        <w:r>
          <w:rPr>
            <w:noProof/>
          </w:rPr>
          <w:fldChar w:fldCharType="begin"/>
        </w:r>
        <w:r>
          <w:rPr>
            <w:noProof/>
          </w:rPr>
          <w:instrText xml:space="preserve"> PAGEREF _Toc3145354 \h </w:instrText>
        </w:r>
      </w:ins>
      <w:ins w:id="601" w:author="Nicholas Weatherley" w:date="2019-03-10T21:20:00Z">
        <w:r>
          <w:rPr>
            <w:noProof/>
          </w:rPr>
        </w:r>
      </w:ins>
      <w:r>
        <w:rPr>
          <w:noProof/>
        </w:rPr>
        <w:fldChar w:fldCharType="separate"/>
      </w:r>
      <w:ins w:id="602" w:author="Nicholas Weatherley" w:date="2019-03-10T21:20:00Z">
        <w:r>
          <w:rPr>
            <w:noProof/>
          </w:rPr>
          <w:t>147</w:t>
        </w:r>
      </w:ins>
      <w:ins w:id="603" w:author="Nicholas Weatherley" w:date="2019-03-10T21:19:00Z">
        <w:r>
          <w:rPr>
            <w:noProof/>
          </w:rPr>
          <w:fldChar w:fldCharType="end"/>
        </w:r>
      </w:ins>
    </w:p>
    <w:p w14:paraId="31238E1D" w14:textId="55F120E9" w:rsidR="005A5DEC" w:rsidRDefault="005A5DEC">
      <w:pPr>
        <w:pStyle w:val="TableofFigures"/>
        <w:tabs>
          <w:tab w:val="right" w:leader="dot" w:pos="9499"/>
        </w:tabs>
        <w:rPr>
          <w:ins w:id="604" w:author="Nicholas Weatherley" w:date="2019-03-10T21:19:00Z"/>
          <w:rFonts w:asciiTheme="minorHAnsi" w:eastAsiaTheme="minorEastAsia" w:hAnsiTheme="minorHAnsi" w:cstheme="minorBidi"/>
          <w:smallCaps w:val="0"/>
          <w:noProof/>
          <w:sz w:val="24"/>
          <w:szCs w:val="24"/>
        </w:rPr>
      </w:pPr>
      <w:ins w:id="605" w:author="Nicholas Weatherley" w:date="2019-03-10T21:19:00Z">
        <w:r>
          <w:rPr>
            <w:noProof/>
          </w:rPr>
          <w:t>Figure 4.13: Box and whisker plot of repeatability scan outcome metrics</w:t>
        </w:r>
        <w:r>
          <w:rPr>
            <w:noProof/>
          </w:rPr>
          <w:tab/>
        </w:r>
        <w:r>
          <w:rPr>
            <w:noProof/>
          </w:rPr>
          <w:fldChar w:fldCharType="begin"/>
        </w:r>
        <w:r>
          <w:rPr>
            <w:noProof/>
          </w:rPr>
          <w:instrText xml:space="preserve"> PAGEREF _Toc3145355 \h </w:instrText>
        </w:r>
      </w:ins>
      <w:ins w:id="606" w:author="Nicholas Weatherley" w:date="2019-03-10T21:20:00Z">
        <w:r>
          <w:rPr>
            <w:noProof/>
          </w:rPr>
        </w:r>
      </w:ins>
      <w:r>
        <w:rPr>
          <w:noProof/>
        </w:rPr>
        <w:fldChar w:fldCharType="separate"/>
      </w:r>
      <w:ins w:id="607" w:author="Nicholas Weatherley" w:date="2019-03-10T21:20:00Z">
        <w:r>
          <w:rPr>
            <w:noProof/>
          </w:rPr>
          <w:t>149</w:t>
        </w:r>
      </w:ins>
      <w:ins w:id="608" w:author="Nicholas Weatherley" w:date="2019-03-10T21:19:00Z">
        <w:r>
          <w:rPr>
            <w:noProof/>
          </w:rPr>
          <w:fldChar w:fldCharType="end"/>
        </w:r>
      </w:ins>
    </w:p>
    <w:p w14:paraId="3C0FBD49" w14:textId="69F831C9" w:rsidR="005A5DEC" w:rsidRDefault="005A5DEC">
      <w:pPr>
        <w:pStyle w:val="TableofFigures"/>
        <w:tabs>
          <w:tab w:val="right" w:leader="dot" w:pos="9499"/>
        </w:tabs>
        <w:rPr>
          <w:ins w:id="609" w:author="Nicholas Weatherley" w:date="2019-03-10T21:19:00Z"/>
          <w:rFonts w:asciiTheme="minorHAnsi" w:eastAsiaTheme="minorEastAsia" w:hAnsiTheme="minorHAnsi" w:cstheme="minorBidi"/>
          <w:smallCaps w:val="0"/>
          <w:noProof/>
          <w:sz w:val="24"/>
          <w:szCs w:val="24"/>
        </w:rPr>
      </w:pPr>
      <w:ins w:id="610" w:author="Nicholas Weatherley" w:date="2019-03-10T21:19:00Z">
        <w:r>
          <w:rPr>
            <w:noProof/>
          </w:rPr>
          <w:t>Figure 4.14: Bland Altman plots for ventilation metrics</w:t>
        </w:r>
        <w:r>
          <w:rPr>
            <w:noProof/>
          </w:rPr>
          <w:tab/>
        </w:r>
        <w:r>
          <w:rPr>
            <w:noProof/>
          </w:rPr>
          <w:fldChar w:fldCharType="begin"/>
        </w:r>
        <w:r>
          <w:rPr>
            <w:noProof/>
          </w:rPr>
          <w:instrText xml:space="preserve"> PAGEREF _Toc3145356 \h </w:instrText>
        </w:r>
      </w:ins>
      <w:ins w:id="611" w:author="Nicholas Weatherley" w:date="2019-03-10T21:20:00Z">
        <w:r>
          <w:rPr>
            <w:noProof/>
          </w:rPr>
        </w:r>
      </w:ins>
      <w:r>
        <w:rPr>
          <w:noProof/>
        </w:rPr>
        <w:fldChar w:fldCharType="separate"/>
      </w:r>
      <w:ins w:id="612" w:author="Nicholas Weatherley" w:date="2019-03-10T21:20:00Z">
        <w:r>
          <w:rPr>
            <w:noProof/>
          </w:rPr>
          <w:t>150</w:t>
        </w:r>
      </w:ins>
      <w:ins w:id="613" w:author="Nicholas Weatherley" w:date="2019-03-10T21:19:00Z">
        <w:r>
          <w:rPr>
            <w:noProof/>
          </w:rPr>
          <w:fldChar w:fldCharType="end"/>
        </w:r>
      </w:ins>
    </w:p>
    <w:p w14:paraId="42DD6FB0" w14:textId="38FBC265" w:rsidR="005A5DEC" w:rsidRDefault="005A5DEC">
      <w:pPr>
        <w:pStyle w:val="TableofFigures"/>
        <w:tabs>
          <w:tab w:val="right" w:leader="dot" w:pos="9499"/>
        </w:tabs>
        <w:rPr>
          <w:ins w:id="614" w:author="Nicholas Weatherley" w:date="2019-03-10T21:19:00Z"/>
          <w:rFonts w:asciiTheme="minorHAnsi" w:eastAsiaTheme="minorEastAsia" w:hAnsiTheme="minorHAnsi" w:cstheme="minorBidi"/>
          <w:smallCaps w:val="0"/>
          <w:noProof/>
          <w:sz w:val="24"/>
          <w:szCs w:val="24"/>
        </w:rPr>
      </w:pPr>
      <w:ins w:id="615" w:author="Nicholas Weatherley" w:date="2019-03-10T21:19:00Z">
        <w:r>
          <w:rPr>
            <w:noProof/>
          </w:rPr>
          <w:t>Figure 4.15: Scatter plots of baseline ventilation metrics and physiology</w:t>
        </w:r>
        <w:r>
          <w:rPr>
            <w:noProof/>
          </w:rPr>
          <w:tab/>
        </w:r>
        <w:r>
          <w:rPr>
            <w:noProof/>
          </w:rPr>
          <w:fldChar w:fldCharType="begin"/>
        </w:r>
        <w:r>
          <w:rPr>
            <w:noProof/>
          </w:rPr>
          <w:instrText xml:space="preserve"> PAGEREF _Toc3145357 \h </w:instrText>
        </w:r>
      </w:ins>
      <w:ins w:id="616" w:author="Nicholas Weatherley" w:date="2019-03-10T21:20:00Z">
        <w:r>
          <w:rPr>
            <w:noProof/>
          </w:rPr>
        </w:r>
      </w:ins>
      <w:r>
        <w:rPr>
          <w:noProof/>
        </w:rPr>
        <w:fldChar w:fldCharType="separate"/>
      </w:r>
      <w:ins w:id="617" w:author="Nicholas Weatherley" w:date="2019-03-10T21:20:00Z">
        <w:r>
          <w:rPr>
            <w:noProof/>
          </w:rPr>
          <w:t>151</w:t>
        </w:r>
      </w:ins>
      <w:ins w:id="618" w:author="Nicholas Weatherley" w:date="2019-03-10T21:19:00Z">
        <w:r>
          <w:rPr>
            <w:noProof/>
          </w:rPr>
          <w:fldChar w:fldCharType="end"/>
        </w:r>
      </w:ins>
    </w:p>
    <w:p w14:paraId="4412886E" w14:textId="4750AE63" w:rsidR="005A5DEC" w:rsidRDefault="005A5DEC">
      <w:pPr>
        <w:pStyle w:val="TableofFigures"/>
        <w:tabs>
          <w:tab w:val="right" w:leader="dot" w:pos="9499"/>
        </w:tabs>
        <w:rPr>
          <w:ins w:id="619" w:author="Nicholas Weatherley" w:date="2019-03-10T21:19:00Z"/>
          <w:rFonts w:asciiTheme="minorHAnsi" w:eastAsiaTheme="minorEastAsia" w:hAnsiTheme="minorHAnsi" w:cstheme="minorBidi"/>
          <w:smallCaps w:val="0"/>
          <w:noProof/>
          <w:sz w:val="24"/>
          <w:szCs w:val="24"/>
        </w:rPr>
      </w:pPr>
      <w:ins w:id="620" w:author="Nicholas Weatherley" w:date="2019-03-10T21:19:00Z">
        <w:r>
          <w:rPr>
            <w:noProof/>
          </w:rPr>
          <w:t>Figure 4.16: CV stratified by GAP index median and score</w:t>
        </w:r>
        <w:r>
          <w:rPr>
            <w:noProof/>
          </w:rPr>
          <w:tab/>
        </w:r>
        <w:r>
          <w:rPr>
            <w:noProof/>
          </w:rPr>
          <w:fldChar w:fldCharType="begin"/>
        </w:r>
        <w:r>
          <w:rPr>
            <w:noProof/>
          </w:rPr>
          <w:instrText xml:space="preserve"> PAGEREF _Toc3145358 \h </w:instrText>
        </w:r>
      </w:ins>
      <w:ins w:id="621" w:author="Nicholas Weatherley" w:date="2019-03-10T21:20:00Z">
        <w:r>
          <w:rPr>
            <w:noProof/>
          </w:rPr>
        </w:r>
      </w:ins>
      <w:r>
        <w:rPr>
          <w:noProof/>
        </w:rPr>
        <w:fldChar w:fldCharType="separate"/>
      </w:r>
      <w:ins w:id="622" w:author="Nicholas Weatherley" w:date="2019-03-10T21:20:00Z">
        <w:r>
          <w:rPr>
            <w:noProof/>
          </w:rPr>
          <w:t>152</w:t>
        </w:r>
      </w:ins>
      <w:ins w:id="623" w:author="Nicholas Weatherley" w:date="2019-03-10T21:19:00Z">
        <w:r>
          <w:rPr>
            <w:noProof/>
          </w:rPr>
          <w:fldChar w:fldCharType="end"/>
        </w:r>
      </w:ins>
    </w:p>
    <w:p w14:paraId="1608C778" w14:textId="06620867" w:rsidR="005A5DEC" w:rsidRDefault="005A5DEC">
      <w:pPr>
        <w:pStyle w:val="TableofFigures"/>
        <w:tabs>
          <w:tab w:val="right" w:leader="dot" w:pos="9499"/>
        </w:tabs>
        <w:rPr>
          <w:ins w:id="624" w:author="Nicholas Weatherley" w:date="2019-03-10T21:19:00Z"/>
          <w:rFonts w:asciiTheme="minorHAnsi" w:eastAsiaTheme="minorEastAsia" w:hAnsiTheme="minorHAnsi" w:cstheme="minorBidi"/>
          <w:smallCaps w:val="0"/>
          <w:noProof/>
          <w:sz w:val="24"/>
          <w:szCs w:val="24"/>
        </w:rPr>
      </w:pPr>
      <w:ins w:id="625" w:author="Nicholas Weatherley" w:date="2019-03-10T21:19:00Z">
        <w:r>
          <w:rPr>
            <w:noProof/>
          </w:rPr>
          <w:t>Figure 4.17: Twelve-month ventilation metric correlation with ISWTd</w:t>
        </w:r>
        <w:r>
          <w:rPr>
            <w:noProof/>
          </w:rPr>
          <w:tab/>
        </w:r>
        <w:r>
          <w:rPr>
            <w:noProof/>
          </w:rPr>
          <w:fldChar w:fldCharType="begin"/>
        </w:r>
        <w:r>
          <w:rPr>
            <w:noProof/>
          </w:rPr>
          <w:instrText xml:space="preserve"> PAGEREF _Toc3145359 \h </w:instrText>
        </w:r>
      </w:ins>
      <w:ins w:id="626" w:author="Nicholas Weatherley" w:date="2019-03-10T21:20:00Z">
        <w:r>
          <w:rPr>
            <w:noProof/>
          </w:rPr>
        </w:r>
      </w:ins>
      <w:r>
        <w:rPr>
          <w:noProof/>
        </w:rPr>
        <w:fldChar w:fldCharType="separate"/>
      </w:r>
      <w:ins w:id="627" w:author="Nicholas Weatherley" w:date="2019-03-10T21:20:00Z">
        <w:r>
          <w:rPr>
            <w:noProof/>
          </w:rPr>
          <w:t>153</w:t>
        </w:r>
      </w:ins>
      <w:ins w:id="628" w:author="Nicholas Weatherley" w:date="2019-03-10T21:19:00Z">
        <w:r>
          <w:rPr>
            <w:noProof/>
          </w:rPr>
          <w:fldChar w:fldCharType="end"/>
        </w:r>
      </w:ins>
    </w:p>
    <w:p w14:paraId="69D90276" w14:textId="12E9A975" w:rsidR="005A5DEC" w:rsidRDefault="005A5DEC">
      <w:pPr>
        <w:pStyle w:val="TableofFigures"/>
        <w:tabs>
          <w:tab w:val="right" w:leader="dot" w:pos="9499"/>
        </w:tabs>
        <w:rPr>
          <w:ins w:id="629" w:author="Nicholas Weatherley" w:date="2019-03-10T21:19:00Z"/>
          <w:rFonts w:asciiTheme="minorHAnsi" w:eastAsiaTheme="minorEastAsia" w:hAnsiTheme="minorHAnsi" w:cstheme="minorBidi"/>
          <w:smallCaps w:val="0"/>
          <w:noProof/>
          <w:sz w:val="24"/>
          <w:szCs w:val="24"/>
        </w:rPr>
      </w:pPr>
      <w:ins w:id="630" w:author="Nicholas Weatherley" w:date="2019-03-10T21:19:00Z">
        <w:r>
          <w:rPr>
            <w:noProof/>
          </w:rPr>
          <w:t>Figure 4.18: ANOVA of ventilation metric changes across all timepoints</w:t>
        </w:r>
        <w:r>
          <w:rPr>
            <w:noProof/>
          </w:rPr>
          <w:tab/>
        </w:r>
        <w:r>
          <w:rPr>
            <w:noProof/>
          </w:rPr>
          <w:fldChar w:fldCharType="begin"/>
        </w:r>
        <w:r>
          <w:rPr>
            <w:noProof/>
          </w:rPr>
          <w:instrText xml:space="preserve"> PAGEREF _Toc3145360 \h </w:instrText>
        </w:r>
      </w:ins>
      <w:ins w:id="631" w:author="Nicholas Weatherley" w:date="2019-03-10T21:20:00Z">
        <w:r>
          <w:rPr>
            <w:noProof/>
          </w:rPr>
        </w:r>
      </w:ins>
      <w:r>
        <w:rPr>
          <w:noProof/>
        </w:rPr>
        <w:fldChar w:fldCharType="separate"/>
      </w:r>
      <w:ins w:id="632" w:author="Nicholas Weatherley" w:date="2019-03-10T21:20:00Z">
        <w:r>
          <w:rPr>
            <w:noProof/>
          </w:rPr>
          <w:t>154</w:t>
        </w:r>
      </w:ins>
      <w:ins w:id="633" w:author="Nicholas Weatherley" w:date="2019-03-10T21:19:00Z">
        <w:r>
          <w:rPr>
            <w:noProof/>
          </w:rPr>
          <w:fldChar w:fldCharType="end"/>
        </w:r>
      </w:ins>
    </w:p>
    <w:p w14:paraId="454047BA" w14:textId="62BC2996" w:rsidR="005A5DEC" w:rsidRDefault="005A5DEC">
      <w:pPr>
        <w:pStyle w:val="TableofFigures"/>
        <w:tabs>
          <w:tab w:val="right" w:leader="dot" w:pos="9499"/>
        </w:tabs>
        <w:rPr>
          <w:ins w:id="634" w:author="Nicholas Weatherley" w:date="2019-03-10T21:19:00Z"/>
          <w:rFonts w:asciiTheme="minorHAnsi" w:eastAsiaTheme="minorEastAsia" w:hAnsiTheme="minorHAnsi" w:cstheme="minorBidi"/>
          <w:smallCaps w:val="0"/>
          <w:noProof/>
          <w:sz w:val="24"/>
          <w:szCs w:val="24"/>
        </w:rPr>
      </w:pPr>
      <w:ins w:id="635" w:author="Nicholas Weatherley" w:date="2019-03-10T21:19:00Z">
        <w:r>
          <w:rPr>
            <w:noProof/>
          </w:rPr>
          <w:t>Figure 4.19: Effect of smoking on ventilation outcomes</w:t>
        </w:r>
        <w:r>
          <w:rPr>
            <w:noProof/>
          </w:rPr>
          <w:tab/>
        </w:r>
        <w:r>
          <w:rPr>
            <w:noProof/>
          </w:rPr>
          <w:fldChar w:fldCharType="begin"/>
        </w:r>
        <w:r>
          <w:rPr>
            <w:noProof/>
          </w:rPr>
          <w:instrText xml:space="preserve"> PAGEREF _Toc3145361 \h </w:instrText>
        </w:r>
      </w:ins>
      <w:ins w:id="636" w:author="Nicholas Weatherley" w:date="2019-03-10T21:20:00Z">
        <w:r>
          <w:rPr>
            <w:noProof/>
          </w:rPr>
        </w:r>
      </w:ins>
      <w:r>
        <w:rPr>
          <w:noProof/>
        </w:rPr>
        <w:fldChar w:fldCharType="separate"/>
      </w:r>
      <w:ins w:id="637" w:author="Nicholas Weatherley" w:date="2019-03-10T21:20:00Z">
        <w:r>
          <w:rPr>
            <w:noProof/>
          </w:rPr>
          <w:t>155</w:t>
        </w:r>
      </w:ins>
      <w:ins w:id="638" w:author="Nicholas Weatherley" w:date="2019-03-10T21:19:00Z">
        <w:r>
          <w:rPr>
            <w:noProof/>
          </w:rPr>
          <w:fldChar w:fldCharType="end"/>
        </w:r>
      </w:ins>
    </w:p>
    <w:p w14:paraId="4E0C82C3" w14:textId="7AEF67B1" w:rsidR="005A5DEC" w:rsidRDefault="005A5DEC">
      <w:pPr>
        <w:pStyle w:val="TableofFigures"/>
        <w:tabs>
          <w:tab w:val="right" w:leader="dot" w:pos="9499"/>
        </w:tabs>
        <w:rPr>
          <w:ins w:id="639" w:author="Nicholas Weatherley" w:date="2019-03-10T21:19:00Z"/>
          <w:rFonts w:asciiTheme="minorHAnsi" w:eastAsiaTheme="minorEastAsia" w:hAnsiTheme="minorHAnsi" w:cstheme="minorBidi"/>
          <w:smallCaps w:val="0"/>
          <w:noProof/>
          <w:sz w:val="24"/>
          <w:szCs w:val="24"/>
        </w:rPr>
      </w:pPr>
      <w:ins w:id="640" w:author="Nicholas Weatherley" w:date="2019-03-10T21:19:00Z">
        <w:r>
          <w:rPr>
            <w:noProof/>
          </w:rPr>
          <w:t>Figure 4.20: Correlation between ventilation metrics and age</w:t>
        </w:r>
        <w:r>
          <w:rPr>
            <w:noProof/>
          </w:rPr>
          <w:tab/>
        </w:r>
        <w:r>
          <w:rPr>
            <w:noProof/>
          </w:rPr>
          <w:fldChar w:fldCharType="begin"/>
        </w:r>
        <w:r>
          <w:rPr>
            <w:noProof/>
          </w:rPr>
          <w:instrText xml:space="preserve"> PAGEREF _Toc3145362 \h </w:instrText>
        </w:r>
      </w:ins>
      <w:ins w:id="641" w:author="Nicholas Weatherley" w:date="2019-03-10T21:20:00Z">
        <w:r>
          <w:rPr>
            <w:noProof/>
          </w:rPr>
        </w:r>
      </w:ins>
      <w:r>
        <w:rPr>
          <w:noProof/>
        </w:rPr>
        <w:fldChar w:fldCharType="separate"/>
      </w:r>
      <w:ins w:id="642" w:author="Nicholas Weatherley" w:date="2019-03-10T21:20:00Z">
        <w:r>
          <w:rPr>
            <w:noProof/>
          </w:rPr>
          <w:t>156</w:t>
        </w:r>
      </w:ins>
      <w:ins w:id="643" w:author="Nicholas Weatherley" w:date="2019-03-10T21:19:00Z">
        <w:r>
          <w:rPr>
            <w:noProof/>
          </w:rPr>
          <w:fldChar w:fldCharType="end"/>
        </w:r>
      </w:ins>
    </w:p>
    <w:p w14:paraId="510144A9" w14:textId="7C02D15E" w:rsidR="005A5DEC" w:rsidRDefault="005A5DEC">
      <w:pPr>
        <w:pStyle w:val="TableofFigures"/>
        <w:tabs>
          <w:tab w:val="right" w:leader="dot" w:pos="9499"/>
        </w:tabs>
        <w:rPr>
          <w:ins w:id="644" w:author="Nicholas Weatherley" w:date="2019-03-10T21:19:00Z"/>
          <w:rFonts w:asciiTheme="minorHAnsi" w:eastAsiaTheme="minorEastAsia" w:hAnsiTheme="minorHAnsi" w:cstheme="minorBidi"/>
          <w:smallCaps w:val="0"/>
          <w:noProof/>
          <w:sz w:val="24"/>
          <w:szCs w:val="24"/>
        </w:rPr>
      </w:pPr>
      <w:ins w:id="645" w:author="Nicholas Weatherley" w:date="2019-03-10T21:19:00Z">
        <w:r>
          <w:rPr>
            <w:noProof/>
          </w:rPr>
          <w:t>Figure 4.21: Ventilation images in the presence of obstructive spirometry</w:t>
        </w:r>
        <w:r>
          <w:rPr>
            <w:noProof/>
          </w:rPr>
          <w:tab/>
        </w:r>
        <w:r>
          <w:rPr>
            <w:noProof/>
          </w:rPr>
          <w:fldChar w:fldCharType="begin"/>
        </w:r>
        <w:r>
          <w:rPr>
            <w:noProof/>
          </w:rPr>
          <w:instrText xml:space="preserve"> PAGEREF _Toc3145363 \h </w:instrText>
        </w:r>
      </w:ins>
      <w:ins w:id="646" w:author="Nicholas Weatherley" w:date="2019-03-10T21:20:00Z">
        <w:r>
          <w:rPr>
            <w:noProof/>
          </w:rPr>
        </w:r>
      </w:ins>
      <w:r>
        <w:rPr>
          <w:noProof/>
        </w:rPr>
        <w:fldChar w:fldCharType="separate"/>
      </w:r>
      <w:ins w:id="647" w:author="Nicholas Weatherley" w:date="2019-03-10T21:20:00Z">
        <w:r>
          <w:rPr>
            <w:noProof/>
          </w:rPr>
          <w:t>157</w:t>
        </w:r>
      </w:ins>
      <w:ins w:id="648" w:author="Nicholas Weatherley" w:date="2019-03-10T21:19:00Z">
        <w:r>
          <w:rPr>
            <w:noProof/>
          </w:rPr>
          <w:fldChar w:fldCharType="end"/>
        </w:r>
      </w:ins>
    </w:p>
    <w:p w14:paraId="38B3EEB9" w14:textId="42611A16" w:rsidR="005A5DEC" w:rsidRDefault="005A5DEC">
      <w:pPr>
        <w:pStyle w:val="TableofFigures"/>
        <w:tabs>
          <w:tab w:val="right" w:leader="dot" w:pos="9499"/>
        </w:tabs>
        <w:rPr>
          <w:ins w:id="649" w:author="Nicholas Weatherley" w:date="2019-03-10T21:19:00Z"/>
          <w:rFonts w:asciiTheme="minorHAnsi" w:eastAsiaTheme="minorEastAsia" w:hAnsiTheme="minorHAnsi" w:cstheme="minorBidi"/>
          <w:smallCaps w:val="0"/>
          <w:noProof/>
          <w:sz w:val="24"/>
          <w:szCs w:val="24"/>
        </w:rPr>
      </w:pPr>
      <w:ins w:id="650" w:author="Nicholas Weatherley" w:date="2019-03-10T21:19:00Z">
        <w:r>
          <w:rPr>
            <w:noProof/>
          </w:rPr>
          <w:t>Figure 4.22: Helium and xenon ventilation comparison</w:t>
        </w:r>
        <w:r>
          <w:rPr>
            <w:noProof/>
          </w:rPr>
          <w:tab/>
        </w:r>
        <w:r>
          <w:rPr>
            <w:noProof/>
          </w:rPr>
          <w:fldChar w:fldCharType="begin"/>
        </w:r>
        <w:r>
          <w:rPr>
            <w:noProof/>
          </w:rPr>
          <w:instrText xml:space="preserve"> PAGEREF _Toc3145364 \h </w:instrText>
        </w:r>
      </w:ins>
      <w:ins w:id="651" w:author="Nicholas Weatherley" w:date="2019-03-10T21:20:00Z">
        <w:r>
          <w:rPr>
            <w:noProof/>
          </w:rPr>
        </w:r>
      </w:ins>
      <w:r>
        <w:rPr>
          <w:noProof/>
        </w:rPr>
        <w:fldChar w:fldCharType="separate"/>
      </w:r>
      <w:ins w:id="652" w:author="Nicholas Weatherley" w:date="2019-03-10T21:20:00Z">
        <w:r>
          <w:rPr>
            <w:noProof/>
          </w:rPr>
          <w:t>158</w:t>
        </w:r>
      </w:ins>
      <w:ins w:id="653" w:author="Nicholas Weatherley" w:date="2019-03-10T21:19:00Z">
        <w:r>
          <w:rPr>
            <w:noProof/>
          </w:rPr>
          <w:fldChar w:fldCharType="end"/>
        </w:r>
      </w:ins>
    </w:p>
    <w:p w14:paraId="69D9F530" w14:textId="4BB47F83" w:rsidR="005A5DEC" w:rsidRDefault="005A5DEC">
      <w:pPr>
        <w:pStyle w:val="TableofFigures"/>
        <w:tabs>
          <w:tab w:val="right" w:leader="dot" w:pos="9499"/>
        </w:tabs>
        <w:rPr>
          <w:ins w:id="654" w:author="Nicholas Weatherley" w:date="2019-03-10T21:19:00Z"/>
          <w:rFonts w:asciiTheme="minorHAnsi" w:eastAsiaTheme="minorEastAsia" w:hAnsiTheme="minorHAnsi" w:cstheme="minorBidi"/>
          <w:smallCaps w:val="0"/>
          <w:noProof/>
          <w:sz w:val="24"/>
          <w:szCs w:val="24"/>
        </w:rPr>
      </w:pPr>
      <w:ins w:id="655" w:author="Nicholas Weatherley" w:date="2019-03-10T21:19:00Z">
        <w:r>
          <w:rPr>
            <w:noProof/>
          </w:rPr>
          <w:t>Figure 4.23: Helium and xenon ventilation metric comparisons.</w:t>
        </w:r>
        <w:r>
          <w:rPr>
            <w:noProof/>
          </w:rPr>
          <w:tab/>
        </w:r>
        <w:r>
          <w:rPr>
            <w:noProof/>
          </w:rPr>
          <w:fldChar w:fldCharType="begin"/>
        </w:r>
        <w:r>
          <w:rPr>
            <w:noProof/>
          </w:rPr>
          <w:instrText xml:space="preserve"> PAGEREF _Toc3145365 \h </w:instrText>
        </w:r>
      </w:ins>
      <w:ins w:id="656" w:author="Nicholas Weatherley" w:date="2019-03-10T21:20:00Z">
        <w:r>
          <w:rPr>
            <w:noProof/>
          </w:rPr>
        </w:r>
      </w:ins>
      <w:r>
        <w:rPr>
          <w:noProof/>
        </w:rPr>
        <w:fldChar w:fldCharType="separate"/>
      </w:r>
      <w:ins w:id="657" w:author="Nicholas Weatherley" w:date="2019-03-10T21:20:00Z">
        <w:r>
          <w:rPr>
            <w:noProof/>
          </w:rPr>
          <w:t>158</w:t>
        </w:r>
      </w:ins>
      <w:ins w:id="658" w:author="Nicholas Weatherley" w:date="2019-03-10T21:19:00Z">
        <w:r>
          <w:rPr>
            <w:noProof/>
          </w:rPr>
          <w:fldChar w:fldCharType="end"/>
        </w:r>
      </w:ins>
    </w:p>
    <w:p w14:paraId="69A0254D" w14:textId="6FFD0337" w:rsidR="005A5DEC" w:rsidRDefault="005A5DEC">
      <w:pPr>
        <w:pStyle w:val="TableofFigures"/>
        <w:tabs>
          <w:tab w:val="right" w:leader="dot" w:pos="9499"/>
        </w:tabs>
        <w:rPr>
          <w:ins w:id="659" w:author="Nicholas Weatherley" w:date="2019-03-10T21:19:00Z"/>
          <w:rFonts w:asciiTheme="minorHAnsi" w:eastAsiaTheme="minorEastAsia" w:hAnsiTheme="minorHAnsi" w:cstheme="minorBidi"/>
          <w:smallCaps w:val="0"/>
          <w:noProof/>
          <w:sz w:val="24"/>
          <w:szCs w:val="24"/>
        </w:rPr>
      </w:pPr>
      <w:ins w:id="660" w:author="Nicholas Weatherley" w:date="2019-03-10T21:19:00Z">
        <w:r>
          <w:rPr>
            <w:noProof/>
          </w:rPr>
          <w:t>Figure 4.24:Intraparticipant ventilation image reproducibility</w:t>
        </w:r>
        <w:r>
          <w:rPr>
            <w:noProof/>
          </w:rPr>
          <w:tab/>
        </w:r>
        <w:r>
          <w:rPr>
            <w:noProof/>
          </w:rPr>
          <w:fldChar w:fldCharType="begin"/>
        </w:r>
        <w:r>
          <w:rPr>
            <w:noProof/>
          </w:rPr>
          <w:instrText xml:space="preserve"> PAGEREF _Toc3145366 \h </w:instrText>
        </w:r>
      </w:ins>
      <w:ins w:id="661" w:author="Nicholas Weatherley" w:date="2019-03-10T21:20:00Z">
        <w:r>
          <w:rPr>
            <w:noProof/>
          </w:rPr>
        </w:r>
      </w:ins>
      <w:r>
        <w:rPr>
          <w:noProof/>
        </w:rPr>
        <w:fldChar w:fldCharType="separate"/>
      </w:r>
      <w:ins w:id="662" w:author="Nicholas Weatherley" w:date="2019-03-10T21:20:00Z">
        <w:r>
          <w:rPr>
            <w:noProof/>
          </w:rPr>
          <w:t>159</w:t>
        </w:r>
      </w:ins>
      <w:ins w:id="663" w:author="Nicholas Weatherley" w:date="2019-03-10T21:19:00Z">
        <w:r>
          <w:rPr>
            <w:noProof/>
          </w:rPr>
          <w:fldChar w:fldCharType="end"/>
        </w:r>
      </w:ins>
    </w:p>
    <w:p w14:paraId="3FC3E645" w14:textId="565FC084" w:rsidR="005A5DEC" w:rsidRDefault="005A5DEC">
      <w:pPr>
        <w:pStyle w:val="TableofFigures"/>
        <w:tabs>
          <w:tab w:val="right" w:leader="dot" w:pos="9499"/>
        </w:tabs>
        <w:rPr>
          <w:ins w:id="664" w:author="Nicholas Weatherley" w:date="2019-03-10T21:19:00Z"/>
          <w:rFonts w:asciiTheme="minorHAnsi" w:eastAsiaTheme="minorEastAsia" w:hAnsiTheme="minorHAnsi" w:cstheme="minorBidi"/>
          <w:smallCaps w:val="0"/>
          <w:noProof/>
          <w:sz w:val="24"/>
          <w:szCs w:val="24"/>
        </w:rPr>
      </w:pPr>
      <w:ins w:id="665" w:author="Nicholas Weatherley" w:date="2019-03-10T21:19:00Z">
        <w:r>
          <w:rPr>
            <w:noProof/>
          </w:rPr>
          <w:t>Chapter 5</w:t>
        </w:r>
        <w:r>
          <w:rPr>
            <w:noProof/>
          </w:rPr>
          <w:tab/>
        </w:r>
        <w:r>
          <w:rPr>
            <w:noProof/>
          </w:rPr>
          <w:fldChar w:fldCharType="begin"/>
        </w:r>
        <w:r>
          <w:rPr>
            <w:noProof/>
          </w:rPr>
          <w:instrText xml:space="preserve"> PAGEREF _Toc3145367 \h </w:instrText>
        </w:r>
      </w:ins>
      <w:ins w:id="666" w:author="Nicholas Weatherley" w:date="2019-03-10T21:20:00Z">
        <w:r>
          <w:rPr>
            <w:noProof/>
          </w:rPr>
        </w:r>
      </w:ins>
      <w:r>
        <w:rPr>
          <w:noProof/>
        </w:rPr>
        <w:fldChar w:fldCharType="separate"/>
      </w:r>
      <w:ins w:id="667" w:author="Nicholas Weatherley" w:date="2019-03-10T21:20:00Z">
        <w:r>
          <w:rPr>
            <w:noProof/>
          </w:rPr>
          <w:t>165</w:t>
        </w:r>
      </w:ins>
      <w:ins w:id="668" w:author="Nicholas Weatherley" w:date="2019-03-10T21:19:00Z">
        <w:r>
          <w:rPr>
            <w:noProof/>
          </w:rPr>
          <w:fldChar w:fldCharType="end"/>
        </w:r>
      </w:ins>
    </w:p>
    <w:p w14:paraId="5965C31A" w14:textId="5E15A19C" w:rsidR="005A5DEC" w:rsidRDefault="005A5DEC">
      <w:pPr>
        <w:pStyle w:val="TableofFigures"/>
        <w:tabs>
          <w:tab w:val="right" w:leader="dot" w:pos="9499"/>
        </w:tabs>
        <w:rPr>
          <w:ins w:id="669" w:author="Nicholas Weatherley" w:date="2019-03-10T21:19:00Z"/>
          <w:rFonts w:asciiTheme="minorHAnsi" w:eastAsiaTheme="minorEastAsia" w:hAnsiTheme="minorHAnsi" w:cstheme="minorBidi"/>
          <w:smallCaps w:val="0"/>
          <w:noProof/>
          <w:sz w:val="24"/>
          <w:szCs w:val="24"/>
        </w:rPr>
      </w:pPr>
      <w:ins w:id="670" w:author="Nicholas Weatherley" w:date="2019-03-10T21:19:00Z">
        <w:r>
          <w:rPr>
            <w:noProof/>
          </w:rPr>
          <w:t>Figure 5.1: Representative 3D DW-MRI sequence</w:t>
        </w:r>
        <w:r>
          <w:rPr>
            <w:noProof/>
          </w:rPr>
          <w:tab/>
        </w:r>
        <w:r>
          <w:rPr>
            <w:noProof/>
          </w:rPr>
          <w:fldChar w:fldCharType="begin"/>
        </w:r>
        <w:r>
          <w:rPr>
            <w:noProof/>
          </w:rPr>
          <w:instrText xml:space="preserve"> PAGEREF _Toc3145368 \h </w:instrText>
        </w:r>
      </w:ins>
      <w:ins w:id="671" w:author="Nicholas Weatherley" w:date="2019-03-10T21:20:00Z">
        <w:r>
          <w:rPr>
            <w:noProof/>
          </w:rPr>
        </w:r>
      </w:ins>
      <w:r>
        <w:rPr>
          <w:noProof/>
        </w:rPr>
        <w:fldChar w:fldCharType="separate"/>
      </w:r>
      <w:ins w:id="672" w:author="Nicholas Weatherley" w:date="2019-03-10T21:20:00Z">
        <w:r>
          <w:rPr>
            <w:noProof/>
          </w:rPr>
          <w:t>166</w:t>
        </w:r>
      </w:ins>
      <w:ins w:id="673" w:author="Nicholas Weatherley" w:date="2019-03-10T21:19:00Z">
        <w:r>
          <w:rPr>
            <w:noProof/>
          </w:rPr>
          <w:fldChar w:fldCharType="end"/>
        </w:r>
      </w:ins>
    </w:p>
    <w:p w14:paraId="2FFA94B6" w14:textId="553D977A" w:rsidR="005A5DEC" w:rsidRDefault="005A5DEC">
      <w:pPr>
        <w:pStyle w:val="TableofFigures"/>
        <w:tabs>
          <w:tab w:val="right" w:leader="dot" w:pos="9499"/>
        </w:tabs>
        <w:rPr>
          <w:ins w:id="674" w:author="Nicholas Weatherley" w:date="2019-03-10T21:19:00Z"/>
          <w:rFonts w:asciiTheme="minorHAnsi" w:eastAsiaTheme="minorEastAsia" w:hAnsiTheme="minorHAnsi" w:cstheme="minorBidi"/>
          <w:smallCaps w:val="0"/>
          <w:noProof/>
          <w:sz w:val="24"/>
          <w:szCs w:val="24"/>
        </w:rPr>
      </w:pPr>
      <w:ins w:id="675" w:author="Nicholas Weatherley" w:date="2019-03-10T21:19:00Z">
        <w:r>
          <w:rPr>
            <w:noProof/>
          </w:rPr>
          <w:t>Figure 5.2: Diffusion-weighted imaging participant flow chart</w:t>
        </w:r>
        <w:r>
          <w:rPr>
            <w:noProof/>
          </w:rPr>
          <w:tab/>
        </w:r>
        <w:r>
          <w:rPr>
            <w:noProof/>
          </w:rPr>
          <w:fldChar w:fldCharType="begin"/>
        </w:r>
        <w:r>
          <w:rPr>
            <w:noProof/>
          </w:rPr>
          <w:instrText xml:space="preserve"> PAGEREF _Toc3145369 \h </w:instrText>
        </w:r>
      </w:ins>
      <w:ins w:id="676" w:author="Nicholas Weatherley" w:date="2019-03-10T21:20:00Z">
        <w:r>
          <w:rPr>
            <w:noProof/>
          </w:rPr>
        </w:r>
      </w:ins>
      <w:r>
        <w:rPr>
          <w:noProof/>
        </w:rPr>
        <w:fldChar w:fldCharType="separate"/>
      </w:r>
      <w:ins w:id="677" w:author="Nicholas Weatherley" w:date="2019-03-10T21:20:00Z">
        <w:r>
          <w:rPr>
            <w:noProof/>
          </w:rPr>
          <w:t>168</w:t>
        </w:r>
      </w:ins>
      <w:ins w:id="678" w:author="Nicholas Weatherley" w:date="2019-03-10T21:19:00Z">
        <w:r>
          <w:rPr>
            <w:noProof/>
          </w:rPr>
          <w:fldChar w:fldCharType="end"/>
        </w:r>
      </w:ins>
    </w:p>
    <w:p w14:paraId="3B27E2E8" w14:textId="65542634" w:rsidR="005A5DEC" w:rsidRDefault="005A5DEC">
      <w:pPr>
        <w:pStyle w:val="TableofFigures"/>
        <w:tabs>
          <w:tab w:val="right" w:leader="dot" w:pos="9499"/>
        </w:tabs>
        <w:rPr>
          <w:ins w:id="679" w:author="Nicholas Weatherley" w:date="2019-03-10T21:19:00Z"/>
          <w:rFonts w:asciiTheme="minorHAnsi" w:eastAsiaTheme="minorEastAsia" w:hAnsiTheme="minorHAnsi" w:cstheme="minorBidi"/>
          <w:smallCaps w:val="0"/>
          <w:noProof/>
          <w:sz w:val="24"/>
          <w:szCs w:val="24"/>
        </w:rPr>
      </w:pPr>
      <w:ins w:id="680" w:author="Nicholas Weatherley" w:date="2019-03-10T21:19:00Z">
        <w:r>
          <w:rPr>
            <w:noProof/>
          </w:rPr>
          <w:t>Figure 5.3: Regions of interest</w:t>
        </w:r>
        <w:r>
          <w:rPr>
            <w:noProof/>
          </w:rPr>
          <w:tab/>
        </w:r>
        <w:r>
          <w:rPr>
            <w:noProof/>
          </w:rPr>
          <w:fldChar w:fldCharType="begin"/>
        </w:r>
        <w:r>
          <w:rPr>
            <w:noProof/>
          </w:rPr>
          <w:instrText xml:space="preserve"> PAGEREF _Toc3145370 \h </w:instrText>
        </w:r>
      </w:ins>
      <w:ins w:id="681" w:author="Nicholas Weatherley" w:date="2019-03-10T21:20:00Z">
        <w:r>
          <w:rPr>
            <w:noProof/>
          </w:rPr>
        </w:r>
      </w:ins>
      <w:r>
        <w:rPr>
          <w:noProof/>
        </w:rPr>
        <w:fldChar w:fldCharType="separate"/>
      </w:r>
      <w:ins w:id="682" w:author="Nicholas Weatherley" w:date="2019-03-10T21:20:00Z">
        <w:r>
          <w:rPr>
            <w:noProof/>
          </w:rPr>
          <w:t>169</w:t>
        </w:r>
      </w:ins>
      <w:ins w:id="683" w:author="Nicholas Weatherley" w:date="2019-03-10T21:19:00Z">
        <w:r>
          <w:rPr>
            <w:noProof/>
          </w:rPr>
          <w:fldChar w:fldCharType="end"/>
        </w:r>
      </w:ins>
    </w:p>
    <w:p w14:paraId="0438C17E" w14:textId="7D10275B" w:rsidR="005A5DEC" w:rsidRDefault="005A5DEC">
      <w:pPr>
        <w:pStyle w:val="TableofFigures"/>
        <w:tabs>
          <w:tab w:val="right" w:leader="dot" w:pos="9499"/>
        </w:tabs>
        <w:rPr>
          <w:ins w:id="684" w:author="Nicholas Weatherley" w:date="2019-03-10T21:19:00Z"/>
          <w:rFonts w:asciiTheme="minorHAnsi" w:eastAsiaTheme="minorEastAsia" w:hAnsiTheme="minorHAnsi" w:cstheme="minorBidi"/>
          <w:smallCaps w:val="0"/>
          <w:noProof/>
          <w:sz w:val="24"/>
          <w:szCs w:val="24"/>
        </w:rPr>
      </w:pPr>
      <w:ins w:id="685" w:author="Nicholas Weatherley" w:date="2019-03-10T21:19:00Z">
        <w:r>
          <w:rPr>
            <w:noProof/>
          </w:rPr>
          <w:t>Figure 5.4: Apparent diffusion coefficient maps (1)</w:t>
        </w:r>
        <w:r>
          <w:rPr>
            <w:noProof/>
          </w:rPr>
          <w:tab/>
        </w:r>
        <w:r>
          <w:rPr>
            <w:noProof/>
          </w:rPr>
          <w:fldChar w:fldCharType="begin"/>
        </w:r>
        <w:r>
          <w:rPr>
            <w:noProof/>
          </w:rPr>
          <w:instrText xml:space="preserve"> PAGEREF _Toc3145371 \h </w:instrText>
        </w:r>
      </w:ins>
      <w:ins w:id="686" w:author="Nicholas Weatherley" w:date="2019-03-10T21:20:00Z">
        <w:r>
          <w:rPr>
            <w:noProof/>
          </w:rPr>
        </w:r>
      </w:ins>
      <w:r>
        <w:rPr>
          <w:noProof/>
        </w:rPr>
        <w:fldChar w:fldCharType="separate"/>
      </w:r>
      <w:ins w:id="687" w:author="Nicholas Weatherley" w:date="2019-03-10T21:20:00Z">
        <w:r>
          <w:rPr>
            <w:noProof/>
          </w:rPr>
          <w:t>172</w:t>
        </w:r>
      </w:ins>
      <w:ins w:id="688" w:author="Nicholas Weatherley" w:date="2019-03-10T21:19:00Z">
        <w:r>
          <w:rPr>
            <w:noProof/>
          </w:rPr>
          <w:fldChar w:fldCharType="end"/>
        </w:r>
      </w:ins>
    </w:p>
    <w:p w14:paraId="10639EC5" w14:textId="0D652288" w:rsidR="005A5DEC" w:rsidRDefault="005A5DEC">
      <w:pPr>
        <w:pStyle w:val="TableofFigures"/>
        <w:tabs>
          <w:tab w:val="right" w:leader="dot" w:pos="9499"/>
        </w:tabs>
        <w:rPr>
          <w:ins w:id="689" w:author="Nicholas Weatherley" w:date="2019-03-10T21:19:00Z"/>
          <w:rFonts w:asciiTheme="minorHAnsi" w:eastAsiaTheme="minorEastAsia" w:hAnsiTheme="minorHAnsi" w:cstheme="minorBidi"/>
          <w:smallCaps w:val="0"/>
          <w:noProof/>
          <w:sz w:val="24"/>
          <w:szCs w:val="24"/>
        </w:rPr>
      </w:pPr>
      <w:ins w:id="690" w:author="Nicholas Weatherley" w:date="2019-03-10T21:19:00Z">
        <w:r>
          <w:rPr>
            <w:noProof/>
          </w:rPr>
          <w:t>Figure 5.5: Apparent diffusion coefficient maps (2)</w:t>
        </w:r>
        <w:r>
          <w:rPr>
            <w:noProof/>
          </w:rPr>
          <w:tab/>
        </w:r>
        <w:r>
          <w:rPr>
            <w:noProof/>
          </w:rPr>
          <w:fldChar w:fldCharType="begin"/>
        </w:r>
        <w:r>
          <w:rPr>
            <w:noProof/>
          </w:rPr>
          <w:instrText xml:space="preserve"> PAGEREF _Toc3145372 \h </w:instrText>
        </w:r>
      </w:ins>
      <w:ins w:id="691" w:author="Nicholas Weatherley" w:date="2019-03-10T21:20:00Z">
        <w:r>
          <w:rPr>
            <w:noProof/>
          </w:rPr>
        </w:r>
      </w:ins>
      <w:r>
        <w:rPr>
          <w:noProof/>
        </w:rPr>
        <w:fldChar w:fldCharType="separate"/>
      </w:r>
      <w:ins w:id="692" w:author="Nicholas Weatherley" w:date="2019-03-10T21:20:00Z">
        <w:r>
          <w:rPr>
            <w:noProof/>
          </w:rPr>
          <w:t>173</w:t>
        </w:r>
      </w:ins>
      <w:ins w:id="693" w:author="Nicholas Weatherley" w:date="2019-03-10T21:19:00Z">
        <w:r>
          <w:rPr>
            <w:noProof/>
          </w:rPr>
          <w:fldChar w:fldCharType="end"/>
        </w:r>
      </w:ins>
    </w:p>
    <w:p w14:paraId="58CEB48C" w14:textId="0A813662" w:rsidR="005A5DEC" w:rsidRDefault="005A5DEC">
      <w:pPr>
        <w:pStyle w:val="TableofFigures"/>
        <w:tabs>
          <w:tab w:val="right" w:leader="dot" w:pos="9499"/>
        </w:tabs>
        <w:rPr>
          <w:ins w:id="694" w:author="Nicholas Weatherley" w:date="2019-03-10T21:19:00Z"/>
          <w:rFonts w:asciiTheme="minorHAnsi" w:eastAsiaTheme="minorEastAsia" w:hAnsiTheme="minorHAnsi" w:cstheme="minorBidi"/>
          <w:smallCaps w:val="0"/>
          <w:noProof/>
          <w:sz w:val="24"/>
          <w:szCs w:val="24"/>
        </w:rPr>
      </w:pPr>
      <w:ins w:id="695" w:author="Nicholas Weatherley" w:date="2019-03-10T21:19:00Z">
        <w:r>
          <w:rPr>
            <w:noProof/>
          </w:rPr>
          <w:t>Figure 5.6: Absent diffusion signal</w:t>
        </w:r>
        <w:r>
          <w:rPr>
            <w:noProof/>
          </w:rPr>
          <w:tab/>
        </w:r>
        <w:r>
          <w:rPr>
            <w:noProof/>
          </w:rPr>
          <w:fldChar w:fldCharType="begin"/>
        </w:r>
        <w:r>
          <w:rPr>
            <w:noProof/>
          </w:rPr>
          <w:instrText xml:space="preserve"> PAGEREF _Toc3145373 \h </w:instrText>
        </w:r>
      </w:ins>
      <w:ins w:id="696" w:author="Nicholas Weatherley" w:date="2019-03-10T21:20:00Z">
        <w:r>
          <w:rPr>
            <w:noProof/>
          </w:rPr>
        </w:r>
      </w:ins>
      <w:r>
        <w:rPr>
          <w:noProof/>
        </w:rPr>
        <w:fldChar w:fldCharType="separate"/>
      </w:r>
      <w:ins w:id="697" w:author="Nicholas Weatherley" w:date="2019-03-10T21:20:00Z">
        <w:r>
          <w:rPr>
            <w:noProof/>
          </w:rPr>
          <w:t>173</w:t>
        </w:r>
      </w:ins>
      <w:ins w:id="698" w:author="Nicholas Weatherley" w:date="2019-03-10T21:19:00Z">
        <w:r>
          <w:rPr>
            <w:noProof/>
          </w:rPr>
          <w:fldChar w:fldCharType="end"/>
        </w:r>
      </w:ins>
    </w:p>
    <w:p w14:paraId="0CF1358E" w14:textId="7DF9AE2D" w:rsidR="005A5DEC" w:rsidRDefault="005A5DEC">
      <w:pPr>
        <w:pStyle w:val="TableofFigures"/>
        <w:tabs>
          <w:tab w:val="right" w:leader="dot" w:pos="9499"/>
        </w:tabs>
        <w:rPr>
          <w:ins w:id="699" w:author="Nicholas Weatherley" w:date="2019-03-10T21:19:00Z"/>
          <w:rFonts w:asciiTheme="minorHAnsi" w:eastAsiaTheme="minorEastAsia" w:hAnsiTheme="minorHAnsi" w:cstheme="minorBidi"/>
          <w:smallCaps w:val="0"/>
          <w:noProof/>
          <w:sz w:val="24"/>
          <w:szCs w:val="24"/>
        </w:rPr>
      </w:pPr>
      <w:ins w:id="700" w:author="Nicholas Weatherley" w:date="2019-03-10T21:19:00Z">
        <w:r>
          <w:rPr>
            <w:noProof/>
          </w:rPr>
          <w:t>Figure 5.7: Mean linear intercept maps (1)</w:t>
        </w:r>
        <w:r>
          <w:rPr>
            <w:noProof/>
          </w:rPr>
          <w:tab/>
        </w:r>
        <w:r>
          <w:rPr>
            <w:noProof/>
          </w:rPr>
          <w:fldChar w:fldCharType="begin"/>
        </w:r>
        <w:r>
          <w:rPr>
            <w:noProof/>
          </w:rPr>
          <w:instrText xml:space="preserve"> PAGEREF _Toc3145374 \h </w:instrText>
        </w:r>
      </w:ins>
      <w:ins w:id="701" w:author="Nicholas Weatherley" w:date="2019-03-10T21:20:00Z">
        <w:r>
          <w:rPr>
            <w:noProof/>
          </w:rPr>
        </w:r>
      </w:ins>
      <w:r>
        <w:rPr>
          <w:noProof/>
        </w:rPr>
        <w:fldChar w:fldCharType="separate"/>
      </w:r>
      <w:ins w:id="702" w:author="Nicholas Weatherley" w:date="2019-03-10T21:20:00Z">
        <w:r>
          <w:rPr>
            <w:noProof/>
          </w:rPr>
          <w:t>174</w:t>
        </w:r>
      </w:ins>
      <w:ins w:id="703" w:author="Nicholas Weatherley" w:date="2019-03-10T21:19:00Z">
        <w:r>
          <w:rPr>
            <w:noProof/>
          </w:rPr>
          <w:fldChar w:fldCharType="end"/>
        </w:r>
      </w:ins>
    </w:p>
    <w:p w14:paraId="1CA04222" w14:textId="0254DC57" w:rsidR="005A5DEC" w:rsidRDefault="005A5DEC">
      <w:pPr>
        <w:pStyle w:val="TableofFigures"/>
        <w:tabs>
          <w:tab w:val="right" w:leader="dot" w:pos="9499"/>
        </w:tabs>
        <w:rPr>
          <w:ins w:id="704" w:author="Nicholas Weatherley" w:date="2019-03-10T21:19:00Z"/>
          <w:rFonts w:asciiTheme="minorHAnsi" w:eastAsiaTheme="minorEastAsia" w:hAnsiTheme="minorHAnsi" w:cstheme="minorBidi"/>
          <w:smallCaps w:val="0"/>
          <w:noProof/>
          <w:sz w:val="24"/>
          <w:szCs w:val="24"/>
        </w:rPr>
      </w:pPr>
      <w:ins w:id="705" w:author="Nicholas Weatherley" w:date="2019-03-10T21:19:00Z">
        <w:r>
          <w:rPr>
            <w:noProof/>
          </w:rPr>
          <w:t>Figure 5.8: High ADC in regions of honeycombing</w:t>
        </w:r>
        <w:r>
          <w:rPr>
            <w:noProof/>
          </w:rPr>
          <w:tab/>
        </w:r>
        <w:r>
          <w:rPr>
            <w:noProof/>
          </w:rPr>
          <w:fldChar w:fldCharType="begin"/>
        </w:r>
        <w:r>
          <w:rPr>
            <w:noProof/>
          </w:rPr>
          <w:instrText xml:space="preserve"> PAGEREF _Toc3145375 \h </w:instrText>
        </w:r>
      </w:ins>
      <w:ins w:id="706" w:author="Nicholas Weatherley" w:date="2019-03-10T21:20:00Z">
        <w:r>
          <w:rPr>
            <w:noProof/>
          </w:rPr>
        </w:r>
      </w:ins>
      <w:r>
        <w:rPr>
          <w:noProof/>
        </w:rPr>
        <w:fldChar w:fldCharType="separate"/>
      </w:r>
      <w:ins w:id="707" w:author="Nicholas Weatherley" w:date="2019-03-10T21:20:00Z">
        <w:r>
          <w:rPr>
            <w:noProof/>
          </w:rPr>
          <w:t>175</w:t>
        </w:r>
      </w:ins>
      <w:ins w:id="708" w:author="Nicholas Weatherley" w:date="2019-03-10T21:19:00Z">
        <w:r>
          <w:rPr>
            <w:noProof/>
          </w:rPr>
          <w:fldChar w:fldCharType="end"/>
        </w:r>
      </w:ins>
    </w:p>
    <w:p w14:paraId="4B15D902" w14:textId="3D3A561A" w:rsidR="005A5DEC" w:rsidRDefault="005A5DEC">
      <w:pPr>
        <w:pStyle w:val="TableofFigures"/>
        <w:tabs>
          <w:tab w:val="right" w:leader="dot" w:pos="9499"/>
        </w:tabs>
        <w:rPr>
          <w:ins w:id="709" w:author="Nicholas Weatherley" w:date="2019-03-10T21:19:00Z"/>
          <w:rFonts w:asciiTheme="minorHAnsi" w:eastAsiaTheme="minorEastAsia" w:hAnsiTheme="minorHAnsi" w:cstheme="minorBidi"/>
          <w:smallCaps w:val="0"/>
          <w:noProof/>
          <w:sz w:val="24"/>
          <w:szCs w:val="24"/>
        </w:rPr>
      </w:pPr>
      <w:ins w:id="710" w:author="Nicholas Weatherley" w:date="2019-03-10T21:19:00Z">
        <w:r>
          <w:rPr>
            <w:noProof/>
          </w:rPr>
          <w:t>Figure 5.9: High ADC in regions of traction bronchiectasis</w:t>
        </w:r>
        <w:r>
          <w:rPr>
            <w:noProof/>
          </w:rPr>
          <w:tab/>
        </w:r>
        <w:r>
          <w:rPr>
            <w:noProof/>
          </w:rPr>
          <w:fldChar w:fldCharType="begin"/>
        </w:r>
        <w:r>
          <w:rPr>
            <w:noProof/>
          </w:rPr>
          <w:instrText xml:space="preserve"> PAGEREF _Toc3145376 \h </w:instrText>
        </w:r>
      </w:ins>
      <w:ins w:id="711" w:author="Nicholas Weatherley" w:date="2019-03-10T21:20:00Z">
        <w:r>
          <w:rPr>
            <w:noProof/>
          </w:rPr>
        </w:r>
      </w:ins>
      <w:r>
        <w:rPr>
          <w:noProof/>
        </w:rPr>
        <w:fldChar w:fldCharType="separate"/>
      </w:r>
      <w:ins w:id="712" w:author="Nicholas Weatherley" w:date="2019-03-10T21:20:00Z">
        <w:r>
          <w:rPr>
            <w:noProof/>
          </w:rPr>
          <w:t>175</w:t>
        </w:r>
      </w:ins>
      <w:ins w:id="713" w:author="Nicholas Weatherley" w:date="2019-03-10T21:19:00Z">
        <w:r>
          <w:rPr>
            <w:noProof/>
          </w:rPr>
          <w:fldChar w:fldCharType="end"/>
        </w:r>
      </w:ins>
    </w:p>
    <w:p w14:paraId="20330695" w14:textId="6E95836F" w:rsidR="005A5DEC" w:rsidRDefault="005A5DEC">
      <w:pPr>
        <w:pStyle w:val="TableofFigures"/>
        <w:tabs>
          <w:tab w:val="right" w:leader="dot" w:pos="9499"/>
        </w:tabs>
        <w:rPr>
          <w:ins w:id="714" w:author="Nicholas Weatherley" w:date="2019-03-10T21:19:00Z"/>
          <w:rFonts w:asciiTheme="minorHAnsi" w:eastAsiaTheme="minorEastAsia" w:hAnsiTheme="minorHAnsi" w:cstheme="minorBidi"/>
          <w:smallCaps w:val="0"/>
          <w:noProof/>
          <w:sz w:val="24"/>
          <w:szCs w:val="24"/>
        </w:rPr>
      </w:pPr>
      <w:ins w:id="715" w:author="Nicholas Weatherley" w:date="2019-03-10T21:19:00Z">
        <w:r>
          <w:rPr>
            <w:noProof/>
          </w:rPr>
          <w:t>Figure 5.10: Anatomical cyst size and Brownian motion</w:t>
        </w:r>
        <w:r>
          <w:rPr>
            <w:noProof/>
          </w:rPr>
          <w:tab/>
        </w:r>
        <w:r>
          <w:rPr>
            <w:noProof/>
          </w:rPr>
          <w:fldChar w:fldCharType="begin"/>
        </w:r>
        <w:r>
          <w:rPr>
            <w:noProof/>
          </w:rPr>
          <w:instrText xml:space="preserve"> PAGEREF _Toc3145377 \h </w:instrText>
        </w:r>
      </w:ins>
      <w:ins w:id="716" w:author="Nicholas Weatherley" w:date="2019-03-10T21:20:00Z">
        <w:r>
          <w:rPr>
            <w:noProof/>
          </w:rPr>
        </w:r>
      </w:ins>
      <w:r>
        <w:rPr>
          <w:noProof/>
        </w:rPr>
        <w:fldChar w:fldCharType="separate"/>
      </w:r>
      <w:ins w:id="717" w:author="Nicholas Weatherley" w:date="2019-03-10T21:20:00Z">
        <w:r>
          <w:rPr>
            <w:noProof/>
          </w:rPr>
          <w:t>176</w:t>
        </w:r>
      </w:ins>
      <w:ins w:id="718" w:author="Nicholas Weatherley" w:date="2019-03-10T21:19:00Z">
        <w:r>
          <w:rPr>
            <w:noProof/>
          </w:rPr>
          <w:fldChar w:fldCharType="end"/>
        </w:r>
      </w:ins>
    </w:p>
    <w:p w14:paraId="60904856" w14:textId="4BACEA6F" w:rsidR="005A5DEC" w:rsidRDefault="005A5DEC">
      <w:pPr>
        <w:pStyle w:val="TableofFigures"/>
        <w:tabs>
          <w:tab w:val="right" w:leader="dot" w:pos="9499"/>
        </w:tabs>
        <w:rPr>
          <w:ins w:id="719" w:author="Nicholas Weatherley" w:date="2019-03-10T21:19:00Z"/>
          <w:rFonts w:asciiTheme="minorHAnsi" w:eastAsiaTheme="minorEastAsia" w:hAnsiTheme="minorHAnsi" w:cstheme="minorBidi"/>
          <w:smallCaps w:val="0"/>
          <w:noProof/>
          <w:sz w:val="24"/>
          <w:szCs w:val="24"/>
        </w:rPr>
      </w:pPr>
      <w:ins w:id="720" w:author="Nicholas Weatherley" w:date="2019-03-10T21:19:00Z">
        <w:r>
          <w:rPr>
            <w:noProof/>
          </w:rPr>
          <w:t>Figure 5.11: Visual reproducibility in ADC maps</w:t>
        </w:r>
        <w:r>
          <w:rPr>
            <w:noProof/>
          </w:rPr>
          <w:tab/>
        </w:r>
        <w:r>
          <w:rPr>
            <w:noProof/>
          </w:rPr>
          <w:fldChar w:fldCharType="begin"/>
        </w:r>
        <w:r>
          <w:rPr>
            <w:noProof/>
          </w:rPr>
          <w:instrText xml:space="preserve"> PAGEREF _Toc3145378 \h </w:instrText>
        </w:r>
      </w:ins>
      <w:ins w:id="721" w:author="Nicholas Weatherley" w:date="2019-03-10T21:20:00Z">
        <w:r>
          <w:rPr>
            <w:noProof/>
          </w:rPr>
        </w:r>
      </w:ins>
      <w:r>
        <w:rPr>
          <w:noProof/>
        </w:rPr>
        <w:fldChar w:fldCharType="separate"/>
      </w:r>
      <w:ins w:id="722" w:author="Nicholas Weatherley" w:date="2019-03-10T21:20:00Z">
        <w:r>
          <w:rPr>
            <w:noProof/>
          </w:rPr>
          <w:t>177</w:t>
        </w:r>
      </w:ins>
      <w:ins w:id="723" w:author="Nicholas Weatherley" w:date="2019-03-10T21:19:00Z">
        <w:r>
          <w:rPr>
            <w:noProof/>
          </w:rPr>
          <w:fldChar w:fldCharType="end"/>
        </w:r>
      </w:ins>
    </w:p>
    <w:p w14:paraId="1A33ECA7" w14:textId="43970EC4" w:rsidR="005A5DEC" w:rsidRDefault="005A5DEC">
      <w:pPr>
        <w:pStyle w:val="TableofFigures"/>
        <w:tabs>
          <w:tab w:val="right" w:leader="dot" w:pos="9499"/>
        </w:tabs>
        <w:rPr>
          <w:ins w:id="724" w:author="Nicholas Weatherley" w:date="2019-03-10T21:19:00Z"/>
          <w:rFonts w:asciiTheme="minorHAnsi" w:eastAsiaTheme="minorEastAsia" w:hAnsiTheme="minorHAnsi" w:cstheme="minorBidi"/>
          <w:smallCaps w:val="0"/>
          <w:noProof/>
          <w:sz w:val="24"/>
          <w:szCs w:val="24"/>
        </w:rPr>
      </w:pPr>
      <w:ins w:id="725" w:author="Nicholas Weatherley" w:date="2019-03-10T21:19:00Z">
        <w:r>
          <w:rPr>
            <w:noProof/>
          </w:rPr>
          <w:t>Figure 5.12: Qualitative change in ADC with time</w:t>
        </w:r>
        <w:r>
          <w:rPr>
            <w:noProof/>
          </w:rPr>
          <w:tab/>
        </w:r>
        <w:r>
          <w:rPr>
            <w:noProof/>
          </w:rPr>
          <w:fldChar w:fldCharType="begin"/>
        </w:r>
        <w:r>
          <w:rPr>
            <w:noProof/>
          </w:rPr>
          <w:instrText xml:space="preserve"> PAGEREF _Toc3145379 \h </w:instrText>
        </w:r>
      </w:ins>
      <w:ins w:id="726" w:author="Nicholas Weatherley" w:date="2019-03-10T21:20:00Z">
        <w:r>
          <w:rPr>
            <w:noProof/>
          </w:rPr>
        </w:r>
      </w:ins>
      <w:r>
        <w:rPr>
          <w:noProof/>
        </w:rPr>
        <w:fldChar w:fldCharType="separate"/>
      </w:r>
      <w:ins w:id="727" w:author="Nicholas Weatherley" w:date="2019-03-10T21:20:00Z">
        <w:r>
          <w:rPr>
            <w:noProof/>
          </w:rPr>
          <w:t>178</w:t>
        </w:r>
      </w:ins>
      <w:ins w:id="728" w:author="Nicholas Weatherley" w:date="2019-03-10T21:19:00Z">
        <w:r>
          <w:rPr>
            <w:noProof/>
          </w:rPr>
          <w:fldChar w:fldCharType="end"/>
        </w:r>
      </w:ins>
    </w:p>
    <w:p w14:paraId="550A7B3D" w14:textId="344A6313" w:rsidR="005A5DEC" w:rsidRDefault="005A5DEC">
      <w:pPr>
        <w:pStyle w:val="TableofFigures"/>
        <w:tabs>
          <w:tab w:val="right" w:leader="dot" w:pos="9499"/>
        </w:tabs>
        <w:rPr>
          <w:ins w:id="729" w:author="Nicholas Weatherley" w:date="2019-03-10T21:19:00Z"/>
          <w:rFonts w:asciiTheme="minorHAnsi" w:eastAsiaTheme="minorEastAsia" w:hAnsiTheme="minorHAnsi" w:cstheme="minorBidi"/>
          <w:smallCaps w:val="0"/>
          <w:noProof/>
          <w:sz w:val="24"/>
          <w:szCs w:val="24"/>
        </w:rPr>
      </w:pPr>
      <w:ins w:id="730" w:author="Nicholas Weatherley" w:date="2019-03-10T21:19:00Z">
        <w:r>
          <w:rPr>
            <w:noProof/>
          </w:rPr>
          <w:t>Figure 5.13: Schematics of probability distributions with associated skew and kurtosis</w:t>
        </w:r>
        <w:r>
          <w:rPr>
            <w:noProof/>
          </w:rPr>
          <w:tab/>
        </w:r>
        <w:r>
          <w:rPr>
            <w:noProof/>
          </w:rPr>
          <w:fldChar w:fldCharType="begin"/>
        </w:r>
        <w:r>
          <w:rPr>
            <w:noProof/>
          </w:rPr>
          <w:instrText xml:space="preserve"> PAGEREF _Toc3145380 \h </w:instrText>
        </w:r>
      </w:ins>
      <w:ins w:id="731" w:author="Nicholas Weatherley" w:date="2019-03-10T21:20:00Z">
        <w:r>
          <w:rPr>
            <w:noProof/>
          </w:rPr>
        </w:r>
      </w:ins>
      <w:r>
        <w:rPr>
          <w:noProof/>
        </w:rPr>
        <w:fldChar w:fldCharType="separate"/>
      </w:r>
      <w:ins w:id="732" w:author="Nicholas Weatherley" w:date="2019-03-10T21:20:00Z">
        <w:r>
          <w:rPr>
            <w:noProof/>
          </w:rPr>
          <w:t>179</w:t>
        </w:r>
      </w:ins>
      <w:ins w:id="733" w:author="Nicholas Weatherley" w:date="2019-03-10T21:19:00Z">
        <w:r>
          <w:rPr>
            <w:noProof/>
          </w:rPr>
          <w:fldChar w:fldCharType="end"/>
        </w:r>
      </w:ins>
    </w:p>
    <w:p w14:paraId="0E26B253" w14:textId="528A41D0" w:rsidR="005A5DEC" w:rsidRDefault="005A5DEC">
      <w:pPr>
        <w:pStyle w:val="TableofFigures"/>
        <w:tabs>
          <w:tab w:val="right" w:leader="dot" w:pos="9499"/>
        </w:tabs>
        <w:rPr>
          <w:ins w:id="734" w:author="Nicholas Weatherley" w:date="2019-03-10T21:19:00Z"/>
          <w:rFonts w:asciiTheme="minorHAnsi" w:eastAsiaTheme="minorEastAsia" w:hAnsiTheme="minorHAnsi" w:cstheme="minorBidi"/>
          <w:smallCaps w:val="0"/>
          <w:noProof/>
          <w:sz w:val="24"/>
          <w:szCs w:val="24"/>
        </w:rPr>
      </w:pPr>
      <w:ins w:id="735" w:author="Nicholas Weatherley" w:date="2019-03-10T21:19:00Z">
        <w:r>
          <w:rPr>
            <w:noProof/>
          </w:rPr>
          <w:t>Figure 5.14: Example baseline ADC histograms</w:t>
        </w:r>
        <w:r>
          <w:rPr>
            <w:noProof/>
          </w:rPr>
          <w:tab/>
        </w:r>
        <w:r>
          <w:rPr>
            <w:noProof/>
          </w:rPr>
          <w:fldChar w:fldCharType="begin"/>
        </w:r>
        <w:r>
          <w:rPr>
            <w:noProof/>
          </w:rPr>
          <w:instrText xml:space="preserve"> PAGEREF _Toc3145381 \h </w:instrText>
        </w:r>
      </w:ins>
      <w:ins w:id="736" w:author="Nicholas Weatherley" w:date="2019-03-10T21:20:00Z">
        <w:r>
          <w:rPr>
            <w:noProof/>
          </w:rPr>
        </w:r>
      </w:ins>
      <w:r>
        <w:rPr>
          <w:noProof/>
        </w:rPr>
        <w:fldChar w:fldCharType="separate"/>
      </w:r>
      <w:ins w:id="737" w:author="Nicholas Weatherley" w:date="2019-03-10T21:20:00Z">
        <w:r>
          <w:rPr>
            <w:noProof/>
          </w:rPr>
          <w:t>180</w:t>
        </w:r>
      </w:ins>
      <w:ins w:id="738" w:author="Nicholas Weatherley" w:date="2019-03-10T21:19:00Z">
        <w:r>
          <w:rPr>
            <w:noProof/>
          </w:rPr>
          <w:fldChar w:fldCharType="end"/>
        </w:r>
      </w:ins>
    </w:p>
    <w:p w14:paraId="7D93C17C" w14:textId="7A125988" w:rsidR="005A5DEC" w:rsidRDefault="005A5DEC">
      <w:pPr>
        <w:pStyle w:val="TableofFigures"/>
        <w:tabs>
          <w:tab w:val="right" w:leader="dot" w:pos="9499"/>
        </w:tabs>
        <w:rPr>
          <w:ins w:id="739" w:author="Nicholas Weatherley" w:date="2019-03-10T21:19:00Z"/>
          <w:rFonts w:asciiTheme="minorHAnsi" w:eastAsiaTheme="minorEastAsia" w:hAnsiTheme="minorHAnsi" w:cstheme="minorBidi"/>
          <w:smallCaps w:val="0"/>
          <w:noProof/>
          <w:sz w:val="24"/>
          <w:szCs w:val="24"/>
        </w:rPr>
      </w:pPr>
      <w:ins w:id="740" w:author="Nicholas Weatherley" w:date="2019-03-10T21:19:00Z">
        <w:r>
          <w:rPr>
            <w:noProof/>
          </w:rPr>
          <w:lastRenderedPageBreak/>
          <w:t>Figure 5.15: Example baseline Lm</w:t>
        </w:r>
        <w:r w:rsidRPr="00AB2685">
          <w:rPr>
            <w:noProof/>
            <w:vertAlign w:val="subscript"/>
          </w:rPr>
          <w:t>D</w:t>
        </w:r>
        <w:r>
          <w:rPr>
            <w:noProof/>
          </w:rPr>
          <w:t xml:space="preserve"> histograms</w:t>
        </w:r>
        <w:r>
          <w:rPr>
            <w:noProof/>
          </w:rPr>
          <w:tab/>
        </w:r>
        <w:r>
          <w:rPr>
            <w:noProof/>
          </w:rPr>
          <w:fldChar w:fldCharType="begin"/>
        </w:r>
        <w:r>
          <w:rPr>
            <w:noProof/>
          </w:rPr>
          <w:instrText xml:space="preserve"> PAGEREF _Toc3145382 \h </w:instrText>
        </w:r>
      </w:ins>
      <w:ins w:id="741" w:author="Nicholas Weatherley" w:date="2019-03-10T21:20:00Z">
        <w:r>
          <w:rPr>
            <w:noProof/>
          </w:rPr>
        </w:r>
      </w:ins>
      <w:r>
        <w:rPr>
          <w:noProof/>
        </w:rPr>
        <w:fldChar w:fldCharType="separate"/>
      </w:r>
      <w:ins w:id="742" w:author="Nicholas Weatherley" w:date="2019-03-10T21:20:00Z">
        <w:r>
          <w:rPr>
            <w:noProof/>
          </w:rPr>
          <w:t>181</w:t>
        </w:r>
      </w:ins>
      <w:ins w:id="743" w:author="Nicholas Weatherley" w:date="2019-03-10T21:19:00Z">
        <w:r>
          <w:rPr>
            <w:noProof/>
          </w:rPr>
          <w:fldChar w:fldCharType="end"/>
        </w:r>
      </w:ins>
    </w:p>
    <w:p w14:paraId="2872C01D" w14:textId="32EB65F4" w:rsidR="005A5DEC" w:rsidRDefault="005A5DEC">
      <w:pPr>
        <w:pStyle w:val="TableofFigures"/>
        <w:tabs>
          <w:tab w:val="right" w:leader="dot" w:pos="9499"/>
        </w:tabs>
        <w:rPr>
          <w:ins w:id="744" w:author="Nicholas Weatherley" w:date="2019-03-10T21:19:00Z"/>
          <w:rFonts w:asciiTheme="minorHAnsi" w:eastAsiaTheme="minorEastAsia" w:hAnsiTheme="minorHAnsi" w:cstheme="minorBidi"/>
          <w:smallCaps w:val="0"/>
          <w:noProof/>
          <w:sz w:val="24"/>
          <w:szCs w:val="24"/>
        </w:rPr>
      </w:pPr>
      <w:ins w:id="745" w:author="Nicholas Weatherley" w:date="2019-03-10T21:19:00Z">
        <w:r>
          <w:rPr>
            <w:noProof/>
          </w:rPr>
          <w:t>Figure 5.16: Primary outcome – differences in DW-MRI metrics at baseline</w:t>
        </w:r>
        <w:r>
          <w:rPr>
            <w:noProof/>
          </w:rPr>
          <w:tab/>
        </w:r>
        <w:r>
          <w:rPr>
            <w:noProof/>
          </w:rPr>
          <w:fldChar w:fldCharType="begin"/>
        </w:r>
        <w:r>
          <w:rPr>
            <w:noProof/>
          </w:rPr>
          <w:instrText xml:space="preserve"> PAGEREF _Toc3145383 \h </w:instrText>
        </w:r>
      </w:ins>
      <w:ins w:id="746" w:author="Nicholas Weatherley" w:date="2019-03-10T21:20:00Z">
        <w:r>
          <w:rPr>
            <w:noProof/>
          </w:rPr>
        </w:r>
      </w:ins>
      <w:r>
        <w:rPr>
          <w:noProof/>
        </w:rPr>
        <w:fldChar w:fldCharType="separate"/>
      </w:r>
      <w:ins w:id="747" w:author="Nicholas Weatherley" w:date="2019-03-10T21:20:00Z">
        <w:r>
          <w:rPr>
            <w:noProof/>
          </w:rPr>
          <w:t>183</w:t>
        </w:r>
      </w:ins>
      <w:ins w:id="748" w:author="Nicholas Weatherley" w:date="2019-03-10T21:19:00Z">
        <w:r>
          <w:rPr>
            <w:noProof/>
          </w:rPr>
          <w:fldChar w:fldCharType="end"/>
        </w:r>
      </w:ins>
    </w:p>
    <w:p w14:paraId="5540DAFF" w14:textId="75D9A2B7" w:rsidR="005A5DEC" w:rsidRDefault="005A5DEC">
      <w:pPr>
        <w:pStyle w:val="TableofFigures"/>
        <w:tabs>
          <w:tab w:val="right" w:leader="dot" w:pos="9499"/>
        </w:tabs>
        <w:rPr>
          <w:ins w:id="749" w:author="Nicholas Weatherley" w:date="2019-03-10T21:19:00Z"/>
          <w:rFonts w:asciiTheme="minorHAnsi" w:eastAsiaTheme="minorEastAsia" w:hAnsiTheme="minorHAnsi" w:cstheme="minorBidi"/>
          <w:smallCaps w:val="0"/>
          <w:noProof/>
          <w:sz w:val="24"/>
          <w:szCs w:val="24"/>
        </w:rPr>
      </w:pPr>
      <w:ins w:id="750" w:author="Nicholas Weatherley" w:date="2019-03-10T21:19:00Z">
        <w:r>
          <w:rPr>
            <w:noProof/>
          </w:rPr>
          <w:t>Figure 5.17: ADC inter-observer Bland Altman plots</w:t>
        </w:r>
        <w:r>
          <w:rPr>
            <w:noProof/>
          </w:rPr>
          <w:tab/>
        </w:r>
        <w:r>
          <w:rPr>
            <w:noProof/>
          </w:rPr>
          <w:fldChar w:fldCharType="begin"/>
        </w:r>
        <w:r>
          <w:rPr>
            <w:noProof/>
          </w:rPr>
          <w:instrText xml:space="preserve"> PAGEREF _Toc3145384 \h </w:instrText>
        </w:r>
      </w:ins>
      <w:ins w:id="751" w:author="Nicholas Weatherley" w:date="2019-03-10T21:20:00Z">
        <w:r>
          <w:rPr>
            <w:noProof/>
          </w:rPr>
        </w:r>
      </w:ins>
      <w:r>
        <w:rPr>
          <w:noProof/>
        </w:rPr>
        <w:fldChar w:fldCharType="separate"/>
      </w:r>
      <w:ins w:id="752" w:author="Nicholas Weatherley" w:date="2019-03-10T21:20:00Z">
        <w:r>
          <w:rPr>
            <w:noProof/>
          </w:rPr>
          <w:t>186</w:t>
        </w:r>
      </w:ins>
      <w:ins w:id="753" w:author="Nicholas Weatherley" w:date="2019-03-10T21:19:00Z">
        <w:r>
          <w:rPr>
            <w:noProof/>
          </w:rPr>
          <w:fldChar w:fldCharType="end"/>
        </w:r>
      </w:ins>
    </w:p>
    <w:p w14:paraId="341E46E6" w14:textId="2EFF4465" w:rsidR="005A5DEC" w:rsidRDefault="005A5DEC">
      <w:pPr>
        <w:pStyle w:val="TableofFigures"/>
        <w:tabs>
          <w:tab w:val="right" w:leader="dot" w:pos="9499"/>
        </w:tabs>
        <w:rPr>
          <w:ins w:id="754" w:author="Nicholas Weatherley" w:date="2019-03-10T21:19:00Z"/>
          <w:rFonts w:asciiTheme="minorHAnsi" w:eastAsiaTheme="minorEastAsia" w:hAnsiTheme="minorHAnsi" w:cstheme="minorBidi"/>
          <w:smallCaps w:val="0"/>
          <w:noProof/>
          <w:sz w:val="24"/>
          <w:szCs w:val="24"/>
        </w:rPr>
      </w:pPr>
      <w:ins w:id="755" w:author="Nicholas Weatherley" w:date="2019-03-10T21:19:00Z">
        <w:r>
          <w:rPr>
            <w:noProof/>
          </w:rPr>
          <w:t>Figure 5.18: Lm</w:t>
        </w:r>
        <w:r w:rsidRPr="00AB2685">
          <w:rPr>
            <w:noProof/>
            <w:vertAlign w:val="subscript"/>
          </w:rPr>
          <w:t>D</w:t>
        </w:r>
        <w:r>
          <w:rPr>
            <w:noProof/>
          </w:rPr>
          <w:t xml:space="preserve"> inter-observer Bland Altman plots</w:t>
        </w:r>
        <w:r>
          <w:rPr>
            <w:noProof/>
          </w:rPr>
          <w:tab/>
        </w:r>
        <w:r>
          <w:rPr>
            <w:noProof/>
          </w:rPr>
          <w:fldChar w:fldCharType="begin"/>
        </w:r>
        <w:r>
          <w:rPr>
            <w:noProof/>
          </w:rPr>
          <w:instrText xml:space="preserve"> PAGEREF _Toc3145385 \h </w:instrText>
        </w:r>
      </w:ins>
      <w:ins w:id="756" w:author="Nicholas Weatherley" w:date="2019-03-10T21:20:00Z">
        <w:r>
          <w:rPr>
            <w:noProof/>
          </w:rPr>
        </w:r>
      </w:ins>
      <w:r>
        <w:rPr>
          <w:noProof/>
        </w:rPr>
        <w:fldChar w:fldCharType="separate"/>
      </w:r>
      <w:ins w:id="757" w:author="Nicholas Weatherley" w:date="2019-03-10T21:20:00Z">
        <w:r>
          <w:rPr>
            <w:noProof/>
          </w:rPr>
          <w:t>186</w:t>
        </w:r>
      </w:ins>
      <w:ins w:id="758" w:author="Nicholas Weatherley" w:date="2019-03-10T21:19:00Z">
        <w:r>
          <w:rPr>
            <w:noProof/>
          </w:rPr>
          <w:fldChar w:fldCharType="end"/>
        </w:r>
      </w:ins>
    </w:p>
    <w:p w14:paraId="0892AC5E" w14:textId="72E034E0" w:rsidR="005A5DEC" w:rsidRDefault="005A5DEC">
      <w:pPr>
        <w:pStyle w:val="TableofFigures"/>
        <w:tabs>
          <w:tab w:val="right" w:leader="dot" w:pos="9499"/>
        </w:tabs>
        <w:rPr>
          <w:ins w:id="759" w:author="Nicholas Weatherley" w:date="2019-03-10T21:19:00Z"/>
          <w:rFonts w:asciiTheme="minorHAnsi" w:eastAsiaTheme="minorEastAsia" w:hAnsiTheme="minorHAnsi" w:cstheme="minorBidi"/>
          <w:smallCaps w:val="0"/>
          <w:noProof/>
          <w:sz w:val="24"/>
          <w:szCs w:val="24"/>
        </w:rPr>
      </w:pPr>
      <w:ins w:id="760" w:author="Nicholas Weatherley" w:date="2019-03-10T21:19:00Z">
        <w:r>
          <w:rPr>
            <w:noProof/>
          </w:rPr>
          <w:t>Figure 5.19: ADC inter-scan Bland Altman plots</w:t>
        </w:r>
        <w:r>
          <w:rPr>
            <w:noProof/>
          </w:rPr>
          <w:tab/>
        </w:r>
        <w:r>
          <w:rPr>
            <w:noProof/>
          </w:rPr>
          <w:fldChar w:fldCharType="begin"/>
        </w:r>
        <w:r>
          <w:rPr>
            <w:noProof/>
          </w:rPr>
          <w:instrText xml:space="preserve"> PAGEREF _Toc3145386 \h </w:instrText>
        </w:r>
      </w:ins>
      <w:ins w:id="761" w:author="Nicholas Weatherley" w:date="2019-03-10T21:20:00Z">
        <w:r>
          <w:rPr>
            <w:noProof/>
          </w:rPr>
        </w:r>
      </w:ins>
      <w:r>
        <w:rPr>
          <w:noProof/>
        </w:rPr>
        <w:fldChar w:fldCharType="separate"/>
      </w:r>
      <w:ins w:id="762" w:author="Nicholas Weatherley" w:date="2019-03-10T21:20:00Z">
        <w:r>
          <w:rPr>
            <w:noProof/>
          </w:rPr>
          <w:t>187</w:t>
        </w:r>
      </w:ins>
      <w:ins w:id="763" w:author="Nicholas Weatherley" w:date="2019-03-10T21:19:00Z">
        <w:r>
          <w:rPr>
            <w:noProof/>
          </w:rPr>
          <w:fldChar w:fldCharType="end"/>
        </w:r>
      </w:ins>
    </w:p>
    <w:p w14:paraId="7DEB3835" w14:textId="0B2036DB" w:rsidR="005A5DEC" w:rsidRDefault="005A5DEC">
      <w:pPr>
        <w:pStyle w:val="TableofFigures"/>
        <w:tabs>
          <w:tab w:val="right" w:leader="dot" w:pos="9499"/>
        </w:tabs>
        <w:rPr>
          <w:ins w:id="764" w:author="Nicholas Weatherley" w:date="2019-03-10T21:19:00Z"/>
          <w:rFonts w:asciiTheme="minorHAnsi" w:eastAsiaTheme="minorEastAsia" w:hAnsiTheme="minorHAnsi" w:cstheme="minorBidi"/>
          <w:smallCaps w:val="0"/>
          <w:noProof/>
          <w:sz w:val="24"/>
          <w:szCs w:val="24"/>
        </w:rPr>
      </w:pPr>
      <w:ins w:id="765" w:author="Nicholas Weatherley" w:date="2019-03-10T21:19:00Z">
        <w:r>
          <w:rPr>
            <w:noProof/>
          </w:rPr>
          <w:t>Figure 5.20: Lm</w:t>
        </w:r>
        <w:r w:rsidRPr="00AB2685">
          <w:rPr>
            <w:noProof/>
            <w:vertAlign w:val="subscript"/>
          </w:rPr>
          <w:t>D</w:t>
        </w:r>
        <w:r>
          <w:rPr>
            <w:noProof/>
          </w:rPr>
          <w:t xml:space="preserve"> inter-scan Bland Altman plots</w:t>
        </w:r>
        <w:r>
          <w:rPr>
            <w:noProof/>
          </w:rPr>
          <w:tab/>
        </w:r>
        <w:r>
          <w:rPr>
            <w:noProof/>
          </w:rPr>
          <w:fldChar w:fldCharType="begin"/>
        </w:r>
        <w:r>
          <w:rPr>
            <w:noProof/>
          </w:rPr>
          <w:instrText xml:space="preserve"> PAGEREF _Toc3145387 \h </w:instrText>
        </w:r>
      </w:ins>
      <w:ins w:id="766" w:author="Nicholas Weatherley" w:date="2019-03-10T21:20:00Z">
        <w:r>
          <w:rPr>
            <w:noProof/>
          </w:rPr>
        </w:r>
      </w:ins>
      <w:r>
        <w:rPr>
          <w:noProof/>
        </w:rPr>
        <w:fldChar w:fldCharType="separate"/>
      </w:r>
      <w:ins w:id="767" w:author="Nicholas Weatherley" w:date="2019-03-10T21:20:00Z">
        <w:r>
          <w:rPr>
            <w:noProof/>
          </w:rPr>
          <w:t>188</w:t>
        </w:r>
      </w:ins>
      <w:ins w:id="768" w:author="Nicholas Weatherley" w:date="2019-03-10T21:19:00Z">
        <w:r>
          <w:rPr>
            <w:noProof/>
          </w:rPr>
          <w:fldChar w:fldCharType="end"/>
        </w:r>
      </w:ins>
    </w:p>
    <w:p w14:paraId="43D853F2" w14:textId="3DC4E029" w:rsidR="005A5DEC" w:rsidRDefault="005A5DEC">
      <w:pPr>
        <w:pStyle w:val="TableofFigures"/>
        <w:tabs>
          <w:tab w:val="right" w:leader="dot" w:pos="9499"/>
        </w:tabs>
        <w:rPr>
          <w:ins w:id="769" w:author="Nicholas Weatherley" w:date="2019-03-10T21:19:00Z"/>
          <w:rFonts w:asciiTheme="minorHAnsi" w:eastAsiaTheme="minorEastAsia" w:hAnsiTheme="minorHAnsi" w:cstheme="minorBidi"/>
          <w:smallCaps w:val="0"/>
          <w:noProof/>
          <w:sz w:val="24"/>
          <w:szCs w:val="24"/>
        </w:rPr>
      </w:pPr>
      <w:ins w:id="770" w:author="Nicholas Weatherley" w:date="2019-03-10T21:19:00Z">
        <w:r>
          <w:rPr>
            <w:noProof/>
          </w:rPr>
          <w:t>Figure 5.21: Correlations of baseline mean ADC with PFTs</w:t>
        </w:r>
        <w:r>
          <w:rPr>
            <w:noProof/>
          </w:rPr>
          <w:tab/>
        </w:r>
        <w:r>
          <w:rPr>
            <w:noProof/>
          </w:rPr>
          <w:fldChar w:fldCharType="begin"/>
        </w:r>
        <w:r>
          <w:rPr>
            <w:noProof/>
          </w:rPr>
          <w:instrText xml:space="preserve"> PAGEREF _Toc3145388 \h </w:instrText>
        </w:r>
      </w:ins>
      <w:ins w:id="771" w:author="Nicholas Weatherley" w:date="2019-03-10T21:20:00Z">
        <w:r>
          <w:rPr>
            <w:noProof/>
          </w:rPr>
        </w:r>
      </w:ins>
      <w:r>
        <w:rPr>
          <w:noProof/>
        </w:rPr>
        <w:fldChar w:fldCharType="separate"/>
      </w:r>
      <w:ins w:id="772" w:author="Nicholas Weatherley" w:date="2019-03-10T21:20:00Z">
        <w:r>
          <w:rPr>
            <w:noProof/>
          </w:rPr>
          <w:t>189</w:t>
        </w:r>
      </w:ins>
      <w:ins w:id="773" w:author="Nicholas Weatherley" w:date="2019-03-10T21:19:00Z">
        <w:r>
          <w:rPr>
            <w:noProof/>
          </w:rPr>
          <w:fldChar w:fldCharType="end"/>
        </w:r>
      </w:ins>
    </w:p>
    <w:p w14:paraId="5D194D25" w14:textId="68897A86" w:rsidR="005A5DEC" w:rsidRDefault="005A5DEC">
      <w:pPr>
        <w:pStyle w:val="TableofFigures"/>
        <w:tabs>
          <w:tab w:val="right" w:leader="dot" w:pos="9499"/>
        </w:tabs>
        <w:rPr>
          <w:ins w:id="774" w:author="Nicholas Weatherley" w:date="2019-03-10T21:19:00Z"/>
          <w:rFonts w:asciiTheme="minorHAnsi" w:eastAsiaTheme="minorEastAsia" w:hAnsiTheme="minorHAnsi" w:cstheme="minorBidi"/>
          <w:smallCaps w:val="0"/>
          <w:noProof/>
          <w:sz w:val="24"/>
          <w:szCs w:val="24"/>
        </w:rPr>
      </w:pPr>
      <w:ins w:id="775" w:author="Nicholas Weatherley" w:date="2019-03-10T21:19:00Z">
        <w:r>
          <w:rPr>
            <w:noProof/>
          </w:rPr>
          <w:t>Figure 5.22: Correlations of baseline ADC skew with PFTs</w:t>
        </w:r>
        <w:r>
          <w:rPr>
            <w:noProof/>
          </w:rPr>
          <w:tab/>
        </w:r>
        <w:r>
          <w:rPr>
            <w:noProof/>
          </w:rPr>
          <w:fldChar w:fldCharType="begin"/>
        </w:r>
        <w:r>
          <w:rPr>
            <w:noProof/>
          </w:rPr>
          <w:instrText xml:space="preserve"> PAGEREF _Toc3145389 \h </w:instrText>
        </w:r>
      </w:ins>
      <w:ins w:id="776" w:author="Nicholas Weatherley" w:date="2019-03-10T21:20:00Z">
        <w:r>
          <w:rPr>
            <w:noProof/>
          </w:rPr>
        </w:r>
      </w:ins>
      <w:r>
        <w:rPr>
          <w:noProof/>
        </w:rPr>
        <w:fldChar w:fldCharType="separate"/>
      </w:r>
      <w:ins w:id="777" w:author="Nicholas Weatherley" w:date="2019-03-10T21:20:00Z">
        <w:r>
          <w:rPr>
            <w:noProof/>
          </w:rPr>
          <w:t>190</w:t>
        </w:r>
      </w:ins>
      <w:ins w:id="778" w:author="Nicholas Weatherley" w:date="2019-03-10T21:19:00Z">
        <w:r>
          <w:rPr>
            <w:noProof/>
          </w:rPr>
          <w:fldChar w:fldCharType="end"/>
        </w:r>
      </w:ins>
    </w:p>
    <w:p w14:paraId="2EB1634D" w14:textId="751C99A3" w:rsidR="005A5DEC" w:rsidRDefault="005A5DEC">
      <w:pPr>
        <w:pStyle w:val="TableofFigures"/>
        <w:tabs>
          <w:tab w:val="right" w:leader="dot" w:pos="9499"/>
        </w:tabs>
        <w:rPr>
          <w:ins w:id="779" w:author="Nicholas Weatherley" w:date="2019-03-10T21:19:00Z"/>
          <w:rFonts w:asciiTheme="minorHAnsi" w:eastAsiaTheme="minorEastAsia" w:hAnsiTheme="minorHAnsi" w:cstheme="minorBidi"/>
          <w:smallCaps w:val="0"/>
          <w:noProof/>
          <w:sz w:val="24"/>
          <w:szCs w:val="24"/>
        </w:rPr>
      </w:pPr>
      <w:ins w:id="780" w:author="Nicholas Weatherley" w:date="2019-03-10T21:19:00Z">
        <w:r>
          <w:rPr>
            <w:noProof/>
          </w:rPr>
          <w:t>Figure 5.23: Correlations of baseline ADC kurtosis metrics with PFTs</w:t>
        </w:r>
        <w:r>
          <w:rPr>
            <w:noProof/>
          </w:rPr>
          <w:tab/>
        </w:r>
        <w:r>
          <w:rPr>
            <w:noProof/>
          </w:rPr>
          <w:fldChar w:fldCharType="begin"/>
        </w:r>
        <w:r>
          <w:rPr>
            <w:noProof/>
          </w:rPr>
          <w:instrText xml:space="preserve"> PAGEREF _Toc3145390 \h </w:instrText>
        </w:r>
      </w:ins>
      <w:ins w:id="781" w:author="Nicholas Weatherley" w:date="2019-03-10T21:20:00Z">
        <w:r>
          <w:rPr>
            <w:noProof/>
          </w:rPr>
        </w:r>
      </w:ins>
      <w:r>
        <w:rPr>
          <w:noProof/>
        </w:rPr>
        <w:fldChar w:fldCharType="separate"/>
      </w:r>
      <w:ins w:id="782" w:author="Nicholas Weatherley" w:date="2019-03-10T21:20:00Z">
        <w:r>
          <w:rPr>
            <w:noProof/>
          </w:rPr>
          <w:t>190</w:t>
        </w:r>
      </w:ins>
      <w:ins w:id="783" w:author="Nicholas Weatherley" w:date="2019-03-10T21:19:00Z">
        <w:r>
          <w:rPr>
            <w:noProof/>
          </w:rPr>
          <w:fldChar w:fldCharType="end"/>
        </w:r>
      </w:ins>
    </w:p>
    <w:p w14:paraId="663B5929" w14:textId="3E6AC62F" w:rsidR="005A5DEC" w:rsidRDefault="005A5DEC">
      <w:pPr>
        <w:pStyle w:val="TableofFigures"/>
        <w:tabs>
          <w:tab w:val="right" w:leader="dot" w:pos="9499"/>
        </w:tabs>
        <w:rPr>
          <w:ins w:id="784" w:author="Nicholas Weatherley" w:date="2019-03-10T21:19:00Z"/>
          <w:rFonts w:asciiTheme="minorHAnsi" w:eastAsiaTheme="minorEastAsia" w:hAnsiTheme="minorHAnsi" w:cstheme="minorBidi"/>
          <w:smallCaps w:val="0"/>
          <w:noProof/>
          <w:sz w:val="24"/>
          <w:szCs w:val="24"/>
        </w:rPr>
      </w:pPr>
      <w:ins w:id="785" w:author="Nicholas Weatherley" w:date="2019-03-10T21:19:00Z">
        <w:r>
          <w:rPr>
            <w:noProof/>
          </w:rPr>
          <w:t>Figure 5.24: Baseline ADC and GAP</w:t>
        </w:r>
        <w:r>
          <w:rPr>
            <w:noProof/>
          </w:rPr>
          <w:tab/>
        </w:r>
        <w:r>
          <w:rPr>
            <w:noProof/>
          </w:rPr>
          <w:fldChar w:fldCharType="begin"/>
        </w:r>
        <w:r>
          <w:rPr>
            <w:noProof/>
          </w:rPr>
          <w:instrText xml:space="preserve"> PAGEREF _Toc3145391 \h </w:instrText>
        </w:r>
      </w:ins>
      <w:ins w:id="786" w:author="Nicholas Weatherley" w:date="2019-03-10T21:20:00Z">
        <w:r>
          <w:rPr>
            <w:noProof/>
          </w:rPr>
        </w:r>
      </w:ins>
      <w:r>
        <w:rPr>
          <w:noProof/>
        </w:rPr>
        <w:fldChar w:fldCharType="separate"/>
      </w:r>
      <w:ins w:id="787" w:author="Nicholas Weatherley" w:date="2019-03-10T21:20:00Z">
        <w:r>
          <w:rPr>
            <w:noProof/>
          </w:rPr>
          <w:t>191</w:t>
        </w:r>
      </w:ins>
      <w:ins w:id="788" w:author="Nicholas Weatherley" w:date="2019-03-10T21:19:00Z">
        <w:r>
          <w:rPr>
            <w:noProof/>
          </w:rPr>
          <w:fldChar w:fldCharType="end"/>
        </w:r>
      </w:ins>
    </w:p>
    <w:p w14:paraId="0DD87215" w14:textId="2CF6A9C2" w:rsidR="005A5DEC" w:rsidRDefault="005A5DEC">
      <w:pPr>
        <w:pStyle w:val="TableofFigures"/>
        <w:tabs>
          <w:tab w:val="right" w:leader="dot" w:pos="9499"/>
        </w:tabs>
        <w:rPr>
          <w:ins w:id="789" w:author="Nicholas Weatherley" w:date="2019-03-10T21:19:00Z"/>
          <w:rFonts w:asciiTheme="minorHAnsi" w:eastAsiaTheme="minorEastAsia" w:hAnsiTheme="minorHAnsi" w:cstheme="minorBidi"/>
          <w:smallCaps w:val="0"/>
          <w:noProof/>
          <w:sz w:val="24"/>
          <w:szCs w:val="24"/>
        </w:rPr>
      </w:pPr>
      <w:ins w:id="790" w:author="Nicholas Weatherley" w:date="2019-03-10T21:19:00Z">
        <w:r>
          <w:rPr>
            <w:noProof/>
          </w:rPr>
          <w:t>Figure 5.25: Correlations of baseline mean Lm</w:t>
        </w:r>
        <w:r w:rsidRPr="00AB2685">
          <w:rPr>
            <w:noProof/>
            <w:vertAlign w:val="subscript"/>
          </w:rPr>
          <w:t>D</w:t>
        </w:r>
        <w:r>
          <w:rPr>
            <w:noProof/>
          </w:rPr>
          <w:t xml:space="preserve"> with PFTs</w:t>
        </w:r>
        <w:r>
          <w:rPr>
            <w:noProof/>
          </w:rPr>
          <w:tab/>
        </w:r>
        <w:r>
          <w:rPr>
            <w:noProof/>
          </w:rPr>
          <w:fldChar w:fldCharType="begin"/>
        </w:r>
        <w:r>
          <w:rPr>
            <w:noProof/>
          </w:rPr>
          <w:instrText xml:space="preserve"> PAGEREF _Toc3145392 \h </w:instrText>
        </w:r>
      </w:ins>
      <w:ins w:id="791" w:author="Nicholas Weatherley" w:date="2019-03-10T21:20:00Z">
        <w:r>
          <w:rPr>
            <w:noProof/>
          </w:rPr>
        </w:r>
      </w:ins>
      <w:r>
        <w:rPr>
          <w:noProof/>
        </w:rPr>
        <w:fldChar w:fldCharType="separate"/>
      </w:r>
      <w:ins w:id="792" w:author="Nicholas Weatherley" w:date="2019-03-10T21:20:00Z">
        <w:r>
          <w:rPr>
            <w:noProof/>
          </w:rPr>
          <w:t>192</w:t>
        </w:r>
      </w:ins>
      <w:ins w:id="793" w:author="Nicholas Weatherley" w:date="2019-03-10T21:19:00Z">
        <w:r>
          <w:rPr>
            <w:noProof/>
          </w:rPr>
          <w:fldChar w:fldCharType="end"/>
        </w:r>
      </w:ins>
    </w:p>
    <w:p w14:paraId="439D5098" w14:textId="0BE54519" w:rsidR="005A5DEC" w:rsidRDefault="005A5DEC">
      <w:pPr>
        <w:pStyle w:val="TableofFigures"/>
        <w:tabs>
          <w:tab w:val="right" w:leader="dot" w:pos="9499"/>
        </w:tabs>
        <w:rPr>
          <w:ins w:id="794" w:author="Nicholas Weatherley" w:date="2019-03-10T21:19:00Z"/>
          <w:rFonts w:asciiTheme="minorHAnsi" w:eastAsiaTheme="minorEastAsia" w:hAnsiTheme="minorHAnsi" w:cstheme="minorBidi"/>
          <w:smallCaps w:val="0"/>
          <w:noProof/>
          <w:sz w:val="24"/>
          <w:szCs w:val="24"/>
        </w:rPr>
      </w:pPr>
      <w:ins w:id="795" w:author="Nicholas Weatherley" w:date="2019-03-10T21:19:00Z">
        <w:r>
          <w:rPr>
            <w:noProof/>
          </w:rPr>
          <w:t>Figure 5.26: Correlations of baseline Lm</w:t>
        </w:r>
        <w:r w:rsidRPr="00AB2685">
          <w:rPr>
            <w:noProof/>
            <w:vertAlign w:val="subscript"/>
          </w:rPr>
          <w:t>D</w:t>
        </w:r>
        <w:r>
          <w:rPr>
            <w:noProof/>
          </w:rPr>
          <w:t xml:space="preserve"> histogram skew with PFTs</w:t>
        </w:r>
        <w:r>
          <w:rPr>
            <w:noProof/>
          </w:rPr>
          <w:tab/>
        </w:r>
        <w:r>
          <w:rPr>
            <w:noProof/>
          </w:rPr>
          <w:fldChar w:fldCharType="begin"/>
        </w:r>
        <w:r>
          <w:rPr>
            <w:noProof/>
          </w:rPr>
          <w:instrText xml:space="preserve"> PAGEREF _Toc3145393 \h </w:instrText>
        </w:r>
      </w:ins>
      <w:ins w:id="796" w:author="Nicholas Weatherley" w:date="2019-03-10T21:20:00Z">
        <w:r>
          <w:rPr>
            <w:noProof/>
          </w:rPr>
        </w:r>
      </w:ins>
      <w:r>
        <w:rPr>
          <w:noProof/>
        </w:rPr>
        <w:fldChar w:fldCharType="separate"/>
      </w:r>
      <w:ins w:id="797" w:author="Nicholas Weatherley" w:date="2019-03-10T21:20:00Z">
        <w:r>
          <w:rPr>
            <w:noProof/>
          </w:rPr>
          <w:t>192</w:t>
        </w:r>
      </w:ins>
      <w:ins w:id="798" w:author="Nicholas Weatherley" w:date="2019-03-10T21:19:00Z">
        <w:r>
          <w:rPr>
            <w:noProof/>
          </w:rPr>
          <w:fldChar w:fldCharType="end"/>
        </w:r>
      </w:ins>
    </w:p>
    <w:p w14:paraId="05299D35" w14:textId="4D957350" w:rsidR="005A5DEC" w:rsidRDefault="005A5DEC">
      <w:pPr>
        <w:pStyle w:val="TableofFigures"/>
        <w:tabs>
          <w:tab w:val="right" w:leader="dot" w:pos="9499"/>
        </w:tabs>
        <w:rPr>
          <w:ins w:id="799" w:author="Nicholas Weatherley" w:date="2019-03-10T21:19:00Z"/>
          <w:rFonts w:asciiTheme="minorHAnsi" w:eastAsiaTheme="minorEastAsia" w:hAnsiTheme="minorHAnsi" w:cstheme="minorBidi"/>
          <w:smallCaps w:val="0"/>
          <w:noProof/>
          <w:sz w:val="24"/>
          <w:szCs w:val="24"/>
        </w:rPr>
      </w:pPr>
      <w:ins w:id="800" w:author="Nicholas Weatherley" w:date="2019-03-10T21:19:00Z">
        <w:r>
          <w:rPr>
            <w:noProof/>
          </w:rPr>
          <w:t>Figure 5.27: Baseline Lm</w:t>
        </w:r>
        <w:r w:rsidRPr="00AB2685">
          <w:rPr>
            <w:noProof/>
            <w:vertAlign w:val="subscript"/>
          </w:rPr>
          <w:t>D</w:t>
        </w:r>
        <w:r>
          <w:rPr>
            <w:noProof/>
          </w:rPr>
          <w:t xml:space="preserve"> and GAP</w:t>
        </w:r>
        <w:r>
          <w:rPr>
            <w:noProof/>
          </w:rPr>
          <w:tab/>
        </w:r>
        <w:r>
          <w:rPr>
            <w:noProof/>
          </w:rPr>
          <w:fldChar w:fldCharType="begin"/>
        </w:r>
        <w:r>
          <w:rPr>
            <w:noProof/>
          </w:rPr>
          <w:instrText xml:space="preserve"> PAGEREF _Toc3145394 \h </w:instrText>
        </w:r>
      </w:ins>
      <w:ins w:id="801" w:author="Nicholas Weatherley" w:date="2019-03-10T21:20:00Z">
        <w:r>
          <w:rPr>
            <w:noProof/>
          </w:rPr>
        </w:r>
      </w:ins>
      <w:r>
        <w:rPr>
          <w:noProof/>
        </w:rPr>
        <w:fldChar w:fldCharType="separate"/>
      </w:r>
      <w:ins w:id="802" w:author="Nicholas Weatherley" w:date="2019-03-10T21:20:00Z">
        <w:r>
          <w:rPr>
            <w:noProof/>
          </w:rPr>
          <w:t>193</w:t>
        </w:r>
      </w:ins>
      <w:ins w:id="803" w:author="Nicholas Weatherley" w:date="2019-03-10T21:19:00Z">
        <w:r>
          <w:rPr>
            <w:noProof/>
          </w:rPr>
          <w:fldChar w:fldCharType="end"/>
        </w:r>
      </w:ins>
    </w:p>
    <w:p w14:paraId="2880A065" w14:textId="6E9B6F75" w:rsidR="005A5DEC" w:rsidRDefault="005A5DEC">
      <w:pPr>
        <w:pStyle w:val="TableofFigures"/>
        <w:tabs>
          <w:tab w:val="right" w:leader="dot" w:pos="9499"/>
        </w:tabs>
        <w:rPr>
          <w:ins w:id="804" w:author="Nicholas Weatherley" w:date="2019-03-10T21:19:00Z"/>
          <w:rFonts w:asciiTheme="minorHAnsi" w:eastAsiaTheme="minorEastAsia" w:hAnsiTheme="minorHAnsi" w:cstheme="minorBidi"/>
          <w:smallCaps w:val="0"/>
          <w:noProof/>
          <w:sz w:val="24"/>
          <w:szCs w:val="24"/>
        </w:rPr>
      </w:pPr>
      <w:ins w:id="805" w:author="Nicholas Weatherley" w:date="2019-03-10T21:19:00Z">
        <w:r>
          <w:rPr>
            <w:noProof/>
          </w:rPr>
          <w:t>Figure 5.28: Correlation between visit 2 ADC metrics and K</w:t>
        </w:r>
        <w:r w:rsidRPr="00AB2685">
          <w:rPr>
            <w:noProof/>
            <w:vertAlign w:val="subscript"/>
          </w:rPr>
          <w:t>CO</w:t>
        </w:r>
        <w:r>
          <w:rPr>
            <w:noProof/>
          </w:rPr>
          <w:tab/>
        </w:r>
        <w:r>
          <w:rPr>
            <w:noProof/>
          </w:rPr>
          <w:fldChar w:fldCharType="begin"/>
        </w:r>
        <w:r>
          <w:rPr>
            <w:noProof/>
          </w:rPr>
          <w:instrText xml:space="preserve"> PAGEREF _Toc3145395 \h </w:instrText>
        </w:r>
      </w:ins>
      <w:ins w:id="806" w:author="Nicholas Weatherley" w:date="2019-03-10T21:20:00Z">
        <w:r>
          <w:rPr>
            <w:noProof/>
          </w:rPr>
        </w:r>
      </w:ins>
      <w:r>
        <w:rPr>
          <w:noProof/>
        </w:rPr>
        <w:fldChar w:fldCharType="separate"/>
      </w:r>
      <w:ins w:id="807" w:author="Nicholas Weatherley" w:date="2019-03-10T21:20:00Z">
        <w:r>
          <w:rPr>
            <w:noProof/>
          </w:rPr>
          <w:t>194</w:t>
        </w:r>
      </w:ins>
      <w:ins w:id="808" w:author="Nicholas Weatherley" w:date="2019-03-10T21:19:00Z">
        <w:r>
          <w:rPr>
            <w:noProof/>
          </w:rPr>
          <w:fldChar w:fldCharType="end"/>
        </w:r>
      </w:ins>
    </w:p>
    <w:p w14:paraId="699607A0" w14:textId="77C74AA6" w:rsidR="005A5DEC" w:rsidRDefault="005A5DEC">
      <w:pPr>
        <w:pStyle w:val="TableofFigures"/>
        <w:tabs>
          <w:tab w:val="right" w:leader="dot" w:pos="9499"/>
        </w:tabs>
        <w:rPr>
          <w:ins w:id="809" w:author="Nicholas Weatherley" w:date="2019-03-10T21:19:00Z"/>
          <w:rFonts w:asciiTheme="minorHAnsi" w:eastAsiaTheme="minorEastAsia" w:hAnsiTheme="minorHAnsi" w:cstheme="minorBidi"/>
          <w:smallCaps w:val="0"/>
          <w:noProof/>
          <w:sz w:val="24"/>
          <w:szCs w:val="24"/>
        </w:rPr>
      </w:pPr>
      <w:ins w:id="810" w:author="Nicholas Weatherley" w:date="2019-03-10T21:19:00Z">
        <w:r>
          <w:rPr>
            <w:noProof/>
          </w:rPr>
          <w:t>Figure 5.29: ADC histogram metric changes over six-month follow-up.</w:t>
        </w:r>
        <w:r>
          <w:rPr>
            <w:noProof/>
          </w:rPr>
          <w:tab/>
        </w:r>
        <w:r>
          <w:rPr>
            <w:noProof/>
          </w:rPr>
          <w:fldChar w:fldCharType="begin"/>
        </w:r>
        <w:r>
          <w:rPr>
            <w:noProof/>
          </w:rPr>
          <w:instrText xml:space="preserve"> PAGEREF _Toc3145396 \h </w:instrText>
        </w:r>
      </w:ins>
      <w:ins w:id="811" w:author="Nicholas Weatherley" w:date="2019-03-10T21:20:00Z">
        <w:r>
          <w:rPr>
            <w:noProof/>
          </w:rPr>
        </w:r>
      </w:ins>
      <w:r>
        <w:rPr>
          <w:noProof/>
        </w:rPr>
        <w:fldChar w:fldCharType="separate"/>
      </w:r>
      <w:ins w:id="812" w:author="Nicholas Weatherley" w:date="2019-03-10T21:20:00Z">
        <w:r>
          <w:rPr>
            <w:noProof/>
          </w:rPr>
          <w:t>194</w:t>
        </w:r>
      </w:ins>
      <w:ins w:id="813" w:author="Nicholas Weatherley" w:date="2019-03-10T21:19:00Z">
        <w:r>
          <w:rPr>
            <w:noProof/>
          </w:rPr>
          <w:fldChar w:fldCharType="end"/>
        </w:r>
      </w:ins>
    </w:p>
    <w:p w14:paraId="3BAF6329" w14:textId="7444CD66" w:rsidR="005A5DEC" w:rsidRDefault="005A5DEC">
      <w:pPr>
        <w:pStyle w:val="TableofFigures"/>
        <w:tabs>
          <w:tab w:val="right" w:leader="dot" w:pos="9499"/>
        </w:tabs>
        <w:rPr>
          <w:ins w:id="814" w:author="Nicholas Weatherley" w:date="2019-03-10T21:19:00Z"/>
          <w:rFonts w:asciiTheme="minorHAnsi" w:eastAsiaTheme="minorEastAsia" w:hAnsiTheme="minorHAnsi" w:cstheme="minorBidi"/>
          <w:smallCaps w:val="0"/>
          <w:noProof/>
          <w:sz w:val="24"/>
          <w:szCs w:val="24"/>
        </w:rPr>
      </w:pPr>
      <w:ins w:id="815" w:author="Nicholas Weatherley" w:date="2019-03-10T21:19:00Z">
        <w:r>
          <w:rPr>
            <w:noProof/>
          </w:rPr>
          <w:t>Figure 5.30: Visit 2 correlation with Lm</w:t>
        </w:r>
        <w:r w:rsidRPr="00AB2685">
          <w:rPr>
            <w:noProof/>
            <w:vertAlign w:val="subscript"/>
          </w:rPr>
          <w:t>D</w:t>
        </w:r>
        <w:r>
          <w:rPr>
            <w:noProof/>
          </w:rPr>
          <w:t xml:space="preserve"> mean</w:t>
        </w:r>
        <w:r>
          <w:rPr>
            <w:noProof/>
          </w:rPr>
          <w:tab/>
        </w:r>
        <w:r>
          <w:rPr>
            <w:noProof/>
          </w:rPr>
          <w:fldChar w:fldCharType="begin"/>
        </w:r>
        <w:r>
          <w:rPr>
            <w:noProof/>
          </w:rPr>
          <w:instrText xml:space="preserve"> PAGEREF _Toc3145397 \h </w:instrText>
        </w:r>
      </w:ins>
      <w:ins w:id="816" w:author="Nicholas Weatherley" w:date="2019-03-10T21:20:00Z">
        <w:r>
          <w:rPr>
            <w:noProof/>
          </w:rPr>
        </w:r>
      </w:ins>
      <w:r>
        <w:rPr>
          <w:noProof/>
        </w:rPr>
        <w:fldChar w:fldCharType="separate"/>
      </w:r>
      <w:ins w:id="817" w:author="Nicholas Weatherley" w:date="2019-03-10T21:20:00Z">
        <w:r>
          <w:rPr>
            <w:noProof/>
          </w:rPr>
          <w:t>196</w:t>
        </w:r>
      </w:ins>
      <w:ins w:id="818" w:author="Nicholas Weatherley" w:date="2019-03-10T21:19:00Z">
        <w:r>
          <w:rPr>
            <w:noProof/>
          </w:rPr>
          <w:fldChar w:fldCharType="end"/>
        </w:r>
      </w:ins>
    </w:p>
    <w:p w14:paraId="527BF429" w14:textId="6DF9C880" w:rsidR="005A5DEC" w:rsidRDefault="005A5DEC">
      <w:pPr>
        <w:pStyle w:val="TableofFigures"/>
        <w:tabs>
          <w:tab w:val="right" w:leader="dot" w:pos="9499"/>
        </w:tabs>
        <w:rPr>
          <w:ins w:id="819" w:author="Nicholas Weatherley" w:date="2019-03-10T21:19:00Z"/>
          <w:rFonts w:asciiTheme="minorHAnsi" w:eastAsiaTheme="minorEastAsia" w:hAnsiTheme="minorHAnsi" w:cstheme="minorBidi"/>
          <w:smallCaps w:val="0"/>
          <w:noProof/>
          <w:sz w:val="24"/>
          <w:szCs w:val="24"/>
        </w:rPr>
      </w:pPr>
      <w:ins w:id="820" w:author="Nicholas Weatherley" w:date="2019-03-10T21:19:00Z">
        <w:r>
          <w:rPr>
            <w:noProof/>
          </w:rPr>
          <w:t>Figure 5.31: Correlation between visit 2 Lm</w:t>
        </w:r>
        <w:r w:rsidRPr="00AB2685">
          <w:rPr>
            <w:noProof/>
            <w:vertAlign w:val="subscript"/>
          </w:rPr>
          <w:t>D</w:t>
        </w:r>
        <w:r>
          <w:rPr>
            <w:noProof/>
          </w:rPr>
          <w:t xml:space="preserve"> skew and PFTs</w:t>
        </w:r>
        <w:r>
          <w:rPr>
            <w:noProof/>
          </w:rPr>
          <w:tab/>
        </w:r>
        <w:r>
          <w:rPr>
            <w:noProof/>
          </w:rPr>
          <w:fldChar w:fldCharType="begin"/>
        </w:r>
        <w:r>
          <w:rPr>
            <w:noProof/>
          </w:rPr>
          <w:instrText xml:space="preserve"> PAGEREF _Toc3145398 \h </w:instrText>
        </w:r>
      </w:ins>
      <w:ins w:id="821" w:author="Nicholas Weatherley" w:date="2019-03-10T21:20:00Z">
        <w:r>
          <w:rPr>
            <w:noProof/>
          </w:rPr>
        </w:r>
      </w:ins>
      <w:r>
        <w:rPr>
          <w:noProof/>
        </w:rPr>
        <w:fldChar w:fldCharType="separate"/>
      </w:r>
      <w:ins w:id="822" w:author="Nicholas Weatherley" w:date="2019-03-10T21:20:00Z">
        <w:r>
          <w:rPr>
            <w:noProof/>
          </w:rPr>
          <w:t>197</w:t>
        </w:r>
      </w:ins>
      <w:ins w:id="823" w:author="Nicholas Weatherley" w:date="2019-03-10T21:19:00Z">
        <w:r>
          <w:rPr>
            <w:noProof/>
          </w:rPr>
          <w:fldChar w:fldCharType="end"/>
        </w:r>
      </w:ins>
    </w:p>
    <w:p w14:paraId="7852A1AE" w14:textId="63BE92B6" w:rsidR="005A5DEC" w:rsidRDefault="005A5DEC">
      <w:pPr>
        <w:pStyle w:val="TableofFigures"/>
        <w:tabs>
          <w:tab w:val="right" w:leader="dot" w:pos="9499"/>
        </w:tabs>
        <w:rPr>
          <w:ins w:id="824" w:author="Nicholas Weatherley" w:date="2019-03-10T21:19:00Z"/>
          <w:rFonts w:asciiTheme="minorHAnsi" w:eastAsiaTheme="minorEastAsia" w:hAnsiTheme="minorHAnsi" w:cstheme="minorBidi"/>
          <w:smallCaps w:val="0"/>
          <w:noProof/>
          <w:sz w:val="24"/>
          <w:szCs w:val="24"/>
        </w:rPr>
      </w:pPr>
      <w:ins w:id="825" w:author="Nicholas Weatherley" w:date="2019-03-10T21:19:00Z">
        <w:r>
          <w:rPr>
            <w:noProof/>
          </w:rPr>
          <w:t>Figure 5.32: Lm</w:t>
        </w:r>
        <w:r w:rsidRPr="00AB2685">
          <w:rPr>
            <w:noProof/>
            <w:vertAlign w:val="subscript"/>
          </w:rPr>
          <w:t>D</w:t>
        </w:r>
        <w:r>
          <w:rPr>
            <w:noProof/>
          </w:rPr>
          <w:t xml:space="preserve"> histogram metric changes over six-month follow-up.</w:t>
        </w:r>
        <w:r>
          <w:rPr>
            <w:noProof/>
          </w:rPr>
          <w:tab/>
        </w:r>
        <w:r>
          <w:rPr>
            <w:noProof/>
          </w:rPr>
          <w:fldChar w:fldCharType="begin"/>
        </w:r>
        <w:r>
          <w:rPr>
            <w:noProof/>
          </w:rPr>
          <w:instrText xml:space="preserve"> PAGEREF _Toc3145399 \h </w:instrText>
        </w:r>
      </w:ins>
      <w:ins w:id="826" w:author="Nicholas Weatherley" w:date="2019-03-10T21:20:00Z">
        <w:r>
          <w:rPr>
            <w:noProof/>
          </w:rPr>
        </w:r>
      </w:ins>
      <w:r>
        <w:rPr>
          <w:noProof/>
        </w:rPr>
        <w:fldChar w:fldCharType="separate"/>
      </w:r>
      <w:ins w:id="827" w:author="Nicholas Weatherley" w:date="2019-03-10T21:20:00Z">
        <w:r>
          <w:rPr>
            <w:noProof/>
          </w:rPr>
          <w:t>197</w:t>
        </w:r>
      </w:ins>
      <w:ins w:id="828" w:author="Nicholas Weatherley" w:date="2019-03-10T21:19:00Z">
        <w:r>
          <w:rPr>
            <w:noProof/>
          </w:rPr>
          <w:fldChar w:fldCharType="end"/>
        </w:r>
      </w:ins>
    </w:p>
    <w:p w14:paraId="151199C8" w14:textId="6186D380" w:rsidR="005A5DEC" w:rsidRDefault="005A5DEC">
      <w:pPr>
        <w:pStyle w:val="TableofFigures"/>
        <w:tabs>
          <w:tab w:val="right" w:leader="dot" w:pos="9499"/>
        </w:tabs>
        <w:rPr>
          <w:ins w:id="829" w:author="Nicholas Weatherley" w:date="2019-03-10T21:19:00Z"/>
          <w:rFonts w:asciiTheme="minorHAnsi" w:eastAsiaTheme="minorEastAsia" w:hAnsiTheme="minorHAnsi" w:cstheme="minorBidi"/>
          <w:smallCaps w:val="0"/>
          <w:noProof/>
          <w:sz w:val="24"/>
          <w:szCs w:val="24"/>
        </w:rPr>
      </w:pPr>
      <w:ins w:id="830" w:author="Nicholas Weatherley" w:date="2019-03-10T21:19:00Z">
        <w:r>
          <w:rPr>
            <w:noProof/>
          </w:rPr>
          <w:t>Figure 5.33: Six-month changes in ISWT distance and Lm</w:t>
        </w:r>
        <w:r w:rsidRPr="00AB2685">
          <w:rPr>
            <w:noProof/>
            <w:vertAlign w:val="subscript"/>
          </w:rPr>
          <w:t>D</w:t>
        </w:r>
        <w:r>
          <w:rPr>
            <w:noProof/>
          </w:rPr>
          <w:t xml:space="preserve"> metrics</w:t>
        </w:r>
        <w:r>
          <w:rPr>
            <w:noProof/>
          </w:rPr>
          <w:tab/>
        </w:r>
        <w:r>
          <w:rPr>
            <w:noProof/>
          </w:rPr>
          <w:fldChar w:fldCharType="begin"/>
        </w:r>
        <w:r>
          <w:rPr>
            <w:noProof/>
          </w:rPr>
          <w:instrText xml:space="preserve"> PAGEREF _Toc3145400 \h </w:instrText>
        </w:r>
      </w:ins>
      <w:ins w:id="831" w:author="Nicholas Weatherley" w:date="2019-03-10T21:20:00Z">
        <w:r>
          <w:rPr>
            <w:noProof/>
          </w:rPr>
        </w:r>
      </w:ins>
      <w:r>
        <w:rPr>
          <w:noProof/>
        </w:rPr>
        <w:fldChar w:fldCharType="separate"/>
      </w:r>
      <w:ins w:id="832" w:author="Nicholas Weatherley" w:date="2019-03-10T21:20:00Z">
        <w:r>
          <w:rPr>
            <w:noProof/>
          </w:rPr>
          <w:t>199</w:t>
        </w:r>
      </w:ins>
      <w:ins w:id="833" w:author="Nicholas Weatherley" w:date="2019-03-10T21:19:00Z">
        <w:r>
          <w:rPr>
            <w:noProof/>
          </w:rPr>
          <w:fldChar w:fldCharType="end"/>
        </w:r>
      </w:ins>
    </w:p>
    <w:p w14:paraId="5F455403" w14:textId="74844365" w:rsidR="005A5DEC" w:rsidRDefault="005A5DEC">
      <w:pPr>
        <w:pStyle w:val="TableofFigures"/>
        <w:tabs>
          <w:tab w:val="right" w:leader="dot" w:pos="9499"/>
        </w:tabs>
        <w:rPr>
          <w:ins w:id="834" w:author="Nicholas Weatherley" w:date="2019-03-10T21:19:00Z"/>
          <w:rFonts w:asciiTheme="minorHAnsi" w:eastAsiaTheme="minorEastAsia" w:hAnsiTheme="minorHAnsi" w:cstheme="minorBidi"/>
          <w:smallCaps w:val="0"/>
          <w:noProof/>
          <w:sz w:val="24"/>
          <w:szCs w:val="24"/>
        </w:rPr>
      </w:pPr>
      <w:ins w:id="835" w:author="Nicholas Weatherley" w:date="2019-03-10T21:19:00Z">
        <w:r>
          <w:rPr>
            <w:noProof/>
          </w:rPr>
          <w:t>Figure 5.34: Correlations between visit 3 ADC mean and PFTs</w:t>
        </w:r>
        <w:r>
          <w:rPr>
            <w:noProof/>
          </w:rPr>
          <w:tab/>
        </w:r>
        <w:r>
          <w:rPr>
            <w:noProof/>
          </w:rPr>
          <w:fldChar w:fldCharType="begin"/>
        </w:r>
        <w:r>
          <w:rPr>
            <w:noProof/>
          </w:rPr>
          <w:instrText xml:space="preserve"> PAGEREF _Toc3145401 \h </w:instrText>
        </w:r>
      </w:ins>
      <w:ins w:id="836" w:author="Nicholas Weatherley" w:date="2019-03-10T21:20:00Z">
        <w:r>
          <w:rPr>
            <w:noProof/>
          </w:rPr>
        </w:r>
      </w:ins>
      <w:r>
        <w:rPr>
          <w:noProof/>
        </w:rPr>
        <w:fldChar w:fldCharType="separate"/>
      </w:r>
      <w:ins w:id="837" w:author="Nicholas Weatherley" w:date="2019-03-10T21:20:00Z">
        <w:r>
          <w:rPr>
            <w:noProof/>
          </w:rPr>
          <w:t>200</w:t>
        </w:r>
      </w:ins>
      <w:ins w:id="838" w:author="Nicholas Weatherley" w:date="2019-03-10T21:19:00Z">
        <w:r>
          <w:rPr>
            <w:noProof/>
          </w:rPr>
          <w:fldChar w:fldCharType="end"/>
        </w:r>
      </w:ins>
    </w:p>
    <w:p w14:paraId="01B4E670" w14:textId="5651CE82" w:rsidR="005A5DEC" w:rsidRDefault="005A5DEC">
      <w:pPr>
        <w:pStyle w:val="TableofFigures"/>
        <w:tabs>
          <w:tab w:val="right" w:leader="dot" w:pos="9499"/>
        </w:tabs>
        <w:rPr>
          <w:ins w:id="839" w:author="Nicholas Weatherley" w:date="2019-03-10T21:19:00Z"/>
          <w:rFonts w:asciiTheme="minorHAnsi" w:eastAsiaTheme="minorEastAsia" w:hAnsiTheme="minorHAnsi" w:cstheme="minorBidi"/>
          <w:smallCaps w:val="0"/>
          <w:noProof/>
          <w:sz w:val="24"/>
          <w:szCs w:val="24"/>
        </w:rPr>
      </w:pPr>
      <w:ins w:id="840" w:author="Nicholas Weatherley" w:date="2019-03-10T21:19:00Z">
        <w:r>
          <w:rPr>
            <w:noProof/>
          </w:rPr>
          <w:t>Figure 5.35: 12-month ADC skew and kurtosis correlations</w:t>
        </w:r>
        <w:r>
          <w:rPr>
            <w:noProof/>
          </w:rPr>
          <w:tab/>
        </w:r>
        <w:r>
          <w:rPr>
            <w:noProof/>
          </w:rPr>
          <w:fldChar w:fldCharType="begin"/>
        </w:r>
        <w:r>
          <w:rPr>
            <w:noProof/>
          </w:rPr>
          <w:instrText xml:space="preserve"> PAGEREF _Toc3145402 \h </w:instrText>
        </w:r>
      </w:ins>
      <w:ins w:id="841" w:author="Nicholas Weatherley" w:date="2019-03-10T21:20:00Z">
        <w:r>
          <w:rPr>
            <w:noProof/>
          </w:rPr>
        </w:r>
      </w:ins>
      <w:r>
        <w:rPr>
          <w:noProof/>
        </w:rPr>
        <w:fldChar w:fldCharType="separate"/>
      </w:r>
      <w:ins w:id="842" w:author="Nicholas Weatherley" w:date="2019-03-10T21:20:00Z">
        <w:r>
          <w:rPr>
            <w:noProof/>
          </w:rPr>
          <w:t>201</w:t>
        </w:r>
      </w:ins>
      <w:ins w:id="843" w:author="Nicholas Weatherley" w:date="2019-03-10T21:19:00Z">
        <w:r>
          <w:rPr>
            <w:noProof/>
          </w:rPr>
          <w:fldChar w:fldCharType="end"/>
        </w:r>
      </w:ins>
    </w:p>
    <w:p w14:paraId="13F90705" w14:textId="5F57A909" w:rsidR="005A5DEC" w:rsidRDefault="005A5DEC">
      <w:pPr>
        <w:pStyle w:val="TableofFigures"/>
        <w:tabs>
          <w:tab w:val="right" w:leader="dot" w:pos="9499"/>
        </w:tabs>
        <w:rPr>
          <w:ins w:id="844" w:author="Nicholas Weatherley" w:date="2019-03-10T21:19:00Z"/>
          <w:rFonts w:asciiTheme="minorHAnsi" w:eastAsiaTheme="minorEastAsia" w:hAnsiTheme="minorHAnsi" w:cstheme="minorBidi"/>
          <w:smallCaps w:val="0"/>
          <w:noProof/>
          <w:sz w:val="24"/>
          <w:szCs w:val="24"/>
        </w:rPr>
      </w:pPr>
      <w:ins w:id="845" w:author="Nicholas Weatherley" w:date="2019-03-10T21:19:00Z">
        <w:r>
          <w:rPr>
            <w:noProof/>
          </w:rPr>
          <w:t>Figure 5.36: Twelve month changes in ADC metrics</w:t>
        </w:r>
        <w:r>
          <w:rPr>
            <w:noProof/>
          </w:rPr>
          <w:tab/>
        </w:r>
        <w:r>
          <w:rPr>
            <w:noProof/>
          </w:rPr>
          <w:fldChar w:fldCharType="begin"/>
        </w:r>
        <w:r>
          <w:rPr>
            <w:noProof/>
          </w:rPr>
          <w:instrText xml:space="preserve"> PAGEREF _Toc3145403 \h </w:instrText>
        </w:r>
      </w:ins>
      <w:ins w:id="846" w:author="Nicholas Weatherley" w:date="2019-03-10T21:20:00Z">
        <w:r>
          <w:rPr>
            <w:noProof/>
          </w:rPr>
        </w:r>
      </w:ins>
      <w:r>
        <w:rPr>
          <w:noProof/>
        </w:rPr>
        <w:fldChar w:fldCharType="separate"/>
      </w:r>
      <w:ins w:id="847" w:author="Nicholas Weatherley" w:date="2019-03-10T21:20:00Z">
        <w:r>
          <w:rPr>
            <w:noProof/>
          </w:rPr>
          <w:t>201</w:t>
        </w:r>
      </w:ins>
      <w:ins w:id="848" w:author="Nicholas Weatherley" w:date="2019-03-10T21:19:00Z">
        <w:r>
          <w:rPr>
            <w:noProof/>
          </w:rPr>
          <w:fldChar w:fldCharType="end"/>
        </w:r>
      </w:ins>
    </w:p>
    <w:p w14:paraId="538F045D" w14:textId="083C43E3" w:rsidR="005A5DEC" w:rsidRDefault="005A5DEC">
      <w:pPr>
        <w:pStyle w:val="TableofFigures"/>
        <w:tabs>
          <w:tab w:val="right" w:leader="dot" w:pos="9499"/>
        </w:tabs>
        <w:rPr>
          <w:ins w:id="849" w:author="Nicholas Weatherley" w:date="2019-03-10T21:19:00Z"/>
          <w:rFonts w:asciiTheme="minorHAnsi" w:eastAsiaTheme="minorEastAsia" w:hAnsiTheme="minorHAnsi" w:cstheme="minorBidi"/>
          <w:smallCaps w:val="0"/>
          <w:noProof/>
          <w:sz w:val="24"/>
          <w:szCs w:val="24"/>
        </w:rPr>
      </w:pPr>
      <w:ins w:id="850" w:author="Nicholas Weatherley" w:date="2019-03-10T21:19:00Z">
        <w:r>
          <w:rPr>
            <w:noProof/>
          </w:rPr>
          <w:t>Figure 5.37: Correlations between visit 3 Lm</w:t>
        </w:r>
        <w:r w:rsidRPr="00AB2685">
          <w:rPr>
            <w:noProof/>
            <w:vertAlign w:val="subscript"/>
          </w:rPr>
          <w:t>D</w:t>
        </w:r>
        <w:r>
          <w:rPr>
            <w:noProof/>
          </w:rPr>
          <w:t xml:space="preserve"> values and PFTs</w:t>
        </w:r>
        <w:r>
          <w:rPr>
            <w:noProof/>
          </w:rPr>
          <w:tab/>
        </w:r>
        <w:r>
          <w:rPr>
            <w:noProof/>
          </w:rPr>
          <w:fldChar w:fldCharType="begin"/>
        </w:r>
        <w:r>
          <w:rPr>
            <w:noProof/>
          </w:rPr>
          <w:instrText xml:space="preserve"> PAGEREF _Toc3145404 \h </w:instrText>
        </w:r>
      </w:ins>
      <w:ins w:id="851" w:author="Nicholas Weatherley" w:date="2019-03-10T21:20:00Z">
        <w:r>
          <w:rPr>
            <w:noProof/>
          </w:rPr>
        </w:r>
      </w:ins>
      <w:r>
        <w:rPr>
          <w:noProof/>
        </w:rPr>
        <w:fldChar w:fldCharType="separate"/>
      </w:r>
      <w:ins w:id="852" w:author="Nicholas Weatherley" w:date="2019-03-10T21:20:00Z">
        <w:r>
          <w:rPr>
            <w:noProof/>
          </w:rPr>
          <w:t>203</w:t>
        </w:r>
      </w:ins>
      <w:ins w:id="853" w:author="Nicholas Weatherley" w:date="2019-03-10T21:19:00Z">
        <w:r>
          <w:rPr>
            <w:noProof/>
          </w:rPr>
          <w:fldChar w:fldCharType="end"/>
        </w:r>
      </w:ins>
    </w:p>
    <w:p w14:paraId="30A74172" w14:textId="77CC9921" w:rsidR="005A5DEC" w:rsidRDefault="005A5DEC">
      <w:pPr>
        <w:pStyle w:val="TableofFigures"/>
        <w:tabs>
          <w:tab w:val="right" w:leader="dot" w:pos="9499"/>
        </w:tabs>
        <w:rPr>
          <w:ins w:id="854" w:author="Nicholas Weatherley" w:date="2019-03-10T21:19:00Z"/>
          <w:rFonts w:asciiTheme="minorHAnsi" w:eastAsiaTheme="minorEastAsia" w:hAnsiTheme="minorHAnsi" w:cstheme="minorBidi"/>
          <w:smallCaps w:val="0"/>
          <w:noProof/>
          <w:sz w:val="24"/>
          <w:szCs w:val="24"/>
        </w:rPr>
      </w:pPr>
      <w:ins w:id="855" w:author="Nicholas Weatherley" w:date="2019-03-10T21:19:00Z">
        <w:r>
          <w:rPr>
            <w:noProof/>
          </w:rPr>
          <w:t>Figure 5.38: Twelve month changes in Lm</w:t>
        </w:r>
        <w:r w:rsidRPr="00AB2685">
          <w:rPr>
            <w:noProof/>
            <w:vertAlign w:val="subscript"/>
          </w:rPr>
          <w:t>D</w:t>
        </w:r>
        <w:r>
          <w:rPr>
            <w:noProof/>
          </w:rPr>
          <w:t xml:space="preserve"> metrics</w:t>
        </w:r>
        <w:r>
          <w:rPr>
            <w:noProof/>
          </w:rPr>
          <w:tab/>
        </w:r>
        <w:r>
          <w:rPr>
            <w:noProof/>
          </w:rPr>
          <w:fldChar w:fldCharType="begin"/>
        </w:r>
        <w:r>
          <w:rPr>
            <w:noProof/>
          </w:rPr>
          <w:instrText xml:space="preserve"> PAGEREF _Toc3145405 \h </w:instrText>
        </w:r>
      </w:ins>
      <w:ins w:id="856" w:author="Nicholas Weatherley" w:date="2019-03-10T21:20:00Z">
        <w:r>
          <w:rPr>
            <w:noProof/>
          </w:rPr>
        </w:r>
      </w:ins>
      <w:r>
        <w:rPr>
          <w:noProof/>
        </w:rPr>
        <w:fldChar w:fldCharType="separate"/>
      </w:r>
      <w:ins w:id="857" w:author="Nicholas Weatherley" w:date="2019-03-10T21:20:00Z">
        <w:r>
          <w:rPr>
            <w:noProof/>
          </w:rPr>
          <w:t>204</w:t>
        </w:r>
      </w:ins>
      <w:ins w:id="858" w:author="Nicholas Weatherley" w:date="2019-03-10T21:19:00Z">
        <w:r>
          <w:rPr>
            <w:noProof/>
          </w:rPr>
          <w:fldChar w:fldCharType="end"/>
        </w:r>
      </w:ins>
    </w:p>
    <w:p w14:paraId="1B868E34" w14:textId="6B29AE46" w:rsidR="005A5DEC" w:rsidRDefault="005A5DEC">
      <w:pPr>
        <w:pStyle w:val="TableofFigures"/>
        <w:tabs>
          <w:tab w:val="right" w:leader="dot" w:pos="9499"/>
        </w:tabs>
        <w:rPr>
          <w:ins w:id="859" w:author="Nicholas Weatherley" w:date="2019-03-10T21:19:00Z"/>
          <w:rFonts w:asciiTheme="minorHAnsi" w:eastAsiaTheme="minorEastAsia" w:hAnsiTheme="minorHAnsi" w:cstheme="minorBidi"/>
          <w:smallCaps w:val="0"/>
          <w:noProof/>
          <w:sz w:val="24"/>
          <w:szCs w:val="24"/>
        </w:rPr>
      </w:pPr>
      <w:ins w:id="860" w:author="Nicholas Weatherley" w:date="2019-03-10T21:19:00Z">
        <w:r>
          <w:rPr>
            <w:noProof/>
          </w:rPr>
          <w:t>Figure 5.39: Scatterplots of CT parenchyma and ADC metrics</w:t>
        </w:r>
        <w:r>
          <w:rPr>
            <w:noProof/>
          </w:rPr>
          <w:tab/>
        </w:r>
        <w:r>
          <w:rPr>
            <w:noProof/>
          </w:rPr>
          <w:fldChar w:fldCharType="begin"/>
        </w:r>
        <w:r>
          <w:rPr>
            <w:noProof/>
          </w:rPr>
          <w:instrText xml:space="preserve"> PAGEREF _Toc3145406 \h </w:instrText>
        </w:r>
      </w:ins>
      <w:ins w:id="861" w:author="Nicholas Weatherley" w:date="2019-03-10T21:20:00Z">
        <w:r>
          <w:rPr>
            <w:noProof/>
          </w:rPr>
        </w:r>
      </w:ins>
      <w:r>
        <w:rPr>
          <w:noProof/>
        </w:rPr>
        <w:fldChar w:fldCharType="separate"/>
      </w:r>
      <w:ins w:id="862" w:author="Nicholas Weatherley" w:date="2019-03-10T21:20:00Z">
        <w:r>
          <w:rPr>
            <w:noProof/>
          </w:rPr>
          <w:t>206</w:t>
        </w:r>
      </w:ins>
      <w:ins w:id="863" w:author="Nicholas Weatherley" w:date="2019-03-10T21:19:00Z">
        <w:r>
          <w:rPr>
            <w:noProof/>
          </w:rPr>
          <w:fldChar w:fldCharType="end"/>
        </w:r>
      </w:ins>
    </w:p>
    <w:p w14:paraId="140A27ED" w14:textId="772C4F27" w:rsidR="005A5DEC" w:rsidRDefault="005A5DEC">
      <w:pPr>
        <w:pStyle w:val="TableofFigures"/>
        <w:tabs>
          <w:tab w:val="right" w:leader="dot" w:pos="9499"/>
        </w:tabs>
        <w:rPr>
          <w:ins w:id="864" w:author="Nicholas Weatherley" w:date="2019-03-10T21:19:00Z"/>
          <w:rFonts w:asciiTheme="minorHAnsi" w:eastAsiaTheme="minorEastAsia" w:hAnsiTheme="minorHAnsi" w:cstheme="minorBidi"/>
          <w:smallCaps w:val="0"/>
          <w:noProof/>
          <w:sz w:val="24"/>
          <w:szCs w:val="24"/>
        </w:rPr>
      </w:pPr>
      <w:ins w:id="865" w:author="Nicholas Weatherley" w:date="2019-03-10T21:19:00Z">
        <w:r>
          <w:rPr>
            <w:noProof/>
          </w:rPr>
          <w:t>Figure 5.40 Scatterplot of CT parenchyma and ADC metric</w:t>
        </w:r>
        <w:r>
          <w:rPr>
            <w:noProof/>
          </w:rPr>
          <w:tab/>
        </w:r>
        <w:r>
          <w:rPr>
            <w:noProof/>
          </w:rPr>
          <w:fldChar w:fldCharType="begin"/>
        </w:r>
        <w:r>
          <w:rPr>
            <w:noProof/>
          </w:rPr>
          <w:instrText xml:space="preserve"> PAGEREF _Toc3145407 \h </w:instrText>
        </w:r>
      </w:ins>
      <w:ins w:id="866" w:author="Nicholas Weatherley" w:date="2019-03-10T21:20:00Z">
        <w:r>
          <w:rPr>
            <w:noProof/>
          </w:rPr>
        </w:r>
      </w:ins>
      <w:r>
        <w:rPr>
          <w:noProof/>
        </w:rPr>
        <w:fldChar w:fldCharType="separate"/>
      </w:r>
      <w:ins w:id="867" w:author="Nicholas Weatherley" w:date="2019-03-10T21:20:00Z">
        <w:r>
          <w:rPr>
            <w:noProof/>
          </w:rPr>
          <w:t>207</w:t>
        </w:r>
      </w:ins>
      <w:ins w:id="868" w:author="Nicholas Weatherley" w:date="2019-03-10T21:19:00Z">
        <w:r>
          <w:rPr>
            <w:noProof/>
          </w:rPr>
          <w:fldChar w:fldCharType="end"/>
        </w:r>
      </w:ins>
    </w:p>
    <w:p w14:paraId="64AA6A10" w14:textId="24CA5831" w:rsidR="005A5DEC" w:rsidRDefault="005A5DEC">
      <w:pPr>
        <w:pStyle w:val="TableofFigures"/>
        <w:tabs>
          <w:tab w:val="right" w:leader="dot" w:pos="9499"/>
        </w:tabs>
        <w:rPr>
          <w:ins w:id="869" w:author="Nicholas Weatherley" w:date="2019-03-10T21:19:00Z"/>
          <w:rFonts w:asciiTheme="minorHAnsi" w:eastAsiaTheme="minorEastAsia" w:hAnsiTheme="minorHAnsi" w:cstheme="minorBidi"/>
          <w:smallCaps w:val="0"/>
          <w:noProof/>
          <w:sz w:val="24"/>
          <w:szCs w:val="24"/>
        </w:rPr>
      </w:pPr>
      <w:ins w:id="870" w:author="Nicholas Weatherley" w:date="2019-03-10T21:19:00Z">
        <w:r>
          <w:rPr>
            <w:noProof/>
          </w:rPr>
          <w:t>Figure 5.41: Scatterplots of CT parenchyma and ADC metrics</w:t>
        </w:r>
        <w:r>
          <w:rPr>
            <w:noProof/>
          </w:rPr>
          <w:tab/>
        </w:r>
        <w:r>
          <w:rPr>
            <w:noProof/>
          </w:rPr>
          <w:fldChar w:fldCharType="begin"/>
        </w:r>
        <w:r>
          <w:rPr>
            <w:noProof/>
          </w:rPr>
          <w:instrText xml:space="preserve"> PAGEREF _Toc3145408 \h </w:instrText>
        </w:r>
      </w:ins>
      <w:ins w:id="871" w:author="Nicholas Weatherley" w:date="2019-03-10T21:20:00Z">
        <w:r>
          <w:rPr>
            <w:noProof/>
          </w:rPr>
        </w:r>
      </w:ins>
      <w:r>
        <w:rPr>
          <w:noProof/>
        </w:rPr>
        <w:fldChar w:fldCharType="separate"/>
      </w:r>
      <w:ins w:id="872" w:author="Nicholas Weatherley" w:date="2019-03-10T21:20:00Z">
        <w:r>
          <w:rPr>
            <w:noProof/>
          </w:rPr>
          <w:t>208</w:t>
        </w:r>
      </w:ins>
      <w:ins w:id="873" w:author="Nicholas Weatherley" w:date="2019-03-10T21:19:00Z">
        <w:r>
          <w:rPr>
            <w:noProof/>
          </w:rPr>
          <w:fldChar w:fldCharType="end"/>
        </w:r>
      </w:ins>
    </w:p>
    <w:p w14:paraId="78B3E623" w14:textId="12391D39" w:rsidR="005A5DEC" w:rsidRDefault="005A5DEC">
      <w:pPr>
        <w:pStyle w:val="TableofFigures"/>
        <w:tabs>
          <w:tab w:val="right" w:leader="dot" w:pos="9499"/>
        </w:tabs>
        <w:rPr>
          <w:ins w:id="874" w:author="Nicholas Weatherley" w:date="2019-03-10T21:19:00Z"/>
          <w:rFonts w:asciiTheme="minorHAnsi" w:eastAsiaTheme="minorEastAsia" w:hAnsiTheme="minorHAnsi" w:cstheme="minorBidi"/>
          <w:smallCaps w:val="0"/>
          <w:noProof/>
          <w:sz w:val="24"/>
          <w:szCs w:val="24"/>
        </w:rPr>
      </w:pPr>
      <w:ins w:id="875" w:author="Nicholas Weatherley" w:date="2019-03-10T21:19:00Z">
        <w:r>
          <w:rPr>
            <w:noProof/>
          </w:rPr>
          <w:t>Figure 5.42 Scatterplot of CT parenchyma and LmD skew</w:t>
        </w:r>
        <w:r>
          <w:rPr>
            <w:noProof/>
          </w:rPr>
          <w:tab/>
        </w:r>
        <w:r>
          <w:rPr>
            <w:noProof/>
          </w:rPr>
          <w:fldChar w:fldCharType="begin"/>
        </w:r>
        <w:r>
          <w:rPr>
            <w:noProof/>
          </w:rPr>
          <w:instrText xml:space="preserve"> PAGEREF _Toc3145409 \h </w:instrText>
        </w:r>
      </w:ins>
      <w:ins w:id="876" w:author="Nicholas Weatherley" w:date="2019-03-10T21:20:00Z">
        <w:r>
          <w:rPr>
            <w:noProof/>
          </w:rPr>
        </w:r>
      </w:ins>
      <w:r>
        <w:rPr>
          <w:noProof/>
        </w:rPr>
        <w:fldChar w:fldCharType="separate"/>
      </w:r>
      <w:ins w:id="877" w:author="Nicholas Weatherley" w:date="2019-03-10T21:20:00Z">
        <w:r>
          <w:rPr>
            <w:noProof/>
          </w:rPr>
          <w:t>209</w:t>
        </w:r>
      </w:ins>
      <w:ins w:id="878" w:author="Nicholas Weatherley" w:date="2019-03-10T21:19:00Z">
        <w:r>
          <w:rPr>
            <w:noProof/>
          </w:rPr>
          <w:fldChar w:fldCharType="end"/>
        </w:r>
      </w:ins>
    </w:p>
    <w:p w14:paraId="2890D65C" w14:textId="4A26E4F6" w:rsidR="005A5DEC" w:rsidRDefault="005A5DEC">
      <w:pPr>
        <w:pStyle w:val="TableofFigures"/>
        <w:tabs>
          <w:tab w:val="right" w:leader="dot" w:pos="9499"/>
        </w:tabs>
        <w:rPr>
          <w:ins w:id="879" w:author="Nicholas Weatherley" w:date="2019-03-10T21:19:00Z"/>
          <w:rFonts w:asciiTheme="minorHAnsi" w:eastAsiaTheme="minorEastAsia" w:hAnsiTheme="minorHAnsi" w:cstheme="minorBidi"/>
          <w:smallCaps w:val="0"/>
          <w:noProof/>
          <w:sz w:val="24"/>
          <w:szCs w:val="24"/>
        </w:rPr>
      </w:pPr>
      <w:ins w:id="880" w:author="Nicholas Weatherley" w:date="2019-03-10T21:19:00Z">
        <w:r>
          <w:rPr>
            <w:noProof/>
          </w:rPr>
          <w:t>Figure 5.43: Smoking and DW-MRI summary metrics</w:t>
        </w:r>
        <w:r>
          <w:rPr>
            <w:noProof/>
          </w:rPr>
          <w:tab/>
        </w:r>
        <w:r>
          <w:rPr>
            <w:noProof/>
          </w:rPr>
          <w:fldChar w:fldCharType="begin"/>
        </w:r>
        <w:r>
          <w:rPr>
            <w:noProof/>
          </w:rPr>
          <w:instrText xml:space="preserve"> PAGEREF _Toc3145410 \h </w:instrText>
        </w:r>
      </w:ins>
      <w:ins w:id="881" w:author="Nicholas Weatherley" w:date="2019-03-10T21:20:00Z">
        <w:r>
          <w:rPr>
            <w:noProof/>
          </w:rPr>
        </w:r>
      </w:ins>
      <w:r>
        <w:rPr>
          <w:noProof/>
        </w:rPr>
        <w:fldChar w:fldCharType="separate"/>
      </w:r>
      <w:ins w:id="882" w:author="Nicholas Weatherley" w:date="2019-03-10T21:20:00Z">
        <w:r>
          <w:rPr>
            <w:noProof/>
          </w:rPr>
          <w:t>210</w:t>
        </w:r>
      </w:ins>
      <w:ins w:id="883" w:author="Nicholas Weatherley" w:date="2019-03-10T21:19:00Z">
        <w:r>
          <w:rPr>
            <w:noProof/>
          </w:rPr>
          <w:fldChar w:fldCharType="end"/>
        </w:r>
      </w:ins>
    </w:p>
    <w:p w14:paraId="577C54D2" w14:textId="3B38EB60" w:rsidR="005A5DEC" w:rsidRDefault="005A5DEC">
      <w:pPr>
        <w:pStyle w:val="TableofFigures"/>
        <w:tabs>
          <w:tab w:val="right" w:leader="dot" w:pos="9499"/>
        </w:tabs>
        <w:rPr>
          <w:ins w:id="884" w:author="Nicholas Weatherley" w:date="2019-03-10T21:19:00Z"/>
          <w:rFonts w:asciiTheme="minorHAnsi" w:eastAsiaTheme="minorEastAsia" w:hAnsiTheme="minorHAnsi" w:cstheme="minorBidi"/>
          <w:smallCaps w:val="0"/>
          <w:noProof/>
          <w:sz w:val="24"/>
          <w:szCs w:val="24"/>
        </w:rPr>
      </w:pPr>
      <w:ins w:id="885" w:author="Nicholas Weatherley" w:date="2019-03-10T21:19:00Z">
        <w:r>
          <w:rPr>
            <w:noProof/>
          </w:rPr>
          <w:t xml:space="preserve">Figure 5.44: Mean ADC from </w:t>
        </w:r>
        <w:r w:rsidRPr="00AB2685">
          <w:rPr>
            <w:noProof/>
            <w:vertAlign w:val="superscript"/>
          </w:rPr>
          <w:t>3</w:t>
        </w:r>
        <w:r>
          <w:rPr>
            <w:noProof/>
          </w:rPr>
          <w:t xml:space="preserve">He and </w:t>
        </w:r>
        <w:r w:rsidRPr="00AB2685">
          <w:rPr>
            <w:noProof/>
            <w:vertAlign w:val="superscript"/>
          </w:rPr>
          <w:t>129</w:t>
        </w:r>
        <w:r>
          <w:rPr>
            <w:noProof/>
          </w:rPr>
          <w:t>Xe</w:t>
        </w:r>
        <w:r>
          <w:rPr>
            <w:noProof/>
          </w:rPr>
          <w:tab/>
        </w:r>
        <w:r>
          <w:rPr>
            <w:noProof/>
          </w:rPr>
          <w:fldChar w:fldCharType="begin"/>
        </w:r>
        <w:r>
          <w:rPr>
            <w:noProof/>
          </w:rPr>
          <w:instrText xml:space="preserve"> PAGEREF _Toc3145411 \h </w:instrText>
        </w:r>
      </w:ins>
      <w:ins w:id="886" w:author="Nicholas Weatherley" w:date="2019-03-10T21:20:00Z">
        <w:r>
          <w:rPr>
            <w:noProof/>
          </w:rPr>
        </w:r>
      </w:ins>
      <w:r>
        <w:rPr>
          <w:noProof/>
        </w:rPr>
        <w:fldChar w:fldCharType="separate"/>
      </w:r>
      <w:ins w:id="887" w:author="Nicholas Weatherley" w:date="2019-03-10T21:20:00Z">
        <w:r>
          <w:rPr>
            <w:noProof/>
          </w:rPr>
          <w:t>211</w:t>
        </w:r>
      </w:ins>
      <w:ins w:id="888" w:author="Nicholas Weatherley" w:date="2019-03-10T21:19:00Z">
        <w:r>
          <w:rPr>
            <w:noProof/>
          </w:rPr>
          <w:fldChar w:fldCharType="end"/>
        </w:r>
      </w:ins>
    </w:p>
    <w:p w14:paraId="57CEEE7B" w14:textId="01D549F8" w:rsidR="005A5DEC" w:rsidRDefault="005A5DEC">
      <w:pPr>
        <w:pStyle w:val="TableofFigures"/>
        <w:tabs>
          <w:tab w:val="right" w:leader="dot" w:pos="9499"/>
        </w:tabs>
        <w:rPr>
          <w:ins w:id="889" w:author="Nicholas Weatherley" w:date="2019-03-10T21:19:00Z"/>
          <w:rFonts w:asciiTheme="minorHAnsi" w:eastAsiaTheme="minorEastAsia" w:hAnsiTheme="minorHAnsi" w:cstheme="minorBidi"/>
          <w:smallCaps w:val="0"/>
          <w:noProof/>
          <w:sz w:val="24"/>
          <w:szCs w:val="24"/>
        </w:rPr>
      </w:pPr>
      <w:ins w:id="890" w:author="Nicholas Weatherley" w:date="2019-03-10T21:19:00Z">
        <w:r>
          <w:rPr>
            <w:noProof/>
          </w:rPr>
          <w:t>Figure 5.45: Mean Lm</w:t>
        </w:r>
        <w:r w:rsidRPr="00AB2685">
          <w:rPr>
            <w:noProof/>
            <w:vertAlign w:val="subscript"/>
          </w:rPr>
          <w:t xml:space="preserve">D </w:t>
        </w:r>
        <w:r>
          <w:rPr>
            <w:noProof/>
          </w:rPr>
          <w:t xml:space="preserve">from </w:t>
        </w:r>
        <w:r w:rsidRPr="00AB2685">
          <w:rPr>
            <w:noProof/>
            <w:vertAlign w:val="superscript"/>
          </w:rPr>
          <w:t>3</w:t>
        </w:r>
        <w:r>
          <w:rPr>
            <w:noProof/>
          </w:rPr>
          <w:t xml:space="preserve">He and </w:t>
        </w:r>
        <w:r w:rsidRPr="00AB2685">
          <w:rPr>
            <w:noProof/>
            <w:vertAlign w:val="superscript"/>
          </w:rPr>
          <w:t>129</w:t>
        </w:r>
        <w:r>
          <w:rPr>
            <w:noProof/>
          </w:rPr>
          <w:t>Xe</w:t>
        </w:r>
        <w:r>
          <w:rPr>
            <w:noProof/>
          </w:rPr>
          <w:tab/>
        </w:r>
        <w:r>
          <w:rPr>
            <w:noProof/>
          </w:rPr>
          <w:fldChar w:fldCharType="begin"/>
        </w:r>
        <w:r>
          <w:rPr>
            <w:noProof/>
          </w:rPr>
          <w:instrText xml:space="preserve"> PAGEREF _Toc3145412 \h </w:instrText>
        </w:r>
      </w:ins>
      <w:ins w:id="891" w:author="Nicholas Weatherley" w:date="2019-03-10T21:20:00Z">
        <w:r>
          <w:rPr>
            <w:noProof/>
          </w:rPr>
        </w:r>
      </w:ins>
      <w:r>
        <w:rPr>
          <w:noProof/>
        </w:rPr>
        <w:fldChar w:fldCharType="separate"/>
      </w:r>
      <w:ins w:id="892" w:author="Nicholas Weatherley" w:date="2019-03-10T21:20:00Z">
        <w:r>
          <w:rPr>
            <w:noProof/>
          </w:rPr>
          <w:t>211</w:t>
        </w:r>
      </w:ins>
      <w:ins w:id="893" w:author="Nicholas Weatherley" w:date="2019-03-10T21:19:00Z">
        <w:r>
          <w:rPr>
            <w:noProof/>
          </w:rPr>
          <w:fldChar w:fldCharType="end"/>
        </w:r>
      </w:ins>
    </w:p>
    <w:p w14:paraId="389FB7A1" w14:textId="30D1927F" w:rsidR="005A5DEC" w:rsidRDefault="005A5DEC">
      <w:pPr>
        <w:pStyle w:val="TableofFigures"/>
        <w:tabs>
          <w:tab w:val="right" w:leader="dot" w:pos="9499"/>
        </w:tabs>
        <w:rPr>
          <w:ins w:id="894" w:author="Nicholas Weatherley" w:date="2019-03-10T21:19:00Z"/>
          <w:rFonts w:asciiTheme="minorHAnsi" w:eastAsiaTheme="minorEastAsia" w:hAnsiTheme="minorHAnsi" w:cstheme="minorBidi"/>
          <w:smallCaps w:val="0"/>
          <w:noProof/>
          <w:sz w:val="24"/>
          <w:szCs w:val="24"/>
        </w:rPr>
      </w:pPr>
      <w:ins w:id="895" w:author="Nicholas Weatherley" w:date="2019-03-10T21:19:00Z">
        <w:r>
          <w:rPr>
            <w:noProof/>
          </w:rPr>
          <w:t>Figure 5.46: Comparison of helium and xenon ADC maps - high ADC values</w:t>
        </w:r>
        <w:r>
          <w:rPr>
            <w:noProof/>
          </w:rPr>
          <w:tab/>
        </w:r>
        <w:r>
          <w:rPr>
            <w:noProof/>
          </w:rPr>
          <w:fldChar w:fldCharType="begin"/>
        </w:r>
        <w:r>
          <w:rPr>
            <w:noProof/>
          </w:rPr>
          <w:instrText xml:space="preserve"> PAGEREF _Toc3145413 \h </w:instrText>
        </w:r>
      </w:ins>
      <w:ins w:id="896" w:author="Nicholas Weatherley" w:date="2019-03-10T21:20:00Z">
        <w:r>
          <w:rPr>
            <w:noProof/>
          </w:rPr>
        </w:r>
      </w:ins>
      <w:r>
        <w:rPr>
          <w:noProof/>
        </w:rPr>
        <w:fldChar w:fldCharType="separate"/>
      </w:r>
      <w:ins w:id="897" w:author="Nicholas Weatherley" w:date="2019-03-10T21:20:00Z">
        <w:r>
          <w:rPr>
            <w:noProof/>
          </w:rPr>
          <w:t>212</w:t>
        </w:r>
      </w:ins>
      <w:ins w:id="898" w:author="Nicholas Weatherley" w:date="2019-03-10T21:19:00Z">
        <w:r>
          <w:rPr>
            <w:noProof/>
          </w:rPr>
          <w:fldChar w:fldCharType="end"/>
        </w:r>
      </w:ins>
    </w:p>
    <w:p w14:paraId="6254783F" w14:textId="3D19FC59" w:rsidR="005A5DEC" w:rsidRDefault="005A5DEC">
      <w:pPr>
        <w:pStyle w:val="TableofFigures"/>
        <w:tabs>
          <w:tab w:val="right" w:leader="dot" w:pos="9499"/>
        </w:tabs>
        <w:rPr>
          <w:ins w:id="899" w:author="Nicholas Weatherley" w:date="2019-03-10T21:19:00Z"/>
          <w:rFonts w:asciiTheme="minorHAnsi" w:eastAsiaTheme="minorEastAsia" w:hAnsiTheme="minorHAnsi" w:cstheme="minorBidi"/>
          <w:smallCaps w:val="0"/>
          <w:noProof/>
          <w:sz w:val="24"/>
          <w:szCs w:val="24"/>
        </w:rPr>
      </w:pPr>
      <w:ins w:id="900" w:author="Nicholas Weatherley" w:date="2019-03-10T21:19:00Z">
        <w:r>
          <w:rPr>
            <w:noProof/>
          </w:rPr>
          <w:lastRenderedPageBreak/>
          <w:t>Figure 5.47: Comparison of helium and xenon ADC maps - low ADC values</w:t>
        </w:r>
        <w:r>
          <w:rPr>
            <w:noProof/>
          </w:rPr>
          <w:tab/>
        </w:r>
        <w:r>
          <w:rPr>
            <w:noProof/>
          </w:rPr>
          <w:fldChar w:fldCharType="begin"/>
        </w:r>
        <w:r>
          <w:rPr>
            <w:noProof/>
          </w:rPr>
          <w:instrText xml:space="preserve"> PAGEREF _Toc3145414 \h </w:instrText>
        </w:r>
      </w:ins>
      <w:ins w:id="901" w:author="Nicholas Weatherley" w:date="2019-03-10T21:20:00Z">
        <w:r>
          <w:rPr>
            <w:noProof/>
          </w:rPr>
        </w:r>
      </w:ins>
      <w:r>
        <w:rPr>
          <w:noProof/>
        </w:rPr>
        <w:fldChar w:fldCharType="separate"/>
      </w:r>
      <w:ins w:id="902" w:author="Nicholas Weatherley" w:date="2019-03-10T21:20:00Z">
        <w:r>
          <w:rPr>
            <w:noProof/>
          </w:rPr>
          <w:t>212</w:t>
        </w:r>
      </w:ins>
      <w:ins w:id="903" w:author="Nicholas Weatherley" w:date="2019-03-10T21:19:00Z">
        <w:r>
          <w:rPr>
            <w:noProof/>
          </w:rPr>
          <w:fldChar w:fldCharType="end"/>
        </w:r>
      </w:ins>
    </w:p>
    <w:p w14:paraId="5D960424" w14:textId="15BD10C0" w:rsidR="005A5DEC" w:rsidRDefault="005A5DEC">
      <w:pPr>
        <w:pStyle w:val="TableofFigures"/>
        <w:tabs>
          <w:tab w:val="right" w:leader="dot" w:pos="9499"/>
        </w:tabs>
        <w:rPr>
          <w:ins w:id="904" w:author="Nicholas Weatherley" w:date="2019-03-10T21:19:00Z"/>
          <w:rFonts w:asciiTheme="minorHAnsi" w:eastAsiaTheme="minorEastAsia" w:hAnsiTheme="minorHAnsi" w:cstheme="minorBidi"/>
          <w:smallCaps w:val="0"/>
          <w:noProof/>
          <w:sz w:val="24"/>
          <w:szCs w:val="24"/>
        </w:rPr>
      </w:pPr>
      <w:ins w:id="905" w:author="Nicholas Weatherley" w:date="2019-03-10T21:19:00Z">
        <w:r>
          <w:rPr>
            <w:noProof/>
          </w:rPr>
          <w:t>Chapter 6</w:t>
        </w:r>
        <w:r>
          <w:rPr>
            <w:noProof/>
          </w:rPr>
          <w:tab/>
        </w:r>
        <w:r>
          <w:rPr>
            <w:noProof/>
          </w:rPr>
          <w:fldChar w:fldCharType="begin"/>
        </w:r>
        <w:r>
          <w:rPr>
            <w:noProof/>
          </w:rPr>
          <w:instrText xml:space="preserve"> PAGEREF _Toc3145415 \h </w:instrText>
        </w:r>
      </w:ins>
      <w:ins w:id="906" w:author="Nicholas Weatherley" w:date="2019-03-10T21:20:00Z">
        <w:r>
          <w:rPr>
            <w:noProof/>
          </w:rPr>
        </w:r>
      </w:ins>
      <w:r>
        <w:rPr>
          <w:noProof/>
        </w:rPr>
        <w:fldChar w:fldCharType="separate"/>
      </w:r>
      <w:ins w:id="907" w:author="Nicholas Weatherley" w:date="2019-03-10T21:20:00Z">
        <w:r>
          <w:rPr>
            <w:noProof/>
          </w:rPr>
          <w:t>219</w:t>
        </w:r>
      </w:ins>
      <w:ins w:id="908" w:author="Nicholas Weatherley" w:date="2019-03-10T21:19:00Z">
        <w:r>
          <w:rPr>
            <w:noProof/>
          </w:rPr>
          <w:fldChar w:fldCharType="end"/>
        </w:r>
      </w:ins>
    </w:p>
    <w:p w14:paraId="5F29D190" w14:textId="2ADB6F4E" w:rsidR="005A5DEC" w:rsidRDefault="005A5DEC">
      <w:pPr>
        <w:pStyle w:val="TableofFigures"/>
        <w:tabs>
          <w:tab w:val="right" w:leader="dot" w:pos="9499"/>
        </w:tabs>
        <w:rPr>
          <w:ins w:id="909" w:author="Nicholas Weatherley" w:date="2019-03-10T21:19:00Z"/>
          <w:rFonts w:asciiTheme="minorHAnsi" w:eastAsiaTheme="minorEastAsia" w:hAnsiTheme="minorHAnsi" w:cstheme="minorBidi"/>
          <w:smallCaps w:val="0"/>
          <w:noProof/>
          <w:sz w:val="24"/>
          <w:szCs w:val="24"/>
        </w:rPr>
      </w:pPr>
      <w:ins w:id="910" w:author="Nicholas Weatherley" w:date="2019-03-10T21:19:00Z">
        <w:r>
          <w:rPr>
            <w:noProof/>
          </w:rPr>
          <w:t>Figure 6.1: CSSR pulse sequence</w:t>
        </w:r>
        <w:r>
          <w:rPr>
            <w:noProof/>
          </w:rPr>
          <w:tab/>
        </w:r>
        <w:r>
          <w:rPr>
            <w:noProof/>
          </w:rPr>
          <w:fldChar w:fldCharType="begin"/>
        </w:r>
        <w:r>
          <w:rPr>
            <w:noProof/>
          </w:rPr>
          <w:instrText xml:space="preserve"> PAGEREF _Toc3145416 \h </w:instrText>
        </w:r>
      </w:ins>
      <w:ins w:id="911" w:author="Nicholas Weatherley" w:date="2019-03-10T21:20:00Z">
        <w:r>
          <w:rPr>
            <w:noProof/>
          </w:rPr>
        </w:r>
      </w:ins>
      <w:r>
        <w:rPr>
          <w:noProof/>
        </w:rPr>
        <w:fldChar w:fldCharType="separate"/>
      </w:r>
      <w:ins w:id="912" w:author="Nicholas Weatherley" w:date="2019-03-10T21:20:00Z">
        <w:r>
          <w:rPr>
            <w:noProof/>
          </w:rPr>
          <w:t>220</w:t>
        </w:r>
      </w:ins>
      <w:ins w:id="913" w:author="Nicholas Weatherley" w:date="2019-03-10T21:19:00Z">
        <w:r>
          <w:rPr>
            <w:noProof/>
          </w:rPr>
          <w:fldChar w:fldCharType="end"/>
        </w:r>
      </w:ins>
    </w:p>
    <w:p w14:paraId="62595E26" w14:textId="4F565DEC" w:rsidR="005A5DEC" w:rsidRDefault="005A5DEC">
      <w:pPr>
        <w:pStyle w:val="TableofFigures"/>
        <w:tabs>
          <w:tab w:val="right" w:leader="dot" w:pos="9499"/>
        </w:tabs>
        <w:rPr>
          <w:ins w:id="914" w:author="Nicholas Weatherley" w:date="2019-03-10T21:19:00Z"/>
          <w:rFonts w:asciiTheme="minorHAnsi" w:eastAsiaTheme="minorEastAsia" w:hAnsiTheme="minorHAnsi" w:cstheme="minorBidi"/>
          <w:smallCaps w:val="0"/>
          <w:noProof/>
          <w:sz w:val="24"/>
          <w:szCs w:val="24"/>
        </w:rPr>
      </w:pPr>
      <w:ins w:id="915" w:author="Nicholas Weatherley" w:date="2019-03-10T21:19:00Z">
        <w:r>
          <w:rPr>
            <w:noProof/>
          </w:rPr>
          <w:t>Figure 6.2: Patz and MOXE models of xenon diffusion</w:t>
        </w:r>
        <w:r>
          <w:rPr>
            <w:noProof/>
          </w:rPr>
          <w:tab/>
        </w:r>
        <w:r>
          <w:rPr>
            <w:noProof/>
          </w:rPr>
          <w:fldChar w:fldCharType="begin"/>
        </w:r>
        <w:r>
          <w:rPr>
            <w:noProof/>
          </w:rPr>
          <w:instrText xml:space="preserve"> PAGEREF _Toc3145417 \h </w:instrText>
        </w:r>
      </w:ins>
      <w:ins w:id="916" w:author="Nicholas Weatherley" w:date="2019-03-10T21:20:00Z">
        <w:r>
          <w:rPr>
            <w:noProof/>
          </w:rPr>
        </w:r>
      </w:ins>
      <w:r>
        <w:rPr>
          <w:noProof/>
        </w:rPr>
        <w:fldChar w:fldCharType="separate"/>
      </w:r>
      <w:ins w:id="917" w:author="Nicholas Weatherley" w:date="2019-03-10T21:20:00Z">
        <w:r>
          <w:rPr>
            <w:noProof/>
          </w:rPr>
          <w:t>223</w:t>
        </w:r>
      </w:ins>
      <w:ins w:id="918" w:author="Nicholas Weatherley" w:date="2019-03-10T21:19:00Z">
        <w:r>
          <w:rPr>
            <w:noProof/>
          </w:rPr>
          <w:fldChar w:fldCharType="end"/>
        </w:r>
      </w:ins>
    </w:p>
    <w:p w14:paraId="197DB3AB" w14:textId="572BE0D8" w:rsidR="005A5DEC" w:rsidRDefault="005A5DEC">
      <w:pPr>
        <w:pStyle w:val="TableofFigures"/>
        <w:tabs>
          <w:tab w:val="right" w:leader="dot" w:pos="9499"/>
        </w:tabs>
        <w:rPr>
          <w:ins w:id="919" w:author="Nicholas Weatherley" w:date="2019-03-10T21:19:00Z"/>
          <w:rFonts w:asciiTheme="minorHAnsi" w:eastAsiaTheme="minorEastAsia" w:hAnsiTheme="minorHAnsi" w:cstheme="minorBidi"/>
          <w:smallCaps w:val="0"/>
          <w:noProof/>
          <w:sz w:val="24"/>
          <w:szCs w:val="24"/>
        </w:rPr>
      </w:pPr>
      <w:ins w:id="920" w:author="Nicholas Weatherley" w:date="2019-03-10T21:19:00Z">
        <w:r>
          <w:rPr>
            <w:noProof/>
          </w:rPr>
          <w:t>Figure 6.3: CSSR code outputs</w:t>
        </w:r>
        <w:r>
          <w:rPr>
            <w:noProof/>
          </w:rPr>
          <w:tab/>
        </w:r>
        <w:r>
          <w:rPr>
            <w:noProof/>
          </w:rPr>
          <w:fldChar w:fldCharType="begin"/>
        </w:r>
        <w:r>
          <w:rPr>
            <w:noProof/>
          </w:rPr>
          <w:instrText xml:space="preserve"> PAGEREF _Toc3145418 \h </w:instrText>
        </w:r>
      </w:ins>
      <w:ins w:id="921" w:author="Nicholas Weatherley" w:date="2019-03-10T21:20:00Z">
        <w:r>
          <w:rPr>
            <w:noProof/>
          </w:rPr>
        </w:r>
      </w:ins>
      <w:r>
        <w:rPr>
          <w:noProof/>
        </w:rPr>
        <w:fldChar w:fldCharType="separate"/>
      </w:r>
      <w:ins w:id="922" w:author="Nicholas Weatherley" w:date="2019-03-10T21:20:00Z">
        <w:r>
          <w:rPr>
            <w:noProof/>
          </w:rPr>
          <w:t>223</w:t>
        </w:r>
      </w:ins>
      <w:ins w:id="923" w:author="Nicholas Weatherley" w:date="2019-03-10T21:19:00Z">
        <w:r>
          <w:rPr>
            <w:noProof/>
          </w:rPr>
          <w:fldChar w:fldCharType="end"/>
        </w:r>
      </w:ins>
    </w:p>
    <w:p w14:paraId="06627520" w14:textId="296B509A" w:rsidR="005A5DEC" w:rsidRDefault="005A5DEC">
      <w:pPr>
        <w:pStyle w:val="TableofFigures"/>
        <w:tabs>
          <w:tab w:val="right" w:leader="dot" w:pos="9499"/>
        </w:tabs>
        <w:rPr>
          <w:ins w:id="924" w:author="Nicholas Weatherley" w:date="2019-03-10T21:19:00Z"/>
          <w:rFonts w:asciiTheme="minorHAnsi" w:eastAsiaTheme="minorEastAsia" w:hAnsiTheme="minorHAnsi" w:cstheme="minorBidi"/>
          <w:smallCaps w:val="0"/>
          <w:noProof/>
          <w:sz w:val="24"/>
          <w:szCs w:val="24"/>
        </w:rPr>
      </w:pPr>
      <w:ins w:id="925" w:author="Nicholas Weatherley" w:date="2019-03-10T21:19:00Z">
        <w:r>
          <w:rPr>
            <w:noProof/>
          </w:rPr>
          <w:t>Figure 6.4: Effect of repetition time values on spectroscopy outcomes</w:t>
        </w:r>
        <w:r>
          <w:rPr>
            <w:noProof/>
          </w:rPr>
          <w:tab/>
        </w:r>
        <w:r>
          <w:rPr>
            <w:noProof/>
          </w:rPr>
          <w:fldChar w:fldCharType="begin"/>
        </w:r>
        <w:r>
          <w:rPr>
            <w:noProof/>
          </w:rPr>
          <w:instrText xml:space="preserve"> PAGEREF _Toc3145419 \h </w:instrText>
        </w:r>
      </w:ins>
      <w:ins w:id="926" w:author="Nicholas Weatherley" w:date="2019-03-10T21:20:00Z">
        <w:r>
          <w:rPr>
            <w:noProof/>
          </w:rPr>
        </w:r>
      </w:ins>
      <w:r>
        <w:rPr>
          <w:noProof/>
        </w:rPr>
        <w:fldChar w:fldCharType="separate"/>
      </w:r>
      <w:ins w:id="927" w:author="Nicholas Weatherley" w:date="2019-03-10T21:20:00Z">
        <w:r>
          <w:rPr>
            <w:noProof/>
          </w:rPr>
          <w:t>224</w:t>
        </w:r>
      </w:ins>
      <w:ins w:id="928" w:author="Nicholas Weatherley" w:date="2019-03-10T21:19:00Z">
        <w:r>
          <w:rPr>
            <w:noProof/>
          </w:rPr>
          <w:fldChar w:fldCharType="end"/>
        </w:r>
      </w:ins>
    </w:p>
    <w:p w14:paraId="0A34037A" w14:textId="649C0511" w:rsidR="005A5DEC" w:rsidRDefault="005A5DEC">
      <w:pPr>
        <w:pStyle w:val="TableofFigures"/>
        <w:tabs>
          <w:tab w:val="right" w:leader="dot" w:pos="9499"/>
        </w:tabs>
        <w:rPr>
          <w:ins w:id="929" w:author="Nicholas Weatherley" w:date="2019-03-10T21:19:00Z"/>
          <w:rFonts w:asciiTheme="minorHAnsi" w:eastAsiaTheme="minorEastAsia" w:hAnsiTheme="minorHAnsi" w:cstheme="minorBidi"/>
          <w:smallCaps w:val="0"/>
          <w:noProof/>
          <w:sz w:val="24"/>
          <w:szCs w:val="24"/>
        </w:rPr>
      </w:pPr>
      <w:ins w:id="930" w:author="Nicholas Weatherley" w:date="2019-03-10T21:19:00Z">
        <w:r>
          <w:rPr>
            <w:noProof/>
          </w:rPr>
          <w:t>Figure 6.5: Xenon high-resolution spectroscopy analysis</w:t>
        </w:r>
        <w:r>
          <w:rPr>
            <w:noProof/>
          </w:rPr>
          <w:tab/>
        </w:r>
        <w:r>
          <w:rPr>
            <w:noProof/>
          </w:rPr>
          <w:fldChar w:fldCharType="begin"/>
        </w:r>
        <w:r>
          <w:rPr>
            <w:noProof/>
          </w:rPr>
          <w:instrText xml:space="preserve"> PAGEREF _Toc3145420 \h </w:instrText>
        </w:r>
      </w:ins>
      <w:ins w:id="931" w:author="Nicholas Weatherley" w:date="2019-03-10T21:20:00Z">
        <w:r>
          <w:rPr>
            <w:noProof/>
          </w:rPr>
        </w:r>
      </w:ins>
      <w:r>
        <w:rPr>
          <w:noProof/>
        </w:rPr>
        <w:fldChar w:fldCharType="separate"/>
      </w:r>
      <w:ins w:id="932" w:author="Nicholas Weatherley" w:date="2019-03-10T21:20:00Z">
        <w:r>
          <w:rPr>
            <w:noProof/>
          </w:rPr>
          <w:t>225</w:t>
        </w:r>
      </w:ins>
      <w:ins w:id="933" w:author="Nicholas Weatherley" w:date="2019-03-10T21:19:00Z">
        <w:r>
          <w:rPr>
            <w:noProof/>
          </w:rPr>
          <w:fldChar w:fldCharType="end"/>
        </w:r>
      </w:ins>
    </w:p>
    <w:p w14:paraId="0876114D" w14:textId="1021C7EE" w:rsidR="005A5DEC" w:rsidRDefault="005A5DEC">
      <w:pPr>
        <w:pStyle w:val="TableofFigures"/>
        <w:tabs>
          <w:tab w:val="right" w:leader="dot" w:pos="9499"/>
        </w:tabs>
        <w:rPr>
          <w:ins w:id="934" w:author="Nicholas Weatherley" w:date="2019-03-10T21:19:00Z"/>
          <w:rFonts w:asciiTheme="minorHAnsi" w:eastAsiaTheme="minorEastAsia" w:hAnsiTheme="minorHAnsi" w:cstheme="minorBidi"/>
          <w:smallCaps w:val="0"/>
          <w:noProof/>
          <w:sz w:val="24"/>
          <w:szCs w:val="24"/>
        </w:rPr>
      </w:pPr>
      <w:ins w:id="935" w:author="Nicholas Weatherley" w:date="2019-03-10T21:19:00Z">
        <w:r>
          <w:rPr>
            <w:noProof/>
          </w:rPr>
          <w:t>Figure 6.6: Flow chart of participant study visits and CSSR sequences acquired.</w:t>
        </w:r>
        <w:r>
          <w:rPr>
            <w:noProof/>
          </w:rPr>
          <w:tab/>
        </w:r>
        <w:r>
          <w:rPr>
            <w:noProof/>
          </w:rPr>
          <w:fldChar w:fldCharType="begin"/>
        </w:r>
        <w:r>
          <w:rPr>
            <w:noProof/>
          </w:rPr>
          <w:instrText xml:space="preserve"> PAGEREF _Toc3145421 \h </w:instrText>
        </w:r>
      </w:ins>
      <w:ins w:id="936" w:author="Nicholas Weatherley" w:date="2019-03-10T21:20:00Z">
        <w:r>
          <w:rPr>
            <w:noProof/>
          </w:rPr>
        </w:r>
      </w:ins>
      <w:r>
        <w:rPr>
          <w:noProof/>
        </w:rPr>
        <w:fldChar w:fldCharType="separate"/>
      </w:r>
      <w:ins w:id="937" w:author="Nicholas Weatherley" w:date="2019-03-10T21:20:00Z">
        <w:r>
          <w:rPr>
            <w:noProof/>
          </w:rPr>
          <w:t>226</w:t>
        </w:r>
      </w:ins>
      <w:ins w:id="938" w:author="Nicholas Weatherley" w:date="2019-03-10T21:19:00Z">
        <w:r>
          <w:rPr>
            <w:noProof/>
          </w:rPr>
          <w:fldChar w:fldCharType="end"/>
        </w:r>
      </w:ins>
    </w:p>
    <w:p w14:paraId="3482705E" w14:textId="4BACE4DF" w:rsidR="005A5DEC" w:rsidRDefault="005A5DEC">
      <w:pPr>
        <w:pStyle w:val="TableofFigures"/>
        <w:tabs>
          <w:tab w:val="right" w:leader="dot" w:pos="9499"/>
        </w:tabs>
        <w:rPr>
          <w:ins w:id="939" w:author="Nicholas Weatherley" w:date="2019-03-10T21:19:00Z"/>
          <w:rFonts w:asciiTheme="minorHAnsi" w:eastAsiaTheme="minorEastAsia" w:hAnsiTheme="minorHAnsi" w:cstheme="minorBidi"/>
          <w:smallCaps w:val="0"/>
          <w:noProof/>
          <w:sz w:val="24"/>
          <w:szCs w:val="24"/>
        </w:rPr>
      </w:pPr>
      <w:ins w:id="940" w:author="Nicholas Weatherley" w:date="2019-03-10T21:19:00Z">
        <w:r>
          <w:rPr>
            <w:noProof/>
          </w:rPr>
          <w:t>Figure 6.7: Examples of signal to noise ratio from CSSR acquisitions</w:t>
        </w:r>
        <w:r>
          <w:rPr>
            <w:noProof/>
          </w:rPr>
          <w:tab/>
        </w:r>
        <w:r>
          <w:rPr>
            <w:noProof/>
          </w:rPr>
          <w:fldChar w:fldCharType="begin"/>
        </w:r>
        <w:r>
          <w:rPr>
            <w:noProof/>
          </w:rPr>
          <w:instrText xml:space="preserve"> PAGEREF _Toc3145422 \h </w:instrText>
        </w:r>
      </w:ins>
      <w:ins w:id="941" w:author="Nicholas Weatherley" w:date="2019-03-10T21:20:00Z">
        <w:r>
          <w:rPr>
            <w:noProof/>
          </w:rPr>
        </w:r>
      </w:ins>
      <w:r>
        <w:rPr>
          <w:noProof/>
        </w:rPr>
        <w:fldChar w:fldCharType="separate"/>
      </w:r>
      <w:ins w:id="942" w:author="Nicholas Weatherley" w:date="2019-03-10T21:20:00Z">
        <w:r>
          <w:rPr>
            <w:noProof/>
          </w:rPr>
          <w:t>227</w:t>
        </w:r>
      </w:ins>
      <w:ins w:id="943" w:author="Nicholas Weatherley" w:date="2019-03-10T21:19:00Z">
        <w:r>
          <w:rPr>
            <w:noProof/>
          </w:rPr>
          <w:fldChar w:fldCharType="end"/>
        </w:r>
      </w:ins>
    </w:p>
    <w:p w14:paraId="0B1DA53C" w14:textId="43B7EE3E" w:rsidR="005A5DEC" w:rsidRDefault="005A5DEC">
      <w:pPr>
        <w:pStyle w:val="TableofFigures"/>
        <w:tabs>
          <w:tab w:val="right" w:leader="dot" w:pos="9499"/>
        </w:tabs>
        <w:rPr>
          <w:ins w:id="944" w:author="Nicholas Weatherley" w:date="2019-03-10T21:19:00Z"/>
          <w:rFonts w:asciiTheme="minorHAnsi" w:eastAsiaTheme="minorEastAsia" w:hAnsiTheme="minorHAnsi" w:cstheme="minorBidi"/>
          <w:smallCaps w:val="0"/>
          <w:noProof/>
          <w:sz w:val="24"/>
          <w:szCs w:val="24"/>
        </w:rPr>
      </w:pPr>
      <w:ins w:id="945" w:author="Nicholas Weatherley" w:date="2019-03-10T21:19:00Z">
        <w:r>
          <w:rPr>
            <w:noProof/>
          </w:rPr>
          <w:t>Figure 6.8: Bland Altman plots of CSSR metrics (Patz model)</w:t>
        </w:r>
        <w:r>
          <w:rPr>
            <w:noProof/>
          </w:rPr>
          <w:tab/>
        </w:r>
        <w:r>
          <w:rPr>
            <w:noProof/>
          </w:rPr>
          <w:fldChar w:fldCharType="begin"/>
        </w:r>
        <w:r>
          <w:rPr>
            <w:noProof/>
          </w:rPr>
          <w:instrText xml:space="preserve"> PAGEREF _Toc3145423 \h </w:instrText>
        </w:r>
      </w:ins>
      <w:ins w:id="946" w:author="Nicholas Weatherley" w:date="2019-03-10T21:20:00Z">
        <w:r>
          <w:rPr>
            <w:noProof/>
          </w:rPr>
        </w:r>
      </w:ins>
      <w:r>
        <w:rPr>
          <w:noProof/>
        </w:rPr>
        <w:fldChar w:fldCharType="separate"/>
      </w:r>
      <w:ins w:id="947" w:author="Nicholas Weatherley" w:date="2019-03-10T21:20:00Z">
        <w:r>
          <w:rPr>
            <w:noProof/>
          </w:rPr>
          <w:t>229</w:t>
        </w:r>
      </w:ins>
      <w:ins w:id="948" w:author="Nicholas Weatherley" w:date="2019-03-10T21:19:00Z">
        <w:r>
          <w:rPr>
            <w:noProof/>
          </w:rPr>
          <w:fldChar w:fldCharType="end"/>
        </w:r>
      </w:ins>
    </w:p>
    <w:p w14:paraId="0B58B588" w14:textId="763BE8DE" w:rsidR="005A5DEC" w:rsidRDefault="005A5DEC">
      <w:pPr>
        <w:pStyle w:val="TableofFigures"/>
        <w:tabs>
          <w:tab w:val="right" w:leader="dot" w:pos="9499"/>
        </w:tabs>
        <w:rPr>
          <w:ins w:id="949" w:author="Nicholas Weatherley" w:date="2019-03-10T21:19:00Z"/>
          <w:rFonts w:asciiTheme="minorHAnsi" w:eastAsiaTheme="minorEastAsia" w:hAnsiTheme="minorHAnsi" w:cstheme="minorBidi"/>
          <w:smallCaps w:val="0"/>
          <w:noProof/>
          <w:sz w:val="24"/>
          <w:szCs w:val="24"/>
        </w:rPr>
      </w:pPr>
      <w:ins w:id="950" w:author="Nicholas Weatherley" w:date="2019-03-10T21:19:00Z">
        <w:r>
          <w:rPr>
            <w:noProof/>
          </w:rPr>
          <w:t>Figure 6.9: Bland Altman plots of CSSR metrics (MOXE model)</w:t>
        </w:r>
        <w:r>
          <w:rPr>
            <w:noProof/>
          </w:rPr>
          <w:tab/>
        </w:r>
        <w:r>
          <w:rPr>
            <w:noProof/>
          </w:rPr>
          <w:fldChar w:fldCharType="begin"/>
        </w:r>
        <w:r>
          <w:rPr>
            <w:noProof/>
          </w:rPr>
          <w:instrText xml:space="preserve"> PAGEREF _Toc3145424 \h </w:instrText>
        </w:r>
      </w:ins>
      <w:ins w:id="951" w:author="Nicholas Weatherley" w:date="2019-03-10T21:20:00Z">
        <w:r>
          <w:rPr>
            <w:noProof/>
          </w:rPr>
        </w:r>
      </w:ins>
      <w:r>
        <w:rPr>
          <w:noProof/>
        </w:rPr>
        <w:fldChar w:fldCharType="separate"/>
      </w:r>
      <w:ins w:id="952" w:author="Nicholas Weatherley" w:date="2019-03-10T21:20:00Z">
        <w:r>
          <w:rPr>
            <w:noProof/>
          </w:rPr>
          <w:t>230</w:t>
        </w:r>
      </w:ins>
      <w:ins w:id="953" w:author="Nicholas Weatherley" w:date="2019-03-10T21:19:00Z">
        <w:r>
          <w:rPr>
            <w:noProof/>
          </w:rPr>
          <w:fldChar w:fldCharType="end"/>
        </w:r>
      </w:ins>
    </w:p>
    <w:p w14:paraId="6538E7DD" w14:textId="1680C531" w:rsidR="005A5DEC" w:rsidRDefault="005A5DEC">
      <w:pPr>
        <w:pStyle w:val="TableofFigures"/>
        <w:tabs>
          <w:tab w:val="right" w:leader="dot" w:pos="9499"/>
        </w:tabs>
        <w:rPr>
          <w:ins w:id="954" w:author="Nicholas Weatherley" w:date="2019-03-10T21:19:00Z"/>
          <w:rFonts w:asciiTheme="minorHAnsi" w:eastAsiaTheme="minorEastAsia" w:hAnsiTheme="minorHAnsi" w:cstheme="minorBidi"/>
          <w:smallCaps w:val="0"/>
          <w:noProof/>
          <w:sz w:val="24"/>
          <w:szCs w:val="24"/>
        </w:rPr>
      </w:pPr>
      <w:ins w:id="955" w:author="Nicholas Weatherley" w:date="2019-03-10T21:19:00Z">
        <w:r>
          <w:rPr>
            <w:noProof/>
          </w:rPr>
          <w:t>Figure 6.10: CSSR model comparison</w:t>
        </w:r>
        <w:r>
          <w:rPr>
            <w:noProof/>
          </w:rPr>
          <w:tab/>
        </w:r>
        <w:r>
          <w:rPr>
            <w:noProof/>
          </w:rPr>
          <w:fldChar w:fldCharType="begin"/>
        </w:r>
        <w:r>
          <w:rPr>
            <w:noProof/>
          </w:rPr>
          <w:instrText xml:space="preserve"> PAGEREF _Toc3145425 \h </w:instrText>
        </w:r>
      </w:ins>
      <w:ins w:id="956" w:author="Nicholas Weatherley" w:date="2019-03-10T21:20:00Z">
        <w:r>
          <w:rPr>
            <w:noProof/>
          </w:rPr>
        </w:r>
      </w:ins>
      <w:r>
        <w:rPr>
          <w:noProof/>
        </w:rPr>
        <w:fldChar w:fldCharType="separate"/>
      </w:r>
      <w:ins w:id="957" w:author="Nicholas Weatherley" w:date="2019-03-10T21:20:00Z">
        <w:r>
          <w:rPr>
            <w:noProof/>
          </w:rPr>
          <w:t>230</w:t>
        </w:r>
      </w:ins>
      <w:ins w:id="958" w:author="Nicholas Weatherley" w:date="2019-03-10T21:19:00Z">
        <w:r>
          <w:rPr>
            <w:noProof/>
          </w:rPr>
          <w:fldChar w:fldCharType="end"/>
        </w:r>
      </w:ins>
    </w:p>
    <w:p w14:paraId="5323F1BC" w14:textId="4FDADC6A" w:rsidR="005A5DEC" w:rsidRDefault="005A5DEC">
      <w:pPr>
        <w:pStyle w:val="TableofFigures"/>
        <w:tabs>
          <w:tab w:val="right" w:leader="dot" w:pos="9499"/>
        </w:tabs>
        <w:rPr>
          <w:ins w:id="959" w:author="Nicholas Weatherley" w:date="2019-03-10T21:19:00Z"/>
          <w:rFonts w:asciiTheme="minorHAnsi" w:eastAsiaTheme="minorEastAsia" w:hAnsiTheme="minorHAnsi" w:cstheme="minorBidi"/>
          <w:smallCaps w:val="0"/>
          <w:noProof/>
          <w:sz w:val="24"/>
          <w:szCs w:val="24"/>
        </w:rPr>
      </w:pPr>
      <w:ins w:id="960" w:author="Nicholas Weatherley" w:date="2019-03-10T21:19:00Z">
        <w:r>
          <w:rPr>
            <w:noProof/>
          </w:rPr>
          <w:t>Figure 6.11: Baseline CSSR Patz correlations with T</w:t>
        </w:r>
        <w:r w:rsidRPr="00AB2685">
          <w:rPr>
            <w:noProof/>
            <w:vertAlign w:val="subscript"/>
          </w:rPr>
          <w:t>LCO</w:t>
        </w:r>
        <w:r>
          <w:rPr>
            <w:noProof/>
          </w:rPr>
          <w:tab/>
        </w:r>
        <w:r>
          <w:rPr>
            <w:noProof/>
          </w:rPr>
          <w:fldChar w:fldCharType="begin"/>
        </w:r>
        <w:r>
          <w:rPr>
            <w:noProof/>
          </w:rPr>
          <w:instrText xml:space="preserve"> PAGEREF _Toc3145426 \h </w:instrText>
        </w:r>
      </w:ins>
      <w:ins w:id="961" w:author="Nicholas Weatherley" w:date="2019-03-10T21:20:00Z">
        <w:r>
          <w:rPr>
            <w:noProof/>
          </w:rPr>
        </w:r>
      </w:ins>
      <w:r>
        <w:rPr>
          <w:noProof/>
        </w:rPr>
        <w:fldChar w:fldCharType="separate"/>
      </w:r>
      <w:ins w:id="962" w:author="Nicholas Weatherley" w:date="2019-03-10T21:20:00Z">
        <w:r>
          <w:rPr>
            <w:noProof/>
          </w:rPr>
          <w:t>232</w:t>
        </w:r>
      </w:ins>
      <w:ins w:id="963" w:author="Nicholas Weatherley" w:date="2019-03-10T21:19:00Z">
        <w:r>
          <w:rPr>
            <w:noProof/>
          </w:rPr>
          <w:fldChar w:fldCharType="end"/>
        </w:r>
      </w:ins>
    </w:p>
    <w:p w14:paraId="24FD9B15" w14:textId="14B7EE9D" w:rsidR="005A5DEC" w:rsidRDefault="005A5DEC">
      <w:pPr>
        <w:pStyle w:val="TableofFigures"/>
        <w:tabs>
          <w:tab w:val="right" w:leader="dot" w:pos="9499"/>
        </w:tabs>
        <w:rPr>
          <w:ins w:id="964" w:author="Nicholas Weatherley" w:date="2019-03-10T21:19:00Z"/>
          <w:rFonts w:asciiTheme="minorHAnsi" w:eastAsiaTheme="minorEastAsia" w:hAnsiTheme="minorHAnsi" w:cstheme="minorBidi"/>
          <w:smallCaps w:val="0"/>
          <w:noProof/>
          <w:sz w:val="24"/>
          <w:szCs w:val="24"/>
        </w:rPr>
      </w:pPr>
      <w:ins w:id="965" w:author="Nicholas Weatherley" w:date="2019-03-10T21:19:00Z">
        <w:r>
          <w:rPr>
            <w:noProof/>
          </w:rPr>
          <w:t>Figure 6.12: Baseline CSSR MOXE correlations with T</w:t>
        </w:r>
        <w:r w:rsidRPr="00AB2685">
          <w:rPr>
            <w:noProof/>
            <w:vertAlign w:val="subscript"/>
          </w:rPr>
          <w:t>LCO</w:t>
        </w:r>
        <w:r>
          <w:rPr>
            <w:noProof/>
          </w:rPr>
          <w:tab/>
        </w:r>
        <w:r>
          <w:rPr>
            <w:noProof/>
          </w:rPr>
          <w:fldChar w:fldCharType="begin"/>
        </w:r>
        <w:r>
          <w:rPr>
            <w:noProof/>
          </w:rPr>
          <w:instrText xml:space="preserve"> PAGEREF _Toc3145427 \h </w:instrText>
        </w:r>
      </w:ins>
      <w:ins w:id="966" w:author="Nicholas Weatherley" w:date="2019-03-10T21:20:00Z">
        <w:r>
          <w:rPr>
            <w:noProof/>
          </w:rPr>
        </w:r>
      </w:ins>
      <w:r>
        <w:rPr>
          <w:noProof/>
        </w:rPr>
        <w:fldChar w:fldCharType="separate"/>
      </w:r>
      <w:ins w:id="967" w:author="Nicholas Weatherley" w:date="2019-03-10T21:20:00Z">
        <w:r>
          <w:rPr>
            <w:noProof/>
          </w:rPr>
          <w:t>233</w:t>
        </w:r>
      </w:ins>
      <w:ins w:id="968" w:author="Nicholas Weatherley" w:date="2019-03-10T21:19:00Z">
        <w:r>
          <w:rPr>
            <w:noProof/>
          </w:rPr>
          <w:fldChar w:fldCharType="end"/>
        </w:r>
      </w:ins>
    </w:p>
    <w:p w14:paraId="303329AE" w14:textId="318A0021" w:rsidR="005A5DEC" w:rsidRDefault="005A5DEC">
      <w:pPr>
        <w:pStyle w:val="TableofFigures"/>
        <w:tabs>
          <w:tab w:val="right" w:leader="dot" w:pos="9499"/>
        </w:tabs>
        <w:rPr>
          <w:ins w:id="969" w:author="Nicholas Weatherley" w:date="2019-03-10T21:19:00Z"/>
          <w:rFonts w:asciiTheme="minorHAnsi" w:eastAsiaTheme="minorEastAsia" w:hAnsiTheme="minorHAnsi" w:cstheme="minorBidi"/>
          <w:smallCaps w:val="0"/>
          <w:noProof/>
          <w:sz w:val="24"/>
          <w:szCs w:val="24"/>
        </w:rPr>
      </w:pPr>
      <w:ins w:id="970" w:author="Nicholas Weatherley" w:date="2019-03-10T21:19:00Z">
        <w:r>
          <w:rPr>
            <w:noProof/>
          </w:rPr>
          <w:t>Figure 6.13: Six-month CSSR metric correlations</w:t>
        </w:r>
        <w:r>
          <w:rPr>
            <w:noProof/>
          </w:rPr>
          <w:tab/>
        </w:r>
        <w:r>
          <w:rPr>
            <w:noProof/>
          </w:rPr>
          <w:fldChar w:fldCharType="begin"/>
        </w:r>
        <w:r>
          <w:rPr>
            <w:noProof/>
          </w:rPr>
          <w:instrText xml:space="preserve"> PAGEREF _Toc3145428 \h </w:instrText>
        </w:r>
      </w:ins>
      <w:ins w:id="971" w:author="Nicholas Weatherley" w:date="2019-03-10T21:20:00Z">
        <w:r>
          <w:rPr>
            <w:noProof/>
          </w:rPr>
        </w:r>
      </w:ins>
      <w:r>
        <w:rPr>
          <w:noProof/>
        </w:rPr>
        <w:fldChar w:fldCharType="separate"/>
      </w:r>
      <w:ins w:id="972" w:author="Nicholas Weatherley" w:date="2019-03-10T21:20:00Z">
        <w:r>
          <w:rPr>
            <w:noProof/>
          </w:rPr>
          <w:t>234</w:t>
        </w:r>
      </w:ins>
      <w:ins w:id="973" w:author="Nicholas Weatherley" w:date="2019-03-10T21:19:00Z">
        <w:r>
          <w:rPr>
            <w:noProof/>
          </w:rPr>
          <w:fldChar w:fldCharType="end"/>
        </w:r>
      </w:ins>
    </w:p>
    <w:p w14:paraId="35D2C2C4" w14:textId="1FF11112" w:rsidR="005A5DEC" w:rsidRDefault="005A5DEC">
      <w:pPr>
        <w:pStyle w:val="TableofFigures"/>
        <w:tabs>
          <w:tab w:val="right" w:leader="dot" w:pos="9499"/>
        </w:tabs>
        <w:rPr>
          <w:ins w:id="974" w:author="Nicholas Weatherley" w:date="2019-03-10T21:19:00Z"/>
          <w:rFonts w:asciiTheme="minorHAnsi" w:eastAsiaTheme="minorEastAsia" w:hAnsiTheme="minorHAnsi" w:cstheme="minorBidi"/>
          <w:smallCaps w:val="0"/>
          <w:noProof/>
          <w:sz w:val="24"/>
          <w:szCs w:val="24"/>
        </w:rPr>
      </w:pPr>
      <w:ins w:id="975" w:author="Nicholas Weatherley" w:date="2019-03-10T21:19:00Z">
        <w:r>
          <w:rPr>
            <w:noProof/>
          </w:rPr>
          <w:t>Figure 6.14: Six-month change in CSSR metrics</w:t>
        </w:r>
        <w:r>
          <w:rPr>
            <w:noProof/>
          </w:rPr>
          <w:tab/>
        </w:r>
        <w:r>
          <w:rPr>
            <w:noProof/>
          </w:rPr>
          <w:fldChar w:fldCharType="begin"/>
        </w:r>
        <w:r>
          <w:rPr>
            <w:noProof/>
          </w:rPr>
          <w:instrText xml:space="preserve"> PAGEREF _Toc3145429 \h </w:instrText>
        </w:r>
      </w:ins>
      <w:ins w:id="976" w:author="Nicholas Weatherley" w:date="2019-03-10T21:20:00Z">
        <w:r>
          <w:rPr>
            <w:noProof/>
          </w:rPr>
        </w:r>
      </w:ins>
      <w:r>
        <w:rPr>
          <w:noProof/>
        </w:rPr>
        <w:fldChar w:fldCharType="separate"/>
      </w:r>
      <w:ins w:id="977" w:author="Nicholas Weatherley" w:date="2019-03-10T21:20:00Z">
        <w:r>
          <w:rPr>
            <w:noProof/>
          </w:rPr>
          <w:t>234</w:t>
        </w:r>
      </w:ins>
      <w:ins w:id="978" w:author="Nicholas Weatherley" w:date="2019-03-10T21:19:00Z">
        <w:r>
          <w:rPr>
            <w:noProof/>
          </w:rPr>
          <w:fldChar w:fldCharType="end"/>
        </w:r>
      </w:ins>
    </w:p>
    <w:p w14:paraId="7186A8C6" w14:textId="0000FBCF" w:rsidR="005A5DEC" w:rsidRDefault="005A5DEC">
      <w:pPr>
        <w:pStyle w:val="TableofFigures"/>
        <w:tabs>
          <w:tab w:val="right" w:leader="dot" w:pos="9499"/>
        </w:tabs>
        <w:rPr>
          <w:ins w:id="979" w:author="Nicholas Weatherley" w:date="2019-03-10T21:19:00Z"/>
          <w:rFonts w:asciiTheme="minorHAnsi" w:eastAsiaTheme="minorEastAsia" w:hAnsiTheme="minorHAnsi" w:cstheme="minorBidi"/>
          <w:smallCaps w:val="0"/>
          <w:noProof/>
          <w:sz w:val="24"/>
          <w:szCs w:val="24"/>
        </w:rPr>
      </w:pPr>
      <w:ins w:id="980" w:author="Nicholas Weatherley" w:date="2019-03-10T21:19:00Z">
        <w:r>
          <w:rPr>
            <w:noProof/>
          </w:rPr>
          <w:t>Figure 6.15: Xenon high resolution spectroscopy participant flow</w:t>
        </w:r>
        <w:r>
          <w:rPr>
            <w:noProof/>
          </w:rPr>
          <w:tab/>
        </w:r>
        <w:r>
          <w:rPr>
            <w:noProof/>
          </w:rPr>
          <w:fldChar w:fldCharType="begin"/>
        </w:r>
        <w:r>
          <w:rPr>
            <w:noProof/>
          </w:rPr>
          <w:instrText xml:space="preserve"> PAGEREF _Toc3145430 \h </w:instrText>
        </w:r>
      </w:ins>
      <w:ins w:id="981" w:author="Nicholas Weatherley" w:date="2019-03-10T21:20:00Z">
        <w:r>
          <w:rPr>
            <w:noProof/>
          </w:rPr>
        </w:r>
      </w:ins>
      <w:r>
        <w:rPr>
          <w:noProof/>
        </w:rPr>
        <w:fldChar w:fldCharType="separate"/>
      </w:r>
      <w:ins w:id="982" w:author="Nicholas Weatherley" w:date="2019-03-10T21:20:00Z">
        <w:r>
          <w:rPr>
            <w:noProof/>
          </w:rPr>
          <w:t>237</w:t>
        </w:r>
      </w:ins>
      <w:ins w:id="983" w:author="Nicholas Weatherley" w:date="2019-03-10T21:19:00Z">
        <w:r>
          <w:rPr>
            <w:noProof/>
          </w:rPr>
          <w:fldChar w:fldCharType="end"/>
        </w:r>
      </w:ins>
    </w:p>
    <w:p w14:paraId="5605B062" w14:textId="4764E6C2" w:rsidR="005A5DEC" w:rsidRDefault="005A5DEC">
      <w:pPr>
        <w:pStyle w:val="TableofFigures"/>
        <w:tabs>
          <w:tab w:val="right" w:leader="dot" w:pos="9499"/>
        </w:tabs>
        <w:rPr>
          <w:ins w:id="984" w:author="Nicholas Weatherley" w:date="2019-03-10T21:19:00Z"/>
          <w:rFonts w:asciiTheme="minorHAnsi" w:eastAsiaTheme="minorEastAsia" w:hAnsiTheme="minorHAnsi" w:cstheme="minorBidi"/>
          <w:smallCaps w:val="0"/>
          <w:noProof/>
          <w:sz w:val="24"/>
          <w:szCs w:val="24"/>
        </w:rPr>
      </w:pPr>
      <w:ins w:id="985" w:author="Nicholas Weatherley" w:date="2019-03-10T21:19:00Z">
        <w:r>
          <w:rPr>
            <w:noProof/>
          </w:rPr>
          <w:t xml:space="preserve">Figure 6.16: Example high-resolution </w:t>
        </w:r>
        <w:r w:rsidRPr="00AB2685">
          <w:rPr>
            <w:noProof/>
            <w:vertAlign w:val="superscript"/>
          </w:rPr>
          <w:t>129</w:t>
        </w:r>
        <w:r>
          <w:rPr>
            <w:noProof/>
          </w:rPr>
          <w:t>Xe spectra and RBC:TP ratios</w:t>
        </w:r>
        <w:r>
          <w:rPr>
            <w:noProof/>
          </w:rPr>
          <w:tab/>
        </w:r>
        <w:r>
          <w:rPr>
            <w:noProof/>
          </w:rPr>
          <w:fldChar w:fldCharType="begin"/>
        </w:r>
        <w:r>
          <w:rPr>
            <w:noProof/>
          </w:rPr>
          <w:instrText xml:space="preserve"> PAGEREF _Toc3145431 \h </w:instrText>
        </w:r>
      </w:ins>
      <w:ins w:id="986" w:author="Nicholas Weatherley" w:date="2019-03-10T21:20:00Z">
        <w:r>
          <w:rPr>
            <w:noProof/>
          </w:rPr>
        </w:r>
      </w:ins>
      <w:r>
        <w:rPr>
          <w:noProof/>
        </w:rPr>
        <w:fldChar w:fldCharType="separate"/>
      </w:r>
      <w:ins w:id="987" w:author="Nicholas Weatherley" w:date="2019-03-10T21:20:00Z">
        <w:r>
          <w:rPr>
            <w:noProof/>
          </w:rPr>
          <w:t>238</w:t>
        </w:r>
      </w:ins>
      <w:ins w:id="988" w:author="Nicholas Weatherley" w:date="2019-03-10T21:19:00Z">
        <w:r>
          <w:rPr>
            <w:noProof/>
          </w:rPr>
          <w:fldChar w:fldCharType="end"/>
        </w:r>
      </w:ins>
    </w:p>
    <w:p w14:paraId="334C9491" w14:textId="0FEA7F5B" w:rsidR="005A5DEC" w:rsidRDefault="005A5DEC">
      <w:pPr>
        <w:pStyle w:val="TableofFigures"/>
        <w:tabs>
          <w:tab w:val="right" w:leader="dot" w:pos="9499"/>
        </w:tabs>
        <w:rPr>
          <w:ins w:id="989" w:author="Nicholas Weatherley" w:date="2019-03-10T21:19:00Z"/>
          <w:rFonts w:asciiTheme="minorHAnsi" w:eastAsiaTheme="minorEastAsia" w:hAnsiTheme="minorHAnsi" w:cstheme="minorBidi"/>
          <w:smallCaps w:val="0"/>
          <w:noProof/>
          <w:sz w:val="24"/>
          <w:szCs w:val="24"/>
        </w:rPr>
      </w:pPr>
      <w:ins w:id="990" w:author="Nicholas Weatherley" w:date="2019-03-10T21:19:00Z">
        <w:r>
          <w:rPr>
            <w:noProof/>
          </w:rPr>
          <w:t>Figure 6.17: Primary study outcome analysis for baseline RBC:TP</w:t>
        </w:r>
        <w:r>
          <w:rPr>
            <w:noProof/>
          </w:rPr>
          <w:tab/>
        </w:r>
        <w:r>
          <w:rPr>
            <w:noProof/>
          </w:rPr>
          <w:fldChar w:fldCharType="begin"/>
        </w:r>
        <w:r>
          <w:rPr>
            <w:noProof/>
          </w:rPr>
          <w:instrText xml:space="preserve"> PAGEREF _Toc3145432 \h </w:instrText>
        </w:r>
      </w:ins>
      <w:ins w:id="991" w:author="Nicholas Weatherley" w:date="2019-03-10T21:20:00Z">
        <w:r>
          <w:rPr>
            <w:noProof/>
          </w:rPr>
        </w:r>
      </w:ins>
      <w:r>
        <w:rPr>
          <w:noProof/>
        </w:rPr>
        <w:fldChar w:fldCharType="separate"/>
      </w:r>
      <w:ins w:id="992" w:author="Nicholas Weatherley" w:date="2019-03-10T21:20:00Z">
        <w:r>
          <w:rPr>
            <w:noProof/>
          </w:rPr>
          <w:t>238</w:t>
        </w:r>
      </w:ins>
      <w:ins w:id="993" w:author="Nicholas Weatherley" w:date="2019-03-10T21:19:00Z">
        <w:r>
          <w:rPr>
            <w:noProof/>
          </w:rPr>
          <w:fldChar w:fldCharType="end"/>
        </w:r>
      </w:ins>
    </w:p>
    <w:p w14:paraId="1BEC46E9" w14:textId="77FFC4C6" w:rsidR="005A5DEC" w:rsidRDefault="005A5DEC">
      <w:pPr>
        <w:pStyle w:val="TableofFigures"/>
        <w:tabs>
          <w:tab w:val="right" w:leader="dot" w:pos="9499"/>
        </w:tabs>
        <w:rPr>
          <w:ins w:id="994" w:author="Nicholas Weatherley" w:date="2019-03-10T21:19:00Z"/>
          <w:rFonts w:asciiTheme="minorHAnsi" w:eastAsiaTheme="minorEastAsia" w:hAnsiTheme="minorHAnsi" w:cstheme="minorBidi"/>
          <w:smallCaps w:val="0"/>
          <w:noProof/>
          <w:sz w:val="24"/>
          <w:szCs w:val="24"/>
        </w:rPr>
      </w:pPr>
      <w:ins w:id="995" w:author="Nicholas Weatherley" w:date="2019-03-10T21:19:00Z">
        <w:r>
          <w:rPr>
            <w:noProof/>
          </w:rPr>
          <w:t>Figure 6.18: Bland Altman plots of interobserver repeatability analysis of RBC:TP</w:t>
        </w:r>
        <w:r>
          <w:rPr>
            <w:noProof/>
          </w:rPr>
          <w:tab/>
        </w:r>
        <w:r>
          <w:rPr>
            <w:noProof/>
          </w:rPr>
          <w:fldChar w:fldCharType="begin"/>
        </w:r>
        <w:r>
          <w:rPr>
            <w:noProof/>
          </w:rPr>
          <w:instrText xml:space="preserve"> PAGEREF _Toc3145433 \h </w:instrText>
        </w:r>
      </w:ins>
      <w:ins w:id="996" w:author="Nicholas Weatherley" w:date="2019-03-10T21:20:00Z">
        <w:r>
          <w:rPr>
            <w:noProof/>
          </w:rPr>
        </w:r>
      </w:ins>
      <w:r>
        <w:rPr>
          <w:noProof/>
        </w:rPr>
        <w:fldChar w:fldCharType="separate"/>
      </w:r>
      <w:ins w:id="997" w:author="Nicholas Weatherley" w:date="2019-03-10T21:20:00Z">
        <w:r>
          <w:rPr>
            <w:noProof/>
          </w:rPr>
          <w:t>239</w:t>
        </w:r>
      </w:ins>
      <w:ins w:id="998" w:author="Nicholas Weatherley" w:date="2019-03-10T21:19:00Z">
        <w:r>
          <w:rPr>
            <w:noProof/>
          </w:rPr>
          <w:fldChar w:fldCharType="end"/>
        </w:r>
      </w:ins>
    </w:p>
    <w:p w14:paraId="52691004" w14:textId="0392140A" w:rsidR="005A5DEC" w:rsidRDefault="005A5DEC">
      <w:pPr>
        <w:pStyle w:val="TableofFigures"/>
        <w:tabs>
          <w:tab w:val="right" w:leader="dot" w:pos="9499"/>
        </w:tabs>
        <w:rPr>
          <w:ins w:id="999" w:author="Nicholas Weatherley" w:date="2019-03-10T21:19:00Z"/>
          <w:rFonts w:asciiTheme="minorHAnsi" w:eastAsiaTheme="minorEastAsia" w:hAnsiTheme="minorHAnsi" w:cstheme="minorBidi"/>
          <w:smallCaps w:val="0"/>
          <w:noProof/>
          <w:sz w:val="24"/>
          <w:szCs w:val="24"/>
        </w:rPr>
      </w:pPr>
      <w:ins w:id="1000" w:author="Nicholas Weatherley" w:date="2019-03-10T21:19:00Z">
        <w:r>
          <w:rPr>
            <w:noProof/>
          </w:rPr>
          <w:t>Figure 6.19: Bland Altman plots of interscan repeatability analysis of RBC:TP</w:t>
        </w:r>
        <w:r>
          <w:rPr>
            <w:noProof/>
          </w:rPr>
          <w:tab/>
        </w:r>
        <w:r>
          <w:rPr>
            <w:noProof/>
          </w:rPr>
          <w:fldChar w:fldCharType="begin"/>
        </w:r>
        <w:r>
          <w:rPr>
            <w:noProof/>
          </w:rPr>
          <w:instrText xml:space="preserve"> PAGEREF _Toc3145434 \h </w:instrText>
        </w:r>
      </w:ins>
      <w:ins w:id="1001" w:author="Nicholas Weatherley" w:date="2019-03-10T21:20:00Z">
        <w:r>
          <w:rPr>
            <w:noProof/>
          </w:rPr>
        </w:r>
      </w:ins>
      <w:r>
        <w:rPr>
          <w:noProof/>
        </w:rPr>
        <w:fldChar w:fldCharType="separate"/>
      </w:r>
      <w:ins w:id="1002" w:author="Nicholas Weatherley" w:date="2019-03-10T21:20:00Z">
        <w:r>
          <w:rPr>
            <w:noProof/>
          </w:rPr>
          <w:t>240</w:t>
        </w:r>
      </w:ins>
      <w:ins w:id="1003" w:author="Nicholas Weatherley" w:date="2019-03-10T21:19:00Z">
        <w:r>
          <w:rPr>
            <w:noProof/>
          </w:rPr>
          <w:fldChar w:fldCharType="end"/>
        </w:r>
      </w:ins>
    </w:p>
    <w:p w14:paraId="23984C36" w14:textId="2F97BDCE" w:rsidR="005A5DEC" w:rsidRDefault="005A5DEC">
      <w:pPr>
        <w:pStyle w:val="TableofFigures"/>
        <w:tabs>
          <w:tab w:val="right" w:leader="dot" w:pos="9499"/>
        </w:tabs>
        <w:rPr>
          <w:ins w:id="1004" w:author="Nicholas Weatherley" w:date="2019-03-10T21:19:00Z"/>
          <w:rFonts w:asciiTheme="minorHAnsi" w:eastAsiaTheme="minorEastAsia" w:hAnsiTheme="minorHAnsi" w:cstheme="minorBidi"/>
          <w:smallCaps w:val="0"/>
          <w:noProof/>
          <w:sz w:val="24"/>
          <w:szCs w:val="24"/>
        </w:rPr>
      </w:pPr>
      <w:ins w:id="1005" w:author="Nicholas Weatherley" w:date="2019-03-10T21:19:00Z">
        <w:r>
          <w:rPr>
            <w:noProof/>
          </w:rPr>
          <w:t>Figure 6.20: Bland Altman plots of long and short repetition time repeatability analysis of RBC:TP</w:t>
        </w:r>
        <w:r>
          <w:rPr>
            <w:noProof/>
          </w:rPr>
          <w:tab/>
        </w:r>
        <w:r>
          <w:rPr>
            <w:noProof/>
          </w:rPr>
          <w:fldChar w:fldCharType="begin"/>
        </w:r>
        <w:r>
          <w:rPr>
            <w:noProof/>
          </w:rPr>
          <w:instrText xml:space="preserve"> PAGEREF _Toc3145435 \h </w:instrText>
        </w:r>
      </w:ins>
      <w:ins w:id="1006" w:author="Nicholas Weatherley" w:date="2019-03-10T21:20:00Z">
        <w:r>
          <w:rPr>
            <w:noProof/>
          </w:rPr>
        </w:r>
      </w:ins>
      <w:r>
        <w:rPr>
          <w:noProof/>
        </w:rPr>
        <w:fldChar w:fldCharType="separate"/>
      </w:r>
      <w:ins w:id="1007" w:author="Nicholas Weatherley" w:date="2019-03-10T21:20:00Z">
        <w:r>
          <w:rPr>
            <w:noProof/>
          </w:rPr>
          <w:t>240</w:t>
        </w:r>
      </w:ins>
      <w:ins w:id="1008" w:author="Nicholas Weatherley" w:date="2019-03-10T21:19:00Z">
        <w:r>
          <w:rPr>
            <w:noProof/>
          </w:rPr>
          <w:fldChar w:fldCharType="end"/>
        </w:r>
      </w:ins>
    </w:p>
    <w:p w14:paraId="24B07688" w14:textId="5577496B" w:rsidR="005A5DEC" w:rsidRDefault="005A5DEC">
      <w:pPr>
        <w:pStyle w:val="TableofFigures"/>
        <w:tabs>
          <w:tab w:val="right" w:leader="dot" w:pos="9499"/>
        </w:tabs>
        <w:rPr>
          <w:ins w:id="1009" w:author="Nicholas Weatherley" w:date="2019-03-10T21:19:00Z"/>
          <w:rFonts w:asciiTheme="minorHAnsi" w:eastAsiaTheme="minorEastAsia" w:hAnsiTheme="minorHAnsi" w:cstheme="minorBidi"/>
          <w:smallCaps w:val="0"/>
          <w:noProof/>
          <w:sz w:val="24"/>
          <w:szCs w:val="24"/>
        </w:rPr>
      </w:pPr>
      <w:ins w:id="1010" w:author="Nicholas Weatherley" w:date="2019-03-10T21:19:00Z">
        <w:r>
          <w:rPr>
            <w:noProof/>
          </w:rPr>
          <w:t>Figure 6.21: Scatterplots of significant RBC:TP correlations at baseline</w:t>
        </w:r>
        <w:r>
          <w:rPr>
            <w:noProof/>
          </w:rPr>
          <w:tab/>
        </w:r>
        <w:r>
          <w:rPr>
            <w:noProof/>
          </w:rPr>
          <w:fldChar w:fldCharType="begin"/>
        </w:r>
        <w:r>
          <w:rPr>
            <w:noProof/>
          </w:rPr>
          <w:instrText xml:space="preserve"> PAGEREF _Toc3145436 \h </w:instrText>
        </w:r>
      </w:ins>
      <w:ins w:id="1011" w:author="Nicholas Weatherley" w:date="2019-03-10T21:20:00Z">
        <w:r>
          <w:rPr>
            <w:noProof/>
          </w:rPr>
        </w:r>
      </w:ins>
      <w:r>
        <w:rPr>
          <w:noProof/>
        </w:rPr>
        <w:fldChar w:fldCharType="separate"/>
      </w:r>
      <w:ins w:id="1012" w:author="Nicholas Weatherley" w:date="2019-03-10T21:20:00Z">
        <w:r>
          <w:rPr>
            <w:noProof/>
          </w:rPr>
          <w:t>242</w:t>
        </w:r>
      </w:ins>
      <w:ins w:id="1013" w:author="Nicholas Weatherley" w:date="2019-03-10T21:19:00Z">
        <w:r>
          <w:rPr>
            <w:noProof/>
          </w:rPr>
          <w:fldChar w:fldCharType="end"/>
        </w:r>
      </w:ins>
    </w:p>
    <w:p w14:paraId="20BFFAC0" w14:textId="5F2A18C2" w:rsidR="005A5DEC" w:rsidRDefault="005A5DEC">
      <w:pPr>
        <w:pStyle w:val="TableofFigures"/>
        <w:tabs>
          <w:tab w:val="right" w:leader="dot" w:pos="9499"/>
        </w:tabs>
        <w:rPr>
          <w:ins w:id="1014" w:author="Nicholas Weatherley" w:date="2019-03-10T21:19:00Z"/>
          <w:rFonts w:asciiTheme="minorHAnsi" w:eastAsiaTheme="minorEastAsia" w:hAnsiTheme="minorHAnsi" w:cstheme="minorBidi"/>
          <w:smallCaps w:val="0"/>
          <w:noProof/>
          <w:sz w:val="24"/>
          <w:szCs w:val="24"/>
        </w:rPr>
      </w:pPr>
      <w:ins w:id="1015" w:author="Nicholas Weatherley" w:date="2019-03-10T21:19:00Z">
        <w:r>
          <w:rPr>
            <w:noProof/>
          </w:rPr>
          <w:t>Figure 6.22: Box and Whiskers plots of RBC:TP and GAP</w:t>
        </w:r>
        <w:r>
          <w:rPr>
            <w:noProof/>
          </w:rPr>
          <w:tab/>
        </w:r>
        <w:r>
          <w:rPr>
            <w:noProof/>
          </w:rPr>
          <w:fldChar w:fldCharType="begin"/>
        </w:r>
        <w:r>
          <w:rPr>
            <w:noProof/>
          </w:rPr>
          <w:instrText xml:space="preserve"> PAGEREF _Toc3145437 \h </w:instrText>
        </w:r>
      </w:ins>
      <w:ins w:id="1016" w:author="Nicholas Weatherley" w:date="2019-03-10T21:20:00Z">
        <w:r>
          <w:rPr>
            <w:noProof/>
          </w:rPr>
        </w:r>
      </w:ins>
      <w:r>
        <w:rPr>
          <w:noProof/>
        </w:rPr>
        <w:fldChar w:fldCharType="separate"/>
      </w:r>
      <w:ins w:id="1017" w:author="Nicholas Weatherley" w:date="2019-03-10T21:20:00Z">
        <w:r>
          <w:rPr>
            <w:noProof/>
          </w:rPr>
          <w:t>243</w:t>
        </w:r>
      </w:ins>
      <w:ins w:id="1018" w:author="Nicholas Weatherley" w:date="2019-03-10T21:19:00Z">
        <w:r>
          <w:rPr>
            <w:noProof/>
          </w:rPr>
          <w:fldChar w:fldCharType="end"/>
        </w:r>
      </w:ins>
    </w:p>
    <w:p w14:paraId="00036C33" w14:textId="3A3A0080" w:rsidR="005A5DEC" w:rsidRDefault="005A5DEC">
      <w:pPr>
        <w:pStyle w:val="TableofFigures"/>
        <w:tabs>
          <w:tab w:val="right" w:leader="dot" w:pos="9499"/>
        </w:tabs>
        <w:rPr>
          <w:ins w:id="1019" w:author="Nicholas Weatherley" w:date="2019-03-10T21:19:00Z"/>
          <w:rFonts w:asciiTheme="minorHAnsi" w:eastAsiaTheme="minorEastAsia" w:hAnsiTheme="minorHAnsi" w:cstheme="minorBidi"/>
          <w:smallCaps w:val="0"/>
          <w:noProof/>
          <w:sz w:val="24"/>
          <w:szCs w:val="24"/>
        </w:rPr>
      </w:pPr>
      <w:ins w:id="1020" w:author="Nicholas Weatherley" w:date="2019-03-10T21:19:00Z">
        <w:r>
          <w:rPr>
            <w:noProof/>
          </w:rPr>
          <w:t>Figure 6.23: Scatterplots of significant RBC:TP correlations at six months</w:t>
        </w:r>
        <w:r>
          <w:rPr>
            <w:noProof/>
          </w:rPr>
          <w:tab/>
        </w:r>
        <w:r>
          <w:rPr>
            <w:noProof/>
          </w:rPr>
          <w:fldChar w:fldCharType="begin"/>
        </w:r>
        <w:r>
          <w:rPr>
            <w:noProof/>
          </w:rPr>
          <w:instrText xml:space="preserve"> PAGEREF _Toc3145438 \h </w:instrText>
        </w:r>
      </w:ins>
      <w:ins w:id="1021" w:author="Nicholas Weatherley" w:date="2019-03-10T21:20:00Z">
        <w:r>
          <w:rPr>
            <w:noProof/>
          </w:rPr>
        </w:r>
      </w:ins>
      <w:r>
        <w:rPr>
          <w:noProof/>
        </w:rPr>
        <w:fldChar w:fldCharType="separate"/>
      </w:r>
      <w:ins w:id="1022" w:author="Nicholas Weatherley" w:date="2019-03-10T21:20:00Z">
        <w:r>
          <w:rPr>
            <w:noProof/>
          </w:rPr>
          <w:t>244</w:t>
        </w:r>
      </w:ins>
      <w:ins w:id="1023" w:author="Nicholas Weatherley" w:date="2019-03-10T21:19:00Z">
        <w:r>
          <w:rPr>
            <w:noProof/>
          </w:rPr>
          <w:fldChar w:fldCharType="end"/>
        </w:r>
      </w:ins>
    </w:p>
    <w:p w14:paraId="1E5A88D7" w14:textId="69E98D2B" w:rsidR="005A5DEC" w:rsidRDefault="005A5DEC">
      <w:pPr>
        <w:pStyle w:val="TableofFigures"/>
        <w:tabs>
          <w:tab w:val="right" w:leader="dot" w:pos="9499"/>
        </w:tabs>
        <w:rPr>
          <w:ins w:id="1024" w:author="Nicholas Weatherley" w:date="2019-03-10T21:19:00Z"/>
          <w:rFonts w:asciiTheme="minorHAnsi" w:eastAsiaTheme="minorEastAsia" w:hAnsiTheme="minorHAnsi" w:cstheme="minorBidi"/>
          <w:smallCaps w:val="0"/>
          <w:noProof/>
          <w:sz w:val="24"/>
          <w:szCs w:val="24"/>
        </w:rPr>
      </w:pPr>
      <w:ins w:id="1025" w:author="Nicholas Weatherley" w:date="2019-03-10T21:19:00Z">
        <w:r>
          <w:rPr>
            <w:noProof/>
          </w:rPr>
          <w:t>Figure 6.24: Box and Whiskers plots of RBC:TP and GAP at six months</w:t>
        </w:r>
        <w:r>
          <w:rPr>
            <w:noProof/>
          </w:rPr>
          <w:tab/>
        </w:r>
        <w:r>
          <w:rPr>
            <w:noProof/>
          </w:rPr>
          <w:fldChar w:fldCharType="begin"/>
        </w:r>
        <w:r>
          <w:rPr>
            <w:noProof/>
          </w:rPr>
          <w:instrText xml:space="preserve"> PAGEREF _Toc3145439 \h </w:instrText>
        </w:r>
      </w:ins>
      <w:ins w:id="1026" w:author="Nicholas Weatherley" w:date="2019-03-10T21:20:00Z">
        <w:r>
          <w:rPr>
            <w:noProof/>
          </w:rPr>
        </w:r>
      </w:ins>
      <w:r>
        <w:rPr>
          <w:noProof/>
        </w:rPr>
        <w:fldChar w:fldCharType="separate"/>
      </w:r>
      <w:ins w:id="1027" w:author="Nicholas Weatherley" w:date="2019-03-10T21:20:00Z">
        <w:r>
          <w:rPr>
            <w:noProof/>
          </w:rPr>
          <w:t>245</w:t>
        </w:r>
      </w:ins>
      <w:ins w:id="1028" w:author="Nicholas Weatherley" w:date="2019-03-10T21:19:00Z">
        <w:r>
          <w:rPr>
            <w:noProof/>
          </w:rPr>
          <w:fldChar w:fldCharType="end"/>
        </w:r>
      </w:ins>
    </w:p>
    <w:p w14:paraId="12406F4F" w14:textId="3978AB6A" w:rsidR="005A5DEC" w:rsidRDefault="005A5DEC">
      <w:pPr>
        <w:pStyle w:val="TableofFigures"/>
        <w:tabs>
          <w:tab w:val="right" w:leader="dot" w:pos="9499"/>
        </w:tabs>
        <w:rPr>
          <w:ins w:id="1029" w:author="Nicholas Weatherley" w:date="2019-03-10T21:19:00Z"/>
          <w:rFonts w:asciiTheme="minorHAnsi" w:eastAsiaTheme="minorEastAsia" w:hAnsiTheme="minorHAnsi" w:cstheme="minorBidi"/>
          <w:smallCaps w:val="0"/>
          <w:noProof/>
          <w:sz w:val="24"/>
          <w:szCs w:val="24"/>
        </w:rPr>
      </w:pPr>
      <w:ins w:id="1030" w:author="Nicholas Weatherley" w:date="2019-03-10T21:19:00Z">
        <w:r>
          <w:rPr>
            <w:noProof/>
          </w:rPr>
          <w:t>Figure 6.25: RBC:TP change over six-month follow-up</w:t>
        </w:r>
        <w:r>
          <w:rPr>
            <w:noProof/>
          </w:rPr>
          <w:tab/>
        </w:r>
        <w:r>
          <w:rPr>
            <w:noProof/>
          </w:rPr>
          <w:fldChar w:fldCharType="begin"/>
        </w:r>
        <w:r>
          <w:rPr>
            <w:noProof/>
          </w:rPr>
          <w:instrText xml:space="preserve"> PAGEREF _Toc3145440 \h </w:instrText>
        </w:r>
      </w:ins>
      <w:ins w:id="1031" w:author="Nicholas Weatherley" w:date="2019-03-10T21:20:00Z">
        <w:r>
          <w:rPr>
            <w:noProof/>
          </w:rPr>
        </w:r>
      </w:ins>
      <w:r>
        <w:rPr>
          <w:noProof/>
        </w:rPr>
        <w:fldChar w:fldCharType="separate"/>
      </w:r>
      <w:ins w:id="1032" w:author="Nicholas Weatherley" w:date="2019-03-10T21:20:00Z">
        <w:r>
          <w:rPr>
            <w:noProof/>
          </w:rPr>
          <w:t>245</w:t>
        </w:r>
      </w:ins>
      <w:ins w:id="1033" w:author="Nicholas Weatherley" w:date="2019-03-10T21:19:00Z">
        <w:r>
          <w:rPr>
            <w:noProof/>
          </w:rPr>
          <w:fldChar w:fldCharType="end"/>
        </w:r>
      </w:ins>
    </w:p>
    <w:p w14:paraId="4CFAEAC6" w14:textId="24F93D15" w:rsidR="005A5DEC" w:rsidRDefault="005A5DEC">
      <w:pPr>
        <w:pStyle w:val="TableofFigures"/>
        <w:tabs>
          <w:tab w:val="right" w:leader="dot" w:pos="9499"/>
        </w:tabs>
        <w:rPr>
          <w:ins w:id="1034" w:author="Nicholas Weatherley" w:date="2019-03-10T21:19:00Z"/>
          <w:rFonts w:asciiTheme="minorHAnsi" w:eastAsiaTheme="minorEastAsia" w:hAnsiTheme="minorHAnsi" w:cstheme="minorBidi"/>
          <w:smallCaps w:val="0"/>
          <w:noProof/>
          <w:sz w:val="24"/>
          <w:szCs w:val="24"/>
        </w:rPr>
      </w:pPr>
      <w:ins w:id="1035" w:author="Nicholas Weatherley" w:date="2019-03-10T21:19:00Z">
        <w:r>
          <w:rPr>
            <w:noProof/>
          </w:rPr>
          <w:t>Figure 6.26: Correlation between proportional changes in PFTs and RBC:TP over six months</w:t>
        </w:r>
        <w:r>
          <w:rPr>
            <w:noProof/>
          </w:rPr>
          <w:tab/>
        </w:r>
        <w:r>
          <w:rPr>
            <w:noProof/>
          </w:rPr>
          <w:fldChar w:fldCharType="begin"/>
        </w:r>
        <w:r>
          <w:rPr>
            <w:noProof/>
          </w:rPr>
          <w:instrText xml:space="preserve"> PAGEREF _Toc3145441 \h </w:instrText>
        </w:r>
      </w:ins>
      <w:ins w:id="1036" w:author="Nicholas Weatherley" w:date="2019-03-10T21:20:00Z">
        <w:r>
          <w:rPr>
            <w:noProof/>
          </w:rPr>
        </w:r>
      </w:ins>
      <w:r>
        <w:rPr>
          <w:noProof/>
        </w:rPr>
        <w:fldChar w:fldCharType="separate"/>
      </w:r>
      <w:ins w:id="1037" w:author="Nicholas Weatherley" w:date="2019-03-10T21:20:00Z">
        <w:r>
          <w:rPr>
            <w:noProof/>
          </w:rPr>
          <w:t>246</w:t>
        </w:r>
      </w:ins>
      <w:ins w:id="1038" w:author="Nicholas Weatherley" w:date="2019-03-10T21:19:00Z">
        <w:r>
          <w:rPr>
            <w:noProof/>
          </w:rPr>
          <w:fldChar w:fldCharType="end"/>
        </w:r>
      </w:ins>
    </w:p>
    <w:p w14:paraId="510D918C" w14:textId="544B99AE" w:rsidR="005A5DEC" w:rsidRDefault="005A5DEC">
      <w:pPr>
        <w:pStyle w:val="TableofFigures"/>
        <w:tabs>
          <w:tab w:val="right" w:leader="dot" w:pos="9499"/>
        </w:tabs>
        <w:rPr>
          <w:ins w:id="1039" w:author="Nicholas Weatherley" w:date="2019-03-10T21:19:00Z"/>
          <w:rFonts w:asciiTheme="minorHAnsi" w:eastAsiaTheme="minorEastAsia" w:hAnsiTheme="minorHAnsi" w:cstheme="minorBidi"/>
          <w:smallCaps w:val="0"/>
          <w:noProof/>
          <w:sz w:val="24"/>
          <w:szCs w:val="24"/>
        </w:rPr>
      </w:pPr>
      <w:ins w:id="1040" w:author="Nicholas Weatherley" w:date="2019-03-10T21:19:00Z">
        <w:r>
          <w:rPr>
            <w:noProof/>
          </w:rPr>
          <w:t>Figure 6.27: Scatterplots of twelve-month RBC:TP correlations with PFTs</w:t>
        </w:r>
        <w:r>
          <w:rPr>
            <w:noProof/>
          </w:rPr>
          <w:tab/>
        </w:r>
        <w:r>
          <w:rPr>
            <w:noProof/>
          </w:rPr>
          <w:fldChar w:fldCharType="begin"/>
        </w:r>
        <w:r>
          <w:rPr>
            <w:noProof/>
          </w:rPr>
          <w:instrText xml:space="preserve"> PAGEREF _Toc3145442 \h </w:instrText>
        </w:r>
      </w:ins>
      <w:ins w:id="1041" w:author="Nicholas Weatherley" w:date="2019-03-10T21:20:00Z">
        <w:r>
          <w:rPr>
            <w:noProof/>
          </w:rPr>
        </w:r>
      </w:ins>
      <w:r>
        <w:rPr>
          <w:noProof/>
        </w:rPr>
        <w:fldChar w:fldCharType="separate"/>
      </w:r>
      <w:ins w:id="1042" w:author="Nicholas Weatherley" w:date="2019-03-10T21:20:00Z">
        <w:r>
          <w:rPr>
            <w:noProof/>
          </w:rPr>
          <w:t>248</w:t>
        </w:r>
      </w:ins>
      <w:ins w:id="1043" w:author="Nicholas Weatherley" w:date="2019-03-10T21:19:00Z">
        <w:r>
          <w:rPr>
            <w:noProof/>
          </w:rPr>
          <w:fldChar w:fldCharType="end"/>
        </w:r>
      </w:ins>
    </w:p>
    <w:p w14:paraId="10958154" w14:textId="01561E15" w:rsidR="005A5DEC" w:rsidRDefault="005A5DEC">
      <w:pPr>
        <w:pStyle w:val="TableofFigures"/>
        <w:tabs>
          <w:tab w:val="right" w:leader="dot" w:pos="9499"/>
        </w:tabs>
        <w:rPr>
          <w:ins w:id="1044" w:author="Nicholas Weatherley" w:date="2019-03-10T21:19:00Z"/>
          <w:rFonts w:asciiTheme="minorHAnsi" w:eastAsiaTheme="minorEastAsia" w:hAnsiTheme="minorHAnsi" w:cstheme="minorBidi"/>
          <w:smallCaps w:val="0"/>
          <w:noProof/>
          <w:sz w:val="24"/>
          <w:szCs w:val="24"/>
        </w:rPr>
      </w:pPr>
      <w:ins w:id="1045" w:author="Nicholas Weatherley" w:date="2019-03-10T21:19:00Z">
        <w:r>
          <w:rPr>
            <w:noProof/>
          </w:rPr>
          <w:t>Figure 6.28: RBC:TP changes over visit intervals</w:t>
        </w:r>
        <w:r>
          <w:rPr>
            <w:noProof/>
          </w:rPr>
          <w:tab/>
        </w:r>
        <w:r>
          <w:rPr>
            <w:noProof/>
          </w:rPr>
          <w:fldChar w:fldCharType="begin"/>
        </w:r>
        <w:r>
          <w:rPr>
            <w:noProof/>
          </w:rPr>
          <w:instrText xml:space="preserve"> PAGEREF _Toc3145443 \h </w:instrText>
        </w:r>
      </w:ins>
      <w:ins w:id="1046" w:author="Nicholas Weatherley" w:date="2019-03-10T21:20:00Z">
        <w:r>
          <w:rPr>
            <w:noProof/>
          </w:rPr>
        </w:r>
      </w:ins>
      <w:r>
        <w:rPr>
          <w:noProof/>
        </w:rPr>
        <w:fldChar w:fldCharType="separate"/>
      </w:r>
      <w:ins w:id="1047" w:author="Nicholas Weatherley" w:date="2019-03-10T21:20:00Z">
        <w:r>
          <w:rPr>
            <w:noProof/>
          </w:rPr>
          <w:t>249</w:t>
        </w:r>
      </w:ins>
      <w:ins w:id="1048" w:author="Nicholas Weatherley" w:date="2019-03-10T21:19:00Z">
        <w:r>
          <w:rPr>
            <w:noProof/>
          </w:rPr>
          <w:fldChar w:fldCharType="end"/>
        </w:r>
      </w:ins>
    </w:p>
    <w:p w14:paraId="528F2258" w14:textId="09E639EF" w:rsidR="005A5DEC" w:rsidRDefault="005A5DEC">
      <w:pPr>
        <w:pStyle w:val="TableofFigures"/>
        <w:tabs>
          <w:tab w:val="right" w:leader="dot" w:pos="9499"/>
        </w:tabs>
        <w:rPr>
          <w:ins w:id="1049" w:author="Nicholas Weatherley" w:date="2019-03-10T21:19:00Z"/>
          <w:rFonts w:asciiTheme="minorHAnsi" w:eastAsiaTheme="minorEastAsia" w:hAnsiTheme="minorHAnsi" w:cstheme="minorBidi"/>
          <w:smallCaps w:val="0"/>
          <w:noProof/>
          <w:sz w:val="24"/>
          <w:szCs w:val="24"/>
        </w:rPr>
      </w:pPr>
      <w:ins w:id="1050" w:author="Nicholas Weatherley" w:date="2019-03-10T21:19:00Z">
        <w:r>
          <w:rPr>
            <w:noProof/>
          </w:rPr>
          <w:t>Chapter 7</w:t>
        </w:r>
        <w:r>
          <w:rPr>
            <w:noProof/>
          </w:rPr>
          <w:tab/>
        </w:r>
        <w:r>
          <w:rPr>
            <w:noProof/>
          </w:rPr>
          <w:fldChar w:fldCharType="begin"/>
        </w:r>
        <w:r>
          <w:rPr>
            <w:noProof/>
          </w:rPr>
          <w:instrText xml:space="preserve"> PAGEREF _Toc3145444 \h </w:instrText>
        </w:r>
      </w:ins>
      <w:ins w:id="1051" w:author="Nicholas Weatherley" w:date="2019-03-10T21:20:00Z">
        <w:r>
          <w:rPr>
            <w:noProof/>
          </w:rPr>
        </w:r>
      </w:ins>
      <w:r>
        <w:rPr>
          <w:noProof/>
        </w:rPr>
        <w:fldChar w:fldCharType="separate"/>
      </w:r>
      <w:ins w:id="1052" w:author="Nicholas Weatherley" w:date="2019-03-10T21:20:00Z">
        <w:r>
          <w:rPr>
            <w:noProof/>
          </w:rPr>
          <w:t>259</w:t>
        </w:r>
      </w:ins>
      <w:ins w:id="1053" w:author="Nicholas Weatherley" w:date="2019-03-10T21:19:00Z">
        <w:r>
          <w:rPr>
            <w:noProof/>
          </w:rPr>
          <w:fldChar w:fldCharType="end"/>
        </w:r>
      </w:ins>
    </w:p>
    <w:p w14:paraId="582577F6" w14:textId="776543EF" w:rsidR="005A5DEC" w:rsidRDefault="005A5DEC">
      <w:pPr>
        <w:pStyle w:val="TableofFigures"/>
        <w:tabs>
          <w:tab w:val="right" w:leader="dot" w:pos="9499"/>
        </w:tabs>
        <w:rPr>
          <w:ins w:id="1054" w:author="Nicholas Weatherley" w:date="2019-03-10T21:19:00Z"/>
          <w:rFonts w:asciiTheme="minorHAnsi" w:eastAsiaTheme="minorEastAsia" w:hAnsiTheme="minorHAnsi" w:cstheme="minorBidi"/>
          <w:smallCaps w:val="0"/>
          <w:noProof/>
          <w:sz w:val="24"/>
          <w:szCs w:val="24"/>
        </w:rPr>
      </w:pPr>
      <w:ins w:id="1055" w:author="Nicholas Weatherley" w:date="2019-03-10T21:19:00Z">
        <w:r>
          <w:rPr>
            <w:noProof/>
          </w:rPr>
          <w:t>Figure 7.1 DCE-MRI participant flow chart</w:t>
        </w:r>
        <w:r>
          <w:rPr>
            <w:noProof/>
          </w:rPr>
          <w:tab/>
        </w:r>
        <w:r>
          <w:rPr>
            <w:noProof/>
          </w:rPr>
          <w:fldChar w:fldCharType="begin"/>
        </w:r>
        <w:r>
          <w:rPr>
            <w:noProof/>
          </w:rPr>
          <w:instrText xml:space="preserve"> PAGEREF _Toc3145445 \h </w:instrText>
        </w:r>
      </w:ins>
      <w:ins w:id="1056" w:author="Nicholas Weatherley" w:date="2019-03-10T21:20:00Z">
        <w:r>
          <w:rPr>
            <w:noProof/>
          </w:rPr>
        </w:r>
      </w:ins>
      <w:r>
        <w:rPr>
          <w:noProof/>
        </w:rPr>
        <w:fldChar w:fldCharType="separate"/>
      </w:r>
      <w:ins w:id="1057" w:author="Nicholas Weatherley" w:date="2019-03-10T21:20:00Z">
        <w:r>
          <w:rPr>
            <w:noProof/>
          </w:rPr>
          <w:t>261</w:t>
        </w:r>
      </w:ins>
      <w:ins w:id="1058" w:author="Nicholas Weatherley" w:date="2019-03-10T21:19:00Z">
        <w:r>
          <w:rPr>
            <w:noProof/>
          </w:rPr>
          <w:fldChar w:fldCharType="end"/>
        </w:r>
      </w:ins>
    </w:p>
    <w:p w14:paraId="30780B15" w14:textId="57D4133D" w:rsidR="005A5DEC" w:rsidRDefault="005A5DEC">
      <w:pPr>
        <w:pStyle w:val="TableofFigures"/>
        <w:tabs>
          <w:tab w:val="right" w:leader="dot" w:pos="9499"/>
        </w:tabs>
        <w:rPr>
          <w:ins w:id="1059" w:author="Nicholas Weatherley" w:date="2019-03-10T21:19:00Z"/>
          <w:rFonts w:asciiTheme="minorHAnsi" w:eastAsiaTheme="minorEastAsia" w:hAnsiTheme="minorHAnsi" w:cstheme="minorBidi"/>
          <w:smallCaps w:val="0"/>
          <w:noProof/>
          <w:sz w:val="24"/>
          <w:szCs w:val="24"/>
        </w:rPr>
      </w:pPr>
      <w:ins w:id="1060" w:author="Nicholas Weatherley" w:date="2019-03-10T21:19:00Z">
        <w:r>
          <w:rPr>
            <w:noProof/>
          </w:rPr>
          <w:lastRenderedPageBreak/>
          <w:t>Figure 7.2: Generating a pulmonary artery input function</w:t>
        </w:r>
        <w:r>
          <w:rPr>
            <w:noProof/>
          </w:rPr>
          <w:tab/>
        </w:r>
        <w:r>
          <w:rPr>
            <w:noProof/>
          </w:rPr>
          <w:fldChar w:fldCharType="begin"/>
        </w:r>
        <w:r>
          <w:rPr>
            <w:noProof/>
          </w:rPr>
          <w:instrText xml:space="preserve"> PAGEREF _Toc3145446 \h </w:instrText>
        </w:r>
      </w:ins>
      <w:ins w:id="1061" w:author="Nicholas Weatherley" w:date="2019-03-10T21:20:00Z">
        <w:r>
          <w:rPr>
            <w:noProof/>
          </w:rPr>
        </w:r>
      </w:ins>
      <w:r>
        <w:rPr>
          <w:noProof/>
        </w:rPr>
        <w:fldChar w:fldCharType="separate"/>
      </w:r>
      <w:ins w:id="1062" w:author="Nicholas Weatherley" w:date="2019-03-10T21:20:00Z">
        <w:r>
          <w:rPr>
            <w:noProof/>
          </w:rPr>
          <w:t>263</w:t>
        </w:r>
      </w:ins>
      <w:ins w:id="1063" w:author="Nicholas Weatherley" w:date="2019-03-10T21:19:00Z">
        <w:r>
          <w:rPr>
            <w:noProof/>
          </w:rPr>
          <w:fldChar w:fldCharType="end"/>
        </w:r>
      </w:ins>
    </w:p>
    <w:p w14:paraId="084E01FE" w14:textId="0D148757" w:rsidR="005A5DEC" w:rsidRDefault="005A5DEC">
      <w:pPr>
        <w:pStyle w:val="TableofFigures"/>
        <w:tabs>
          <w:tab w:val="right" w:leader="dot" w:pos="9499"/>
        </w:tabs>
        <w:rPr>
          <w:ins w:id="1064" w:author="Nicholas Weatherley" w:date="2019-03-10T21:19:00Z"/>
          <w:rFonts w:asciiTheme="minorHAnsi" w:eastAsiaTheme="minorEastAsia" w:hAnsiTheme="minorHAnsi" w:cstheme="minorBidi"/>
          <w:smallCaps w:val="0"/>
          <w:noProof/>
          <w:sz w:val="24"/>
          <w:szCs w:val="24"/>
        </w:rPr>
      </w:pPr>
      <w:ins w:id="1065" w:author="Nicholas Weatherley" w:date="2019-03-10T21:19:00Z">
        <w:r>
          <w:rPr>
            <w:noProof/>
          </w:rPr>
          <w:t>Figure 7.3: Example of signal change through a parenchymal region of interest</w:t>
        </w:r>
        <w:r>
          <w:rPr>
            <w:noProof/>
          </w:rPr>
          <w:tab/>
        </w:r>
        <w:r>
          <w:rPr>
            <w:noProof/>
          </w:rPr>
          <w:fldChar w:fldCharType="begin"/>
        </w:r>
        <w:r>
          <w:rPr>
            <w:noProof/>
          </w:rPr>
          <w:instrText xml:space="preserve"> PAGEREF _Toc3145447 \h </w:instrText>
        </w:r>
      </w:ins>
      <w:ins w:id="1066" w:author="Nicholas Weatherley" w:date="2019-03-10T21:20:00Z">
        <w:r>
          <w:rPr>
            <w:noProof/>
          </w:rPr>
        </w:r>
      </w:ins>
      <w:r>
        <w:rPr>
          <w:noProof/>
        </w:rPr>
        <w:fldChar w:fldCharType="separate"/>
      </w:r>
      <w:ins w:id="1067" w:author="Nicholas Weatherley" w:date="2019-03-10T21:20:00Z">
        <w:r>
          <w:rPr>
            <w:noProof/>
          </w:rPr>
          <w:t>263</w:t>
        </w:r>
      </w:ins>
      <w:ins w:id="1068" w:author="Nicholas Weatherley" w:date="2019-03-10T21:19:00Z">
        <w:r>
          <w:rPr>
            <w:noProof/>
          </w:rPr>
          <w:fldChar w:fldCharType="end"/>
        </w:r>
      </w:ins>
    </w:p>
    <w:p w14:paraId="33AF2D30" w14:textId="3C502C1C" w:rsidR="005A5DEC" w:rsidRDefault="005A5DEC">
      <w:pPr>
        <w:pStyle w:val="TableofFigures"/>
        <w:tabs>
          <w:tab w:val="right" w:leader="dot" w:pos="9499"/>
        </w:tabs>
        <w:rPr>
          <w:ins w:id="1069" w:author="Nicholas Weatherley" w:date="2019-03-10T21:19:00Z"/>
          <w:rFonts w:asciiTheme="minorHAnsi" w:eastAsiaTheme="minorEastAsia" w:hAnsiTheme="minorHAnsi" w:cstheme="minorBidi"/>
          <w:smallCaps w:val="0"/>
          <w:noProof/>
          <w:sz w:val="24"/>
          <w:szCs w:val="24"/>
        </w:rPr>
      </w:pPr>
      <w:ins w:id="1070" w:author="Nicholas Weatherley" w:date="2019-03-10T21:19:00Z">
        <w:r>
          <w:rPr>
            <w:noProof/>
          </w:rPr>
          <w:t>Figure 7.4: Perfusion mask</w:t>
        </w:r>
        <w:r>
          <w:rPr>
            <w:noProof/>
          </w:rPr>
          <w:tab/>
        </w:r>
        <w:r>
          <w:rPr>
            <w:noProof/>
          </w:rPr>
          <w:fldChar w:fldCharType="begin"/>
        </w:r>
        <w:r>
          <w:rPr>
            <w:noProof/>
          </w:rPr>
          <w:instrText xml:space="preserve"> PAGEREF _Toc3145448 \h </w:instrText>
        </w:r>
      </w:ins>
      <w:ins w:id="1071" w:author="Nicholas Weatherley" w:date="2019-03-10T21:20:00Z">
        <w:r>
          <w:rPr>
            <w:noProof/>
          </w:rPr>
        </w:r>
      </w:ins>
      <w:r>
        <w:rPr>
          <w:noProof/>
        </w:rPr>
        <w:fldChar w:fldCharType="separate"/>
      </w:r>
      <w:ins w:id="1072" w:author="Nicholas Weatherley" w:date="2019-03-10T21:20:00Z">
        <w:r>
          <w:rPr>
            <w:noProof/>
          </w:rPr>
          <w:t>265</w:t>
        </w:r>
      </w:ins>
      <w:ins w:id="1073" w:author="Nicholas Weatherley" w:date="2019-03-10T21:19:00Z">
        <w:r>
          <w:rPr>
            <w:noProof/>
          </w:rPr>
          <w:fldChar w:fldCharType="end"/>
        </w:r>
      </w:ins>
    </w:p>
    <w:p w14:paraId="626561F4" w14:textId="39D9B5D9" w:rsidR="005A5DEC" w:rsidRDefault="005A5DEC">
      <w:pPr>
        <w:pStyle w:val="TableofFigures"/>
        <w:tabs>
          <w:tab w:val="right" w:leader="dot" w:pos="9499"/>
        </w:tabs>
        <w:rPr>
          <w:ins w:id="1074" w:author="Nicholas Weatherley" w:date="2019-03-10T21:19:00Z"/>
          <w:rFonts w:asciiTheme="minorHAnsi" w:eastAsiaTheme="minorEastAsia" w:hAnsiTheme="minorHAnsi" w:cstheme="minorBidi"/>
          <w:smallCaps w:val="0"/>
          <w:noProof/>
          <w:sz w:val="24"/>
          <w:szCs w:val="24"/>
        </w:rPr>
      </w:pPr>
      <w:ins w:id="1075" w:author="Nicholas Weatherley" w:date="2019-03-10T21:19:00Z">
        <w:r>
          <w:rPr>
            <w:noProof/>
          </w:rPr>
          <w:t>Figure 7.5: Regional distribution of elevated transit times</w:t>
        </w:r>
        <w:r>
          <w:rPr>
            <w:noProof/>
          </w:rPr>
          <w:tab/>
        </w:r>
        <w:r>
          <w:rPr>
            <w:noProof/>
          </w:rPr>
          <w:fldChar w:fldCharType="begin"/>
        </w:r>
        <w:r>
          <w:rPr>
            <w:noProof/>
          </w:rPr>
          <w:instrText xml:space="preserve"> PAGEREF _Toc3145449 \h </w:instrText>
        </w:r>
      </w:ins>
      <w:ins w:id="1076" w:author="Nicholas Weatherley" w:date="2019-03-10T21:20:00Z">
        <w:r>
          <w:rPr>
            <w:noProof/>
          </w:rPr>
        </w:r>
      </w:ins>
      <w:r>
        <w:rPr>
          <w:noProof/>
        </w:rPr>
        <w:fldChar w:fldCharType="separate"/>
      </w:r>
      <w:ins w:id="1077" w:author="Nicholas Weatherley" w:date="2019-03-10T21:20:00Z">
        <w:r>
          <w:rPr>
            <w:noProof/>
          </w:rPr>
          <w:t>266</w:t>
        </w:r>
      </w:ins>
      <w:ins w:id="1078" w:author="Nicholas Weatherley" w:date="2019-03-10T21:19:00Z">
        <w:r>
          <w:rPr>
            <w:noProof/>
          </w:rPr>
          <w:fldChar w:fldCharType="end"/>
        </w:r>
      </w:ins>
    </w:p>
    <w:p w14:paraId="666BAD79" w14:textId="2B4C2011" w:rsidR="005A5DEC" w:rsidRDefault="005A5DEC">
      <w:pPr>
        <w:pStyle w:val="TableofFigures"/>
        <w:tabs>
          <w:tab w:val="right" w:leader="dot" w:pos="9499"/>
        </w:tabs>
        <w:rPr>
          <w:ins w:id="1079" w:author="Nicholas Weatherley" w:date="2019-03-10T21:19:00Z"/>
          <w:rFonts w:asciiTheme="minorHAnsi" w:eastAsiaTheme="minorEastAsia" w:hAnsiTheme="minorHAnsi" w:cstheme="minorBidi"/>
          <w:smallCaps w:val="0"/>
          <w:noProof/>
          <w:sz w:val="24"/>
          <w:szCs w:val="24"/>
        </w:rPr>
      </w:pPr>
      <w:ins w:id="1080" w:author="Nicholas Weatherley" w:date="2019-03-10T21:19:00Z">
        <w:r>
          <w:rPr>
            <w:noProof/>
          </w:rPr>
          <w:t>Figure 7.6: Regionally elevated transit times in selected slices</w:t>
        </w:r>
        <w:r>
          <w:rPr>
            <w:noProof/>
          </w:rPr>
          <w:tab/>
        </w:r>
        <w:r>
          <w:rPr>
            <w:noProof/>
          </w:rPr>
          <w:fldChar w:fldCharType="begin"/>
        </w:r>
        <w:r>
          <w:rPr>
            <w:noProof/>
          </w:rPr>
          <w:instrText xml:space="preserve"> PAGEREF _Toc3145450 \h </w:instrText>
        </w:r>
      </w:ins>
      <w:ins w:id="1081" w:author="Nicholas Weatherley" w:date="2019-03-10T21:20:00Z">
        <w:r>
          <w:rPr>
            <w:noProof/>
          </w:rPr>
        </w:r>
      </w:ins>
      <w:r>
        <w:rPr>
          <w:noProof/>
        </w:rPr>
        <w:fldChar w:fldCharType="separate"/>
      </w:r>
      <w:ins w:id="1082" w:author="Nicholas Weatherley" w:date="2019-03-10T21:20:00Z">
        <w:r>
          <w:rPr>
            <w:noProof/>
          </w:rPr>
          <w:t>267</w:t>
        </w:r>
      </w:ins>
      <w:ins w:id="1083" w:author="Nicholas Weatherley" w:date="2019-03-10T21:19:00Z">
        <w:r>
          <w:rPr>
            <w:noProof/>
          </w:rPr>
          <w:fldChar w:fldCharType="end"/>
        </w:r>
      </w:ins>
    </w:p>
    <w:p w14:paraId="4BEAE102" w14:textId="4620C22F" w:rsidR="005A5DEC" w:rsidRDefault="005A5DEC">
      <w:pPr>
        <w:pStyle w:val="TableofFigures"/>
        <w:tabs>
          <w:tab w:val="right" w:leader="dot" w:pos="9499"/>
        </w:tabs>
        <w:rPr>
          <w:ins w:id="1084" w:author="Nicholas Weatherley" w:date="2019-03-10T21:19:00Z"/>
          <w:rFonts w:asciiTheme="minorHAnsi" w:eastAsiaTheme="minorEastAsia" w:hAnsiTheme="minorHAnsi" w:cstheme="minorBidi"/>
          <w:smallCaps w:val="0"/>
          <w:noProof/>
          <w:sz w:val="24"/>
          <w:szCs w:val="24"/>
        </w:rPr>
      </w:pPr>
      <w:ins w:id="1085" w:author="Nicholas Weatherley" w:date="2019-03-10T21:19:00Z">
        <w:r>
          <w:rPr>
            <w:noProof/>
          </w:rPr>
          <w:t>Figure 7.7: Parametric maps of flow and volume.</w:t>
        </w:r>
        <w:r>
          <w:rPr>
            <w:noProof/>
          </w:rPr>
          <w:tab/>
        </w:r>
        <w:r>
          <w:rPr>
            <w:noProof/>
          </w:rPr>
          <w:fldChar w:fldCharType="begin"/>
        </w:r>
        <w:r>
          <w:rPr>
            <w:noProof/>
          </w:rPr>
          <w:instrText xml:space="preserve"> PAGEREF _Toc3145451 \h </w:instrText>
        </w:r>
      </w:ins>
      <w:ins w:id="1086" w:author="Nicholas Weatherley" w:date="2019-03-10T21:20:00Z">
        <w:r>
          <w:rPr>
            <w:noProof/>
          </w:rPr>
        </w:r>
      </w:ins>
      <w:r>
        <w:rPr>
          <w:noProof/>
        </w:rPr>
        <w:fldChar w:fldCharType="separate"/>
      </w:r>
      <w:ins w:id="1087" w:author="Nicholas Weatherley" w:date="2019-03-10T21:20:00Z">
        <w:r>
          <w:rPr>
            <w:noProof/>
          </w:rPr>
          <w:t>268</w:t>
        </w:r>
      </w:ins>
      <w:ins w:id="1088" w:author="Nicholas Weatherley" w:date="2019-03-10T21:19:00Z">
        <w:r>
          <w:rPr>
            <w:noProof/>
          </w:rPr>
          <w:fldChar w:fldCharType="end"/>
        </w:r>
      </w:ins>
    </w:p>
    <w:p w14:paraId="0CC6F2B4" w14:textId="7B89288E" w:rsidR="005A5DEC" w:rsidRDefault="005A5DEC">
      <w:pPr>
        <w:pStyle w:val="TableofFigures"/>
        <w:tabs>
          <w:tab w:val="right" w:leader="dot" w:pos="9499"/>
        </w:tabs>
        <w:rPr>
          <w:ins w:id="1089" w:author="Nicholas Weatherley" w:date="2019-03-10T21:19:00Z"/>
          <w:rFonts w:asciiTheme="minorHAnsi" w:eastAsiaTheme="minorEastAsia" w:hAnsiTheme="minorHAnsi" w:cstheme="minorBidi"/>
          <w:smallCaps w:val="0"/>
          <w:noProof/>
          <w:sz w:val="24"/>
          <w:szCs w:val="24"/>
        </w:rPr>
      </w:pPr>
      <w:ins w:id="1090" w:author="Nicholas Weatherley" w:date="2019-03-10T21:19:00Z">
        <w:r>
          <w:rPr>
            <w:noProof/>
          </w:rPr>
          <w:t>Figure 7.8: Transit time and anatomical features of fibrosis</w:t>
        </w:r>
        <w:r>
          <w:rPr>
            <w:noProof/>
          </w:rPr>
          <w:tab/>
        </w:r>
        <w:r>
          <w:rPr>
            <w:noProof/>
          </w:rPr>
          <w:fldChar w:fldCharType="begin"/>
        </w:r>
        <w:r>
          <w:rPr>
            <w:noProof/>
          </w:rPr>
          <w:instrText xml:space="preserve"> PAGEREF _Toc3145452 \h </w:instrText>
        </w:r>
      </w:ins>
      <w:ins w:id="1091" w:author="Nicholas Weatherley" w:date="2019-03-10T21:20:00Z">
        <w:r>
          <w:rPr>
            <w:noProof/>
          </w:rPr>
        </w:r>
      </w:ins>
      <w:r>
        <w:rPr>
          <w:noProof/>
        </w:rPr>
        <w:fldChar w:fldCharType="separate"/>
      </w:r>
      <w:ins w:id="1092" w:author="Nicholas Weatherley" w:date="2019-03-10T21:20:00Z">
        <w:r>
          <w:rPr>
            <w:noProof/>
          </w:rPr>
          <w:t>269</w:t>
        </w:r>
      </w:ins>
      <w:ins w:id="1093" w:author="Nicholas Weatherley" w:date="2019-03-10T21:19:00Z">
        <w:r>
          <w:rPr>
            <w:noProof/>
          </w:rPr>
          <w:fldChar w:fldCharType="end"/>
        </w:r>
      </w:ins>
    </w:p>
    <w:p w14:paraId="4759A939" w14:textId="483BD1E3" w:rsidR="005A5DEC" w:rsidRDefault="005A5DEC">
      <w:pPr>
        <w:pStyle w:val="TableofFigures"/>
        <w:tabs>
          <w:tab w:val="right" w:leader="dot" w:pos="9499"/>
        </w:tabs>
        <w:rPr>
          <w:ins w:id="1094" w:author="Nicholas Weatherley" w:date="2019-03-10T21:19:00Z"/>
          <w:rFonts w:asciiTheme="minorHAnsi" w:eastAsiaTheme="minorEastAsia" w:hAnsiTheme="minorHAnsi" w:cstheme="minorBidi"/>
          <w:smallCaps w:val="0"/>
          <w:noProof/>
          <w:sz w:val="24"/>
          <w:szCs w:val="24"/>
        </w:rPr>
      </w:pPr>
      <w:ins w:id="1095" w:author="Nicholas Weatherley" w:date="2019-03-10T21:19:00Z">
        <w:r>
          <w:rPr>
            <w:noProof/>
          </w:rPr>
          <w:t>Figure 7.9: Regional blood flow and anatomical features of fibrosis</w:t>
        </w:r>
        <w:r>
          <w:rPr>
            <w:noProof/>
          </w:rPr>
          <w:tab/>
        </w:r>
        <w:r>
          <w:rPr>
            <w:noProof/>
          </w:rPr>
          <w:fldChar w:fldCharType="begin"/>
        </w:r>
        <w:r>
          <w:rPr>
            <w:noProof/>
          </w:rPr>
          <w:instrText xml:space="preserve"> PAGEREF _Toc3145453 \h </w:instrText>
        </w:r>
      </w:ins>
      <w:ins w:id="1096" w:author="Nicholas Weatherley" w:date="2019-03-10T21:20:00Z">
        <w:r>
          <w:rPr>
            <w:noProof/>
          </w:rPr>
        </w:r>
      </w:ins>
      <w:r>
        <w:rPr>
          <w:noProof/>
        </w:rPr>
        <w:fldChar w:fldCharType="separate"/>
      </w:r>
      <w:ins w:id="1097" w:author="Nicholas Weatherley" w:date="2019-03-10T21:20:00Z">
        <w:r>
          <w:rPr>
            <w:noProof/>
          </w:rPr>
          <w:t>270</w:t>
        </w:r>
      </w:ins>
      <w:ins w:id="1098" w:author="Nicholas Weatherley" w:date="2019-03-10T21:19:00Z">
        <w:r>
          <w:rPr>
            <w:noProof/>
          </w:rPr>
          <w:fldChar w:fldCharType="end"/>
        </w:r>
      </w:ins>
    </w:p>
    <w:p w14:paraId="55BDD4A2" w14:textId="6D762278" w:rsidR="005A5DEC" w:rsidRDefault="005A5DEC">
      <w:pPr>
        <w:pStyle w:val="TableofFigures"/>
        <w:tabs>
          <w:tab w:val="right" w:leader="dot" w:pos="9499"/>
        </w:tabs>
        <w:rPr>
          <w:ins w:id="1099" w:author="Nicholas Weatherley" w:date="2019-03-10T21:19:00Z"/>
          <w:rFonts w:asciiTheme="minorHAnsi" w:eastAsiaTheme="minorEastAsia" w:hAnsiTheme="minorHAnsi" w:cstheme="minorBidi"/>
          <w:smallCaps w:val="0"/>
          <w:noProof/>
          <w:sz w:val="24"/>
          <w:szCs w:val="24"/>
        </w:rPr>
      </w:pPr>
      <w:ins w:id="1100" w:author="Nicholas Weatherley" w:date="2019-03-10T21:19:00Z">
        <w:r>
          <w:rPr>
            <w:noProof/>
          </w:rPr>
          <w:t>Figure 7.10: Regional blood volume and anatomical features of fibrosis</w:t>
        </w:r>
        <w:r>
          <w:rPr>
            <w:noProof/>
          </w:rPr>
          <w:tab/>
        </w:r>
        <w:r>
          <w:rPr>
            <w:noProof/>
          </w:rPr>
          <w:fldChar w:fldCharType="begin"/>
        </w:r>
        <w:r>
          <w:rPr>
            <w:noProof/>
          </w:rPr>
          <w:instrText xml:space="preserve"> PAGEREF _Toc3145454 \h </w:instrText>
        </w:r>
      </w:ins>
      <w:ins w:id="1101" w:author="Nicholas Weatherley" w:date="2019-03-10T21:20:00Z">
        <w:r>
          <w:rPr>
            <w:noProof/>
          </w:rPr>
        </w:r>
      </w:ins>
      <w:r>
        <w:rPr>
          <w:noProof/>
        </w:rPr>
        <w:fldChar w:fldCharType="separate"/>
      </w:r>
      <w:ins w:id="1102" w:author="Nicholas Weatherley" w:date="2019-03-10T21:20:00Z">
        <w:r>
          <w:rPr>
            <w:noProof/>
          </w:rPr>
          <w:t>270</w:t>
        </w:r>
      </w:ins>
      <w:ins w:id="1103" w:author="Nicholas Weatherley" w:date="2019-03-10T21:19:00Z">
        <w:r>
          <w:rPr>
            <w:noProof/>
          </w:rPr>
          <w:fldChar w:fldCharType="end"/>
        </w:r>
      </w:ins>
    </w:p>
    <w:p w14:paraId="6E933E63" w14:textId="2F5AAD72" w:rsidR="005A5DEC" w:rsidRDefault="005A5DEC">
      <w:pPr>
        <w:pStyle w:val="TableofFigures"/>
        <w:tabs>
          <w:tab w:val="right" w:leader="dot" w:pos="9499"/>
        </w:tabs>
        <w:rPr>
          <w:ins w:id="1104" w:author="Nicholas Weatherley" w:date="2019-03-10T21:19:00Z"/>
          <w:rFonts w:asciiTheme="minorHAnsi" w:eastAsiaTheme="minorEastAsia" w:hAnsiTheme="minorHAnsi" w:cstheme="minorBidi"/>
          <w:smallCaps w:val="0"/>
          <w:noProof/>
          <w:sz w:val="24"/>
          <w:szCs w:val="24"/>
        </w:rPr>
      </w:pPr>
      <w:ins w:id="1105" w:author="Nicholas Weatherley" w:date="2019-03-10T21:19:00Z">
        <w:r>
          <w:rPr>
            <w:noProof/>
          </w:rPr>
          <w:t>Figure 7.11: Parametric maps of FWHM demonstrating reproducibility</w:t>
        </w:r>
        <w:r>
          <w:rPr>
            <w:noProof/>
          </w:rPr>
          <w:tab/>
        </w:r>
        <w:r>
          <w:rPr>
            <w:noProof/>
          </w:rPr>
          <w:fldChar w:fldCharType="begin"/>
        </w:r>
        <w:r>
          <w:rPr>
            <w:noProof/>
          </w:rPr>
          <w:instrText xml:space="preserve"> PAGEREF _Toc3145455 \h </w:instrText>
        </w:r>
      </w:ins>
      <w:ins w:id="1106" w:author="Nicholas Weatherley" w:date="2019-03-10T21:20:00Z">
        <w:r>
          <w:rPr>
            <w:noProof/>
          </w:rPr>
        </w:r>
      </w:ins>
      <w:r>
        <w:rPr>
          <w:noProof/>
        </w:rPr>
        <w:fldChar w:fldCharType="separate"/>
      </w:r>
      <w:ins w:id="1107" w:author="Nicholas Weatherley" w:date="2019-03-10T21:20:00Z">
        <w:r>
          <w:rPr>
            <w:noProof/>
          </w:rPr>
          <w:t>271</w:t>
        </w:r>
      </w:ins>
      <w:ins w:id="1108" w:author="Nicholas Weatherley" w:date="2019-03-10T21:19:00Z">
        <w:r>
          <w:rPr>
            <w:noProof/>
          </w:rPr>
          <w:fldChar w:fldCharType="end"/>
        </w:r>
      </w:ins>
    </w:p>
    <w:p w14:paraId="21CD5F9E" w14:textId="4DD64E3F" w:rsidR="005A5DEC" w:rsidRDefault="005A5DEC">
      <w:pPr>
        <w:pStyle w:val="TableofFigures"/>
        <w:tabs>
          <w:tab w:val="right" w:leader="dot" w:pos="9499"/>
        </w:tabs>
        <w:rPr>
          <w:ins w:id="1109" w:author="Nicholas Weatherley" w:date="2019-03-10T21:19:00Z"/>
          <w:rFonts w:asciiTheme="minorHAnsi" w:eastAsiaTheme="minorEastAsia" w:hAnsiTheme="minorHAnsi" w:cstheme="minorBidi"/>
          <w:smallCaps w:val="0"/>
          <w:noProof/>
          <w:sz w:val="24"/>
          <w:szCs w:val="24"/>
        </w:rPr>
      </w:pPr>
      <w:ins w:id="1110" w:author="Nicholas Weatherley" w:date="2019-03-10T21:19:00Z">
        <w:r>
          <w:rPr>
            <w:noProof/>
          </w:rPr>
          <w:t>Figure 7.12: Parametric maps of FWHM demonstrating progression over 12-month follow up</w:t>
        </w:r>
        <w:r>
          <w:rPr>
            <w:noProof/>
          </w:rPr>
          <w:tab/>
        </w:r>
        <w:r>
          <w:rPr>
            <w:noProof/>
          </w:rPr>
          <w:fldChar w:fldCharType="begin"/>
        </w:r>
        <w:r>
          <w:rPr>
            <w:noProof/>
          </w:rPr>
          <w:instrText xml:space="preserve"> PAGEREF _Toc3145456 \h </w:instrText>
        </w:r>
      </w:ins>
      <w:ins w:id="1111" w:author="Nicholas Weatherley" w:date="2019-03-10T21:20:00Z">
        <w:r>
          <w:rPr>
            <w:noProof/>
          </w:rPr>
        </w:r>
      </w:ins>
      <w:r>
        <w:rPr>
          <w:noProof/>
        </w:rPr>
        <w:fldChar w:fldCharType="separate"/>
      </w:r>
      <w:ins w:id="1112" w:author="Nicholas Weatherley" w:date="2019-03-10T21:20:00Z">
        <w:r>
          <w:rPr>
            <w:noProof/>
          </w:rPr>
          <w:t>272</w:t>
        </w:r>
      </w:ins>
      <w:ins w:id="1113" w:author="Nicholas Weatherley" w:date="2019-03-10T21:19:00Z">
        <w:r>
          <w:rPr>
            <w:noProof/>
          </w:rPr>
          <w:fldChar w:fldCharType="end"/>
        </w:r>
      </w:ins>
    </w:p>
    <w:p w14:paraId="5ED9E96B" w14:textId="3FA33298" w:rsidR="005A5DEC" w:rsidRDefault="005A5DEC">
      <w:pPr>
        <w:pStyle w:val="TableofFigures"/>
        <w:tabs>
          <w:tab w:val="right" w:leader="dot" w:pos="9499"/>
        </w:tabs>
        <w:rPr>
          <w:ins w:id="1114" w:author="Nicholas Weatherley" w:date="2019-03-10T21:19:00Z"/>
          <w:rFonts w:asciiTheme="minorHAnsi" w:eastAsiaTheme="minorEastAsia" w:hAnsiTheme="minorHAnsi" w:cstheme="minorBidi"/>
          <w:smallCaps w:val="0"/>
          <w:noProof/>
          <w:sz w:val="24"/>
          <w:szCs w:val="24"/>
        </w:rPr>
      </w:pPr>
      <w:ins w:id="1115" w:author="Nicholas Weatherley" w:date="2019-03-10T21:19:00Z">
        <w:r>
          <w:rPr>
            <w:noProof/>
          </w:rPr>
          <w:t>Figure 7.13: Bland-Altman plots of same-day DCE-MRI metrics</w:t>
        </w:r>
        <w:r>
          <w:rPr>
            <w:noProof/>
          </w:rPr>
          <w:tab/>
        </w:r>
        <w:r>
          <w:rPr>
            <w:noProof/>
          </w:rPr>
          <w:fldChar w:fldCharType="begin"/>
        </w:r>
        <w:r>
          <w:rPr>
            <w:noProof/>
          </w:rPr>
          <w:instrText xml:space="preserve"> PAGEREF _Toc3145457 \h </w:instrText>
        </w:r>
      </w:ins>
      <w:ins w:id="1116" w:author="Nicholas Weatherley" w:date="2019-03-10T21:20:00Z">
        <w:r>
          <w:rPr>
            <w:noProof/>
          </w:rPr>
        </w:r>
      </w:ins>
      <w:r>
        <w:rPr>
          <w:noProof/>
        </w:rPr>
        <w:fldChar w:fldCharType="separate"/>
      </w:r>
      <w:ins w:id="1117" w:author="Nicholas Weatherley" w:date="2019-03-10T21:20:00Z">
        <w:r>
          <w:rPr>
            <w:noProof/>
          </w:rPr>
          <w:t>273</w:t>
        </w:r>
      </w:ins>
      <w:ins w:id="1118" w:author="Nicholas Weatherley" w:date="2019-03-10T21:19:00Z">
        <w:r>
          <w:rPr>
            <w:noProof/>
          </w:rPr>
          <w:fldChar w:fldCharType="end"/>
        </w:r>
      </w:ins>
    </w:p>
    <w:p w14:paraId="68DC9079" w14:textId="530F0A1E" w:rsidR="005A5DEC" w:rsidRDefault="005A5DEC">
      <w:pPr>
        <w:pStyle w:val="TableofFigures"/>
        <w:tabs>
          <w:tab w:val="right" w:leader="dot" w:pos="9499"/>
        </w:tabs>
        <w:rPr>
          <w:ins w:id="1119" w:author="Nicholas Weatherley" w:date="2019-03-10T21:19:00Z"/>
          <w:rFonts w:asciiTheme="minorHAnsi" w:eastAsiaTheme="minorEastAsia" w:hAnsiTheme="minorHAnsi" w:cstheme="minorBidi"/>
          <w:smallCaps w:val="0"/>
          <w:noProof/>
          <w:sz w:val="24"/>
          <w:szCs w:val="24"/>
        </w:rPr>
      </w:pPr>
      <w:ins w:id="1120" w:author="Nicholas Weatherley" w:date="2019-03-10T21:19:00Z">
        <w:r>
          <w:rPr>
            <w:noProof/>
          </w:rPr>
          <w:t>Figure 7.14: Scatterplots of significant perfusion correlations</w:t>
        </w:r>
        <w:r>
          <w:rPr>
            <w:noProof/>
          </w:rPr>
          <w:tab/>
        </w:r>
        <w:r>
          <w:rPr>
            <w:noProof/>
          </w:rPr>
          <w:fldChar w:fldCharType="begin"/>
        </w:r>
        <w:r>
          <w:rPr>
            <w:noProof/>
          </w:rPr>
          <w:instrText xml:space="preserve"> PAGEREF _Toc3145458 \h </w:instrText>
        </w:r>
      </w:ins>
      <w:ins w:id="1121" w:author="Nicholas Weatherley" w:date="2019-03-10T21:20:00Z">
        <w:r>
          <w:rPr>
            <w:noProof/>
          </w:rPr>
        </w:r>
      </w:ins>
      <w:r>
        <w:rPr>
          <w:noProof/>
        </w:rPr>
        <w:fldChar w:fldCharType="separate"/>
      </w:r>
      <w:ins w:id="1122" w:author="Nicholas Weatherley" w:date="2019-03-10T21:20:00Z">
        <w:r>
          <w:rPr>
            <w:noProof/>
          </w:rPr>
          <w:t>276</w:t>
        </w:r>
      </w:ins>
      <w:ins w:id="1123" w:author="Nicholas Weatherley" w:date="2019-03-10T21:19:00Z">
        <w:r>
          <w:rPr>
            <w:noProof/>
          </w:rPr>
          <w:fldChar w:fldCharType="end"/>
        </w:r>
      </w:ins>
    </w:p>
    <w:p w14:paraId="709F73A8" w14:textId="10C25FBF" w:rsidR="005A5DEC" w:rsidRDefault="005A5DEC">
      <w:pPr>
        <w:pStyle w:val="TableofFigures"/>
        <w:tabs>
          <w:tab w:val="right" w:leader="dot" w:pos="9499"/>
        </w:tabs>
        <w:rPr>
          <w:ins w:id="1124" w:author="Nicholas Weatherley" w:date="2019-03-10T21:19:00Z"/>
          <w:rFonts w:asciiTheme="minorHAnsi" w:eastAsiaTheme="minorEastAsia" w:hAnsiTheme="minorHAnsi" w:cstheme="minorBidi"/>
          <w:smallCaps w:val="0"/>
          <w:noProof/>
          <w:sz w:val="24"/>
          <w:szCs w:val="24"/>
        </w:rPr>
      </w:pPr>
      <w:ins w:id="1125" w:author="Nicholas Weatherley" w:date="2019-03-10T21:19:00Z">
        <w:r>
          <w:rPr>
            <w:noProof/>
          </w:rPr>
          <w:t>Figure 7.15: Box and whisker plot six month changes in perfusion metrics</w:t>
        </w:r>
        <w:r>
          <w:rPr>
            <w:noProof/>
          </w:rPr>
          <w:tab/>
        </w:r>
        <w:r>
          <w:rPr>
            <w:noProof/>
          </w:rPr>
          <w:fldChar w:fldCharType="begin"/>
        </w:r>
        <w:r>
          <w:rPr>
            <w:noProof/>
          </w:rPr>
          <w:instrText xml:space="preserve"> PAGEREF _Toc3145459 \h </w:instrText>
        </w:r>
      </w:ins>
      <w:ins w:id="1126" w:author="Nicholas Weatherley" w:date="2019-03-10T21:20:00Z">
        <w:r>
          <w:rPr>
            <w:noProof/>
          </w:rPr>
        </w:r>
      </w:ins>
      <w:r>
        <w:rPr>
          <w:noProof/>
        </w:rPr>
        <w:fldChar w:fldCharType="separate"/>
      </w:r>
      <w:ins w:id="1127" w:author="Nicholas Weatherley" w:date="2019-03-10T21:20:00Z">
        <w:r>
          <w:rPr>
            <w:noProof/>
          </w:rPr>
          <w:t>277</w:t>
        </w:r>
      </w:ins>
      <w:ins w:id="1128" w:author="Nicholas Weatherley" w:date="2019-03-10T21:19:00Z">
        <w:r>
          <w:rPr>
            <w:noProof/>
          </w:rPr>
          <w:fldChar w:fldCharType="end"/>
        </w:r>
      </w:ins>
    </w:p>
    <w:p w14:paraId="3024DDFB" w14:textId="2E83046E" w:rsidR="005A5DEC" w:rsidRDefault="005A5DEC">
      <w:pPr>
        <w:pStyle w:val="TableofFigures"/>
        <w:tabs>
          <w:tab w:val="right" w:leader="dot" w:pos="9499"/>
        </w:tabs>
        <w:rPr>
          <w:ins w:id="1129" w:author="Nicholas Weatherley" w:date="2019-03-10T21:19:00Z"/>
          <w:rFonts w:asciiTheme="minorHAnsi" w:eastAsiaTheme="minorEastAsia" w:hAnsiTheme="minorHAnsi" w:cstheme="minorBidi"/>
          <w:smallCaps w:val="0"/>
          <w:noProof/>
          <w:sz w:val="24"/>
          <w:szCs w:val="24"/>
        </w:rPr>
      </w:pPr>
      <w:ins w:id="1130" w:author="Nicholas Weatherley" w:date="2019-03-10T21:19:00Z">
        <w:r>
          <w:rPr>
            <w:noProof/>
          </w:rPr>
          <w:t>Figure 7.16: Twelve month changes in perfusion metrics</w:t>
        </w:r>
        <w:r>
          <w:rPr>
            <w:noProof/>
          </w:rPr>
          <w:tab/>
        </w:r>
        <w:r>
          <w:rPr>
            <w:noProof/>
          </w:rPr>
          <w:fldChar w:fldCharType="begin"/>
        </w:r>
        <w:r>
          <w:rPr>
            <w:noProof/>
          </w:rPr>
          <w:instrText xml:space="preserve"> PAGEREF _Toc3145460 \h </w:instrText>
        </w:r>
      </w:ins>
      <w:ins w:id="1131" w:author="Nicholas Weatherley" w:date="2019-03-10T21:20:00Z">
        <w:r>
          <w:rPr>
            <w:noProof/>
          </w:rPr>
        </w:r>
      </w:ins>
      <w:r>
        <w:rPr>
          <w:noProof/>
        </w:rPr>
        <w:fldChar w:fldCharType="separate"/>
      </w:r>
      <w:ins w:id="1132" w:author="Nicholas Weatherley" w:date="2019-03-10T21:20:00Z">
        <w:r>
          <w:rPr>
            <w:noProof/>
          </w:rPr>
          <w:t>279</w:t>
        </w:r>
      </w:ins>
      <w:ins w:id="1133" w:author="Nicholas Weatherley" w:date="2019-03-10T21:19:00Z">
        <w:r>
          <w:rPr>
            <w:noProof/>
          </w:rPr>
          <w:fldChar w:fldCharType="end"/>
        </w:r>
      </w:ins>
    </w:p>
    <w:p w14:paraId="1164BA08" w14:textId="002B6706" w:rsidR="005A5DEC" w:rsidRDefault="005A5DEC">
      <w:pPr>
        <w:pStyle w:val="TableofFigures"/>
        <w:tabs>
          <w:tab w:val="right" w:leader="dot" w:pos="9499"/>
        </w:tabs>
        <w:rPr>
          <w:ins w:id="1134" w:author="Nicholas Weatherley" w:date="2019-03-10T21:19:00Z"/>
          <w:rFonts w:asciiTheme="minorHAnsi" w:eastAsiaTheme="minorEastAsia" w:hAnsiTheme="minorHAnsi" w:cstheme="minorBidi"/>
          <w:smallCaps w:val="0"/>
          <w:noProof/>
          <w:sz w:val="24"/>
          <w:szCs w:val="24"/>
        </w:rPr>
      </w:pPr>
      <w:ins w:id="1135" w:author="Nicholas Weatherley" w:date="2019-03-10T21:19:00Z">
        <w:r>
          <w:rPr>
            <w:noProof/>
          </w:rPr>
          <w:t>Figure 7.17: Regional blood flow / volume and pulmonary vascular volume scatterplots.</w:t>
        </w:r>
        <w:r>
          <w:rPr>
            <w:noProof/>
          </w:rPr>
          <w:tab/>
        </w:r>
        <w:r>
          <w:rPr>
            <w:noProof/>
          </w:rPr>
          <w:fldChar w:fldCharType="begin"/>
        </w:r>
        <w:r>
          <w:rPr>
            <w:noProof/>
          </w:rPr>
          <w:instrText xml:space="preserve"> PAGEREF _Toc3145461 \h </w:instrText>
        </w:r>
      </w:ins>
      <w:ins w:id="1136" w:author="Nicholas Weatherley" w:date="2019-03-10T21:20:00Z">
        <w:r>
          <w:rPr>
            <w:noProof/>
          </w:rPr>
        </w:r>
      </w:ins>
      <w:r>
        <w:rPr>
          <w:noProof/>
        </w:rPr>
        <w:fldChar w:fldCharType="separate"/>
      </w:r>
      <w:ins w:id="1137" w:author="Nicholas Weatherley" w:date="2019-03-10T21:20:00Z">
        <w:r>
          <w:rPr>
            <w:noProof/>
          </w:rPr>
          <w:t>281</w:t>
        </w:r>
      </w:ins>
      <w:ins w:id="1138" w:author="Nicholas Weatherley" w:date="2019-03-10T21:19:00Z">
        <w:r>
          <w:rPr>
            <w:noProof/>
          </w:rPr>
          <w:fldChar w:fldCharType="end"/>
        </w:r>
      </w:ins>
    </w:p>
    <w:p w14:paraId="60418232" w14:textId="475F297C" w:rsidR="005A5DEC" w:rsidRDefault="005A5DEC">
      <w:pPr>
        <w:pStyle w:val="TableofFigures"/>
        <w:tabs>
          <w:tab w:val="right" w:leader="dot" w:pos="9499"/>
        </w:tabs>
        <w:rPr>
          <w:ins w:id="1139" w:author="Nicholas Weatherley" w:date="2019-03-10T21:19:00Z"/>
          <w:rFonts w:asciiTheme="minorHAnsi" w:eastAsiaTheme="minorEastAsia" w:hAnsiTheme="minorHAnsi" w:cstheme="minorBidi"/>
          <w:smallCaps w:val="0"/>
          <w:noProof/>
          <w:sz w:val="24"/>
          <w:szCs w:val="24"/>
        </w:rPr>
      </w:pPr>
      <w:ins w:id="1140" w:author="Nicholas Weatherley" w:date="2019-03-10T21:19:00Z">
        <w:r>
          <w:rPr>
            <w:noProof/>
          </w:rPr>
          <w:t>Figure 7.18: RBC:TP and FWHM</w:t>
        </w:r>
        <w:r>
          <w:rPr>
            <w:noProof/>
          </w:rPr>
          <w:tab/>
        </w:r>
        <w:r>
          <w:rPr>
            <w:noProof/>
          </w:rPr>
          <w:fldChar w:fldCharType="begin"/>
        </w:r>
        <w:r>
          <w:rPr>
            <w:noProof/>
          </w:rPr>
          <w:instrText xml:space="preserve"> PAGEREF _Toc3145462 \h </w:instrText>
        </w:r>
      </w:ins>
      <w:ins w:id="1141" w:author="Nicholas Weatherley" w:date="2019-03-10T21:20:00Z">
        <w:r>
          <w:rPr>
            <w:noProof/>
          </w:rPr>
        </w:r>
      </w:ins>
      <w:r>
        <w:rPr>
          <w:noProof/>
        </w:rPr>
        <w:fldChar w:fldCharType="separate"/>
      </w:r>
      <w:ins w:id="1142" w:author="Nicholas Weatherley" w:date="2019-03-10T21:20:00Z">
        <w:r>
          <w:rPr>
            <w:noProof/>
          </w:rPr>
          <w:t>282</w:t>
        </w:r>
      </w:ins>
      <w:ins w:id="1143" w:author="Nicholas Weatherley" w:date="2019-03-10T21:19:00Z">
        <w:r>
          <w:rPr>
            <w:noProof/>
          </w:rPr>
          <w:fldChar w:fldCharType="end"/>
        </w:r>
      </w:ins>
    </w:p>
    <w:p w14:paraId="4C2CA855" w14:textId="5F3AEE7B" w:rsidR="005A5DEC" w:rsidRDefault="005A5DEC">
      <w:pPr>
        <w:pStyle w:val="TableofFigures"/>
        <w:tabs>
          <w:tab w:val="right" w:leader="dot" w:pos="9499"/>
        </w:tabs>
        <w:rPr>
          <w:ins w:id="1144" w:author="Nicholas Weatherley" w:date="2019-03-10T21:19:00Z"/>
          <w:rFonts w:asciiTheme="minorHAnsi" w:eastAsiaTheme="minorEastAsia" w:hAnsiTheme="minorHAnsi" w:cstheme="minorBidi"/>
          <w:smallCaps w:val="0"/>
          <w:noProof/>
          <w:sz w:val="24"/>
          <w:szCs w:val="24"/>
        </w:rPr>
      </w:pPr>
      <w:ins w:id="1145" w:author="Nicholas Weatherley" w:date="2019-03-10T21:19:00Z">
        <w:r>
          <w:rPr>
            <w:noProof/>
          </w:rPr>
          <w:t>Figure 7.19: Suspected intracardiac shunt</w:t>
        </w:r>
        <w:r>
          <w:rPr>
            <w:noProof/>
          </w:rPr>
          <w:tab/>
        </w:r>
        <w:r>
          <w:rPr>
            <w:noProof/>
          </w:rPr>
          <w:fldChar w:fldCharType="begin"/>
        </w:r>
        <w:r>
          <w:rPr>
            <w:noProof/>
          </w:rPr>
          <w:instrText xml:space="preserve"> PAGEREF _Toc3145463 \h </w:instrText>
        </w:r>
      </w:ins>
      <w:ins w:id="1146" w:author="Nicholas Weatherley" w:date="2019-03-10T21:20:00Z">
        <w:r>
          <w:rPr>
            <w:noProof/>
          </w:rPr>
        </w:r>
      </w:ins>
      <w:r>
        <w:rPr>
          <w:noProof/>
        </w:rPr>
        <w:fldChar w:fldCharType="separate"/>
      </w:r>
      <w:ins w:id="1147" w:author="Nicholas Weatherley" w:date="2019-03-10T21:20:00Z">
        <w:r>
          <w:rPr>
            <w:noProof/>
          </w:rPr>
          <w:t>286</w:t>
        </w:r>
      </w:ins>
      <w:ins w:id="1148" w:author="Nicholas Weatherley" w:date="2019-03-10T21:19:00Z">
        <w:r>
          <w:rPr>
            <w:noProof/>
          </w:rPr>
          <w:fldChar w:fldCharType="end"/>
        </w:r>
      </w:ins>
    </w:p>
    <w:p w14:paraId="68429B7E" w14:textId="73D2105B" w:rsidR="005A5DEC" w:rsidRDefault="005A5DEC">
      <w:pPr>
        <w:pStyle w:val="TableofFigures"/>
        <w:tabs>
          <w:tab w:val="right" w:leader="dot" w:pos="9499"/>
        </w:tabs>
        <w:rPr>
          <w:ins w:id="1149" w:author="Nicholas Weatherley" w:date="2019-03-10T21:19:00Z"/>
          <w:rFonts w:asciiTheme="minorHAnsi" w:eastAsiaTheme="minorEastAsia" w:hAnsiTheme="minorHAnsi" w:cstheme="minorBidi"/>
          <w:smallCaps w:val="0"/>
          <w:noProof/>
          <w:sz w:val="24"/>
          <w:szCs w:val="24"/>
        </w:rPr>
      </w:pPr>
      <w:ins w:id="1150" w:author="Nicholas Weatherley" w:date="2019-03-10T21:19:00Z">
        <w:r>
          <w:rPr>
            <w:noProof/>
          </w:rPr>
          <w:t>Chapter 8</w:t>
        </w:r>
        <w:r>
          <w:rPr>
            <w:noProof/>
          </w:rPr>
          <w:tab/>
        </w:r>
        <w:r>
          <w:rPr>
            <w:noProof/>
          </w:rPr>
          <w:fldChar w:fldCharType="begin"/>
        </w:r>
        <w:r>
          <w:rPr>
            <w:noProof/>
          </w:rPr>
          <w:instrText xml:space="preserve"> PAGEREF _Toc3145464 \h </w:instrText>
        </w:r>
      </w:ins>
      <w:ins w:id="1151" w:author="Nicholas Weatherley" w:date="2019-03-10T21:20:00Z">
        <w:r>
          <w:rPr>
            <w:noProof/>
          </w:rPr>
        </w:r>
      </w:ins>
      <w:r>
        <w:rPr>
          <w:noProof/>
        </w:rPr>
        <w:fldChar w:fldCharType="separate"/>
      </w:r>
      <w:ins w:id="1152" w:author="Nicholas Weatherley" w:date="2019-03-10T21:20:00Z">
        <w:r>
          <w:rPr>
            <w:noProof/>
          </w:rPr>
          <w:t>291</w:t>
        </w:r>
      </w:ins>
      <w:ins w:id="1153" w:author="Nicholas Weatherley" w:date="2019-03-10T21:19:00Z">
        <w:r>
          <w:rPr>
            <w:noProof/>
          </w:rPr>
          <w:fldChar w:fldCharType="end"/>
        </w:r>
      </w:ins>
    </w:p>
    <w:p w14:paraId="5E543013" w14:textId="1992C9C9" w:rsidR="005A5DEC" w:rsidRDefault="005A5DEC">
      <w:pPr>
        <w:pStyle w:val="TableofFigures"/>
        <w:tabs>
          <w:tab w:val="right" w:leader="dot" w:pos="9499"/>
        </w:tabs>
        <w:rPr>
          <w:ins w:id="1154" w:author="Nicholas Weatherley" w:date="2019-03-10T21:19:00Z"/>
          <w:rFonts w:asciiTheme="minorHAnsi" w:eastAsiaTheme="minorEastAsia" w:hAnsiTheme="minorHAnsi" w:cstheme="minorBidi"/>
          <w:smallCaps w:val="0"/>
          <w:noProof/>
          <w:sz w:val="24"/>
          <w:szCs w:val="24"/>
        </w:rPr>
      </w:pPr>
      <w:ins w:id="1155" w:author="Nicholas Weatherley" w:date="2019-03-10T21:19:00Z">
        <w:r>
          <w:rPr>
            <w:noProof/>
          </w:rPr>
          <w:t>Figure 8.1: Regional mapping of RBC:TP</w:t>
        </w:r>
        <w:r>
          <w:rPr>
            <w:noProof/>
          </w:rPr>
          <w:tab/>
        </w:r>
        <w:r>
          <w:rPr>
            <w:noProof/>
          </w:rPr>
          <w:fldChar w:fldCharType="begin"/>
        </w:r>
        <w:r>
          <w:rPr>
            <w:noProof/>
          </w:rPr>
          <w:instrText xml:space="preserve"> PAGEREF _Toc3145465 \h </w:instrText>
        </w:r>
      </w:ins>
      <w:ins w:id="1156" w:author="Nicholas Weatherley" w:date="2019-03-10T21:20:00Z">
        <w:r>
          <w:rPr>
            <w:noProof/>
          </w:rPr>
        </w:r>
      </w:ins>
      <w:r>
        <w:rPr>
          <w:noProof/>
        </w:rPr>
        <w:fldChar w:fldCharType="separate"/>
      </w:r>
      <w:ins w:id="1157" w:author="Nicholas Weatherley" w:date="2019-03-10T21:20:00Z">
        <w:r>
          <w:rPr>
            <w:noProof/>
          </w:rPr>
          <w:t>296</w:t>
        </w:r>
      </w:ins>
      <w:ins w:id="1158" w:author="Nicholas Weatherley" w:date="2019-03-10T21:19:00Z">
        <w:r>
          <w:rPr>
            <w:noProof/>
          </w:rPr>
          <w:fldChar w:fldCharType="end"/>
        </w:r>
      </w:ins>
    </w:p>
    <w:p w14:paraId="53ABFC31" w14:textId="120DFAB8" w:rsidR="005A5DEC" w:rsidDel="005A5DEC" w:rsidRDefault="005A5DEC">
      <w:pPr>
        <w:pStyle w:val="TableofFigures"/>
        <w:tabs>
          <w:tab w:val="right" w:leader="dot" w:pos="9499"/>
        </w:tabs>
        <w:rPr>
          <w:del w:id="1159" w:author="Nicholas Weatherley" w:date="2019-03-10T21:19:00Z"/>
          <w:rFonts w:asciiTheme="minorHAnsi" w:eastAsiaTheme="minorEastAsia" w:hAnsiTheme="minorHAnsi" w:cstheme="minorBidi"/>
          <w:smallCaps w:val="0"/>
          <w:noProof/>
          <w:sz w:val="24"/>
          <w:szCs w:val="24"/>
        </w:rPr>
      </w:pPr>
      <w:del w:id="1160" w:author="Nicholas Weatherley" w:date="2019-03-10T21:19:00Z">
        <w:r w:rsidDel="005A5DEC">
          <w:rPr>
            <w:noProof/>
          </w:rPr>
          <w:delText>Figure 7.12: Parametric maps of FWHM demonstrating progression over 12-month follow up</w:delText>
        </w:r>
        <w:r w:rsidDel="005A5DEC">
          <w:rPr>
            <w:noProof/>
          </w:rPr>
          <w:tab/>
          <w:delText>272</w:delText>
        </w:r>
      </w:del>
    </w:p>
    <w:p w14:paraId="1B844C55" w14:textId="27D86387" w:rsidR="00372731" w:rsidDel="005A5DEC" w:rsidRDefault="00372731">
      <w:pPr>
        <w:pStyle w:val="TableofFigures"/>
        <w:tabs>
          <w:tab w:val="right" w:leader="dot" w:pos="9499"/>
        </w:tabs>
        <w:rPr>
          <w:del w:id="1161" w:author="Nicholas Weatherley" w:date="2019-03-10T21:17:00Z"/>
          <w:rFonts w:asciiTheme="minorHAnsi" w:eastAsiaTheme="minorEastAsia" w:hAnsiTheme="minorHAnsi" w:cstheme="minorBidi"/>
          <w:smallCaps w:val="0"/>
          <w:noProof/>
          <w:sz w:val="24"/>
          <w:szCs w:val="24"/>
        </w:rPr>
      </w:pPr>
      <w:del w:id="1162" w:author="Nicholas Weatherley" w:date="2019-03-10T21:17:00Z">
        <w:r w:rsidDel="005A5DEC">
          <w:rPr>
            <w:noProof/>
          </w:rPr>
          <w:delText>Chapter 1</w:delText>
        </w:r>
        <w:r w:rsidDel="005A5DEC">
          <w:rPr>
            <w:noProof/>
          </w:rPr>
          <w:tab/>
          <w:delText>1</w:delText>
        </w:r>
      </w:del>
    </w:p>
    <w:p w14:paraId="3D712A2D" w14:textId="2F44A4BA" w:rsidR="00372731" w:rsidDel="005A5DEC" w:rsidRDefault="00372731">
      <w:pPr>
        <w:pStyle w:val="TableofFigures"/>
        <w:tabs>
          <w:tab w:val="right" w:leader="dot" w:pos="9499"/>
        </w:tabs>
        <w:rPr>
          <w:del w:id="1163" w:author="Nicholas Weatherley" w:date="2019-03-10T21:17:00Z"/>
          <w:rFonts w:asciiTheme="minorHAnsi" w:eastAsiaTheme="minorEastAsia" w:hAnsiTheme="minorHAnsi" w:cstheme="minorBidi"/>
          <w:smallCaps w:val="0"/>
          <w:noProof/>
          <w:sz w:val="24"/>
          <w:szCs w:val="24"/>
        </w:rPr>
      </w:pPr>
      <w:del w:id="1164" w:author="Nicholas Weatherley" w:date="2019-03-10T21:17:00Z">
        <w:r w:rsidDel="005A5DEC">
          <w:rPr>
            <w:noProof/>
          </w:rPr>
          <w:delText>Figure 1.1: Classifying interstitial lung disease</w:delText>
        </w:r>
        <w:r w:rsidDel="005A5DEC">
          <w:rPr>
            <w:noProof/>
          </w:rPr>
          <w:tab/>
          <w:delText>2</w:delText>
        </w:r>
      </w:del>
    </w:p>
    <w:p w14:paraId="396BDD42" w14:textId="1C0E3819" w:rsidR="00372731" w:rsidDel="005A5DEC" w:rsidRDefault="00372731">
      <w:pPr>
        <w:pStyle w:val="TableofFigures"/>
        <w:tabs>
          <w:tab w:val="right" w:leader="dot" w:pos="9499"/>
        </w:tabs>
        <w:rPr>
          <w:del w:id="1165" w:author="Nicholas Weatherley" w:date="2019-03-10T21:17:00Z"/>
          <w:rFonts w:asciiTheme="minorHAnsi" w:eastAsiaTheme="minorEastAsia" w:hAnsiTheme="minorHAnsi" w:cstheme="minorBidi"/>
          <w:smallCaps w:val="0"/>
          <w:noProof/>
          <w:sz w:val="24"/>
          <w:szCs w:val="24"/>
        </w:rPr>
      </w:pPr>
      <w:del w:id="1166" w:author="Nicholas Weatherley" w:date="2019-03-10T21:17:00Z">
        <w:r w:rsidDel="005A5DEC">
          <w:rPr>
            <w:noProof/>
          </w:rPr>
          <w:delText>Figure 1.2: Classification of idiopathic interstitial pneumonia</w:delText>
        </w:r>
        <w:r w:rsidDel="005A5DEC">
          <w:rPr>
            <w:noProof/>
          </w:rPr>
          <w:tab/>
          <w:delText>3</w:delText>
        </w:r>
      </w:del>
    </w:p>
    <w:p w14:paraId="7A140FCE" w14:textId="02584C2F" w:rsidR="00372731" w:rsidDel="005A5DEC" w:rsidRDefault="00372731">
      <w:pPr>
        <w:pStyle w:val="TableofFigures"/>
        <w:tabs>
          <w:tab w:val="right" w:leader="dot" w:pos="9499"/>
        </w:tabs>
        <w:rPr>
          <w:del w:id="1167" w:author="Nicholas Weatherley" w:date="2019-03-10T21:17:00Z"/>
          <w:rFonts w:asciiTheme="minorHAnsi" w:eastAsiaTheme="minorEastAsia" w:hAnsiTheme="minorHAnsi" w:cstheme="minorBidi"/>
          <w:smallCaps w:val="0"/>
          <w:noProof/>
          <w:sz w:val="24"/>
          <w:szCs w:val="24"/>
        </w:rPr>
      </w:pPr>
      <w:del w:id="1168" w:author="Nicholas Weatherley" w:date="2019-03-10T21:17:00Z">
        <w:r w:rsidDel="005A5DEC">
          <w:rPr>
            <w:noProof/>
          </w:rPr>
          <w:delText>Figure 1.3: Venn diagram of CTD-ILD, UIP and IPF</w:delText>
        </w:r>
        <w:r w:rsidDel="005A5DEC">
          <w:rPr>
            <w:noProof/>
          </w:rPr>
          <w:tab/>
          <w:delText>5</w:delText>
        </w:r>
      </w:del>
    </w:p>
    <w:p w14:paraId="6EAF4213" w14:textId="01F10A64" w:rsidR="00372731" w:rsidDel="005A5DEC" w:rsidRDefault="00372731">
      <w:pPr>
        <w:pStyle w:val="TableofFigures"/>
        <w:tabs>
          <w:tab w:val="right" w:leader="dot" w:pos="9499"/>
        </w:tabs>
        <w:rPr>
          <w:del w:id="1169" w:author="Nicholas Weatherley" w:date="2019-03-10T21:17:00Z"/>
          <w:rFonts w:asciiTheme="minorHAnsi" w:eastAsiaTheme="minorEastAsia" w:hAnsiTheme="minorHAnsi" w:cstheme="minorBidi"/>
          <w:smallCaps w:val="0"/>
          <w:noProof/>
          <w:sz w:val="24"/>
          <w:szCs w:val="24"/>
        </w:rPr>
      </w:pPr>
      <w:del w:id="1170" w:author="Nicholas Weatherley" w:date="2019-03-10T21:17:00Z">
        <w:r w:rsidDel="005A5DEC">
          <w:rPr>
            <w:noProof/>
          </w:rPr>
          <w:delText>Figure 1.4: Normal wound healing process in human tissue</w:delText>
        </w:r>
        <w:r w:rsidDel="005A5DEC">
          <w:rPr>
            <w:noProof/>
          </w:rPr>
          <w:tab/>
          <w:delText>9</w:delText>
        </w:r>
      </w:del>
    </w:p>
    <w:p w14:paraId="5486D700" w14:textId="39DCC965" w:rsidR="00372731" w:rsidDel="005A5DEC" w:rsidRDefault="00372731">
      <w:pPr>
        <w:pStyle w:val="TableofFigures"/>
        <w:tabs>
          <w:tab w:val="right" w:leader="dot" w:pos="9499"/>
        </w:tabs>
        <w:rPr>
          <w:del w:id="1171" w:author="Nicholas Weatherley" w:date="2019-03-10T21:17:00Z"/>
          <w:rFonts w:asciiTheme="minorHAnsi" w:eastAsiaTheme="minorEastAsia" w:hAnsiTheme="minorHAnsi" w:cstheme="minorBidi"/>
          <w:smallCaps w:val="0"/>
          <w:noProof/>
          <w:sz w:val="24"/>
          <w:szCs w:val="24"/>
        </w:rPr>
      </w:pPr>
      <w:del w:id="1172" w:author="Nicholas Weatherley" w:date="2019-03-10T21:17:00Z">
        <w:r w:rsidDel="005A5DEC">
          <w:rPr>
            <w:noProof/>
          </w:rPr>
          <w:delText>Figure 1.5: Usual interstitial pneumonia on histology</w:delText>
        </w:r>
        <w:r w:rsidDel="005A5DEC">
          <w:rPr>
            <w:noProof/>
          </w:rPr>
          <w:tab/>
          <w:delText>10</w:delText>
        </w:r>
      </w:del>
    </w:p>
    <w:p w14:paraId="53F2FDD4" w14:textId="5D942DC5" w:rsidR="00372731" w:rsidDel="005A5DEC" w:rsidRDefault="00372731">
      <w:pPr>
        <w:pStyle w:val="TableofFigures"/>
        <w:tabs>
          <w:tab w:val="right" w:leader="dot" w:pos="9499"/>
        </w:tabs>
        <w:rPr>
          <w:del w:id="1173" w:author="Nicholas Weatherley" w:date="2019-03-10T21:17:00Z"/>
          <w:rFonts w:asciiTheme="minorHAnsi" w:eastAsiaTheme="minorEastAsia" w:hAnsiTheme="minorHAnsi" w:cstheme="minorBidi"/>
          <w:smallCaps w:val="0"/>
          <w:noProof/>
          <w:sz w:val="24"/>
          <w:szCs w:val="24"/>
        </w:rPr>
      </w:pPr>
      <w:del w:id="1174" w:author="Nicholas Weatherley" w:date="2019-03-10T21:17:00Z">
        <w:r w:rsidDel="005A5DEC">
          <w:rPr>
            <w:noProof/>
          </w:rPr>
          <w:delText>Figure 1.6: Histological honeycombing in advanced usual interstitial pneumonia</w:delText>
        </w:r>
        <w:r w:rsidDel="005A5DEC">
          <w:rPr>
            <w:noProof/>
          </w:rPr>
          <w:tab/>
          <w:delText>10</w:delText>
        </w:r>
      </w:del>
    </w:p>
    <w:p w14:paraId="2C009E42" w14:textId="42FBC9E2" w:rsidR="00372731" w:rsidDel="005A5DEC" w:rsidRDefault="00372731">
      <w:pPr>
        <w:pStyle w:val="TableofFigures"/>
        <w:tabs>
          <w:tab w:val="right" w:leader="dot" w:pos="9499"/>
        </w:tabs>
        <w:rPr>
          <w:del w:id="1175" w:author="Nicholas Weatherley" w:date="2019-03-10T21:17:00Z"/>
          <w:rFonts w:asciiTheme="minorHAnsi" w:eastAsiaTheme="minorEastAsia" w:hAnsiTheme="minorHAnsi" w:cstheme="minorBidi"/>
          <w:smallCaps w:val="0"/>
          <w:noProof/>
          <w:sz w:val="24"/>
          <w:szCs w:val="24"/>
        </w:rPr>
      </w:pPr>
      <w:del w:id="1176" w:author="Nicholas Weatherley" w:date="2019-03-10T21:17:00Z">
        <w:r w:rsidDel="005A5DEC">
          <w:rPr>
            <w:noProof/>
          </w:rPr>
          <w:delText>Figure 1.7: Causes of death in IPF</w:delText>
        </w:r>
        <w:r w:rsidDel="005A5DEC">
          <w:rPr>
            <w:noProof/>
          </w:rPr>
          <w:tab/>
          <w:delText>12</w:delText>
        </w:r>
      </w:del>
    </w:p>
    <w:p w14:paraId="2EC42790" w14:textId="30B5CC91" w:rsidR="00372731" w:rsidDel="005A5DEC" w:rsidRDefault="00372731">
      <w:pPr>
        <w:pStyle w:val="TableofFigures"/>
        <w:tabs>
          <w:tab w:val="right" w:leader="dot" w:pos="9499"/>
        </w:tabs>
        <w:rPr>
          <w:del w:id="1177" w:author="Nicholas Weatherley" w:date="2019-03-10T21:17:00Z"/>
          <w:rFonts w:asciiTheme="minorHAnsi" w:eastAsiaTheme="minorEastAsia" w:hAnsiTheme="minorHAnsi" w:cstheme="minorBidi"/>
          <w:smallCaps w:val="0"/>
          <w:noProof/>
          <w:sz w:val="24"/>
          <w:szCs w:val="24"/>
        </w:rPr>
      </w:pPr>
      <w:del w:id="1178" w:author="Nicholas Weatherley" w:date="2019-03-10T21:17:00Z">
        <w:r w:rsidDel="005A5DEC">
          <w:rPr>
            <w:noProof/>
          </w:rPr>
          <w:delText>Figure 1.8: Pathophysiological mechanisms in IPF-associated pulmonary hypertension</w:delText>
        </w:r>
        <w:r w:rsidDel="005A5DEC">
          <w:rPr>
            <w:noProof/>
          </w:rPr>
          <w:tab/>
          <w:delText>13</w:delText>
        </w:r>
      </w:del>
    </w:p>
    <w:p w14:paraId="362E9422" w14:textId="3DA7D253" w:rsidR="00372731" w:rsidDel="005A5DEC" w:rsidRDefault="00372731">
      <w:pPr>
        <w:pStyle w:val="TableofFigures"/>
        <w:tabs>
          <w:tab w:val="right" w:leader="dot" w:pos="9499"/>
        </w:tabs>
        <w:rPr>
          <w:del w:id="1179" w:author="Nicholas Weatherley" w:date="2019-03-10T21:17:00Z"/>
          <w:rFonts w:asciiTheme="minorHAnsi" w:eastAsiaTheme="minorEastAsia" w:hAnsiTheme="minorHAnsi" w:cstheme="minorBidi"/>
          <w:smallCaps w:val="0"/>
          <w:noProof/>
          <w:sz w:val="24"/>
          <w:szCs w:val="24"/>
        </w:rPr>
      </w:pPr>
      <w:del w:id="1180" w:author="Nicholas Weatherley" w:date="2019-03-10T21:17:00Z">
        <w:r w:rsidDel="005A5DEC">
          <w:rPr>
            <w:noProof/>
          </w:rPr>
          <w:delText>Figure 1.9: Clubbing in a patient with IPF</w:delText>
        </w:r>
        <w:r w:rsidDel="005A5DEC">
          <w:rPr>
            <w:noProof/>
          </w:rPr>
          <w:tab/>
          <w:delText>19</w:delText>
        </w:r>
      </w:del>
    </w:p>
    <w:p w14:paraId="33F5A781" w14:textId="62F30502" w:rsidR="00372731" w:rsidDel="005A5DEC" w:rsidRDefault="00372731">
      <w:pPr>
        <w:pStyle w:val="TableofFigures"/>
        <w:tabs>
          <w:tab w:val="right" w:leader="dot" w:pos="9499"/>
        </w:tabs>
        <w:rPr>
          <w:del w:id="1181" w:author="Nicholas Weatherley" w:date="2019-03-10T21:17:00Z"/>
          <w:rFonts w:asciiTheme="minorHAnsi" w:eastAsiaTheme="minorEastAsia" w:hAnsiTheme="minorHAnsi" w:cstheme="minorBidi"/>
          <w:smallCaps w:val="0"/>
          <w:noProof/>
          <w:sz w:val="24"/>
          <w:szCs w:val="24"/>
        </w:rPr>
      </w:pPr>
      <w:del w:id="1182" w:author="Nicholas Weatherley" w:date="2019-03-10T21:17:00Z">
        <w:r w:rsidDel="005A5DEC">
          <w:rPr>
            <w:noProof/>
          </w:rPr>
          <w:delText>Figure 1.10: The unpredictable future for patients with IPF</w:delText>
        </w:r>
        <w:r w:rsidDel="005A5DEC">
          <w:rPr>
            <w:noProof/>
          </w:rPr>
          <w:tab/>
          <w:delText>20</w:delText>
        </w:r>
      </w:del>
    </w:p>
    <w:p w14:paraId="7227E0D1" w14:textId="3F515605" w:rsidR="00372731" w:rsidDel="005A5DEC" w:rsidRDefault="00372731">
      <w:pPr>
        <w:pStyle w:val="TableofFigures"/>
        <w:tabs>
          <w:tab w:val="right" w:leader="dot" w:pos="9499"/>
        </w:tabs>
        <w:rPr>
          <w:del w:id="1183" w:author="Nicholas Weatherley" w:date="2019-03-10T21:17:00Z"/>
          <w:rFonts w:asciiTheme="minorHAnsi" w:eastAsiaTheme="minorEastAsia" w:hAnsiTheme="minorHAnsi" w:cstheme="minorBidi"/>
          <w:smallCaps w:val="0"/>
          <w:noProof/>
          <w:sz w:val="24"/>
          <w:szCs w:val="24"/>
        </w:rPr>
      </w:pPr>
      <w:del w:id="1184" w:author="Nicholas Weatherley" w:date="2019-03-10T21:17:00Z">
        <w:r w:rsidDel="005A5DEC">
          <w:rPr>
            <w:noProof/>
          </w:rPr>
          <w:delText>Figure 1.11: Plain chest radiography and IPF</w:delText>
        </w:r>
        <w:r w:rsidDel="005A5DEC">
          <w:rPr>
            <w:noProof/>
          </w:rPr>
          <w:tab/>
          <w:delText>21</w:delText>
        </w:r>
      </w:del>
    </w:p>
    <w:p w14:paraId="7EE8B3C6" w14:textId="18AA3EFA" w:rsidR="00372731" w:rsidDel="005A5DEC" w:rsidRDefault="00372731">
      <w:pPr>
        <w:pStyle w:val="TableofFigures"/>
        <w:tabs>
          <w:tab w:val="right" w:leader="dot" w:pos="9499"/>
        </w:tabs>
        <w:rPr>
          <w:del w:id="1185" w:author="Nicholas Weatherley" w:date="2019-03-10T21:17:00Z"/>
          <w:rFonts w:asciiTheme="minorHAnsi" w:eastAsiaTheme="minorEastAsia" w:hAnsiTheme="minorHAnsi" w:cstheme="minorBidi"/>
          <w:smallCaps w:val="0"/>
          <w:noProof/>
          <w:sz w:val="24"/>
          <w:szCs w:val="24"/>
        </w:rPr>
      </w:pPr>
      <w:del w:id="1186" w:author="Nicholas Weatherley" w:date="2019-03-10T21:17:00Z">
        <w:r w:rsidDel="005A5DEC">
          <w:rPr>
            <w:noProof/>
          </w:rPr>
          <w:delText>Figure 1.12: CT Patterns of interstitial lung disease and congruity with UIP</w:delText>
        </w:r>
        <w:r w:rsidDel="005A5DEC">
          <w:rPr>
            <w:noProof/>
          </w:rPr>
          <w:tab/>
          <w:delText>23</w:delText>
        </w:r>
      </w:del>
    </w:p>
    <w:p w14:paraId="4045AAE4" w14:textId="1EE414E8" w:rsidR="00372731" w:rsidDel="005A5DEC" w:rsidRDefault="00372731">
      <w:pPr>
        <w:pStyle w:val="TableofFigures"/>
        <w:tabs>
          <w:tab w:val="right" w:leader="dot" w:pos="9499"/>
        </w:tabs>
        <w:rPr>
          <w:del w:id="1187" w:author="Nicholas Weatherley" w:date="2019-03-10T21:17:00Z"/>
          <w:rFonts w:asciiTheme="minorHAnsi" w:eastAsiaTheme="minorEastAsia" w:hAnsiTheme="minorHAnsi" w:cstheme="minorBidi"/>
          <w:smallCaps w:val="0"/>
          <w:noProof/>
          <w:sz w:val="24"/>
          <w:szCs w:val="24"/>
        </w:rPr>
      </w:pPr>
      <w:del w:id="1188" w:author="Nicholas Weatherley" w:date="2019-03-10T21:17:00Z">
        <w:r w:rsidDel="005A5DEC">
          <w:rPr>
            <w:noProof/>
          </w:rPr>
          <w:delText>Figure 1.13: Forced vital capacity decline in IPF trial placebo groups</w:delText>
        </w:r>
        <w:r w:rsidDel="005A5DEC">
          <w:rPr>
            <w:noProof/>
          </w:rPr>
          <w:tab/>
          <w:delText>26</w:delText>
        </w:r>
      </w:del>
    </w:p>
    <w:p w14:paraId="4BB9BF53" w14:textId="3C6499F2" w:rsidR="00372731" w:rsidDel="005A5DEC" w:rsidRDefault="00372731">
      <w:pPr>
        <w:pStyle w:val="TableofFigures"/>
        <w:tabs>
          <w:tab w:val="right" w:leader="dot" w:pos="9499"/>
        </w:tabs>
        <w:rPr>
          <w:del w:id="1189" w:author="Nicholas Weatherley" w:date="2019-03-10T21:17:00Z"/>
          <w:rFonts w:asciiTheme="minorHAnsi" w:eastAsiaTheme="minorEastAsia" w:hAnsiTheme="minorHAnsi" w:cstheme="minorBidi"/>
          <w:smallCaps w:val="0"/>
          <w:noProof/>
          <w:sz w:val="24"/>
          <w:szCs w:val="24"/>
        </w:rPr>
      </w:pPr>
      <w:del w:id="1190" w:author="Nicholas Weatherley" w:date="2019-03-10T21:17:00Z">
        <w:r w:rsidDel="005A5DEC">
          <w:rPr>
            <w:noProof/>
          </w:rPr>
          <w:delText>Figure 1.14: Incremental shuttle walk schematic</w:delText>
        </w:r>
        <w:r w:rsidDel="005A5DEC">
          <w:rPr>
            <w:noProof/>
          </w:rPr>
          <w:tab/>
          <w:delText>34</w:delText>
        </w:r>
      </w:del>
    </w:p>
    <w:p w14:paraId="2FEDAC78" w14:textId="00BD72F1" w:rsidR="00372731" w:rsidDel="005A5DEC" w:rsidRDefault="00372731">
      <w:pPr>
        <w:pStyle w:val="TableofFigures"/>
        <w:tabs>
          <w:tab w:val="right" w:leader="dot" w:pos="9499"/>
        </w:tabs>
        <w:rPr>
          <w:del w:id="1191" w:author="Nicholas Weatherley" w:date="2019-03-10T21:17:00Z"/>
          <w:rFonts w:asciiTheme="minorHAnsi" w:eastAsiaTheme="minorEastAsia" w:hAnsiTheme="minorHAnsi" w:cstheme="minorBidi"/>
          <w:smallCaps w:val="0"/>
          <w:noProof/>
          <w:sz w:val="24"/>
          <w:szCs w:val="24"/>
        </w:rPr>
      </w:pPr>
      <w:del w:id="1192" w:author="Nicholas Weatherley" w:date="2019-03-10T21:17:00Z">
        <w:r w:rsidDel="005A5DEC">
          <w:rPr>
            <w:noProof/>
          </w:rPr>
          <w:delText>Figure 1.15: GAP score and mortality index</w:delText>
        </w:r>
        <w:r w:rsidDel="005A5DEC">
          <w:rPr>
            <w:noProof/>
          </w:rPr>
          <w:tab/>
          <w:delText>37</w:delText>
        </w:r>
      </w:del>
    </w:p>
    <w:p w14:paraId="4BFE3EDA" w14:textId="400379F8" w:rsidR="00372731" w:rsidDel="005A5DEC" w:rsidRDefault="00372731">
      <w:pPr>
        <w:pStyle w:val="TableofFigures"/>
        <w:tabs>
          <w:tab w:val="right" w:leader="dot" w:pos="9499"/>
        </w:tabs>
        <w:rPr>
          <w:del w:id="1193" w:author="Nicholas Weatherley" w:date="2019-03-10T21:17:00Z"/>
          <w:rFonts w:asciiTheme="minorHAnsi" w:eastAsiaTheme="minorEastAsia" w:hAnsiTheme="minorHAnsi" w:cstheme="minorBidi"/>
          <w:smallCaps w:val="0"/>
          <w:noProof/>
          <w:sz w:val="24"/>
          <w:szCs w:val="24"/>
        </w:rPr>
      </w:pPr>
      <w:del w:id="1194" w:author="Nicholas Weatherley" w:date="2019-03-10T21:17:00Z">
        <w:r w:rsidDel="005A5DEC">
          <w:rPr>
            <w:noProof/>
          </w:rPr>
          <w:delText>Chapter 2</w:delText>
        </w:r>
        <w:r w:rsidDel="005A5DEC">
          <w:rPr>
            <w:noProof/>
          </w:rPr>
          <w:tab/>
          <w:delText>55</w:delText>
        </w:r>
      </w:del>
    </w:p>
    <w:p w14:paraId="73BE0111" w14:textId="71F766A3" w:rsidR="00372731" w:rsidDel="005A5DEC" w:rsidRDefault="00372731">
      <w:pPr>
        <w:pStyle w:val="TableofFigures"/>
        <w:tabs>
          <w:tab w:val="right" w:leader="dot" w:pos="9499"/>
        </w:tabs>
        <w:rPr>
          <w:del w:id="1195" w:author="Nicholas Weatherley" w:date="2019-03-10T21:17:00Z"/>
          <w:rFonts w:asciiTheme="minorHAnsi" w:eastAsiaTheme="minorEastAsia" w:hAnsiTheme="minorHAnsi" w:cstheme="minorBidi"/>
          <w:smallCaps w:val="0"/>
          <w:noProof/>
          <w:sz w:val="24"/>
          <w:szCs w:val="24"/>
        </w:rPr>
      </w:pPr>
      <w:del w:id="1196" w:author="Nicholas Weatherley" w:date="2019-03-10T21:17:00Z">
        <w:r w:rsidDel="005A5DEC">
          <w:rPr>
            <w:noProof/>
          </w:rPr>
          <w:delText>Figure 2.1: PRISMA flow diagram</w:delText>
        </w:r>
        <w:r w:rsidDel="005A5DEC">
          <w:rPr>
            <w:noProof/>
          </w:rPr>
          <w:tab/>
          <w:delText>57</w:delText>
        </w:r>
      </w:del>
    </w:p>
    <w:p w14:paraId="5B3BDB24" w14:textId="12051693" w:rsidR="00372731" w:rsidDel="005A5DEC" w:rsidRDefault="00372731">
      <w:pPr>
        <w:pStyle w:val="TableofFigures"/>
        <w:tabs>
          <w:tab w:val="right" w:leader="dot" w:pos="9499"/>
        </w:tabs>
        <w:rPr>
          <w:del w:id="1197" w:author="Nicholas Weatherley" w:date="2019-03-10T21:17:00Z"/>
          <w:rFonts w:asciiTheme="minorHAnsi" w:eastAsiaTheme="minorEastAsia" w:hAnsiTheme="minorHAnsi" w:cstheme="minorBidi"/>
          <w:smallCaps w:val="0"/>
          <w:noProof/>
          <w:sz w:val="24"/>
          <w:szCs w:val="24"/>
        </w:rPr>
      </w:pPr>
      <w:del w:id="1198" w:author="Nicholas Weatherley" w:date="2019-03-10T21:17:00Z">
        <w:r w:rsidDel="005A5DEC">
          <w:rPr>
            <w:noProof/>
          </w:rPr>
          <w:delText>Figure 2.2: Example density histograms from a cohort of patients in Sheffield, UK.</w:delText>
        </w:r>
        <w:r w:rsidDel="005A5DEC">
          <w:rPr>
            <w:noProof/>
          </w:rPr>
          <w:tab/>
          <w:delText>60</w:delText>
        </w:r>
      </w:del>
    </w:p>
    <w:p w14:paraId="2252D88F" w14:textId="08BB3654" w:rsidR="00372731" w:rsidDel="005A5DEC" w:rsidRDefault="00372731">
      <w:pPr>
        <w:pStyle w:val="TableofFigures"/>
        <w:tabs>
          <w:tab w:val="right" w:leader="dot" w:pos="9499"/>
        </w:tabs>
        <w:rPr>
          <w:del w:id="1199" w:author="Nicholas Weatherley" w:date="2019-03-10T21:17:00Z"/>
          <w:rFonts w:asciiTheme="minorHAnsi" w:eastAsiaTheme="minorEastAsia" w:hAnsiTheme="minorHAnsi" w:cstheme="minorBidi"/>
          <w:smallCaps w:val="0"/>
          <w:noProof/>
          <w:sz w:val="24"/>
          <w:szCs w:val="24"/>
        </w:rPr>
      </w:pPr>
      <w:del w:id="1200" w:author="Nicholas Weatherley" w:date="2019-03-10T21:17:00Z">
        <w:r w:rsidDel="005A5DEC">
          <w:rPr>
            <w:noProof/>
          </w:rPr>
          <w:delText>Figure 2.3: Example CALIPER output in IPF</w:delText>
        </w:r>
        <w:r w:rsidDel="005A5DEC">
          <w:rPr>
            <w:noProof/>
          </w:rPr>
          <w:tab/>
          <w:delText>63</w:delText>
        </w:r>
      </w:del>
    </w:p>
    <w:p w14:paraId="5F4AAFAD" w14:textId="0D775AD9" w:rsidR="00372731" w:rsidDel="005A5DEC" w:rsidRDefault="00372731">
      <w:pPr>
        <w:pStyle w:val="TableofFigures"/>
        <w:tabs>
          <w:tab w:val="right" w:leader="dot" w:pos="9499"/>
        </w:tabs>
        <w:rPr>
          <w:del w:id="1201" w:author="Nicholas Weatherley" w:date="2019-03-10T21:17:00Z"/>
          <w:rFonts w:asciiTheme="minorHAnsi" w:eastAsiaTheme="minorEastAsia" w:hAnsiTheme="minorHAnsi" w:cstheme="minorBidi"/>
          <w:smallCaps w:val="0"/>
          <w:noProof/>
          <w:sz w:val="24"/>
          <w:szCs w:val="24"/>
        </w:rPr>
      </w:pPr>
      <w:del w:id="1202" w:author="Nicholas Weatherley" w:date="2019-03-10T21:17:00Z">
        <w:r w:rsidDel="005A5DEC">
          <w:rPr>
            <w:noProof/>
          </w:rPr>
          <w:delText>Figure 2.4: HRCT vs MRI UTE</w:delText>
        </w:r>
        <w:r w:rsidDel="005A5DEC">
          <w:rPr>
            <w:noProof/>
          </w:rPr>
          <w:tab/>
          <w:delText>67</w:delText>
        </w:r>
      </w:del>
    </w:p>
    <w:p w14:paraId="4F4275DC" w14:textId="7A675675" w:rsidR="00372731" w:rsidDel="005A5DEC" w:rsidRDefault="00372731">
      <w:pPr>
        <w:pStyle w:val="TableofFigures"/>
        <w:tabs>
          <w:tab w:val="right" w:leader="dot" w:pos="9499"/>
        </w:tabs>
        <w:rPr>
          <w:del w:id="1203" w:author="Nicholas Weatherley" w:date="2019-03-10T21:17:00Z"/>
          <w:rFonts w:asciiTheme="minorHAnsi" w:eastAsiaTheme="minorEastAsia" w:hAnsiTheme="minorHAnsi" w:cstheme="minorBidi"/>
          <w:smallCaps w:val="0"/>
          <w:noProof/>
          <w:sz w:val="24"/>
          <w:szCs w:val="24"/>
        </w:rPr>
      </w:pPr>
      <w:del w:id="1204" w:author="Nicholas Weatherley" w:date="2019-03-10T21:17:00Z">
        <w:r w:rsidDel="005A5DEC">
          <w:rPr>
            <w:noProof/>
          </w:rPr>
          <w:delText>Figure 2.5: Example 129Xe spectra of the lungs</w:delText>
        </w:r>
        <w:r w:rsidDel="005A5DEC">
          <w:rPr>
            <w:noProof/>
          </w:rPr>
          <w:tab/>
          <w:delText>69</w:delText>
        </w:r>
      </w:del>
    </w:p>
    <w:p w14:paraId="43B055FC" w14:textId="60BA1B1D" w:rsidR="00372731" w:rsidDel="005A5DEC" w:rsidRDefault="00372731">
      <w:pPr>
        <w:pStyle w:val="TableofFigures"/>
        <w:tabs>
          <w:tab w:val="right" w:leader="dot" w:pos="9499"/>
        </w:tabs>
        <w:rPr>
          <w:del w:id="1205" w:author="Nicholas Weatherley" w:date="2019-03-10T21:17:00Z"/>
          <w:rFonts w:asciiTheme="minorHAnsi" w:eastAsiaTheme="minorEastAsia" w:hAnsiTheme="minorHAnsi" w:cstheme="minorBidi"/>
          <w:smallCaps w:val="0"/>
          <w:noProof/>
          <w:sz w:val="24"/>
          <w:szCs w:val="24"/>
        </w:rPr>
      </w:pPr>
      <w:del w:id="1206" w:author="Nicholas Weatherley" w:date="2019-03-10T21:17:00Z">
        <w:r w:rsidDel="005A5DEC">
          <w:rPr>
            <w:noProof/>
          </w:rPr>
          <w:delText xml:space="preserve">Figure 2.6: Regional gas transfer with </w:delText>
        </w:r>
        <w:r w:rsidRPr="00F268BA" w:rsidDel="005A5DEC">
          <w:rPr>
            <w:noProof/>
            <w:vertAlign w:val="superscript"/>
          </w:rPr>
          <w:delText>129</w:delText>
        </w:r>
        <w:r w:rsidDel="005A5DEC">
          <w:rPr>
            <w:noProof/>
          </w:rPr>
          <w:delText>Xe</w:delText>
        </w:r>
        <w:r w:rsidDel="005A5DEC">
          <w:rPr>
            <w:noProof/>
          </w:rPr>
          <w:tab/>
          <w:delText>69</w:delText>
        </w:r>
      </w:del>
    </w:p>
    <w:p w14:paraId="5EDF6EF3" w14:textId="48521DDE" w:rsidR="00372731" w:rsidDel="005A5DEC" w:rsidRDefault="00372731">
      <w:pPr>
        <w:pStyle w:val="TableofFigures"/>
        <w:tabs>
          <w:tab w:val="right" w:leader="dot" w:pos="9499"/>
        </w:tabs>
        <w:rPr>
          <w:del w:id="1207" w:author="Nicholas Weatherley" w:date="2019-03-10T21:17:00Z"/>
          <w:rFonts w:asciiTheme="minorHAnsi" w:eastAsiaTheme="minorEastAsia" w:hAnsiTheme="minorHAnsi" w:cstheme="minorBidi"/>
          <w:smallCaps w:val="0"/>
          <w:noProof/>
          <w:sz w:val="24"/>
          <w:szCs w:val="24"/>
        </w:rPr>
      </w:pPr>
      <w:del w:id="1208" w:author="Nicholas Weatherley" w:date="2019-03-10T21:17:00Z">
        <w:r w:rsidDel="005A5DEC">
          <w:rPr>
            <w:noProof/>
          </w:rPr>
          <w:delText>Figure 2.7: Transit times measured by DCE-MRI</w:delText>
        </w:r>
        <w:r w:rsidDel="005A5DEC">
          <w:rPr>
            <w:noProof/>
          </w:rPr>
          <w:tab/>
          <w:delText>71</w:delText>
        </w:r>
      </w:del>
    </w:p>
    <w:p w14:paraId="3CB04847" w14:textId="26321E1A" w:rsidR="00372731" w:rsidDel="005A5DEC" w:rsidRDefault="00372731">
      <w:pPr>
        <w:pStyle w:val="TableofFigures"/>
        <w:tabs>
          <w:tab w:val="right" w:leader="dot" w:pos="9499"/>
        </w:tabs>
        <w:rPr>
          <w:del w:id="1209" w:author="Nicholas Weatherley" w:date="2019-03-10T21:17:00Z"/>
          <w:rFonts w:asciiTheme="minorHAnsi" w:eastAsiaTheme="minorEastAsia" w:hAnsiTheme="minorHAnsi" w:cstheme="minorBidi"/>
          <w:smallCaps w:val="0"/>
          <w:noProof/>
          <w:sz w:val="24"/>
          <w:szCs w:val="24"/>
        </w:rPr>
      </w:pPr>
      <w:del w:id="1210" w:author="Nicholas Weatherley" w:date="2019-03-10T21:17:00Z">
        <w:r w:rsidDel="005A5DEC">
          <w:rPr>
            <w:noProof/>
          </w:rPr>
          <w:delText>Figure 2.8: Behaviour of nuclear spins in a magnetic field</w:delText>
        </w:r>
        <w:r w:rsidDel="005A5DEC">
          <w:rPr>
            <w:noProof/>
          </w:rPr>
          <w:tab/>
          <w:delText>76</w:delText>
        </w:r>
      </w:del>
    </w:p>
    <w:p w14:paraId="51D1AA20" w14:textId="67F16896" w:rsidR="00372731" w:rsidDel="005A5DEC" w:rsidRDefault="00372731">
      <w:pPr>
        <w:pStyle w:val="TableofFigures"/>
        <w:tabs>
          <w:tab w:val="right" w:leader="dot" w:pos="9499"/>
        </w:tabs>
        <w:rPr>
          <w:del w:id="1211" w:author="Nicholas Weatherley" w:date="2019-03-10T21:17:00Z"/>
          <w:rFonts w:asciiTheme="minorHAnsi" w:eastAsiaTheme="minorEastAsia" w:hAnsiTheme="minorHAnsi" w:cstheme="minorBidi"/>
          <w:smallCaps w:val="0"/>
          <w:noProof/>
          <w:sz w:val="24"/>
          <w:szCs w:val="24"/>
        </w:rPr>
      </w:pPr>
      <w:del w:id="1212" w:author="Nicholas Weatherley" w:date="2019-03-10T21:17:00Z">
        <w:r w:rsidDel="005A5DEC">
          <w:rPr>
            <w:noProof/>
          </w:rPr>
          <w:delText>Figure 2.9: Application of a radiofrequency pulse and longitudinal proton magnetisation</w:delText>
        </w:r>
        <w:r w:rsidDel="005A5DEC">
          <w:rPr>
            <w:noProof/>
          </w:rPr>
          <w:tab/>
          <w:delText>77</w:delText>
        </w:r>
      </w:del>
    </w:p>
    <w:p w14:paraId="737881C3" w14:textId="2E7FD939" w:rsidR="00372731" w:rsidDel="005A5DEC" w:rsidRDefault="00372731">
      <w:pPr>
        <w:pStyle w:val="TableofFigures"/>
        <w:tabs>
          <w:tab w:val="right" w:leader="dot" w:pos="9499"/>
        </w:tabs>
        <w:rPr>
          <w:del w:id="1213" w:author="Nicholas Weatherley" w:date="2019-03-10T21:17:00Z"/>
          <w:rFonts w:asciiTheme="minorHAnsi" w:eastAsiaTheme="minorEastAsia" w:hAnsiTheme="minorHAnsi" w:cstheme="minorBidi"/>
          <w:smallCaps w:val="0"/>
          <w:noProof/>
          <w:sz w:val="24"/>
          <w:szCs w:val="24"/>
        </w:rPr>
      </w:pPr>
      <w:del w:id="1214" w:author="Nicholas Weatherley" w:date="2019-03-10T21:17:00Z">
        <w:r w:rsidDel="005A5DEC">
          <w:rPr>
            <w:noProof/>
          </w:rPr>
          <w:delText>Figure 2.10: T1 relaxation curve</w:delText>
        </w:r>
        <w:r w:rsidDel="005A5DEC">
          <w:rPr>
            <w:noProof/>
          </w:rPr>
          <w:tab/>
          <w:delText>77</w:delText>
        </w:r>
      </w:del>
    </w:p>
    <w:p w14:paraId="71170482" w14:textId="29D559B6" w:rsidR="00372731" w:rsidDel="005A5DEC" w:rsidRDefault="00372731">
      <w:pPr>
        <w:pStyle w:val="TableofFigures"/>
        <w:tabs>
          <w:tab w:val="right" w:leader="dot" w:pos="9499"/>
        </w:tabs>
        <w:rPr>
          <w:del w:id="1215" w:author="Nicholas Weatherley" w:date="2019-03-10T21:17:00Z"/>
          <w:rFonts w:asciiTheme="minorHAnsi" w:eastAsiaTheme="minorEastAsia" w:hAnsiTheme="minorHAnsi" w:cstheme="minorBidi"/>
          <w:smallCaps w:val="0"/>
          <w:noProof/>
          <w:sz w:val="24"/>
          <w:szCs w:val="24"/>
        </w:rPr>
      </w:pPr>
      <w:del w:id="1216" w:author="Nicholas Weatherley" w:date="2019-03-10T21:17:00Z">
        <w:r w:rsidDel="005A5DEC">
          <w:rPr>
            <w:noProof/>
          </w:rPr>
          <w:delText>Figure 2.11: Transverse magnetisation and echo pulse</w:delText>
        </w:r>
        <w:r w:rsidDel="005A5DEC">
          <w:rPr>
            <w:noProof/>
          </w:rPr>
          <w:tab/>
          <w:delText>78</w:delText>
        </w:r>
      </w:del>
    </w:p>
    <w:p w14:paraId="1B14D402" w14:textId="7C563500" w:rsidR="00372731" w:rsidDel="005A5DEC" w:rsidRDefault="00372731">
      <w:pPr>
        <w:pStyle w:val="TableofFigures"/>
        <w:tabs>
          <w:tab w:val="right" w:leader="dot" w:pos="9499"/>
        </w:tabs>
        <w:rPr>
          <w:del w:id="1217" w:author="Nicholas Weatherley" w:date="2019-03-10T21:17:00Z"/>
          <w:rFonts w:asciiTheme="minorHAnsi" w:eastAsiaTheme="minorEastAsia" w:hAnsiTheme="minorHAnsi" w:cstheme="minorBidi"/>
          <w:smallCaps w:val="0"/>
          <w:noProof/>
          <w:sz w:val="24"/>
          <w:szCs w:val="24"/>
        </w:rPr>
      </w:pPr>
      <w:del w:id="1218" w:author="Nicholas Weatherley" w:date="2019-03-10T21:17:00Z">
        <w:r w:rsidDel="005A5DEC">
          <w:rPr>
            <w:noProof/>
          </w:rPr>
          <w:delText>Figure 2.12: T2 and T2* curves</w:delText>
        </w:r>
        <w:r w:rsidDel="005A5DEC">
          <w:rPr>
            <w:noProof/>
          </w:rPr>
          <w:tab/>
          <w:delText>79</w:delText>
        </w:r>
      </w:del>
    </w:p>
    <w:p w14:paraId="0916100B" w14:textId="18767FA6" w:rsidR="00372731" w:rsidDel="005A5DEC" w:rsidRDefault="00372731">
      <w:pPr>
        <w:pStyle w:val="TableofFigures"/>
        <w:tabs>
          <w:tab w:val="right" w:leader="dot" w:pos="9499"/>
        </w:tabs>
        <w:rPr>
          <w:del w:id="1219" w:author="Nicholas Weatherley" w:date="2019-03-10T21:17:00Z"/>
          <w:rFonts w:asciiTheme="minorHAnsi" w:eastAsiaTheme="minorEastAsia" w:hAnsiTheme="minorHAnsi" w:cstheme="minorBidi"/>
          <w:smallCaps w:val="0"/>
          <w:noProof/>
          <w:sz w:val="24"/>
          <w:szCs w:val="24"/>
        </w:rPr>
      </w:pPr>
      <w:del w:id="1220" w:author="Nicholas Weatherley" w:date="2019-03-10T21:17:00Z">
        <w:r w:rsidDel="005A5DEC">
          <w:rPr>
            <w:noProof/>
          </w:rPr>
          <w:delText>Figure 2.13 Spin exchange optical polarisation (SEOP)</w:delText>
        </w:r>
        <w:r w:rsidDel="005A5DEC">
          <w:rPr>
            <w:noProof/>
          </w:rPr>
          <w:tab/>
          <w:delText>81</w:delText>
        </w:r>
      </w:del>
    </w:p>
    <w:p w14:paraId="2E723C21" w14:textId="0385DA71" w:rsidR="00372731" w:rsidDel="005A5DEC" w:rsidRDefault="00372731">
      <w:pPr>
        <w:pStyle w:val="TableofFigures"/>
        <w:tabs>
          <w:tab w:val="right" w:leader="dot" w:pos="9499"/>
        </w:tabs>
        <w:rPr>
          <w:del w:id="1221" w:author="Nicholas Weatherley" w:date="2019-03-10T21:17:00Z"/>
          <w:rFonts w:asciiTheme="minorHAnsi" w:eastAsiaTheme="minorEastAsia" w:hAnsiTheme="minorHAnsi" w:cstheme="minorBidi"/>
          <w:smallCaps w:val="0"/>
          <w:noProof/>
          <w:sz w:val="24"/>
          <w:szCs w:val="24"/>
        </w:rPr>
      </w:pPr>
      <w:del w:id="1222" w:author="Nicholas Weatherley" w:date="2019-03-10T21:17:00Z">
        <w:r w:rsidDel="005A5DEC">
          <w:rPr>
            <w:noProof/>
          </w:rPr>
          <w:delText xml:space="preserve">Figure 2.14: </w:delText>
        </w:r>
        <w:r w:rsidRPr="00F268BA" w:rsidDel="005A5DEC">
          <w:rPr>
            <w:noProof/>
            <w:vertAlign w:val="superscript"/>
          </w:rPr>
          <w:delText>3</w:delText>
        </w:r>
        <w:r w:rsidDel="005A5DEC">
          <w:rPr>
            <w:noProof/>
          </w:rPr>
          <w:delText>He ventilation images from a patient with asthma (Sheffield, UK)</w:delText>
        </w:r>
        <w:r w:rsidDel="005A5DEC">
          <w:rPr>
            <w:noProof/>
          </w:rPr>
          <w:tab/>
          <w:delText>83</w:delText>
        </w:r>
      </w:del>
    </w:p>
    <w:p w14:paraId="6F79986D" w14:textId="348A009E" w:rsidR="00372731" w:rsidDel="005A5DEC" w:rsidRDefault="00372731">
      <w:pPr>
        <w:pStyle w:val="TableofFigures"/>
        <w:tabs>
          <w:tab w:val="right" w:leader="dot" w:pos="9499"/>
        </w:tabs>
        <w:rPr>
          <w:del w:id="1223" w:author="Nicholas Weatherley" w:date="2019-03-10T21:17:00Z"/>
          <w:rFonts w:asciiTheme="minorHAnsi" w:eastAsiaTheme="minorEastAsia" w:hAnsiTheme="minorHAnsi" w:cstheme="minorBidi"/>
          <w:smallCaps w:val="0"/>
          <w:noProof/>
          <w:sz w:val="24"/>
          <w:szCs w:val="24"/>
        </w:rPr>
      </w:pPr>
      <w:del w:id="1224" w:author="Nicholas Weatherley" w:date="2019-03-10T21:17:00Z">
        <w:r w:rsidDel="005A5DEC">
          <w:rPr>
            <w:noProof/>
          </w:rPr>
          <w:delText>Figure 2.15</w:delText>
        </w:r>
        <w:r w:rsidRPr="00F268BA" w:rsidDel="005A5DEC">
          <w:rPr>
            <w:rFonts w:cs="Cambria"/>
            <w:noProof/>
          </w:rPr>
          <w:delText>:</w:delText>
        </w:r>
        <w:r w:rsidDel="005A5DEC">
          <w:rPr>
            <w:noProof/>
          </w:rPr>
          <w:delText xml:space="preserve"> Intra-acinar Brownian gas diffusion in health and emphysema.</w:delText>
        </w:r>
        <w:r w:rsidDel="005A5DEC">
          <w:rPr>
            <w:noProof/>
          </w:rPr>
          <w:tab/>
          <w:delText>84</w:delText>
        </w:r>
      </w:del>
    </w:p>
    <w:p w14:paraId="26D970A8" w14:textId="650A19F1" w:rsidR="00372731" w:rsidDel="005A5DEC" w:rsidRDefault="00372731">
      <w:pPr>
        <w:pStyle w:val="TableofFigures"/>
        <w:tabs>
          <w:tab w:val="right" w:leader="dot" w:pos="9499"/>
        </w:tabs>
        <w:rPr>
          <w:del w:id="1225" w:author="Nicholas Weatherley" w:date="2019-03-10T21:17:00Z"/>
          <w:rFonts w:asciiTheme="minorHAnsi" w:eastAsiaTheme="minorEastAsia" w:hAnsiTheme="minorHAnsi" w:cstheme="minorBidi"/>
          <w:smallCaps w:val="0"/>
          <w:noProof/>
          <w:sz w:val="24"/>
          <w:szCs w:val="24"/>
        </w:rPr>
      </w:pPr>
      <w:del w:id="1226" w:author="Nicholas Weatherley" w:date="2019-03-10T21:17:00Z">
        <w:r w:rsidDel="005A5DEC">
          <w:rPr>
            <w:noProof/>
          </w:rPr>
          <w:delText>Figure 2.16: Xenon diffusion from gas into aqueous and red cell environments</w:delText>
        </w:r>
        <w:r w:rsidDel="005A5DEC">
          <w:rPr>
            <w:noProof/>
          </w:rPr>
          <w:tab/>
          <w:delText>86</w:delText>
        </w:r>
      </w:del>
    </w:p>
    <w:p w14:paraId="7EC39599" w14:textId="59CCD36B" w:rsidR="00372731" w:rsidDel="005A5DEC" w:rsidRDefault="00372731">
      <w:pPr>
        <w:pStyle w:val="TableofFigures"/>
        <w:tabs>
          <w:tab w:val="right" w:leader="dot" w:pos="9499"/>
        </w:tabs>
        <w:rPr>
          <w:del w:id="1227" w:author="Nicholas Weatherley" w:date="2019-03-10T21:17:00Z"/>
          <w:rFonts w:asciiTheme="minorHAnsi" w:eastAsiaTheme="minorEastAsia" w:hAnsiTheme="minorHAnsi" w:cstheme="minorBidi"/>
          <w:smallCaps w:val="0"/>
          <w:noProof/>
          <w:sz w:val="24"/>
          <w:szCs w:val="24"/>
        </w:rPr>
      </w:pPr>
      <w:del w:id="1228" w:author="Nicholas Weatherley" w:date="2019-03-10T21:17:00Z">
        <w:r w:rsidDel="005A5DEC">
          <w:rPr>
            <w:noProof/>
          </w:rPr>
          <w:delText>Figure 2.17: Generating a pulmonary artery input function</w:delText>
        </w:r>
        <w:r w:rsidDel="005A5DEC">
          <w:rPr>
            <w:noProof/>
          </w:rPr>
          <w:tab/>
          <w:delText>88</w:delText>
        </w:r>
      </w:del>
    </w:p>
    <w:p w14:paraId="304F141B" w14:textId="3CF0BCFD" w:rsidR="00372731" w:rsidDel="005A5DEC" w:rsidRDefault="00372731">
      <w:pPr>
        <w:pStyle w:val="TableofFigures"/>
        <w:tabs>
          <w:tab w:val="right" w:leader="dot" w:pos="9499"/>
        </w:tabs>
        <w:rPr>
          <w:del w:id="1229" w:author="Nicholas Weatherley" w:date="2019-03-10T21:17:00Z"/>
          <w:rFonts w:asciiTheme="minorHAnsi" w:eastAsiaTheme="minorEastAsia" w:hAnsiTheme="minorHAnsi" w:cstheme="minorBidi"/>
          <w:smallCaps w:val="0"/>
          <w:noProof/>
          <w:sz w:val="24"/>
          <w:szCs w:val="24"/>
        </w:rPr>
      </w:pPr>
      <w:del w:id="1230" w:author="Nicholas Weatherley" w:date="2019-03-10T21:17:00Z">
        <w:r w:rsidDel="005A5DEC">
          <w:rPr>
            <w:noProof/>
          </w:rPr>
          <w:delText>Figure 2.18: Example of signal change through a parenchymal region of interest</w:delText>
        </w:r>
        <w:r w:rsidDel="005A5DEC">
          <w:rPr>
            <w:noProof/>
          </w:rPr>
          <w:tab/>
          <w:delText>89</w:delText>
        </w:r>
      </w:del>
    </w:p>
    <w:p w14:paraId="64C31DA8" w14:textId="714C1304" w:rsidR="00372731" w:rsidDel="005A5DEC" w:rsidRDefault="00372731">
      <w:pPr>
        <w:pStyle w:val="TableofFigures"/>
        <w:tabs>
          <w:tab w:val="right" w:leader="dot" w:pos="9499"/>
        </w:tabs>
        <w:rPr>
          <w:del w:id="1231" w:author="Nicholas Weatherley" w:date="2019-03-10T21:17:00Z"/>
          <w:rFonts w:asciiTheme="minorHAnsi" w:eastAsiaTheme="minorEastAsia" w:hAnsiTheme="minorHAnsi" w:cstheme="minorBidi"/>
          <w:smallCaps w:val="0"/>
          <w:noProof/>
          <w:sz w:val="24"/>
          <w:szCs w:val="24"/>
        </w:rPr>
      </w:pPr>
      <w:del w:id="1232" w:author="Nicholas Weatherley" w:date="2019-03-10T21:17:00Z">
        <w:r w:rsidDel="005A5DEC">
          <w:rPr>
            <w:noProof/>
          </w:rPr>
          <w:delText>Chapter 3</w:delText>
        </w:r>
        <w:r w:rsidDel="005A5DEC">
          <w:rPr>
            <w:noProof/>
          </w:rPr>
          <w:tab/>
          <w:delText>93</w:delText>
        </w:r>
      </w:del>
    </w:p>
    <w:p w14:paraId="2C55ABAC" w14:textId="7C6B7887" w:rsidR="00372731" w:rsidDel="005A5DEC" w:rsidRDefault="00372731">
      <w:pPr>
        <w:pStyle w:val="TableofFigures"/>
        <w:tabs>
          <w:tab w:val="right" w:leader="dot" w:pos="9499"/>
        </w:tabs>
        <w:rPr>
          <w:del w:id="1233" w:author="Nicholas Weatherley" w:date="2019-03-10T21:17:00Z"/>
          <w:rFonts w:asciiTheme="minorHAnsi" w:eastAsiaTheme="minorEastAsia" w:hAnsiTheme="minorHAnsi" w:cstheme="minorBidi"/>
          <w:smallCaps w:val="0"/>
          <w:noProof/>
          <w:sz w:val="24"/>
          <w:szCs w:val="24"/>
        </w:rPr>
      </w:pPr>
      <w:del w:id="1234" w:author="Nicholas Weatherley" w:date="2019-03-10T21:17:00Z">
        <w:r w:rsidDel="005A5DEC">
          <w:rPr>
            <w:noProof/>
          </w:rPr>
          <w:delText>Figure 3.1: Example of a gas polariser utilised in Sheffield</w:delText>
        </w:r>
        <w:r w:rsidDel="005A5DEC">
          <w:rPr>
            <w:noProof/>
          </w:rPr>
          <w:tab/>
          <w:delText>104</w:delText>
        </w:r>
      </w:del>
    </w:p>
    <w:p w14:paraId="6DA79FB4" w14:textId="2D7A1533" w:rsidR="00372731" w:rsidDel="005A5DEC" w:rsidRDefault="00372731">
      <w:pPr>
        <w:pStyle w:val="TableofFigures"/>
        <w:tabs>
          <w:tab w:val="right" w:leader="dot" w:pos="9499"/>
        </w:tabs>
        <w:rPr>
          <w:del w:id="1235" w:author="Nicholas Weatherley" w:date="2019-03-10T21:17:00Z"/>
          <w:rFonts w:asciiTheme="minorHAnsi" w:eastAsiaTheme="minorEastAsia" w:hAnsiTheme="minorHAnsi" w:cstheme="minorBidi"/>
          <w:smallCaps w:val="0"/>
          <w:noProof/>
          <w:sz w:val="24"/>
          <w:szCs w:val="24"/>
        </w:rPr>
      </w:pPr>
      <w:del w:id="1236" w:author="Nicholas Weatherley" w:date="2019-03-10T21:17:00Z">
        <w:r w:rsidDel="005A5DEC">
          <w:rPr>
            <w:noProof/>
          </w:rPr>
          <w:delText>Figure 3.2: Gantt chart of study visits</w:delText>
        </w:r>
        <w:r w:rsidDel="005A5DEC">
          <w:rPr>
            <w:noProof/>
          </w:rPr>
          <w:tab/>
          <w:delText>107</w:delText>
        </w:r>
      </w:del>
    </w:p>
    <w:p w14:paraId="52A69B66" w14:textId="0F6606DD" w:rsidR="00372731" w:rsidDel="005A5DEC" w:rsidRDefault="00372731">
      <w:pPr>
        <w:pStyle w:val="TableofFigures"/>
        <w:tabs>
          <w:tab w:val="right" w:leader="dot" w:pos="9499"/>
        </w:tabs>
        <w:rPr>
          <w:del w:id="1237" w:author="Nicholas Weatherley" w:date="2019-03-10T21:17:00Z"/>
          <w:rFonts w:asciiTheme="minorHAnsi" w:eastAsiaTheme="minorEastAsia" w:hAnsiTheme="minorHAnsi" w:cstheme="minorBidi"/>
          <w:smallCaps w:val="0"/>
          <w:noProof/>
          <w:sz w:val="24"/>
          <w:szCs w:val="24"/>
        </w:rPr>
      </w:pPr>
      <w:del w:id="1238" w:author="Nicholas Weatherley" w:date="2019-03-10T21:17:00Z">
        <w:r w:rsidDel="005A5DEC">
          <w:rPr>
            <w:noProof/>
          </w:rPr>
          <w:delText>Figure 3.3: Summary of participant numbers at each visit</w:delText>
        </w:r>
        <w:r w:rsidDel="005A5DEC">
          <w:rPr>
            <w:noProof/>
          </w:rPr>
          <w:tab/>
          <w:delText>108</w:delText>
        </w:r>
      </w:del>
    </w:p>
    <w:p w14:paraId="5CA47E2E" w14:textId="47318187" w:rsidR="00372731" w:rsidDel="005A5DEC" w:rsidRDefault="00372731">
      <w:pPr>
        <w:pStyle w:val="TableofFigures"/>
        <w:tabs>
          <w:tab w:val="right" w:leader="dot" w:pos="9499"/>
        </w:tabs>
        <w:rPr>
          <w:del w:id="1239" w:author="Nicholas Weatherley" w:date="2019-03-10T21:17:00Z"/>
          <w:rFonts w:asciiTheme="minorHAnsi" w:eastAsiaTheme="minorEastAsia" w:hAnsiTheme="minorHAnsi" w:cstheme="minorBidi"/>
          <w:smallCaps w:val="0"/>
          <w:noProof/>
          <w:sz w:val="24"/>
          <w:szCs w:val="24"/>
        </w:rPr>
      </w:pPr>
      <w:del w:id="1240" w:author="Nicholas Weatherley" w:date="2019-03-10T21:17:00Z">
        <w:r w:rsidDel="005A5DEC">
          <w:rPr>
            <w:noProof/>
          </w:rPr>
          <w:delText>Figure 3.4: Flow volume Curve</w:delText>
        </w:r>
        <w:r w:rsidDel="005A5DEC">
          <w:rPr>
            <w:noProof/>
          </w:rPr>
          <w:tab/>
          <w:delText>110</w:delText>
        </w:r>
      </w:del>
    </w:p>
    <w:p w14:paraId="2D899AA8" w14:textId="2DFD9609" w:rsidR="00372731" w:rsidDel="005A5DEC" w:rsidRDefault="00372731">
      <w:pPr>
        <w:pStyle w:val="TableofFigures"/>
        <w:tabs>
          <w:tab w:val="right" w:leader="dot" w:pos="9499"/>
        </w:tabs>
        <w:rPr>
          <w:del w:id="1241" w:author="Nicholas Weatherley" w:date="2019-03-10T21:17:00Z"/>
          <w:rFonts w:asciiTheme="minorHAnsi" w:eastAsiaTheme="minorEastAsia" w:hAnsiTheme="minorHAnsi" w:cstheme="minorBidi"/>
          <w:smallCaps w:val="0"/>
          <w:noProof/>
          <w:sz w:val="24"/>
          <w:szCs w:val="24"/>
        </w:rPr>
      </w:pPr>
      <w:del w:id="1242" w:author="Nicholas Weatherley" w:date="2019-03-10T21:17:00Z">
        <w:r w:rsidDel="005A5DEC">
          <w:rPr>
            <w:noProof/>
          </w:rPr>
          <w:delText>Figure 3.5: Change in FVC over first six months</w:delText>
        </w:r>
        <w:r w:rsidDel="005A5DEC">
          <w:rPr>
            <w:noProof/>
          </w:rPr>
          <w:tab/>
          <w:delText>111</w:delText>
        </w:r>
      </w:del>
    </w:p>
    <w:p w14:paraId="12FEE0BF" w14:textId="471D7E63" w:rsidR="00372731" w:rsidDel="005A5DEC" w:rsidRDefault="00372731">
      <w:pPr>
        <w:pStyle w:val="TableofFigures"/>
        <w:tabs>
          <w:tab w:val="right" w:leader="dot" w:pos="9499"/>
        </w:tabs>
        <w:rPr>
          <w:del w:id="1243" w:author="Nicholas Weatherley" w:date="2019-03-10T21:17:00Z"/>
          <w:rFonts w:asciiTheme="minorHAnsi" w:eastAsiaTheme="minorEastAsia" w:hAnsiTheme="minorHAnsi" w:cstheme="minorBidi"/>
          <w:smallCaps w:val="0"/>
          <w:noProof/>
          <w:sz w:val="24"/>
          <w:szCs w:val="24"/>
        </w:rPr>
      </w:pPr>
      <w:del w:id="1244" w:author="Nicholas Weatherley" w:date="2019-03-10T21:17:00Z">
        <w:r w:rsidDel="005A5DEC">
          <w:rPr>
            <w:noProof/>
          </w:rPr>
          <w:delText>Figure 3.6 Change in FVC over twelve months</w:delText>
        </w:r>
        <w:r w:rsidDel="005A5DEC">
          <w:rPr>
            <w:noProof/>
          </w:rPr>
          <w:tab/>
          <w:delText>113</w:delText>
        </w:r>
      </w:del>
    </w:p>
    <w:p w14:paraId="5700BE53" w14:textId="71ED4967" w:rsidR="00372731" w:rsidDel="005A5DEC" w:rsidRDefault="00372731">
      <w:pPr>
        <w:pStyle w:val="TableofFigures"/>
        <w:tabs>
          <w:tab w:val="right" w:leader="dot" w:pos="9499"/>
        </w:tabs>
        <w:rPr>
          <w:del w:id="1245" w:author="Nicholas Weatherley" w:date="2019-03-10T21:17:00Z"/>
          <w:rFonts w:asciiTheme="minorHAnsi" w:eastAsiaTheme="minorEastAsia" w:hAnsiTheme="minorHAnsi" w:cstheme="minorBidi"/>
          <w:smallCaps w:val="0"/>
          <w:noProof/>
          <w:sz w:val="24"/>
          <w:szCs w:val="24"/>
        </w:rPr>
      </w:pPr>
      <w:del w:id="1246" w:author="Nicholas Weatherley" w:date="2019-03-10T21:17:00Z">
        <w:r w:rsidDel="005A5DEC">
          <w:rPr>
            <w:noProof/>
          </w:rPr>
          <w:delText>Figure 3.7: Change in carbon monoxide gas transfer factor over twelve months</w:delText>
        </w:r>
        <w:r w:rsidDel="005A5DEC">
          <w:rPr>
            <w:noProof/>
          </w:rPr>
          <w:tab/>
          <w:delText>116</w:delText>
        </w:r>
      </w:del>
    </w:p>
    <w:p w14:paraId="5292662B" w14:textId="6906A896" w:rsidR="00372731" w:rsidDel="005A5DEC" w:rsidRDefault="00372731">
      <w:pPr>
        <w:pStyle w:val="TableofFigures"/>
        <w:tabs>
          <w:tab w:val="right" w:leader="dot" w:pos="9499"/>
        </w:tabs>
        <w:rPr>
          <w:del w:id="1247" w:author="Nicholas Weatherley" w:date="2019-03-10T21:17:00Z"/>
          <w:rFonts w:asciiTheme="minorHAnsi" w:eastAsiaTheme="minorEastAsia" w:hAnsiTheme="minorHAnsi" w:cstheme="minorBidi"/>
          <w:smallCaps w:val="0"/>
          <w:noProof/>
          <w:sz w:val="24"/>
          <w:szCs w:val="24"/>
        </w:rPr>
      </w:pPr>
      <w:del w:id="1248" w:author="Nicholas Weatherley" w:date="2019-03-10T21:17:00Z">
        <w:r w:rsidDel="005A5DEC">
          <w:rPr>
            <w:noProof/>
          </w:rPr>
          <w:delText>Figure 3.8: Change in carbon monoxide gas transfer factor over twelve months</w:delText>
        </w:r>
        <w:r w:rsidDel="005A5DEC">
          <w:rPr>
            <w:noProof/>
          </w:rPr>
          <w:tab/>
          <w:delText>117</w:delText>
        </w:r>
      </w:del>
    </w:p>
    <w:p w14:paraId="55666EAA" w14:textId="06C3831F" w:rsidR="00372731" w:rsidDel="005A5DEC" w:rsidRDefault="00372731">
      <w:pPr>
        <w:pStyle w:val="TableofFigures"/>
        <w:tabs>
          <w:tab w:val="right" w:leader="dot" w:pos="9499"/>
        </w:tabs>
        <w:rPr>
          <w:del w:id="1249" w:author="Nicholas Weatherley" w:date="2019-03-10T21:17:00Z"/>
          <w:rFonts w:asciiTheme="minorHAnsi" w:eastAsiaTheme="minorEastAsia" w:hAnsiTheme="minorHAnsi" w:cstheme="minorBidi"/>
          <w:smallCaps w:val="0"/>
          <w:noProof/>
          <w:sz w:val="24"/>
          <w:szCs w:val="24"/>
        </w:rPr>
      </w:pPr>
      <w:del w:id="1250" w:author="Nicholas Weatherley" w:date="2019-03-10T21:17:00Z">
        <w:r w:rsidDel="005A5DEC">
          <w:rPr>
            <w:noProof/>
          </w:rPr>
          <w:delText>Figure 3.9: Primary endpoint summary</w:delText>
        </w:r>
        <w:r w:rsidDel="005A5DEC">
          <w:rPr>
            <w:noProof/>
          </w:rPr>
          <w:tab/>
          <w:delText>119</w:delText>
        </w:r>
      </w:del>
    </w:p>
    <w:p w14:paraId="55B050F0" w14:textId="40DB308B" w:rsidR="00372731" w:rsidDel="005A5DEC" w:rsidRDefault="00372731">
      <w:pPr>
        <w:pStyle w:val="TableofFigures"/>
        <w:tabs>
          <w:tab w:val="right" w:leader="dot" w:pos="9499"/>
        </w:tabs>
        <w:rPr>
          <w:del w:id="1251" w:author="Nicholas Weatherley" w:date="2019-03-10T21:17:00Z"/>
          <w:rFonts w:asciiTheme="minorHAnsi" w:eastAsiaTheme="minorEastAsia" w:hAnsiTheme="minorHAnsi" w:cstheme="minorBidi"/>
          <w:smallCaps w:val="0"/>
          <w:noProof/>
          <w:sz w:val="24"/>
          <w:szCs w:val="24"/>
        </w:rPr>
      </w:pPr>
      <w:del w:id="1252" w:author="Nicholas Weatherley" w:date="2019-03-10T21:17:00Z">
        <w:r w:rsidDel="005A5DEC">
          <w:rPr>
            <w:noProof/>
          </w:rPr>
          <w:delText>Figure 3.10: Spaghetti plot of FVC and T</w:delText>
        </w:r>
        <w:r w:rsidRPr="00F268BA" w:rsidDel="005A5DEC">
          <w:rPr>
            <w:noProof/>
            <w:vertAlign w:val="subscript"/>
          </w:rPr>
          <w:delText>LCO</w:delText>
        </w:r>
        <w:r w:rsidDel="005A5DEC">
          <w:rPr>
            <w:noProof/>
          </w:rPr>
          <w:delText xml:space="preserve"> endpoints.</w:delText>
        </w:r>
        <w:r w:rsidDel="005A5DEC">
          <w:rPr>
            <w:noProof/>
          </w:rPr>
          <w:tab/>
          <w:delText>119</w:delText>
        </w:r>
      </w:del>
    </w:p>
    <w:p w14:paraId="681DF794" w14:textId="0D375366" w:rsidR="00372731" w:rsidDel="005A5DEC" w:rsidRDefault="00372731">
      <w:pPr>
        <w:pStyle w:val="TableofFigures"/>
        <w:tabs>
          <w:tab w:val="right" w:leader="dot" w:pos="9499"/>
        </w:tabs>
        <w:rPr>
          <w:del w:id="1253" w:author="Nicholas Weatherley" w:date="2019-03-10T21:17:00Z"/>
          <w:rFonts w:asciiTheme="minorHAnsi" w:eastAsiaTheme="minorEastAsia" w:hAnsiTheme="minorHAnsi" w:cstheme="minorBidi"/>
          <w:smallCaps w:val="0"/>
          <w:noProof/>
          <w:sz w:val="24"/>
          <w:szCs w:val="24"/>
        </w:rPr>
      </w:pPr>
      <w:del w:id="1254" w:author="Nicholas Weatherley" w:date="2019-03-10T21:17:00Z">
        <w:r w:rsidDel="005A5DEC">
          <w:rPr>
            <w:noProof/>
          </w:rPr>
          <w:delText>Figure 3.11: Pre-exercise (baseline) and nadir spO</w:delText>
        </w:r>
        <w:r w:rsidRPr="00F268BA" w:rsidDel="005A5DEC">
          <w:rPr>
            <w:noProof/>
            <w:vertAlign w:val="subscript"/>
          </w:rPr>
          <w:delText>2</w:delText>
        </w:r>
        <w:r w:rsidDel="005A5DEC">
          <w:rPr>
            <w:noProof/>
          </w:rPr>
          <w:delText xml:space="preserve"> recorded during exercise</w:delText>
        </w:r>
        <w:r w:rsidDel="005A5DEC">
          <w:rPr>
            <w:noProof/>
          </w:rPr>
          <w:tab/>
          <w:delText>121</w:delText>
        </w:r>
      </w:del>
    </w:p>
    <w:p w14:paraId="60AFD449" w14:textId="03E48D7A" w:rsidR="00372731" w:rsidDel="005A5DEC" w:rsidRDefault="00372731">
      <w:pPr>
        <w:pStyle w:val="TableofFigures"/>
        <w:tabs>
          <w:tab w:val="right" w:leader="dot" w:pos="9499"/>
        </w:tabs>
        <w:rPr>
          <w:del w:id="1255" w:author="Nicholas Weatherley" w:date="2019-03-10T21:17:00Z"/>
          <w:rFonts w:asciiTheme="minorHAnsi" w:eastAsiaTheme="minorEastAsia" w:hAnsiTheme="minorHAnsi" w:cstheme="minorBidi"/>
          <w:smallCaps w:val="0"/>
          <w:noProof/>
          <w:sz w:val="24"/>
          <w:szCs w:val="24"/>
        </w:rPr>
      </w:pPr>
      <w:del w:id="1256" w:author="Nicholas Weatherley" w:date="2019-03-10T21:17:00Z">
        <w:r w:rsidDel="005A5DEC">
          <w:rPr>
            <w:noProof/>
          </w:rPr>
          <w:delText>Figure 3.12: Change in incremental shuttle walk test distance over six months</w:delText>
        </w:r>
        <w:r w:rsidDel="005A5DEC">
          <w:rPr>
            <w:noProof/>
          </w:rPr>
          <w:tab/>
          <w:delText>122</w:delText>
        </w:r>
      </w:del>
    </w:p>
    <w:p w14:paraId="546FE775" w14:textId="2B269B8D" w:rsidR="00372731" w:rsidDel="005A5DEC" w:rsidRDefault="00372731">
      <w:pPr>
        <w:pStyle w:val="TableofFigures"/>
        <w:tabs>
          <w:tab w:val="right" w:leader="dot" w:pos="9499"/>
        </w:tabs>
        <w:rPr>
          <w:del w:id="1257" w:author="Nicholas Weatherley" w:date="2019-03-10T21:17:00Z"/>
          <w:rFonts w:asciiTheme="minorHAnsi" w:eastAsiaTheme="minorEastAsia" w:hAnsiTheme="minorHAnsi" w:cstheme="minorBidi"/>
          <w:smallCaps w:val="0"/>
          <w:noProof/>
          <w:sz w:val="24"/>
          <w:szCs w:val="24"/>
        </w:rPr>
      </w:pPr>
      <w:del w:id="1258" w:author="Nicholas Weatherley" w:date="2019-03-10T21:17:00Z">
        <w:r w:rsidDel="005A5DEC">
          <w:rPr>
            <w:noProof/>
          </w:rPr>
          <w:delText>Figure 3.13: 12 month changes in ISWT</w:delText>
        </w:r>
        <w:r w:rsidDel="005A5DEC">
          <w:rPr>
            <w:noProof/>
          </w:rPr>
          <w:tab/>
          <w:delText>122</w:delText>
        </w:r>
      </w:del>
    </w:p>
    <w:p w14:paraId="640F65C5" w14:textId="69D4EEB0" w:rsidR="00372731" w:rsidDel="005A5DEC" w:rsidRDefault="00372731">
      <w:pPr>
        <w:pStyle w:val="TableofFigures"/>
        <w:tabs>
          <w:tab w:val="right" w:leader="dot" w:pos="9499"/>
        </w:tabs>
        <w:rPr>
          <w:del w:id="1259" w:author="Nicholas Weatherley" w:date="2019-03-10T21:17:00Z"/>
          <w:rFonts w:asciiTheme="minorHAnsi" w:eastAsiaTheme="minorEastAsia" w:hAnsiTheme="minorHAnsi" w:cstheme="minorBidi"/>
          <w:smallCaps w:val="0"/>
          <w:noProof/>
          <w:sz w:val="24"/>
          <w:szCs w:val="24"/>
        </w:rPr>
      </w:pPr>
      <w:del w:id="1260" w:author="Nicholas Weatherley" w:date="2019-03-10T21:17:00Z">
        <w:r w:rsidDel="005A5DEC">
          <w:rPr>
            <w:noProof/>
          </w:rPr>
          <w:delText>Figure 3.14: Baseline GAP score histogram</w:delText>
        </w:r>
        <w:r w:rsidDel="005A5DEC">
          <w:rPr>
            <w:noProof/>
          </w:rPr>
          <w:tab/>
          <w:delText>123</w:delText>
        </w:r>
      </w:del>
    </w:p>
    <w:p w14:paraId="3DC0107B" w14:textId="6431C7D0" w:rsidR="00372731" w:rsidDel="005A5DEC" w:rsidRDefault="00372731">
      <w:pPr>
        <w:pStyle w:val="TableofFigures"/>
        <w:tabs>
          <w:tab w:val="right" w:leader="dot" w:pos="9499"/>
        </w:tabs>
        <w:rPr>
          <w:del w:id="1261" w:author="Nicholas Weatherley" w:date="2019-03-10T21:17:00Z"/>
          <w:rFonts w:asciiTheme="minorHAnsi" w:eastAsiaTheme="minorEastAsia" w:hAnsiTheme="minorHAnsi" w:cstheme="minorBidi"/>
          <w:smallCaps w:val="0"/>
          <w:noProof/>
          <w:sz w:val="24"/>
          <w:szCs w:val="24"/>
        </w:rPr>
      </w:pPr>
      <w:del w:id="1262" w:author="Nicholas Weatherley" w:date="2019-03-10T21:17:00Z">
        <w:r w:rsidDel="005A5DEC">
          <w:rPr>
            <w:noProof/>
          </w:rPr>
          <w:delText>Figure 3.15: Example CALIPER output</w:delText>
        </w:r>
        <w:r w:rsidDel="005A5DEC">
          <w:rPr>
            <w:noProof/>
          </w:rPr>
          <w:tab/>
          <w:delText>125</w:delText>
        </w:r>
      </w:del>
    </w:p>
    <w:p w14:paraId="0C451754" w14:textId="647DBEE1" w:rsidR="00372731" w:rsidDel="005A5DEC" w:rsidRDefault="00372731">
      <w:pPr>
        <w:pStyle w:val="TableofFigures"/>
        <w:tabs>
          <w:tab w:val="right" w:leader="dot" w:pos="9499"/>
        </w:tabs>
        <w:rPr>
          <w:del w:id="1263" w:author="Nicholas Weatherley" w:date="2019-03-10T21:17:00Z"/>
          <w:rFonts w:asciiTheme="minorHAnsi" w:eastAsiaTheme="minorEastAsia" w:hAnsiTheme="minorHAnsi" w:cstheme="minorBidi"/>
          <w:smallCaps w:val="0"/>
          <w:noProof/>
          <w:sz w:val="24"/>
          <w:szCs w:val="24"/>
        </w:rPr>
      </w:pPr>
      <w:del w:id="1264" w:author="Nicholas Weatherley" w:date="2019-03-10T21:17:00Z">
        <w:r w:rsidDel="005A5DEC">
          <w:rPr>
            <w:noProof/>
          </w:rPr>
          <w:delText>Figure 3.16: Discordant quantitative and qualitative findings</w:delText>
        </w:r>
        <w:r w:rsidDel="005A5DEC">
          <w:rPr>
            <w:noProof/>
          </w:rPr>
          <w:tab/>
          <w:delText>129</w:delText>
        </w:r>
      </w:del>
    </w:p>
    <w:p w14:paraId="519CA06C" w14:textId="3F71C792" w:rsidR="00372731" w:rsidDel="005A5DEC" w:rsidRDefault="00372731">
      <w:pPr>
        <w:pStyle w:val="TableofFigures"/>
        <w:tabs>
          <w:tab w:val="right" w:leader="dot" w:pos="9499"/>
        </w:tabs>
        <w:rPr>
          <w:del w:id="1265" w:author="Nicholas Weatherley" w:date="2019-03-10T21:17:00Z"/>
          <w:rFonts w:asciiTheme="minorHAnsi" w:eastAsiaTheme="minorEastAsia" w:hAnsiTheme="minorHAnsi" w:cstheme="minorBidi"/>
          <w:smallCaps w:val="0"/>
          <w:noProof/>
          <w:sz w:val="24"/>
          <w:szCs w:val="24"/>
        </w:rPr>
      </w:pPr>
      <w:del w:id="1266" w:author="Nicholas Weatherley" w:date="2019-03-10T21:17:00Z">
        <w:r w:rsidDel="005A5DEC">
          <w:rPr>
            <w:noProof/>
          </w:rPr>
          <w:delText>Figure 3.17: Forced vital capacity decline in IPF trial placebo groups and in this study</w:delText>
        </w:r>
        <w:r w:rsidDel="005A5DEC">
          <w:rPr>
            <w:noProof/>
          </w:rPr>
          <w:tab/>
          <w:delText>132</w:delText>
        </w:r>
      </w:del>
    </w:p>
    <w:p w14:paraId="00C31DD7" w14:textId="181DA87A" w:rsidR="00372731" w:rsidDel="005A5DEC" w:rsidRDefault="00372731">
      <w:pPr>
        <w:pStyle w:val="TableofFigures"/>
        <w:tabs>
          <w:tab w:val="right" w:leader="dot" w:pos="9499"/>
        </w:tabs>
        <w:rPr>
          <w:del w:id="1267" w:author="Nicholas Weatherley" w:date="2019-03-10T21:17:00Z"/>
          <w:rFonts w:asciiTheme="minorHAnsi" w:eastAsiaTheme="minorEastAsia" w:hAnsiTheme="minorHAnsi" w:cstheme="minorBidi"/>
          <w:smallCaps w:val="0"/>
          <w:noProof/>
          <w:sz w:val="24"/>
          <w:szCs w:val="24"/>
        </w:rPr>
      </w:pPr>
      <w:del w:id="1268" w:author="Nicholas Weatherley" w:date="2019-03-10T21:17:00Z">
        <w:r w:rsidDel="005A5DEC">
          <w:rPr>
            <w:noProof/>
          </w:rPr>
          <w:delText>Chapter 4</w:delText>
        </w:r>
        <w:r w:rsidDel="005A5DEC">
          <w:rPr>
            <w:noProof/>
          </w:rPr>
          <w:tab/>
          <w:delText>135</w:delText>
        </w:r>
      </w:del>
    </w:p>
    <w:p w14:paraId="585C62F9" w14:textId="440775E1" w:rsidR="00372731" w:rsidDel="005A5DEC" w:rsidRDefault="00372731">
      <w:pPr>
        <w:pStyle w:val="TableofFigures"/>
        <w:tabs>
          <w:tab w:val="right" w:leader="dot" w:pos="9499"/>
        </w:tabs>
        <w:rPr>
          <w:del w:id="1269" w:author="Nicholas Weatherley" w:date="2019-03-10T21:17:00Z"/>
          <w:rFonts w:asciiTheme="minorHAnsi" w:eastAsiaTheme="minorEastAsia" w:hAnsiTheme="minorHAnsi" w:cstheme="minorBidi"/>
          <w:smallCaps w:val="0"/>
          <w:noProof/>
          <w:sz w:val="24"/>
          <w:szCs w:val="24"/>
        </w:rPr>
      </w:pPr>
      <w:del w:id="1270" w:author="Nicholas Weatherley" w:date="2019-03-10T21:17:00Z">
        <w:r w:rsidDel="005A5DEC">
          <w:rPr>
            <w:noProof/>
          </w:rPr>
          <w:delText>Figure 4.1: Ventilation participant visit flow chart</w:delText>
        </w:r>
        <w:r w:rsidDel="005A5DEC">
          <w:rPr>
            <w:noProof/>
          </w:rPr>
          <w:tab/>
          <w:delText>138</w:delText>
        </w:r>
      </w:del>
    </w:p>
    <w:p w14:paraId="6B4DC831" w14:textId="5CE91536" w:rsidR="00372731" w:rsidDel="005A5DEC" w:rsidRDefault="00372731">
      <w:pPr>
        <w:pStyle w:val="TableofFigures"/>
        <w:tabs>
          <w:tab w:val="right" w:leader="dot" w:pos="9499"/>
        </w:tabs>
        <w:rPr>
          <w:del w:id="1271" w:author="Nicholas Weatherley" w:date="2019-03-10T21:17:00Z"/>
          <w:rFonts w:asciiTheme="minorHAnsi" w:eastAsiaTheme="minorEastAsia" w:hAnsiTheme="minorHAnsi" w:cstheme="minorBidi"/>
          <w:smallCaps w:val="0"/>
          <w:noProof/>
          <w:sz w:val="24"/>
          <w:szCs w:val="24"/>
        </w:rPr>
      </w:pPr>
      <w:del w:id="1272" w:author="Nicholas Weatherley" w:date="2019-03-10T21:17:00Z">
        <w:r w:rsidDel="005A5DEC">
          <w:rPr>
            <w:noProof/>
          </w:rPr>
          <w:delText>Figure 4.2: Ventilation analysis graphical user interface</w:delText>
        </w:r>
        <w:r w:rsidDel="005A5DEC">
          <w:rPr>
            <w:noProof/>
          </w:rPr>
          <w:tab/>
          <w:delText>139</w:delText>
        </w:r>
      </w:del>
    </w:p>
    <w:p w14:paraId="2205EE06" w14:textId="589E3295" w:rsidR="00372731" w:rsidDel="005A5DEC" w:rsidRDefault="00372731">
      <w:pPr>
        <w:pStyle w:val="TableofFigures"/>
        <w:tabs>
          <w:tab w:val="right" w:leader="dot" w:pos="9499"/>
        </w:tabs>
        <w:rPr>
          <w:del w:id="1273" w:author="Nicholas Weatherley" w:date="2019-03-10T21:17:00Z"/>
          <w:rFonts w:asciiTheme="minorHAnsi" w:eastAsiaTheme="minorEastAsia" w:hAnsiTheme="minorHAnsi" w:cstheme="minorBidi"/>
          <w:smallCaps w:val="0"/>
          <w:noProof/>
          <w:sz w:val="24"/>
          <w:szCs w:val="24"/>
        </w:rPr>
      </w:pPr>
      <w:del w:id="1274" w:author="Nicholas Weatherley" w:date="2019-03-10T21:17:00Z">
        <w:r w:rsidDel="005A5DEC">
          <w:rPr>
            <w:noProof/>
          </w:rPr>
          <w:delText>Figure 4.3: Breath hold check</w:delText>
        </w:r>
        <w:r w:rsidDel="005A5DEC">
          <w:rPr>
            <w:noProof/>
          </w:rPr>
          <w:tab/>
          <w:delText>139</w:delText>
        </w:r>
      </w:del>
    </w:p>
    <w:p w14:paraId="58891726" w14:textId="6AD7F848" w:rsidR="00372731" w:rsidDel="005A5DEC" w:rsidRDefault="00372731">
      <w:pPr>
        <w:pStyle w:val="TableofFigures"/>
        <w:tabs>
          <w:tab w:val="right" w:leader="dot" w:pos="9499"/>
        </w:tabs>
        <w:rPr>
          <w:del w:id="1275" w:author="Nicholas Weatherley" w:date="2019-03-10T21:17:00Z"/>
          <w:rFonts w:asciiTheme="minorHAnsi" w:eastAsiaTheme="minorEastAsia" w:hAnsiTheme="minorHAnsi" w:cstheme="minorBidi"/>
          <w:smallCaps w:val="0"/>
          <w:noProof/>
          <w:sz w:val="24"/>
          <w:szCs w:val="24"/>
        </w:rPr>
      </w:pPr>
      <w:del w:id="1276" w:author="Nicholas Weatherley" w:date="2019-03-10T21:17:00Z">
        <w:r w:rsidDel="005A5DEC">
          <w:rPr>
            <w:noProof/>
          </w:rPr>
          <w:delText>Figure 4.4: Filtration and segmentation</w:delText>
        </w:r>
        <w:r w:rsidDel="005A5DEC">
          <w:rPr>
            <w:noProof/>
          </w:rPr>
          <w:tab/>
          <w:delText>140</w:delText>
        </w:r>
      </w:del>
    </w:p>
    <w:p w14:paraId="1E49E4C6" w14:textId="495A4474" w:rsidR="00372731" w:rsidDel="005A5DEC" w:rsidRDefault="00372731">
      <w:pPr>
        <w:pStyle w:val="TableofFigures"/>
        <w:tabs>
          <w:tab w:val="right" w:leader="dot" w:pos="9499"/>
        </w:tabs>
        <w:rPr>
          <w:del w:id="1277" w:author="Nicholas Weatherley" w:date="2019-03-10T21:17:00Z"/>
          <w:rFonts w:asciiTheme="minorHAnsi" w:eastAsiaTheme="minorEastAsia" w:hAnsiTheme="minorHAnsi" w:cstheme="minorBidi"/>
          <w:smallCaps w:val="0"/>
          <w:noProof/>
          <w:sz w:val="24"/>
          <w:szCs w:val="24"/>
        </w:rPr>
      </w:pPr>
      <w:del w:id="1278" w:author="Nicholas Weatherley" w:date="2019-03-10T21:17:00Z">
        <w:r w:rsidDel="005A5DEC">
          <w:rPr>
            <w:noProof/>
          </w:rPr>
          <w:delText>Figure 4.5: Ventilation mask editing</w:delText>
        </w:r>
        <w:r w:rsidDel="005A5DEC">
          <w:rPr>
            <w:noProof/>
          </w:rPr>
          <w:tab/>
          <w:delText>141</w:delText>
        </w:r>
      </w:del>
    </w:p>
    <w:p w14:paraId="13DA3CD9" w14:textId="6185BFB7" w:rsidR="00372731" w:rsidDel="005A5DEC" w:rsidRDefault="00372731">
      <w:pPr>
        <w:pStyle w:val="TableofFigures"/>
        <w:tabs>
          <w:tab w:val="right" w:leader="dot" w:pos="9499"/>
        </w:tabs>
        <w:rPr>
          <w:del w:id="1279" w:author="Nicholas Weatherley" w:date="2019-03-10T21:17:00Z"/>
          <w:rFonts w:asciiTheme="minorHAnsi" w:eastAsiaTheme="minorEastAsia" w:hAnsiTheme="minorHAnsi" w:cstheme="minorBidi"/>
          <w:smallCaps w:val="0"/>
          <w:noProof/>
          <w:sz w:val="24"/>
          <w:szCs w:val="24"/>
        </w:rPr>
      </w:pPr>
      <w:del w:id="1280" w:author="Nicholas Weatherley" w:date="2019-03-10T21:17:00Z">
        <w:r w:rsidDel="005A5DEC">
          <w:rPr>
            <w:noProof/>
          </w:rPr>
          <w:delText>Figure 4.6: Coefficient of variation calculation</w:delText>
        </w:r>
        <w:r w:rsidDel="005A5DEC">
          <w:rPr>
            <w:noProof/>
          </w:rPr>
          <w:tab/>
          <w:delText>142</w:delText>
        </w:r>
      </w:del>
    </w:p>
    <w:p w14:paraId="365D1E29" w14:textId="252C4884" w:rsidR="00372731" w:rsidDel="005A5DEC" w:rsidRDefault="00372731">
      <w:pPr>
        <w:pStyle w:val="TableofFigures"/>
        <w:tabs>
          <w:tab w:val="right" w:leader="dot" w:pos="9499"/>
        </w:tabs>
        <w:rPr>
          <w:del w:id="1281" w:author="Nicholas Weatherley" w:date="2019-03-10T21:17:00Z"/>
          <w:rFonts w:asciiTheme="minorHAnsi" w:eastAsiaTheme="minorEastAsia" w:hAnsiTheme="minorHAnsi" w:cstheme="minorBidi"/>
          <w:smallCaps w:val="0"/>
          <w:noProof/>
          <w:sz w:val="24"/>
          <w:szCs w:val="24"/>
        </w:rPr>
      </w:pPr>
      <w:del w:id="1282" w:author="Nicholas Weatherley" w:date="2019-03-10T21:17:00Z">
        <w:r w:rsidDel="005A5DEC">
          <w:rPr>
            <w:noProof/>
          </w:rPr>
          <w:delText>Figure 4.7: Preservation of ventilation in IPF</w:delText>
        </w:r>
        <w:r w:rsidDel="005A5DEC">
          <w:rPr>
            <w:noProof/>
          </w:rPr>
          <w:tab/>
          <w:delText>143</w:delText>
        </w:r>
      </w:del>
    </w:p>
    <w:p w14:paraId="2D5ACFC1" w14:textId="080D9A2F" w:rsidR="00372731" w:rsidDel="005A5DEC" w:rsidRDefault="00372731">
      <w:pPr>
        <w:pStyle w:val="TableofFigures"/>
        <w:tabs>
          <w:tab w:val="right" w:leader="dot" w:pos="9499"/>
        </w:tabs>
        <w:rPr>
          <w:del w:id="1283" w:author="Nicholas Weatherley" w:date="2019-03-10T21:17:00Z"/>
          <w:rFonts w:asciiTheme="minorHAnsi" w:eastAsiaTheme="minorEastAsia" w:hAnsiTheme="minorHAnsi" w:cstheme="minorBidi"/>
          <w:smallCaps w:val="0"/>
          <w:noProof/>
          <w:sz w:val="24"/>
          <w:szCs w:val="24"/>
        </w:rPr>
      </w:pPr>
      <w:del w:id="1284" w:author="Nicholas Weatherley" w:date="2019-03-10T21:17:00Z">
        <w:r w:rsidDel="005A5DEC">
          <w:rPr>
            <w:noProof/>
          </w:rPr>
          <w:delText>Figure 4.8: Prominent ventilation defects are more likely due to co-existing airways disease and emphysema</w:delText>
        </w:r>
        <w:r w:rsidDel="005A5DEC">
          <w:rPr>
            <w:noProof/>
          </w:rPr>
          <w:tab/>
          <w:delText>144</w:delText>
        </w:r>
      </w:del>
    </w:p>
    <w:p w14:paraId="0FE0F62F" w14:textId="53FB77C0" w:rsidR="00372731" w:rsidDel="005A5DEC" w:rsidRDefault="00372731">
      <w:pPr>
        <w:pStyle w:val="TableofFigures"/>
        <w:tabs>
          <w:tab w:val="right" w:leader="dot" w:pos="9499"/>
        </w:tabs>
        <w:rPr>
          <w:del w:id="1285" w:author="Nicholas Weatherley" w:date="2019-03-10T21:17:00Z"/>
          <w:rFonts w:asciiTheme="minorHAnsi" w:eastAsiaTheme="minorEastAsia" w:hAnsiTheme="minorHAnsi" w:cstheme="minorBidi"/>
          <w:smallCaps w:val="0"/>
          <w:noProof/>
          <w:sz w:val="24"/>
          <w:szCs w:val="24"/>
        </w:rPr>
      </w:pPr>
      <w:del w:id="1286" w:author="Nicholas Weatherley" w:date="2019-03-10T21:17:00Z">
        <w:r w:rsidDel="005A5DEC">
          <w:rPr>
            <w:noProof/>
          </w:rPr>
          <w:delText>Figure 4.9: Ventilation defects tend to persist over time</w:delText>
        </w:r>
        <w:r w:rsidDel="005A5DEC">
          <w:rPr>
            <w:noProof/>
          </w:rPr>
          <w:tab/>
          <w:delText>144</w:delText>
        </w:r>
      </w:del>
    </w:p>
    <w:p w14:paraId="44511F19" w14:textId="5F0E5F69" w:rsidR="00372731" w:rsidDel="005A5DEC" w:rsidRDefault="00372731">
      <w:pPr>
        <w:pStyle w:val="TableofFigures"/>
        <w:tabs>
          <w:tab w:val="right" w:leader="dot" w:pos="9499"/>
        </w:tabs>
        <w:rPr>
          <w:del w:id="1287" w:author="Nicholas Weatherley" w:date="2019-03-10T21:17:00Z"/>
          <w:rFonts w:asciiTheme="minorHAnsi" w:eastAsiaTheme="minorEastAsia" w:hAnsiTheme="minorHAnsi" w:cstheme="minorBidi"/>
          <w:smallCaps w:val="0"/>
          <w:noProof/>
          <w:sz w:val="24"/>
          <w:szCs w:val="24"/>
        </w:rPr>
      </w:pPr>
      <w:del w:id="1288" w:author="Nicholas Weatherley" w:date="2019-03-10T21:17:00Z">
        <w:r w:rsidDel="005A5DEC">
          <w:rPr>
            <w:noProof/>
          </w:rPr>
          <w:delText>Figure 4.10: Tracheomegaly and bright airways</w:delText>
        </w:r>
        <w:r w:rsidDel="005A5DEC">
          <w:rPr>
            <w:noProof/>
          </w:rPr>
          <w:tab/>
          <w:delText>145</w:delText>
        </w:r>
      </w:del>
    </w:p>
    <w:p w14:paraId="7722DA7F" w14:textId="20293003" w:rsidR="00372731" w:rsidDel="005A5DEC" w:rsidRDefault="00372731">
      <w:pPr>
        <w:pStyle w:val="TableofFigures"/>
        <w:tabs>
          <w:tab w:val="right" w:leader="dot" w:pos="9499"/>
        </w:tabs>
        <w:rPr>
          <w:del w:id="1289" w:author="Nicholas Weatherley" w:date="2019-03-10T21:17:00Z"/>
          <w:rFonts w:asciiTheme="minorHAnsi" w:eastAsiaTheme="minorEastAsia" w:hAnsiTheme="minorHAnsi" w:cstheme="minorBidi"/>
          <w:smallCaps w:val="0"/>
          <w:noProof/>
          <w:sz w:val="24"/>
          <w:szCs w:val="24"/>
        </w:rPr>
      </w:pPr>
      <w:del w:id="1290" w:author="Nicholas Weatherley" w:date="2019-03-10T21:17:00Z">
        <w:r w:rsidDel="005A5DEC">
          <w:rPr>
            <w:noProof/>
          </w:rPr>
          <w:delText>Figure 4.11: Traction bronchiectasis</w:delText>
        </w:r>
        <w:r w:rsidDel="005A5DEC">
          <w:rPr>
            <w:noProof/>
          </w:rPr>
          <w:tab/>
          <w:delText>146</w:delText>
        </w:r>
      </w:del>
    </w:p>
    <w:p w14:paraId="0F2520DE" w14:textId="0D3A8F00" w:rsidR="00372731" w:rsidDel="005A5DEC" w:rsidRDefault="00372731">
      <w:pPr>
        <w:pStyle w:val="TableofFigures"/>
        <w:tabs>
          <w:tab w:val="right" w:leader="dot" w:pos="9499"/>
        </w:tabs>
        <w:rPr>
          <w:del w:id="1291" w:author="Nicholas Weatherley" w:date="2019-03-10T21:17:00Z"/>
          <w:rFonts w:asciiTheme="minorHAnsi" w:eastAsiaTheme="minorEastAsia" w:hAnsiTheme="minorHAnsi" w:cstheme="minorBidi"/>
          <w:smallCaps w:val="0"/>
          <w:noProof/>
          <w:sz w:val="24"/>
          <w:szCs w:val="24"/>
        </w:rPr>
      </w:pPr>
      <w:del w:id="1292" w:author="Nicholas Weatherley" w:date="2019-03-10T21:17:00Z">
        <w:r w:rsidDel="005A5DEC">
          <w:rPr>
            <w:noProof/>
          </w:rPr>
          <w:delText>Figure 4.12: Box and whisker plot of repeatability scan outcome metrics</w:delText>
        </w:r>
        <w:r w:rsidDel="005A5DEC">
          <w:rPr>
            <w:noProof/>
          </w:rPr>
          <w:tab/>
          <w:delText>148</w:delText>
        </w:r>
      </w:del>
    </w:p>
    <w:p w14:paraId="1E6A9953" w14:textId="657BF89A" w:rsidR="00372731" w:rsidDel="005A5DEC" w:rsidRDefault="00372731">
      <w:pPr>
        <w:pStyle w:val="TableofFigures"/>
        <w:tabs>
          <w:tab w:val="right" w:leader="dot" w:pos="9499"/>
        </w:tabs>
        <w:rPr>
          <w:del w:id="1293" w:author="Nicholas Weatherley" w:date="2019-03-10T21:17:00Z"/>
          <w:rFonts w:asciiTheme="minorHAnsi" w:eastAsiaTheme="minorEastAsia" w:hAnsiTheme="minorHAnsi" w:cstheme="minorBidi"/>
          <w:smallCaps w:val="0"/>
          <w:noProof/>
          <w:sz w:val="24"/>
          <w:szCs w:val="24"/>
        </w:rPr>
      </w:pPr>
      <w:del w:id="1294" w:author="Nicholas Weatherley" w:date="2019-03-10T21:17:00Z">
        <w:r w:rsidDel="005A5DEC">
          <w:rPr>
            <w:noProof/>
          </w:rPr>
          <w:delText>Figure 4.13: Bland Altman plots for ventilation metrics</w:delText>
        </w:r>
        <w:r w:rsidDel="005A5DEC">
          <w:rPr>
            <w:noProof/>
          </w:rPr>
          <w:tab/>
          <w:delText>149</w:delText>
        </w:r>
      </w:del>
    </w:p>
    <w:p w14:paraId="7A88D339" w14:textId="30458BA1" w:rsidR="00372731" w:rsidDel="005A5DEC" w:rsidRDefault="00372731">
      <w:pPr>
        <w:pStyle w:val="TableofFigures"/>
        <w:tabs>
          <w:tab w:val="right" w:leader="dot" w:pos="9499"/>
        </w:tabs>
        <w:rPr>
          <w:del w:id="1295" w:author="Nicholas Weatherley" w:date="2019-03-10T21:17:00Z"/>
          <w:rFonts w:asciiTheme="minorHAnsi" w:eastAsiaTheme="minorEastAsia" w:hAnsiTheme="minorHAnsi" w:cstheme="minorBidi"/>
          <w:smallCaps w:val="0"/>
          <w:noProof/>
          <w:sz w:val="24"/>
          <w:szCs w:val="24"/>
        </w:rPr>
      </w:pPr>
      <w:del w:id="1296" w:author="Nicholas Weatherley" w:date="2019-03-10T21:17:00Z">
        <w:r w:rsidDel="005A5DEC">
          <w:rPr>
            <w:noProof/>
          </w:rPr>
          <w:delText>Figure 4.14: Scatter plots of baseline ventilation metrics and physiology</w:delText>
        </w:r>
        <w:r w:rsidDel="005A5DEC">
          <w:rPr>
            <w:noProof/>
          </w:rPr>
          <w:tab/>
          <w:delText>150</w:delText>
        </w:r>
      </w:del>
    </w:p>
    <w:p w14:paraId="6E1C3C3F" w14:textId="62B1D5E5" w:rsidR="00372731" w:rsidDel="005A5DEC" w:rsidRDefault="00372731">
      <w:pPr>
        <w:pStyle w:val="TableofFigures"/>
        <w:tabs>
          <w:tab w:val="right" w:leader="dot" w:pos="9499"/>
        </w:tabs>
        <w:rPr>
          <w:del w:id="1297" w:author="Nicholas Weatherley" w:date="2019-03-10T21:17:00Z"/>
          <w:rFonts w:asciiTheme="minorHAnsi" w:eastAsiaTheme="minorEastAsia" w:hAnsiTheme="minorHAnsi" w:cstheme="minorBidi"/>
          <w:smallCaps w:val="0"/>
          <w:noProof/>
          <w:sz w:val="24"/>
          <w:szCs w:val="24"/>
        </w:rPr>
      </w:pPr>
      <w:del w:id="1298" w:author="Nicholas Weatherley" w:date="2019-03-10T21:17:00Z">
        <w:r w:rsidDel="005A5DEC">
          <w:rPr>
            <w:noProof/>
          </w:rPr>
          <w:delText>Figure 4.15: CV stratified by GAP index median and score</w:delText>
        </w:r>
        <w:r w:rsidDel="005A5DEC">
          <w:rPr>
            <w:noProof/>
          </w:rPr>
          <w:tab/>
          <w:delText>151</w:delText>
        </w:r>
      </w:del>
    </w:p>
    <w:p w14:paraId="4C40378B" w14:textId="14B04AC6" w:rsidR="00372731" w:rsidDel="005A5DEC" w:rsidRDefault="00372731">
      <w:pPr>
        <w:pStyle w:val="TableofFigures"/>
        <w:tabs>
          <w:tab w:val="right" w:leader="dot" w:pos="9499"/>
        </w:tabs>
        <w:rPr>
          <w:del w:id="1299" w:author="Nicholas Weatherley" w:date="2019-03-10T21:17:00Z"/>
          <w:rFonts w:asciiTheme="minorHAnsi" w:eastAsiaTheme="minorEastAsia" w:hAnsiTheme="minorHAnsi" w:cstheme="minorBidi"/>
          <w:smallCaps w:val="0"/>
          <w:noProof/>
          <w:sz w:val="24"/>
          <w:szCs w:val="24"/>
        </w:rPr>
      </w:pPr>
      <w:del w:id="1300" w:author="Nicholas Weatherley" w:date="2019-03-10T21:17:00Z">
        <w:r w:rsidDel="005A5DEC">
          <w:rPr>
            <w:noProof/>
          </w:rPr>
          <w:delText>Figure 4.16: Twelve-month ventilation metric correlation with ISWTd</w:delText>
        </w:r>
        <w:r w:rsidDel="005A5DEC">
          <w:rPr>
            <w:noProof/>
          </w:rPr>
          <w:tab/>
          <w:delText>152</w:delText>
        </w:r>
      </w:del>
    </w:p>
    <w:p w14:paraId="569FB6AC" w14:textId="25737219" w:rsidR="00372731" w:rsidDel="005A5DEC" w:rsidRDefault="00372731">
      <w:pPr>
        <w:pStyle w:val="TableofFigures"/>
        <w:tabs>
          <w:tab w:val="right" w:leader="dot" w:pos="9499"/>
        </w:tabs>
        <w:rPr>
          <w:del w:id="1301" w:author="Nicholas Weatherley" w:date="2019-03-10T21:17:00Z"/>
          <w:rFonts w:asciiTheme="minorHAnsi" w:eastAsiaTheme="minorEastAsia" w:hAnsiTheme="minorHAnsi" w:cstheme="minorBidi"/>
          <w:smallCaps w:val="0"/>
          <w:noProof/>
          <w:sz w:val="24"/>
          <w:szCs w:val="24"/>
        </w:rPr>
      </w:pPr>
      <w:del w:id="1302" w:author="Nicholas Weatherley" w:date="2019-03-10T21:17:00Z">
        <w:r w:rsidDel="005A5DEC">
          <w:rPr>
            <w:noProof/>
          </w:rPr>
          <w:delText>Figure 4.17: ANOVA of ventilation metric changes across all timepoints</w:delText>
        </w:r>
        <w:r w:rsidDel="005A5DEC">
          <w:rPr>
            <w:noProof/>
          </w:rPr>
          <w:tab/>
          <w:delText>153</w:delText>
        </w:r>
      </w:del>
    </w:p>
    <w:p w14:paraId="482FC2E5" w14:textId="6426F95E" w:rsidR="00372731" w:rsidDel="005A5DEC" w:rsidRDefault="00372731">
      <w:pPr>
        <w:pStyle w:val="TableofFigures"/>
        <w:tabs>
          <w:tab w:val="right" w:leader="dot" w:pos="9499"/>
        </w:tabs>
        <w:rPr>
          <w:del w:id="1303" w:author="Nicholas Weatherley" w:date="2019-03-10T21:17:00Z"/>
          <w:rFonts w:asciiTheme="minorHAnsi" w:eastAsiaTheme="minorEastAsia" w:hAnsiTheme="minorHAnsi" w:cstheme="minorBidi"/>
          <w:smallCaps w:val="0"/>
          <w:noProof/>
          <w:sz w:val="24"/>
          <w:szCs w:val="24"/>
        </w:rPr>
      </w:pPr>
      <w:del w:id="1304" w:author="Nicholas Weatherley" w:date="2019-03-10T21:17:00Z">
        <w:r w:rsidDel="005A5DEC">
          <w:rPr>
            <w:noProof/>
          </w:rPr>
          <w:delText>Figure 4.18: Effect of smoking on ventilation outcomes</w:delText>
        </w:r>
        <w:r w:rsidDel="005A5DEC">
          <w:rPr>
            <w:noProof/>
          </w:rPr>
          <w:tab/>
          <w:delText>155</w:delText>
        </w:r>
      </w:del>
    </w:p>
    <w:p w14:paraId="6B549FEF" w14:textId="34B61373" w:rsidR="00372731" w:rsidDel="005A5DEC" w:rsidRDefault="00372731">
      <w:pPr>
        <w:pStyle w:val="TableofFigures"/>
        <w:tabs>
          <w:tab w:val="right" w:leader="dot" w:pos="9499"/>
        </w:tabs>
        <w:rPr>
          <w:del w:id="1305" w:author="Nicholas Weatherley" w:date="2019-03-10T21:17:00Z"/>
          <w:rFonts w:asciiTheme="minorHAnsi" w:eastAsiaTheme="minorEastAsia" w:hAnsiTheme="minorHAnsi" w:cstheme="minorBidi"/>
          <w:smallCaps w:val="0"/>
          <w:noProof/>
          <w:sz w:val="24"/>
          <w:szCs w:val="24"/>
        </w:rPr>
      </w:pPr>
      <w:del w:id="1306" w:author="Nicholas Weatherley" w:date="2019-03-10T21:17:00Z">
        <w:r w:rsidDel="005A5DEC">
          <w:rPr>
            <w:noProof/>
          </w:rPr>
          <w:delText>Figure 4.19: Correlation between ventilation metrics and age</w:delText>
        </w:r>
        <w:r w:rsidDel="005A5DEC">
          <w:rPr>
            <w:noProof/>
          </w:rPr>
          <w:tab/>
          <w:delText>155</w:delText>
        </w:r>
      </w:del>
    </w:p>
    <w:p w14:paraId="28887E60" w14:textId="59A4F2B8" w:rsidR="00372731" w:rsidDel="005A5DEC" w:rsidRDefault="00372731">
      <w:pPr>
        <w:pStyle w:val="TableofFigures"/>
        <w:tabs>
          <w:tab w:val="right" w:leader="dot" w:pos="9499"/>
        </w:tabs>
        <w:rPr>
          <w:del w:id="1307" w:author="Nicholas Weatherley" w:date="2019-03-10T21:17:00Z"/>
          <w:rFonts w:asciiTheme="minorHAnsi" w:eastAsiaTheme="minorEastAsia" w:hAnsiTheme="minorHAnsi" w:cstheme="minorBidi"/>
          <w:smallCaps w:val="0"/>
          <w:noProof/>
          <w:sz w:val="24"/>
          <w:szCs w:val="24"/>
        </w:rPr>
      </w:pPr>
      <w:del w:id="1308" w:author="Nicholas Weatherley" w:date="2019-03-10T21:17:00Z">
        <w:r w:rsidDel="005A5DEC">
          <w:rPr>
            <w:noProof/>
          </w:rPr>
          <w:delText>Figure 4.20: Ventilation images in the presence of obstructive spirometry</w:delText>
        </w:r>
        <w:r w:rsidDel="005A5DEC">
          <w:rPr>
            <w:noProof/>
          </w:rPr>
          <w:tab/>
          <w:delText>156</w:delText>
        </w:r>
      </w:del>
    </w:p>
    <w:p w14:paraId="1764E7BE" w14:textId="115FC9D2" w:rsidR="00372731" w:rsidDel="005A5DEC" w:rsidRDefault="00372731">
      <w:pPr>
        <w:pStyle w:val="TableofFigures"/>
        <w:tabs>
          <w:tab w:val="right" w:leader="dot" w:pos="9499"/>
        </w:tabs>
        <w:rPr>
          <w:del w:id="1309" w:author="Nicholas Weatherley" w:date="2019-03-10T21:17:00Z"/>
          <w:rFonts w:asciiTheme="minorHAnsi" w:eastAsiaTheme="minorEastAsia" w:hAnsiTheme="minorHAnsi" w:cstheme="minorBidi"/>
          <w:smallCaps w:val="0"/>
          <w:noProof/>
          <w:sz w:val="24"/>
          <w:szCs w:val="24"/>
        </w:rPr>
      </w:pPr>
      <w:del w:id="1310" w:author="Nicholas Weatherley" w:date="2019-03-10T21:17:00Z">
        <w:r w:rsidDel="005A5DEC">
          <w:rPr>
            <w:noProof/>
          </w:rPr>
          <w:delText>Figure 4.21: Helium and xenon ventilation comparison</w:delText>
        </w:r>
        <w:r w:rsidDel="005A5DEC">
          <w:rPr>
            <w:noProof/>
          </w:rPr>
          <w:tab/>
          <w:delText>157</w:delText>
        </w:r>
      </w:del>
    </w:p>
    <w:p w14:paraId="151B26B6" w14:textId="031C65C8" w:rsidR="00372731" w:rsidDel="005A5DEC" w:rsidRDefault="00372731">
      <w:pPr>
        <w:pStyle w:val="TableofFigures"/>
        <w:tabs>
          <w:tab w:val="right" w:leader="dot" w:pos="9499"/>
        </w:tabs>
        <w:rPr>
          <w:del w:id="1311" w:author="Nicholas Weatherley" w:date="2019-03-10T21:17:00Z"/>
          <w:rFonts w:asciiTheme="minorHAnsi" w:eastAsiaTheme="minorEastAsia" w:hAnsiTheme="minorHAnsi" w:cstheme="minorBidi"/>
          <w:smallCaps w:val="0"/>
          <w:noProof/>
          <w:sz w:val="24"/>
          <w:szCs w:val="24"/>
        </w:rPr>
      </w:pPr>
      <w:del w:id="1312" w:author="Nicholas Weatherley" w:date="2019-03-10T21:17:00Z">
        <w:r w:rsidDel="005A5DEC">
          <w:rPr>
            <w:noProof/>
          </w:rPr>
          <w:delText>Figure 4.22: Helium and xenon ventilation metric comparisons.</w:delText>
        </w:r>
        <w:r w:rsidDel="005A5DEC">
          <w:rPr>
            <w:noProof/>
          </w:rPr>
          <w:tab/>
          <w:delText>157</w:delText>
        </w:r>
      </w:del>
    </w:p>
    <w:p w14:paraId="4DA8E0EB" w14:textId="2996A5BB" w:rsidR="00372731" w:rsidDel="005A5DEC" w:rsidRDefault="00372731">
      <w:pPr>
        <w:pStyle w:val="TableofFigures"/>
        <w:tabs>
          <w:tab w:val="right" w:leader="dot" w:pos="9499"/>
        </w:tabs>
        <w:rPr>
          <w:del w:id="1313" w:author="Nicholas Weatherley" w:date="2019-03-10T21:17:00Z"/>
          <w:rFonts w:asciiTheme="minorHAnsi" w:eastAsiaTheme="minorEastAsia" w:hAnsiTheme="minorHAnsi" w:cstheme="minorBidi"/>
          <w:smallCaps w:val="0"/>
          <w:noProof/>
          <w:sz w:val="24"/>
          <w:szCs w:val="24"/>
        </w:rPr>
      </w:pPr>
      <w:del w:id="1314" w:author="Nicholas Weatherley" w:date="2019-03-10T21:17:00Z">
        <w:r w:rsidDel="005A5DEC">
          <w:rPr>
            <w:noProof/>
          </w:rPr>
          <w:delText>Figure 4.23:Intraparticipant ventilation image reproducibility</w:delText>
        </w:r>
        <w:r w:rsidDel="005A5DEC">
          <w:rPr>
            <w:noProof/>
          </w:rPr>
          <w:tab/>
          <w:delText>158</w:delText>
        </w:r>
      </w:del>
    </w:p>
    <w:p w14:paraId="62C9782D" w14:textId="371022D6" w:rsidR="00372731" w:rsidDel="005A5DEC" w:rsidRDefault="00372731">
      <w:pPr>
        <w:pStyle w:val="TableofFigures"/>
        <w:tabs>
          <w:tab w:val="right" w:leader="dot" w:pos="9499"/>
        </w:tabs>
        <w:rPr>
          <w:del w:id="1315" w:author="Nicholas Weatherley" w:date="2019-03-10T21:17:00Z"/>
          <w:rFonts w:asciiTheme="minorHAnsi" w:eastAsiaTheme="minorEastAsia" w:hAnsiTheme="minorHAnsi" w:cstheme="minorBidi"/>
          <w:smallCaps w:val="0"/>
          <w:noProof/>
          <w:sz w:val="24"/>
          <w:szCs w:val="24"/>
        </w:rPr>
      </w:pPr>
      <w:del w:id="1316" w:author="Nicholas Weatherley" w:date="2019-03-10T21:17:00Z">
        <w:r w:rsidDel="005A5DEC">
          <w:rPr>
            <w:noProof/>
          </w:rPr>
          <w:delText>Chapter 5</w:delText>
        </w:r>
        <w:r w:rsidDel="005A5DEC">
          <w:rPr>
            <w:noProof/>
          </w:rPr>
          <w:tab/>
          <w:delText>165</w:delText>
        </w:r>
      </w:del>
    </w:p>
    <w:p w14:paraId="66144A42" w14:textId="300040D4" w:rsidR="00372731" w:rsidDel="005A5DEC" w:rsidRDefault="00372731">
      <w:pPr>
        <w:pStyle w:val="TableofFigures"/>
        <w:tabs>
          <w:tab w:val="right" w:leader="dot" w:pos="9499"/>
        </w:tabs>
        <w:rPr>
          <w:del w:id="1317" w:author="Nicholas Weatherley" w:date="2019-03-10T21:17:00Z"/>
          <w:rFonts w:asciiTheme="minorHAnsi" w:eastAsiaTheme="minorEastAsia" w:hAnsiTheme="minorHAnsi" w:cstheme="minorBidi"/>
          <w:smallCaps w:val="0"/>
          <w:noProof/>
          <w:sz w:val="24"/>
          <w:szCs w:val="24"/>
        </w:rPr>
      </w:pPr>
      <w:del w:id="1318" w:author="Nicholas Weatherley" w:date="2019-03-10T21:17:00Z">
        <w:r w:rsidDel="005A5DEC">
          <w:rPr>
            <w:noProof/>
          </w:rPr>
          <w:delText>Figure 5.1: Representative 3D DW-MRI sequence</w:delText>
        </w:r>
        <w:r w:rsidDel="005A5DEC">
          <w:rPr>
            <w:noProof/>
          </w:rPr>
          <w:tab/>
          <w:delText>166</w:delText>
        </w:r>
      </w:del>
    </w:p>
    <w:p w14:paraId="3371C61B" w14:textId="033996AE" w:rsidR="00372731" w:rsidDel="005A5DEC" w:rsidRDefault="00372731">
      <w:pPr>
        <w:pStyle w:val="TableofFigures"/>
        <w:tabs>
          <w:tab w:val="right" w:leader="dot" w:pos="9499"/>
        </w:tabs>
        <w:rPr>
          <w:del w:id="1319" w:author="Nicholas Weatherley" w:date="2019-03-10T21:17:00Z"/>
          <w:rFonts w:asciiTheme="minorHAnsi" w:eastAsiaTheme="minorEastAsia" w:hAnsiTheme="minorHAnsi" w:cstheme="minorBidi"/>
          <w:smallCaps w:val="0"/>
          <w:noProof/>
          <w:sz w:val="24"/>
          <w:szCs w:val="24"/>
        </w:rPr>
      </w:pPr>
      <w:del w:id="1320" w:author="Nicholas Weatherley" w:date="2019-03-10T21:17:00Z">
        <w:r w:rsidDel="005A5DEC">
          <w:rPr>
            <w:noProof/>
          </w:rPr>
          <w:delText>Figure 5.2: Diffusion-weighted imaging participant flow chart</w:delText>
        </w:r>
        <w:r w:rsidDel="005A5DEC">
          <w:rPr>
            <w:noProof/>
          </w:rPr>
          <w:tab/>
          <w:delText>168</w:delText>
        </w:r>
      </w:del>
    </w:p>
    <w:p w14:paraId="2EC9C483" w14:textId="3E46B692" w:rsidR="00372731" w:rsidDel="005A5DEC" w:rsidRDefault="00372731">
      <w:pPr>
        <w:pStyle w:val="TableofFigures"/>
        <w:tabs>
          <w:tab w:val="right" w:leader="dot" w:pos="9499"/>
        </w:tabs>
        <w:rPr>
          <w:del w:id="1321" w:author="Nicholas Weatherley" w:date="2019-03-10T21:17:00Z"/>
          <w:rFonts w:asciiTheme="minorHAnsi" w:eastAsiaTheme="minorEastAsia" w:hAnsiTheme="minorHAnsi" w:cstheme="minorBidi"/>
          <w:smallCaps w:val="0"/>
          <w:noProof/>
          <w:sz w:val="24"/>
          <w:szCs w:val="24"/>
        </w:rPr>
      </w:pPr>
      <w:del w:id="1322" w:author="Nicholas Weatherley" w:date="2019-03-10T21:17:00Z">
        <w:r w:rsidDel="005A5DEC">
          <w:rPr>
            <w:noProof/>
          </w:rPr>
          <w:delText>Figure 5.3: Regions of interest</w:delText>
        </w:r>
        <w:r w:rsidDel="005A5DEC">
          <w:rPr>
            <w:noProof/>
          </w:rPr>
          <w:tab/>
          <w:delText>169</w:delText>
        </w:r>
      </w:del>
    </w:p>
    <w:p w14:paraId="0D84B31B" w14:textId="6307510E" w:rsidR="00372731" w:rsidDel="005A5DEC" w:rsidRDefault="00372731">
      <w:pPr>
        <w:pStyle w:val="TableofFigures"/>
        <w:tabs>
          <w:tab w:val="right" w:leader="dot" w:pos="9499"/>
        </w:tabs>
        <w:rPr>
          <w:del w:id="1323" w:author="Nicholas Weatherley" w:date="2019-03-10T21:17:00Z"/>
          <w:rFonts w:asciiTheme="minorHAnsi" w:eastAsiaTheme="minorEastAsia" w:hAnsiTheme="minorHAnsi" w:cstheme="minorBidi"/>
          <w:smallCaps w:val="0"/>
          <w:noProof/>
          <w:sz w:val="24"/>
          <w:szCs w:val="24"/>
        </w:rPr>
      </w:pPr>
      <w:del w:id="1324" w:author="Nicholas Weatherley" w:date="2019-03-10T21:17:00Z">
        <w:r w:rsidDel="005A5DEC">
          <w:rPr>
            <w:noProof/>
          </w:rPr>
          <w:delText>Figure 5.4: Apparent diffusion coefficient maps (1)</w:delText>
        </w:r>
        <w:r w:rsidDel="005A5DEC">
          <w:rPr>
            <w:noProof/>
          </w:rPr>
          <w:tab/>
          <w:delText>172</w:delText>
        </w:r>
      </w:del>
    </w:p>
    <w:p w14:paraId="36D7BA4C" w14:textId="1B682D2F" w:rsidR="00372731" w:rsidDel="005A5DEC" w:rsidRDefault="00372731">
      <w:pPr>
        <w:pStyle w:val="TableofFigures"/>
        <w:tabs>
          <w:tab w:val="right" w:leader="dot" w:pos="9499"/>
        </w:tabs>
        <w:rPr>
          <w:del w:id="1325" w:author="Nicholas Weatherley" w:date="2019-03-10T21:17:00Z"/>
          <w:rFonts w:asciiTheme="minorHAnsi" w:eastAsiaTheme="minorEastAsia" w:hAnsiTheme="minorHAnsi" w:cstheme="minorBidi"/>
          <w:smallCaps w:val="0"/>
          <w:noProof/>
          <w:sz w:val="24"/>
          <w:szCs w:val="24"/>
        </w:rPr>
      </w:pPr>
      <w:del w:id="1326" w:author="Nicholas Weatherley" w:date="2019-03-10T21:17:00Z">
        <w:r w:rsidDel="005A5DEC">
          <w:rPr>
            <w:noProof/>
          </w:rPr>
          <w:delText>Figure 5.5: Apparent diffusion coefficient maps (2)</w:delText>
        </w:r>
        <w:r w:rsidDel="005A5DEC">
          <w:rPr>
            <w:noProof/>
          </w:rPr>
          <w:tab/>
          <w:delText>173</w:delText>
        </w:r>
      </w:del>
    </w:p>
    <w:p w14:paraId="0D12C4E3" w14:textId="67798D73" w:rsidR="00372731" w:rsidDel="005A5DEC" w:rsidRDefault="00372731">
      <w:pPr>
        <w:pStyle w:val="TableofFigures"/>
        <w:tabs>
          <w:tab w:val="right" w:leader="dot" w:pos="9499"/>
        </w:tabs>
        <w:rPr>
          <w:del w:id="1327" w:author="Nicholas Weatherley" w:date="2019-03-10T21:17:00Z"/>
          <w:rFonts w:asciiTheme="minorHAnsi" w:eastAsiaTheme="minorEastAsia" w:hAnsiTheme="minorHAnsi" w:cstheme="minorBidi"/>
          <w:smallCaps w:val="0"/>
          <w:noProof/>
          <w:sz w:val="24"/>
          <w:szCs w:val="24"/>
        </w:rPr>
      </w:pPr>
      <w:del w:id="1328" w:author="Nicholas Weatherley" w:date="2019-03-10T21:17:00Z">
        <w:r w:rsidDel="005A5DEC">
          <w:rPr>
            <w:noProof/>
          </w:rPr>
          <w:delText>Figure 5.6: Absent diffusion signal</w:delText>
        </w:r>
        <w:r w:rsidDel="005A5DEC">
          <w:rPr>
            <w:noProof/>
          </w:rPr>
          <w:tab/>
          <w:delText>173</w:delText>
        </w:r>
      </w:del>
    </w:p>
    <w:p w14:paraId="2417F2B0" w14:textId="5B72253D" w:rsidR="00372731" w:rsidDel="005A5DEC" w:rsidRDefault="00372731">
      <w:pPr>
        <w:pStyle w:val="TableofFigures"/>
        <w:tabs>
          <w:tab w:val="right" w:leader="dot" w:pos="9499"/>
        </w:tabs>
        <w:rPr>
          <w:del w:id="1329" w:author="Nicholas Weatherley" w:date="2019-03-10T21:17:00Z"/>
          <w:rFonts w:asciiTheme="minorHAnsi" w:eastAsiaTheme="minorEastAsia" w:hAnsiTheme="minorHAnsi" w:cstheme="minorBidi"/>
          <w:smallCaps w:val="0"/>
          <w:noProof/>
          <w:sz w:val="24"/>
          <w:szCs w:val="24"/>
        </w:rPr>
      </w:pPr>
      <w:del w:id="1330" w:author="Nicholas Weatherley" w:date="2019-03-10T21:17:00Z">
        <w:r w:rsidDel="005A5DEC">
          <w:rPr>
            <w:noProof/>
          </w:rPr>
          <w:delText>Figure 5.7: Mean linear intercept maps (1)</w:delText>
        </w:r>
        <w:r w:rsidDel="005A5DEC">
          <w:rPr>
            <w:noProof/>
          </w:rPr>
          <w:tab/>
          <w:delText>174</w:delText>
        </w:r>
      </w:del>
    </w:p>
    <w:p w14:paraId="45C60295" w14:textId="26B85AC3" w:rsidR="00372731" w:rsidDel="005A5DEC" w:rsidRDefault="00372731">
      <w:pPr>
        <w:pStyle w:val="TableofFigures"/>
        <w:tabs>
          <w:tab w:val="right" w:leader="dot" w:pos="9499"/>
        </w:tabs>
        <w:rPr>
          <w:del w:id="1331" w:author="Nicholas Weatherley" w:date="2019-03-10T21:17:00Z"/>
          <w:rFonts w:asciiTheme="minorHAnsi" w:eastAsiaTheme="minorEastAsia" w:hAnsiTheme="minorHAnsi" w:cstheme="minorBidi"/>
          <w:smallCaps w:val="0"/>
          <w:noProof/>
          <w:sz w:val="24"/>
          <w:szCs w:val="24"/>
        </w:rPr>
      </w:pPr>
      <w:del w:id="1332" w:author="Nicholas Weatherley" w:date="2019-03-10T21:17:00Z">
        <w:r w:rsidDel="005A5DEC">
          <w:rPr>
            <w:noProof/>
          </w:rPr>
          <w:delText>Figure 5.8: High ADC in regions of honeycombing</w:delText>
        </w:r>
        <w:r w:rsidDel="005A5DEC">
          <w:rPr>
            <w:noProof/>
          </w:rPr>
          <w:tab/>
          <w:delText>175</w:delText>
        </w:r>
      </w:del>
    </w:p>
    <w:p w14:paraId="585DF441" w14:textId="326BB177" w:rsidR="00372731" w:rsidDel="005A5DEC" w:rsidRDefault="00372731">
      <w:pPr>
        <w:pStyle w:val="TableofFigures"/>
        <w:tabs>
          <w:tab w:val="right" w:leader="dot" w:pos="9499"/>
        </w:tabs>
        <w:rPr>
          <w:del w:id="1333" w:author="Nicholas Weatherley" w:date="2019-03-10T21:17:00Z"/>
          <w:rFonts w:asciiTheme="minorHAnsi" w:eastAsiaTheme="minorEastAsia" w:hAnsiTheme="minorHAnsi" w:cstheme="minorBidi"/>
          <w:smallCaps w:val="0"/>
          <w:noProof/>
          <w:sz w:val="24"/>
          <w:szCs w:val="24"/>
        </w:rPr>
      </w:pPr>
      <w:del w:id="1334" w:author="Nicholas Weatherley" w:date="2019-03-10T21:17:00Z">
        <w:r w:rsidDel="005A5DEC">
          <w:rPr>
            <w:noProof/>
          </w:rPr>
          <w:delText>Figure 5.9: High ADC in regions of traction bronchiectasis</w:delText>
        </w:r>
        <w:r w:rsidDel="005A5DEC">
          <w:rPr>
            <w:noProof/>
          </w:rPr>
          <w:tab/>
          <w:delText>175</w:delText>
        </w:r>
      </w:del>
    </w:p>
    <w:p w14:paraId="2770518F" w14:textId="769C693E" w:rsidR="00372731" w:rsidDel="005A5DEC" w:rsidRDefault="00372731">
      <w:pPr>
        <w:pStyle w:val="TableofFigures"/>
        <w:tabs>
          <w:tab w:val="right" w:leader="dot" w:pos="9499"/>
        </w:tabs>
        <w:rPr>
          <w:del w:id="1335" w:author="Nicholas Weatherley" w:date="2019-03-10T21:17:00Z"/>
          <w:rFonts w:asciiTheme="minorHAnsi" w:eastAsiaTheme="minorEastAsia" w:hAnsiTheme="minorHAnsi" w:cstheme="minorBidi"/>
          <w:smallCaps w:val="0"/>
          <w:noProof/>
          <w:sz w:val="24"/>
          <w:szCs w:val="24"/>
        </w:rPr>
      </w:pPr>
      <w:del w:id="1336" w:author="Nicholas Weatherley" w:date="2019-03-10T21:17:00Z">
        <w:r w:rsidDel="005A5DEC">
          <w:rPr>
            <w:noProof/>
          </w:rPr>
          <w:delText>Figure 5.10: Anatomical cyst size and Brownian motion</w:delText>
        </w:r>
        <w:r w:rsidDel="005A5DEC">
          <w:rPr>
            <w:noProof/>
          </w:rPr>
          <w:tab/>
          <w:delText>176</w:delText>
        </w:r>
      </w:del>
    </w:p>
    <w:p w14:paraId="1AF59CAA" w14:textId="7F7D347B" w:rsidR="00372731" w:rsidDel="005A5DEC" w:rsidRDefault="00372731">
      <w:pPr>
        <w:pStyle w:val="TableofFigures"/>
        <w:tabs>
          <w:tab w:val="right" w:leader="dot" w:pos="9499"/>
        </w:tabs>
        <w:rPr>
          <w:del w:id="1337" w:author="Nicholas Weatherley" w:date="2019-03-10T21:17:00Z"/>
          <w:rFonts w:asciiTheme="minorHAnsi" w:eastAsiaTheme="minorEastAsia" w:hAnsiTheme="minorHAnsi" w:cstheme="minorBidi"/>
          <w:smallCaps w:val="0"/>
          <w:noProof/>
          <w:sz w:val="24"/>
          <w:szCs w:val="24"/>
        </w:rPr>
      </w:pPr>
      <w:del w:id="1338" w:author="Nicholas Weatherley" w:date="2019-03-10T21:17:00Z">
        <w:r w:rsidDel="005A5DEC">
          <w:rPr>
            <w:noProof/>
          </w:rPr>
          <w:delText>Figure 5.11: Visual reproducibility in ADC maps</w:delText>
        </w:r>
        <w:r w:rsidDel="005A5DEC">
          <w:rPr>
            <w:noProof/>
          </w:rPr>
          <w:tab/>
          <w:delText>177</w:delText>
        </w:r>
      </w:del>
    </w:p>
    <w:p w14:paraId="5B87E4B2" w14:textId="162E7E13" w:rsidR="00372731" w:rsidDel="005A5DEC" w:rsidRDefault="00372731">
      <w:pPr>
        <w:pStyle w:val="TableofFigures"/>
        <w:tabs>
          <w:tab w:val="right" w:leader="dot" w:pos="9499"/>
        </w:tabs>
        <w:rPr>
          <w:del w:id="1339" w:author="Nicholas Weatherley" w:date="2019-03-10T21:17:00Z"/>
          <w:rFonts w:asciiTheme="minorHAnsi" w:eastAsiaTheme="minorEastAsia" w:hAnsiTheme="minorHAnsi" w:cstheme="minorBidi"/>
          <w:smallCaps w:val="0"/>
          <w:noProof/>
          <w:sz w:val="24"/>
          <w:szCs w:val="24"/>
        </w:rPr>
      </w:pPr>
      <w:del w:id="1340" w:author="Nicholas Weatherley" w:date="2019-03-10T21:17:00Z">
        <w:r w:rsidDel="005A5DEC">
          <w:rPr>
            <w:noProof/>
          </w:rPr>
          <w:delText>Figure 5.12: Qualitative change in ADC with time</w:delText>
        </w:r>
        <w:r w:rsidDel="005A5DEC">
          <w:rPr>
            <w:noProof/>
          </w:rPr>
          <w:tab/>
          <w:delText>178</w:delText>
        </w:r>
      </w:del>
    </w:p>
    <w:p w14:paraId="075D70B0" w14:textId="0F9AECE1" w:rsidR="00372731" w:rsidDel="005A5DEC" w:rsidRDefault="00372731">
      <w:pPr>
        <w:pStyle w:val="TableofFigures"/>
        <w:tabs>
          <w:tab w:val="right" w:leader="dot" w:pos="9499"/>
        </w:tabs>
        <w:rPr>
          <w:del w:id="1341" w:author="Nicholas Weatherley" w:date="2019-03-10T21:17:00Z"/>
          <w:rFonts w:asciiTheme="minorHAnsi" w:eastAsiaTheme="minorEastAsia" w:hAnsiTheme="minorHAnsi" w:cstheme="minorBidi"/>
          <w:smallCaps w:val="0"/>
          <w:noProof/>
          <w:sz w:val="24"/>
          <w:szCs w:val="24"/>
        </w:rPr>
      </w:pPr>
      <w:del w:id="1342" w:author="Nicholas Weatherley" w:date="2019-03-10T21:17:00Z">
        <w:r w:rsidDel="005A5DEC">
          <w:rPr>
            <w:noProof/>
          </w:rPr>
          <w:delText>Figure 5.13: Schematics of probability distributions with associated skew and kurtosis</w:delText>
        </w:r>
        <w:r w:rsidDel="005A5DEC">
          <w:rPr>
            <w:noProof/>
          </w:rPr>
          <w:tab/>
          <w:delText>179</w:delText>
        </w:r>
      </w:del>
    </w:p>
    <w:p w14:paraId="26B8B242" w14:textId="417B25A9" w:rsidR="00372731" w:rsidDel="005A5DEC" w:rsidRDefault="00372731">
      <w:pPr>
        <w:pStyle w:val="TableofFigures"/>
        <w:tabs>
          <w:tab w:val="right" w:leader="dot" w:pos="9499"/>
        </w:tabs>
        <w:rPr>
          <w:del w:id="1343" w:author="Nicholas Weatherley" w:date="2019-03-10T21:17:00Z"/>
          <w:rFonts w:asciiTheme="minorHAnsi" w:eastAsiaTheme="minorEastAsia" w:hAnsiTheme="minorHAnsi" w:cstheme="minorBidi"/>
          <w:smallCaps w:val="0"/>
          <w:noProof/>
          <w:sz w:val="24"/>
          <w:szCs w:val="24"/>
        </w:rPr>
      </w:pPr>
      <w:del w:id="1344" w:author="Nicholas Weatherley" w:date="2019-03-10T21:17:00Z">
        <w:r w:rsidDel="005A5DEC">
          <w:rPr>
            <w:noProof/>
          </w:rPr>
          <w:delText>Figure 5.14: Example baseline ADC histograms</w:delText>
        </w:r>
        <w:r w:rsidDel="005A5DEC">
          <w:rPr>
            <w:noProof/>
          </w:rPr>
          <w:tab/>
          <w:delText>180</w:delText>
        </w:r>
      </w:del>
    </w:p>
    <w:p w14:paraId="169B48CC" w14:textId="79914320" w:rsidR="00372731" w:rsidDel="005A5DEC" w:rsidRDefault="00372731">
      <w:pPr>
        <w:pStyle w:val="TableofFigures"/>
        <w:tabs>
          <w:tab w:val="right" w:leader="dot" w:pos="9499"/>
        </w:tabs>
        <w:rPr>
          <w:del w:id="1345" w:author="Nicholas Weatherley" w:date="2019-03-10T21:17:00Z"/>
          <w:rFonts w:asciiTheme="minorHAnsi" w:eastAsiaTheme="minorEastAsia" w:hAnsiTheme="minorHAnsi" w:cstheme="minorBidi"/>
          <w:smallCaps w:val="0"/>
          <w:noProof/>
          <w:sz w:val="24"/>
          <w:szCs w:val="24"/>
        </w:rPr>
      </w:pPr>
      <w:del w:id="1346" w:author="Nicholas Weatherley" w:date="2019-03-10T21:17:00Z">
        <w:r w:rsidDel="005A5DEC">
          <w:rPr>
            <w:noProof/>
          </w:rPr>
          <w:delText>Figure 5.15: Example baseline Lm</w:delText>
        </w:r>
        <w:r w:rsidRPr="00F268BA" w:rsidDel="005A5DEC">
          <w:rPr>
            <w:noProof/>
            <w:vertAlign w:val="subscript"/>
          </w:rPr>
          <w:delText>D</w:delText>
        </w:r>
        <w:r w:rsidDel="005A5DEC">
          <w:rPr>
            <w:noProof/>
          </w:rPr>
          <w:delText xml:space="preserve"> histograms</w:delText>
        </w:r>
        <w:r w:rsidDel="005A5DEC">
          <w:rPr>
            <w:noProof/>
          </w:rPr>
          <w:tab/>
          <w:delText>181</w:delText>
        </w:r>
      </w:del>
    </w:p>
    <w:p w14:paraId="5E448423" w14:textId="537ABFF3" w:rsidR="00372731" w:rsidDel="005A5DEC" w:rsidRDefault="00372731">
      <w:pPr>
        <w:pStyle w:val="TableofFigures"/>
        <w:tabs>
          <w:tab w:val="right" w:leader="dot" w:pos="9499"/>
        </w:tabs>
        <w:rPr>
          <w:del w:id="1347" w:author="Nicholas Weatherley" w:date="2019-03-10T21:17:00Z"/>
          <w:rFonts w:asciiTheme="minorHAnsi" w:eastAsiaTheme="minorEastAsia" w:hAnsiTheme="minorHAnsi" w:cstheme="minorBidi"/>
          <w:smallCaps w:val="0"/>
          <w:noProof/>
          <w:sz w:val="24"/>
          <w:szCs w:val="24"/>
        </w:rPr>
      </w:pPr>
      <w:del w:id="1348" w:author="Nicholas Weatherley" w:date="2019-03-10T21:17:00Z">
        <w:r w:rsidDel="005A5DEC">
          <w:rPr>
            <w:noProof/>
          </w:rPr>
          <w:delText>Figure 5.16: Primary outcome – differences in DW-MRI metrics at baseline</w:delText>
        </w:r>
        <w:r w:rsidDel="005A5DEC">
          <w:rPr>
            <w:noProof/>
          </w:rPr>
          <w:tab/>
          <w:delText>183</w:delText>
        </w:r>
      </w:del>
    </w:p>
    <w:p w14:paraId="058E1E3E" w14:textId="5557BEDC" w:rsidR="00372731" w:rsidDel="005A5DEC" w:rsidRDefault="00372731">
      <w:pPr>
        <w:pStyle w:val="TableofFigures"/>
        <w:tabs>
          <w:tab w:val="right" w:leader="dot" w:pos="9499"/>
        </w:tabs>
        <w:rPr>
          <w:del w:id="1349" w:author="Nicholas Weatherley" w:date="2019-03-10T21:17:00Z"/>
          <w:rFonts w:asciiTheme="minorHAnsi" w:eastAsiaTheme="minorEastAsia" w:hAnsiTheme="minorHAnsi" w:cstheme="minorBidi"/>
          <w:smallCaps w:val="0"/>
          <w:noProof/>
          <w:sz w:val="24"/>
          <w:szCs w:val="24"/>
        </w:rPr>
      </w:pPr>
      <w:del w:id="1350" w:author="Nicholas Weatherley" w:date="2019-03-10T21:17:00Z">
        <w:r w:rsidDel="005A5DEC">
          <w:rPr>
            <w:noProof/>
          </w:rPr>
          <w:delText>Figure 5.17: ADC inter-observer Bland Altman plots</w:delText>
        </w:r>
        <w:r w:rsidDel="005A5DEC">
          <w:rPr>
            <w:noProof/>
          </w:rPr>
          <w:tab/>
          <w:delText>186</w:delText>
        </w:r>
      </w:del>
    </w:p>
    <w:p w14:paraId="382AD6BD" w14:textId="0BAE598F" w:rsidR="00372731" w:rsidDel="005A5DEC" w:rsidRDefault="00372731">
      <w:pPr>
        <w:pStyle w:val="TableofFigures"/>
        <w:tabs>
          <w:tab w:val="right" w:leader="dot" w:pos="9499"/>
        </w:tabs>
        <w:rPr>
          <w:del w:id="1351" w:author="Nicholas Weatherley" w:date="2019-03-10T21:17:00Z"/>
          <w:rFonts w:asciiTheme="minorHAnsi" w:eastAsiaTheme="minorEastAsia" w:hAnsiTheme="minorHAnsi" w:cstheme="minorBidi"/>
          <w:smallCaps w:val="0"/>
          <w:noProof/>
          <w:sz w:val="24"/>
          <w:szCs w:val="24"/>
        </w:rPr>
      </w:pPr>
      <w:del w:id="1352" w:author="Nicholas Weatherley" w:date="2019-03-10T21:17:00Z">
        <w:r w:rsidDel="005A5DEC">
          <w:rPr>
            <w:noProof/>
          </w:rPr>
          <w:delText>Figure 5.18: Lm</w:delText>
        </w:r>
        <w:r w:rsidRPr="00F268BA" w:rsidDel="005A5DEC">
          <w:rPr>
            <w:noProof/>
            <w:vertAlign w:val="subscript"/>
          </w:rPr>
          <w:delText>D</w:delText>
        </w:r>
        <w:r w:rsidDel="005A5DEC">
          <w:rPr>
            <w:noProof/>
          </w:rPr>
          <w:delText xml:space="preserve"> inter-observer Bland Altman plots</w:delText>
        </w:r>
        <w:r w:rsidDel="005A5DEC">
          <w:rPr>
            <w:noProof/>
          </w:rPr>
          <w:tab/>
          <w:delText>186</w:delText>
        </w:r>
      </w:del>
    </w:p>
    <w:p w14:paraId="5E7CDC90" w14:textId="5813EB00" w:rsidR="00372731" w:rsidDel="005A5DEC" w:rsidRDefault="00372731">
      <w:pPr>
        <w:pStyle w:val="TableofFigures"/>
        <w:tabs>
          <w:tab w:val="right" w:leader="dot" w:pos="9499"/>
        </w:tabs>
        <w:rPr>
          <w:del w:id="1353" w:author="Nicholas Weatherley" w:date="2019-03-10T21:17:00Z"/>
          <w:rFonts w:asciiTheme="minorHAnsi" w:eastAsiaTheme="minorEastAsia" w:hAnsiTheme="minorHAnsi" w:cstheme="minorBidi"/>
          <w:smallCaps w:val="0"/>
          <w:noProof/>
          <w:sz w:val="24"/>
          <w:szCs w:val="24"/>
        </w:rPr>
      </w:pPr>
      <w:del w:id="1354" w:author="Nicholas Weatherley" w:date="2019-03-10T21:17:00Z">
        <w:r w:rsidDel="005A5DEC">
          <w:rPr>
            <w:noProof/>
          </w:rPr>
          <w:delText>Figure 5.19: ADC inter-scan Bland Altman plots</w:delText>
        </w:r>
        <w:r w:rsidDel="005A5DEC">
          <w:rPr>
            <w:noProof/>
          </w:rPr>
          <w:tab/>
          <w:delText>187</w:delText>
        </w:r>
      </w:del>
    </w:p>
    <w:p w14:paraId="77265A39" w14:textId="4F307E5A" w:rsidR="00372731" w:rsidDel="005A5DEC" w:rsidRDefault="00372731">
      <w:pPr>
        <w:pStyle w:val="TableofFigures"/>
        <w:tabs>
          <w:tab w:val="right" w:leader="dot" w:pos="9499"/>
        </w:tabs>
        <w:rPr>
          <w:del w:id="1355" w:author="Nicholas Weatherley" w:date="2019-03-10T21:17:00Z"/>
          <w:rFonts w:asciiTheme="minorHAnsi" w:eastAsiaTheme="minorEastAsia" w:hAnsiTheme="minorHAnsi" w:cstheme="minorBidi"/>
          <w:smallCaps w:val="0"/>
          <w:noProof/>
          <w:sz w:val="24"/>
          <w:szCs w:val="24"/>
        </w:rPr>
      </w:pPr>
      <w:del w:id="1356" w:author="Nicholas Weatherley" w:date="2019-03-10T21:17:00Z">
        <w:r w:rsidDel="005A5DEC">
          <w:rPr>
            <w:noProof/>
          </w:rPr>
          <w:delText>Figure 5.20: Lm</w:delText>
        </w:r>
        <w:r w:rsidRPr="00F268BA" w:rsidDel="005A5DEC">
          <w:rPr>
            <w:noProof/>
            <w:vertAlign w:val="subscript"/>
          </w:rPr>
          <w:delText>D</w:delText>
        </w:r>
        <w:r w:rsidDel="005A5DEC">
          <w:rPr>
            <w:noProof/>
          </w:rPr>
          <w:delText xml:space="preserve"> inter-scan Bland Altman plots</w:delText>
        </w:r>
        <w:r w:rsidDel="005A5DEC">
          <w:rPr>
            <w:noProof/>
          </w:rPr>
          <w:tab/>
          <w:delText>188</w:delText>
        </w:r>
      </w:del>
    </w:p>
    <w:p w14:paraId="15603BB7" w14:textId="27037E65" w:rsidR="00372731" w:rsidDel="005A5DEC" w:rsidRDefault="00372731">
      <w:pPr>
        <w:pStyle w:val="TableofFigures"/>
        <w:tabs>
          <w:tab w:val="right" w:leader="dot" w:pos="9499"/>
        </w:tabs>
        <w:rPr>
          <w:del w:id="1357" w:author="Nicholas Weatherley" w:date="2019-03-10T21:17:00Z"/>
          <w:rFonts w:asciiTheme="minorHAnsi" w:eastAsiaTheme="minorEastAsia" w:hAnsiTheme="minorHAnsi" w:cstheme="minorBidi"/>
          <w:smallCaps w:val="0"/>
          <w:noProof/>
          <w:sz w:val="24"/>
          <w:szCs w:val="24"/>
        </w:rPr>
      </w:pPr>
      <w:del w:id="1358" w:author="Nicholas Weatherley" w:date="2019-03-10T21:17:00Z">
        <w:r w:rsidDel="005A5DEC">
          <w:rPr>
            <w:noProof/>
          </w:rPr>
          <w:delText>Figure 5.21: Correlations of baseline mean ADC with PFTs</w:delText>
        </w:r>
        <w:r w:rsidDel="005A5DEC">
          <w:rPr>
            <w:noProof/>
          </w:rPr>
          <w:tab/>
          <w:delText>189</w:delText>
        </w:r>
      </w:del>
    </w:p>
    <w:p w14:paraId="27DF8A76" w14:textId="0875E17C" w:rsidR="00372731" w:rsidDel="005A5DEC" w:rsidRDefault="00372731">
      <w:pPr>
        <w:pStyle w:val="TableofFigures"/>
        <w:tabs>
          <w:tab w:val="right" w:leader="dot" w:pos="9499"/>
        </w:tabs>
        <w:rPr>
          <w:del w:id="1359" w:author="Nicholas Weatherley" w:date="2019-03-10T21:17:00Z"/>
          <w:rFonts w:asciiTheme="minorHAnsi" w:eastAsiaTheme="minorEastAsia" w:hAnsiTheme="minorHAnsi" w:cstheme="minorBidi"/>
          <w:smallCaps w:val="0"/>
          <w:noProof/>
          <w:sz w:val="24"/>
          <w:szCs w:val="24"/>
        </w:rPr>
      </w:pPr>
      <w:del w:id="1360" w:author="Nicholas Weatherley" w:date="2019-03-10T21:17:00Z">
        <w:r w:rsidDel="005A5DEC">
          <w:rPr>
            <w:noProof/>
          </w:rPr>
          <w:delText>Figure 5.22: Correlations of baseline ADC skew with PFTs</w:delText>
        </w:r>
        <w:r w:rsidDel="005A5DEC">
          <w:rPr>
            <w:noProof/>
          </w:rPr>
          <w:tab/>
          <w:delText>190</w:delText>
        </w:r>
      </w:del>
    </w:p>
    <w:p w14:paraId="45CFA66F" w14:textId="64522DFD" w:rsidR="00372731" w:rsidDel="005A5DEC" w:rsidRDefault="00372731">
      <w:pPr>
        <w:pStyle w:val="TableofFigures"/>
        <w:tabs>
          <w:tab w:val="right" w:leader="dot" w:pos="9499"/>
        </w:tabs>
        <w:rPr>
          <w:del w:id="1361" w:author="Nicholas Weatherley" w:date="2019-03-10T21:17:00Z"/>
          <w:rFonts w:asciiTheme="minorHAnsi" w:eastAsiaTheme="minorEastAsia" w:hAnsiTheme="minorHAnsi" w:cstheme="minorBidi"/>
          <w:smallCaps w:val="0"/>
          <w:noProof/>
          <w:sz w:val="24"/>
          <w:szCs w:val="24"/>
        </w:rPr>
      </w:pPr>
      <w:del w:id="1362" w:author="Nicholas Weatherley" w:date="2019-03-10T21:17:00Z">
        <w:r w:rsidDel="005A5DEC">
          <w:rPr>
            <w:noProof/>
          </w:rPr>
          <w:delText>Figure 5.23: Correlations of baseline ADC kurtosis metrics with PFTs</w:delText>
        </w:r>
        <w:r w:rsidDel="005A5DEC">
          <w:rPr>
            <w:noProof/>
          </w:rPr>
          <w:tab/>
          <w:delText>190</w:delText>
        </w:r>
      </w:del>
    </w:p>
    <w:p w14:paraId="4A30DACC" w14:textId="43F5D339" w:rsidR="00372731" w:rsidDel="005A5DEC" w:rsidRDefault="00372731">
      <w:pPr>
        <w:pStyle w:val="TableofFigures"/>
        <w:tabs>
          <w:tab w:val="right" w:leader="dot" w:pos="9499"/>
        </w:tabs>
        <w:rPr>
          <w:del w:id="1363" w:author="Nicholas Weatherley" w:date="2019-03-10T21:17:00Z"/>
          <w:rFonts w:asciiTheme="minorHAnsi" w:eastAsiaTheme="minorEastAsia" w:hAnsiTheme="minorHAnsi" w:cstheme="minorBidi"/>
          <w:smallCaps w:val="0"/>
          <w:noProof/>
          <w:sz w:val="24"/>
          <w:szCs w:val="24"/>
        </w:rPr>
      </w:pPr>
      <w:del w:id="1364" w:author="Nicholas Weatherley" w:date="2019-03-10T21:17:00Z">
        <w:r w:rsidDel="005A5DEC">
          <w:rPr>
            <w:noProof/>
          </w:rPr>
          <w:delText>Figure 5.24: Baseline ADC and GAP</w:delText>
        </w:r>
        <w:r w:rsidDel="005A5DEC">
          <w:rPr>
            <w:noProof/>
          </w:rPr>
          <w:tab/>
          <w:delText>191</w:delText>
        </w:r>
      </w:del>
    </w:p>
    <w:p w14:paraId="4F46A238" w14:textId="038172E2" w:rsidR="00372731" w:rsidDel="005A5DEC" w:rsidRDefault="00372731">
      <w:pPr>
        <w:pStyle w:val="TableofFigures"/>
        <w:tabs>
          <w:tab w:val="right" w:leader="dot" w:pos="9499"/>
        </w:tabs>
        <w:rPr>
          <w:del w:id="1365" w:author="Nicholas Weatherley" w:date="2019-03-10T21:17:00Z"/>
          <w:rFonts w:asciiTheme="minorHAnsi" w:eastAsiaTheme="minorEastAsia" w:hAnsiTheme="minorHAnsi" w:cstheme="minorBidi"/>
          <w:smallCaps w:val="0"/>
          <w:noProof/>
          <w:sz w:val="24"/>
          <w:szCs w:val="24"/>
        </w:rPr>
      </w:pPr>
      <w:del w:id="1366" w:author="Nicholas Weatherley" w:date="2019-03-10T21:17:00Z">
        <w:r w:rsidDel="005A5DEC">
          <w:rPr>
            <w:noProof/>
          </w:rPr>
          <w:delText>Figure 5.25: Correlations of baseline mean Lm</w:delText>
        </w:r>
        <w:r w:rsidRPr="00F268BA" w:rsidDel="005A5DEC">
          <w:rPr>
            <w:noProof/>
            <w:vertAlign w:val="subscript"/>
          </w:rPr>
          <w:delText>D</w:delText>
        </w:r>
        <w:r w:rsidDel="005A5DEC">
          <w:rPr>
            <w:noProof/>
          </w:rPr>
          <w:delText xml:space="preserve"> with PFTs</w:delText>
        </w:r>
        <w:r w:rsidDel="005A5DEC">
          <w:rPr>
            <w:noProof/>
          </w:rPr>
          <w:tab/>
          <w:delText>192</w:delText>
        </w:r>
      </w:del>
    </w:p>
    <w:p w14:paraId="63CA1D93" w14:textId="5BBED6F8" w:rsidR="00372731" w:rsidDel="005A5DEC" w:rsidRDefault="00372731">
      <w:pPr>
        <w:pStyle w:val="TableofFigures"/>
        <w:tabs>
          <w:tab w:val="right" w:leader="dot" w:pos="9499"/>
        </w:tabs>
        <w:rPr>
          <w:del w:id="1367" w:author="Nicholas Weatherley" w:date="2019-03-10T21:17:00Z"/>
          <w:rFonts w:asciiTheme="minorHAnsi" w:eastAsiaTheme="minorEastAsia" w:hAnsiTheme="minorHAnsi" w:cstheme="minorBidi"/>
          <w:smallCaps w:val="0"/>
          <w:noProof/>
          <w:sz w:val="24"/>
          <w:szCs w:val="24"/>
        </w:rPr>
      </w:pPr>
      <w:del w:id="1368" w:author="Nicholas Weatherley" w:date="2019-03-10T21:17:00Z">
        <w:r w:rsidDel="005A5DEC">
          <w:rPr>
            <w:noProof/>
          </w:rPr>
          <w:delText>Figure 5.26: Correlations of baseline Lm</w:delText>
        </w:r>
        <w:r w:rsidRPr="00F268BA" w:rsidDel="005A5DEC">
          <w:rPr>
            <w:noProof/>
            <w:vertAlign w:val="subscript"/>
          </w:rPr>
          <w:delText>D</w:delText>
        </w:r>
        <w:r w:rsidDel="005A5DEC">
          <w:rPr>
            <w:noProof/>
          </w:rPr>
          <w:delText xml:space="preserve"> histogram skew with PFTs</w:delText>
        </w:r>
        <w:r w:rsidDel="005A5DEC">
          <w:rPr>
            <w:noProof/>
          </w:rPr>
          <w:tab/>
          <w:delText>192</w:delText>
        </w:r>
      </w:del>
    </w:p>
    <w:p w14:paraId="5BDD8B6F" w14:textId="18EB7047" w:rsidR="00372731" w:rsidDel="005A5DEC" w:rsidRDefault="00372731">
      <w:pPr>
        <w:pStyle w:val="TableofFigures"/>
        <w:tabs>
          <w:tab w:val="right" w:leader="dot" w:pos="9499"/>
        </w:tabs>
        <w:rPr>
          <w:del w:id="1369" w:author="Nicholas Weatherley" w:date="2019-03-10T21:17:00Z"/>
          <w:rFonts w:asciiTheme="minorHAnsi" w:eastAsiaTheme="minorEastAsia" w:hAnsiTheme="minorHAnsi" w:cstheme="minorBidi"/>
          <w:smallCaps w:val="0"/>
          <w:noProof/>
          <w:sz w:val="24"/>
          <w:szCs w:val="24"/>
        </w:rPr>
      </w:pPr>
      <w:del w:id="1370" w:author="Nicholas Weatherley" w:date="2019-03-10T21:17:00Z">
        <w:r w:rsidDel="005A5DEC">
          <w:rPr>
            <w:noProof/>
          </w:rPr>
          <w:delText>Figure 5.27: Baseline Lm</w:delText>
        </w:r>
        <w:r w:rsidRPr="00F268BA" w:rsidDel="005A5DEC">
          <w:rPr>
            <w:noProof/>
            <w:vertAlign w:val="subscript"/>
          </w:rPr>
          <w:delText>D</w:delText>
        </w:r>
        <w:r w:rsidDel="005A5DEC">
          <w:rPr>
            <w:noProof/>
          </w:rPr>
          <w:delText xml:space="preserve"> and GAP</w:delText>
        </w:r>
        <w:r w:rsidDel="005A5DEC">
          <w:rPr>
            <w:noProof/>
          </w:rPr>
          <w:tab/>
          <w:delText>193</w:delText>
        </w:r>
      </w:del>
    </w:p>
    <w:p w14:paraId="5D3B04E7" w14:textId="71336851" w:rsidR="00372731" w:rsidDel="005A5DEC" w:rsidRDefault="00372731">
      <w:pPr>
        <w:pStyle w:val="TableofFigures"/>
        <w:tabs>
          <w:tab w:val="right" w:leader="dot" w:pos="9499"/>
        </w:tabs>
        <w:rPr>
          <w:del w:id="1371" w:author="Nicholas Weatherley" w:date="2019-03-10T21:17:00Z"/>
          <w:rFonts w:asciiTheme="minorHAnsi" w:eastAsiaTheme="minorEastAsia" w:hAnsiTheme="minorHAnsi" w:cstheme="minorBidi"/>
          <w:smallCaps w:val="0"/>
          <w:noProof/>
          <w:sz w:val="24"/>
          <w:szCs w:val="24"/>
        </w:rPr>
      </w:pPr>
      <w:del w:id="1372" w:author="Nicholas Weatherley" w:date="2019-03-10T21:17:00Z">
        <w:r w:rsidDel="005A5DEC">
          <w:rPr>
            <w:noProof/>
          </w:rPr>
          <w:delText>Figure 5.28: Correlation between visit 2 ADC metrics and K</w:delText>
        </w:r>
        <w:r w:rsidRPr="00F268BA" w:rsidDel="005A5DEC">
          <w:rPr>
            <w:noProof/>
            <w:vertAlign w:val="subscript"/>
          </w:rPr>
          <w:delText>CO</w:delText>
        </w:r>
        <w:r w:rsidDel="005A5DEC">
          <w:rPr>
            <w:noProof/>
          </w:rPr>
          <w:tab/>
          <w:delText>194</w:delText>
        </w:r>
      </w:del>
    </w:p>
    <w:p w14:paraId="3C37FB1E" w14:textId="30A8D8A0" w:rsidR="00372731" w:rsidDel="005A5DEC" w:rsidRDefault="00372731">
      <w:pPr>
        <w:pStyle w:val="TableofFigures"/>
        <w:tabs>
          <w:tab w:val="right" w:leader="dot" w:pos="9499"/>
        </w:tabs>
        <w:rPr>
          <w:del w:id="1373" w:author="Nicholas Weatherley" w:date="2019-03-10T21:17:00Z"/>
          <w:rFonts w:asciiTheme="minorHAnsi" w:eastAsiaTheme="minorEastAsia" w:hAnsiTheme="minorHAnsi" w:cstheme="minorBidi"/>
          <w:smallCaps w:val="0"/>
          <w:noProof/>
          <w:sz w:val="24"/>
          <w:szCs w:val="24"/>
        </w:rPr>
      </w:pPr>
      <w:del w:id="1374" w:author="Nicholas Weatherley" w:date="2019-03-10T21:17:00Z">
        <w:r w:rsidDel="005A5DEC">
          <w:rPr>
            <w:noProof/>
          </w:rPr>
          <w:delText>Figure 5.29: ADC histogram metric changes over six-month follow-up.</w:delText>
        </w:r>
        <w:r w:rsidDel="005A5DEC">
          <w:rPr>
            <w:noProof/>
          </w:rPr>
          <w:tab/>
          <w:delText>194</w:delText>
        </w:r>
      </w:del>
    </w:p>
    <w:p w14:paraId="4AA988A3" w14:textId="2E105B36" w:rsidR="00372731" w:rsidDel="005A5DEC" w:rsidRDefault="00372731">
      <w:pPr>
        <w:pStyle w:val="TableofFigures"/>
        <w:tabs>
          <w:tab w:val="right" w:leader="dot" w:pos="9499"/>
        </w:tabs>
        <w:rPr>
          <w:del w:id="1375" w:author="Nicholas Weatherley" w:date="2019-03-10T21:17:00Z"/>
          <w:rFonts w:asciiTheme="minorHAnsi" w:eastAsiaTheme="minorEastAsia" w:hAnsiTheme="minorHAnsi" w:cstheme="minorBidi"/>
          <w:smallCaps w:val="0"/>
          <w:noProof/>
          <w:sz w:val="24"/>
          <w:szCs w:val="24"/>
        </w:rPr>
      </w:pPr>
      <w:del w:id="1376" w:author="Nicholas Weatherley" w:date="2019-03-10T21:17:00Z">
        <w:r w:rsidDel="005A5DEC">
          <w:rPr>
            <w:noProof/>
          </w:rPr>
          <w:delText>Figure 5.30: Visit 2 correlation with Lm</w:delText>
        </w:r>
        <w:r w:rsidRPr="00F268BA" w:rsidDel="005A5DEC">
          <w:rPr>
            <w:noProof/>
            <w:vertAlign w:val="subscript"/>
          </w:rPr>
          <w:delText>D</w:delText>
        </w:r>
        <w:r w:rsidDel="005A5DEC">
          <w:rPr>
            <w:noProof/>
          </w:rPr>
          <w:delText xml:space="preserve"> mean</w:delText>
        </w:r>
        <w:r w:rsidDel="005A5DEC">
          <w:rPr>
            <w:noProof/>
          </w:rPr>
          <w:tab/>
          <w:delText>196</w:delText>
        </w:r>
      </w:del>
    </w:p>
    <w:p w14:paraId="64EBADC7" w14:textId="0E2916C8" w:rsidR="00372731" w:rsidDel="005A5DEC" w:rsidRDefault="00372731">
      <w:pPr>
        <w:pStyle w:val="TableofFigures"/>
        <w:tabs>
          <w:tab w:val="right" w:leader="dot" w:pos="9499"/>
        </w:tabs>
        <w:rPr>
          <w:del w:id="1377" w:author="Nicholas Weatherley" w:date="2019-03-10T21:17:00Z"/>
          <w:rFonts w:asciiTheme="minorHAnsi" w:eastAsiaTheme="minorEastAsia" w:hAnsiTheme="minorHAnsi" w:cstheme="minorBidi"/>
          <w:smallCaps w:val="0"/>
          <w:noProof/>
          <w:sz w:val="24"/>
          <w:szCs w:val="24"/>
        </w:rPr>
      </w:pPr>
      <w:del w:id="1378" w:author="Nicholas Weatherley" w:date="2019-03-10T21:17:00Z">
        <w:r w:rsidDel="005A5DEC">
          <w:rPr>
            <w:noProof/>
          </w:rPr>
          <w:delText>Figure 5.31: Correlation between visit 2 Lm</w:delText>
        </w:r>
        <w:r w:rsidRPr="00F268BA" w:rsidDel="005A5DEC">
          <w:rPr>
            <w:noProof/>
            <w:vertAlign w:val="subscript"/>
          </w:rPr>
          <w:delText>D</w:delText>
        </w:r>
        <w:r w:rsidDel="005A5DEC">
          <w:rPr>
            <w:noProof/>
          </w:rPr>
          <w:delText xml:space="preserve"> skew and PFTs</w:delText>
        </w:r>
        <w:r w:rsidDel="005A5DEC">
          <w:rPr>
            <w:noProof/>
          </w:rPr>
          <w:tab/>
          <w:delText>197</w:delText>
        </w:r>
      </w:del>
    </w:p>
    <w:p w14:paraId="40769FF5" w14:textId="48609ED0" w:rsidR="00372731" w:rsidDel="005A5DEC" w:rsidRDefault="00372731">
      <w:pPr>
        <w:pStyle w:val="TableofFigures"/>
        <w:tabs>
          <w:tab w:val="right" w:leader="dot" w:pos="9499"/>
        </w:tabs>
        <w:rPr>
          <w:del w:id="1379" w:author="Nicholas Weatherley" w:date="2019-03-10T21:17:00Z"/>
          <w:rFonts w:asciiTheme="minorHAnsi" w:eastAsiaTheme="minorEastAsia" w:hAnsiTheme="minorHAnsi" w:cstheme="minorBidi"/>
          <w:smallCaps w:val="0"/>
          <w:noProof/>
          <w:sz w:val="24"/>
          <w:szCs w:val="24"/>
        </w:rPr>
      </w:pPr>
      <w:del w:id="1380" w:author="Nicholas Weatherley" w:date="2019-03-10T21:17:00Z">
        <w:r w:rsidDel="005A5DEC">
          <w:rPr>
            <w:noProof/>
          </w:rPr>
          <w:delText>Figure 5.32: Lm</w:delText>
        </w:r>
        <w:r w:rsidRPr="00F268BA" w:rsidDel="005A5DEC">
          <w:rPr>
            <w:noProof/>
            <w:vertAlign w:val="subscript"/>
          </w:rPr>
          <w:delText>D</w:delText>
        </w:r>
        <w:r w:rsidDel="005A5DEC">
          <w:rPr>
            <w:noProof/>
          </w:rPr>
          <w:delText xml:space="preserve"> histogram metric changes over six-month follow-up.</w:delText>
        </w:r>
        <w:r w:rsidDel="005A5DEC">
          <w:rPr>
            <w:noProof/>
          </w:rPr>
          <w:tab/>
          <w:delText>197</w:delText>
        </w:r>
      </w:del>
    </w:p>
    <w:p w14:paraId="21E34CBA" w14:textId="47642A47" w:rsidR="00372731" w:rsidDel="005A5DEC" w:rsidRDefault="00372731">
      <w:pPr>
        <w:pStyle w:val="TableofFigures"/>
        <w:tabs>
          <w:tab w:val="right" w:leader="dot" w:pos="9499"/>
        </w:tabs>
        <w:rPr>
          <w:del w:id="1381" w:author="Nicholas Weatherley" w:date="2019-03-10T21:17:00Z"/>
          <w:rFonts w:asciiTheme="minorHAnsi" w:eastAsiaTheme="minorEastAsia" w:hAnsiTheme="minorHAnsi" w:cstheme="minorBidi"/>
          <w:smallCaps w:val="0"/>
          <w:noProof/>
          <w:sz w:val="24"/>
          <w:szCs w:val="24"/>
        </w:rPr>
      </w:pPr>
      <w:del w:id="1382" w:author="Nicholas Weatherley" w:date="2019-03-10T21:17:00Z">
        <w:r w:rsidDel="005A5DEC">
          <w:rPr>
            <w:noProof/>
          </w:rPr>
          <w:delText>Figure 5.33: Six-month changes in ISWT distance and Lm</w:delText>
        </w:r>
        <w:r w:rsidRPr="00F268BA" w:rsidDel="005A5DEC">
          <w:rPr>
            <w:noProof/>
            <w:vertAlign w:val="subscript"/>
          </w:rPr>
          <w:delText>D</w:delText>
        </w:r>
        <w:r w:rsidDel="005A5DEC">
          <w:rPr>
            <w:noProof/>
          </w:rPr>
          <w:delText xml:space="preserve"> metrics</w:delText>
        </w:r>
        <w:r w:rsidDel="005A5DEC">
          <w:rPr>
            <w:noProof/>
          </w:rPr>
          <w:tab/>
          <w:delText>199</w:delText>
        </w:r>
      </w:del>
    </w:p>
    <w:p w14:paraId="2803436E" w14:textId="0A0DACCF" w:rsidR="00372731" w:rsidDel="005A5DEC" w:rsidRDefault="00372731">
      <w:pPr>
        <w:pStyle w:val="TableofFigures"/>
        <w:tabs>
          <w:tab w:val="right" w:leader="dot" w:pos="9499"/>
        </w:tabs>
        <w:rPr>
          <w:del w:id="1383" w:author="Nicholas Weatherley" w:date="2019-03-10T21:17:00Z"/>
          <w:rFonts w:asciiTheme="minorHAnsi" w:eastAsiaTheme="minorEastAsia" w:hAnsiTheme="minorHAnsi" w:cstheme="minorBidi"/>
          <w:smallCaps w:val="0"/>
          <w:noProof/>
          <w:sz w:val="24"/>
          <w:szCs w:val="24"/>
        </w:rPr>
      </w:pPr>
      <w:del w:id="1384" w:author="Nicholas Weatherley" w:date="2019-03-10T21:17:00Z">
        <w:r w:rsidDel="005A5DEC">
          <w:rPr>
            <w:noProof/>
          </w:rPr>
          <w:delText>Figure 5.34: Correlations between visit 3 ADC mean and PFTs</w:delText>
        </w:r>
        <w:r w:rsidDel="005A5DEC">
          <w:rPr>
            <w:noProof/>
          </w:rPr>
          <w:tab/>
          <w:delText>200</w:delText>
        </w:r>
      </w:del>
    </w:p>
    <w:p w14:paraId="203E8DDB" w14:textId="258CFE5F" w:rsidR="00372731" w:rsidDel="005A5DEC" w:rsidRDefault="00372731">
      <w:pPr>
        <w:pStyle w:val="TableofFigures"/>
        <w:tabs>
          <w:tab w:val="right" w:leader="dot" w:pos="9499"/>
        </w:tabs>
        <w:rPr>
          <w:del w:id="1385" w:author="Nicholas Weatherley" w:date="2019-03-10T21:17:00Z"/>
          <w:rFonts w:asciiTheme="minorHAnsi" w:eastAsiaTheme="minorEastAsia" w:hAnsiTheme="minorHAnsi" w:cstheme="minorBidi"/>
          <w:smallCaps w:val="0"/>
          <w:noProof/>
          <w:sz w:val="24"/>
          <w:szCs w:val="24"/>
        </w:rPr>
      </w:pPr>
      <w:del w:id="1386" w:author="Nicholas Weatherley" w:date="2019-03-10T21:17:00Z">
        <w:r w:rsidDel="005A5DEC">
          <w:rPr>
            <w:noProof/>
          </w:rPr>
          <w:delText>Figure 5.35: 12-month ADC skew and kurtosis correlations</w:delText>
        </w:r>
        <w:r w:rsidDel="005A5DEC">
          <w:rPr>
            <w:noProof/>
          </w:rPr>
          <w:tab/>
          <w:delText>201</w:delText>
        </w:r>
      </w:del>
    </w:p>
    <w:p w14:paraId="1AD4DB8F" w14:textId="1351DD7E" w:rsidR="00372731" w:rsidDel="005A5DEC" w:rsidRDefault="00372731">
      <w:pPr>
        <w:pStyle w:val="TableofFigures"/>
        <w:tabs>
          <w:tab w:val="right" w:leader="dot" w:pos="9499"/>
        </w:tabs>
        <w:rPr>
          <w:del w:id="1387" w:author="Nicholas Weatherley" w:date="2019-03-10T21:17:00Z"/>
          <w:rFonts w:asciiTheme="minorHAnsi" w:eastAsiaTheme="minorEastAsia" w:hAnsiTheme="minorHAnsi" w:cstheme="minorBidi"/>
          <w:smallCaps w:val="0"/>
          <w:noProof/>
          <w:sz w:val="24"/>
          <w:szCs w:val="24"/>
        </w:rPr>
      </w:pPr>
      <w:del w:id="1388" w:author="Nicholas Weatherley" w:date="2019-03-10T21:17:00Z">
        <w:r w:rsidDel="005A5DEC">
          <w:rPr>
            <w:noProof/>
          </w:rPr>
          <w:delText>Figure 5.36: Twelve month changes in ADC metrics</w:delText>
        </w:r>
        <w:r w:rsidDel="005A5DEC">
          <w:rPr>
            <w:noProof/>
          </w:rPr>
          <w:tab/>
          <w:delText>201</w:delText>
        </w:r>
      </w:del>
    </w:p>
    <w:p w14:paraId="72F7BDFC" w14:textId="478B37EA" w:rsidR="00372731" w:rsidDel="005A5DEC" w:rsidRDefault="00372731">
      <w:pPr>
        <w:pStyle w:val="TableofFigures"/>
        <w:tabs>
          <w:tab w:val="right" w:leader="dot" w:pos="9499"/>
        </w:tabs>
        <w:rPr>
          <w:del w:id="1389" w:author="Nicholas Weatherley" w:date="2019-03-10T21:17:00Z"/>
          <w:rFonts w:asciiTheme="minorHAnsi" w:eastAsiaTheme="minorEastAsia" w:hAnsiTheme="minorHAnsi" w:cstheme="minorBidi"/>
          <w:smallCaps w:val="0"/>
          <w:noProof/>
          <w:sz w:val="24"/>
          <w:szCs w:val="24"/>
        </w:rPr>
      </w:pPr>
      <w:del w:id="1390" w:author="Nicholas Weatherley" w:date="2019-03-10T21:17:00Z">
        <w:r w:rsidDel="005A5DEC">
          <w:rPr>
            <w:noProof/>
          </w:rPr>
          <w:delText>Figure 5.37: Correlations between visit 3 Lm</w:delText>
        </w:r>
        <w:r w:rsidRPr="00F268BA" w:rsidDel="005A5DEC">
          <w:rPr>
            <w:noProof/>
            <w:vertAlign w:val="subscript"/>
          </w:rPr>
          <w:delText>D</w:delText>
        </w:r>
        <w:r w:rsidDel="005A5DEC">
          <w:rPr>
            <w:noProof/>
          </w:rPr>
          <w:delText xml:space="preserve"> values and PFTs</w:delText>
        </w:r>
        <w:r w:rsidDel="005A5DEC">
          <w:rPr>
            <w:noProof/>
          </w:rPr>
          <w:tab/>
          <w:delText>203</w:delText>
        </w:r>
      </w:del>
    </w:p>
    <w:p w14:paraId="25405FDD" w14:textId="43CF3856" w:rsidR="00372731" w:rsidDel="005A5DEC" w:rsidRDefault="00372731">
      <w:pPr>
        <w:pStyle w:val="TableofFigures"/>
        <w:tabs>
          <w:tab w:val="right" w:leader="dot" w:pos="9499"/>
        </w:tabs>
        <w:rPr>
          <w:del w:id="1391" w:author="Nicholas Weatherley" w:date="2019-03-10T21:17:00Z"/>
          <w:rFonts w:asciiTheme="minorHAnsi" w:eastAsiaTheme="minorEastAsia" w:hAnsiTheme="minorHAnsi" w:cstheme="minorBidi"/>
          <w:smallCaps w:val="0"/>
          <w:noProof/>
          <w:sz w:val="24"/>
          <w:szCs w:val="24"/>
        </w:rPr>
      </w:pPr>
      <w:del w:id="1392" w:author="Nicholas Weatherley" w:date="2019-03-10T21:17:00Z">
        <w:r w:rsidDel="005A5DEC">
          <w:rPr>
            <w:noProof/>
          </w:rPr>
          <w:delText>Figure 5.38: Twelve month changes in Lm</w:delText>
        </w:r>
        <w:r w:rsidRPr="00F268BA" w:rsidDel="005A5DEC">
          <w:rPr>
            <w:noProof/>
            <w:vertAlign w:val="subscript"/>
          </w:rPr>
          <w:delText>D</w:delText>
        </w:r>
        <w:r w:rsidDel="005A5DEC">
          <w:rPr>
            <w:noProof/>
          </w:rPr>
          <w:delText xml:space="preserve"> metrics</w:delText>
        </w:r>
        <w:r w:rsidDel="005A5DEC">
          <w:rPr>
            <w:noProof/>
          </w:rPr>
          <w:tab/>
          <w:delText>204</w:delText>
        </w:r>
      </w:del>
    </w:p>
    <w:p w14:paraId="31AA69BE" w14:textId="7CA53FE0" w:rsidR="00372731" w:rsidDel="005A5DEC" w:rsidRDefault="00372731">
      <w:pPr>
        <w:pStyle w:val="TableofFigures"/>
        <w:tabs>
          <w:tab w:val="right" w:leader="dot" w:pos="9499"/>
        </w:tabs>
        <w:rPr>
          <w:del w:id="1393" w:author="Nicholas Weatherley" w:date="2019-03-10T21:17:00Z"/>
          <w:rFonts w:asciiTheme="minorHAnsi" w:eastAsiaTheme="minorEastAsia" w:hAnsiTheme="minorHAnsi" w:cstheme="minorBidi"/>
          <w:smallCaps w:val="0"/>
          <w:noProof/>
          <w:sz w:val="24"/>
          <w:szCs w:val="24"/>
        </w:rPr>
      </w:pPr>
      <w:del w:id="1394" w:author="Nicholas Weatherley" w:date="2019-03-10T21:17:00Z">
        <w:r w:rsidDel="005A5DEC">
          <w:rPr>
            <w:noProof/>
          </w:rPr>
          <w:delText>Figure 5.39: Scatterplots of CT parenchyma and ADC metrics</w:delText>
        </w:r>
        <w:r w:rsidDel="005A5DEC">
          <w:rPr>
            <w:noProof/>
          </w:rPr>
          <w:tab/>
          <w:delText>206</w:delText>
        </w:r>
      </w:del>
    </w:p>
    <w:p w14:paraId="71A76A4C" w14:textId="40DF413E" w:rsidR="00372731" w:rsidDel="005A5DEC" w:rsidRDefault="00372731">
      <w:pPr>
        <w:pStyle w:val="TableofFigures"/>
        <w:tabs>
          <w:tab w:val="right" w:leader="dot" w:pos="9499"/>
        </w:tabs>
        <w:rPr>
          <w:del w:id="1395" w:author="Nicholas Weatherley" w:date="2019-03-10T21:17:00Z"/>
          <w:rFonts w:asciiTheme="minorHAnsi" w:eastAsiaTheme="minorEastAsia" w:hAnsiTheme="minorHAnsi" w:cstheme="minorBidi"/>
          <w:smallCaps w:val="0"/>
          <w:noProof/>
          <w:sz w:val="24"/>
          <w:szCs w:val="24"/>
        </w:rPr>
      </w:pPr>
      <w:del w:id="1396" w:author="Nicholas Weatherley" w:date="2019-03-10T21:17:00Z">
        <w:r w:rsidDel="005A5DEC">
          <w:rPr>
            <w:noProof/>
          </w:rPr>
          <w:delText>Figure 5.40 Scatterplot of CT parenchyma and ADC metric</w:delText>
        </w:r>
        <w:r w:rsidDel="005A5DEC">
          <w:rPr>
            <w:noProof/>
          </w:rPr>
          <w:tab/>
          <w:delText>207</w:delText>
        </w:r>
      </w:del>
    </w:p>
    <w:p w14:paraId="3EA5E25E" w14:textId="6EB78A00" w:rsidR="00372731" w:rsidDel="005A5DEC" w:rsidRDefault="00372731">
      <w:pPr>
        <w:pStyle w:val="TableofFigures"/>
        <w:tabs>
          <w:tab w:val="right" w:leader="dot" w:pos="9499"/>
        </w:tabs>
        <w:rPr>
          <w:del w:id="1397" w:author="Nicholas Weatherley" w:date="2019-03-10T21:17:00Z"/>
          <w:rFonts w:asciiTheme="minorHAnsi" w:eastAsiaTheme="minorEastAsia" w:hAnsiTheme="minorHAnsi" w:cstheme="minorBidi"/>
          <w:smallCaps w:val="0"/>
          <w:noProof/>
          <w:sz w:val="24"/>
          <w:szCs w:val="24"/>
        </w:rPr>
      </w:pPr>
      <w:del w:id="1398" w:author="Nicholas Weatherley" w:date="2019-03-10T21:17:00Z">
        <w:r w:rsidDel="005A5DEC">
          <w:rPr>
            <w:noProof/>
          </w:rPr>
          <w:delText>Figure 5.41: Scatterplots of CT parenchyma and ADC metrics</w:delText>
        </w:r>
        <w:r w:rsidDel="005A5DEC">
          <w:rPr>
            <w:noProof/>
          </w:rPr>
          <w:tab/>
          <w:delText>208</w:delText>
        </w:r>
      </w:del>
    </w:p>
    <w:p w14:paraId="7CE9F441" w14:textId="55616750" w:rsidR="00372731" w:rsidDel="005A5DEC" w:rsidRDefault="00372731">
      <w:pPr>
        <w:pStyle w:val="TableofFigures"/>
        <w:tabs>
          <w:tab w:val="right" w:leader="dot" w:pos="9499"/>
        </w:tabs>
        <w:rPr>
          <w:del w:id="1399" w:author="Nicholas Weatherley" w:date="2019-03-10T21:17:00Z"/>
          <w:rFonts w:asciiTheme="minorHAnsi" w:eastAsiaTheme="minorEastAsia" w:hAnsiTheme="minorHAnsi" w:cstheme="minorBidi"/>
          <w:smallCaps w:val="0"/>
          <w:noProof/>
          <w:sz w:val="24"/>
          <w:szCs w:val="24"/>
        </w:rPr>
      </w:pPr>
      <w:del w:id="1400" w:author="Nicholas Weatherley" w:date="2019-03-10T21:17:00Z">
        <w:r w:rsidDel="005A5DEC">
          <w:rPr>
            <w:noProof/>
          </w:rPr>
          <w:delText>Figure 5.42 Scatterplot of CT parenchyma and LmD skew</w:delText>
        </w:r>
        <w:r w:rsidDel="005A5DEC">
          <w:rPr>
            <w:noProof/>
          </w:rPr>
          <w:tab/>
          <w:delText>209</w:delText>
        </w:r>
      </w:del>
    </w:p>
    <w:p w14:paraId="364C6616" w14:textId="0E6032C4" w:rsidR="00372731" w:rsidDel="005A5DEC" w:rsidRDefault="00372731">
      <w:pPr>
        <w:pStyle w:val="TableofFigures"/>
        <w:tabs>
          <w:tab w:val="right" w:leader="dot" w:pos="9499"/>
        </w:tabs>
        <w:rPr>
          <w:del w:id="1401" w:author="Nicholas Weatherley" w:date="2019-03-10T21:17:00Z"/>
          <w:rFonts w:asciiTheme="minorHAnsi" w:eastAsiaTheme="minorEastAsia" w:hAnsiTheme="minorHAnsi" w:cstheme="minorBidi"/>
          <w:smallCaps w:val="0"/>
          <w:noProof/>
          <w:sz w:val="24"/>
          <w:szCs w:val="24"/>
        </w:rPr>
      </w:pPr>
      <w:del w:id="1402" w:author="Nicholas Weatherley" w:date="2019-03-10T21:17:00Z">
        <w:r w:rsidDel="005A5DEC">
          <w:rPr>
            <w:noProof/>
          </w:rPr>
          <w:delText>Figure 5.43: Smoking and DW-MRI summary metrics</w:delText>
        </w:r>
        <w:r w:rsidDel="005A5DEC">
          <w:rPr>
            <w:noProof/>
          </w:rPr>
          <w:tab/>
          <w:delText>210</w:delText>
        </w:r>
      </w:del>
    </w:p>
    <w:p w14:paraId="2BF5393A" w14:textId="160A3710" w:rsidR="00372731" w:rsidDel="005A5DEC" w:rsidRDefault="00372731">
      <w:pPr>
        <w:pStyle w:val="TableofFigures"/>
        <w:tabs>
          <w:tab w:val="right" w:leader="dot" w:pos="9499"/>
        </w:tabs>
        <w:rPr>
          <w:del w:id="1403" w:author="Nicholas Weatherley" w:date="2019-03-10T21:17:00Z"/>
          <w:rFonts w:asciiTheme="minorHAnsi" w:eastAsiaTheme="minorEastAsia" w:hAnsiTheme="minorHAnsi" w:cstheme="minorBidi"/>
          <w:smallCaps w:val="0"/>
          <w:noProof/>
          <w:sz w:val="24"/>
          <w:szCs w:val="24"/>
        </w:rPr>
      </w:pPr>
      <w:del w:id="1404" w:author="Nicholas Weatherley" w:date="2019-03-10T21:17:00Z">
        <w:r w:rsidDel="005A5DEC">
          <w:rPr>
            <w:noProof/>
          </w:rPr>
          <w:delText xml:space="preserve">Figure 5.44: Mean ADC from </w:delText>
        </w:r>
        <w:r w:rsidRPr="00F268BA" w:rsidDel="005A5DEC">
          <w:rPr>
            <w:noProof/>
            <w:vertAlign w:val="superscript"/>
          </w:rPr>
          <w:delText>3</w:delText>
        </w:r>
        <w:r w:rsidDel="005A5DEC">
          <w:rPr>
            <w:noProof/>
          </w:rPr>
          <w:delText xml:space="preserve">He and </w:delText>
        </w:r>
        <w:r w:rsidRPr="00F268BA" w:rsidDel="005A5DEC">
          <w:rPr>
            <w:noProof/>
            <w:vertAlign w:val="superscript"/>
          </w:rPr>
          <w:delText>129</w:delText>
        </w:r>
        <w:r w:rsidDel="005A5DEC">
          <w:rPr>
            <w:noProof/>
          </w:rPr>
          <w:delText>Xe</w:delText>
        </w:r>
        <w:r w:rsidDel="005A5DEC">
          <w:rPr>
            <w:noProof/>
          </w:rPr>
          <w:tab/>
          <w:delText>211</w:delText>
        </w:r>
      </w:del>
    </w:p>
    <w:p w14:paraId="79A13ABC" w14:textId="55A2E4A2" w:rsidR="00372731" w:rsidDel="005A5DEC" w:rsidRDefault="00372731">
      <w:pPr>
        <w:pStyle w:val="TableofFigures"/>
        <w:tabs>
          <w:tab w:val="right" w:leader="dot" w:pos="9499"/>
        </w:tabs>
        <w:rPr>
          <w:del w:id="1405" w:author="Nicholas Weatherley" w:date="2019-03-10T21:17:00Z"/>
          <w:rFonts w:asciiTheme="minorHAnsi" w:eastAsiaTheme="minorEastAsia" w:hAnsiTheme="minorHAnsi" w:cstheme="minorBidi"/>
          <w:smallCaps w:val="0"/>
          <w:noProof/>
          <w:sz w:val="24"/>
          <w:szCs w:val="24"/>
        </w:rPr>
      </w:pPr>
      <w:del w:id="1406" w:author="Nicholas Weatherley" w:date="2019-03-10T21:17:00Z">
        <w:r w:rsidDel="005A5DEC">
          <w:rPr>
            <w:noProof/>
          </w:rPr>
          <w:delText>Figure 5.45: Mean Lm</w:delText>
        </w:r>
        <w:r w:rsidRPr="00F268BA" w:rsidDel="005A5DEC">
          <w:rPr>
            <w:noProof/>
            <w:vertAlign w:val="subscript"/>
          </w:rPr>
          <w:delText xml:space="preserve">D </w:delText>
        </w:r>
        <w:r w:rsidDel="005A5DEC">
          <w:rPr>
            <w:noProof/>
          </w:rPr>
          <w:delText xml:space="preserve">from </w:delText>
        </w:r>
        <w:r w:rsidRPr="00F268BA" w:rsidDel="005A5DEC">
          <w:rPr>
            <w:noProof/>
            <w:vertAlign w:val="superscript"/>
          </w:rPr>
          <w:delText>3</w:delText>
        </w:r>
        <w:r w:rsidDel="005A5DEC">
          <w:rPr>
            <w:noProof/>
          </w:rPr>
          <w:delText xml:space="preserve">He and </w:delText>
        </w:r>
        <w:r w:rsidRPr="00F268BA" w:rsidDel="005A5DEC">
          <w:rPr>
            <w:noProof/>
            <w:vertAlign w:val="superscript"/>
          </w:rPr>
          <w:delText>129</w:delText>
        </w:r>
        <w:r w:rsidDel="005A5DEC">
          <w:rPr>
            <w:noProof/>
          </w:rPr>
          <w:delText>Xe</w:delText>
        </w:r>
        <w:r w:rsidDel="005A5DEC">
          <w:rPr>
            <w:noProof/>
          </w:rPr>
          <w:tab/>
          <w:delText>211</w:delText>
        </w:r>
      </w:del>
    </w:p>
    <w:p w14:paraId="3957483E" w14:textId="23CC6B60" w:rsidR="00372731" w:rsidDel="005A5DEC" w:rsidRDefault="00372731">
      <w:pPr>
        <w:pStyle w:val="TableofFigures"/>
        <w:tabs>
          <w:tab w:val="right" w:leader="dot" w:pos="9499"/>
        </w:tabs>
        <w:rPr>
          <w:del w:id="1407" w:author="Nicholas Weatherley" w:date="2019-03-10T21:17:00Z"/>
          <w:rFonts w:asciiTheme="minorHAnsi" w:eastAsiaTheme="minorEastAsia" w:hAnsiTheme="minorHAnsi" w:cstheme="minorBidi"/>
          <w:smallCaps w:val="0"/>
          <w:noProof/>
          <w:sz w:val="24"/>
          <w:szCs w:val="24"/>
        </w:rPr>
      </w:pPr>
      <w:del w:id="1408" w:author="Nicholas Weatherley" w:date="2019-03-10T21:17:00Z">
        <w:r w:rsidDel="005A5DEC">
          <w:rPr>
            <w:noProof/>
          </w:rPr>
          <w:delText>Figure 5.46: Comparison of helium and xenon ADC maps - high ADC values</w:delText>
        </w:r>
        <w:r w:rsidDel="005A5DEC">
          <w:rPr>
            <w:noProof/>
          </w:rPr>
          <w:tab/>
          <w:delText>212</w:delText>
        </w:r>
      </w:del>
    </w:p>
    <w:p w14:paraId="647B356F" w14:textId="59B8C1F3" w:rsidR="00372731" w:rsidDel="005A5DEC" w:rsidRDefault="00372731">
      <w:pPr>
        <w:pStyle w:val="TableofFigures"/>
        <w:tabs>
          <w:tab w:val="right" w:leader="dot" w:pos="9499"/>
        </w:tabs>
        <w:rPr>
          <w:del w:id="1409" w:author="Nicholas Weatherley" w:date="2019-03-10T21:17:00Z"/>
          <w:rFonts w:asciiTheme="minorHAnsi" w:eastAsiaTheme="minorEastAsia" w:hAnsiTheme="minorHAnsi" w:cstheme="minorBidi"/>
          <w:smallCaps w:val="0"/>
          <w:noProof/>
          <w:sz w:val="24"/>
          <w:szCs w:val="24"/>
        </w:rPr>
      </w:pPr>
      <w:del w:id="1410" w:author="Nicholas Weatherley" w:date="2019-03-10T21:17:00Z">
        <w:r w:rsidDel="005A5DEC">
          <w:rPr>
            <w:noProof/>
          </w:rPr>
          <w:delText>Figure 5.47: Comparison of helium and xenon ADC maps - low ADC values</w:delText>
        </w:r>
        <w:r w:rsidDel="005A5DEC">
          <w:rPr>
            <w:noProof/>
          </w:rPr>
          <w:tab/>
          <w:delText>212</w:delText>
        </w:r>
      </w:del>
    </w:p>
    <w:p w14:paraId="65BDC507" w14:textId="439BA56B" w:rsidR="00372731" w:rsidDel="005A5DEC" w:rsidRDefault="00372731">
      <w:pPr>
        <w:pStyle w:val="TableofFigures"/>
        <w:tabs>
          <w:tab w:val="right" w:leader="dot" w:pos="9499"/>
        </w:tabs>
        <w:rPr>
          <w:del w:id="1411" w:author="Nicholas Weatherley" w:date="2019-03-10T21:17:00Z"/>
          <w:rFonts w:asciiTheme="minorHAnsi" w:eastAsiaTheme="minorEastAsia" w:hAnsiTheme="minorHAnsi" w:cstheme="minorBidi"/>
          <w:smallCaps w:val="0"/>
          <w:noProof/>
          <w:sz w:val="24"/>
          <w:szCs w:val="24"/>
        </w:rPr>
      </w:pPr>
      <w:del w:id="1412" w:author="Nicholas Weatherley" w:date="2019-03-10T21:17:00Z">
        <w:r w:rsidDel="005A5DEC">
          <w:rPr>
            <w:noProof/>
          </w:rPr>
          <w:delText>Chapter 6</w:delText>
        </w:r>
        <w:r w:rsidDel="005A5DEC">
          <w:rPr>
            <w:noProof/>
          </w:rPr>
          <w:tab/>
          <w:delText>219</w:delText>
        </w:r>
      </w:del>
    </w:p>
    <w:p w14:paraId="3C3C985A" w14:textId="7BD79E47" w:rsidR="00372731" w:rsidDel="005A5DEC" w:rsidRDefault="00372731">
      <w:pPr>
        <w:pStyle w:val="TableofFigures"/>
        <w:tabs>
          <w:tab w:val="right" w:leader="dot" w:pos="9499"/>
        </w:tabs>
        <w:rPr>
          <w:del w:id="1413" w:author="Nicholas Weatherley" w:date="2019-03-10T21:17:00Z"/>
          <w:rFonts w:asciiTheme="minorHAnsi" w:eastAsiaTheme="minorEastAsia" w:hAnsiTheme="minorHAnsi" w:cstheme="minorBidi"/>
          <w:smallCaps w:val="0"/>
          <w:noProof/>
          <w:sz w:val="24"/>
          <w:szCs w:val="24"/>
        </w:rPr>
      </w:pPr>
      <w:del w:id="1414" w:author="Nicholas Weatherley" w:date="2019-03-10T21:17:00Z">
        <w:r w:rsidDel="005A5DEC">
          <w:rPr>
            <w:noProof/>
          </w:rPr>
          <w:delText>Figure 6.1: CSSR pulse sequence</w:delText>
        </w:r>
        <w:r w:rsidDel="005A5DEC">
          <w:rPr>
            <w:noProof/>
          </w:rPr>
          <w:tab/>
          <w:delText>220</w:delText>
        </w:r>
      </w:del>
    </w:p>
    <w:p w14:paraId="7BAD835E" w14:textId="2FDCAF30" w:rsidR="00372731" w:rsidDel="005A5DEC" w:rsidRDefault="00372731">
      <w:pPr>
        <w:pStyle w:val="TableofFigures"/>
        <w:tabs>
          <w:tab w:val="right" w:leader="dot" w:pos="9499"/>
        </w:tabs>
        <w:rPr>
          <w:del w:id="1415" w:author="Nicholas Weatherley" w:date="2019-03-10T21:17:00Z"/>
          <w:rFonts w:asciiTheme="minorHAnsi" w:eastAsiaTheme="minorEastAsia" w:hAnsiTheme="minorHAnsi" w:cstheme="minorBidi"/>
          <w:smallCaps w:val="0"/>
          <w:noProof/>
          <w:sz w:val="24"/>
          <w:szCs w:val="24"/>
        </w:rPr>
      </w:pPr>
      <w:del w:id="1416" w:author="Nicholas Weatherley" w:date="2019-03-10T21:17:00Z">
        <w:r w:rsidDel="005A5DEC">
          <w:rPr>
            <w:noProof/>
          </w:rPr>
          <w:delText>Figure 6.2: Patz and MOXE models of xenon diffusion</w:delText>
        </w:r>
        <w:r w:rsidDel="005A5DEC">
          <w:rPr>
            <w:noProof/>
          </w:rPr>
          <w:tab/>
          <w:delText>223</w:delText>
        </w:r>
      </w:del>
    </w:p>
    <w:p w14:paraId="4A95A2B6" w14:textId="019A654F" w:rsidR="00372731" w:rsidDel="005A5DEC" w:rsidRDefault="00372731">
      <w:pPr>
        <w:pStyle w:val="TableofFigures"/>
        <w:tabs>
          <w:tab w:val="right" w:leader="dot" w:pos="9499"/>
        </w:tabs>
        <w:rPr>
          <w:del w:id="1417" w:author="Nicholas Weatherley" w:date="2019-03-10T21:17:00Z"/>
          <w:rFonts w:asciiTheme="minorHAnsi" w:eastAsiaTheme="minorEastAsia" w:hAnsiTheme="minorHAnsi" w:cstheme="minorBidi"/>
          <w:smallCaps w:val="0"/>
          <w:noProof/>
          <w:sz w:val="24"/>
          <w:szCs w:val="24"/>
        </w:rPr>
      </w:pPr>
      <w:del w:id="1418" w:author="Nicholas Weatherley" w:date="2019-03-10T21:17:00Z">
        <w:r w:rsidDel="005A5DEC">
          <w:rPr>
            <w:noProof/>
          </w:rPr>
          <w:delText>Figure 6.3: CSSR code outputs</w:delText>
        </w:r>
        <w:r w:rsidDel="005A5DEC">
          <w:rPr>
            <w:noProof/>
          </w:rPr>
          <w:tab/>
          <w:delText>223</w:delText>
        </w:r>
      </w:del>
    </w:p>
    <w:p w14:paraId="698FF9CE" w14:textId="6CDF47D8" w:rsidR="00372731" w:rsidDel="005A5DEC" w:rsidRDefault="00372731">
      <w:pPr>
        <w:pStyle w:val="TableofFigures"/>
        <w:tabs>
          <w:tab w:val="right" w:leader="dot" w:pos="9499"/>
        </w:tabs>
        <w:rPr>
          <w:del w:id="1419" w:author="Nicholas Weatherley" w:date="2019-03-10T21:17:00Z"/>
          <w:rFonts w:asciiTheme="minorHAnsi" w:eastAsiaTheme="minorEastAsia" w:hAnsiTheme="minorHAnsi" w:cstheme="minorBidi"/>
          <w:smallCaps w:val="0"/>
          <w:noProof/>
          <w:sz w:val="24"/>
          <w:szCs w:val="24"/>
        </w:rPr>
      </w:pPr>
      <w:del w:id="1420" w:author="Nicholas Weatherley" w:date="2019-03-10T21:17:00Z">
        <w:r w:rsidDel="005A5DEC">
          <w:rPr>
            <w:noProof/>
          </w:rPr>
          <w:delText>Figure 6.4: Effect of repetition time values on spectroscopy outcomes</w:delText>
        </w:r>
        <w:r w:rsidDel="005A5DEC">
          <w:rPr>
            <w:noProof/>
          </w:rPr>
          <w:tab/>
          <w:delText>224</w:delText>
        </w:r>
      </w:del>
    </w:p>
    <w:p w14:paraId="536F3DEF" w14:textId="7556D13F" w:rsidR="00372731" w:rsidDel="005A5DEC" w:rsidRDefault="00372731">
      <w:pPr>
        <w:pStyle w:val="TableofFigures"/>
        <w:tabs>
          <w:tab w:val="right" w:leader="dot" w:pos="9499"/>
        </w:tabs>
        <w:rPr>
          <w:del w:id="1421" w:author="Nicholas Weatherley" w:date="2019-03-10T21:17:00Z"/>
          <w:rFonts w:asciiTheme="minorHAnsi" w:eastAsiaTheme="minorEastAsia" w:hAnsiTheme="minorHAnsi" w:cstheme="minorBidi"/>
          <w:smallCaps w:val="0"/>
          <w:noProof/>
          <w:sz w:val="24"/>
          <w:szCs w:val="24"/>
        </w:rPr>
      </w:pPr>
      <w:del w:id="1422" w:author="Nicholas Weatherley" w:date="2019-03-10T21:17:00Z">
        <w:r w:rsidDel="005A5DEC">
          <w:rPr>
            <w:noProof/>
          </w:rPr>
          <w:delText>Figure 6.5: Xenon high-resolution spectroscopy analysis</w:delText>
        </w:r>
        <w:r w:rsidDel="005A5DEC">
          <w:rPr>
            <w:noProof/>
          </w:rPr>
          <w:tab/>
          <w:delText>225</w:delText>
        </w:r>
      </w:del>
    </w:p>
    <w:p w14:paraId="6DA7DB74" w14:textId="4FCCD246" w:rsidR="00372731" w:rsidDel="005A5DEC" w:rsidRDefault="00372731">
      <w:pPr>
        <w:pStyle w:val="TableofFigures"/>
        <w:tabs>
          <w:tab w:val="right" w:leader="dot" w:pos="9499"/>
        </w:tabs>
        <w:rPr>
          <w:del w:id="1423" w:author="Nicholas Weatherley" w:date="2019-03-10T21:17:00Z"/>
          <w:rFonts w:asciiTheme="minorHAnsi" w:eastAsiaTheme="minorEastAsia" w:hAnsiTheme="minorHAnsi" w:cstheme="minorBidi"/>
          <w:smallCaps w:val="0"/>
          <w:noProof/>
          <w:sz w:val="24"/>
          <w:szCs w:val="24"/>
        </w:rPr>
      </w:pPr>
      <w:del w:id="1424" w:author="Nicholas Weatherley" w:date="2019-03-10T21:17:00Z">
        <w:r w:rsidDel="005A5DEC">
          <w:rPr>
            <w:noProof/>
          </w:rPr>
          <w:delText>Figure 6.6: Flow chart of participant study visits and CSSR sequences acquired.</w:delText>
        </w:r>
        <w:r w:rsidDel="005A5DEC">
          <w:rPr>
            <w:noProof/>
          </w:rPr>
          <w:tab/>
          <w:delText>226</w:delText>
        </w:r>
      </w:del>
    </w:p>
    <w:p w14:paraId="5B9AE4FA" w14:textId="26594DB2" w:rsidR="00372731" w:rsidDel="005A5DEC" w:rsidRDefault="00372731">
      <w:pPr>
        <w:pStyle w:val="TableofFigures"/>
        <w:tabs>
          <w:tab w:val="right" w:leader="dot" w:pos="9499"/>
        </w:tabs>
        <w:rPr>
          <w:del w:id="1425" w:author="Nicholas Weatherley" w:date="2019-03-10T21:17:00Z"/>
          <w:rFonts w:asciiTheme="minorHAnsi" w:eastAsiaTheme="minorEastAsia" w:hAnsiTheme="minorHAnsi" w:cstheme="minorBidi"/>
          <w:smallCaps w:val="0"/>
          <w:noProof/>
          <w:sz w:val="24"/>
          <w:szCs w:val="24"/>
        </w:rPr>
      </w:pPr>
      <w:del w:id="1426" w:author="Nicholas Weatherley" w:date="2019-03-10T21:17:00Z">
        <w:r w:rsidDel="005A5DEC">
          <w:rPr>
            <w:noProof/>
          </w:rPr>
          <w:delText>Figure 6.7: Examples of signal to noise ratio from CSSR acquisitions</w:delText>
        </w:r>
        <w:r w:rsidDel="005A5DEC">
          <w:rPr>
            <w:noProof/>
          </w:rPr>
          <w:tab/>
          <w:delText>227</w:delText>
        </w:r>
      </w:del>
    </w:p>
    <w:p w14:paraId="604F4421" w14:textId="059C515D" w:rsidR="00372731" w:rsidDel="005A5DEC" w:rsidRDefault="00372731">
      <w:pPr>
        <w:pStyle w:val="TableofFigures"/>
        <w:tabs>
          <w:tab w:val="right" w:leader="dot" w:pos="9499"/>
        </w:tabs>
        <w:rPr>
          <w:del w:id="1427" w:author="Nicholas Weatherley" w:date="2019-03-10T21:17:00Z"/>
          <w:rFonts w:asciiTheme="minorHAnsi" w:eastAsiaTheme="minorEastAsia" w:hAnsiTheme="minorHAnsi" w:cstheme="minorBidi"/>
          <w:smallCaps w:val="0"/>
          <w:noProof/>
          <w:sz w:val="24"/>
          <w:szCs w:val="24"/>
        </w:rPr>
      </w:pPr>
      <w:del w:id="1428" w:author="Nicholas Weatherley" w:date="2019-03-10T21:17:00Z">
        <w:r w:rsidDel="005A5DEC">
          <w:rPr>
            <w:noProof/>
          </w:rPr>
          <w:delText>Figure 6.8: Bland Altman plots of CSSR metrics (Patz model)</w:delText>
        </w:r>
        <w:r w:rsidDel="005A5DEC">
          <w:rPr>
            <w:noProof/>
          </w:rPr>
          <w:tab/>
          <w:delText>229</w:delText>
        </w:r>
      </w:del>
    </w:p>
    <w:p w14:paraId="5BF582C0" w14:textId="7B34B542" w:rsidR="00372731" w:rsidDel="005A5DEC" w:rsidRDefault="00372731">
      <w:pPr>
        <w:pStyle w:val="TableofFigures"/>
        <w:tabs>
          <w:tab w:val="right" w:leader="dot" w:pos="9499"/>
        </w:tabs>
        <w:rPr>
          <w:del w:id="1429" w:author="Nicholas Weatherley" w:date="2019-03-10T21:17:00Z"/>
          <w:rFonts w:asciiTheme="minorHAnsi" w:eastAsiaTheme="minorEastAsia" w:hAnsiTheme="minorHAnsi" w:cstheme="minorBidi"/>
          <w:smallCaps w:val="0"/>
          <w:noProof/>
          <w:sz w:val="24"/>
          <w:szCs w:val="24"/>
        </w:rPr>
      </w:pPr>
      <w:del w:id="1430" w:author="Nicholas Weatherley" w:date="2019-03-10T21:17:00Z">
        <w:r w:rsidDel="005A5DEC">
          <w:rPr>
            <w:noProof/>
          </w:rPr>
          <w:delText>Figure 6.9: Bland Altman plots of CSSR metrics (MOXE model)</w:delText>
        </w:r>
        <w:r w:rsidDel="005A5DEC">
          <w:rPr>
            <w:noProof/>
          </w:rPr>
          <w:tab/>
          <w:delText>230</w:delText>
        </w:r>
      </w:del>
    </w:p>
    <w:p w14:paraId="74A5D4A4" w14:textId="00BD5127" w:rsidR="00372731" w:rsidDel="005A5DEC" w:rsidRDefault="00372731">
      <w:pPr>
        <w:pStyle w:val="TableofFigures"/>
        <w:tabs>
          <w:tab w:val="right" w:leader="dot" w:pos="9499"/>
        </w:tabs>
        <w:rPr>
          <w:del w:id="1431" w:author="Nicholas Weatherley" w:date="2019-03-10T21:17:00Z"/>
          <w:rFonts w:asciiTheme="minorHAnsi" w:eastAsiaTheme="minorEastAsia" w:hAnsiTheme="minorHAnsi" w:cstheme="minorBidi"/>
          <w:smallCaps w:val="0"/>
          <w:noProof/>
          <w:sz w:val="24"/>
          <w:szCs w:val="24"/>
        </w:rPr>
      </w:pPr>
      <w:del w:id="1432" w:author="Nicholas Weatherley" w:date="2019-03-10T21:17:00Z">
        <w:r w:rsidDel="005A5DEC">
          <w:rPr>
            <w:noProof/>
          </w:rPr>
          <w:delText>Figure 6.10: CSSR model comparison</w:delText>
        </w:r>
        <w:r w:rsidDel="005A5DEC">
          <w:rPr>
            <w:noProof/>
          </w:rPr>
          <w:tab/>
          <w:delText>230</w:delText>
        </w:r>
      </w:del>
    </w:p>
    <w:p w14:paraId="18DB9011" w14:textId="0D8249F2" w:rsidR="00372731" w:rsidDel="005A5DEC" w:rsidRDefault="00372731">
      <w:pPr>
        <w:pStyle w:val="TableofFigures"/>
        <w:tabs>
          <w:tab w:val="right" w:leader="dot" w:pos="9499"/>
        </w:tabs>
        <w:rPr>
          <w:del w:id="1433" w:author="Nicholas Weatherley" w:date="2019-03-10T21:17:00Z"/>
          <w:rFonts w:asciiTheme="minorHAnsi" w:eastAsiaTheme="minorEastAsia" w:hAnsiTheme="minorHAnsi" w:cstheme="minorBidi"/>
          <w:smallCaps w:val="0"/>
          <w:noProof/>
          <w:sz w:val="24"/>
          <w:szCs w:val="24"/>
        </w:rPr>
      </w:pPr>
      <w:del w:id="1434" w:author="Nicholas Weatherley" w:date="2019-03-10T21:17:00Z">
        <w:r w:rsidDel="005A5DEC">
          <w:rPr>
            <w:noProof/>
          </w:rPr>
          <w:delText>Figure 6.11: Baseline CSSR Patz correlations with T</w:delText>
        </w:r>
        <w:r w:rsidRPr="00F268BA" w:rsidDel="005A5DEC">
          <w:rPr>
            <w:noProof/>
            <w:vertAlign w:val="subscript"/>
          </w:rPr>
          <w:delText>LCO</w:delText>
        </w:r>
        <w:r w:rsidDel="005A5DEC">
          <w:rPr>
            <w:noProof/>
          </w:rPr>
          <w:tab/>
          <w:delText>232</w:delText>
        </w:r>
      </w:del>
    </w:p>
    <w:p w14:paraId="3A3292A6" w14:textId="1CCEC5F4" w:rsidR="00372731" w:rsidDel="005A5DEC" w:rsidRDefault="00372731">
      <w:pPr>
        <w:pStyle w:val="TableofFigures"/>
        <w:tabs>
          <w:tab w:val="right" w:leader="dot" w:pos="9499"/>
        </w:tabs>
        <w:rPr>
          <w:del w:id="1435" w:author="Nicholas Weatherley" w:date="2019-03-10T21:17:00Z"/>
          <w:rFonts w:asciiTheme="minorHAnsi" w:eastAsiaTheme="minorEastAsia" w:hAnsiTheme="minorHAnsi" w:cstheme="minorBidi"/>
          <w:smallCaps w:val="0"/>
          <w:noProof/>
          <w:sz w:val="24"/>
          <w:szCs w:val="24"/>
        </w:rPr>
      </w:pPr>
      <w:del w:id="1436" w:author="Nicholas Weatherley" w:date="2019-03-10T21:17:00Z">
        <w:r w:rsidDel="005A5DEC">
          <w:rPr>
            <w:noProof/>
          </w:rPr>
          <w:delText>Figure 6.12: Baseline CSSR MOXE correlations with T</w:delText>
        </w:r>
        <w:r w:rsidRPr="00F268BA" w:rsidDel="005A5DEC">
          <w:rPr>
            <w:noProof/>
            <w:vertAlign w:val="subscript"/>
          </w:rPr>
          <w:delText>LCO</w:delText>
        </w:r>
        <w:r w:rsidDel="005A5DEC">
          <w:rPr>
            <w:noProof/>
          </w:rPr>
          <w:tab/>
          <w:delText>233</w:delText>
        </w:r>
      </w:del>
    </w:p>
    <w:p w14:paraId="4130C62B" w14:textId="2D08BED2" w:rsidR="00372731" w:rsidDel="005A5DEC" w:rsidRDefault="00372731">
      <w:pPr>
        <w:pStyle w:val="TableofFigures"/>
        <w:tabs>
          <w:tab w:val="right" w:leader="dot" w:pos="9499"/>
        </w:tabs>
        <w:rPr>
          <w:del w:id="1437" w:author="Nicholas Weatherley" w:date="2019-03-10T21:17:00Z"/>
          <w:rFonts w:asciiTheme="minorHAnsi" w:eastAsiaTheme="minorEastAsia" w:hAnsiTheme="minorHAnsi" w:cstheme="minorBidi"/>
          <w:smallCaps w:val="0"/>
          <w:noProof/>
          <w:sz w:val="24"/>
          <w:szCs w:val="24"/>
        </w:rPr>
      </w:pPr>
      <w:del w:id="1438" w:author="Nicholas Weatherley" w:date="2019-03-10T21:17:00Z">
        <w:r w:rsidDel="005A5DEC">
          <w:rPr>
            <w:noProof/>
          </w:rPr>
          <w:delText>Figure 6.13: Six-month CSSR metric correlations</w:delText>
        </w:r>
        <w:r w:rsidDel="005A5DEC">
          <w:rPr>
            <w:noProof/>
          </w:rPr>
          <w:tab/>
          <w:delText>234</w:delText>
        </w:r>
      </w:del>
    </w:p>
    <w:p w14:paraId="072F2DA0" w14:textId="2367A7F2" w:rsidR="00372731" w:rsidDel="005A5DEC" w:rsidRDefault="00372731">
      <w:pPr>
        <w:pStyle w:val="TableofFigures"/>
        <w:tabs>
          <w:tab w:val="right" w:leader="dot" w:pos="9499"/>
        </w:tabs>
        <w:rPr>
          <w:del w:id="1439" w:author="Nicholas Weatherley" w:date="2019-03-10T21:17:00Z"/>
          <w:rFonts w:asciiTheme="minorHAnsi" w:eastAsiaTheme="minorEastAsia" w:hAnsiTheme="minorHAnsi" w:cstheme="minorBidi"/>
          <w:smallCaps w:val="0"/>
          <w:noProof/>
          <w:sz w:val="24"/>
          <w:szCs w:val="24"/>
        </w:rPr>
      </w:pPr>
      <w:del w:id="1440" w:author="Nicholas Weatherley" w:date="2019-03-10T21:17:00Z">
        <w:r w:rsidDel="005A5DEC">
          <w:rPr>
            <w:noProof/>
          </w:rPr>
          <w:delText>Figure 6.14: Six-month change in CSSR metrics</w:delText>
        </w:r>
        <w:r w:rsidDel="005A5DEC">
          <w:rPr>
            <w:noProof/>
          </w:rPr>
          <w:tab/>
          <w:delText>234</w:delText>
        </w:r>
      </w:del>
    </w:p>
    <w:p w14:paraId="37F609F9" w14:textId="7FC4778B" w:rsidR="00372731" w:rsidDel="005A5DEC" w:rsidRDefault="00372731">
      <w:pPr>
        <w:pStyle w:val="TableofFigures"/>
        <w:tabs>
          <w:tab w:val="right" w:leader="dot" w:pos="9499"/>
        </w:tabs>
        <w:rPr>
          <w:del w:id="1441" w:author="Nicholas Weatherley" w:date="2019-03-10T21:17:00Z"/>
          <w:rFonts w:asciiTheme="minorHAnsi" w:eastAsiaTheme="minorEastAsia" w:hAnsiTheme="minorHAnsi" w:cstheme="minorBidi"/>
          <w:smallCaps w:val="0"/>
          <w:noProof/>
          <w:sz w:val="24"/>
          <w:szCs w:val="24"/>
        </w:rPr>
      </w:pPr>
      <w:del w:id="1442" w:author="Nicholas Weatherley" w:date="2019-03-10T21:17:00Z">
        <w:r w:rsidDel="005A5DEC">
          <w:rPr>
            <w:noProof/>
          </w:rPr>
          <w:delText>Figure 6.15: Xenon high resolution spectroscopy participant flow</w:delText>
        </w:r>
        <w:r w:rsidDel="005A5DEC">
          <w:rPr>
            <w:noProof/>
          </w:rPr>
          <w:tab/>
          <w:delText>237</w:delText>
        </w:r>
      </w:del>
    </w:p>
    <w:p w14:paraId="74E96DCB" w14:textId="045019B3" w:rsidR="00372731" w:rsidDel="005A5DEC" w:rsidRDefault="00372731">
      <w:pPr>
        <w:pStyle w:val="TableofFigures"/>
        <w:tabs>
          <w:tab w:val="right" w:leader="dot" w:pos="9499"/>
        </w:tabs>
        <w:rPr>
          <w:del w:id="1443" w:author="Nicholas Weatherley" w:date="2019-03-10T21:17:00Z"/>
          <w:rFonts w:asciiTheme="minorHAnsi" w:eastAsiaTheme="minorEastAsia" w:hAnsiTheme="minorHAnsi" w:cstheme="minorBidi"/>
          <w:smallCaps w:val="0"/>
          <w:noProof/>
          <w:sz w:val="24"/>
          <w:szCs w:val="24"/>
        </w:rPr>
      </w:pPr>
      <w:del w:id="1444" w:author="Nicholas Weatherley" w:date="2019-03-10T21:17:00Z">
        <w:r w:rsidDel="005A5DEC">
          <w:rPr>
            <w:noProof/>
          </w:rPr>
          <w:delText xml:space="preserve">Figure 6.16: Example high-resolution </w:delText>
        </w:r>
        <w:r w:rsidRPr="00F268BA" w:rsidDel="005A5DEC">
          <w:rPr>
            <w:noProof/>
            <w:vertAlign w:val="superscript"/>
          </w:rPr>
          <w:delText>129</w:delText>
        </w:r>
        <w:r w:rsidDel="005A5DEC">
          <w:rPr>
            <w:noProof/>
          </w:rPr>
          <w:delText>Xe spectra and RBC:TP ratios</w:delText>
        </w:r>
        <w:r w:rsidDel="005A5DEC">
          <w:rPr>
            <w:noProof/>
          </w:rPr>
          <w:tab/>
          <w:delText>238</w:delText>
        </w:r>
      </w:del>
    </w:p>
    <w:p w14:paraId="3A260ADE" w14:textId="7C618870" w:rsidR="00372731" w:rsidDel="005A5DEC" w:rsidRDefault="00372731">
      <w:pPr>
        <w:pStyle w:val="TableofFigures"/>
        <w:tabs>
          <w:tab w:val="right" w:leader="dot" w:pos="9499"/>
        </w:tabs>
        <w:rPr>
          <w:del w:id="1445" w:author="Nicholas Weatherley" w:date="2019-03-10T21:17:00Z"/>
          <w:rFonts w:asciiTheme="minorHAnsi" w:eastAsiaTheme="minorEastAsia" w:hAnsiTheme="minorHAnsi" w:cstheme="minorBidi"/>
          <w:smallCaps w:val="0"/>
          <w:noProof/>
          <w:sz w:val="24"/>
          <w:szCs w:val="24"/>
        </w:rPr>
      </w:pPr>
      <w:del w:id="1446" w:author="Nicholas Weatherley" w:date="2019-03-10T21:17:00Z">
        <w:r w:rsidDel="005A5DEC">
          <w:rPr>
            <w:noProof/>
          </w:rPr>
          <w:delText>Figure 6.17: Primary study outcome analysis for baseline RBC:TP</w:delText>
        </w:r>
        <w:r w:rsidDel="005A5DEC">
          <w:rPr>
            <w:noProof/>
          </w:rPr>
          <w:tab/>
          <w:delText>238</w:delText>
        </w:r>
      </w:del>
    </w:p>
    <w:p w14:paraId="607BC5E1" w14:textId="2153E78E" w:rsidR="00372731" w:rsidDel="005A5DEC" w:rsidRDefault="00372731">
      <w:pPr>
        <w:pStyle w:val="TableofFigures"/>
        <w:tabs>
          <w:tab w:val="right" w:leader="dot" w:pos="9499"/>
        </w:tabs>
        <w:rPr>
          <w:del w:id="1447" w:author="Nicholas Weatherley" w:date="2019-03-10T21:17:00Z"/>
          <w:rFonts w:asciiTheme="minorHAnsi" w:eastAsiaTheme="minorEastAsia" w:hAnsiTheme="minorHAnsi" w:cstheme="minorBidi"/>
          <w:smallCaps w:val="0"/>
          <w:noProof/>
          <w:sz w:val="24"/>
          <w:szCs w:val="24"/>
        </w:rPr>
      </w:pPr>
      <w:del w:id="1448" w:author="Nicholas Weatherley" w:date="2019-03-10T21:17:00Z">
        <w:r w:rsidDel="005A5DEC">
          <w:rPr>
            <w:noProof/>
          </w:rPr>
          <w:delText>Figure 6.18: Bland Altman plots of interobserver repeatability analysis of RBC:TP</w:delText>
        </w:r>
        <w:r w:rsidDel="005A5DEC">
          <w:rPr>
            <w:noProof/>
          </w:rPr>
          <w:tab/>
          <w:delText>239</w:delText>
        </w:r>
      </w:del>
    </w:p>
    <w:p w14:paraId="076343C6" w14:textId="5267B56E" w:rsidR="00372731" w:rsidDel="005A5DEC" w:rsidRDefault="00372731">
      <w:pPr>
        <w:pStyle w:val="TableofFigures"/>
        <w:tabs>
          <w:tab w:val="right" w:leader="dot" w:pos="9499"/>
        </w:tabs>
        <w:rPr>
          <w:del w:id="1449" w:author="Nicholas Weatherley" w:date="2019-03-10T21:17:00Z"/>
          <w:rFonts w:asciiTheme="minorHAnsi" w:eastAsiaTheme="minorEastAsia" w:hAnsiTheme="minorHAnsi" w:cstheme="minorBidi"/>
          <w:smallCaps w:val="0"/>
          <w:noProof/>
          <w:sz w:val="24"/>
          <w:szCs w:val="24"/>
        </w:rPr>
      </w:pPr>
      <w:del w:id="1450" w:author="Nicholas Weatherley" w:date="2019-03-10T21:17:00Z">
        <w:r w:rsidDel="005A5DEC">
          <w:rPr>
            <w:noProof/>
          </w:rPr>
          <w:delText>Figure 6.19: Bland Altman plots of interscan repeatability analysis of RBC:TP</w:delText>
        </w:r>
        <w:r w:rsidDel="005A5DEC">
          <w:rPr>
            <w:noProof/>
          </w:rPr>
          <w:tab/>
          <w:delText>240</w:delText>
        </w:r>
      </w:del>
    </w:p>
    <w:p w14:paraId="062BC026" w14:textId="51A2FA18" w:rsidR="00372731" w:rsidDel="005A5DEC" w:rsidRDefault="00372731">
      <w:pPr>
        <w:pStyle w:val="TableofFigures"/>
        <w:tabs>
          <w:tab w:val="right" w:leader="dot" w:pos="9499"/>
        </w:tabs>
        <w:rPr>
          <w:del w:id="1451" w:author="Nicholas Weatherley" w:date="2019-03-10T21:17:00Z"/>
          <w:rFonts w:asciiTheme="minorHAnsi" w:eastAsiaTheme="minorEastAsia" w:hAnsiTheme="minorHAnsi" w:cstheme="minorBidi"/>
          <w:smallCaps w:val="0"/>
          <w:noProof/>
          <w:sz w:val="24"/>
          <w:szCs w:val="24"/>
        </w:rPr>
      </w:pPr>
      <w:del w:id="1452" w:author="Nicholas Weatherley" w:date="2019-03-10T21:17:00Z">
        <w:r w:rsidDel="005A5DEC">
          <w:rPr>
            <w:noProof/>
          </w:rPr>
          <w:delText>Figure 6.20: Bland Altman plots of long and short repetition time repeatability analysis of RBC:TP</w:delText>
        </w:r>
        <w:r w:rsidDel="005A5DEC">
          <w:rPr>
            <w:noProof/>
          </w:rPr>
          <w:tab/>
          <w:delText>240</w:delText>
        </w:r>
      </w:del>
    </w:p>
    <w:p w14:paraId="577734A4" w14:textId="5FC62997" w:rsidR="00372731" w:rsidDel="005A5DEC" w:rsidRDefault="00372731">
      <w:pPr>
        <w:pStyle w:val="TableofFigures"/>
        <w:tabs>
          <w:tab w:val="right" w:leader="dot" w:pos="9499"/>
        </w:tabs>
        <w:rPr>
          <w:del w:id="1453" w:author="Nicholas Weatherley" w:date="2019-03-10T21:17:00Z"/>
          <w:rFonts w:asciiTheme="minorHAnsi" w:eastAsiaTheme="minorEastAsia" w:hAnsiTheme="minorHAnsi" w:cstheme="minorBidi"/>
          <w:smallCaps w:val="0"/>
          <w:noProof/>
          <w:sz w:val="24"/>
          <w:szCs w:val="24"/>
        </w:rPr>
      </w:pPr>
      <w:del w:id="1454" w:author="Nicholas Weatherley" w:date="2019-03-10T21:17:00Z">
        <w:r w:rsidDel="005A5DEC">
          <w:rPr>
            <w:noProof/>
          </w:rPr>
          <w:delText>Figure 6.21: Scatterplots of significant RBC:TP correlations at baseline</w:delText>
        </w:r>
        <w:r w:rsidDel="005A5DEC">
          <w:rPr>
            <w:noProof/>
          </w:rPr>
          <w:tab/>
          <w:delText>242</w:delText>
        </w:r>
      </w:del>
    </w:p>
    <w:p w14:paraId="132B5252" w14:textId="354F5EF3" w:rsidR="00372731" w:rsidDel="005A5DEC" w:rsidRDefault="00372731">
      <w:pPr>
        <w:pStyle w:val="TableofFigures"/>
        <w:tabs>
          <w:tab w:val="right" w:leader="dot" w:pos="9499"/>
        </w:tabs>
        <w:rPr>
          <w:del w:id="1455" w:author="Nicholas Weatherley" w:date="2019-03-10T21:17:00Z"/>
          <w:rFonts w:asciiTheme="minorHAnsi" w:eastAsiaTheme="minorEastAsia" w:hAnsiTheme="minorHAnsi" w:cstheme="minorBidi"/>
          <w:smallCaps w:val="0"/>
          <w:noProof/>
          <w:sz w:val="24"/>
          <w:szCs w:val="24"/>
        </w:rPr>
      </w:pPr>
      <w:del w:id="1456" w:author="Nicholas Weatherley" w:date="2019-03-10T21:17:00Z">
        <w:r w:rsidDel="005A5DEC">
          <w:rPr>
            <w:noProof/>
          </w:rPr>
          <w:delText>Figure 6.22: Box and Whiskers plots of RBC:TP and GAP</w:delText>
        </w:r>
        <w:r w:rsidDel="005A5DEC">
          <w:rPr>
            <w:noProof/>
          </w:rPr>
          <w:tab/>
          <w:delText>243</w:delText>
        </w:r>
      </w:del>
    </w:p>
    <w:p w14:paraId="0001C5FF" w14:textId="44B3195B" w:rsidR="00372731" w:rsidDel="005A5DEC" w:rsidRDefault="00372731">
      <w:pPr>
        <w:pStyle w:val="TableofFigures"/>
        <w:tabs>
          <w:tab w:val="right" w:leader="dot" w:pos="9499"/>
        </w:tabs>
        <w:rPr>
          <w:del w:id="1457" w:author="Nicholas Weatherley" w:date="2019-03-10T21:17:00Z"/>
          <w:rFonts w:asciiTheme="minorHAnsi" w:eastAsiaTheme="minorEastAsia" w:hAnsiTheme="minorHAnsi" w:cstheme="minorBidi"/>
          <w:smallCaps w:val="0"/>
          <w:noProof/>
          <w:sz w:val="24"/>
          <w:szCs w:val="24"/>
        </w:rPr>
      </w:pPr>
      <w:del w:id="1458" w:author="Nicholas Weatherley" w:date="2019-03-10T21:17:00Z">
        <w:r w:rsidDel="005A5DEC">
          <w:rPr>
            <w:noProof/>
          </w:rPr>
          <w:delText>Figure 6.23: Scatterplots of significant RBC:TP correlations at six months</w:delText>
        </w:r>
        <w:r w:rsidDel="005A5DEC">
          <w:rPr>
            <w:noProof/>
          </w:rPr>
          <w:tab/>
          <w:delText>244</w:delText>
        </w:r>
      </w:del>
    </w:p>
    <w:p w14:paraId="5F156F92" w14:textId="2BAECCF0" w:rsidR="00372731" w:rsidDel="005A5DEC" w:rsidRDefault="00372731">
      <w:pPr>
        <w:pStyle w:val="TableofFigures"/>
        <w:tabs>
          <w:tab w:val="right" w:leader="dot" w:pos="9499"/>
        </w:tabs>
        <w:rPr>
          <w:del w:id="1459" w:author="Nicholas Weatherley" w:date="2019-03-10T21:17:00Z"/>
          <w:rFonts w:asciiTheme="minorHAnsi" w:eastAsiaTheme="minorEastAsia" w:hAnsiTheme="minorHAnsi" w:cstheme="minorBidi"/>
          <w:smallCaps w:val="0"/>
          <w:noProof/>
          <w:sz w:val="24"/>
          <w:szCs w:val="24"/>
        </w:rPr>
      </w:pPr>
      <w:del w:id="1460" w:author="Nicholas Weatherley" w:date="2019-03-10T21:17:00Z">
        <w:r w:rsidDel="005A5DEC">
          <w:rPr>
            <w:noProof/>
          </w:rPr>
          <w:delText>Figure 6.24: Box and Whiskers plots of RBC:TP and GAP at six months</w:delText>
        </w:r>
        <w:r w:rsidDel="005A5DEC">
          <w:rPr>
            <w:noProof/>
          </w:rPr>
          <w:tab/>
          <w:delText>245</w:delText>
        </w:r>
      </w:del>
    </w:p>
    <w:p w14:paraId="54662D20" w14:textId="5673CC38" w:rsidR="00372731" w:rsidDel="005A5DEC" w:rsidRDefault="00372731">
      <w:pPr>
        <w:pStyle w:val="TableofFigures"/>
        <w:tabs>
          <w:tab w:val="right" w:leader="dot" w:pos="9499"/>
        </w:tabs>
        <w:rPr>
          <w:del w:id="1461" w:author="Nicholas Weatherley" w:date="2019-03-10T21:17:00Z"/>
          <w:rFonts w:asciiTheme="minorHAnsi" w:eastAsiaTheme="minorEastAsia" w:hAnsiTheme="minorHAnsi" w:cstheme="minorBidi"/>
          <w:smallCaps w:val="0"/>
          <w:noProof/>
          <w:sz w:val="24"/>
          <w:szCs w:val="24"/>
        </w:rPr>
      </w:pPr>
      <w:del w:id="1462" w:author="Nicholas Weatherley" w:date="2019-03-10T21:17:00Z">
        <w:r w:rsidDel="005A5DEC">
          <w:rPr>
            <w:noProof/>
          </w:rPr>
          <w:delText>Figure 6.25: RBC:TP change over six-month follow-up</w:delText>
        </w:r>
        <w:r w:rsidDel="005A5DEC">
          <w:rPr>
            <w:noProof/>
          </w:rPr>
          <w:tab/>
          <w:delText>245</w:delText>
        </w:r>
      </w:del>
    </w:p>
    <w:p w14:paraId="6EDDFA57" w14:textId="0A5273A7" w:rsidR="00372731" w:rsidDel="005A5DEC" w:rsidRDefault="00372731">
      <w:pPr>
        <w:pStyle w:val="TableofFigures"/>
        <w:tabs>
          <w:tab w:val="right" w:leader="dot" w:pos="9499"/>
        </w:tabs>
        <w:rPr>
          <w:del w:id="1463" w:author="Nicholas Weatherley" w:date="2019-03-10T21:17:00Z"/>
          <w:rFonts w:asciiTheme="minorHAnsi" w:eastAsiaTheme="minorEastAsia" w:hAnsiTheme="minorHAnsi" w:cstheme="minorBidi"/>
          <w:smallCaps w:val="0"/>
          <w:noProof/>
          <w:sz w:val="24"/>
          <w:szCs w:val="24"/>
        </w:rPr>
      </w:pPr>
      <w:del w:id="1464" w:author="Nicholas Weatherley" w:date="2019-03-10T21:17:00Z">
        <w:r w:rsidDel="005A5DEC">
          <w:rPr>
            <w:noProof/>
          </w:rPr>
          <w:delText>Figure 6.26: Correlation between proportional changes in PFTs and RBC:TP over six months</w:delText>
        </w:r>
        <w:r w:rsidDel="005A5DEC">
          <w:rPr>
            <w:noProof/>
          </w:rPr>
          <w:tab/>
          <w:delText>246</w:delText>
        </w:r>
      </w:del>
    </w:p>
    <w:p w14:paraId="54D9D404" w14:textId="2831E584" w:rsidR="00372731" w:rsidDel="005A5DEC" w:rsidRDefault="00372731">
      <w:pPr>
        <w:pStyle w:val="TableofFigures"/>
        <w:tabs>
          <w:tab w:val="right" w:leader="dot" w:pos="9499"/>
        </w:tabs>
        <w:rPr>
          <w:del w:id="1465" w:author="Nicholas Weatherley" w:date="2019-03-10T21:17:00Z"/>
          <w:rFonts w:asciiTheme="minorHAnsi" w:eastAsiaTheme="minorEastAsia" w:hAnsiTheme="minorHAnsi" w:cstheme="minorBidi"/>
          <w:smallCaps w:val="0"/>
          <w:noProof/>
          <w:sz w:val="24"/>
          <w:szCs w:val="24"/>
        </w:rPr>
      </w:pPr>
      <w:del w:id="1466" w:author="Nicholas Weatherley" w:date="2019-03-10T21:17:00Z">
        <w:r w:rsidDel="005A5DEC">
          <w:rPr>
            <w:noProof/>
          </w:rPr>
          <w:delText>Figure 6.27: Scatterplots of twelve-month RBC:TP correlations with PFTs</w:delText>
        </w:r>
        <w:r w:rsidDel="005A5DEC">
          <w:rPr>
            <w:noProof/>
          </w:rPr>
          <w:tab/>
          <w:delText>248</w:delText>
        </w:r>
      </w:del>
    </w:p>
    <w:p w14:paraId="43A77365" w14:textId="27C5C026" w:rsidR="00372731" w:rsidDel="005A5DEC" w:rsidRDefault="00372731">
      <w:pPr>
        <w:pStyle w:val="TableofFigures"/>
        <w:tabs>
          <w:tab w:val="right" w:leader="dot" w:pos="9499"/>
        </w:tabs>
        <w:rPr>
          <w:del w:id="1467" w:author="Nicholas Weatherley" w:date="2019-03-10T21:17:00Z"/>
          <w:rFonts w:asciiTheme="minorHAnsi" w:eastAsiaTheme="minorEastAsia" w:hAnsiTheme="minorHAnsi" w:cstheme="minorBidi"/>
          <w:smallCaps w:val="0"/>
          <w:noProof/>
          <w:sz w:val="24"/>
          <w:szCs w:val="24"/>
        </w:rPr>
      </w:pPr>
      <w:del w:id="1468" w:author="Nicholas Weatherley" w:date="2019-03-10T21:17:00Z">
        <w:r w:rsidDel="005A5DEC">
          <w:rPr>
            <w:noProof/>
          </w:rPr>
          <w:delText>Figure 6.28: RBC:TP changes over visit intervals</w:delText>
        </w:r>
        <w:r w:rsidDel="005A5DEC">
          <w:rPr>
            <w:noProof/>
          </w:rPr>
          <w:tab/>
          <w:delText>249</w:delText>
        </w:r>
      </w:del>
    </w:p>
    <w:p w14:paraId="0A02D0A6" w14:textId="28C57A9C" w:rsidR="00372731" w:rsidDel="005A5DEC" w:rsidRDefault="00372731">
      <w:pPr>
        <w:pStyle w:val="TableofFigures"/>
        <w:tabs>
          <w:tab w:val="right" w:leader="dot" w:pos="9499"/>
        </w:tabs>
        <w:rPr>
          <w:del w:id="1469" w:author="Nicholas Weatherley" w:date="2019-03-10T21:17:00Z"/>
          <w:rFonts w:asciiTheme="minorHAnsi" w:eastAsiaTheme="minorEastAsia" w:hAnsiTheme="minorHAnsi" w:cstheme="minorBidi"/>
          <w:smallCaps w:val="0"/>
          <w:noProof/>
          <w:sz w:val="24"/>
          <w:szCs w:val="24"/>
        </w:rPr>
      </w:pPr>
      <w:del w:id="1470" w:author="Nicholas Weatherley" w:date="2019-03-10T21:17:00Z">
        <w:r w:rsidDel="005A5DEC">
          <w:rPr>
            <w:noProof/>
          </w:rPr>
          <w:delText>Chapter 7</w:delText>
        </w:r>
        <w:r w:rsidDel="005A5DEC">
          <w:rPr>
            <w:noProof/>
          </w:rPr>
          <w:tab/>
          <w:delText>259</w:delText>
        </w:r>
      </w:del>
    </w:p>
    <w:p w14:paraId="290B1373" w14:textId="596973DD" w:rsidR="00372731" w:rsidDel="005A5DEC" w:rsidRDefault="00372731">
      <w:pPr>
        <w:pStyle w:val="TableofFigures"/>
        <w:tabs>
          <w:tab w:val="right" w:leader="dot" w:pos="9499"/>
        </w:tabs>
        <w:rPr>
          <w:del w:id="1471" w:author="Nicholas Weatherley" w:date="2019-03-10T21:17:00Z"/>
          <w:rFonts w:asciiTheme="minorHAnsi" w:eastAsiaTheme="minorEastAsia" w:hAnsiTheme="minorHAnsi" w:cstheme="minorBidi"/>
          <w:smallCaps w:val="0"/>
          <w:noProof/>
          <w:sz w:val="24"/>
          <w:szCs w:val="24"/>
        </w:rPr>
      </w:pPr>
      <w:del w:id="1472" w:author="Nicholas Weatherley" w:date="2019-03-10T21:17:00Z">
        <w:r w:rsidDel="005A5DEC">
          <w:rPr>
            <w:noProof/>
          </w:rPr>
          <w:delText>Figure 7.1 DCE-MRI participant flow chart</w:delText>
        </w:r>
        <w:r w:rsidDel="005A5DEC">
          <w:rPr>
            <w:noProof/>
          </w:rPr>
          <w:tab/>
          <w:delText>261</w:delText>
        </w:r>
      </w:del>
    </w:p>
    <w:p w14:paraId="28F5DD86" w14:textId="0C67607F" w:rsidR="00372731" w:rsidDel="005A5DEC" w:rsidRDefault="00372731">
      <w:pPr>
        <w:pStyle w:val="TableofFigures"/>
        <w:tabs>
          <w:tab w:val="right" w:leader="dot" w:pos="9499"/>
        </w:tabs>
        <w:rPr>
          <w:del w:id="1473" w:author="Nicholas Weatherley" w:date="2019-03-10T21:17:00Z"/>
          <w:rFonts w:asciiTheme="minorHAnsi" w:eastAsiaTheme="minorEastAsia" w:hAnsiTheme="minorHAnsi" w:cstheme="minorBidi"/>
          <w:smallCaps w:val="0"/>
          <w:noProof/>
          <w:sz w:val="24"/>
          <w:szCs w:val="24"/>
        </w:rPr>
      </w:pPr>
      <w:del w:id="1474" w:author="Nicholas Weatherley" w:date="2019-03-10T21:17:00Z">
        <w:r w:rsidDel="005A5DEC">
          <w:rPr>
            <w:noProof/>
          </w:rPr>
          <w:delText>Figure 7.2: Generating a pulmonary artery input function</w:delText>
        </w:r>
        <w:r w:rsidDel="005A5DEC">
          <w:rPr>
            <w:noProof/>
          </w:rPr>
          <w:tab/>
          <w:delText>263</w:delText>
        </w:r>
      </w:del>
    </w:p>
    <w:p w14:paraId="7B4020BD" w14:textId="464062DA" w:rsidR="00372731" w:rsidDel="005A5DEC" w:rsidRDefault="00372731">
      <w:pPr>
        <w:pStyle w:val="TableofFigures"/>
        <w:tabs>
          <w:tab w:val="right" w:leader="dot" w:pos="9499"/>
        </w:tabs>
        <w:rPr>
          <w:del w:id="1475" w:author="Nicholas Weatherley" w:date="2019-03-10T21:17:00Z"/>
          <w:rFonts w:asciiTheme="minorHAnsi" w:eastAsiaTheme="minorEastAsia" w:hAnsiTheme="minorHAnsi" w:cstheme="minorBidi"/>
          <w:smallCaps w:val="0"/>
          <w:noProof/>
          <w:sz w:val="24"/>
          <w:szCs w:val="24"/>
        </w:rPr>
      </w:pPr>
      <w:del w:id="1476" w:author="Nicholas Weatherley" w:date="2019-03-10T21:17:00Z">
        <w:r w:rsidDel="005A5DEC">
          <w:rPr>
            <w:noProof/>
          </w:rPr>
          <w:delText>Figure 7.3: Example of signal change through a parenchymal region of interest</w:delText>
        </w:r>
        <w:r w:rsidDel="005A5DEC">
          <w:rPr>
            <w:noProof/>
          </w:rPr>
          <w:tab/>
          <w:delText>263</w:delText>
        </w:r>
      </w:del>
    </w:p>
    <w:p w14:paraId="6634E24D" w14:textId="4A56B9C9" w:rsidR="00372731" w:rsidDel="005A5DEC" w:rsidRDefault="00372731">
      <w:pPr>
        <w:pStyle w:val="TableofFigures"/>
        <w:tabs>
          <w:tab w:val="right" w:leader="dot" w:pos="9499"/>
        </w:tabs>
        <w:rPr>
          <w:del w:id="1477" w:author="Nicholas Weatherley" w:date="2019-03-10T21:17:00Z"/>
          <w:rFonts w:asciiTheme="minorHAnsi" w:eastAsiaTheme="minorEastAsia" w:hAnsiTheme="minorHAnsi" w:cstheme="minorBidi"/>
          <w:smallCaps w:val="0"/>
          <w:noProof/>
          <w:sz w:val="24"/>
          <w:szCs w:val="24"/>
        </w:rPr>
      </w:pPr>
      <w:del w:id="1478" w:author="Nicholas Weatherley" w:date="2019-03-10T21:17:00Z">
        <w:r w:rsidDel="005A5DEC">
          <w:rPr>
            <w:noProof/>
          </w:rPr>
          <w:delText>Figure 7.4: Perfusion mask</w:delText>
        </w:r>
        <w:r w:rsidDel="005A5DEC">
          <w:rPr>
            <w:noProof/>
          </w:rPr>
          <w:tab/>
          <w:delText>265</w:delText>
        </w:r>
      </w:del>
    </w:p>
    <w:p w14:paraId="15DA96B1" w14:textId="551791CB" w:rsidR="00372731" w:rsidDel="005A5DEC" w:rsidRDefault="00372731">
      <w:pPr>
        <w:pStyle w:val="TableofFigures"/>
        <w:tabs>
          <w:tab w:val="right" w:leader="dot" w:pos="9499"/>
        </w:tabs>
        <w:rPr>
          <w:del w:id="1479" w:author="Nicholas Weatherley" w:date="2019-03-10T21:17:00Z"/>
          <w:rFonts w:asciiTheme="minorHAnsi" w:eastAsiaTheme="minorEastAsia" w:hAnsiTheme="minorHAnsi" w:cstheme="minorBidi"/>
          <w:smallCaps w:val="0"/>
          <w:noProof/>
          <w:sz w:val="24"/>
          <w:szCs w:val="24"/>
        </w:rPr>
      </w:pPr>
      <w:del w:id="1480" w:author="Nicholas Weatherley" w:date="2019-03-10T21:17:00Z">
        <w:r w:rsidDel="005A5DEC">
          <w:rPr>
            <w:noProof/>
          </w:rPr>
          <w:delText>Figure 7.5: Regional distribution of elevated transit times</w:delText>
        </w:r>
        <w:r w:rsidDel="005A5DEC">
          <w:rPr>
            <w:noProof/>
          </w:rPr>
          <w:tab/>
          <w:delText>266</w:delText>
        </w:r>
      </w:del>
    </w:p>
    <w:p w14:paraId="7DD3BB4B" w14:textId="04B009CF" w:rsidR="00372731" w:rsidDel="005A5DEC" w:rsidRDefault="00372731">
      <w:pPr>
        <w:pStyle w:val="TableofFigures"/>
        <w:tabs>
          <w:tab w:val="right" w:leader="dot" w:pos="9499"/>
        </w:tabs>
        <w:rPr>
          <w:del w:id="1481" w:author="Nicholas Weatherley" w:date="2019-03-10T21:17:00Z"/>
          <w:rFonts w:asciiTheme="minorHAnsi" w:eastAsiaTheme="minorEastAsia" w:hAnsiTheme="minorHAnsi" w:cstheme="minorBidi"/>
          <w:smallCaps w:val="0"/>
          <w:noProof/>
          <w:sz w:val="24"/>
          <w:szCs w:val="24"/>
        </w:rPr>
      </w:pPr>
      <w:del w:id="1482" w:author="Nicholas Weatherley" w:date="2019-03-10T21:17:00Z">
        <w:r w:rsidDel="005A5DEC">
          <w:rPr>
            <w:noProof/>
          </w:rPr>
          <w:delText>Figure 7.6: Regionally elevated transit times in selected slices</w:delText>
        </w:r>
        <w:r w:rsidDel="005A5DEC">
          <w:rPr>
            <w:noProof/>
          </w:rPr>
          <w:tab/>
          <w:delText>267</w:delText>
        </w:r>
      </w:del>
    </w:p>
    <w:p w14:paraId="3EC538E3" w14:textId="43E9D5C0" w:rsidR="00372731" w:rsidDel="005A5DEC" w:rsidRDefault="00372731">
      <w:pPr>
        <w:pStyle w:val="TableofFigures"/>
        <w:tabs>
          <w:tab w:val="right" w:leader="dot" w:pos="9499"/>
        </w:tabs>
        <w:rPr>
          <w:del w:id="1483" w:author="Nicholas Weatherley" w:date="2019-03-10T21:17:00Z"/>
          <w:rFonts w:asciiTheme="minorHAnsi" w:eastAsiaTheme="minorEastAsia" w:hAnsiTheme="minorHAnsi" w:cstheme="minorBidi"/>
          <w:smallCaps w:val="0"/>
          <w:noProof/>
          <w:sz w:val="24"/>
          <w:szCs w:val="24"/>
        </w:rPr>
      </w:pPr>
      <w:del w:id="1484" w:author="Nicholas Weatherley" w:date="2019-03-10T21:17:00Z">
        <w:r w:rsidDel="005A5DEC">
          <w:rPr>
            <w:noProof/>
          </w:rPr>
          <w:delText>Figure 7.7: Parametric maps of flow and volume.</w:delText>
        </w:r>
        <w:r w:rsidDel="005A5DEC">
          <w:rPr>
            <w:noProof/>
          </w:rPr>
          <w:tab/>
          <w:delText>268</w:delText>
        </w:r>
      </w:del>
    </w:p>
    <w:p w14:paraId="2F24340F" w14:textId="6D8DB1FF" w:rsidR="00372731" w:rsidDel="005A5DEC" w:rsidRDefault="00372731">
      <w:pPr>
        <w:pStyle w:val="TableofFigures"/>
        <w:tabs>
          <w:tab w:val="right" w:leader="dot" w:pos="9499"/>
        </w:tabs>
        <w:rPr>
          <w:del w:id="1485" w:author="Nicholas Weatherley" w:date="2019-03-10T21:17:00Z"/>
          <w:rFonts w:asciiTheme="minorHAnsi" w:eastAsiaTheme="minorEastAsia" w:hAnsiTheme="minorHAnsi" w:cstheme="minorBidi"/>
          <w:smallCaps w:val="0"/>
          <w:noProof/>
          <w:sz w:val="24"/>
          <w:szCs w:val="24"/>
        </w:rPr>
      </w:pPr>
      <w:del w:id="1486" w:author="Nicholas Weatherley" w:date="2019-03-10T21:17:00Z">
        <w:r w:rsidDel="005A5DEC">
          <w:rPr>
            <w:noProof/>
          </w:rPr>
          <w:delText>Figure 7.8: Transit time and anatomical features of fibrosis</w:delText>
        </w:r>
        <w:r w:rsidDel="005A5DEC">
          <w:rPr>
            <w:noProof/>
          </w:rPr>
          <w:tab/>
          <w:delText>269</w:delText>
        </w:r>
      </w:del>
    </w:p>
    <w:p w14:paraId="1AEDE3E4" w14:textId="77A6BB5A" w:rsidR="00372731" w:rsidDel="005A5DEC" w:rsidRDefault="00372731">
      <w:pPr>
        <w:pStyle w:val="TableofFigures"/>
        <w:tabs>
          <w:tab w:val="right" w:leader="dot" w:pos="9499"/>
        </w:tabs>
        <w:rPr>
          <w:del w:id="1487" w:author="Nicholas Weatherley" w:date="2019-03-10T21:17:00Z"/>
          <w:rFonts w:asciiTheme="minorHAnsi" w:eastAsiaTheme="minorEastAsia" w:hAnsiTheme="minorHAnsi" w:cstheme="minorBidi"/>
          <w:smallCaps w:val="0"/>
          <w:noProof/>
          <w:sz w:val="24"/>
          <w:szCs w:val="24"/>
        </w:rPr>
      </w:pPr>
      <w:del w:id="1488" w:author="Nicholas Weatherley" w:date="2019-03-10T21:17:00Z">
        <w:r w:rsidDel="005A5DEC">
          <w:rPr>
            <w:noProof/>
          </w:rPr>
          <w:delText>Figure 7.9: Regional blood flow and anatomical features of fibrosis</w:delText>
        </w:r>
        <w:r w:rsidDel="005A5DEC">
          <w:rPr>
            <w:noProof/>
          </w:rPr>
          <w:tab/>
          <w:delText>270</w:delText>
        </w:r>
      </w:del>
    </w:p>
    <w:p w14:paraId="334C5D66" w14:textId="7030959B" w:rsidR="00372731" w:rsidDel="005A5DEC" w:rsidRDefault="00372731">
      <w:pPr>
        <w:pStyle w:val="TableofFigures"/>
        <w:tabs>
          <w:tab w:val="right" w:leader="dot" w:pos="9499"/>
        </w:tabs>
        <w:rPr>
          <w:del w:id="1489" w:author="Nicholas Weatherley" w:date="2019-03-10T21:17:00Z"/>
          <w:rFonts w:asciiTheme="minorHAnsi" w:eastAsiaTheme="minorEastAsia" w:hAnsiTheme="minorHAnsi" w:cstheme="minorBidi"/>
          <w:smallCaps w:val="0"/>
          <w:noProof/>
          <w:sz w:val="24"/>
          <w:szCs w:val="24"/>
        </w:rPr>
      </w:pPr>
      <w:del w:id="1490" w:author="Nicholas Weatherley" w:date="2019-03-10T21:17:00Z">
        <w:r w:rsidDel="005A5DEC">
          <w:rPr>
            <w:noProof/>
          </w:rPr>
          <w:delText>Figure 7.10: Regional blood volume and anatomical features of fibrosis</w:delText>
        </w:r>
        <w:r w:rsidDel="005A5DEC">
          <w:rPr>
            <w:noProof/>
          </w:rPr>
          <w:tab/>
          <w:delText>270</w:delText>
        </w:r>
      </w:del>
    </w:p>
    <w:p w14:paraId="13A7D50B" w14:textId="258860ED" w:rsidR="00372731" w:rsidDel="005A5DEC" w:rsidRDefault="00372731">
      <w:pPr>
        <w:pStyle w:val="TableofFigures"/>
        <w:tabs>
          <w:tab w:val="right" w:leader="dot" w:pos="9499"/>
        </w:tabs>
        <w:rPr>
          <w:del w:id="1491" w:author="Nicholas Weatherley" w:date="2019-03-10T21:17:00Z"/>
          <w:rFonts w:asciiTheme="minorHAnsi" w:eastAsiaTheme="minorEastAsia" w:hAnsiTheme="minorHAnsi" w:cstheme="minorBidi"/>
          <w:smallCaps w:val="0"/>
          <w:noProof/>
          <w:sz w:val="24"/>
          <w:szCs w:val="24"/>
        </w:rPr>
      </w:pPr>
      <w:del w:id="1492" w:author="Nicholas Weatherley" w:date="2019-03-10T21:17:00Z">
        <w:r w:rsidDel="005A5DEC">
          <w:rPr>
            <w:noProof/>
          </w:rPr>
          <w:delText>Figure 7.11: Parametric maps of FWHM demonstrating reproducibility</w:delText>
        </w:r>
        <w:r w:rsidDel="005A5DEC">
          <w:rPr>
            <w:noProof/>
          </w:rPr>
          <w:tab/>
          <w:delText>271</w:delText>
        </w:r>
      </w:del>
    </w:p>
    <w:p w14:paraId="28A4C94F" w14:textId="75A2E567" w:rsidR="00372731" w:rsidDel="005A5DEC" w:rsidRDefault="00372731">
      <w:pPr>
        <w:pStyle w:val="TableofFigures"/>
        <w:tabs>
          <w:tab w:val="right" w:leader="dot" w:pos="9499"/>
        </w:tabs>
        <w:rPr>
          <w:del w:id="1493" w:author="Nicholas Weatherley" w:date="2019-03-10T21:17:00Z"/>
          <w:rFonts w:asciiTheme="minorHAnsi" w:eastAsiaTheme="minorEastAsia" w:hAnsiTheme="minorHAnsi" w:cstheme="minorBidi"/>
          <w:smallCaps w:val="0"/>
          <w:noProof/>
          <w:sz w:val="24"/>
          <w:szCs w:val="24"/>
        </w:rPr>
      </w:pPr>
      <w:del w:id="1494" w:author="Nicholas Weatherley" w:date="2019-03-10T21:17:00Z">
        <w:r w:rsidDel="005A5DEC">
          <w:rPr>
            <w:noProof/>
          </w:rPr>
          <w:delText>Figure 7.12: Parametric maps of FWHM demonstrating progression over 12-month follow up</w:delText>
        </w:r>
        <w:r w:rsidDel="005A5DEC">
          <w:rPr>
            <w:noProof/>
          </w:rPr>
          <w:tab/>
          <w:delText>272</w:delText>
        </w:r>
      </w:del>
    </w:p>
    <w:p w14:paraId="54CBAC05" w14:textId="09CAB8F5" w:rsidR="00372731" w:rsidDel="005A5DEC" w:rsidRDefault="00372731">
      <w:pPr>
        <w:pStyle w:val="TableofFigures"/>
        <w:tabs>
          <w:tab w:val="right" w:leader="dot" w:pos="9499"/>
        </w:tabs>
        <w:rPr>
          <w:del w:id="1495" w:author="Nicholas Weatherley" w:date="2019-03-10T21:17:00Z"/>
          <w:rFonts w:asciiTheme="minorHAnsi" w:eastAsiaTheme="minorEastAsia" w:hAnsiTheme="minorHAnsi" w:cstheme="minorBidi"/>
          <w:smallCaps w:val="0"/>
          <w:noProof/>
          <w:sz w:val="24"/>
          <w:szCs w:val="24"/>
        </w:rPr>
      </w:pPr>
      <w:del w:id="1496" w:author="Nicholas Weatherley" w:date="2019-03-10T21:17:00Z">
        <w:r w:rsidDel="005A5DEC">
          <w:rPr>
            <w:noProof/>
          </w:rPr>
          <w:delText>Figure 7.13: Bland-Altman plots of same-day DCE-MRI metrics</w:delText>
        </w:r>
        <w:r w:rsidDel="005A5DEC">
          <w:rPr>
            <w:noProof/>
          </w:rPr>
          <w:tab/>
          <w:delText>273</w:delText>
        </w:r>
      </w:del>
    </w:p>
    <w:p w14:paraId="2493313B" w14:textId="394B70DD" w:rsidR="00372731" w:rsidDel="005A5DEC" w:rsidRDefault="00372731">
      <w:pPr>
        <w:pStyle w:val="TableofFigures"/>
        <w:tabs>
          <w:tab w:val="right" w:leader="dot" w:pos="9499"/>
        </w:tabs>
        <w:rPr>
          <w:del w:id="1497" w:author="Nicholas Weatherley" w:date="2019-03-10T21:17:00Z"/>
          <w:rFonts w:asciiTheme="minorHAnsi" w:eastAsiaTheme="minorEastAsia" w:hAnsiTheme="minorHAnsi" w:cstheme="minorBidi"/>
          <w:smallCaps w:val="0"/>
          <w:noProof/>
          <w:sz w:val="24"/>
          <w:szCs w:val="24"/>
        </w:rPr>
      </w:pPr>
      <w:del w:id="1498" w:author="Nicholas Weatherley" w:date="2019-03-10T21:17:00Z">
        <w:r w:rsidDel="005A5DEC">
          <w:rPr>
            <w:noProof/>
          </w:rPr>
          <w:delText>Figure 7.14: Scatterplots of significant perfusion correlations</w:delText>
        </w:r>
        <w:r w:rsidDel="005A5DEC">
          <w:rPr>
            <w:noProof/>
          </w:rPr>
          <w:tab/>
          <w:delText>276</w:delText>
        </w:r>
      </w:del>
    </w:p>
    <w:p w14:paraId="3DD4701D" w14:textId="08748C0C" w:rsidR="00372731" w:rsidDel="005A5DEC" w:rsidRDefault="00372731">
      <w:pPr>
        <w:pStyle w:val="TableofFigures"/>
        <w:tabs>
          <w:tab w:val="right" w:leader="dot" w:pos="9499"/>
        </w:tabs>
        <w:rPr>
          <w:del w:id="1499" w:author="Nicholas Weatherley" w:date="2019-03-10T21:17:00Z"/>
          <w:rFonts w:asciiTheme="minorHAnsi" w:eastAsiaTheme="minorEastAsia" w:hAnsiTheme="minorHAnsi" w:cstheme="minorBidi"/>
          <w:smallCaps w:val="0"/>
          <w:noProof/>
          <w:sz w:val="24"/>
          <w:szCs w:val="24"/>
        </w:rPr>
      </w:pPr>
      <w:del w:id="1500" w:author="Nicholas Weatherley" w:date="2019-03-10T21:17:00Z">
        <w:r w:rsidDel="005A5DEC">
          <w:rPr>
            <w:noProof/>
          </w:rPr>
          <w:delText>Figure 7.15: Box and whisker plot six month changes in perfusion metrics</w:delText>
        </w:r>
        <w:r w:rsidDel="005A5DEC">
          <w:rPr>
            <w:noProof/>
          </w:rPr>
          <w:tab/>
          <w:delText>277</w:delText>
        </w:r>
      </w:del>
    </w:p>
    <w:p w14:paraId="19DDCD8C" w14:textId="2D2A8775" w:rsidR="00372731" w:rsidDel="005A5DEC" w:rsidRDefault="00372731">
      <w:pPr>
        <w:pStyle w:val="TableofFigures"/>
        <w:tabs>
          <w:tab w:val="right" w:leader="dot" w:pos="9499"/>
        </w:tabs>
        <w:rPr>
          <w:del w:id="1501" w:author="Nicholas Weatherley" w:date="2019-03-10T21:17:00Z"/>
          <w:rFonts w:asciiTheme="minorHAnsi" w:eastAsiaTheme="minorEastAsia" w:hAnsiTheme="minorHAnsi" w:cstheme="minorBidi"/>
          <w:smallCaps w:val="0"/>
          <w:noProof/>
          <w:sz w:val="24"/>
          <w:szCs w:val="24"/>
        </w:rPr>
      </w:pPr>
      <w:del w:id="1502" w:author="Nicholas Weatherley" w:date="2019-03-10T21:17:00Z">
        <w:r w:rsidDel="005A5DEC">
          <w:rPr>
            <w:noProof/>
          </w:rPr>
          <w:delText>Figure 7.16: Twelve month changes in perfusion metrics</w:delText>
        </w:r>
        <w:r w:rsidDel="005A5DEC">
          <w:rPr>
            <w:noProof/>
          </w:rPr>
          <w:tab/>
          <w:delText>279</w:delText>
        </w:r>
      </w:del>
    </w:p>
    <w:p w14:paraId="6D23327F" w14:textId="30805C95" w:rsidR="00372731" w:rsidDel="005A5DEC" w:rsidRDefault="00372731">
      <w:pPr>
        <w:pStyle w:val="TableofFigures"/>
        <w:tabs>
          <w:tab w:val="right" w:leader="dot" w:pos="9499"/>
        </w:tabs>
        <w:rPr>
          <w:del w:id="1503" w:author="Nicholas Weatherley" w:date="2019-03-10T21:17:00Z"/>
          <w:rFonts w:asciiTheme="minorHAnsi" w:eastAsiaTheme="minorEastAsia" w:hAnsiTheme="minorHAnsi" w:cstheme="minorBidi"/>
          <w:smallCaps w:val="0"/>
          <w:noProof/>
          <w:sz w:val="24"/>
          <w:szCs w:val="24"/>
        </w:rPr>
      </w:pPr>
      <w:del w:id="1504" w:author="Nicholas Weatherley" w:date="2019-03-10T21:17:00Z">
        <w:r w:rsidDel="005A5DEC">
          <w:rPr>
            <w:noProof/>
          </w:rPr>
          <w:delText>Figure 7.17: Regional blood flow / volume and pulmonary vascular volume scatterplots.</w:delText>
        </w:r>
        <w:r w:rsidDel="005A5DEC">
          <w:rPr>
            <w:noProof/>
          </w:rPr>
          <w:tab/>
          <w:delText>281</w:delText>
        </w:r>
      </w:del>
    </w:p>
    <w:p w14:paraId="7A552CA4" w14:textId="6ECAF9FF" w:rsidR="00372731" w:rsidDel="005A5DEC" w:rsidRDefault="00372731">
      <w:pPr>
        <w:pStyle w:val="TableofFigures"/>
        <w:tabs>
          <w:tab w:val="right" w:leader="dot" w:pos="9499"/>
        </w:tabs>
        <w:rPr>
          <w:del w:id="1505" w:author="Nicholas Weatherley" w:date="2019-03-10T21:17:00Z"/>
          <w:rFonts w:asciiTheme="minorHAnsi" w:eastAsiaTheme="minorEastAsia" w:hAnsiTheme="minorHAnsi" w:cstheme="minorBidi"/>
          <w:smallCaps w:val="0"/>
          <w:noProof/>
          <w:sz w:val="24"/>
          <w:szCs w:val="24"/>
        </w:rPr>
      </w:pPr>
      <w:del w:id="1506" w:author="Nicholas Weatherley" w:date="2019-03-10T21:17:00Z">
        <w:r w:rsidDel="005A5DEC">
          <w:rPr>
            <w:noProof/>
          </w:rPr>
          <w:delText>Figure 7.18: RBC:TP and FWHM</w:delText>
        </w:r>
        <w:r w:rsidDel="005A5DEC">
          <w:rPr>
            <w:noProof/>
          </w:rPr>
          <w:tab/>
          <w:delText>282</w:delText>
        </w:r>
      </w:del>
    </w:p>
    <w:p w14:paraId="309E8F2F" w14:textId="170CB1F9" w:rsidR="00372731" w:rsidDel="005A5DEC" w:rsidRDefault="00372731">
      <w:pPr>
        <w:pStyle w:val="TableofFigures"/>
        <w:tabs>
          <w:tab w:val="right" w:leader="dot" w:pos="9499"/>
        </w:tabs>
        <w:rPr>
          <w:del w:id="1507" w:author="Nicholas Weatherley" w:date="2019-03-10T21:17:00Z"/>
          <w:rFonts w:asciiTheme="minorHAnsi" w:eastAsiaTheme="minorEastAsia" w:hAnsiTheme="minorHAnsi" w:cstheme="minorBidi"/>
          <w:smallCaps w:val="0"/>
          <w:noProof/>
          <w:sz w:val="24"/>
          <w:szCs w:val="24"/>
        </w:rPr>
      </w:pPr>
      <w:del w:id="1508" w:author="Nicholas Weatherley" w:date="2019-03-10T21:17:00Z">
        <w:r w:rsidDel="005A5DEC">
          <w:rPr>
            <w:noProof/>
          </w:rPr>
          <w:delText>Figure 7.19: Suspected intracardiac shunt</w:delText>
        </w:r>
        <w:r w:rsidDel="005A5DEC">
          <w:rPr>
            <w:noProof/>
          </w:rPr>
          <w:tab/>
          <w:delText>286</w:delText>
        </w:r>
      </w:del>
    </w:p>
    <w:p w14:paraId="4DE7BE70" w14:textId="3FE44225" w:rsidR="00372731" w:rsidDel="005A5DEC" w:rsidRDefault="00372731">
      <w:pPr>
        <w:pStyle w:val="TableofFigures"/>
        <w:tabs>
          <w:tab w:val="right" w:leader="dot" w:pos="9499"/>
        </w:tabs>
        <w:rPr>
          <w:del w:id="1509" w:author="Nicholas Weatherley" w:date="2019-03-10T21:17:00Z"/>
          <w:rFonts w:asciiTheme="minorHAnsi" w:eastAsiaTheme="minorEastAsia" w:hAnsiTheme="minorHAnsi" w:cstheme="minorBidi"/>
          <w:smallCaps w:val="0"/>
          <w:noProof/>
          <w:sz w:val="24"/>
          <w:szCs w:val="24"/>
        </w:rPr>
      </w:pPr>
      <w:del w:id="1510" w:author="Nicholas Weatherley" w:date="2019-03-10T21:17:00Z">
        <w:r w:rsidDel="005A5DEC">
          <w:rPr>
            <w:noProof/>
          </w:rPr>
          <w:delText>Chapter 8</w:delText>
        </w:r>
        <w:r w:rsidDel="005A5DEC">
          <w:rPr>
            <w:noProof/>
          </w:rPr>
          <w:tab/>
          <w:delText>291</w:delText>
        </w:r>
      </w:del>
    </w:p>
    <w:p w14:paraId="4E81A9A6" w14:textId="534327D8" w:rsidR="00372731" w:rsidDel="005A5DEC" w:rsidRDefault="00372731">
      <w:pPr>
        <w:pStyle w:val="TableofFigures"/>
        <w:tabs>
          <w:tab w:val="right" w:leader="dot" w:pos="9499"/>
        </w:tabs>
        <w:rPr>
          <w:del w:id="1511" w:author="Nicholas Weatherley" w:date="2019-03-10T21:17:00Z"/>
          <w:rFonts w:asciiTheme="minorHAnsi" w:eastAsiaTheme="minorEastAsia" w:hAnsiTheme="minorHAnsi" w:cstheme="minorBidi"/>
          <w:smallCaps w:val="0"/>
          <w:noProof/>
          <w:sz w:val="24"/>
          <w:szCs w:val="24"/>
        </w:rPr>
      </w:pPr>
      <w:del w:id="1512" w:author="Nicholas Weatherley" w:date="2019-03-10T21:17:00Z">
        <w:r w:rsidDel="005A5DEC">
          <w:rPr>
            <w:noProof/>
          </w:rPr>
          <w:delText>Figure 8.1: Regional mapping of RBC:TP</w:delText>
        </w:r>
        <w:r w:rsidDel="005A5DEC">
          <w:rPr>
            <w:noProof/>
          </w:rPr>
          <w:tab/>
          <w:delText>296</w:delText>
        </w:r>
      </w:del>
    </w:p>
    <w:p w14:paraId="4C51E848" w14:textId="2FC7B555" w:rsidR="00364C1A" w:rsidRDefault="0036503F" w:rsidP="00AD6F22">
      <w:pPr>
        <w:pStyle w:val="TableofFigures"/>
      </w:pPr>
      <w:r>
        <w:fldChar w:fldCharType="end"/>
      </w:r>
    </w:p>
    <w:p w14:paraId="7D48E4A6" w14:textId="2C6BDDAD" w:rsidR="002019BB" w:rsidRDefault="00660396" w:rsidP="00BC7CC4">
      <w:pPr>
        <w:pStyle w:val="Pre-chapterHeading1"/>
      </w:pPr>
      <w:bookmarkStart w:id="1513" w:name="_Toc3145052"/>
      <w:r>
        <w:lastRenderedPageBreak/>
        <w:t>List of</w:t>
      </w:r>
      <w:r w:rsidR="000303A8">
        <w:t xml:space="preserve"> Table</w:t>
      </w:r>
      <w:r>
        <w:t>s</w:t>
      </w:r>
      <w:bookmarkEnd w:id="1513"/>
    </w:p>
    <w:p w14:paraId="53435B54" w14:textId="77777777" w:rsidR="00E20BE2" w:rsidRDefault="00E20BE2" w:rsidP="00E20BE2">
      <w:pPr>
        <w:pStyle w:val="Body"/>
      </w:pPr>
    </w:p>
    <w:p w14:paraId="660EDADB" w14:textId="281A5745" w:rsidR="005A5DEC" w:rsidRDefault="00AE66E6">
      <w:pPr>
        <w:pStyle w:val="TableofFigures"/>
        <w:tabs>
          <w:tab w:val="right" w:leader="dot" w:pos="9499"/>
        </w:tabs>
        <w:rPr>
          <w:ins w:id="1514" w:author="Nicholas Weatherley" w:date="2019-03-10T21:20:00Z"/>
          <w:rFonts w:asciiTheme="minorHAnsi" w:eastAsiaTheme="minorEastAsia" w:hAnsiTheme="minorHAnsi" w:cstheme="minorBidi"/>
          <w:smallCaps w:val="0"/>
          <w:noProof/>
          <w:sz w:val="24"/>
          <w:szCs w:val="24"/>
        </w:rPr>
      </w:pPr>
      <w:r>
        <w:fldChar w:fldCharType="begin"/>
      </w:r>
      <w:r>
        <w:instrText xml:space="preserve"> TOC \</w:instrText>
      </w:r>
      <w:r w:rsidR="007F0129">
        <w:instrText>F \</w:instrText>
      </w:r>
      <w:r>
        <w:instrText xml:space="preserve">t "Table Title" \c </w:instrText>
      </w:r>
      <w:r>
        <w:fldChar w:fldCharType="separate"/>
      </w:r>
      <w:ins w:id="1515" w:author="Nicholas Weatherley" w:date="2019-03-10T21:20:00Z">
        <w:r w:rsidR="005A5DEC">
          <w:rPr>
            <w:noProof/>
          </w:rPr>
          <w:t>Chapter 1</w:t>
        </w:r>
        <w:r w:rsidR="005A5DEC">
          <w:rPr>
            <w:noProof/>
          </w:rPr>
          <w:tab/>
        </w:r>
        <w:r w:rsidR="005A5DEC">
          <w:rPr>
            <w:noProof/>
          </w:rPr>
          <w:fldChar w:fldCharType="begin"/>
        </w:r>
        <w:r w:rsidR="005A5DEC">
          <w:rPr>
            <w:noProof/>
          </w:rPr>
          <w:instrText xml:space="preserve"> PAGEREF _Toc3145466 \h </w:instrText>
        </w:r>
        <w:r w:rsidR="005A5DEC">
          <w:rPr>
            <w:noProof/>
          </w:rPr>
        </w:r>
      </w:ins>
      <w:r w:rsidR="005A5DEC">
        <w:rPr>
          <w:noProof/>
        </w:rPr>
        <w:fldChar w:fldCharType="separate"/>
      </w:r>
      <w:ins w:id="1516" w:author="Nicholas Weatherley" w:date="2019-03-10T21:20:00Z">
        <w:r w:rsidR="005A5DEC">
          <w:rPr>
            <w:noProof/>
          </w:rPr>
          <w:t>1</w:t>
        </w:r>
        <w:r w:rsidR="005A5DEC">
          <w:rPr>
            <w:noProof/>
          </w:rPr>
          <w:fldChar w:fldCharType="end"/>
        </w:r>
      </w:ins>
    </w:p>
    <w:p w14:paraId="62EEE09E" w14:textId="5D1B2F44" w:rsidR="005A5DEC" w:rsidRDefault="005A5DEC">
      <w:pPr>
        <w:pStyle w:val="TableofFigures"/>
        <w:tabs>
          <w:tab w:val="right" w:leader="dot" w:pos="9499"/>
        </w:tabs>
        <w:rPr>
          <w:ins w:id="1517" w:author="Nicholas Weatherley" w:date="2019-03-10T21:20:00Z"/>
          <w:rFonts w:asciiTheme="minorHAnsi" w:eastAsiaTheme="minorEastAsia" w:hAnsiTheme="minorHAnsi" w:cstheme="minorBidi"/>
          <w:smallCaps w:val="0"/>
          <w:noProof/>
          <w:sz w:val="24"/>
          <w:szCs w:val="24"/>
        </w:rPr>
      </w:pPr>
      <w:ins w:id="1518" w:author="Nicholas Weatherley" w:date="2019-03-10T21:20:00Z">
        <w:r>
          <w:rPr>
            <w:noProof/>
          </w:rPr>
          <w:t>Table 1.1: ATS 2000 Guidelines - diagnostic criteria for IPF (superseded)</w:t>
        </w:r>
        <w:r>
          <w:rPr>
            <w:noProof/>
          </w:rPr>
          <w:tab/>
        </w:r>
        <w:r>
          <w:rPr>
            <w:noProof/>
          </w:rPr>
          <w:fldChar w:fldCharType="begin"/>
        </w:r>
        <w:r>
          <w:rPr>
            <w:noProof/>
          </w:rPr>
          <w:instrText xml:space="preserve"> PAGEREF _Toc3145467 \h </w:instrText>
        </w:r>
        <w:r>
          <w:rPr>
            <w:noProof/>
          </w:rPr>
        </w:r>
      </w:ins>
      <w:r>
        <w:rPr>
          <w:noProof/>
        </w:rPr>
        <w:fldChar w:fldCharType="separate"/>
      </w:r>
      <w:ins w:id="1519" w:author="Nicholas Weatherley" w:date="2019-03-10T21:20:00Z">
        <w:r>
          <w:rPr>
            <w:noProof/>
          </w:rPr>
          <w:t>14</w:t>
        </w:r>
        <w:r>
          <w:rPr>
            <w:noProof/>
          </w:rPr>
          <w:fldChar w:fldCharType="end"/>
        </w:r>
      </w:ins>
    </w:p>
    <w:p w14:paraId="012BFE2B" w14:textId="2A41A74E" w:rsidR="005A5DEC" w:rsidRDefault="005A5DEC">
      <w:pPr>
        <w:pStyle w:val="TableofFigures"/>
        <w:tabs>
          <w:tab w:val="right" w:leader="dot" w:pos="9499"/>
        </w:tabs>
        <w:rPr>
          <w:ins w:id="1520" w:author="Nicholas Weatherley" w:date="2019-03-10T21:20:00Z"/>
          <w:rFonts w:asciiTheme="minorHAnsi" w:eastAsiaTheme="minorEastAsia" w:hAnsiTheme="minorHAnsi" w:cstheme="minorBidi"/>
          <w:smallCaps w:val="0"/>
          <w:noProof/>
          <w:sz w:val="24"/>
          <w:szCs w:val="24"/>
        </w:rPr>
      </w:pPr>
      <w:ins w:id="1521" w:author="Nicholas Weatherley" w:date="2019-03-10T21:20:00Z">
        <w:r>
          <w:rPr>
            <w:noProof/>
          </w:rPr>
          <w:t>Table 1.2: Radiological patterns of consistency with usual interstitial pneumonia</w:t>
        </w:r>
        <w:r>
          <w:rPr>
            <w:noProof/>
          </w:rPr>
          <w:tab/>
        </w:r>
        <w:r>
          <w:rPr>
            <w:noProof/>
          </w:rPr>
          <w:fldChar w:fldCharType="begin"/>
        </w:r>
        <w:r>
          <w:rPr>
            <w:noProof/>
          </w:rPr>
          <w:instrText xml:space="preserve"> PAGEREF _Toc3145468 \h </w:instrText>
        </w:r>
        <w:r>
          <w:rPr>
            <w:noProof/>
          </w:rPr>
        </w:r>
      </w:ins>
      <w:r>
        <w:rPr>
          <w:noProof/>
        </w:rPr>
        <w:fldChar w:fldCharType="separate"/>
      </w:r>
      <w:ins w:id="1522" w:author="Nicholas Weatherley" w:date="2019-03-10T21:20:00Z">
        <w:r>
          <w:rPr>
            <w:noProof/>
          </w:rPr>
          <w:t>22</w:t>
        </w:r>
        <w:r>
          <w:rPr>
            <w:noProof/>
          </w:rPr>
          <w:fldChar w:fldCharType="end"/>
        </w:r>
      </w:ins>
    </w:p>
    <w:p w14:paraId="0FC27943" w14:textId="6C0C2EFE" w:rsidR="005A5DEC" w:rsidRDefault="005A5DEC">
      <w:pPr>
        <w:pStyle w:val="TableofFigures"/>
        <w:tabs>
          <w:tab w:val="right" w:leader="dot" w:pos="9499"/>
        </w:tabs>
        <w:rPr>
          <w:ins w:id="1523" w:author="Nicholas Weatherley" w:date="2019-03-10T21:20:00Z"/>
          <w:rFonts w:asciiTheme="minorHAnsi" w:eastAsiaTheme="minorEastAsia" w:hAnsiTheme="minorHAnsi" w:cstheme="minorBidi"/>
          <w:smallCaps w:val="0"/>
          <w:noProof/>
          <w:sz w:val="24"/>
          <w:szCs w:val="24"/>
        </w:rPr>
      </w:pPr>
      <w:ins w:id="1524" w:author="Nicholas Weatherley" w:date="2019-03-10T21:20:00Z">
        <w:r>
          <w:rPr>
            <w:noProof/>
          </w:rPr>
          <w:t xml:space="preserve">Table 1.3: FVC decline and mortality, derived from data in Zappala </w:t>
        </w:r>
        <w:r w:rsidRPr="00DD50C0">
          <w:rPr>
            <w:i/>
            <w:noProof/>
          </w:rPr>
          <w:t>et al</w:t>
        </w:r>
        <w:r>
          <w:rPr>
            <w:noProof/>
          </w:rPr>
          <w:t>.</w:t>
        </w:r>
        <w:r w:rsidRPr="00DD50C0">
          <w:rPr>
            <w:noProof/>
            <w:vertAlign w:val="superscript"/>
          </w:rPr>
          <w:t>112</w:t>
        </w:r>
        <w:r>
          <w:rPr>
            <w:noProof/>
          </w:rPr>
          <w:tab/>
        </w:r>
        <w:r>
          <w:rPr>
            <w:noProof/>
          </w:rPr>
          <w:fldChar w:fldCharType="begin"/>
        </w:r>
        <w:r>
          <w:rPr>
            <w:noProof/>
          </w:rPr>
          <w:instrText xml:space="preserve"> PAGEREF _Toc3145469 \h </w:instrText>
        </w:r>
        <w:r>
          <w:rPr>
            <w:noProof/>
          </w:rPr>
        </w:r>
      </w:ins>
      <w:r>
        <w:rPr>
          <w:noProof/>
        </w:rPr>
        <w:fldChar w:fldCharType="separate"/>
      </w:r>
      <w:ins w:id="1525" w:author="Nicholas Weatherley" w:date="2019-03-10T21:20:00Z">
        <w:r>
          <w:rPr>
            <w:noProof/>
          </w:rPr>
          <w:t>27</w:t>
        </w:r>
        <w:r>
          <w:rPr>
            <w:noProof/>
          </w:rPr>
          <w:fldChar w:fldCharType="end"/>
        </w:r>
      </w:ins>
    </w:p>
    <w:p w14:paraId="32B2B750" w14:textId="41611375" w:rsidR="005A5DEC" w:rsidRDefault="005A5DEC">
      <w:pPr>
        <w:pStyle w:val="TableofFigures"/>
        <w:tabs>
          <w:tab w:val="right" w:leader="dot" w:pos="9499"/>
        </w:tabs>
        <w:rPr>
          <w:ins w:id="1526" w:author="Nicholas Weatherley" w:date="2019-03-10T21:20:00Z"/>
          <w:rFonts w:asciiTheme="minorHAnsi" w:eastAsiaTheme="minorEastAsia" w:hAnsiTheme="minorHAnsi" w:cstheme="minorBidi"/>
          <w:smallCaps w:val="0"/>
          <w:noProof/>
          <w:sz w:val="24"/>
          <w:szCs w:val="24"/>
        </w:rPr>
      </w:pPr>
      <w:ins w:id="1527" w:author="Nicholas Weatherley" w:date="2019-03-10T21:20:00Z">
        <w:r>
          <w:rPr>
            <w:noProof/>
          </w:rPr>
          <w:t>Table 1.4: Biomarker classification</w:t>
        </w:r>
        <w:r>
          <w:rPr>
            <w:noProof/>
          </w:rPr>
          <w:tab/>
        </w:r>
        <w:r>
          <w:rPr>
            <w:noProof/>
          </w:rPr>
          <w:fldChar w:fldCharType="begin"/>
        </w:r>
        <w:r>
          <w:rPr>
            <w:noProof/>
          </w:rPr>
          <w:instrText xml:space="preserve"> PAGEREF _Toc3145470 \h </w:instrText>
        </w:r>
        <w:r>
          <w:rPr>
            <w:noProof/>
          </w:rPr>
        </w:r>
      </w:ins>
      <w:r>
        <w:rPr>
          <w:noProof/>
        </w:rPr>
        <w:fldChar w:fldCharType="separate"/>
      </w:r>
      <w:ins w:id="1528" w:author="Nicholas Weatherley" w:date="2019-03-10T21:20:00Z">
        <w:r>
          <w:rPr>
            <w:noProof/>
          </w:rPr>
          <w:t>38</w:t>
        </w:r>
        <w:r>
          <w:rPr>
            <w:noProof/>
          </w:rPr>
          <w:fldChar w:fldCharType="end"/>
        </w:r>
      </w:ins>
    </w:p>
    <w:p w14:paraId="0D2F5158" w14:textId="69A418A0" w:rsidR="005A5DEC" w:rsidRDefault="005A5DEC">
      <w:pPr>
        <w:pStyle w:val="TableofFigures"/>
        <w:tabs>
          <w:tab w:val="right" w:leader="dot" w:pos="9499"/>
        </w:tabs>
        <w:rPr>
          <w:ins w:id="1529" w:author="Nicholas Weatherley" w:date="2019-03-10T21:20:00Z"/>
          <w:rFonts w:asciiTheme="minorHAnsi" w:eastAsiaTheme="minorEastAsia" w:hAnsiTheme="minorHAnsi" w:cstheme="minorBidi"/>
          <w:smallCaps w:val="0"/>
          <w:noProof/>
          <w:sz w:val="24"/>
          <w:szCs w:val="24"/>
        </w:rPr>
      </w:pPr>
      <w:ins w:id="1530" w:author="Nicholas Weatherley" w:date="2019-03-10T21:20:00Z">
        <w:r>
          <w:rPr>
            <w:noProof/>
          </w:rPr>
          <w:t>Table 1.5: Summary of phase III IPF treatment studies in chronological order.</w:t>
        </w:r>
        <w:r>
          <w:rPr>
            <w:noProof/>
          </w:rPr>
          <w:tab/>
        </w:r>
        <w:r>
          <w:rPr>
            <w:noProof/>
          </w:rPr>
          <w:fldChar w:fldCharType="begin"/>
        </w:r>
        <w:r>
          <w:rPr>
            <w:noProof/>
          </w:rPr>
          <w:instrText xml:space="preserve"> PAGEREF _Toc3145471 \h </w:instrText>
        </w:r>
        <w:r>
          <w:rPr>
            <w:noProof/>
          </w:rPr>
        </w:r>
      </w:ins>
      <w:r>
        <w:rPr>
          <w:noProof/>
        </w:rPr>
        <w:fldChar w:fldCharType="separate"/>
      </w:r>
      <w:ins w:id="1531" w:author="Nicholas Weatherley" w:date="2019-03-10T21:20:00Z">
        <w:r>
          <w:rPr>
            <w:noProof/>
          </w:rPr>
          <w:t>47</w:t>
        </w:r>
        <w:r>
          <w:rPr>
            <w:noProof/>
          </w:rPr>
          <w:fldChar w:fldCharType="end"/>
        </w:r>
      </w:ins>
    </w:p>
    <w:p w14:paraId="13D5D2C3" w14:textId="77777777" w:rsidR="005A5DEC" w:rsidRDefault="005A5DEC">
      <w:pPr>
        <w:pStyle w:val="TableofFigures"/>
        <w:tabs>
          <w:tab w:val="right" w:leader="dot" w:pos="9499"/>
        </w:tabs>
        <w:rPr>
          <w:ins w:id="1532" w:author="Nicholas Weatherley" w:date="2019-03-10T21:20:00Z"/>
          <w:noProof/>
        </w:rPr>
      </w:pPr>
    </w:p>
    <w:p w14:paraId="02BC4C12" w14:textId="1B0E6F70" w:rsidR="005A5DEC" w:rsidRDefault="005A5DEC">
      <w:pPr>
        <w:pStyle w:val="TableofFigures"/>
        <w:tabs>
          <w:tab w:val="right" w:leader="dot" w:pos="9499"/>
        </w:tabs>
        <w:rPr>
          <w:ins w:id="1533" w:author="Nicholas Weatherley" w:date="2019-03-10T21:20:00Z"/>
          <w:rFonts w:asciiTheme="minorHAnsi" w:eastAsiaTheme="minorEastAsia" w:hAnsiTheme="minorHAnsi" w:cstheme="minorBidi"/>
          <w:smallCaps w:val="0"/>
          <w:noProof/>
          <w:sz w:val="24"/>
          <w:szCs w:val="24"/>
        </w:rPr>
      </w:pPr>
      <w:ins w:id="1534" w:author="Nicholas Weatherley" w:date="2019-03-10T21:20:00Z">
        <w:r>
          <w:rPr>
            <w:noProof/>
          </w:rPr>
          <w:t>Chapter 3</w:t>
        </w:r>
        <w:r>
          <w:rPr>
            <w:noProof/>
          </w:rPr>
          <w:tab/>
        </w:r>
        <w:r>
          <w:rPr>
            <w:noProof/>
          </w:rPr>
          <w:fldChar w:fldCharType="begin"/>
        </w:r>
        <w:r>
          <w:rPr>
            <w:noProof/>
          </w:rPr>
          <w:instrText xml:space="preserve"> PAGEREF _Toc3145473 \h </w:instrText>
        </w:r>
        <w:r>
          <w:rPr>
            <w:noProof/>
          </w:rPr>
        </w:r>
      </w:ins>
      <w:r>
        <w:rPr>
          <w:noProof/>
        </w:rPr>
        <w:fldChar w:fldCharType="separate"/>
      </w:r>
      <w:ins w:id="1535" w:author="Nicholas Weatherley" w:date="2019-03-10T21:20:00Z">
        <w:r>
          <w:rPr>
            <w:noProof/>
          </w:rPr>
          <w:t>93</w:t>
        </w:r>
        <w:r>
          <w:rPr>
            <w:noProof/>
          </w:rPr>
          <w:fldChar w:fldCharType="end"/>
        </w:r>
      </w:ins>
    </w:p>
    <w:p w14:paraId="0CBEF3A2" w14:textId="0D30A0B3" w:rsidR="005A5DEC" w:rsidRDefault="005A5DEC">
      <w:pPr>
        <w:pStyle w:val="TableofFigures"/>
        <w:tabs>
          <w:tab w:val="right" w:leader="dot" w:pos="9499"/>
        </w:tabs>
        <w:rPr>
          <w:ins w:id="1536" w:author="Nicholas Weatherley" w:date="2019-03-10T21:20:00Z"/>
          <w:rFonts w:asciiTheme="minorHAnsi" w:eastAsiaTheme="minorEastAsia" w:hAnsiTheme="minorHAnsi" w:cstheme="minorBidi"/>
          <w:smallCaps w:val="0"/>
          <w:noProof/>
          <w:sz w:val="24"/>
          <w:szCs w:val="24"/>
        </w:rPr>
      </w:pPr>
      <w:ins w:id="1537" w:author="Nicholas Weatherley" w:date="2019-03-10T21:20:00Z">
        <w:r>
          <w:rPr>
            <w:noProof/>
          </w:rPr>
          <w:t>Table 3.1: Study visit activities undertaken</w:t>
        </w:r>
        <w:r>
          <w:rPr>
            <w:noProof/>
          </w:rPr>
          <w:tab/>
        </w:r>
        <w:r>
          <w:rPr>
            <w:noProof/>
          </w:rPr>
          <w:fldChar w:fldCharType="begin"/>
        </w:r>
        <w:r>
          <w:rPr>
            <w:noProof/>
          </w:rPr>
          <w:instrText xml:space="preserve"> PAGEREF _Toc3145474 \h </w:instrText>
        </w:r>
        <w:r>
          <w:rPr>
            <w:noProof/>
          </w:rPr>
        </w:r>
      </w:ins>
      <w:r>
        <w:rPr>
          <w:noProof/>
        </w:rPr>
        <w:fldChar w:fldCharType="separate"/>
      </w:r>
      <w:ins w:id="1538" w:author="Nicholas Weatherley" w:date="2019-03-10T21:20:00Z">
        <w:r>
          <w:rPr>
            <w:noProof/>
          </w:rPr>
          <w:t>99</w:t>
        </w:r>
        <w:r>
          <w:rPr>
            <w:noProof/>
          </w:rPr>
          <w:fldChar w:fldCharType="end"/>
        </w:r>
      </w:ins>
    </w:p>
    <w:p w14:paraId="14953DF6" w14:textId="51F92CAB" w:rsidR="005A5DEC" w:rsidRDefault="005A5DEC">
      <w:pPr>
        <w:pStyle w:val="TableofFigures"/>
        <w:tabs>
          <w:tab w:val="right" w:leader="dot" w:pos="9499"/>
        </w:tabs>
        <w:rPr>
          <w:ins w:id="1539" w:author="Nicholas Weatherley" w:date="2019-03-10T21:20:00Z"/>
          <w:rFonts w:asciiTheme="minorHAnsi" w:eastAsiaTheme="minorEastAsia" w:hAnsiTheme="minorHAnsi" w:cstheme="minorBidi"/>
          <w:smallCaps w:val="0"/>
          <w:noProof/>
          <w:sz w:val="24"/>
          <w:szCs w:val="24"/>
        </w:rPr>
      </w:pPr>
      <w:ins w:id="1540" w:author="Nicholas Weatherley" w:date="2019-03-10T21:20:00Z">
        <w:r>
          <w:rPr>
            <w:noProof/>
          </w:rPr>
          <w:t>Table 3.2: Time interval between study visits</w:t>
        </w:r>
        <w:r>
          <w:rPr>
            <w:noProof/>
          </w:rPr>
          <w:tab/>
        </w:r>
        <w:r>
          <w:rPr>
            <w:noProof/>
          </w:rPr>
          <w:fldChar w:fldCharType="begin"/>
        </w:r>
        <w:r>
          <w:rPr>
            <w:noProof/>
          </w:rPr>
          <w:instrText xml:space="preserve"> PAGEREF _Toc3145475 \h </w:instrText>
        </w:r>
        <w:r>
          <w:rPr>
            <w:noProof/>
          </w:rPr>
        </w:r>
      </w:ins>
      <w:r>
        <w:rPr>
          <w:noProof/>
        </w:rPr>
        <w:fldChar w:fldCharType="separate"/>
      </w:r>
      <w:ins w:id="1541" w:author="Nicholas Weatherley" w:date="2019-03-10T21:20:00Z">
        <w:r>
          <w:rPr>
            <w:noProof/>
          </w:rPr>
          <w:t>108</w:t>
        </w:r>
        <w:r>
          <w:rPr>
            <w:noProof/>
          </w:rPr>
          <w:fldChar w:fldCharType="end"/>
        </w:r>
      </w:ins>
    </w:p>
    <w:p w14:paraId="3C76C200" w14:textId="67E8CB5D" w:rsidR="005A5DEC" w:rsidRDefault="005A5DEC">
      <w:pPr>
        <w:pStyle w:val="TableofFigures"/>
        <w:tabs>
          <w:tab w:val="right" w:leader="dot" w:pos="9499"/>
        </w:tabs>
        <w:rPr>
          <w:ins w:id="1542" w:author="Nicholas Weatherley" w:date="2019-03-10T21:20:00Z"/>
          <w:rFonts w:asciiTheme="minorHAnsi" w:eastAsiaTheme="minorEastAsia" w:hAnsiTheme="minorHAnsi" w:cstheme="minorBidi"/>
          <w:smallCaps w:val="0"/>
          <w:noProof/>
          <w:sz w:val="24"/>
          <w:szCs w:val="24"/>
        </w:rPr>
      </w:pPr>
      <w:ins w:id="1543" w:author="Nicholas Weatherley" w:date="2019-03-10T21:20:00Z">
        <w:r>
          <w:rPr>
            <w:noProof/>
          </w:rPr>
          <w:t>Table 3.3: Visit 1 spirometry outcomes</w:t>
        </w:r>
        <w:r>
          <w:rPr>
            <w:noProof/>
          </w:rPr>
          <w:tab/>
        </w:r>
        <w:r>
          <w:rPr>
            <w:noProof/>
          </w:rPr>
          <w:fldChar w:fldCharType="begin"/>
        </w:r>
        <w:r>
          <w:rPr>
            <w:noProof/>
          </w:rPr>
          <w:instrText xml:space="preserve"> PAGEREF _Toc3145476 \h </w:instrText>
        </w:r>
        <w:r>
          <w:rPr>
            <w:noProof/>
          </w:rPr>
        </w:r>
      </w:ins>
      <w:r>
        <w:rPr>
          <w:noProof/>
        </w:rPr>
        <w:fldChar w:fldCharType="separate"/>
      </w:r>
      <w:ins w:id="1544" w:author="Nicholas Weatherley" w:date="2019-03-10T21:20:00Z">
        <w:r>
          <w:rPr>
            <w:noProof/>
          </w:rPr>
          <w:t>110</w:t>
        </w:r>
        <w:r>
          <w:rPr>
            <w:noProof/>
          </w:rPr>
          <w:fldChar w:fldCharType="end"/>
        </w:r>
      </w:ins>
    </w:p>
    <w:p w14:paraId="32FD5B12" w14:textId="06A9A92D" w:rsidR="005A5DEC" w:rsidRDefault="005A5DEC">
      <w:pPr>
        <w:pStyle w:val="TableofFigures"/>
        <w:tabs>
          <w:tab w:val="right" w:leader="dot" w:pos="9499"/>
        </w:tabs>
        <w:rPr>
          <w:ins w:id="1545" w:author="Nicholas Weatherley" w:date="2019-03-10T21:20:00Z"/>
          <w:rFonts w:asciiTheme="minorHAnsi" w:eastAsiaTheme="minorEastAsia" w:hAnsiTheme="minorHAnsi" w:cstheme="minorBidi"/>
          <w:smallCaps w:val="0"/>
          <w:noProof/>
          <w:sz w:val="24"/>
          <w:szCs w:val="24"/>
        </w:rPr>
      </w:pPr>
      <w:ins w:id="1546" w:author="Nicholas Weatherley" w:date="2019-03-10T21:20:00Z">
        <w:r>
          <w:rPr>
            <w:noProof/>
          </w:rPr>
          <w:t>Table 3.4: Visit 2 spirometry results summary</w:t>
        </w:r>
        <w:r>
          <w:rPr>
            <w:noProof/>
          </w:rPr>
          <w:tab/>
        </w:r>
        <w:r>
          <w:rPr>
            <w:noProof/>
          </w:rPr>
          <w:fldChar w:fldCharType="begin"/>
        </w:r>
        <w:r>
          <w:rPr>
            <w:noProof/>
          </w:rPr>
          <w:instrText xml:space="preserve"> PAGEREF _Toc3145477 \h </w:instrText>
        </w:r>
        <w:r>
          <w:rPr>
            <w:noProof/>
          </w:rPr>
        </w:r>
      </w:ins>
      <w:r>
        <w:rPr>
          <w:noProof/>
        </w:rPr>
        <w:fldChar w:fldCharType="separate"/>
      </w:r>
      <w:ins w:id="1547" w:author="Nicholas Weatherley" w:date="2019-03-10T21:20:00Z">
        <w:r>
          <w:rPr>
            <w:noProof/>
          </w:rPr>
          <w:t>111</w:t>
        </w:r>
        <w:r>
          <w:rPr>
            <w:noProof/>
          </w:rPr>
          <w:fldChar w:fldCharType="end"/>
        </w:r>
      </w:ins>
    </w:p>
    <w:p w14:paraId="3C9B9443" w14:textId="006973DE" w:rsidR="005A5DEC" w:rsidRDefault="005A5DEC">
      <w:pPr>
        <w:pStyle w:val="TableofFigures"/>
        <w:tabs>
          <w:tab w:val="right" w:leader="dot" w:pos="9499"/>
        </w:tabs>
        <w:rPr>
          <w:ins w:id="1548" w:author="Nicholas Weatherley" w:date="2019-03-10T21:20:00Z"/>
          <w:rFonts w:asciiTheme="minorHAnsi" w:eastAsiaTheme="minorEastAsia" w:hAnsiTheme="minorHAnsi" w:cstheme="minorBidi"/>
          <w:smallCaps w:val="0"/>
          <w:noProof/>
          <w:sz w:val="24"/>
          <w:szCs w:val="24"/>
        </w:rPr>
      </w:pPr>
      <w:ins w:id="1549" w:author="Nicholas Weatherley" w:date="2019-03-10T21:20:00Z">
        <w:r>
          <w:rPr>
            <w:noProof/>
          </w:rPr>
          <w:t>Table 3.5: Visit 3 spirometry results summary</w:t>
        </w:r>
        <w:r>
          <w:rPr>
            <w:noProof/>
          </w:rPr>
          <w:tab/>
        </w:r>
        <w:r>
          <w:rPr>
            <w:noProof/>
          </w:rPr>
          <w:fldChar w:fldCharType="begin"/>
        </w:r>
        <w:r>
          <w:rPr>
            <w:noProof/>
          </w:rPr>
          <w:instrText xml:space="preserve"> PAGEREF _Toc3145478 \h </w:instrText>
        </w:r>
        <w:r>
          <w:rPr>
            <w:noProof/>
          </w:rPr>
        </w:r>
      </w:ins>
      <w:r>
        <w:rPr>
          <w:noProof/>
        </w:rPr>
        <w:fldChar w:fldCharType="separate"/>
      </w:r>
      <w:ins w:id="1550" w:author="Nicholas Weatherley" w:date="2019-03-10T21:20:00Z">
        <w:r>
          <w:rPr>
            <w:noProof/>
          </w:rPr>
          <w:t>112</w:t>
        </w:r>
        <w:r>
          <w:rPr>
            <w:noProof/>
          </w:rPr>
          <w:fldChar w:fldCharType="end"/>
        </w:r>
      </w:ins>
    </w:p>
    <w:p w14:paraId="37939632" w14:textId="5B25E3E4" w:rsidR="005A5DEC" w:rsidRDefault="005A5DEC">
      <w:pPr>
        <w:pStyle w:val="TableofFigures"/>
        <w:tabs>
          <w:tab w:val="right" w:leader="dot" w:pos="9499"/>
        </w:tabs>
        <w:rPr>
          <w:ins w:id="1551" w:author="Nicholas Weatherley" w:date="2019-03-10T21:20:00Z"/>
          <w:rFonts w:asciiTheme="minorHAnsi" w:eastAsiaTheme="minorEastAsia" w:hAnsiTheme="minorHAnsi" w:cstheme="minorBidi"/>
          <w:smallCaps w:val="0"/>
          <w:noProof/>
          <w:sz w:val="24"/>
          <w:szCs w:val="24"/>
        </w:rPr>
      </w:pPr>
      <w:ins w:id="1552" w:author="Nicholas Weatherley" w:date="2019-03-10T21:20:00Z">
        <w:r>
          <w:rPr>
            <w:noProof/>
          </w:rPr>
          <w:t>Table 3.6: Visit 1 carbon monoxide gas transfer outcomes</w:t>
        </w:r>
        <w:r>
          <w:rPr>
            <w:noProof/>
          </w:rPr>
          <w:tab/>
        </w:r>
        <w:r>
          <w:rPr>
            <w:noProof/>
          </w:rPr>
          <w:fldChar w:fldCharType="begin"/>
        </w:r>
        <w:r>
          <w:rPr>
            <w:noProof/>
          </w:rPr>
          <w:instrText xml:space="preserve"> PAGEREF _Toc3145479 \h </w:instrText>
        </w:r>
        <w:r>
          <w:rPr>
            <w:noProof/>
          </w:rPr>
        </w:r>
      </w:ins>
      <w:r>
        <w:rPr>
          <w:noProof/>
        </w:rPr>
        <w:fldChar w:fldCharType="separate"/>
      </w:r>
      <w:ins w:id="1553" w:author="Nicholas Weatherley" w:date="2019-03-10T21:20:00Z">
        <w:r>
          <w:rPr>
            <w:noProof/>
          </w:rPr>
          <w:t>113</w:t>
        </w:r>
        <w:r>
          <w:rPr>
            <w:noProof/>
          </w:rPr>
          <w:fldChar w:fldCharType="end"/>
        </w:r>
      </w:ins>
    </w:p>
    <w:p w14:paraId="33F5DD6C" w14:textId="1767A1AB" w:rsidR="005A5DEC" w:rsidRDefault="005A5DEC">
      <w:pPr>
        <w:pStyle w:val="TableofFigures"/>
        <w:tabs>
          <w:tab w:val="right" w:leader="dot" w:pos="9499"/>
        </w:tabs>
        <w:rPr>
          <w:ins w:id="1554" w:author="Nicholas Weatherley" w:date="2019-03-10T21:20:00Z"/>
          <w:rFonts w:asciiTheme="minorHAnsi" w:eastAsiaTheme="minorEastAsia" w:hAnsiTheme="minorHAnsi" w:cstheme="minorBidi"/>
          <w:smallCaps w:val="0"/>
          <w:noProof/>
          <w:sz w:val="24"/>
          <w:szCs w:val="24"/>
        </w:rPr>
      </w:pPr>
      <w:ins w:id="1555" w:author="Nicholas Weatherley" w:date="2019-03-10T21:20:00Z">
        <w:r>
          <w:rPr>
            <w:noProof/>
          </w:rPr>
          <w:t>Table 3.7: Visit 2 carbon monoxide gas transfer factor results summary</w:t>
        </w:r>
        <w:r>
          <w:rPr>
            <w:noProof/>
          </w:rPr>
          <w:tab/>
        </w:r>
        <w:r>
          <w:rPr>
            <w:noProof/>
          </w:rPr>
          <w:fldChar w:fldCharType="begin"/>
        </w:r>
        <w:r>
          <w:rPr>
            <w:noProof/>
          </w:rPr>
          <w:instrText xml:space="preserve"> PAGEREF _Toc3145480 \h </w:instrText>
        </w:r>
        <w:r>
          <w:rPr>
            <w:noProof/>
          </w:rPr>
        </w:r>
      </w:ins>
      <w:r>
        <w:rPr>
          <w:noProof/>
        </w:rPr>
        <w:fldChar w:fldCharType="separate"/>
      </w:r>
      <w:ins w:id="1556" w:author="Nicholas Weatherley" w:date="2019-03-10T21:20:00Z">
        <w:r>
          <w:rPr>
            <w:noProof/>
          </w:rPr>
          <w:t>114</w:t>
        </w:r>
        <w:r>
          <w:rPr>
            <w:noProof/>
          </w:rPr>
          <w:fldChar w:fldCharType="end"/>
        </w:r>
      </w:ins>
    </w:p>
    <w:p w14:paraId="7A3C493B" w14:textId="3585A3B0" w:rsidR="005A5DEC" w:rsidRDefault="005A5DEC">
      <w:pPr>
        <w:pStyle w:val="TableofFigures"/>
        <w:tabs>
          <w:tab w:val="right" w:leader="dot" w:pos="9499"/>
        </w:tabs>
        <w:rPr>
          <w:ins w:id="1557" w:author="Nicholas Weatherley" w:date="2019-03-10T21:20:00Z"/>
          <w:rFonts w:asciiTheme="minorHAnsi" w:eastAsiaTheme="minorEastAsia" w:hAnsiTheme="minorHAnsi" w:cstheme="minorBidi"/>
          <w:smallCaps w:val="0"/>
          <w:noProof/>
          <w:sz w:val="24"/>
          <w:szCs w:val="24"/>
        </w:rPr>
      </w:pPr>
      <w:ins w:id="1558" w:author="Nicholas Weatherley" w:date="2019-03-10T21:20:00Z">
        <w:r>
          <w:rPr>
            <w:noProof/>
          </w:rPr>
          <w:t>Table 3.8 Visit 2 carbon monoxide gas coefficient results summary</w:t>
        </w:r>
        <w:r>
          <w:rPr>
            <w:noProof/>
          </w:rPr>
          <w:tab/>
        </w:r>
        <w:r>
          <w:rPr>
            <w:noProof/>
          </w:rPr>
          <w:fldChar w:fldCharType="begin"/>
        </w:r>
        <w:r>
          <w:rPr>
            <w:noProof/>
          </w:rPr>
          <w:instrText xml:space="preserve"> PAGEREF _Toc3145481 \h </w:instrText>
        </w:r>
        <w:r>
          <w:rPr>
            <w:noProof/>
          </w:rPr>
        </w:r>
      </w:ins>
      <w:r>
        <w:rPr>
          <w:noProof/>
        </w:rPr>
        <w:fldChar w:fldCharType="separate"/>
      </w:r>
      <w:ins w:id="1559" w:author="Nicholas Weatherley" w:date="2019-03-10T21:20:00Z">
        <w:r>
          <w:rPr>
            <w:noProof/>
          </w:rPr>
          <w:t>114</w:t>
        </w:r>
        <w:r>
          <w:rPr>
            <w:noProof/>
          </w:rPr>
          <w:fldChar w:fldCharType="end"/>
        </w:r>
      </w:ins>
    </w:p>
    <w:p w14:paraId="75D243D5" w14:textId="1F461EF1" w:rsidR="005A5DEC" w:rsidRDefault="005A5DEC">
      <w:pPr>
        <w:pStyle w:val="TableofFigures"/>
        <w:tabs>
          <w:tab w:val="right" w:leader="dot" w:pos="9499"/>
        </w:tabs>
        <w:rPr>
          <w:ins w:id="1560" w:author="Nicholas Weatherley" w:date="2019-03-10T21:20:00Z"/>
          <w:rFonts w:asciiTheme="minorHAnsi" w:eastAsiaTheme="minorEastAsia" w:hAnsiTheme="minorHAnsi" w:cstheme="minorBidi"/>
          <w:smallCaps w:val="0"/>
          <w:noProof/>
          <w:sz w:val="24"/>
          <w:szCs w:val="24"/>
        </w:rPr>
      </w:pPr>
      <w:ins w:id="1561" w:author="Nicholas Weatherley" w:date="2019-03-10T21:20:00Z">
        <w:r>
          <w:rPr>
            <w:noProof/>
          </w:rPr>
          <w:t>Table 3.9: Visit 3 carbon monoxide gas transfer factor results summary</w:t>
        </w:r>
        <w:r>
          <w:rPr>
            <w:noProof/>
          </w:rPr>
          <w:tab/>
        </w:r>
        <w:r>
          <w:rPr>
            <w:noProof/>
          </w:rPr>
          <w:fldChar w:fldCharType="begin"/>
        </w:r>
        <w:r>
          <w:rPr>
            <w:noProof/>
          </w:rPr>
          <w:instrText xml:space="preserve"> PAGEREF _Toc3145482 \h </w:instrText>
        </w:r>
        <w:r>
          <w:rPr>
            <w:noProof/>
          </w:rPr>
        </w:r>
      </w:ins>
      <w:r>
        <w:rPr>
          <w:noProof/>
        </w:rPr>
        <w:fldChar w:fldCharType="separate"/>
      </w:r>
      <w:ins w:id="1562" w:author="Nicholas Weatherley" w:date="2019-03-10T21:20:00Z">
        <w:r>
          <w:rPr>
            <w:noProof/>
          </w:rPr>
          <w:t>115</w:t>
        </w:r>
        <w:r>
          <w:rPr>
            <w:noProof/>
          </w:rPr>
          <w:fldChar w:fldCharType="end"/>
        </w:r>
      </w:ins>
    </w:p>
    <w:p w14:paraId="1E8135B2" w14:textId="662C2D79" w:rsidR="005A5DEC" w:rsidRDefault="005A5DEC">
      <w:pPr>
        <w:pStyle w:val="TableofFigures"/>
        <w:tabs>
          <w:tab w:val="right" w:leader="dot" w:pos="9499"/>
        </w:tabs>
        <w:rPr>
          <w:ins w:id="1563" w:author="Nicholas Weatherley" w:date="2019-03-10T21:20:00Z"/>
          <w:rFonts w:asciiTheme="minorHAnsi" w:eastAsiaTheme="minorEastAsia" w:hAnsiTheme="minorHAnsi" w:cstheme="minorBidi"/>
          <w:smallCaps w:val="0"/>
          <w:noProof/>
          <w:sz w:val="24"/>
          <w:szCs w:val="24"/>
        </w:rPr>
      </w:pPr>
      <w:ins w:id="1564" w:author="Nicholas Weatherley" w:date="2019-03-10T21:20:00Z">
        <w:r>
          <w:rPr>
            <w:noProof/>
          </w:rPr>
          <w:t>Table 3.10: Visit 3 carbon monoxide gas transfer coefficient results summary</w:t>
        </w:r>
        <w:r>
          <w:rPr>
            <w:noProof/>
          </w:rPr>
          <w:tab/>
        </w:r>
        <w:r>
          <w:rPr>
            <w:noProof/>
          </w:rPr>
          <w:fldChar w:fldCharType="begin"/>
        </w:r>
        <w:r>
          <w:rPr>
            <w:noProof/>
          </w:rPr>
          <w:instrText xml:space="preserve"> PAGEREF _Toc3145483 \h </w:instrText>
        </w:r>
        <w:r>
          <w:rPr>
            <w:noProof/>
          </w:rPr>
        </w:r>
      </w:ins>
      <w:r>
        <w:rPr>
          <w:noProof/>
        </w:rPr>
        <w:fldChar w:fldCharType="separate"/>
      </w:r>
      <w:ins w:id="1565" w:author="Nicholas Weatherley" w:date="2019-03-10T21:20:00Z">
        <w:r>
          <w:rPr>
            <w:noProof/>
          </w:rPr>
          <w:t>116</w:t>
        </w:r>
        <w:r>
          <w:rPr>
            <w:noProof/>
          </w:rPr>
          <w:fldChar w:fldCharType="end"/>
        </w:r>
      </w:ins>
    </w:p>
    <w:p w14:paraId="5DF5B61E" w14:textId="59943F5C" w:rsidR="005A5DEC" w:rsidRDefault="005A5DEC">
      <w:pPr>
        <w:pStyle w:val="TableofFigures"/>
        <w:tabs>
          <w:tab w:val="right" w:leader="dot" w:pos="9499"/>
        </w:tabs>
        <w:rPr>
          <w:ins w:id="1566" w:author="Nicholas Weatherley" w:date="2019-03-10T21:20:00Z"/>
          <w:rFonts w:asciiTheme="minorHAnsi" w:eastAsiaTheme="minorEastAsia" w:hAnsiTheme="minorHAnsi" w:cstheme="minorBidi"/>
          <w:smallCaps w:val="0"/>
          <w:noProof/>
          <w:sz w:val="24"/>
          <w:szCs w:val="24"/>
        </w:rPr>
      </w:pPr>
      <w:ins w:id="1567" w:author="Nicholas Weatherley" w:date="2019-03-10T21:20:00Z">
        <w:r>
          <w:rPr>
            <w:noProof/>
          </w:rPr>
          <w:t>Table 3.11: Visit 1 incremental shuttle walk test outcome summary</w:t>
        </w:r>
        <w:r>
          <w:rPr>
            <w:noProof/>
          </w:rPr>
          <w:tab/>
        </w:r>
        <w:r>
          <w:rPr>
            <w:noProof/>
          </w:rPr>
          <w:fldChar w:fldCharType="begin"/>
        </w:r>
        <w:r>
          <w:rPr>
            <w:noProof/>
          </w:rPr>
          <w:instrText xml:space="preserve"> PAGEREF _Toc3145484 \h </w:instrText>
        </w:r>
        <w:r>
          <w:rPr>
            <w:noProof/>
          </w:rPr>
        </w:r>
      </w:ins>
      <w:r>
        <w:rPr>
          <w:noProof/>
        </w:rPr>
        <w:fldChar w:fldCharType="separate"/>
      </w:r>
      <w:ins w:id="1568" w:author="Nicholas Weatherley" w:date="2019-03-10T21:20:00Z">
        <w:r>
          <w:rPr>
            <w:noProof/>
          </w:rPr>
          <w:t>120</w:t>
        </w:r>
        <w:r>
          <w:rPr>
            <w:noProof/>
          </w:rPr>
          <w:fldChar w:fldCharType="end"/>
        </w:r>
      </w:ins>
    </w:p>
    <w:p w14:paraId="36588F8A" w14:textId="0D8946E5" w:rsidR="005A5DEC" w:rsidRDefault="005A5DEC">
      <w:pPr>
        <w:pStyle w:val="TableofFigures"/>
        <w:tabs>
          <w:tab w:val="right" w:leader="dot" w:pos="9499"/>
        </w:tabs>
        <w:rPr>
          <w:ins w:id="1569" w:author="Nicholas Weatherley" w:date="2019-03-10T21:20:00Z"/>
          <w:rFonts w:asciiTheme="minorHAnsi" w:eastAsiaTheme="minorEastAsia" w:hAnsiTheme="minorHAnsi" w:cstheme="minorBidi"/>
          <w:smallCaps w:val="0"/>
          <w:noProof/>
          <w:sz w:val="24"/>
          <w:szCs w:val="24"/>
        </w:rPr>
      </w:pPr>
      <w:ins w:id="1570" w:author="Nicholas Weatherley" w:date="2019-03-10T21:20:00Z">
        <w:r>
          <w:rPr>
            <w:noProof/>
          </w:rPr>
          <w:t>Table 3.12: Visit 2 incremental shuttle walk test outcome summary</w:t>
        </w:r>
        <w:r>
          <w:rPr>
            <w:noProof/>
          </w:rPr>
          <w:tab/>
        </w:r>
        <w:r>
          <w:rPr>
            <w:noProof/>
          </w:rPr>
          <w:fldChar w:fldCharType="begin"/>
        </w:r>
        <w:r>
          <w:rPr>
            <w:noProof/>
          </w:rPr>
          <w:instrText xml:space="preserve"> PAGEREF _Toc3145485 \h </w:instrText>
        </w:r>
        <w:r>
          <w:rPr>
            <w:noProof/>
          </w:rPr>
        </w:r>
      </w:ins>
      <w:r>
        <w:rPr>
          <w:noProof/>
        </w:rPr>
        <w:fldChar w:fldCharType="separate"/>
      </w:r>
      <w:ins w:id="1571" w:author="Nicholas Weatherley" w:date="2019-03-10T21:20:00Z">
        <w:r>
          <w:rPr>
            <w:noProof/>
          </w:rPr>
          <w:t>121</w:t>
        </w:r>
        <w:r>
          <w:rPr>
            <w:noProof/>
          </w:rPr>
          <w:fldChar w:fldCharType="end"/>
        </w:r>
      </w:ins>
    </w:p>
    <w:p w14:paraId="7E877786" w14:textId="6776291D" w:rsidR="005A5DEC" w:rsidRDefault="005A5DEC">
      <w:pPr>
        <w:pStyle w:val="TableofFigures"/>
        <w:tabs>
          <w:tab w:val="right" w:leader="dot" w:pos="9499"/>
        </w:tabs>
        <w:rPr>
          <w:ins w:id="1572" w:author="Nicholas Weatherley" w:date="2019-03-10T21:20:00Z"/>
          <w:rFonts w:asciiTheme="minorHAnsi" w:eastAsiaTheme="minorEastAsia" w:hAnsiTheme="minorHAnsi" w:cstheme="minorBidi"/>
          <w:smallCaps w:val="0"/>
          <w:noProof/>
          <w:sz w:val="24"/>
          <w:szCs w:val="24"/>
        </w:rPr>
      </w:pPr>
      <w:ins w:id="1573" w:author="Nicholas Weatherley" w:date="2019-03-10T21:20:00Z">
        <w:r>
          <w:rPr>
            <w:noProof/>
          </w:rPr>
          <w:t>Table 3.13: : Visit 3 incremental shuttle walk test outcome summary</w:t>
        </w:r>
        <w:r>
          <w:rPr>
            <w:noProof/>
          </w:rPr>
          <w:tab/>
        </w:r>
        <w:r>
          <w:rPr>
            <w:noProof/>
          </w:rPr>
          <w:fldChar w:fldCharType="begin"/>
        </w:r>
        <w:r>
          <w:rPr>
            <w:noProof/>
          </w:rPr>
          <w:instrText xml:space="preserve"> PAGEREF _Toc3145486 \h </w:instrText>
        </w:r>
        <w:r>
          <w:rPr>
            <w:noProof/>
          </w:rPr>
        </w:r>
      </w:ins>
      <w:r>
        <w:rPr>
          <w:noProof/>
        </w:rPr>
        <w:fldChar w:fldCharType="separate"/>
      </w:r>
      <w:ins w:id="1574" w:author="Nicholas Weatherley" w:date="2019-03-10T21:20:00Z">
        <w:r>
          <w:rPr>
            <w:noProof/>
          </w:rPr>
          <w:t>122</w:t>
        </w:r>
        <w:r>
          <w:rPr>
            <w:noProof/>
          </w:rPr>
          <w:fldChar w:fldCharType="end"/>
        </w:r>
      </w:ins>
    </w:p>
    <w:p w14:paraId="2E013A14" w14:textId="2118E322" w:rsidR="005A5DEC" w:rsidRDefault="005A5DEC">
      <w:pPr>
        <w:pStyle w:val="TableofFigures"/>
        <w:tabs>
          <w:tab w:val="right" w:leader="dot" w:pos="9499"/>
        </w:tabs>
        <w:rPr>
          <w:ins w:id="1575" w:author="Nicholas Weatherley" w:date="2019-03-10T21:20:00Z"/>
          <w:rFonts w:asciiTheme="minorHAnsi" w:eastAsiaTheme="minorEastAsia" w:hAnsiTheme="minorHAnsi" w:cstheme="minorBidi"/>
          <w:smallCaps w:val="0"/>
          <w:noProof/>
          <w:sz w:val="24"/>
          <w:szCs w:val="24"/>
        </w:rPr>
      </w:pPr>
      <w:ins w:id="1576" w:author="Nicholas Weatherley" w:date="2019-03-10T21:20:00Z">
        <w:r>
          <w:rPr>
            <w:noProof/>
          </w:rPr>
          <w:t>Table 3.14: Summary of pulmonary function and exercise data correlations</w:t>
        </w:r>
        <w:r>
          <w:rPr>
            <w:noProof/>
          </w:rPr>
          <w:tab/>
        </w:r>
        <w:r>
          <w:rPr>
            <w:noProof/>
          </w:rPr>
          <w:fldChar w:fldCharType="begin"/>
        </w:r>
        <w:r>
          <w:rPr>
            <w:noProof/>
          </w:rPr>
          <w:instrText xml:space="preserve"> PAGEREF _Toc3145487 \h </w:instrText>
        </w:r>
        <w:r>
          <w:rPr>
            <w:noProof/>
          </w:rPr>
        </w:r>
      </w:ins>
      <w:r>
        <w:rPr>
          <w:noProof/>
        </w:rPr>
        <w:fldChar w:fldCharType="separate"/>
      </w:r>
      <w:ins w:id="1577" w:author="Nicholas Weatherley" w:date="2019-03-10T21:20:00Z">
        <w:r>
          <w:rPr>
            <w:noProof/>
          </w:rPr>
          <w:t>123</w:t>
        </w:r>
        <w:r>
          <w:rPr>
            <w:noProof/>
          </w:rPr>
          <w:fldChar w:fldCharType="end"/>
        </w:r>
      </w:ins>
    </w:p>
    <w:p w14:paraId="001DE869" w14:textId="1CE02FAB" w:rsidR="005A5DEC" w:rsidRDefault="005A5DEC">
      <w:pPr>
        <w:pStyle w:val="TableofFigures"/>
        <w:tabs>
          <w:tab w:val="right" w:leader="dot" w:pos="9499"/>
        </w:tabs>
        <w:rPr>
          <w:ins w:id="1578" w:author="Nicholas Weatherley" w:date="2019-03-10T21:20:00Z"/>
          <w:rFonts w:asciiTheme="minorHAnsi" w:eastAsiaTheme="minorEastAsia" w:hAnsiTheme="minorHAnsi" w:cstheme="minorBidi"/>
          <w:smallCaps w:val="0"/>
          <w:noProof/>
          <w:sz w:val="24"/>
          <w:szCs w:val="24"/>
        </w:rPr>
      </w:pPr>
      <w:ins w:id="1579" w:author="Nicholas Weatherley" w:date="2019-03-10T21:20:00Z">
        <w:r>
          <w:rPr>
            <w:noProof/>
          </w:rPr>
          <w:t>Table 3.15: Summary Quantitative CT parenchyma metrics</w:t>
        </w:r>
        <w:r>
          <w:rPr>
            <w:noProof/>
          </w:rPr>
          <w:tab/>
        </w:r>
        <w:r>
          <w:rPr>
            <w:noProof/>
          </w:rPr>
          <w:fldChar w:fldCharType="begin"/>
        </w:r>
        <w:r>
          <w:rPr>
            <w:noProof/>
          </w:rPr>
          <w:instrText xml:space="preserve"> PAGEREF _Toc3145488 \h </w:instrText>
        </w:r>
        <w:r>
          <w:rPr>
            <w:noProof/>
          </w:rPr>
        </w:r>
      </w:ins>
      <w:r>
        <w:rPr>
          <w:noProof/>
        </w:rPr>
        <w:fldChar w:fldCharType="separate"/>
      </w:r>
      <w:ins w:id="1580" w:author="Nicholas Weatherley" w:date="2019-03-10T21:20:00Z">
        <w:r>
          <w:rPr>
            <w:noProof/>
          </w:rPr>
          <w:t>126</w:t>
        </w:r>
        <w:r>
          <w:rPr>
            <w:noProof/>
          </w:rPr>
          <w:fldChar w:fldCharType="end"/>
        </w:r>
      </w:ins>
    </w:p>
    <w:p w14:paraId="1669C124" w14:textId="4C8BA299" w:rsidR="005A5DEC" w:rsidRDefault="005A5DEC">
      <w:pPr>
        <w:pStyle w:val="TableofFigures"/>
        <w:tabs>
          <w:tab w:val="right" w:leader="dot" w:pos="9499"/>
        </w:tabs>
        <w:rPr>
          <w:ins w:id="1581" w:author="Nicholas Weatherley" w:date="2019-03-10T21:20:00Z"/>
          <w:rFonts w:asciiTheme="minorHAnsi" w:eastAsiaTheme="minorEastAsia" w:hAnsiTheme="minorHAnsi" w:cstheme="minorBidi"/>
          <w:smallCaps w:val="0"/>
          <w:noProof/>
          <w:sz w:val="24"/>
          <w:szCs w:val="24"/>
        </w:rPr>
      </w:pPr>
      <w:ins w:id="1582" w:author="Nicholas Weatherley" w:date="2019-03-10T21:20:00Z">
        <w:r>
          <w:rPr>
            <w:noProof/>
          </w:rPr>
          <w:t>Table 3.16: Summary Quantitative CT vessel metrics</w:t>
        </w:r>
        <w:r>
          <w:rPr>
            <w:noProof/>
          </w:rPr>
          <w:tab/>
        </w:r>
        <w:r>
          <w:rPr>
            <w:noProof/>
          </w:rPr>
          <w:fldChar w:fldCharType="begin"/>
        </w:r>
        <w:r>
          <w:rPr>
            <w:noProof/>
          </w:rPr>
          <w:instrText xml:space="preserve"> PAGEREF _Toc3145489 \h </w:instrText>
        </w:r>
        <w:r>
          <w:rPr>
            <w:noProof/>
          </w:rPr>
        </w:r>
      </w:ins>
      <w:r>
        <w:rPr>
          <w:noProof/>
        </w:rPr>
        <w:fldChar w:fldCharType="separate"/>
      </w:r>
      <w:ins w:id="1583" w:author="Nicholas Weatherley" w:date="2019-03-10T21:20:00Z">
        <w:r>
          <w:rPr>
            <w:noProof/>
          </w:rPr>
          <w:t>126</w:t>
        </w:r>
        <w:r>
          <w:rPr>
            <w:noProof/>
          </w:rPr>
          <w:fldChar w:fldCharType="end"/>
        </w:r>
      </w:ins>
    </w:p>
    <w:p w14:paraId="72233002" w14:textId="05A8C69B" w:rsidR="005A5DEC" w:rsidRDefault="005A5DEC">
      <w:pPr>
        <w:pStyle w:val="TableofFigures"/>
        <w:tabs>
          <w:tab w:val="right" w:leader="dot" w:pos="9499"/>
        </w:tabs>
        <w:rPr>
          <w:ins w:id="1584" w:author="Nicholas Weatherley" w:date="2019-03-10T21:20:00Z"/>
          <w:rFonts w:asciiTheme="minorHAnsi" w:eastAsiaTheme="minorEastAsia" w:hAnsiTheme="minorHAnsi" w:cstheme="minorBidi"/>
          <w:smallCaps w:val="0"/>
          <w:noProof/>
          <w:sz w:val="24"/>
          <w:szCs w:val="24"/>
        </w:rPr>
      </w:pPr>
      <w:ins w:id="1585" w:author="Nicholas Weatherley" w:date="2019-03-10T21:20:00Z">
        <w:r>
          <w:rPr>
            <w:noProof/>
          </w:rPr>
          <w:t>Table 3.17: Spearman’s Coefficient correlations with quantitative parenchymal CT metrics and PFTs</w:t>
        </w:r>
        <w:r>
          <w:rPr>
            <w:noProof/>
          </w:rPr>
          <w:tab/>
        </w:r>
        <w:r>
          <w:rPr>
            <w:noProof/>
          </w:rPr>
          <w:fldChar w:fldCharType="begin"/>
        </w:r>
        <w:r>
          <w:rPr>
            <w:noProof/>
          </w:rPr>
          <w:instrText xml:space="preserve"> PAGEREF _Toc3145490 \h </w:instrText>
        </w:r>
        <w:r>
          <w:rPr>
            <w:noProof/>
          </w:rPr>
        </w:r>
      </w:ins>
      <w:r>
        <w:rPr>
          <w:noProof/>
        </w:rPr>
        <w:fldChar w:fldCharType="separate"/>
      </w:r>
      <w:ins w:id="1586" w:author="Nicholas Weatherley" w:date="2019-03-10T21:20:00Z">
        <w:r>
          <w:rPr>
            <w:noProof/>
          </w:rPr>
          <w:t>127</w:t>
        </w:r>
        <w:r>
          <w:rPr>
            <w:noProof/>
          </w:rPr>
          <w:fldChar w:fldCharType="end"/>
        </w:r>
      </w:ins>
    </w:p>
    <w:p w14:paraId="4AF5B232" w14:textId="18739543" w:rsidR="005A5DEC" w:rsidRDefault="005A5DEC">
      <w:pPr>
        <w:pStyle w:val="TableofFigures"/>
        <w:tabs>
          <w:tab w:val="right" w:leader="dot" w:pos="9499"/>
        </w:tabs>
        <w:rPr>
          <w:ins w:id="1587" w:author="Nicholas Weatherley" w:date="2019-03-10T21:20:00Z"/>
          <w:rFonts w:asciiTheme="minorHAnsi" w:eastAsiaTheme="minorEastAsia" w:hAnsiTheme="minorHAnsi" w:cstheme="minorBidi"/>
          <w:smallCaps w:val="0"/>
          <w:noProof/>
          <w:sz w:val="24"/>
          <w:szCs w:val="24"/>
        </w:rPr>
      </w:pPr>
      <w:ins w:id="1588" w:author="Nicholas Weatherley" w:date="2019-03-10T21:20:00Z">
        <w:r>
          <w:rPr>
            <w:noProof/>
          </w:rPr>
          <w:t>Table 3.18: Spearman’s Coefficient correlations with quantitative vessel CT metrics and PFTs</w:t>
        </w:r>
        <w:r>
          <w:rPr>
            <w:noProof/>
          </w:rPr>
          <w:tab/>
        </w:r>
        <w:r>
          <w:rPr>
            <w:noProof/>
          </w:rPr>
          <w:fldChar w:fldCharType="begin"/>
        </w:r>
        <w:r>
          <w:rPr>
            <w:noProof/>
          </w:rPr>
          <w:instrText xml:space="preserve"> PAGEREF _Toc3145491 \h </w:instrText>
        </w:r>
        <w:r>
          <w:rPr>
            <w:noProof/>
          </w:rPr>
        </w:r>
      </w:ins>
      <w:r>
        <w:rPr>
          <w:noProof/>
        </w:rPr>
        <w:fldChar w:fldCharType="separate"/>
      </w:r>
      <w:ins w:id="1589" w:author="Nicholas Weatherley" w:date="2019-03-10T21:20:00Z">
        <w:r>
          <w:rPr>
            <w:noProof/>
          </w:rPr>
          <w:t>128</w:t>
        </w:r>
        <w:r>
          <w:rPr>
            <w:noProof/>
          </w:rPr>
          <w:fldChar w:fldCharType="end"/>
        </w:r>
      </w:ins>
    </w:p>
    <w:p w14:paraId="4EC202C0" w14:textId="028343C1" w:rsidR="005A5DEC" w:rsidRDefault="005A5DEC">
      <w:pPr>
        <w:pStyle w:val="TableofFigures"/>
        <w:tabs>
          <w:tab w:val="right" w:leader="dot" w:pos="9499"/>
        </w:tabs>
        <w:rPr>
          <w:ins w:id="1590" w:author="Nicholas Weatherley" w:date="2019-03-10T21:20:00Z"/>
          <w:rFonts w:asciiTheme="minorHAnsi" w:eastAsiaTheme="minorEastAsia" w:hAnsiTheme="minorHAnsi" w:cstheme="minorBidi"/>
          <w:smallCaps w:val="0"/>
          <w:noProof/>
          <w:sz w:val="24"/>
          <w:szCs w:val="24"/>
        </w:rPr>
      </w:pPr>
      <w:ins w:id="1591" w:author="Nicholas Weatherley" w:date="2019-03-10T21:20:00Z">
        <w:r>
          <w:rPr>
            <w:noProof/>
          </w:rPr>
          <w:t>Chapter 4</w:t>
        </w:r>
        <w:r>
          <w:rPr>
            <w:noProof/>
          </w:rPr>
          <w:tab/>
        </w:r>
        <w:r>
          <w:rPr>
            <w:noProof/>
          </w:rPr>
          <w:fldChar w:fldCharType="begin"/>
        </w:r>
        <w:r>
          <w:rPr>
            <w:noProof/>
          </w:rPr>
          <w:instrText xml:space="preserve"> PAGEREF _Toc3145492 \h </w:instrText>
        </w:r>
        <w:r>
          <w:rPr>
            <w:noProof/>
          </w:rPr>
        </w:r>
      </w:ins>
      <w:r>
        <w:rPr>
          <w:noProof/>
        </w:rPr>
        <w:fldChar w:fldCharType="separate"/>
      </w:r>
      <w:ins w:id="1592" w:author="Nicholas Weatherley" w:date="2019-03-10T21:20:00Z">
        <w:r>
          <w:rPr>
            <w:noProof/>
          </w:rPr>
          <w:t>135</w:t>
        </w:r>
        <w:r>
          <w:rPr>
            <w:noProof/>
          </w:rPr>
          <w:fldChar w:fldCharType="end"/>
        </w:r>
      </w:ins>
    </w:p>
    <w:p w14:paraId="03F070BF" w14:textId="743E9D34" w:rsidR="005A5DEC" w:rsidRDefault="005A5DEC">
      <w:pPr>
        <w:pStyle w:val="TableofFigures"/>
        <w:tabs>
          <w:tab w:val="right" w:leader="dot" w:pos="9499"/>
        </w:tabs>
        <w:rPr>
          <w:ins w:id="1593" w:author="Nicholas Weatherley" w:date="2019-03-10T21:20:00Z"/>
          <w:rFonts w:asciiTheme="minorHAnsi" w:eastAsiaTheme="minorEastAsia" w:hAnsiTheme="minorHAnsi" w:cstheme="minorBidi"/>
          <w:smallCaps w:val="0"/>
          <w:noProof/>
          <w:sz w:val="24"/>
          <w:szCs w:val="24"/>
        </w:rPr>
      </w:pPr>
      <w:ins w:id="1594" w:author="Nicholas Weatherley" w:date="2019-03-10T21:20:00Z">
        <w:r>
          <w:rPr>
            <w:noProof/>
          </w:rPr>
          <w:t>Table 4.1: Primary outcome analysis for baseline ventilation metrics</w:t>
        </w:r>
        <w:r>
          <w:rPr>
            <w:noProof/>
          </w:rPr>
          <w:tab/>
        </w:r>
        <w:r>
          <w:rPr>
            <w:noProof/>
          </w:rPr>
          <w:fldChar w:fldCharType="begin"/>
        </w:r>
        <w:r>
          <w:rPr>
            <w:noProof/>
          </w:rPr>
          <w:instrText xml:space="preserve"> PAGEREF _Toc3145493 \h </w:instrText>
        </w:r>
        <w:r>
          <w:rPr>
            <w:noProof/>
          </w:rPr>
        </w:r>
      </w:ins>
      <w:r>
        <w:rPr>
          <w:noProof/>
        </w:rPr>
        <w:fldChar w:fldCharType="separate"/>
      </w:r>
      <w:ins w:id="1595" w:author="Nicholas Weatherley" w:date="2019-03-10T21:20:00Z">
        <w:r>
          <w:rPr>
            <w:noProof/>
          </w:rPr>
          <w:t>148</w:t>
        </w:r>
        <w:r>
          <w:rPr>
            <w:noProof/>
          </w:rPr>
          <w:fldChar w:fldCharType="end"/>
        </w:r>
      </w:ins>
    </w:p>
    <w:p w14:paraId="3A21FF91" w14:textId="69A51E0F" w:rsidR="005A5DEC" w:rsidRDefault="005A5DEC">
      <w:pPr>
        <w:pStyle w:val="TableofFigures"/>
        <w:tabs>
          <w:tab w:val="right" w:leader="dot" w:pos="9499"/>
        </w:tabs>
        <w:rPr>
          <w:ins w:id="1596" w:author="Nicholas Weatherley" w:date="2019-03-10T21:20:00Z"/>
          <w:rFonts w:asciiTheme="minorHAnsi" w:eastAsiaTheme="minorEastAsia" w:hAnsiTheme="minorHAnsi" w:cstheme="minorBidi"/>
          <w:smallCaps w:val="0"/>
          <w:noProof/>
          <w:sz w:val="24"/>
          <w:szCs w:val="24"/>
        </w:rPr>
      </w:pPr>
      <w:ins w:id="1597" w:author="Nicholas Weatherley" w:date="2019-03-10T21:20:00Z">
        <w:r>
          <w:rPr>
            <w:noProof/>
          </w:rPr>
          <w:t>Table 4.2: Summary ventilation metrics</w:t>
        </w:r>
        <w:r>
          <w:rPr>
            <w:noProof/>
          </w:rPr>
          <w:tab/>
        </w:r>
        <w:r>
          <w:rPr>
            <w:noProof/>
          </w:rPr>
          <w:fldChar w:fldCharType="begin"/>
        </w:r>
        <w:r>
          <w:rPr>
            <w:noProof/>
          </w:rPr>
          <w:instrText xml:space="preserve"> PAGEREF _Toc3145494 \h </w:instrText>
        </w:r>
        <w:r>
          <w:rPr>
            <w:noProof/>
          </w:rPr>
        </w:r>
      </w:ins>
      <w:r>
        <w:rPr>
          <w:noProof/>
        </w:rPr>
        <w:fldChar w:fldCharType="separate"/>
      </w:r>
      <w:ins w:id="1598" w:author="Nicholas Weatherley" w:date="2019-03-10T21:20:00Z">
        <w:r>
          <w:rPr>
            <w:noProof/>
          </w:rPr>
          <w:t>148</w:t>
        </w:r>
        <w:r>
          <w:rPr>
            <w:noProof/>
          </w:rPr>
          <w:fldChar w:fldCharType="end"/>
        </w:r>
      </w:ins>
    </w:p>
    <w:p w14:paraId="45562FA6" w14:textId="59349D86" w:rsidR="005A5DEC" w:rsidRDefault="005A5DEC">
      <w:pPr>
        <w:pStyle w:val="TableofFigures"/>
        <w:tabs>
          <w:tab w:val="right" w:leader="dot" w:pos="9499"/>
        </w:tabs>
        <w:rPr>
          <w:ins w:id="1599" w:author="Nicholas Weatherley" w:date="2019-03-10T21:20:00Z"/>
          <w:rFonts w:asciiTheme="minorHAnsi" w:eastAsiaTheme="minorEastAsia" w:hAnsiTheme="minorHAnsi" w:cstheme="minorBidi"/>
          <w:smallCaps w:val="0"/>
          <w:noProof/>
          <w:sz w:val="24"/>
          <w:szCs w:val="24"/>
        </w:rPr>
      </w:pPr>
      <w:ins w:id="1600" w:author="Nicholas Weatherley" w:date="2019-03-10T21:20:00Z">
        <w:r>
          <w:rPr>
            <w:noProof/>
          </w:rPr>
          <w:lastRenderedPageBreak/>
          <w:t>Table 4.3: Same-day repeat ventilation imaging summary outcomes</w:t>
        </w:r>
        <w:r>
          <w:rPr>
            <w:noProof/>
          </w:rPr>
          <w:tab/>
        </w:r>
        <w:r>
          <w:rPr>
            <w:noProof/>
          </w:rPr>
          <w:fldChar w:fldCharType="begin"/>
        </w:r>
        <w:r>
          <w:rPr>
            <w:noProof/>
          </w:rPr>
          <w:instrText xml:space="preserve"> PAGEREF _Toc3145495 \h </w:instrText>
        </w:r>
        <w:r>
          <w:rPr>
            <w:noProof/>
          </w:rPr>
        </w:r>
      </w:ins>
      <w:r>
        <w:rPr>
          <w:noProof/>
        </w:rPr>
        <w:fldChar w:fldCharType="separate"/>
      </w:r>
      <w:ins w:id="1601" w:author="Nicholas Weatherley" w:date="2019-03-10T21:20:00Z">
        <w:r>
          <w:rPr>
            <w:noProof/>
          </w:rPr>
          <w:t>149</w:t>
        </w:r>
        <w:r>
          <w:rPr>
            <w:noProof/>
          </w:rPr>
          <w:fldChar w:fldCharType="end"/>
        </w:r>
      </w:ins>
    </w:p>
    <w:p w14:paraId="166EC235" w14:textId="4FE935CF" w:rsidR="005A5DEC" w:rsidRDefault="005A5DEC">
      <w:pPr>
        <w:pStyle w:val="TableofFigures"/>
        <w:tabs>
          <w:tab w:val="right" w:leader="dot" w:pos="9499"/>
        </w:tabs>
        <w:rPr>
          <w:ins w:id="1602" w:author="Nicholas Weatherley" w:date="2019-03-10T21:20:00Z"/>
          <w:rFonts w:asciiTheme="minorHAnsi" w:eastAsiaTheme="minorEastAsia" w:hAnsiTheme="minorHAnsi" w:cstheme="minorBidi"/>
          <w:smallCaps w:val="0"/>
          <w:noProof/>
          <w:sz w:val="24"/>
          <w:szCs w:val="24"/>
        </w:rPr>
      </w:pPr>
      <w:ins w:id="1603" w:author="Nicholas Weatherley" w:date="2019-03-10T21:20:00Z">
        <w:r>
          <w:rPr>
            <w:noProof/>
          </w:rPr>
          <w:t>Table 4.4: Baseline ventilation metric correlations</w:t>
        </w:r>
        <w:r>
          <w:rPr>
            <w:noProof/>
          </w:rPr>
          <w:tab/>
        </w:r>
        <w:r>
          <w:rPr>
            <w:noProof/>
          </w:rPr>
          <w:fldChar w:fldCharType="begin"/>
        </w:r>
        <w:r>
          <w:rPr>
            <w:noProof/>
          </w:rPr>
          <w:instrText xml:space="preserve"> PAGEREF _Toc3145496 \h </w:instrText>
        </w:r>
        <w:r>
          <w:rPr>
            <w:noProof/>
          </w:rPr>
        </w:r>
      </w:ins>
      <w:r>
        <w:rPr>
          <w:noProof/>
        </w:rPr>
        <w:fldChar w:fldCharType="separate"/>
      </w:r>
      <w:ins w:id="1604" w:author="Nicholas Weatherley" w:date="2019-03-10T21:20:00Z">
        <w:r>
          <w:rPr>
            <w:noProof/>
          </w:rPr>
          <w:t>150</w:t>
        </w:r>
        <w:r>
          <w:rPr>
            <w:noProof/>
          </w:rPr>
          <w:fldChar w:fldCharType="end"/>
        </w:r>
      </w:ins>
    </w:p>
    <w:p w14:paraId="321D28FF" w14:textId="07270C31" w:rsidR="005A5DEC" w:rsidRDefault="005A5DEC">
      <w:pPr>
        <w:pStyle w:val="TableofFigures"/>
        <w:tabs>
          <w:tab w:val="right" w:leader="dot" w:pos="9499"/>
        </w:tabs>
        <w:rPr>
          <w:ins w:id="1605" w:author="Nicholas Weatherley" w:date="2019-03-10T21:20:00Z"/>
          <w:rFonts w:asciiTheme="minorHAnsi" w:eastAsiaTheme="minorEastAsia" w:hAnsiTheme="minorHAnsi" w:cstheme="minorBidi"/>
          <w:smallCaps w:val="0"/>
          <w:noProof/>
          <w:sz w:val="24"/>
          <w:szCs w:val="24"/>
        </w:rPr>
      </w:pPr>
      <w:ins w:id="1606" w:author="Nicholas Weatherley" w:date="2019-03-10T21:20:00Z">
        <w:r>
          <w:rPr>
            <w:noProof/>
          </w:rPr>
          <w:t>Table 4.5: Six-month ventilation correlations</w:t>
        </w:r>
        <w:r>
          <w:rPr>
            <w:noProof/>
          </w:rPr>
          <w:tab/>
        </w:r>
        <w:r>
          <w:rPr>
            <w:noProof/>
          </w:rPr>
          <w:fldChar w:fldCharType="begin"/>
        </w:r>
        <w:r>
          <w:rPr>
            <w:noProof/>
          </w:rPr>
          <w:instrText xml:space="preserve"> PAGEREF _Toc3145497 \h </w:instrText>
        </w:r>
        <w:r>
          <w:rPr>
            <w:noProof/>
          </w:rPr>
        </w:r>
      </w:ins>
      <w:r>
        <w:rPr>
          <w:noProof/>
        </w:rPr>
        <w:fldChar w:fldCharType="separate"/>
      </w:r>
      <w:ins w:id="1607" w:author="Nicholas Weatherley" w:date="2019-03-10T21:20:00Z">
        <w:r>
          <w:rPr>
            <w:noProof/>
          </w:rPr>
          <w:t>152</w:t>
        </w:r>
        <w:r>
          <w:rPr>
            <w:noProof/>
          </w:rPr>
          <w:fldChar w:fldCharType="end"/>
        </w:r>
      </w:ins>
    </w:p>
    <w:p w14:paraId="23BA8BE4" w14:textId="5E3600A0" w:rsidR="005A5DEC" w:rsidRDefault="005A5DEC">
      <w:pPr>
        <w:pStyle w:val="TableofFigures"/>
        <w:tabs>
          <w:tab w:val="right" w:leader="dot" w:pos="9499"/>
        </w:tabs>
        <w:rPr>
          <w:ins w:id="1608" w:author="Nicholas Weatherley" w:date="2019-03-10T21:20:00Z"/>
          <w:rFonts w:asciiTheme="minorHAnsi" w:eastAsiaTheme="minorEastAsia" w:hAnsiTheme="minorHAnsi" w:cstheme="minorBidi"/>
          <w:smallCaps w:val="0"/>
          <w:noProof/>
          <w:sz w:val="24"/>
          <w:szCs w:val="24"/>
        </w:rPr>
      </w:pPr>
      <w:ins w:id="1609" w:author="Nicholas Weatherley" w:date="2019-03-10T21:20:00Z">
        <w:r>
          <w:rPr>
            <w:noProof/>
          </w:rPr>
          <w:t>Table 4.6: Six-month ventilation correlations</w:t>
        </w:r>
        <w:r>
          <w:rPr>
            <w:noProof/>
          </w:rPr>
          <w:tab/>
        </w:r>
        <w:r>
          <w:rPr>
            <w:noProof/>
          </w:rPr>
          <w:fldChar w:fldCharType="begin"/>
        </w:r>
        <w:r>
          <w:rPr>
            <w:noProof/>
          </w:rPr>
          <w:instrText xml:space="preserve"> PAGEREF _Toc3145498 \h </w:instrText>
        </w:r>
        <w:r>
          <w:rPr>
            <w:noProof/>
          </w:rPr>
        </w:r>
      </w:ins>
      <w:r>
        <w:rPr>
          <w:noProof/>
        </w:rPr>
        <w:fldChar w:fldCharType="separate"/>
      </w:r>
      <w:ins w:id="1610" w:author="Nicholas Weatherley" w:date="2019-03-10T21:20:00Z">
        <w:r>
          <w:rPr>
            <w:noProof/>
          </w:rPr>
          <w:t>153</w:t>
        </w:r>
        <w:r>
          <w:rPr>
            <w:noProof/>
          </w:rPr>
          <w:fldChar w:fldCharType="end"/>
        </w:r>
      </w:ins>
    </w:p>
    <w:p w14:paraId="469567B8" w14:textId="1A3571DD" w:rsidR="005A5DEC" w:rsidRDefault="005A5DEC">
      <w:pPr>
        <w:pStyle w:val="TableofFigures"/>
        <w:tabs>
          <w:tab w:val="right" w:leader="dot" w:pos="9499"/>
        </w:tabs>
        <w:rPr>
          <w:ins w:id="1611" w:author="Nicholas Weatherley" w:date="2019-03-10T21:20:00Z"/>
          <w:rFonts w:asciiTheme="minorHAnsi" w:eastAsiaTheme="minorEastAsia" w:hAnsiTheme="minorHAnsi" w:cstheme="minorBidi"/>
          <w:smallCaps w:val="0"/>
          <w:noProof/>
          <w:sz w:val="24"/>
          <w:szCs w:val="24"/>
        </w:rPr>
      </w:pPr>
      <w:ins w:id="1612" w:author="Nicholas Weatherley" w:date="2019-03-10T21:20:00Z">
        <w:r>
          <w:rPr>
            <w:noProof/>
          </w:rPr>
          <w:t>Table 4.7: Baseline ventilation and quantitative CT parenchyma correlations</w:t>
        </w:r>
        <w:r>
          <w:rPr>
            <w:noProof/>
          </w:rPr>
          <w:tab/>
        </w:r>
        <w:r>
          <w:rPr>
            <w:noProof/>
          </w:rPr>
          <w:fldChar w:fldCharType="begin"/>
        </w:r>
        <w:r>
          <w:rPr>
            <w:noProof/>
          </w:rPr>
          <w:instrText xml:space="preserve"> PAGEREF _Toc3145499 \h </w:instrText>
        </w:r>
        <w:r>
          <w:rPr>
            <w:noProof/>
          </w:rPr>
        </w:r>
      </w:ins>
      <w:r>
        <w:rPr>
          <w:noProof/>
        </w:rPr>
        <w:fldChar w:fldCharType="separate"/>
      </w:r>
      <w:ins w:id="1613" w:author="Nicholas Weatherley" w:date="2019-03-10T21:20:00Z">
        <w:r>
          <w:rPr>
            <w:noProof/>
          </w:rPr>
          <w:t>154</w:t>
        </w:r>
        <w:r>
          <w:rPr>
            <w:noProof/>
          </w:rPr>
          <w:fldChar w:fldCharType="end"/>
        </w:r>
      </w:ins>
    </w:p>
    <w:p w14:paraId="6CB8D907" w14:textId="3C30172C" w:rsidR="005A5DEC" w:rsidRDefault="005A5DEC">
      <w:pPr>
        <w:pStyle w:val="TableofFigures"/>
        <w:tabs>
          <w:tab w:val="right" w:leader="dot" w:pos="9499"/>
        </w:tabs>
        <w:rPr>
          <w:ins w:id="1614" w:author="Nicholas Weatherley" w:date="2019-03-10T21:20:00Z"/>
          <w:rFonts w:asciiTheme="minorHAnsi" w:eastAsiaTheme="minorEastAsia" w:hAnsiTheme="minorHAnsi" w:cstheme="minorBidi"/>
          <w:smallCaps w:val="0"/>
          <w:noProof/>
          <w:sz w:val="24"/>
          <w:szCs w:val="24"/>
        </w:rPr>
      </w:pPr>
      <w:ins w:id="1615" w:author="Nicholas Weatherley" w:date="2019-03-10T21:20:00Z">
        <w:r>
          <w:rPr>
            <w:noProof/>
          </w:rPr>
          <w:t>Table 4.8: Baseline ventilation and quantitative CT vessel correlations</w:t>
        </w:r>
        <w:r>
          <w:rPr>
            <w:noProof/>
          </w:rPr>
          <w:tab/>
        </w:r>
        <w:r>
          <w:rPr>
            <w:noProof/>
          </w:rPr>
          <w:fldChar w:fldCharType="begin"/>
        </w:r>
        <w:r>
          <w:rPr>
            <w:noProof/>
          </w:rPr>
          <w:instrText xml:space="preserve"> PAGEREF _Toc3145500 \h </w:instrText>
        </w:r>
        <w:r>
          <w:rPr>
            <w:noProof/>
          </w:rPr>
        </w:r>
      </w:ins>
      <w:r>
        <w:rPr>
          <w:noProof/>
        </w:rPr>
        <w:fldChar w:fldCharType="separate"/>
      </w:r>
      <w:ins w:id="1616" w:author="Nicholas Weatherley" w:date="2019-03-10T21:20:00Z">
        <w:r>
          <w:rPr>
            <w:noProof/>
          </w:rPr>
          <w:t>155</w:t>
        </w:r>
        <w:r>
          <w:rPr>
            <w:noProof/>
          </w:rPr>
          <w:fldChar w:fldCharType="end"/>
        </w:r>
      </w:ins>
    </w:p>
    <w:p w14:paraId="0A6AE3EC" w14:textId="7D889D6D" w:rsidR="005A5DEC" w:rsidRDefault="005A5DEC">
      <w:pPr>
        <w:pStyle w:val="TableofFigures"/>
        <w:tabs>
          <w:tab w:val="right" w:leader="dot" w:pos="9499"/>
        </w:tabs>
        <w:rPr>
          <w:ins w:id="1617" w:author="Nicholas Weatherley" w:date="2019-03-10T21:20:00Z"/>
          <w:rFonts w:asciiTheme="minorHAnsi" w:eastAsiaTheme="minorEastAsia" w:hAnsiTheme="minorHAnsi" w:cstheme="minorBidi"/>
          <w:smallCaps w:val="0"/>
          <w:noProof/>
          <w:sz w:val="24"/>
          <w:szCs w:val="24"/>
        </w:rPr>
      </w:pPr>
      <w:ins w:id="1618" w:author="Nicholas Weatherley" w:date="2019-03-10T21:20:00Z">
        <w:r>
          <w:rPr>
            <w:noProof/>
          </w:rPr>
          <w:t>Chapter 5</w:t>
        </w:r>
        <w:r>
          <w:rPr>
            <w:noProof/>
          </w:rPr>
          <w:tab/>
        </w:r>
        <w:r>
          <w:rPr>
            <w:noProof/>
          </w:rPr>
          <w:fldChar w:fldCharType="begin"/>
        </w:r>
        <w:r>
          <w:rPr>
            <w:noProof/>
          </w:rPr>
          <w:instrText xml:space="preserve"> PAGEREF _Toc3145501 \h </w:instrText>
        </w:r>
        <w:r>
          <w:rPr>
            <w:noProof/>
          </w:rPr>
        </w:r>
      </w:ins>
      <w:r>
        <w:rPr>
          <w:noProof/>
        </w:rPr>
        <w:fldChar w:fldCharType="separate"/>
      </w:r>
      <w:ins w:id="1619" w:author="Nicholas Weatherley" w:date="2019-03-10T21:20:00Z">
        <w:r>
          <w:rPr>
            <w:noProof/>
          </w:rPr>
          <w:t>165</w:t>
        </w:r>
        <w:r>
          <w:rPr>
            <w:noProof/>
          </w:rPr>
          <w:fldChar w:fldCharType="end"/>
        </w:r>
      </w:ins>
    </w:p>
    <w:p w14:paraId="41B68A4F" w14:textId="2207372D" w:rsidR="005A5DEC" w:rsidRDefault="005A5DEC">
      <w:pPr>
        <w:pStyle w:val="TableofFigures"/>
        <w:tabs>
          <w:tab w:val="right" w:leader="dot" w:pos="9499"/>
        </w:tabs>
        <w:rPr>
          <w:ins w:id="1620" w:author="Nicholas Weatherley" w:date="2019-03-10T21:20:00Z"/>
          <w:rFonts w:asciiTheme="minorHAnsi" w:eastAsiaTheme="minorEastAsia" w:hAnsiTheme="minorHAnsi" w:cstheme="minorBidi"/>
          <w:smallCaps w:val="0"/>
          <w:noProof/>
          <w:sz w:val="24"/>
          <w:szCs w:val="24"/>
        </w:rPr>
      </w:pPr>
      <w:ins w:id="1621" w:author="Nicholas Weatherley" w:date="2019-03-10T21:20:00Z">
        <w:r>
          <w:rPr>
            <w:noProof/>
          </w:rPr>
          <w:t>Table 5.1: Correlations of ADC histogram metrics with mean ADC</w:t>
        </w:r>
        <w:r>
          <w:rPr>
            <w:noProof/>
          </w:rPr>
          <w:tab/>
        </w:r>
        <w:r>
          <w:rPr>
            <w:noProof/>
          </w:rPr>
          <w:fldChar w:fldCharType="begin"/>
        </w:r>
        <w:r>
          <w:rPr>
            <w:noProof/>
          </w:rPr>
          <w:instrText xml:space="preserve"> PAGEREF _Toc3145502 \h </w:instrText>
        </w:r>
        <w:r>
          <w:rPr>
            <w:noProof/>
          </w:rPr>
        </w:r>
      </w:ins>
      <w:r>
        <w:rPr>
          <w:noProof/>
        </w:rPr>
        <w:fldChar w:fldCharType="separate"/>
      </w:r>
      <w:ins w:id="1622" w:author="Nicholas Weatherley" w:date="2019-03-10T21:20:00Z">
        <w:r>
          <w:rPr>
            <w:noProof/>
          </w:rPr>
          <w:t>179</w:t>
        </w:r>
        <w:r>
          <w:rPr>
            <w:noProof/>
          </w:rPr>
          <w:fldChar w:fldCharType="end"/>
        </w:r>
      </w:ins>
    </w:p>
    <w:p w14:paraId="12E4CDAC" w14:textId="1EA4C460" w:rsidR="005A5DEC" w:rsidRDefault="005A5DEC">
      <w:pPr>
        <w:pStyle w:val="TableofFigures"/>
        <w:tabs>
          <w:tab w:val="right" w:leader="dot" w:pos="9499"/>
        </w:tabs>
        <w:rPr>
          <w:ins w:id="1623" w:author="Nicholas Weatherley" w:date="2019-03-10T21:20:00Z"/>
          <w:rFonts w:asciiTheme="minorHAnsi" w:eastAsiaTheme="minorEastAsia" w:hAnsiTheme="minorHAnsi" w:cstheme="minorBidi"/>
          <w:smallCaps w:val="0"/>
          <w:noProof/>
          <w:sz w:val="24"/>
          <w:szCs w:val="24"/>
        </w:rPr>
      </w:pPr>
      <w:ins w:id="1624" w:author="Nicholas Weatherley" w:date="2019-03-10T21:20:00Z">
        <w:r>
          <w:rPr>
            <w:noProof/>
          </w:rPr>
          <w:t>Table 5.2: Coefficient correlations of Lm</w:t>
        </w:r>
        <w:r w:rsidRPr="00DD50C0">
          <w:rPr>
            <w:noProof/>
            <w:vertAlign w:val="subscript"/>
          </w:rPr>
          <w:t>D</w:t>
        </w:r>
        <w:r>
          <w:rPr>
            <w:noProof/>
          </w:rPr>
          <w:t xml:space="preserve"> histogram metrics with mean Lm</w:t>
        </w:r>
        <w:r w:rsidRPr="00DD50C0">
          <w:rPr>
            <w:noProof/>
            <w:vertAlign w:val="subscript"/>
          </w:rPr>
          <w:t>D</w:t>
        </w:r>
        <w:r>
          <w:rPr>
            <w:noProof/>
          </w:rPr>
          <w:tab/>
        </w:r>
        <w:r>
          <w:rPr>
            <w:noProof/>
          </w:rPr>
          <w:fldChar w:fldCharType="begin"/>
        </w:r>
        <w:r>
          <w:rPr>
            <w:noProof/>
          </w:rPr>
          <w:instrText xml:space="preserve"> PAGEREF _Toc3145503 \h </w:instrText>
        </w:r>
        <w:r>
          <w:rPr>
            <w:noProof/>
          </w:rPr>
        </w:r>
      </w:ins>
      <w:r>
        <w:rPr>
          <w:noProof/>
        </w:rPr>
        <w:fldChar w:fldCharType="separate"/>
      </w:r>
      <w:ins w:id="1625" w:author="Nicholas Weatherley" w:date="2019-03-10T21:20:00Z">
        <w:r>
          <w:rPr>
            <w:noProof/>
          </w:rPr>
          <w:t>180</w:t>
        </w:r>
        <w:r>
          <w:rPr>
            <w:noProof/>
          </w:rPr>
          <w:fldChar w:fldCharType="end"/>
        </w:r>
      </w:ins>
    </w:p>
    <w:p w14:paraId="6EB2F235" w14:textId="1C573CA2" w:rsidR="005A5DEC" w:rsidRDefault="005A5DEC">
      <w:pPr>
        <w:pStyle w:val="TableofFigures"/>
        <w:tabs>
          <w:tab w:val="right" w:leader="dot" w:pos="9499"/>
        </w:tabs>
        <w:rPr>
          <w:ins w:id="1626" w:author="Nicholas Weatherley" w:date="2019-03-10T21:20:00Z"/>
          <w:rFonts w:asciiTheme="minorHAnsi" w:eastAsiaTheme="minorEastAsia" w:hAnsiTheme="minorHAnsi" w:cstheme="minorBidi"/>
          <w:smallCaps w:val="0"/>
          <w:noProof/>
          <w:sz w:val="24"/>
          <w:szCs w:val="24"/>
        </w:rPr>
      </w:pPr>
      <w:ins w:id="1627" w:author="Nicholas Weatherley" w:date="2019-03-10T21:20:00Z">
        <w:r>
          <w:rPr>
            <w:noProof/>
          </w:rPr>
          <w:t>Table 5.3: Primary outcome analysis for baseline DW-MRI metrics</w:t>
        </w:r>
        <w:r>
          <w:rPr>
            <w:noProof/>
          </w:rPr>
          <w:tab/>
        </w:r>
        <w:r>
          <w:rPr>
            <w:noProof/>
          </w:rPr>
          <w:fldChar w:fldCharType="begin"/>
        </w:r>
        <w:r>
          <w:rPr>
            <w:noProof/>
          </w:rPr>
          <w:instrText xml:space="preserve"> PAGEREF _Toc3145504 \h </w:instrText>
        </w:r>
        <w:r>
          <w:rPr>
            <w:noProof/>
          </w:rPr>
        </w:r>
      </w:ins>
      <w:r>
        <w:rPr>
          <w:noProof/>
        </w:rPr>
        <w:fldChar w:fldCharType="separate"/>
      </w:r>
      <w:ins w:id="1628" w:author="Nicholas Weatherley" w:date="2019-03-10T21:20:00Z">
        <w:r>
          <w:rPr>
            <w:noProof/>
          </w:rPr>
          <w:t>182</w:t>
        </w:r>
        <w:r>
          <w:rPr>
            <w:noProof/>
          </w:rPr>
          <w:fldChar w:fldCharType="end"/>
        </w:r>
      </w:ins>
    </w:p>
    <w:p w14:paraId="6202DA55" w14:textId="425E4543" w:rsidR="005A5DEC" w:rsidRDefault="005A5DEC">
      <w:pPr>
        <w:pStyle w:val="TableofFigures"/>
        <w:tabs>
          <w:tab w:val="right" w:leader="dot" w:pos="9499"/>
        </w:tabs>
        <w:rPr>
          <w:ins w:id="1629" w:author="Nicholas Weatherley" w:date="2019-03-10T21:20:00Z"/>
          <w:rFonts w:asciiTheme="minorHAnsi" w:eastAsiaTheme="minorEastAsia" w:hAnsiTheme="minorHAnsi" w:cstheme="minorBidi"/>
          <w:smallCaps w:val="0"/>
          <w:noProof/>
          <w:sz w:val="24"/>
          <w:szCs w:val="24"/>
        </w:rPr>
      </w:pPr>
      <w:ins w:id="1630" w:author="Nicholas Weatherley" w:date="2019-03-10T21:20:00Z">
        <w:r>
          <w:rPr>
            <w:noProof/>
          </w:rPr>
          <w:t>Table 5.4: Summary ADC metrics</w:t>
        </w:r>
        <w:r>
          <w:rPr>
            <w:noProof/>
          </w:rPr>
          <w:tab/>
        </w:r>
        <w:r>
          <w:rPr>
            <w:noProof/>
          </w:rPr>
          <w:fldChar w:fldCharType="begin"/>
        </w:r>
        <w:r>
          <w:rPr>
            <w:noProof/>
          </w:rPr>
          <w:instrText xml:space="preserve"> PAGEREF _Toc3145505 \h </w:instrText>
        </w:r>
        <w:r>
          <w:rPr>
            <w:noProof/>
          </w:rPr>
        </w:r>
      </w:ins>
      <w:r>
        <w:rPr>
          <w:noProof/>
        </w:rPr>
        <w:fldChar w:fldCharType="separate"/>
      </w:r>
      <w:ins w:id="1631" w:author="Nicholas Weatherley" w:date="2019-03-10T21:20:00Z">
        <w:r>
          <w:rPr>
            <w:noProof/>
          </w:rPr>
          <w:t>184</w:t>
        </w:r>
        <w:r>
          <w:rPr>
            <w:noProof/>
          </w:rPr>
          <w:fldChar w:fldCharType="end"/>
        </w:r>
      </w:ins>
    </w:p>
    <w:p w14:paraId="227ECB1E" w14:textId="436C7D0C" w:rsidR="005A5DEC" w:rsidRDefault="005A5DEC">
      <w:pPr>
        <w:pStyle w:val="TableofFigures"/>
        <w:tabs>
          <w:tab w:val="right" w:leader="dot" w:pos="9499"/>
        </w:tabs>
        <w:rPr>
          <w:ins w:id="1632" w:author="Nicholas Weatherley" w:date="2019-03-10T21:20:00Z"/>
          <w:rFonts w:asciiTheme="minorHAnsi" w:eastAsiaTheme="minorEastAsia" w:hAnsiTheme="minorHAnsi" w:cstheme="minorBidi"/>
          <w:smallCaps w:val="0"/>
          <w:noProof/>
          <w:sz w:val="24"/>
          <w:szCs w:val="24"/>
        </w:rPr>
      </w:pPr>
      <w:ins w:id="1633" w:author="Nicholas Weatherley" w:date="2019-03-10T21:20:00Z">
        <w:r>
          <w:rPr>
            <w:noProof/>
          </w:rPr>
          <w:t>Table 5.5: Summary Lm</w:t>
        </w:r>
        <w:r w:rsidRPr="00DD50C0">
          <w:rPr>
            <w:noProof/>
            <w:vertAlign w:val="subscript"/>
          </w:rPr>
          <w:t>D</w:t>
        </w:r>
        <w:r>
          <w:rPr>
            <w:noProof/>
          </w:rPr>
          <w:t xml:space="preserve"> metrics</w:t>
        </w:r>
        <w:r>
          <w:rPr>
            <w:noProof/>
          </w:rPr>
          <w:tab/>
        </w:r>
        <w:r>
          <w:rPr>
            <w:noProof/>
          </w:rPr>
          <w:fldChar w:fldCharType="begin"/>
        </w:r>
        <w:r>
          <w:rPr>
            <w:noProof/>
          </w:rPr>
          <w:instrText xml:space="preserve"> PAGEREF _Toc3145506 \h </w:instrText>
        </w:r>
        <w:r>
          <w:rPr>
            <w:noProof/>
          </w:rPr>
        </w:r>
      </w:ins>
      <w:r>
        <w:rPr>
          <w:noProof/>
        </w:rPr>
        <w:fldChar w:fldCharType="separate"/>
      </w:r>
      <w:ins w:id="1634" w:author="Nicholas Weatherley" w:date="2019-03-10T21:20:00Z">
        <w:r>
          <w:rPr>
            <w:noProof/>
          </w:rPr>
          <w:t>185</w:t>
        </w:r>
        <w:r>
          <w:rPr>
            <w:noProof/>
          </w:rPr>
          <w:fldChar w:fldCharType="end"/>
        </w:r>
      </w:ins>
    </w:p>
    <w:p w14:paraId="75430860" w14:textId="5456F32F" w:rsidR="005A5DEC" w:rsidRDefault="005A5DEC">
      <w:pPr>
        <w:pStyle w:val="TableofFigures"/>
        <w:tabs>
          <w:tab w:val="right" w:leader="dot" w:pos="9499"/>
        </w:tabs>
        <w:rPr>
          <w:ins w:id="1635" w:author="Nicholas Weatherley" w:date="2019-03-10T21:20:00Z"/>
          <w:rFonts w:asciiTheme="minorHAnsi" w:eastAsiaTheme="minorEastAsia" w:hAnsiTheme="minorHAnsi" w:cstheme="minorBidi"/>
          <w:smallCaps w:val="0"/>
          <w:noProof/>
          <w:sz w:val="24"/>
          <w:szCs w:val="24"/>
        </w:rPr>
      </w:pPr>
      <w:ins w:id="1636" w:author="Nicholas Weatherley" w:date="2019-03-10T21:20:00Z">
        <w:r>
          <w:rPr>
            <w:noProof/>
          </w:rPr>
          <w:t>Table 5.6: Inter-observer intraclass correlation coefficients of baseline diffusion-weighted metrics</w:t>
        </w:r>
        <w:r>
          <w:rPr>
            <w:noProof/>
          </w:rPr>
          <w:tab/>
        </w:r>
        <w:r>
          <w:rPr>
            <w:noProof/>
          </w:rPr>
          <w:fldChar w:fldCharType="begin"/>
        </w:r>
        <w:r>
          <w:rPr>
            <w:noProof/>
          </w:rPr>
          <w:instrText xml:space="preserve"> PAGEREF _Toc3145507 \h </w:instrText>
        </w:r>
        <w:r>
          <w:rPr>
            <w:noProof/>
          </w:rPr>
        </w:r>
      </w:ins>
      <w:r>
        <w:rPr>
          <w:noProof/>
        </w:rPr>
        <w:fldChar w:fldCharType="separate"/>
      </w:r>
      <w:ins w:id="1637" w:author="Nicholas Weatherley" w:date="2019-03-10T21:20:00Z">
        <w:r>
          <w:rPr>
            <w:noProof/>
          </w:rPr>
          <w:t>185</w:t>
        </w:r>
        <w:r>
          <w:rPr>
            <w:noProof/>
          </w:rPr>
          <w:fldChar w:fldCharType="end"/>
        </w:r>
      </w:ins>
    </w:p>
    <w:p w14:paraId="27A539D8" w14:textId="6D58BDE4" w:rsidR="005A5DEC" w:rsidRDefault="005A5DEC">
      <w:pPr>
        <w:pStyle w:val="TableofFigures"/>
        <w:tabs>
          <w:tab w:val="right" w:leader="dot" w:pos="9499"/>
        </w:tabs>
        <w:rPr>
          <w:ins w:id="1638" w:author="Nicholas Weatherley" w:date="2019-03-10T21:20:00Z"/>
          <w:rFonts w:asciiTheme="minorHAnsi" w:eastAsiaTheme="minorEastAsia" w:hAnsiTheme="minorHAnsi" w:cstheme="minorBidi"/>
          <w:smallCaps w:val="0"/>
          <w:noProof/>
          <w:sz w:val="24"/>
          <w:szCs w:val="24"/>
        </w:rPr>
      </w:pPr>
      <w:ins w:id="1639" w:author="Nicholas Weatherley" w:date="2019-03-10T21:20:00Z">
        <w:r>
          <w:rPr>
            <w:noProof/>
          </w:rPr>
          <w:t>Table 5.7: Intra-scan intraclass correlation coefficients of baseline diffusion-weighted metrics</w:t>
        </w:r>
        <w:r>
          <w:rPr>
            <w:noProof/>
          </w:rPr>
          <w:tab/>
        </w:r>
        <w:r>
          <w:rPr>
            <w:noProof/>
          </w:rPr>
          <w:fldChar w:fldCharType="begin"/>
        </w:r>
        <w:r>
          <w:rPr>
            <w:noProof/>
          </w:rPr>
          <w:instrText xml:space="preserve"> PAGEREF _Toc3145508 \h </w:instrText>
        </w:r>
        <w:r>
          <w:rPr>
            <w:noProof/>
          </w:rPr>
        </w:r>
      </w:ins>
      <w:r>
        <w:rPr>
          <w:noProof/>
        </w:rPr>
        <w:fldChar w:fldCharType="separate"/>
      </w:r>
      <w:ins w:id="1640" w:author="Nicholas Weatherley" w:date="2019-03-10T21:20:00Z">
        <w:r>
          <w:rPr>
            <w:noProof/>
          </w:rPr>
          <w:t>187</w:t>
        </w:r>
        <w:r>
          <w:rPr>
            <w:noProof/>
          </w:rPr>
          <w:fldChar w:fldCharType="end"/>
        </w:r>
      </w:ins>
    </w:p>
    <w:p w14:paraId="08A8EDC3" w14:textId="30B9FF40" w:rsidR="005A5DEC" w:rsidRDefault="005A5DEC">
      <w:pPr>
        <w:pStyle w:val="TableofFigures"/>
        <w:tabs>
          <w:tab w:val="right" w:leader="dot" w:pos="9499"/>
        </w:tabs>
        <w:rPr>
          <w:ins w:id="1641" w:author="Nicholas Weatherley" w:date="2019-03-10T21:20:00Z"/>
          <w:rFonts w:asciiTheme="minorHAnsi" w:eastAsiaTheme="minorEastAsia" w:hAnsiTheme="minorHAnsi" w:cstheme="minorBidi"/>
          <w:smallCaps w:val="0"/>
          <w:noProof/>
          <w:sz w:val="24"/>
          <w:szCs w:val="24"/>
        </w:rPr>
      </w:pPr>
      <w:ins w:id="1642" w:author="Nicholas Weatherley" w:date="2019-03-10T21:20:00Z">
        <w:r>
          <w:rPr>
            <w:noProof/>
          </w:rPr>
          <w:t>Table 5.8: Baseline ADC metric correlations</w:t>
        </w:r>
        <w:r>
          <w:rPr>
            <w:noProof/>
          </w:rPr>
          <w:tab/>
        </w:r>
        <w:r>
          <w:rPr>
            <w:noProof/>
          </w:rPr>
          <w:fldChar w:fldCharType="begin"/>
        </w:r>
        <w:r>
          <w:rPr>
            <w:noProof/>
          </w:rPr>
          <w:instrText xml:space="preserve"> PAGEREF _Toc3145509 \h </w:instrText>
        </w:r>
        <w:r>
          <w:rPr>
            <w:noProof/>
          </w:rPr>
        </w:r>
      </w:ins>
      <w:r>
        <w:rPr>
          <w:noProof/>
        </w:rPr>
        <w:fldChar w:fldCharType="separate"/>
      </w:r>
      <w:ins w:id="1643" w:author="Nicholas Weatherley" w:date="2019-03-10T21:20:00Z">
        <w:r>
          <w:rPr>
            <w:noProof/>
          </w:rPr>
          <w:t>188</w:t>
        </w:r>
        <w:r>
          <w:rPr>
            <w:noProof/>
          </w:rPr>
          <w:fldChar w:fldCharType="end"/>
        </w:r>
      </w:ins>
    </w:p>
    <w:p w14:paraId="53B60098" w14:textId="385D1BF8" w:rsidR="005A5DEC" w:rsidRDefault="005A5DEC">
      <w:pPr>
        <w:pStyle w:val="TableofFigures"/>
        <w:tabs>
          <w:tab w:val="right" w:leader="dot" w:pos="9499"/>
        </w:tabs>
        <w:rPr>
          <w:ins w:id="1644" w:author="Nicholas Weatherley" w:date="2019-03-10T21:20:00Z"/>
          <w:rFonts w:asciiTheme="minorHAnsi" w:eastAsiaTheme="minorEastAsia" w:hAnsiTheme="minorHAnsi" w:cstheme="minorBidi"/>
          <w:smallCaps w:val="0"/>
          <w:noProof/>
          <w:sz w:val="24"/>
          <w:szCs w:val="24"/>
        </w:rPr>
      </w:pPr>
      <w:ins w:id="1645" w:author="Nicholas Weatherley" w:date="2019-03-10T21:20:00Z">
        <w:r>
          <w:rPr>
            <w:noProof/>
          </w:rPr>
          <w:t>Table 5.9: Baseline Lm</w:t>
        </w:r>
        <w:r w:rsidRPr="00DD50C0">
          <w:rPr>
            <w:noProof/>
            <w:vertAlign w:val="subscript"/>
          </w:rPr>
          <w:t>D</w:t>
        </w:r>
        <w:r>
          <w:rPr>
            <w:noProof/>
          </w:rPr>
          <w:t xml:space="preserve"> metric correlations</w:t>
        </w:r>
        <w:r>
          <w:rPr>
            <w:noProof/>
          </w:rPr>
          <w:tab/>
        </w:r>
        <w:r>
          <w:rPr>
            <w:noProof/>
          </w:rPr>
          <w:fldChar w:fldCharType="begin"/>
        </w:r>
        <w:r>
          <w:rPr>
            <w:noProof/>
          </w:rPr>
          <w:instrText xml:space="preserve"> PAGEREF _Toc3145510 \h </w:instrText>
        </w:r>
        <w:r>
          <w:rPr>
            <w:noProof/>
          </w:rPr>
        </w:r>
      </w:ins>
      <w:r>
        <w:rPr>
          <w:noProof/>
        </w:rPr>
        <w:fldChar w:fldCharType="separate"/>
      </w:r>
      <w:ins w:id="1646" w:author="Nicholas Weatherley" w:date="2019-03-10T21:20:00Z">
        <w:r>
          <w:rPr>
            <w:noProof/>
          </w:rPr>
          <w:t>191</w:t>
        </w:r>
        <w:r>
          <w:rPr>
            <w:noProof/>
          </w:rPr>
          <w:fldChar w:fldCharType="end"/>
        </w:r>
      </w:ins>
    </w:p>
    <w:p w14:paraId="0841AE40" w14:textId="2020DEB6" w:rsidR="005A5DEC" w:rsidRDefault="005A5DEC">
      <w:pPr>
        <w:pStyle w:val="TableofFigures"/>
        <w:tabs>
          <w:tab w:val="right" w:leader="dot" w:pos="9499"/>
        </w:tabs>
        <w:rPr>
          <w:ins w:id="1647" w:author="Nicholas Weatherley" w:date="2019-03-10T21:20:00Z"/>
          <w:rFonts w:asciiTheme="minorHAnsi" w:eastAsiaTheme="minorEastAsia" w:hAnsiTheme="minorHAnsi" w:cstheme="minorBidi"/>
          <w:smallCaps w:val="0"/>
          <w:noProof/>
          <w:sz w:val="24"/>
          <w:szCs w:val="24"/>
        </w:rPr>
      </w:pPr>
      <w:ins w:id="1648" w:author="Nicholas Weatherley" w:date="2019-03-10T21:20:00Z">
        <w:r>
          <w:rPr>
            <w:noProof/>
          </w:rPr>
          <w:t>Table 5.10: Visit 2 ADC metric correlations</w:t>
        </w:r>
        <w:r>
          <w:rPr>
            <w:noProof/>
          </w:rPr>
          <w:tab/>
        </w:r>
        <w:r>
          <w:rPr>
            <w:noProof/>
          </w:rPr>
          <w:fldChar w:fldCharType="begin"/>
        </w:r>
        <w:r>
          <w:rPr>
            <w:noProof/>
          </w:rPr>
          <w:instrText xml:space="preserve"> PAGEREF _Toc3145511 \h </w:instrText>
        </w:r>
        <w:r>
          <w:rPr>
            <w:noProof/>
          </w:rPr>
        </w:r>
      </w:ins>
      <w:r>
        <w:rPr>
          <w:noProof/>
        </w:rPr>
        <w:fldChar w:fldCharType="separate"/>
      </w:r>
      <w:ins w:id="1649" w:author="Nicholas Weatherley" w:date="2019-03-10T21:20:00Z">
        <w:r>
          <w:rPr>
            <w:noProof/>
          </w:rPr>
          <w:t>193</w:t>
        </w:r>
        <w:r>
          <w:rPr>
            <w:noProof/>
          </w:rPr>
          <w:fldChar w:fldCharType="end"/>
        </w:r>
      </w:ins>
    </w:p>
    <w:p w14:paraId="5AC6775C" w14:textId="0D78CC21" w:rsidR="005A5DEC" w:rsidRDefault="005A5DEC">
      <w:pPr>
        <w:pStyle w:val="TableofFigures"/>
        <w:tabs>
          <w:tab w:val="right" w:leader="dot" w:pos="9499"/>
        </w:tabs>
        <w:rPr>
          <w:ins w:id="1650" w:author="Nicholas Weatherley" w:date="2019-03-10T21:20:00Z"/>
          <w:rFonts w:asciiTheme="minorHAnsi" w:eastAsiaTheme="minorEastAsia" w:hAnsiTheme="minorHAnsi" w:cstheme="minorBidi"/>
          <w:smallCaps w:val="0"/>
          <w:noProof/>
          <w:sz w:val="24"/>
          <w:szCs w:val="24"/>
        </w:rPr>
      </w:pPr>
      <w:ins w:id="1651" w:author="Nicholas Weatherley" w:date="2019-03-10T21:20:00Z">
        <w:r>
          <w:rPr>
            <w:noProof/>
          </w:rPr>
          <w:t>Table 5.11: Correlations between absolute six-month changes in ADC metrics and PFTs</w:t>
        </w:r>
        <w:r>
          <w:rPr>
            <w:noProof/>
          </w:rPr>
          <w:tab/>
        </w:r>
        <w:r>
          <w:rPr>
            <w:noProof/>
          </w:rPr>
          <w:fldChar w:fldCharType="begin"/>
        </w:r>
        <w:r>
          <w:rPr>
            <w:noProof/>
          </w:rPr>
          <w:instrText xml:space="preserve"> PAGEREF _Toc3145512 \h </w:instrText>
        </w:r>
        <w:r>
          <w:rPr>
            <w:noProof/>
          </w:rPr>
        </w:r>
      </w:ins>
      <w:r>
        <w:rPr>
          <w:noProof/>
        </w:rPr>
        <w:fldChar w:fldCharType="separate"/>
      </w:r>
      <w:ins w:id="1652" w:author="Nicholas Weatherley" w:date="2019-03-10T21:20:00Z">
        <w:r>
          <w:rPr>
            <w:noProof/>
          </w:rPr>
          <w:t>195</w:t>
        </w:r>
        <w:r>
          <w:rPr>
            <w:noProof/>
          </w:rPr>
          <w:fldChar w:fldCharType="end"/>
        </w:r>
      </w:ins>
    </w:p>
    <w:p w14:paraId="0ADDE169" w14:textId="42EAADB7" w:rsidR="005A5DEC" w:rsidRDefault="005A5DEC">
      <w:pPr>
        <w:pStyle w:val="TableofFigures"/>
        <w:tabs>
          <w:tab w:val="right" w:leader="dot" w:pos="9499"/>
        </w:tabs>
        <w:rPr>
          <w:ins w:id="1653" w:author="Nicholas Weatherley" w:date="2019-03-10T21:20:00Z"/>
          <w:rFonts w:asciiTheme="minorHAnsi" w:eastAsiaTheme="minorEastAsia" w:hAnsiTheme="minorHAnsi" w:cstheme="minorBidi"/>
          <w:smallCaps w:val="0"/>
          <w:noProof/>
          <w:sz w:val="24"/>
          <w:szCs w:val="24"/>
        </w:rPr>
      </w:pPr>
      <w:ins w:id="1654" w:author="Nicholas Weatherley" w:date="2019-03-10T21:20:00Z">
        <w:r>
          <w:rPr>
            <w:noProof/>
          </w:rPr>
          <w:t>Table 5.12: Correlations between relative six-month changes in ADC metrics and PFTs</w:t>
        </w:r>
        <w:r>
          <w:rPr>
            <w:noProof/>
          </w:rPr>
          <w:tab/>
        </w:r>
        <w:r>
          <w:rPr>
            <w:noProof/>
          </w:rPr>
          <w:fldChar w:fldCharType="begin"/>
        </w:r>
        <w:r>
          <w:rPr>
            <w:noProof/>
          </w:rPr>
          <w:instrText xml:space="preserve"> PAGEREF _Toc3145513 \h </w:instrText>
        </w:r>
        <w:r>
          <w:rPr>
            <w:noProof/>
          </w:rPr>
        </w:r>
      </w:ins>
      <w:r>
        <w:rPr>
          <w:noProof/>
        </w:rPr>
        <w:fldChar w:fldCharType="separate"/>
      </w:r>
      <w:ins w:id="1655" w:author="Nicholas Weatherley" w:date="2019-03-10T21:20:00Z">
        <w:r>
          <w:rPr>
            <w:noProof/>
          </w:rPr>
          <w:t>195</w:t>
        </w:r>
        <w:r>
          <w:rPr>
            <w:noProof/>
          </w:rPr>
          <w:fldChar w:fldCharType="end"/>
        </w:r>
      </w:ins>
    </w:p>
    <w:p w14:paraId="7D1D3C94" w14:textId="636A6E3E" w:rsidR="005A5DEC" w:rsidRDefault="005A5DEC">
      <w:pPr>
        <w:pStyle w:val="TableofFigures"/>
        <w:tabs>
          <w:tab w:val="right" w:leader="dot" w:pos="9499"/>
        </w:tabs>
        <w:rPr>
          <w:ins w:id="1656" w:author="Nicholas Weatherley" w:date="2019-03-10T21:20:00Z"/>
          <w:rFonts w:asciiTheme="minorHAnsi" w:eastAsiaTheme="minorEastAsia" w:hAnsiTheme="minorHAnsi" w:cstheme="minorBidi"/>
          <w:smallCaps w:val="0"/>
          <w:noProof/>
          <w:sz w:val="24"/>
          <w:szCs w:val="24"/>
        </w:rPr>
      </w:pPr>
      <w:ins w:id="1657" w:author="Nicholas Weatherley" w:date="2019-03-10T21:20:00Z">
        <w:r>
          <w:rPr>
            <w:noProof/>
          </w:rPr>
          <w:t>Table 5.13: Visit 2 Lm</w:t>
        </w:r>
        <w:r w:rsidRPr="00DD50C0">
          <w:rPr>
            <w:noProof/>
            <w:vertAlign w:val="subscript"/>
          </w:rPr>
          <w:t>D</w:t>
        </w:r>
        <w:r>
          <w:rPr>
            <w:noProof/>
          </w:rPr>
          <w:t xml:space="preserve"> metric correlations</w:t>
        </w:r>
        <w:r>
          <w:rPr>
            <w:noProof/>
          </w:rPr>
          <w:tab/>
        </w:r>
        <w:r>
          <w:rPr>
            <w:noProof/>
          </w:rPr>
          <w:fldChar w:fldCharType="begin"/>
        </w:r>
        <w:r>
          <w:rPr>
            <w:noProof/>
          </w:rPr>
          <w:instrText xml:space="preserve"> PAGEREF _Toc3145514 \h </w:instrText>
        </w:r>
        <w:r>
          <w:rPr>
            <w:noProof/>
          </w:rPr>
        </w:r>
      </w:ins>
      <w:r>
        <w:rPr>
          <w:noProof/>
        </w:rPr>
        <w:fldChar w:fldCharType="separate"/>
      </w:r>
      <w:ins w:id="1658" w:author="Nicholas Weatherley" w:date="2019-03-10T21:20:00Z">
        <w:r>
          <w:rPr>
            <w:noProof/>
          </w:rPr>
          <w:t>196</w:t>
        </w:r>
        <w:r>
          <w:rPr>
            <w:noProof/>
          </w:rPr>
          <w:fldChar w:fldCharType="end"/>
        </w:r>
      </w:ins>
    </w:p>
    <w:p w14:paraId="65A9E5E3" w14:textId="57788BC6" w:rsidR="005A5DEC" w:rsidRDefault="005A5DEC">
      <w:pPr>
        <w:pStyle w:val="TableofFigures"/>
        <w:tabs>
          <w:tab w:val="right" w:leader="dot" w:pos="9499"/>
        </w:tabs>
        <w:rPr>
          <w:ins w:id="1659" w:author="Nicholas Weatherley" w:date="2019-03-10T21:20:00Z"/>
          <w:rFonts w:asciiTheme="minorHAnsi" w:eastAsiaTheme="minorEastAsia" w:hAnsiTheme="minorHAnsi" w:cstheme="minorBidi"/>
          <w:smallCaps w:val="0"/>
          <w:noProof/>
          <w:sz w:val="24"/>
          <w:szCs w:val="24"/>
        </w:rPr>
      </w:pPr>
      <w:ins w:id="1660" w:author="Nicholas Weatherley" w:date="2019-03-10T21:20:00Z">
        <w:r>
          <w:rPr>
            <w:noProof/>
          </w:rPr>
          <w:t>Table 5.14: Correlations between absolute six-month changes in Lm</w:t>
        </w:r>
        <w:r w:rsidRPr="00DD50C0">
          <w:rPr>
            <w:noProof/>
            <w:vertAlign w:val="subscript"/>
          </w:rPr>
          <w:t>D</w:t>
        </w:r>
        <w:r>
          <w:rPr>
            <w:noProof/>
          </w:rPr>
          <w:t xml:space="preserve"> metrics and PFTs</w:t>
        </w:r>
        <w:r>
          <w:rPr>
            <w:noProof/>
          </w:rPr>
          <w:tab/>
        </w:r>
        <w:r>
          <w:rPr>
            <w:noProof/>
          </w:rPr>
          <w:fldChar w:fldCharType="begin"/>
        </w:r>
        <w:r>
          <w:rPr>
            <w:noProof/>
          </w:rPr>
          <w:instrText xml:space="preserve"> PAGEREF _Toc3145515 \h </w:instrText>
        </w:r>
        <w:r>
          <w:rPr>
            <w:noProof/>
          </w:rPr>
        </w:r>
      </w:ins>
      <w:r>
        <w:rPr>
          <w:noProof/>
        </w:rPr>
        <w:fldChar w:fldCharType="separate"/>
      </w:r>
      <w:ins w:id="1661" w:author="Nicholas Weatherley" w:date="2019-03-10T21:20:00Z">
        <w:r>
          <w:rPr>
            <w:noProof/>
          </w:rPr>
          <w:t>198</w:t>
        </w:r>
        <w:r>
          <w:rPr>
            <w:noProof/>
          </w:rPr>
          <w:fldChar w:fldCharType="end"/>
        </w:r>
      </w:ins>
    </w:p>
    <w:p w14:paraId="41E51380" w14:textId="3AC06FC4" w:rsidR="005A5DEC" w:rsidRDefault="005A5DEC">
      <w:pPr>
        <w:pStyle w:val="TableofFigures"/>
        <w:tabs>
          <w:tab w:val="right" w:leader="dot" w:pos="9499"/>
        </w:tabs>
        <w:rPr>
          <w:ins w:id="1662" w:author="Nicholas Weatherley" w:date="2019-03-10T21:20:00Z"/>
          <w:rFonts w:asciiTheme="minorHAnsi" w:eastAsiaTheme="minorEastAsia" w:hAnsiTheme="minorHAnsi" w:cstheme="minorBidi"/>
          <w:smallCaps w:val="0"/>
          <w:noProof/>
          <w:sz w:val="24"/>
          <w:szCs w:val="24"/>
        </w:rPr>
      </w:pPr>
      <w:ins w:id="1663" w:author="Nicholas Weatherley" w:date="2019-03-10T21:20:00Z">
        <w:r>
          <w:rPr>
            <w:noProof/>
          </w:rPr>
          <w:t>Table 5.15: Correlations between relative six-month changes in Lm</w:t>
        </w:r>
        <w:r w:rsidRPr="00DD50C0">
          <w:rPr>
            <w:noProof/>
            <w:vertAlign w:val="subscript"/>
          </w:rPr>
          <w:t>D</w:t>
        </w:r>
        <w:r>
          <w:rPr>
            <w:noProof/>
          </w:rPr>
          <w:t xml:space="preserve"> metrics and PFTs</w:t>
        </w:r>
        <w:r>
          <w:rPr>
            <w:noProof/>
          </w:rPr>
          <w:tab/>
        </w:r>
        <w:r>
          <w:rPr>
            <w:noProof/>
          </w:rPr>
          <w:fldChar w:fldCharType="begin"/>
        </w:r>
        <w:r>
          <w:rPr>
            <w:noProof/>
          </w:rPr>
          <w:instrText xml:space="preserve"> PAGEREF _Toc3145516 \h </w:instrText>
        </w:r>
        <w:r>
          <w:rPr>
            <w:noProof/>
          </w:rPr>
        </w:r>
      </w:ins>
      <w:r>
        <w:rPr>
          <w:noProof/>
        </w:rPr>
        <w:fldChar w:fldCharType="separate"/>
      </w:r>
      <w:ins w:id="1664" w:author="Nicholas Weatherley" w:date="2019-03-10T21:20:00Z">
        <w:r>
          <w:rPr>
            <w:noProof/>
          </w:rPr>
          <w:t>198</w:t>
        </w:r>
        <w:r>
          <w:rPr>
            <w:noProof/>
          </w:rPr>
          <w:fldChar w:fldCharType="end"/>
        </w:r>
      </w:ins>
    </w:p>
    <w:p w14:paraId="0C29EDC5" w14:textId="3734CB8F" w:rsidR="005A5DEC" w:rsidRDefault="005A5DEC">
      <w:pPr>
        <w:pStyle w:val="TableofFigures"/>
        <w:tabs>
          <w:tab w:val="right" w:leader="dot" w:pos="9499"/>
        </w:tabs>
        <w:rPr>
          <w:ins w:id="1665" w:author="Nicholas Weatherley" w:date="2019-03-10T21:20:00Z"/>
          <w:rFonts w:asciiTheme="minorHAnsi" w:eastAsiaTheme="minorEastAsia" w:hAnsiTheme="minorHAnsi" w:cstheme="minorBidi"/>
          <w:smallCaps w:val="0"/>
          <w:noProof/>
          <w:sz w:val="24"/>
          <w:szCs w:val="24"/>
        </w:rPr>
      </w:pPr>
      <w:ins w:id="1666" w:author="Nicholas Weatherley" w:date="2019-03-10T21:20:00Z">
        <w:r>
          <w:rPr>
            <w:noProof/>
          </w:rPr>
          <w:t>Table 5.16: Visit 2 ADC metric correlations</w:t>
        </w:r>
        <w:r>
          <w:rPr>
            <w:noProof/>
          </w:rPr>
          <w:tab/>
        </w:r>
        <w:r>
          <w:rPr>
            <w:noProof/>
          </w:rPr>
          <w:fldChar w:fldCharType="begin"/>
        </w:r>
        <w:r>
          <w:rPr>
            <w:noProof/>
          </w:rPr>
          <w:instrText xml:space="preserve"> PAGEREF _Toc3145517 \h </w:instrText>
        </w:r>
        <w:r>
          <w:rPr>
            <w:noProof/>
          </w:rPr>
        </w:r>
      </w:ins>
      <w:r>
        <w:rPr>
          <w:noProof/>
        </w:rPr>
        <w:fldChar w:fldCharType="separate"/>
      </w:r>
      <w:ins w:id="1667" w:author="Nicholas Weatherley" w:date="2019-03-10T21:20:00Z">
        <w:r>
          <w:rPr>
            <w:noProof/>
          </w:rPr>
          <w:t>200</w:t>
        </w:r>
        <w:r>
          <w:rPr>
            <w:noProof/>
          </w:rPr>
          <w:fldChar w:fldCharType="end"/>
        </w:r>
      </w:ins>
    </w:p>
    <w:p w14:paraId="3F9350FE" w14:textId="7A94BDCF" w:rsidR="005A5DEC" w:rsidRDefault="005A5DEC">
      <w:pPr>
        <w:pStyle w:val="TableofFigures"/>
        <w:tabs>
          <w:tab w:val="right" w:leader="dot" w:pos="9499"/>
        </w:tabs>
        <w:rPr>
          <w:ins w:id="1668" w:author="Nicholas Weatherley" w:date="2019-03-10T21:20:00Z"/>
          <w:rFonts w:asciiTheme="minorHAnsi" w:eastAsiaTheme="minorEastAsia" w:hAnsiTheme="minorHAnsi" w:cstheme="minorBidi"/>
          <w:smallCaps w:val="0"/>
          <w:noProof/>
          <w:sz w:val="24"/>
          <w:szCs w:val="24"/>
        </w:rPr>
      </w:pPr>
      <w:ins w:id="1669" w:author="Nicholas Weatherley" w:date="2019-03-10T21:20:00Z">
        <w:r>
          <w:rPr>
            <w:noProof/>
          </w:rPr>
          <w:t>Table 5.17: Correlations between absolute 12-month changes in ADC metrics and PFTs</w:t>
        </w:r>
        <w:r>
          <w:rPr>
            <w:noProof/>
          </w:rPr>
          <w:tab/>
        </w:r>
        <w:r>
          <w:rPr>
            <w:noProof/>
          </w:rPr>
          <w:fldChar w:fldCharType="begin"/>
        </w:r>
        <w:r>
          <w:rPr>
            <w:noProof/>
          </w:rPr>
          <w:instrText xml:space="preserve"> PAGEREF _Toc3145518 \h </w:instrText>
        </w:r>
        <w:r>
          <w:rPr>
            <w:noProof/>
          </w:rPr>
        </w:r>
      </w:ins>
      <w:r>
        <w:rPr>
          <w:noProof/>
        </w:rPr>
        <w:fldChar w:fldCharType="separate"/>
      </w:r>
      <w:ins w:id="1670" w:author="Nicholas Weatherley" w:date="2019-03-10T21:20:00Z">
        <w:r>
          <w:rPr>
            <w:noProof/>
          </w:rPr>
          <w:t>202</w:t>
        </w:r>
        <w:r>
          <w:rPr>
            <w:noProof/>
          </w:rPr>
          <w:fldChar w:fldCharType="end"/>
        </w:r>
      </w:ins>
    </w:p>
    <w:p w14:paraId="1197037B" w14:textId="5CD5BC07" w:rsidR="005A5DEC" w:rsidRDefault="005A5DEC">
      <w:pPr>
        <w:pStyle w:val="TableofFigures"/>
        <w:tabs>
          <w:tab w:val="right" w:leader="dot" w:pos="9499"/>
        </w:tabs>
        <w:rPr>
          <w:ins w:id="1671" w:author="Nicholas Weatherley" w:date="2019-03-10T21:20:00Z"/>
          <w:rFonts w:asciiTheme="minorHAnsi" w:eastAsiaTheme="minorEastAsia" w:hAnsiTheme="minorHAnsi" w:cstheme="minorBidi"/>
          <w:smallCaps w:val="0"/>
          <w:noProof/>
          <w:sz w:val="24"/>
          <w:szCs w:val="24"/>
        </w:rPr>
      </w:pPr>
      <w:ins w:id="1672" w:author="Nicholas Weatherley" w:date="2019-03-10T21:20:00Z">
        <w:r>
          <w:rPr>
            <w:noProof/>
          </w:rPr>
          <w:t>Table 5.18: Correlations between relative 12-month changes in ADC metrics and PFTs</w:t>
        </w:r>
        <w:r>
          <w:rPr>
            <w:noProof/>
          </w:rPr>
          <w:tab/>
        </w:r>
        <w:r>
          <w:rPr>
            <w:noProof/>
          </w:rPr>
          <w:fldChar w:fldCharType="begin"/>
        </w:r>
        <w:r>
          <w:rPr>
            <w:noProof/>
          </w:rPr>
          <w:instrText xml:space="preserve"> PAGEREF _Toc3145519 \h </w:instrText>
        </w:r>
        <w:r>
          <w:rPr>
            <w:noProof/>
          </w:rPr>
        </w:r>
      </w:ins>
      <w:r>
        <w:rPr>
          <w:noProof/>
        </w:rPr>
        <w:fldChar w:fldCharType="separate"/>
      </w:r>
      <w:ins w:id="1673" w:author="Nicholas Weatherley" w:date="2019-03-10T21:20:00Z">
        <w:r>
          <w:rPr>
            <w:noProof/>
          </w:rPr>
          <w:t>202</w:t>
        </w:r>
        <w:r>
          <w:rPr>
            <w:noProof/>
          </w:rPr>
          <w:fldChar w:fldCharType="end"/>
        </w:r>
      </w:ins>
    </w:p>
    <w:p w14:paraId="696D4C0A" w14:textId="38DEB48E" w:rsidR="005A5DEC" w:rsidRDefault="005A5DEC">
      <w:pPr>
        <w:pStyle w:val="TableofFigures"/>
        <w:tabs>
          <w:tab w:val="right" w:leader="dot" w:pos="9499"/>
        </w:tabs>
        <w:rPr>
          <w:ins w:id="1674" w:author="Nicholas Weatherley" w:date="2019-03-10T21:20:00Z"/>
          <w:rFonts w:asciiTheme="minorHAnsi" w:eastAsiaTheme="minorEastAsia" w:hAnsiTheme="minorHAnsi" w:cstheme="minorBidi"/>
          <w:smallCaps w:val="0"/>
          <w:noProof/>
          <w:sz w:val="24"/>
          <w:szCs w:val="24"/>
        </w:rPr>
      </w:pPr>
      <w:ins w:id="1675" w:author="Nicholas Weatherley" w:date="2019-03-10T21:20:00Z">
        <w:r>
          <w:rPr>
            <w:noProof/>
          </w:rPr>
          <w:t>Table 5.19: Visit 3 Lm</w:t>
        </w:r>
        <w:r w:rsidRPr="00DD50C0">
          <w:rPr>
            <w:noProof/>
            <w:vertAlign w:val="subscript"/>
          </w:rPr>
          <w:t>D</w:t>
        </w:r>
        <w:r>
          <w:rPr>
            <w:noProof/>
          </w:rPr>
          <w:t xml:space="preserve"> metric correlations</w:t>
        </w:r>
        <w:r>
          <w:rPr>
            <w:noProof/>
          </w:rPr>
          <w:tab/>
        </w:r>
        <w:r>
          <w:rPr>
            <w:noProof/>
          </w:rPr>
          <w:fldChar w:fldCharType="begin"/>
        </w:r>
        <w:r>
          <w:rPr>
            <w:noProof/>
          </w:rPr>
          <w:instrText xml:space="preserve"> PAGEREF _Toc3145520 \h </w:instrText>
        </w:r>
        <w:r>
          <w:rPr>
            <w:noProof/>
          </w:rPr>
        </w:r>
      </w:ins>
      <w:r>
        <w:rPr>
          <w:noProof/>
        </w:rPr>
        <w:fldChar w:fldCharType="separate"/>
      </w:r>
      <w:ins w:id="1676" w:author="Nicholas Weatherley" w:date="2019-03-10T21:20:00Z">
        <w:r>
          <w:rPr>
            <w:noProof/>
          </w:rPr>
          <w:t>203</w:t>
        </w:r>
        <w:r>
          <w:rPr>
            <w:noProof/>
          </w:rPr>
          <w:fldChar w:fldCharType="end"/>
        </w:r>
      </w:ins>
    </w:p>
    <w:p w14:paraId="210B0AFA" w14:textId="004C2EE4" w:rsidR="005A5DEC" w:rsidRDefault="005A5DEC">
      <w:pPr>
        <w:pStyle w:val="TableofFigures"/>
        <w:tabs>
          <w:tab w:val="right" w:leader="dot" w:pos="9499"/>
        </w:tabs>
        <w:rPr>
          <w:ins w:id="1677" w:author="Nicholas Weatherley" w:date="2019-03-10T21:20:00Z"/>
          <w:rFonts w:asciiTheme="minorHAnsi" w:eastAsiaTheme="minorEastAsia" w:hAnsiTheme="minorHAnsi" w:cstheme="minorBidi"/>
          <w:smallCaps w:val="0"/>
          <w:noProof/>
          <w:sz w:val="24"/>
          <w:szCs w:val="24"/>
        </w:rPr>
      </w:pPr>
      <w:ins w:id="1678" w:author="Nicholas Weatherley" w:date="2019-03-10T21:20:00Z">
        <w:r>
          <w:rPr>
            <w:noProof/>
          </w:rPr>
          <w:t>Table 5.20: Correlations between absolute 12-month changes in Lm</w:t>
        </w:r>
        <w:r w:rsidRPr="00DD50C0">
          <w:rPr>
            <w:noProof/>
            <w:vertAlign w:val="subscript"/>
          </w:rPr>
          <w:t>D</w:t>
        </w:r>
        <w:r>
          <w:rPr>
            <w:noProof/>
          </w:rPr>
          <w:t xml:space="preserve"> metrics and PFTs</w:t>
        </w:r>
        <w:r>
          <w:rPr>
            <w:noProof/>
          </w:rPr>
          <w:tab/>
        </w:r>
        <w:r>
          <w:rPr>
            <w:noProof/>
          </w:rPr>
          <w:fldChar w:fldCharType="begin"/>
        </w:r>
        <w:r>
          <w:rPr>
            <w:noProof/>
          </w:rPr>
          <w:instrText xml:space="preserve"> PAGEREF _Toc3145521 \h </w:instrText>
        </w:r>
        <w:r>
          <w:rPr>
            <w:noProof/>
          </w:rPr>
        </w:r>
      </w:ins>
      <w:r>
        <w:rPr>
          <w:noProof/>
        </w:rPr>
        <w:fldChar w:fldCharType="separate"/>
      </w:r>
      <w:ins w:id="1679" w:author="Nicholas Weatherley" w:date="2019-03-10T21:20:00Z">
        <w:r>
          <w:rPr>
            <w:noProof/>
          </w:rPr>
          <w:t>204</w:t>
        </w:r>
        <w:r>
          <w:rPr>
            <w:noProof/>
          </w:rPr>
          <w:fldChar w:fldCharType="end"/>
        </w:r>
      </w:ins>
    </w:p>
    <w:p w14:paraId="3FB0EF83" w14:textId="20DC15A4" w:rsidR="005A5DEC" w:rsidRDefault="005A5DEC">
      <w:pPr>
        <w:pStyle w:val="TableofFigures"/>
        <w:tabs>
          <w:tab w:val="right" w:leader="dot" w:pos="9499"/>
        </w:tabs>
        <w:rPr>
          <w:ins w:id="1680" w:author="Nicholas Weatherley" w:date="2019-03-10T21:20:00Z"/>
          <w:rFonts w:asciiTheme="minorHAnsi" w:eastAsiaTheme="minorEastAsia" w:hAnsiTheme="minorHAnsi" w:cstheme="minorBidi"/>
          <w:smallCaps w:val="0"/>
          <w:noProof/>
          <w:sz w:val="24"/>
          <w:szCs w:val="24"/>
        </w:rPr>
      </w:pPr>
      <w:ins w:id="1681" w:author="Nicholas Weatherley" w:date="2019-03-10T21:20:00Z">
        <w:r>
          <w:rPr>
            <w:noProof/>
          </w:rPr>
          <w:t>Table 5.21: Correlations between relative 12-month changes in Lm</w:t>
        </w:r>
        <w:r w:rsidRPr="00DD50C0">
          <w:rPr>
            <w:noProof/>
            <w:vertAlign w:val="subscript"/>
          </w:rPr>
          <w:t>D</w:t>
        </w:r>
        <w:r>
          <w:rPr>
            <w:noProof/>
          </w:rPr>
          <w:t xml:space="preserve"> metrics and PFTs</w:t>
        </w:r>
        <w:r>
          <w:rPr>
            <w:noProof/>
          </w:rPr>
          <w:tab/>
        </w:r>
        <w:r>
          <w:rPr>
            <w:noProof/>
          </w:rPr>
          <w:fldChar w:fldCharType="begin"/>
        </w:r>
        <w:r>
          <w:rPr>
            <w:noProof/>
          </w:rPr>
          <w:instrText xml:space="preserve"> PAGEREF _Toc3145522 \h </w:instrText>
        </w:r>
        <w:r>
          <w:rPr>
            <w:noProof/>
          </w:rPr>
        </w:r>
      </w:ins>
      <w:r>
        <w:rPr>
          <w:noProof/>
        </w:rPr>
        <w:fldChar w:fldCharType="separate"/>
      </w:r>
      <w:ins w:id="1682" w:author="Nicholas Weatherley" w:date="2019-03-10T21:20:00Z">
        <w:r>
          <w:rPr>
            <w:noProof/>
          </w:rPr>
          <w:t>205</w:t>
        </w:r>
        <w:r>
          <w:rPr>
            <w:noProof/>
          </w:rPr>
          <w:fldChar w:fldCharType="end"/>
        </w:r>
      </w:ins>
    </w:p>
    <w:p w14:paraId="01E15481" w14:textId="392ECEE2" w:rsidR="005A5DEC" w:rsidRDefault="005A5DEC">
      <w:pPr>
        <w:pStyle w:val="TableofFigures"/>
        <w:tabs>
          <w:tab w:val="right" w:leader="dot" w:pos="9499"/>
        </w:tabs>
        <w:rPr>
          <w:ins w:id="1683" w:author="Nicholas Weatherley" w:date="2019-03-10T21:20:00Z"/>
          <w:rFonts w:asciiTheme="minorHAnsi" w:eastAsiaTheme="minorEastAsia" w:hAnsiTheme="minorHAnsi" w:cstheme="minorBidi"/>
          <w:smallCaps w:val="0"/>
          <w:noProof/>
          <w:sz w:val="24"/>
          <w:szCs w:val="24"/>
        </w:rPr>
      </w:pPr>
      <w:ins w:id="1684" w:author="Nicholas Weatherley" w:date="2019-03-10T21:20:00Z">
        <w:r>
          <w:rPr>
            <w:noProof/>
          </w:rPr>
          <w:t>Table 5.22: Baseline ADC and quantitative CT parenchyma correlations</w:t>
        </w:r>
        <w:r>
          <w:rPr>
            <w:noProof/>
          </w:rPr>
          <w:tab/>
        </w:r>
        <w:r>
          <w:rPr>
            <w:noProof/>
          </w:rPr>
          <w:fldChar w:fldCharType="begin"/>
        </w:r>
        <w:r>
          <w:rPr>
            <w:noProof/>
          </w:rPr>
          <w:instrText xml:space="preserve"> PAGEREF _Toc3145523 \h </w:instrText>
        </w:r>
        <w:r>
          <w:rPr>
            <w:noProof/>
          </w:rPr>
        </w:r>
      </w:ins>
      <w:r>
        <w:rPr>
          <w:noProof/>
        </w:rPr>
        <w:fldChar w:fldCharType="separate"/>
      </w:r>
      <w:ins w:id="1685" w:author="Nicholas Weatherley" w:date="2019-03-10T21:20:00Z">
        <w:r>
          <w:rPr>
            <w:noProof/>
          </w:rPr>
          <w:t>205</w:t>
        </w:r>
        <w:r>
          <w:rPr>
            <w:noProof/>
          </w:rPr>
          <w:fldChar w:fldCharType="end"/>
        </w:r>
      </w:ins>
    </w:p>
    <w:p w14:paraId="3C737928" w14:textId="10443FE8" w:rsidR="005A5DEC" w:rsidRDefault="005A5DEC">
      <w:pPr>
        <w:pStyle w:val="TableofFigures"/>
        <w:tabs>
          <w:tab w:val="right" w:leader="dot" w:pos="9499"/>
        </w:tabs>
        <w:rPr>
          <w:ins w:id="1686" w:author="Nicholas Weatherley" w:date="2019-03-10T21:20:00Z"/>
          <w:rFonts w:asciiTheme="minorHAnsi" w:eastAsiaTheme="minorEastAsia" w:hAnsiTheme="minorHAnsi" w:cstheme="minorBidi"/>
          <w:smallCaps w:val="0"/>
          <w:noProof/>
          <w:sz w:val="24"/>
          <w:szCs w:val="24"/>
        </w:rPr>
      </w:pPr>
      <w:ins w:id="1687" w:author="Nicholas Weatherley" w:date="2019-03-10T21:20:00Z">
        <w:r>
          <w:rPr>
            <w:noProof/>
          </w:rPr>
          <w:t>Table 5.23: Baseline ADC and quantitative CT vessel correlations</w:t>
        </w:r>
        <w:r>
          <w:rPr>
            <w:noProof/>
          </w:rPr>
          <w:tab/>
        </w:r>
        <w:r>
          <w:rPr>
            <w:noProof/>
          </w:rPr>
          <w:fldChar w:fldCharType="begin"/>
        </w:r>
        <w:r>
          <w:rPr>
            <w:noProof/>
          </w:rPr>
          <w:instrText xml:space="preserve"> PAGEREF _Toc3145524 \h </w:instrText>
        </w:r>
        <w:r>
          <w:rPr>
            <w:noProof/>
          </w:rPr>
        </w:r>
      </w:ins>
      <w:r>
        <w:rPr>
          <w:noProof/>
        </w:rPr>
        <w:fldChar w:fldCharType="separate"/>
      </w:r>
      <w:ins w:id="1688" w:author="Nicholas Weatherley" w:date="2019-03-10T21:20:00Z">
        <w:r>
          <w:rPr>
            <w:noProof/>
          </w:rPr>
          <w:t>206</w:t>
        </w:r>
        <w:r>
          <w:rPr>
            <w:noProof/>
          </w:rPr>
          <w:fldChar w:fldCharType="end"/>
        </w:r>
      </w:ins>
    </w:p>
    <w:p w14:paraId="34FBD863" w14:textId="254D1F39" w:rsidR="005A5DEC" w:rsidRDefault="005A5DEC">
      <w:pPr>
        <w:pStyle w:val="TableofFigures"/>
        <w:tabs>
          <w:tab w:val="right" w:leader="dot" w:pos="9499"/>
        </w:tabs>
        <w:rPr>
          <w:ins w:id="1689" w:author="Nicholas Weatherley" w:date="2019-03-10T21:20:00Z"/>
          <w:rFonts w:asciiTheme="minorHAnsi" w:eastAsiaTheme="minorEastAsia" w:hAnsiTheme="minorHAnsi" w:cstheme="minorBidi"/>
          <w:smallCaps w:val="0"/>
          <w:noProof/>
          <w:sz w:val="24"/>
          <w:szCs w:val="24"/>
        </w:rPr>
      </w:pPr>
      <w:ins w:id="1690" w:author="Nicholas Weatherley" w:date="2019-03-10T21:20:00Z">
        <w:r>
          <w:rPr>
            <w:noProof/>
          </w:rPr>
          <w:t>Table 5.24: Baseline Lm</w:t>
        </w:r>
        <w:r w:rsidRPr="00DD50C0">
          <w:rPr>
            <w:noProof/>
            <w:vertAlign w:val="subscript"/>
          </w:rPr>
          <w:t>D</w:t>
        </w:r>
        <w:r>
          <w:rPr>
            <w:noProof/>
          </w:rPr>
          <w:t xml:space="preserve"> and quantitative CT parenchyma correlations</w:t>
        </w:r>
        <w:r>
          <w:rPr>
            <w:noProof/>
          </w:rPr>
          <w:tab/>
        </w:r>
        <w:r>
          <w:rPr>
            <w:noProof/>
          </w:rPr>
          <w:fldChar w:fldCharType="begin"/>
        </w:r>
        <w:r>
          <w:rPr>
            <w:noProof/>
          </w:rPr>
          <w:instrText xml:space="preserve"> PAGEREF _Toc3145525 \h </w:instrText>
        </w:r>
        <w:r>
          <w:rPr>
            <w:noProof/>
          </w:rPr>
        </w:r>
      </w:ins>
      <w:r>
        <w:rPr>
          <w:noProof/>
        </w:rPr>
        <w:fldChar w:fldCharType="separate"/>
      </w:r>
      <w:ins w:id="1691" w:author="Nicholas Weatherley" w:date="2019-03-10T21:20:00Z">
        <w:r>
          <w:rPr>
            <w:noProof/>
          </w:rPr>
          <w:t>207</w:t>
        </w:r>
        <w:r>
          <w:rPr>
            <w:noProof/>
          </w:rPr>
          <w:fldChar w:fldCharType="end"/>
        </w:r>
      </w:ins>
    </w:p>
    <w:p w14:paraId="3CA92B2D" w14:textId="5C626ED3" w:rsidR="005A5DEC" w:rsidRDefault="005A5DEC">
      <w:pPr>
        <w:pStyle w:val="TableofFigures"/>
        <w:tabs>
          <w:tab w:val="right" w:leader="dot" w:pos="9499"/>
        </w:tabs>
        <w:rPr>
          <w:ins w:id="1692" w:author="Nicholas Weatherley" w:date="2019-03-10T21:20:00Z"/>
          <w:rFonts w:asciiTheme="minorHAnsi" w:eastAsiaTheme="minorEastAsia" w:hAnsiTheme="minorHAnsi" w:cstheme="minorBidi"/>
          <w:smallCaps w:val="0"/>
          <w:noProof/>
          <w:sz w:val="24"/>
          <w:szCs w:val="24"/>
        </w:rPr>
      </w:pPr>
      <w:ins w:id="1693" w:author="Nicholas Weatherley" w:date="2019-03-10T21:20:00Z">
        <w:r>
          <w:rPr>
            <w:noProof/>
          </w:rPr>
          <w:t>Table 5.25: Baseline Lm</w:t>
        </w:r>
        <w:r w:rsidRPr="00DD50C0">
          <w:rPr>
            <w:noProof/>
            <w:vertAlign w:val="subscript"/>
          </w:rPr>
          <w:t>D</w:t>
        </w:r>
        <w:r>
          <w:rPr>
            <w:noProof/>
          </w:rPr>
          <w:t xml:space="preserve"> and quantitative CT vessel correlations</w:t>
        </w:r>
        <w:r>
          <w:rPr>
            <w:noProof/>
          </w:rPr>
          <w:tab/>
        </w:r>
        <w:r>
          <w:rPr>
            <w:noProof/>
          </w:rPr>
          <w:fldChar w:fldCharType="begin"/>
        </w:r>
        <w:r>
          <w:rPr>
            <w:noProof/>
          </w:rPr>
          <w:instrText xml:space="preserve"> PAGEREF _Toc3145526 \h </w:instrText>
        </w:r>
        <w:r>
          <w:rPr>
            <w:noProof/>
          </w:rPr>
        </w:r>
      </w:ins>
      <w:r>
        <w:rPr>
          <w:noProof/>
        </w:rPr>
        <w:fldChar w:fldCharType="separate"/>
      </w:r>
      <w:ins w:id="1694" w:author="Nicholas Weatherley" w:date="2019-03-10T21:20:00Z">
        <w:r>
          <w:rPr>
            <w:noProof/>
          </w:rPr>
          <w:t>208</w:t>
        </w:r>
        <w:r>
          <w:rPr>
            <w:noProof/>
          </w:rPr>
          <w:fldChar w:fldCharType="end"/>
        </w:r>
      </w:ins>
    </w:p>
    <w:p w14:paraId="40EA35B0" w14:textId="5DC745CF" w:rsidR="005A5DEC" w:rsidRDefault="005A5DEC">
      <w:pPr>
        <w:pStyle w:val="TableofFigures"/>
        <w:tabs>
          <w:tab w:val="right" w:leader="dot" w:pos="9499"/>
        </w:tabs>
        <w:rPr>
          <w:ins w:id="1695" w:author="Nicholas Weatherley" w:date="2019-03-10T21:20:00Z"/>
          <w:rFonts w:asciiTheme="minorHAnsi" w:eastAsiaTheme="minorEastAsia" w:hAnsiTheme="minorHAnsi" w:cstheme="minorBidi"/>
          <w:smallCaps w:val="0"/>
          <w:noProof/>
          <w:sz w:val="24"/>
          <w:szCs w:val="24"/>
        </w:rPr>
      </w:pPr>
      <w:ins w:id="1696" w:author="Nicholas Weatherley" w:date="2019-03-10T21:20:00Z">
        <w:r>
          <w:rPr>
            <w:noProof/>
          </w:rPr>
          <w:lastRenderedPageBreak/>
          <w:t>Table 5.26: Correlations between DW-MRI metrics and age</w:t>
        </w:r>
        <w:r>
          <w:rPr>
            <w:noProof/>
          </w:rPr>
          <w:tab/>
        </w:r>
        <w:r>
          <w:rPr>
            <w:noProof/>
          </w:rPr>
          <w:fldChar w:fldCharType="begin"/>
        </w:r>
        <w:r>
          <w:rPr>
            <w:noProof/>
          </w:rPr>
          <w:instrText xml:space="preserve"> PAGEREF _Toc3145527 \h </w:instrText>
        </w:r>
        <w:r>
          <w:rPr>
            <w:noProof/>
          </w:rPr>
        </w:r>
      </w:ins>
      <w:r>
        <w:rPr>
          <w:noProof/>
        </w:rPr>
        <w:fldChar w:fldCharType="separate"/>
      </w:r>
      <w:ins w:id="1697" w:author="Nicholas Weatherley" w:date="2019-03-10T21:20:00Z">
        <w:r>
          <w:rPr>
            <w:noProof/>
          </w:rPr>
          <w:t>209</w:t>
        </w:r>
        <w:r>
          <w:rPr>
            <w:noProof/>
          </w:rPr>
          <w:fldChar w:fldCharType="end"/>
        </w:r>
      </w:ins>
    </w:p>
    <w:p w14:paraId="741A80B1" w14:textId="69C63BAD" w:rsidR="005A5DEC" w:rsidRDefault="005A5DEC">
      <w:pPr>
        <w:pStyle w:val="TableofFigures"/>
        <w:tabs>
          <w:tab w:val="right" w:leader="dot" w:pos="9499"/>
        </w:tabs>
        <w:rPr>
          <w:ins w:id="1698" w:author="Nicholas Weatherley" w:date="2019-03-10T21:20:00Z"/>
          <w:rFonts w:asciiTheme="minorHAnsi" w:eastAsiaTheme="minorEastAsia" w:hAnsiTheme="minorHAnsi" w:cstheme="minorBidi"/>
          <w:smallCaps w:val="0"/>
          <w:noProof/>
          <w:sz w:val="24"/>
          <w:szCs w:val="24"/>
        </w:rPr>
      </w:pPr>
      <w:ins w:id="1699" w:author="Nicholas Weatherley" w:date="2019-03-10T21:20:00Z">
        <w:r>
          <w:rPr>
            <w:noProof/>
          </w:rPr>
          <w:t>Table 5.27: Diffusion-weighted correlations with ventilation metrics</w:t>
        </w:r>
        <w:r>
          <w:rPr>
            <w:noProof/>
          </w:rPr>
          <w:tab/>
        </w:r>
        <w:r>
          <w:rPr>
            <w:noProof/>
          </w:rPr>
          <w:fldChar w:fldCharType="begin"/>
        </w:r>
        <w:r>
          <w:rPr>
            <w:noProof/>
          </w:rPr>
          <w:instrText xml:space="preserve"> PAGEREF _Toc3145528 \h </w:instrText>
        </w:r>
        <w:r>
          <w:rPr>
            <w:noProof/>
          </w:rPr>
        </w:r>
      </w:ins>
      <w:r>
        <w:rPr>
          <w:noProof/>
        </w:rPr>
        <w:fldChar w:fldCharType="separate"/>
      </w:r>
      <w:ins w:id="1700" w:author="Nicholas Weatherley" w:date="2019-03-10T21:20:00Z">
        <w:r>
          <w:rPr>
            <w:noProof/>
          </w:rPr>
          <w:t>213</w:t>
        </w:r>
        <w:r>
          <w:rPr>
            <w:noProof/>
          </w:rPr>
          <w:fldChar w:fldCharType="end"/>
        </w:r>
      </w:ins>
    </w:p>
    <w:p w14:paraId="37C80BC0" w14:textId="264D77CA" w:rsidR="005A5DEC" w:rsidRDefault="005A5DEC">
      <w:pPr>
        <w:pStyle w:val="TableofFigures"/>
        <w:tabs>
          <w:tab w:val="right" w:leader="dot" w:pos="9499"/>
        </w:tabs>
        <w:rPr>
          <w:ins w:id="1701" w:author="Nicholas Weatherley" w:date="2019-03-10T21:20:00Z"/>
          <w:rFonts w:asciiTheme="minorHAnsi" w:eastAsiaTheme="minorEastAsia" w:hAnsiTheme="minorHAnsi" w:cstheme="minorBidi"/>
          <w:smallCaps w:val="0"/>
          <w:noProof/>
          <w:sz w:val="24"/>
          <w:szCs w:val="24"/>
        </w:rPr>
      </w:pPr>
      <w:ins w:id="1702" w:author="Nicholas Weatherley" w:date="2019-03-10T21:20:00Z">
        <w:r>
          <w:rPr>
            <w:noProof/>
          </w:rPr>
          <w:t>Chapter 6</w:t>
        </w:r>
        <w:r>
          <w:rPr>
            <w:noProof/>
          </w:rPr>
          <w:tab/>
        </w:r>
        <w:r>
          <w:rPr>
            <w:noProof/>
          </w:rPr>
          <w:fldChar w:fldCharType="begin"/>
        </w:r>
        <w:r>
          <w:rPr>
            <w:noProof/>
          </w:rPr>
          <w:instrText xml:space="preserve"> PAGEREF _Toc3145529 \h </w:instrText>
        </w:r>
        <w:r>
          <w:rPr>
            <w:noProof/>
          </w:rPr>
        </w:r>
      </w:ins>
      <w:r>
        <w:rPr>
          <w:noProof/>
        </w:rPr>
        <w:fldChar w:fldCharType="separate"/>
      </w:r>
      <w:ins w:id="1703" w:author="Nicholas Weatherley" w:date="2019-03-10T21:20:00Z">
        <w:r>
          <w:rPr>
            <w:noProof/>
          </w:rPr>
          <w:t>219</w:t>
        </w:r>
        <w:r>
          <w:rPr>
            <w:noProof/>
          </w:rPr>
          <w:fldChar w:fldCharType="end"/>
        </w:r>
      </w:ins>
    </w:p>
    <w:p w14:paraId="10778B8F" w14:textId="09C4EE2D" w:rsidR="005A5DEC" w:rsidRDefault="005A5DEC">
      <w:pPr>
        <w:pStyle w:val="TableofFigures"/>
        <w:tabs>
          <w:tab w:val="right" w:leader="dot" w:pos="9499"/>
        </w:tabs>
        <w:rPr>
          <w:ins w:id="1704" w:author="Nicholas Weatherley" w:date="2019-03-10T21:20:00Z"/>
          <w:rFonts w:asciiTheme="minorHAnsi" w:eastAsiaTheme="minorEastAsia" w:hAnsiTheme="minorHAnsi" w:cstheme="minorBidi"/>
          <w:smallCaps w:val="0"/>
          <w:noProof/>
          <w:sz w:val="24"/>
          <w:szCs w:val="24"/>
        </w:rPr>
      </w:pPr>
      <w:ins w:id="1705" w:author="Nicholas Weatherley" w:date="2019-03-10T21:20:00Z">
        <w:r>
          <w:rPr>
            <w:noProof/>
          </w:rPr>
          <w:t>Table 6.1: Summary statistics for baseline CSSR metrics (Patz)</w:t>
        </w:r>
        <w:r>
          <w:rPr>
            <w:noProof/>
          </w:rPr>
          <w:tab/>
        </w:r>
        <w:r>
          <w:rPr>
            <w:noProof/>
          </w:rPr>
          <w:fldChar w:fldCharType="begin"/>
        </w:r>
        <w:r>
          <w:rPr>
            <w:noProof/>
          </w:rPr>
          <w:instrText xml:space="preserve"> PAGEREF _Toc3145530 \h </w:instrText>
        </w:r>
        <w:r>
          <w:rPr>
            <w:noProof/>
          </w:rPr>
        </w:r>
      </w:ins>
      <w:r>
        <w:rPr>
          <w:noProof/>
        </w:rPr>
        <w:fldChar w:fldCharType="separate"/>
      </w:r>
      <w:ins w:id="1706" w:author="Nicholas Weatherley" w:date="2019-03-10T21:20:00Z">
        <w:r>
          <w:rPr>
            <w:noProof/>
          </w:rPr>
          <w:t>227</w:t>
        </w:r>
        <w:r>
          <w:rPr>
            <w:noProof/>
          </w:rPr>
          <w:fldChar w:fldCharType="end"/>
        </w:r>
      </w:ins>
    </w:p>
    <w:p w14:paraId="5531B960" w14:textId="5EA44F3A" w:rsidR="005A5DEC" w:rsidRDefault="005A5DEC">
      <w:pPr>
        <w:pStyle w:val="TableofFigures"/>
        <w:tabs>
          <w:tab w:val="right" w:leader="dot" w:pos="9499"/>
        </w:tabs>
        <w:rPr>
          <w:ins w:id="1707" w:author="Nicholas Weatherley" w:date="2019-03-10T21:20:00Z"/>
          <w:rFonts w:asciiTheme="minorHAnsi" w:eastAsiaTheme="minorEastAsia" w:hAnsiTheme="minorHAnsi" w:cstheme="minorBidi"/>
          <w:smallCaps w:val="0"/>
          <w:noProof/>
          <w:sz w:val="24"/>
          <w:szCs w:val="24"/>
        </w:rPr>
      </w:pPr>
      <w:ins w:id="1708" w:author="Nicholas Weatherley" w:date="2019-03-10T21:20:00Z">
        <w:r>
          <w:rPr>
            <w:noProof/>
          </w:rPr>
          <w:t>Table 6.2: Summary statistics for baseline CSSR metrics (MOXE)</w:t>
        </w:r>
        <w:r>
          <w:rPr>
            <w:noProof/>
          </w:rPr>
          <w:tab/>
        </w:r>
        <w:r>
          <w:rPr>
            <w:noProof/>
          </w:rPr>
          <w:fldChar w:fldCharType="begin"/>
        </w:r>
        <w:r>
          <w:rPr>
            <w:noProof/>
          </w:rPr>
          <w:instrText xml:space="preserve"> PAGEREF _Toc3145531 \h </w:instrText>
        </w:r>
        <w:r>
          <w:rPr>
            <w:noProof/>
          </w:rPr>
        </w:r>
      </w:ins>
      <w:r>
        <w:rPr>
          <w:noProof/>
        </w:rPr>
        <w:fldChar w:fldCharType="separate"/>
      </w:r>
      <w:ins w:id="1709" w:author="Nicholas Weatherley" w:date="2019-03-10T21:20:00Z">
        <w:r>
          <w:rPr>
            <w:noProof/>
          </w:rPr>
          <w:t>228</w:t>
        </w:r>
        <w:r>
          <w:rPr>
            <w:noProof/>
          </w:rPr>
          <w:fldChar w:fldCharType="end"/>
        </w:r>
      </w:ins>
    </w:p>
    <w:p w14:paraId="6FA17C34" w14:textId="150A141E" w:rsidR="005A5DEC" w:rsidRDefault="005A5DEC">
      <w:pPr>
        <w:pStyle w:val="TableofFigures"/>
        <w:tabs>
          <w:tab w:val="right" w:leader="dot" w:pos="9499"/>
        </w:tabs>
        <w:rPr>
          <w:ins w:id="1710" w:author="Nicholas Weatherley" w:date="2019-03-10T21:20:00Z"/>
          <w:rFonts w:asciiTheme="minorHAnsi" w:eastAsiaTheme="minorEastAsia" w:hAnsiTheme="minorHAnsi" w:cstheme="minorBidi"/>
          <w:smallCaps w:val="0"/>
          <w:noProof/>
          <w:sz w:val="24"/>
          <w:szCs w:val="24"/>
        </w:rPr>
      </w:pPr>
      <w:ins w:id="1711" w:author="Nicholas Weatherley" w:date="2019-03-10T21:20:00Z">
        <w:r>
          <w:rPr>
            <w:noProof/>
          </w:rPr>
          <w:t>Table 6.3: Baseline correlations between CSSR-derived Patz model outcomes and clinical metrics</w:t>
        </w:r>
        <w:r>
          <w:rPr>
            <w:noProof/>
          </w:rPr>
          <w:tab/>
        </w:r>
        <w:r>
          <w:rPr>
            <w:noProof/>
          </w:rPr>
          <w:fldChar w:fldCharType="begin"/>
        </w:r>
        <w:r>
          <w:rPr>
            <w:noProof/>
          </w:rPr>
          <w:instrText xml:space="preserve"> PAGEREF _Toc3145532 \h </w:instrText>
        </w:r>
        <w:r>
          <w:rPr>
            <w:noProof/>
          </w:rPr>
        </w:r>
      </w:ins>
      <w:r>
        <w:rPr>
          <w:noProof/>
        </w:rPr>
        <w:fldChar w:fldCharType="separate"/>
      </w:r>
      <w:ins w:id="1712" w:author="Nicholas Weatherley" w:date="2019-03-10T21:20:00Z">
        <w:r>
          <w:rPr>
            <w:noProof/>
          </w:rPr>
          <w:t>231</w:t>
        </w:r>
        <w:r>
          <w:rPr>
            <w:noProof/>
          </w:rPr>
          <w:fldChar w:fldCharType="end"/>
        </w:r>
      </w:ins>
    </w:p>
    <w:p w14:paraId="2126B90D" w14:textId="55E3A09A" w:rsidR="005A5DEC" w:rsidRDefault="005A5DEC">
      <w:pPr>
        <w:pStyle w:val="TableofFigures"/>
        <w:tabs>
          <w:tab w:val="right" w:leader="dot" w:pos="9499"/>
        </w:tabs>
        <w:rPr>
          <w:ins w:id="1713" w:author="Nicholas Weatherley" w:date="2019-03-10T21:20:00Z"/>
          <w:rFonts w:asciiTheme="minorHAnsi" w:eastAsiaTheme="minorEastAsia" w:hAnsiTheme="minorHAnsi" w:cstheme="minorBidi"/>
          <w:smallCaps w:val="0"/>
          <w:noProof/>
          <w:sz w:val="24"/>
          <w:szCs w:val="24"/>
        </w:rPr>
      </w:pPr>
      <w:ins w:id="1714" w:author="Nicholas Weatherley" w:date="2019-03-10T21:20:00Z">
        <w:r>
          <w:rPr>
            <w:noProof/>
          </w:rPr>
          <w:t>Table 6.4 Baseline correlations between CSSR-derived MOXE model outcomes and clinical metrics</w:t>
        </w:r>
        <w:r>
          <w:rPr>
            <w:noProof/>
          </w:rPr>
          <w:tab/>
        </w:r>
        <w:r>
          <w:rPr>
            <w:noProof/>
          </w:rPr>
          <w:fldChar w:fldCharType="begin"/>
        </w:r>
        <w:r>
          <w:rPr>
            <w:noProof/>
          </w:rPr>
          <w:instrText xml:space="preserve"> PAGEREF _Toc3145533 \h </w:instrText>
        </w:r>
        <w:r>
          <w:rPr>
            <w:noProof/>
          </w:rPr>
        </w:r>
      </w:ins>
      <w:r>
        <w:rPr>
          <w:noProof/>
        </w:rPr>
        <w:fldChar w:fldCharType="separate"/>
      </w:r>
      <w:ins w:id="1715" w:author="Nicholas Weatherley" w:date="2019-03-10T21:20:00Z">
        <w:r>
          <w:rPr>
            <w:noProof/>
          </w:rPr>
          <w:t>232</w:t>
        </w:r>
        <w:r>
          <w:rPr>
            <w:noProof/>
          </w:rPr>
          <w:fldChar w:fldCharType="end"/>
        </w:r>
      </w:ins>
    </w:p>
    <w:p w14:paraId="6595D966" w14:textId="579E8373" w:rsidR="005A5DEC" w:rsidRDefault="005A5DEC">
      <w:pPr>
        <w:pStyle w:val="TableofFigures"/>
        <w:tabs>
          <w:tab w:val="right" w:leader="dot" w:pos="9499"/>
        </w:tabs>
        <w:rPr>
          <w:ins w:id="1716" w:author="Nicholas Weatherley" w:date="2019-03-10T21:20:00Z"/>
          <w:rFonts w:asciiTheme="minorHAnsi" w:eastAsiaTheme="minorEastAsia" w:hAnsiTheme="minorHAnsi" w:cstheme="minorBidi"/>
          <w:smallCaps w:val="0"/>
          <w:noProof/>
          <w:sz w:val="24"/>
          <w:szCs w:val="24"/>
        </w:rPr>
      </w:pPr>
      <w:ins w:id="1717" w:author="Nicholas Weatherley" w:date="2019-03-10T21:20:00Z">
        <w:r>
          <w:rPr>
            <w:noProof/>
          </w:rPr>
          <w:t>Table 6.5: Six month correlations between CSSR-derived MOXE model outcomes and clinical metrics</w:t>
        </w:r>
        <w:r>
          <w:rPr>
            <w:noProof/>
          </w:rPr>
          <w:tab/>
        </w:r>
        <w:r>
          <w:rPr>
            <w:noProof/>
          </w:rPr>
          <w:fldChar w:fldCharType="begin"/>
        </w:r>
        <w:r>
          <w:rPr>
            <w:noProof/>
          </w:rPr>
          <w:instrText xml:space="preserve"> PAGEREF _Toc3145534 \h </w:instrText>
        </w:r>
        <w:r>
          <w:rPr>
            <w:noProof/>
          </w:rPr>
        </w:r>
      </w:ins>
      <w:r>
        <w:rPr>
          <w:noProof/>
        </w:rPr>
        <w:fldChar w:fldCharType="separate"/>
      </w:r>
      <w:ins w:id="1718" w:author="Nicholas Weatherley" w:date="2019-03-10T21:20:00Z">
        <w:r>
          <w:rPr>
            <w:noProof/>
          </w:rPr>
          <w:t>234</w:t>
        </w:r>
        <w:r>
          <w:rPr>
            <w:noProof/>
          </w:rPr>
          <w:fldChar w:fldCharType="end"/>
        </w:r>
      </w:ins>
    </w:p>
    <w:p w14:paraId="40C2084E" w14:textId="7686C7B7" w:rsidR="005A5DEC" w:rsidRDefault="005A5DEC">
      <w:pPr>
        <w:pStyle w:val="TableofFigures"/>
        <w:tabs>
          <w:tab w:val="right" w:leader="dot" w:pos="9499"/>
        </w:tabs>
        <w:rPr>
          <w:ins w:id="1719" w:author="Nicholas Weatherley" w:date="2019-03-10T21:20:00Z"/>
          <w:rFonts w:asciiTheme="minorHAnsi" w:eastAsiaTheme="minorEastAsia" w:hAnsiTheme="minorHAnsi" w:cstheme="minorBidi"/>
          <w:smallCaps w:val="0"/>
          <w:noProof/>
          <w:sz w:val="24"/>
          <w:szCs w:val="24"/>
        </w:rPr>
      </w:pPr>
      <w:ins w:id="1720" w:author="Nicholas Weatherley" w:date="2019-03-10T21:20:00Z">
        <w:r>
          <w:rPr>
            <w:noProof/>
          </w:rPr>
          <w:t>Table 6.6: Baseline CSSR and quantitative CT parenchyma correlations</w:t>
        </w:r>
        <w:r>
          <w:rPr>
            <w:noProof/>
          </w:rPr>
          <w:tab/>
        </w:r>
        <w:r>
          <w:rPr>
            <w:noProof/>
          </w:rPr>
          <w:fldChar w:fldCharType="begin"/>
        </w:r>
        <w:r>
          <w:rPr>
            <w:noProof/>
          </w:rPr>
          <w:instrText xml:space="preserve"> PAGEREF _Toc3145535 \h </w:instrText>
        </w:r>
        <w:r>
          <w:rPr>
            <w:noProof/>
          </w:rPr>
        </w:r>
      </w:ins>
      <w:r>
        <w:rPr>
          <w:noProof/>
        </w:rPr>
        <w:fldChar w:fldCharType="separate"/>
      </w:r>
      <w:ins w:id="1721" w:author="Nicholas Weatherley" w:date="2019-03-10T21:20:00Z">
        <w:r>
          <w:rPr>
            <w:noProof/>
          </w:rPr>
          <w:t>235</w:t>
        </w:r>
        <w:r>
          <w:rPr>
            <w:noProof/>
          </w:rPr>
          <w:fldChar w:fldCharType="end"/>
        </w:r>
      </w:ins>
    </w:p>
    <w:p w14:paraId="6EC5618A" w14:textId="29318457" w:rsidR="005A5DEC" w:rsidRDefault="005A5DEC">
      <w:pPr>
        <w:pStyle w:val="TableofFigures"/>
        <w:tabs>
          <w:tab w:val="right" w:leader="dot" w:pos="9499"/>
        </w:tabs>
        <w:rPr>
          <w:ins w:id="1722" w:author="Nicholas Weatherley" w:date="2019-03-10T21:20:00Z"/>
          <w:rFonts w:asciiTheme="minorHAnsi" w:eastAsiaTheme="minorEastAsia" w:hAnsiTheme="minorHAnsi" w:cstheme="minorBidi"/>
          <w:smallCaps w:val="0"/>
          <w:noProof/>
          <w:sz w:val="24"/>
          <w:szCs w:val="24"/>
        </w:rPr>
      </w:pPr>
      <w:ins w:id="1723" w:author="Nicholas Weatherley" w:date="2019-03-10T21:20:00Z">
        <w:r>
          <w:rPr>
            <w:noProof/>
          </w:rPr>
          <w:t>Table 6.7: Baseline CSSR and quantitative CT vessel correlations</w:t>
        </w:r>
        <w:r>
          <w:rPr>
            <w:noProof/>
          </w:rPr>
          <w:tab/>
        </w:r>
        <w:r>
          <w:rPr>
            <w:noProof/>
          </w:rPr>
          <w:fldChar w:fldCharType="begin"/>
        </w:r>
        <w:r>
          <w:rPr>
            <w:noProof/>
          </w:rPr>
          <w:instrText xml:space="preserve"> PAGEREF _Toc3145536 \h </w:instrText>
        </w:r>
        <w:r>
          <w:rPr>
            <w:noProof/>
          </w:rPr>
        </w:r>
      </w:ins>
      <w:r>
        <w:rPr>
          <w:noProof/>
        </w:rPr>
        <w:fldChar w:fldCharType="separate"/>
      </w:r>
      <w:ins w:id="1724" w:author="Nicholas Weatherley" w:date="2019-03-10T21:20:00Z">
        <w:r>
          <w:rPr>
            <w:noProof/>
          </w:rPr>
          <w:t>235</w:t>
        </w:r>
        <w:r>
          <w:rPr>
            <w:noProof/>
          </w:rPr>
          <w:fldChar w:fldCharType="end"/>
        </w:r>
      </w:ins>
    </w:p>
    <w:p w14:paraId="253BD6BB" w14:textId="09299749" w:rsidR="005A5DEC" w:rsidRDefault="005A5DEC">
      <w:pPr>
        <w:pStyle w:val="TableofFigures"/>
        <w:tabs>
          <w:tab w:val="right" w:leader="dot" w:pos="9499"/>
        </w:tabs>
        <w:rPr>
          <w:ins w:id="1725" w:author="Nicholas Weatherley" w:date="2019-03-10T21:20:00Z"/>
          <w:rFonts w:asciiTheme="minorHAnsi" w:eastAsiaTheme="minorEastAsia" w:hAnsiTheme="minorHAnsi" w:cstheme="minorBidi"/>
          <w:smallCaps w:val="0"/>
          <w:noProof/>
          <w:sz w:val="24"/>
          <w:szCs w:val="24"/>
        </w:rPr>
      </w:pPr>
      <w:ins w:id="1726" w:author="Nicholas Weatherley" w:date="2019-03-10T21:20:00Z">
        <w:r>
          <w:rPr>
            <w:noProof/>
          </w:rPr>
          <w:t>Table 6.8: Baseline CSSR and DW-MRI imaging metrics</w:t>
        </w:r>
        <w:r>
          <w:rPr>
            <w:noProof/>
          </w:rPr>
          <w:tab/>
        </w:r>
        <w:r>
          <w:rPr>
            <w:noProof/>
          </w:rPr>
          <w:fldChar w:fldCharType="begin"/>
        </w:r>
        <w:r>
          <w:rPr>
            <w:noProof/>
          </w:rPr>
          <w:instrText xml:space="preserve"> PAGEREF _Toc3145537 \h </w:instrText>
        </w:r>
        <w:r>
          <w:rPr>
            <w:noProof/>
          </w:rPr>
        </w:r>
      </w:ins>
      <w:r>
        <w:rPr>
          <w:noProof/>
        </w:rPr>
        <w:fldChar w:fldCharType="separate"/>
      </w:r>
      <w:ins w:id="1727" w:author="Nicholas Weatherley" w:date="2019-03-10T21:20:00Z">
        <w:r>
          <w:rPr>
            <w:noProof/>
          </w:rPr>
          <w:t>236</w:t>
        </w:r>
        <w:r>
          <w:rPr>
            <w:noProof/>
          </w:rPr>
          <w:fldChar w:fldCharType="end"/>
        </w:r>
      </w:ins>
    </w:p>
    <w:p w14:paraId="03A9977C" w14:textId="5D399092" w:rsidR="005A5DEC" w:rsidRDefault="005A5DEC">
      <w:pPr>
        <w:pStyle w:val="TableofFigures"/>
        <w:tabs>
          <w:tab w:val="right" w:leader="dot" w:pos="9499"/>
        </w:tabs>
        <w:rPr>
          <w:ins w:id="1728" w:author="Nicholas Weatherley" w:date="2019-03-10T21:20:00Z"/>
          <w:rFonts w:asciiTheme="minorHAnsi" w:eastAsiaTheme="minorEastAsia" w:hAnsiTheme="minorHAnsi" w:cstheme="minorBidi"/>
          <w:smallCaps w:val="0"/>
          <w:noProof/>
          <w:sz w:val="24"/>
          <w:szCs w:val="24"/>
        </w:rPr>
      </w:pPr>
      <w:ins w:id="1729" w:author="Nicholas Weatherley" w:date="2019-03-10T21:20:00Z">
        <w:r>
          <w:rPr>
            <w:noProof/>
          </w:rPr>
          <w:t>Table 6.9: High-resolution spectroscopy summary outcomes for each visit</w:t>
        </w:r>
        <w:r>
          <w:rPr>
            <w:noProof/>
          </w:rPr>
          <w:tab/>
        </w:r>
        <w:r>
          <w:rPr>
            <w:noProof/>
          </w:rPr>
          <w:fldChar w:fldCharType="begin"/>
        </w:r>
        <w:r>
          <w:rPr>
            <w:noProof/>
          </w:rPr>
          <w:instrText xml:space="preserve"> PAGEREF _Toc3145538 \h </w:instrText>
        </w:r>
        <w:r>
          <w:rPr>
            <w:noProof/>
          </w:rPr>
        </w:r>
      </w:ins>
      <w:r>
        <w:rPr>
          <w:noProof/>
        </w:rPr>
        <w:fldChar w:fldCharType="separate"/>
      </w:r>
      <w:ins w:id="1730" w:author="Nicholas Weatherley" w:date="2019-03-10T21:20:00Z">
        <w:r>
          <w:rPr>
            <w:noProof/>
          </w:rPr>
          <w:t>239</w:t>
        </w:r>
        <w:r>
          <w:rPr>
            <w:noProof/>
          </w:rPr>
          <w:fldChar w:fldCharType="end"/>
        </w:r>
      </w:ins>
    </w:p>
    <w:p w14:paraId="1C251178" w14:textId="0F5F13EB" w:rsidR="005A5DEC" w:rsidRDefault="005A5DEC">
      <w:pPr>
        <w:pStyle w:val="TableofFigures"/>
        <w:tabs>
          <w:tab w:val="right" w:leader="dot" w:pos="9499"/>
        </w:tabs>
        <w:rPr>
          <w:ins w:id="1731" w:author="Nicholas Weatherley" w:date="2019-03-10T21:20:00Z"/>
          <w:rFonts w:asciiTheme="minorHAnsi" w:eastAsiaTheme="minorEastAsia" w:hAnsiTheme="minorHAnsi" w:cstheme="minorBidi"/>
          <w:smallCaps w:val="0"/>
          <w:noProof/>
          <w:sz w:val="24"/>
          <w:szCs w:val="24"/>
        </w:rPr>
      </w:pPr>
      <w:ins w:id="1732" w:author="Nicholas Weatherley" w:date="2019-03-10T21:20:00Z">
        <w:r>
          <w:rPr>
            <w:noProof/>
          </w:rPr>
          <w:t>Table 6.10 Baseline correlations between RBC:TP ratio and clinical metrics</w:t>
        </w:r>
        <w:r>
          <w:rPr>
            <w:noProof/>
          </w:rPr>
          <w:tab/>
        </w:r>
        <w:r>
          <w:rPr>
            <w:noProof/>
          </w:rPr>
          <w:fldChar w:fldCharType="begin"/>
        </w:r>
        <w:r>
          <w:rPr>
            <w:noProof/>
          </w:rPr>
          <w:instrText xml:space="preserve"> PAGEREF _Toc3145539 \h </w:instrText>
        </w:r>
        <w:r>
          <w:rPr>
            <w:noProof/>
          </w:rPr>
        </w:r>
      </w:ins>
      <w:r>
        <w:rPr>
          <w:noProof/>
        </w:rPr>
        <w:fldChar w:fldCharType="separate"/>
      </w:r>
      <w:ins w:id="1733" w:author="Nicholas Weatherley" w:date="2019-03-10T21:20:00Z">
        <w:r>
          <w:rPr>
            <w:noProof/>
          </w:rPr>
          <w:t>241</w:t>
        </w:r>
        <w:r>
          <w:rPr>
            <w:noProof/>
          </w:rPr>
          <w:fldChar w:fldCharType="end"/>
        </w:r>
      </w:ins>
    </w:p>
    <w:p w14:paraId="551BDC85" w14:textId="5004FD15" w:rsidR="005A5DEC" w:rsidRDefault="005A5DEC">
      <w:pPr>
        <w:pStyle w:val="TableofFigures"/>
        <w:tabs>
          <w:tab w:val="right" w:leader="dot" w:pos="9499"/>
        </w:tabs>
        <w:rPr>
          <w:ins w:id="1734" w:author="Nicholas Weatherley" w:date="2019-03-10T21:20:00Z"/>
          <w:rFonts w:asciiTheme="minorHAnsi" w:eastAsiaTheme="minorEastAsia" w:hAnsiTheme="minorHAnsi" w:cstheme="minorBidi"/>
          <w:smallCaps w:val="0"/>
          <w:noProof/>
          <w:sz w:val="24"/>
          <w:szCs w:val="24"/>
        </w:rPr>
      </w:pPr>
      <w:ins w:id="1735" w:author="Nicholas Weatherley" w:date="2019-03-10T21:20:00Z">
        <w:r>
          <w:rPr>
            <w:noProof/>
          </w:rPr>
          <w:t>Table 6.11 Six-month correlations between RBC:TP ratio and clinical metrics</w:t>
        </w:r>
        <w:r>
          <w:rPr>
            <w:noProof/>
          </w:rPr>
          <w:tab/>
        </w:r>
        <w:r>
          <w:rPr>
            <w:noProof/>
          </w:rPr>
          <w:fldChar w:fldCharType="begin"/>
        </w:r>
        <w:r>
          <w:rPr>
            <w:noProof/>
          </w:rPr>
          <w:instrText xml:space="preserve"> PAGEREF _Toc3145540 \h </w:instrText>
        </w:r>
        <w:r>
          <w:rPr>
            <w:noProof/>
          </w:rPr>
        </w:r>
      </w:ins>
      <w:r>
        <w:rPr>
          <w:noProof/>
        </w:rPr>
        <w:fldChar w:fldCharType="separate"/>
      </w:r>
      <w:ins w:id="1736" w:author="Nicholas Weatherley" w:date="2019-03-10T21:20:00Z">
        <w:r>
          <w:rPr>
            <w:noProof/>
          </w:rPr>
          <w:t>243</w:t>
        </w:r>
        <w:r>
          <w:rPr>
            <w:noProof/>
          </w:rPr>
          <w:fldChar w:fldCharType="end"/>
        </w:r>
      </w:ins>
    </w:p>
    <w:p w14:paraId="28E7AF70" w14:textId="5D8CE532" w:rsidR="005A5DEC" w:rsidRDefault="005A5DEC">
      <w:pPr>
        <w:pStyle w:val="TableofFigures"/>
        <w:tabs>
          <w:tab w:val="right" w:leader="dot" w:pos="9499"/>
        </w:tabs>
        <w:rPr>
          <w:ins w:id="1737" w:author="Nicholas Weatherley" w:date="2019-03-10T21:20:00Z"/>
          <w:rFonts w:asciiTheme="minorHAnsi" w:eastAsiaTheme="minorEastAsia" w:hAnsiTheme="minorHAnsi" w:cstheme="minorBidi"/>
          <w:smallCaps w:val="0"/>
          <w:noProof/>
          <w:sz w:val="24"/>
          <w:szCs w:val="24"/>
        </w:rPr>
      </w:pPr>
      <w:ins w:id="1738" w:author="Nicholas Weatherley" w:date="2019-03-10T21:20:00Z">
        <w:r>
          <w:rPr>
            <w:noProof/>
          </w:rPr>
          <w:t>Table 6.12: Correlations between absolute six-month changes in RBC:TP and PFTs</w:t>
        </w:r>
        <w:r>
          <w:rPr>
            <w:noProof/>
          </w:rPr>
          <w:tab/>
        </w:r>
        <w:r>
          <w:rPr>
            <w:noProof/>
          </w:rPr>
          <w:fldChar w:fldCharType="begin"/>
        </w:r>
        <w:r>
          <w:rPr>
            <w:noProof/>
          </w:rPr>
          <w:instrText xml:space="preserve"> PAGEREF _Toc3145541 \h </w:instrText>
        </w:r>
        <w:r>
          <w:rPr>
            <w:noProof/>
          </w:rPr>
        </w:r>
      </w:ins>
      <w:r>
        <w:rPr>
          <w:noProof/>
        </w:rPr>
        <w:fldChar w:fldCharType="separate"/>
      </w:r>
      <w:ins w:id="1739" w:author="Nicholas Weatherley" w:date="2019-03-10T21:20:00Z">
        <w:r>
          <w:rPr>
            <w:noProof/>
          </w:rPr>
          <w:t>246</w:t>
        </w:r>
        <w:r>
          <w:rPr>
            <w:noProof/>
          </w:rPr>
          <w:fldChar w:fldCharType="end"/>
        </w:r>
      </w:ins>
    </w:p>
    <w:p w14:paraId="5B421C59" w14:textId="41395119" w:rsidR="005A5DEC" w:rsidRDefault="005A5DEC">
      <w:pPr>
        <w:pStyle w:val="TableofFigures"/>
        <w:tabs>
          <w:tab w:val="right" w:leader="dot" w:pos="9499"/>
        </w:tabs>
        <w:rPr>
          <w:ins w:id="1740" w:author="Nicholas Weatherley" w:date="2019-03-10T21:20:00Z"/>
          <w:rFonts w:asciiTheme="minorHAnsi" w:eastAsiaTheme="minorEastAsia" w:hAnsiTheme="minorHAnsi" w:cstheme="minorBidi"/>
          <w:smallCaps w:val="0"/>
          <w:noProof/>
          <w:sz w:val="24"/>
          <w:szCs w:val="24"/>
        </w:rPr>
      </w:pPr>
      <w:ins w:id="1741" w:author="Nicholas Weatherley" w:date="2019-03-10T21:20:00Z">
        <w:r>
          <w:rPr>
            <w:noProof/>
          </w:rPr>
          <w:t>Table 6.13: Correlations between relative six-month changes in RBC:TP and PFTs</w:t>
        </w:r>
        <w:r>
          <w:rPr>
            <w:noProof/>
          </w:rPr>
          <w:tab/>
        </w:r>
        <w:r>
          <w:rPr>
            <w:noProof/>
          </w:rPr>
          <w:fldChar w:fldCharType="begin"/>
        </w:r>
        <w:r>
          <w:rPr>
            <w:noProof/>
          </w:rPr>
          <w:instrText xml:space="preserve"> PAGEREF _Toc3145542 \h </w:instrText>
        </w:r>
        <w:r>
          <w:rPr>
            <w:noProof/>
          </w:rPr>
        </w:r>
      </w:ins>
      <w:r>
        <w:rPr>
          <w:noProof/>
        </w:rPr>
        <w:fldChar w:fldCharType="separate"/>
      </w:r>
      <w:ins w:id="1742" w:author="Nicholas Weatherley" w:date="2019-03-10T21:20:00Z">
        <w:r>
          <w:rPr>
            <w:noProof/>
          </w:rPr>
          <w:t>246</w:t>
        </w:r>
        <w:r>
          <w:rPr>
            <w:noProof/>
          </w:rPr>
          <w:fldChar w:fldCharType="end"/>
        </w:r>
      </w:ins>
    </w:p>
    <w:p w14:paraId="1246792C" w14:textId="5B9AC67D" w:rsidR="005A5DEC" w:rsidRDefault="005A5DEC">
      <w:pPr>
        <w:pStyle w:val="TableofFigures"/>
        <w:tabs>
          <w:tab w:val="right" w:leader="dot" w:pos="9499"/>
        </w:tabs>
        <w:rPr>
          <w:ins w:id="1743" w:author="Nicholas Weatherley" w:date="2019-03-10T21:20:00Z"/>
          <w:rFonts w:asciiTheme="minorHAnsi" w:eastAsiaTheme="minorEastAsia" w:hAnsiTheme="minorHAnsi" w:cstheme="minorBidi"/>
          <w:smallCaps w:val="0"/>
          <w:noProof/>
          <w:sz w:val="24"/>
          <w:szCs w:val="24"/>
        </w:rPr>
      </w:pPr>
      <w:ins w:id="1744" w:author="Nicholas Weatherley" w:date="2019-03-10T21:20:00Z">
        <w:r>
          <w:rPr>
            <w:noProof/>
          </w:rPr>
          <w:t>Table 6.14 Twelve-month correlations between RBC:TP ratio and clinical metrics</w:t>
        </w:r>
        <w:r>
          <w:rPr>
            <w:noProof/>
          </w:rPr>
          <w:tab/>
        </w:r>
        <w:r>
          <w:rPr>
            <w:noProof/>
          </w:rPr>
          <w:fldChar w:fldCharType="begin"/>
        </w:r>
        <w:r>
          <w:rPr>
            <w:noProof/>
          </w:rPr>
          <w:instrText xml:space="preserve"> PAGEREF _Toc3145543 \h </w:instrText>
        </w:r>
        <w:r>
          <w:rPr>
            <w:noProof/>
          </w:rPr>
        </w:r>
      </w:ins>
      <w:r>
        <w:rPr>
          <w:noProof/>
        </w:rPr>
        <w:fldChar w:fldCharType="separate"/>
      </w:r>
      <w:ins w:id="1745" w:author="Nicholas Weatherley" w:date="2019-03-10T21:20:00Z">
        <w:r>
          <w:rPr>
            <w:noProof/>
          </w:rPr>
          <w:t>247</w:t>
        </w:r>
        <w:r>
          <w:rPr>
            <w:noProof/>
          </w:rPr>
          <w:fldChar w:fldCharType="end"/>
        </w:r>
      </w:ins>
    </w:p>
    <w:p w14:paraId="34A3439C" w14:textId="57F2C9BB" w:rsidR="005A5DEC" w:rsidRDefault="005A5DEC">
      <w:pPr>
        <w:pStyle w:val="TableofFigures"/>
        <w:tabs>
          <w:tab w:val="right" w:leader="dot" w:pos="9499"/>
        </w:tabs>
        <w:rPr>
          <w:ins w:id="1746" w:author="Nicholas Weatherley" w:date="2019-03-10T21:20:00Z"/>
          <w:rFonts w:asciiTheme="minorHAnsi" w:eastAsiaTheme="minorEastAsia" w:hAnsiTheme="minorHAnsi" w:cstheme="minorBidi"/>
          <w:smallCaps w:val="0"/>
          <w:noProof/>
          <w:sz w:val="24"/>
          <w:szCs w:val="24"/>
        </w:rPr>
      </w:pPr>
      <w:ins w:id="1747" w:author="Nicholas Weatherley" w:date="2019-03-10T21:20:00Z">
        <w:r>
          <w:rPr>
            <w:noProof/>
          </w:rPr>
          <w:t>Table 6.15: Correlations between absolute twelve-month changes in RBC:TP and PFTs</w:t>
        </w:r>
        <w:r>
          <w:rPr>
            <w:noProof/>
          </w:rPr>
          <w:tab/>
        </w:r>
        <w:r>
          <w:rPr>
            <w:noProof/>
          </w:rPr>
          <w:fldChar w:fldCharType="begin"/>
        </w:r>
        <w:r>
          <w:rPr>
            <w:noProof/>
          </w:rPr>
          <w:instrText xml:space="preserve"> PAGEREF _Toc3145544 \h </w:instrText>
        </w:r>
        <w:r>
          <w:rPr>
            <w:noProof/>
          </w:rPr>
        </w:r>
      </w:ins>
      <w:r>
        <w:rPr>
          <w:noProof/>
        </w:rPr>
        <w:fldChar w:fldCharType="separate"/>
      </w:r>
      <w:ins w:id="1748" w:author="Nicholas Weatherley" w:date="2019-03-10T21:20:00Z">
        <w:r>
          <w:rPr>
            <w:noProof/>
          </w:rPr>
          <w:t>249</w:t>
        </w:r>
        <w:r>
          <w:rPr>
            <w:noProof/>
          </w:rPr>
          <w:fldChar w:fldCharType="end"/>
        </w:r>
      </w:ins>
    </w:p>
    <w:p w14:paraId="76657B1B" w14:textId="3FDF9345" w:rsidR="005A5DEC" w:rsidRDefault="005A5DEC">
      <w:pPr>
        <w:pStyle w:val="TableofFigures"/>
        <w:tabs>
          <w:tab w:val="right" w:leader="dot" w:pos="9499"/>
        </w:tabs>
        <w:rPr>
          <w:ins w:id="1749" w:author="Nicholas Weatherley" w:date="2019-03-10T21:20:00Z"/>
          <w:rFonts w:asciiTheme="minorHAnsi" w:eastAsiaTheme="minorEastAsia" w:hAnsiTheme="minorHAnsi" w:cstheme="minorBidi"/>
          <w:smallCaps w:val="0"/>
          <w:noProof/>
          <w:sz w:val="24"/>
          <w:szCs w:val="24"/>
        </w:rPr>
      </w:pPr>
      <w:ins w:id="1750" w:author="Nicholas Weatherley" w:date="2019-03-10T21:20:00Z">
        <w:r>
          <w:rPr>
            <w:noProof/>
          </w:rPr>
          <w:t>Table 6.16: Correlations between relative twelve-month changes in RBC:TP and PFTs</w:t>
        </w:r>
        <w:r>
          <w:rPr>
            <w:noProof/>
          </w:rPr>
          <w:tab/>
        </w:r>
        <w:r>
          <w:rPr>
            <w:noProof/>
          </w:rPr>
          <w:fldChar w:fldCharType="begin"/>
        </w:r>
        <w:r>
          <w:rPr>
            <w:noProof/>
          </w:rPr>
          <w:instrText xml:space="preserve"> PAGEREF _Toc3145545 \h </w:instrText>
        </w:r>
        <w:r>
          <w:rPr>
            <w:noProof/>
          </w:rPr>
        </w:r>
      </w:ins>
      <w:r>
        <w:rPr>
          <w:noProof/>
        </w:rPr>
        <w:fldChar w:fldCharType="separate"/>
      </w:r>
      <w:ins w:id="1751" w:author="Nicholas Weatherley" w:date="2019-03-10T21:20:00Z">
        <w:r>
          <w:rPr>
            <w:noProof/>
          </w:rPr>
          <w:t>250</w:t>
        </w:r>
        <w:r>
          <w:rPr>
            <w:noProof/>
          </w:rPr>
          <w:fldChar w:fldCharType="end"/>
        </w:r>
      </w:ins>
    </w:p>
    <w:p w14:paraId="2E30A6EE" w14:textId="0B8CC1BF" w:rsidR="005A5DEC" w:rsidRDefault="005A5DEC">
      <w:pPr>
        <w:pStyle w:val="TableofFigures"/>
        <w:tabs>
          <w:tab w:val="right" w:leader="dot" w:pos="9499"/>
        </w:tabs>
        <w:rPr>
          <w:ins w:id="1752" w:author="Nicholas Weatherley" w:date="2019-03-10T21:20:00Z"/>
          <w:rFonts w:asciiTheme="minorHAnsi" w:eastAsiaTheme="minorEastAsia" w:hAnsiTheme="minorHAnsi" w:cstheme="minorBidi"/>
          <w:smallCaps w:val="0"/>
          <w:noProof/>
          <w:sz w:val="24"/>
          <w:szCs w:val="24"/>
        </w:rPr>
      </w:pPr>
      <w:ins w:id="1753" w:author="Nicholas Weatherley" w:date="2019-03-10T21:20:00Z">
        <w:r>
          <w:rPr>
            <w:noProof/>
          </w:rPr>
          <w:t>Table 6.17: Baseline HRS and quantitative CT parenchyma correlations</w:t>
        </w:r>
        <w:r>
          <w:rPr>
            <w:noProof/>
          </w:rPr>
          <w:tab/>
        </w:r>
        <w:r>
          <w:rPr>
            <w:noProof/>
          </w:rPr>
          <w:fldChar w:fldCharType="begin"/>
        </w:r>
        <w:r>
          <w:rPr>
            <w:noProof/>
          </w:rPr>
          <w:instrText xml:space="preserve"> PAGEREF _Toc3145546 \h </w:instrText>
        </w:r>
        <w:r>
          <w:rPr>
            <w:noProof/>
          </w:rPr>
        </w:r>
      </w:ins>
      <w:r>
        <w:rPr>
          <w:noProof/>
        </w:rPr>
        <w:fldChar w:fldCharType="separate"/>
      </w:r>
      <w:ins w:id="1754" w:author="Nicholas Weatherley" w:date="2019-03-10T21:20:00Z">
        <w:r>
          <w:rPr>
            <w:noProof/>
          </w:rPr>
          <w:t>250</w:t>
        </w:r>
        <w:r>
          <w:rPr>
            <w:noProof/>
          </w:rPr>
          <w:fldChar w:fldCharType="end"/>
        </w:r>
      </w:ins>
    </w:p>
    <w:p w14:paraId="1B80D680" w14:textId="0AE5A2D2" w:rsidR="005A5DEC" w:rsidRDefault="005A5DEC">
      <w:pPr>
        <w:pStyle w:val="TableofFigures"/>
        <w:tabs>
          <w:tab w:val="right" w:leader="dot" w:pos="9499"/>
        </w:tabs>
        <w:rPr>
          <w:ins w:id="1755" w:author="Nicholas Weatherley" w:date="2019-03-10T21:20:00Z"/>
          <w:rFonts w:asciiTheme="minorHAnsi" w:eastAsiaTheme="minorEastAsia" w:hAnsiTheme="minorHAnsi" w:cstheme="minorBidi"/>
          <w:smallCaps w:val="0"/>
          <w:noProof/>
          <w:sz w:val="24"/>
          <w:szCs w:val="24"/>
        </w:rPr>
      </w:pPr>
      <w:ins w:id="1756" w:author="Nicholas Weatherley" w:date="2019-03-10T21:20:00Z">
        <w:r>
          <w:rPr>
            <w:noProof/>
          </w:rPr>
          <w:t>Table 6.18: Baseline HRS and quantitative CT vessel correlations</w:t>
        </w:r>
        <w:r>
          <w:rPr>
            <w:noProof/>
          </w:rPr>
          <w:tab/>
        </w:r>
        <w:r>
          <w:rPr>
            <w:noProof/>
          </w:rPr>
          <w:fldChar w:fldCharType="begin"/>
        </w:r>
        <w:r>
          <w:rPr>
            <w:noProof/>
          </w:rPr>
          <w:instrText xml:space="preserve"> PAGEREF _Toc3145547 \h </w:instrText>
        </w:r>
        <w:r>
          <w:rPr>
            <w:noProof/>
          </w:rPr>
        </w:r>
      </w:ins>
      <w:r>
        <w:rPr>
          <w:noProof/>
        </w:rPr>
        <w:fldChar w:fldCharType="separate"/>
      </w:r>
      <w:ins w:id="1757" w:author="Nicholas Weatherley" w:date="2019-03-10T21:20:00Z">
        <w:r>
          <w:rPr>
            <w:noProof/>
          </w:rPr>
          <w:t>251</w:t>
        </w:r>
        <w:r>
          <w:rPr>
            <w:noProof/>
          </w:rPr>
          <w:fldChar w:fldCharType="end"/>
        </w:r>
      </w:ins>
    </w:p>
    <w:p w14:paraId="38B19E67" w14:textId="799C24D4" w:rsidR="005A5DEC" w:rsidRDefault="005A5DEC">
      <w:pPr>
        <w:pStyle w:val="TableofFigures"/>
        <w:tabs>
          <w:tab w:val="right" w:leader="dot" w:pos="9499"/>
        </w:tabs>
        <w:rPr>
          <w:ins w:id="1758" w:author="Nicholas Weatherley" w:date="2019-03-10T21:20:00Z"/>
          <w:rFonts w:asciiTheme="minorHAnsi" w:eastAsiaTheme="minorEastAsia" w:hAnsiTheme="minorHAnsi" w:cstheme="minorBidi"/>
          <w:smallCaps w:val="0"/>
          <w:noProof/>
          <w:sz w:val="24"/>
          <w:szCs w:val="24"/>
        </w:rPr>
      </w:pPr>
      <w:ins w:id="1759" w:author="Nicholas Weatherley" w:date="2019-03-10T21:20:00Z">
        <w:r>
          <w:rPr>
            <w:noProof/>
          </w:rPr>
          <w:t>Table 6.19: Xenon gas diffusion and ventilation correlations</w:t>
        </w:r>
        <w:r>
          <w:rPr>
            <w:noProof/>
          </w:rPr>
          <w:tab/>
        </w:r>
        <w:r>
          <w:rPr>
            <w:noProof/>
          </w:rPr>
          <w:fldChar w:fldCharType="begin"/>
        </w:r>
        <w:r>
          <w:rPr>
            <w:noProof/>
          </w:rPr>
          <w:instrText xml:space="preserve"> PAGEREF _Toc3145548 \h </w:instrText>
        </w:r>
        <w:r>
          <w:rPr>
            <w:noProof/>
          </w:rPr>
        </w:r>
      </w:ins>
      <w:r>
        <w:rPr>
          <w:noProof/>
        </w:rPr>
        <w:fldChar w:fldCharType="separate"/>
      </w:r>
      <w:ins w:id="1760" w:author="Nicholas Weatherley" w:date="2019-03-10T21:20:00Z">
        <w:r>
          <w:rPr>
            <w:noProof/>
          </w:rPr>
          <w:t>251</w:t>
        </w:r>
        <w:r>
          <w:rPr>
            <w:noProof/>
          </w:rPr>
          <w:fldChar w:fldCharType="end"/>
        </w:r>
      </w:ins>
    </w:p>
    <w:p w14:paraId="1116AE36" w14:textId="7CE4A7EF" w:rsidR="005A5DEC" w:rsidRDefault="005A5DEC">
      <w:pPr>
        <w:pStyle w:val="TableofFigures"/>
        <w:tabs>
          <w:tab w:val="right" w:leader="dot" w:pos="9499"/>
        </w:tabs>
        <w:rPr>
          <w:ins w:id="1761" w:author="Nicholas Weatherley" w:date="2019-03-10T21:20:00Z"/>
          <w:rFonts w:asciiTheme="minorHAnsi" w:eastAsiaTheme="minorEastAsia" w:hAnsiTheme="minorHAnsi" w:cstheme="minorBidi"/>
          <w:smallCaps w:val="0"/>
          <w:noProof/>
          <w:sz w:val="24"/>
          <w:szCs w:val="24"/>
        </w:rPr>
      </w:pPr>
      <w:ins w:id="1762" w:author="Nicholas Weatherley" w:date="2019-03-10T21:20:00Z">
        <w:r>
          <w:rPr>
            <w:noProof/>
          </w:rPr>
          <w:t>Table 6.20: Xenon gas diffusion and diffusion-weighted imaging outcome metric correlations</w:t>
        </w:r>
        <w:r>
          <w:rPr>
            <w:noProof/>
          </w:rPr>
          <w:tab/>
        </w:r>
        <w:r>
          <w:rPr>
            <w:noProof/>
          </w:rPr>
          <w:fldChar w:fldCharType="begin"/>
        </w:r>
        <w:r>
          <w:rPr>
            <w:noProof/>
          </w:rPr>
          <w:instrText xml:space="preserve"> PAGEREF _Toc3145549 \h </w:instrText>
        </w:r>
        <w:r>
          <w:rPr>
            <w:noProof/>
          </w:rPr>
        </w:r>
      </w:ins>
      <w:r>
        <w:rPr>
          <w:noProof/>
        </w:rPr>
        <w:fldChar w:fldCharType="separate"/>
      </w:r>
      <w:ins w:id="1763" w:author="Nicholas Weatherley" w:date="2019-03-10T21:20:00Z">
        <w:r>
          <w:rPr>
            <w:noProof/>
          </w:rPr>
          <w:t>252</w:t>
        </w:r>
        <w:r>
          <w:rPr>
            <w:noProof/>
          </w:rPr>
          <w:fldChar w:fldCharType="end"/>
        </w:r>
      </w:ins>
    </w:p>
    <w:p w14:paraId="2E260A76" w14:textId="33D0F307" w:rsidR="005A5DEC" w:rsidRDefault="005A5DEC">
      <w:pPr>
        <w:pStyle w:val="TableofFigures"/>
        <w:tabs>
          <w:tab w:val="right" w:leader="dot" w:pos="9499"/>
        </w:tabs>
        <w:rPr>
          <w:ins w:id="1764" w:author="Nicholas Weatherley" w:date="2019-03-10T21:20:00Z"/>
          <w:rFonts w:asciiTheme="minorHAnsi" w:eastAsiaTheme="minorEastAsia" w:hAnsiTheme="minorHAnsi" w:cstheme="minorBidi"/>
          <w:smallCaps w:val="0"/>
          <w:noProof/>
          <w:sz w:val="24"/>
          <w:szCs w:val="24"/>
        </w:rPr>
      </w:pPr>
      <w:ins w:id="1765" w:author="Nicholas Weatherley" w:date="2019-03-10T21:20:00Z">
        <w:r>
          <w:rPr>
            <w:noProof/>
          </w:rPr>
          <w:t>Chapter 7</w:t>
        </w:r>
        <w:r>
          <w:rPr>
            <w:noProof/>
          </w:rPr>
          <w:tab/>
        </w:r>
        <w:r>
          <w:rPr>
            <w:noProof/>
          </w:rPr>
          <w:fldChar w:fldCharType="begin"/>
        </w:r>
        <w:r>
          <w:rPr>
            <w:noProof/>
          </w:rPr>
          <w:instrText xml:space="preserve"> PAGEREF _Toc3145550 \h </w:instrText>
        </w:r>
        <w:r>
          <w:rPr>
            <w:noProof/>
          </w:rPr>
        </w:r>
      </w:ins>
      <w:r>
        <w:rPr>
          <w:noProof/>
        </w:rPr>
        <w:fldChar w:fldCharType="separate"/>
      </w:r>
      <w:ins w:id="1766" w:author="Nicholas Weatherley" w:date="2019-03-10T21:20:00Z">
        <w:r>
          <w:rPr>
            <w:noProof/>
          </w:rPr>
          <w:t>259</w:t>
        </w:r>
        <w:r>
          <w:rPr>
            <w:noProof/>
          </w:rPr>
          <w:fldChar w:fldCharType="end"/>
        </w:r>
      </w:ins>
    </w:p>
    <w:p w14:paraId="046C173B" w14:textId="43E35B8F" w:rsidR="005A5DEC" w:rsidRDefault="005A5DEC">
      <w:pPr>
        <w:pStyle w:val="TableofFigures"/>
        <w:tabs>
          <w:tab w:val="right" w:leader="dot" w:pos="9499"/>
        </w:tabs>
        <w:rPr>
          <w:ins w:id="1767" w:author="Nicholas Weatherley" w:date="2019-03-10T21:20:00Z"/>
          <w:rFonts w:asciiTheme="minorHAnsi" w:eastAsiaTheme="minorEastAsia" w:hAnsiTheme="minorHAnsi" w:cstheme="minorBidi"/>
          <w:smallCaps w:val="0"/>
          <w:noProof/>
          <w:sz w:val="24"/>
          <w:szCs w:val="24"/>
        </w:rPr>
      </w:pPr>
      <w:ins w:id="1768" w:author="Nicholas Weatherley" w:date="2019-03-10T21:20:00Z">
        <w:r>
          <w:rPr>
            <w:noProof/>
          </w:rPr>
          <w:t>Table 7.1: Reasons for DCE data exclusion from analysis</w:t>
        </w:r>
        <w:r>
          <w:rPr>
            <w:noProof/>
          </w:rPr>
          <w:tab/>
        </w:r>
        <w:r>
          <w:rPr>
            <w:noProof/>
          </w:rPr>
          <w:fldChar w:fldCharType="begin"/>
        </w:r>
        <w:r>
          <w:rPr>
            <w:noProof/>
          </w:rPr>
          <w:instrText xml:space="preserve"> PAGEREF _Toc3145551 \h </w:instrText>
        </w:r>
        <w:r>
          <w:rPr>
            <w:noProof/>
          </w:rPr>
        </w:r>
      </w:ins>
      <w:r>
        <w:rPr>
          <w:noProof/>
        </w:rPr>
        <w:fldChar w:fldCharType="separate"/>
      </w:r>
      <w:ins w:id="1769" w:author="Nicholas Weatherley" w:date="2019-03-10T21:20:00Z">
        <w:r>
          <w:rPr>
            <w:noProof/>
          </w:rPr>
          <w:t>262</w:t>
        </w:r>
        <w:r>
          <w:rPr>
            <w:noProof/>
          </w:rPr>
          <w:fldChar w:fldCharType="end"/>
        </w:r>
      </w:ins>
    </w:p>
    <w:p w14:paraId="41C3D50D" w14:textId="3AAADB9E" w:rsidR="005A5DEC" w:rsidRDefault="005A5DEC">
      <w:pPr>
        <w:pStyle w:val="TableofFigures"/>
        <w:tabs>
          <w:tab w:val="right" w:leader="dot" w:pos="9499"/>
        </w:tabs>
        <w:rPr>
          <w:ins w:id="1770" w:author="Nicholas Weatherley" w:date="2019-03-10T21:20:00Z"/>
          <w:rFonts w:asciiTheme="minorHAnsi" w:eastAsiaTheme="minorEastAsia" w:hAnsiTheme="minorHAnsi" w:cstheme="minorBidi"/>
          <w:smallCaps w:val="0"/>
          <w:noProof/>
          <w:sz w:val="24"/>
          <w:szCs w:val="24"/>
        </w:rPr>
      </w:pPr>
      <w:ins w:id="1771" w:author="Nicholas Weatherley" w:date="2019-03-10T21:20:00Z">
        <w:r>
          <w:rPr>
            <w:noProof/>
          </w:rPr>
          <w:t>Table 7.2: Mean transit times reproducibility</w:t>
        </w:r>
        <w:r>
          <w:rPr>
            <w:noProof/>
          </w:rPr>
          <w:tab/>
        </w:r>
        <w:r>
          <w:rPr>
            <w:noProof/>
          </w:rPr>
          <w:fldChar w:fldCharType="begin"/>
        </w:r>
        <w:r>
          <w:rPr>
            <w:noProof/>
          </w:rPr>
          <w:instrText xml:space="preserve"> PAGEREF _Toc3145552 \h </w:instrText>
        </w:r>
        <w:r>
          <w:rPr>
            <w:noProof/>
          </w:rPr>
        </w:r>
      </w:ins>
      <w:r>
        <w:rPr>
          <w:noProof/>
        </w:rPr>
        <w:fldChar w:fldCharType="separate"/>
      </w:r>
      <w:ins w:id="1772" w:author="Nicholas Weatherley" w:date="2019-03-10T21:20:00Z">
        <w:r>
          <w:rPr>
            <w:noProof/>
          </w:rPr>
          <w:t>271</w:t>
        </w:r>
        <w:r>
          <w:rPr>
            <w:noProof/>
          </w:rPr>
          <w:fldChar w:fldCharType="end"/>
        </w:r>
      </w:ins>
    </w:p>
    <w:p w14:paraId="10D12A6B" w14:textId="2F0B176C" w:rsidR="005A5DEC" w:rsidRDefault="005A5DEC">
      <w:pPr>
        <w:pStyle w:val="TableofFigures"/>
        <w:tabs>
          <w:tab w:val="right" w:leader="dot" w:pos="9499"/>
        </w:tabs>
        <w:rPr>
          <w:ins w:id="1773" w:author="Nicholas Weatherley" w:date="2019-03-10T21:20:00Z"/>
          <w:rFonts w:asciiTheme="minorHAnsi" w:eastAsiaTheme="minorEastAsia" w:hAnsiTheme="minorHAnsi" w:cstheme="minorBidi"/>
          <w:smallCaps w:val="0"/>
          <w:noProof/>
          <w:sz w:val="24"/>
          <w:szCs w:val="24"/>
        </w:rPr>
      </w:pPr>
      <w:ins w:id="1774" w:author="Nicholas Weatherley" w:date="2019-03-10T21:20:00Z">
        <w:r>
          <w:rPr>
            <w:noProof/>
          </w:rPr>
          <w:t>Table 7.3: Primary outcome analysis for baseline DCE-MRI metrics</w:t>
        </w:r>
        <w:r>
          <w:rPr>
            <w:noProof/>
          </w:rPr>
          <w:tab/>
        </w:r>
        <w:r>
          <w:rPr>
            <w:noProof/>
          </w:rPr>
          <w:fldChar w:fldCharType="begin"/>
        </w:r>
        <w:r>
          <w:rPr>
            <w:noProof/>
          </w:rPr>
          <w:instrText xml:space="preserve"> PAGEREF _Toc3145553 \h </w:instrText>
        </w:r>
        <w:r>
          <w:rPr>
            <w:noProof/>
          </w:rPr>
        </w:r>
      </w:ins>
      <w:r>
        <w:rPr>
          <w:noProof/>
        </w:rPr>
        <w:fldChar w:fldCharType="separate"/>
      </w:r>
      <w:ins w:id="1775" w:author="Nicholas Weatherley" w:date="2019-03-10T21:20:00Z">
        <w:r>
          <w:rPr>
            <w:noProof/>
          </w:rPr>
          <w:t>2</w:t>
        </w:r>
        <w:r>
          <w:rPr>
            <w:noProof/>
          </w:rPr>
          <w:t>7</w:t>
        </w:r>
        <w:r>
          <w:rPr>
            <w:noProof/>
          </w:rPr>
          <w:t>4</w:t>
        </w:r>
        <w:r>
          <w:rPr>
            <w:noProof/>
          </w:rPr>
          <w:fldChar w:fldCharType="end"/>
        </w:r>
      </w:ins>
    </w:p>
    <w:p w14:paraId="4355046B" w14:textId="2FE375EB" w:rsidR="005A5DEC" w:rsidRDefault="005A5DEC">
      <w:pPr>
        <w:pStyle w:val="TableofFigures"/>
        <w:tabs>
          <w:tab w:val="right" w:leader="dot" w:pos="9499"/>
        </w:tabs>
        <w:rPr>
          <w:ins w:id="1776" w:author="Nicholas Weatherley" w:date="2019-03-10T21:20:00Z"/>
          <w:rFonts w:asciiTheme="minorHAnsi" w:eastAsiaTheme="minorEastAsia" w:hAnsiTheme="minorHAnsi" w:cstheme="minorBidi"/>
          <w:smallCaps w:val="0"/>
          <w:noProof/>
          <w:sz w:val="24"/>
          <w:szCs w:val="24"/>
        </w:rPr>
      </w:pPr>
      <w:ins w:id="1777" w:author="Nicholas Weatherley" w:date="2019-03-10T21:20:00Z">
        <w:r>
          <w:rPr>
            <w:noProof/>
          </w:rPr>
          <w:t>Table 7.4: Perfusion metric summary outcomes for each visit</w:t>
        </w:r>
        <w:r>
          <w:rPr>
            <w:noProof/>
          </w:rPr>
          <w:tab/>
        </w:r>
        <w:r>
          <w:rPr>
            <w:noProof/>
          </w:rPr>
          <w:fldChar w:fldCharType="begin"/>
        </w:r>
        <w:r>
          <w:rPr>
            <w:noProof/>
          </w:rPr>
          <w:instrText xml:space="preserve"> PAGEREF _Toc3145554 \h </w:instrText>
        </w:r>
        <w:r>
          <w:rPr>
            <w:noProof/>
          </w:rPr>
        </w:r>
      </w:ins>
      <w:r>
        <w:rPr>
          <w:noProof/>
        </w:rPr>
        <w:fldChar w:fldCharType="separate"/>
      </w:r>
      <w:ins w:id="1778" w:author="Nicholas Weatherley" w:date="2019-03-10T21:20:00Z">
        <w:r>
          <w:rPr>
            <w:noProof/>
          </w:rPr>
          <w:t>274</w:t>
        </w:r>
        <w:r>
          <w:rPr>
            <w:noProof/>
          </w:rPr>
          <w:fldChar w:fldCharType="end"/>
        </w:r>
      </w:ins>
    </w:p>
    <w:p w14:paraId="2F974388" w14:textId="18C8A5D9" w:rsidR="005A5DEC" w:rsidRDefault="005A5DEC">
      <w:pPr>
        <w:pStyle w:val="TableofFigures"/>
        <w:tabs>
          <w:tab w:val="right" w:leader="dot" w:pos="9499"/>
        </w:tabs>
        <w:rPr>
          <w:ins w:id="1779" w:author="Nicholas Weatherley" w:date="2019-03-10T21:20:00Z"/>
          <w:rFonts w:asciiTheme="minorHAnsi" w:eastAsiaTheme="minorEastAsia" w:hAnsiTheme="minorHAnsi" w:cstheme="minorBidi"/>
          <w:smallCaps w:val="0"/>
          <w:noProof/>
          <w:sz w:val="24"/>
          <w:szCs w:val="24"/>
        </w:rPr>
      </w:pPr>
      <w:ins w:id="1780" w:author="Nicholas Weatherley" w:date="2019-03-10T21:20:00Z">
        <w:r>
          <w:rPr>
            <w:noProof/>
          </w:rPr>
          <w:t>Table 7.5: Baseline DCE-MRI metric correlations</w:t>
        </w:r>
        <w:r>
          <w:rPr>
            <w:noProof/>
          </w:rPr>
          <w:tab/>
        </w:r>
        <w:r>
          <w:rPr>
            <w:noProof/>
          </w:rPr>
          <w:fldChar w:fldCharType="begin"/>
        </w:r>
        <w:r>
          <w:rPr>
            <w:noProof/>
          </w:rPr>
          <w:instrText xml:space="preserve"> PAGEREF _Toc3145555 \h </w:instrText>
        </w:r>
        <w:r>
          <w:rPr>
            <w:noProof/>
          </w:rPr>
        </w:r>
      </w:ins>
      <w:r>
        <w:rPr>
          <w:noProof/>
        </w:rPr>
        <w:fldChar w:fldCharType="separate"/>
      </w:r>
      <w:ins w:id="1781" w:author="Nicholas Weatherley" w:date="2019-03-10T21:20:00Z">
        <w:r>
          <w:rPr>
            <w:noProof/>
          </w:rPr>
          <w:t>275</w:t>
        </w:r>
        <w:r>
          <w:rPr>
            <w:noProof/>
          </w:rPr>
          <w:fldChar w:fldCharType="end"/>
        </w:r>
      </w:ins>
    </w:p>
    <w:p w14:paraId="590676E5" w14:textId="5A16BE89" w:rsidR="005A5DEC" w:rsidRDefault="005A5DEC">
      <w:pPr>
        <w:pStyle w:val="TableofFigures"/>
        <w:tabs>
          <w:tab w:val="right" w:leader="dot" w:pos="9499"/>
        </w:tabs>
        <w:rPr>
          <w:ins w:id="1782" w:author="Nicholas Weatherley" w:date="2019-03-10T21:20:00Z"/>
          <w:rFonts w:asciiTheme="minorHAnsi" w:eastAsiaTheme="minorEastAsia" w:hAnsiTheme="minorHAnsi" w:cstheme="minorBidi"/>
          <w:smallCaps w:val="0"/>
          <w:noProof/>
          <w:sz w:val="24"/>
          <w:szCs w:val="24"/>
        </w:rPr>
      </w:pPr>
      <w:ins w:id="1783" w:author="Nicholas Weatherley" w:date="2019-03-10T21:20:00Z">
        <w:r>
          <w:rPr>
            <w:noProof/>
          </w:rPr>
          <w:t>Table 7.6 Six-month correlations between perfusion and clinical metrics</w:t>
        </w:r>
        <w:r>
          <w:rPr>
            <w:noProof/>
          </w:rPr>
          <w:tab/>
        </w:r>
        <w:r>
          <w:rPr>
            <w:noProof/>
          </w:rPr>
          <w:fldChar w:fldCharType="begin"/>
        </w:r>
        <w:r>
          <w:rPr>
            <w:noProof/>
          </w:rPr>
          <w:instrText xml:space="preserve"> PAGEREF _Toc3145556 \h </w:instrText>
        </w:r>
        <w:r>
          <w:rPr>
            <w:noProof/>
          </w:rPr>
        </w:r>
      </w:ins>
      <w:r>
        <w:rPr>
          <w:noProof/>
        </w:rPr>
        <w:fldChar w:fldCharType="separate"/>
      </w:r>
      <w:ins w:id="1784" w:author="Nicholas Weatherley" w:date="2019-03-10T21:20:00Z">
        <w:r>
          <w:rPr>
            <w:noProof/>
          </w:rPr>
          <w:t>277</w:t>
        </w:r>
        <w:r>
          <w:rPr>
            <w:noProof/>
          </w:rPr>
          <w:fldChar w:fldCharType="end"/>
        </w:r>
      </w:ins>
    </w:p>
    <w:p w14:paraId="680C1BC3" w14:textId="712A9372" w:rsidR="005A5DEC" w:rsidRDefault="005A5DEC">
      <w:pPr>
        <w:pStyle w:val="TableofFigures"/>
        <w:tabs>
          <w:tab w:val="right" w:leader="dot" w:pos="9499"/>
        </w:tabs>
        <w:rPr>
          <w:ins w:id="1785" w:author="Nicholas Weatherley" w:date="2019-03-10T21:20:00Z"/>
          <w:rFonts w:asciiTheme="minorHAnsi" w:eastAsiaTheme="minorEastAsia" w:hAnsiTheme="minorHAnsi" w:cstheme="minorBidi"/>
          <w:smallCaps w:val="0"/>
          <w:noProof/>
          <w:sz w:val="24"/>
          <w:szCs w:val="24"/>
        </w:rPr>
      </w:pPr>
      <w:ins w:id="1786" w:author="Nicholas Weatherley" w:date="2019-03-10T21:20:00Z">
        <w:r>
          <w:rPr>
            <w:noProof/>
          </w:rPr>
          <w:t>Table 7.7: Correlations between absolute six-month changes in perfusion metrics and PFTs</w:t>
        </w:r>
        <w:r>
          <w:rPr>
            <w:noProof/>
          </w:rPr>
          <w:tab/>
        </w:r>
        <w:r>
          <w:rPr>
            <w:noProof/>
          </w:rPr>
          <w:fldChar w:fldCharType="begin"/>
        </w:r>
        <w:r>
          <w:rPr>
            <w:noProof/>
          </w:rPr>
          <w:instrText xml:space="preserve"> PAGEREF _Toc3145557 \h </w:instrText>
        </w:r>
        <w:r>
          <w:rPr>
            <w:noProof/>
          </w:rPr>
        </w:r>
      </w:ins>
      <w:r>
        <w:rPr>
          <w:noProof/>
        </w:rPr>
        <w:fldChar w:fldCharType="separate"/>
      </w:r>
      <w:ins w:id="1787" w:author="Nicholas Weatherley" w:date="2019-03-10T21:20:00Z">
        <w:r>
          <w:rPr>
            <w:noProof/>
          </w:rPr>
          <w:t>277</w:t>
        </w:r>
        <w:r>
          <w:rPr>
            <w:noProof/>
          </w:rPr>
          <w:fldChar w:fldCharType="end"/>
        </w:r>
      </w:ins>
    </w:p>
    <w:p w14:paraId="3391E93F" w14:textId="0FD1FB24" w:rsidR="005A5DEC" w:rsidRDefault="005A5DEC">
      <w:pPr>
        <w:pStyle w:val="TableofFigures"/>
        <w:tabs>
          <w:tab w:val="right" w:leader="dot" w:pos="9499"/>
        </w:tabs>
        <w:rPr>
          <w:ins w:id="1788" w:author="Nicholas Weatherley" w:date="2019-03-10T21:20:00Z"/>
          <w:rFonts w:asciiTheme="minorHAnsi" w:eastAsiaTheme="minorEastAsia" w:hAnsiTheme="minorHAnsi" w:cstheme="minorBidi"/>
          <w:smallCaps w:val="0"/>
          <w:noProof/>
          <w:sz w:val="24"/>
          <w:szCs w:val="24"/>
        </w:rPr>
      </w:pPr>
      <w:ins w:id="1789" w:author="Nicholas Weatherley" w:date="2019-03-10T21:20:00Z">
        <w:r>
          <w:rPr>
            <w:noProof/>
          </w:rPr>
          <w:t>Table 7.8: Correlations between relative six-month changes in perfusion metrics and PFTs</w:t>
        </w:r>
        <w:r>
          <w:rPr>
            <w:noProof/>
          </w:rPr>
          <w:tab/>
        </w:r>
        <w:r>
          <w:rPr>
            <w:noProof/>
          </w:rPr>
          <w:fldChar w:fldCharType="begin"/>
        </w:r>
        <w:r>
          <w:rPr>
            <w:noProof/>
          </w:rPr>
          <w:instrText xml:space="preserve"> PAGEREF _Toc3145558 \h </w:instrText>
        </w:r>
        <w:r>
          <w:rPr>
            <w:noProof/>
          </w:rPr>
        </w:r>
      </w:ins>
      <w:r>
        <w:rPr>
          <w:noProof/>
        </w:rPr>
        <w:fldChar w:fldCharType="separate"/>
      </w:r>
      <w:ins w:id="1790" w:author="Nicholas Weatherley" w:date="2019-03-10T21:20:00Z">
        <w:r>
          <w:rPr>
            <w:noProof/>
          </w:rPr>
          <w:t>278</w:t>
        </w:r>
        <w:r>
          <w:rPr>
            <w:noProof/>
          </w:rPr>
          <w:fldChar w:fldCharType="end"/>
        </w:r>
      </w:ins>
    </w:p>
    <w:p w14:paraId="7FADF4D1" w14:textId="4F66960C" w:rsidR="005A5DEC" w:rsidRDefault="005A5DEC">
      <w:pPr>
        <w:pStyle w:val="TableofFigures"/>
        <w:tabs>
          <w:tab w:val="right" w:leader="dot" w:pos="9499"/>
        </w:tabs>
        <w:rPr>
          <w:ins w:id="1791" w:author="Nicholas Weatherley" w:date="2019-03-10T21:20:00Z"/>
          <w:rFonts w:asciiTheme="minorHAnsi" w:eastAsiaTheme="minorEastAsia" w:hAnsiTheme="minorHAnsi" w:cstheme="minorBidi"/>
          <w:smallCaps w:val="0"/>
          <w:noProof/>
          <w:sz w:val="24"/>
          <w:szCs w:val="24"/>
        </w:rPr>
      </w:pPr>
      <w:ins w:id="1792" w:author="Nicholas Weatherley" w:date="2019-03-10T21:20:00Z">
        <w:r>
          <w:rPr>
            <w:noProof/>
          </w:rPr>
          <w:lastRenderedPageBreak/>
          <w:t>Table 7.9 Twelve-month correlations between perfusion and clinical metrics</w:t>
        </w:r>
        <w:r>
          <w:rPr>
            <w:noProof/>
          </w:rPr>
          <w:tab/>
        </w:r>
        <w:r>
          <w:rPr>
            <w:noProof/>
          </w:rPr>
          <w:fldChar w:fldCharType="begin"/>
        </w:r>
        <w:r>
          <w:rPr>
            <w:noProof/>
          </w:rPr>
          <w:instrText xml:space="preserve"> PAGEREF _Toc3145559 \h </w:instrText>
        </w:r>
        <w:r>
          <w:rPr>
            <w:noProof/>
          </w:rPr>
        </w:r>
      </w:ins>
      <w:r>
        <w:rPr>
          <w:noProof/>
        </w:rPr>
        <w:fldChar w:fldCharType="separate"/>
      </w:r>
      <w:ins w:id="1793" w:author="Nicholas Weatherley" w:date="2019-03-10T21:20:00Z">
        <w:r>
          <w:rPr>
            <w:noProof/>
          </w:rPr>
          <w:t>278</w:t>
        </w:r>
        <w:r>
          <w:rPr>
            <w:noProof/>
          </w:rPr>
          <w:fldChar w:fldCharType="end"/>
        </w:r>
      </w:ins>
    </w:p>
    <w:p w14:paraId="4F95FB73" w14:textId="35C42A52" w:rsidR="005A5DEC" w:rsidRDefault="005A5DEC">
      <w:pPr>
        <w:pStyle w:val="TableofFigures"/>
        <w:tabs>
          <w:tab w:val="right" w:leader="dot" w:pos="9499"/>
        </w:tabs>
        <w:rPr>
          <w:ins w:id="1794" w:author="Nicholas Weatherley" w:date="2019-03-10T21:20:00Z"/>
          <w:rFonts w:asciiTheme="minorHAnsi" w:eastAsiaTheme="minorEastAsia" w:hAnsiTheme="minorHAnsi" w:cstheme="minorBidi"/>
          <w:smallCaps w:val="0"/>
          <w:noProof/>
          <w:sz w:val="24"/>
          <w:szCs w:val="24"/>
        </w:rPr>
      </w:pPr>
      <w:ins w:id="1795" w:author="Nicholas Weatherley" w:date="2019-03-10T21:20:00Z">
        <w:r>
          <w:rPr>
            <w:noProof/>
          </w:rPr>
          <w:t>Table 7.10: Correlations between absolute twelve-month changes in perfusion metrics and PFTs</w:t>
        </w:r>
        <w:r>
          <w:rPr>
            <w:noProof/>
          </w:rPr>
          <w:tab/>
        </w:r>
        <w:r>
          <w:rPr>
            <w:noProof/>
          </w:rPr>
          <w:fldChar w:fldCharType="begin"/>
        </w:r>
        <w:r>
          <w:rPr>
            <w:noProof/>
          </w:rPr>
          <w:instrText xml:space="preserve"> PAGEREF _Toc3145560 \h </w:instrText>
        </w:r>
        <w:r>
          <w:rPr>
            <w:noProof/>
          </w:rPr>
        </w:r>
      </w:ins>
      <w:r>
        <w:rPr>
          <w:noProof/>
        </w:rPr>
        <w:fldChar w:fldCharType="separate"/>
      </w:r>
      <w:ins w:id="1796" w:author="Nicholas Weatherley" w:date="2019-03-10T21:20:00Z">
        <w:r>
          <w:rPr>
            <w:noProof/>
          </w:rPr>
          <w:t>279</w:t>
        </w:r>
        <w:r>
          <w:rPr>
            <w:noProof/>
          </w:rPr>
          <w:fldChar w:fldCharType="end"/>
        </w:r>
      </w:ins>
    </w:p>
    <w:p w14:paraId="47DC38A1" w14:textId="59F9742E" w:rsidR="005A5DEC" w:rsidRDefault="005A5DEC">
      <w:pPr>
        <w:pStyle w:val="TableofFigures"/>
        <w:tabs>
          <w:tab w:val="right" w:leader="dot" w:pos="9499"/>
        </w:tabs>
        <w:rPr>
          <w:ins w:id="1797" w:author="Nicholas Weatherley" w:date="2019-03-10T21:20:00Z"/>
          <w:rFonts w:asciiTheme="minorHAnsi" w:eastAsiaTheme="minorEastAsia" w:hAnsiTheme="minorHAnsi" w:cstheme="minorBidi"/>
          <w:smallCaps w:val="0"/>
          <w:noProof/>
          <w:sz w:val="24"/>
          <w:szCs w:val="24"/>
        </w:rPr>
      </w:pPr>
      <w:ins w:id="1798" w:author="Nicholas Weatherley" w:date="2019-03-10T21:20:00Z">
        <w:r>
          <w:rPr>
            <w:noProof/>
          </w:rPr>
          <w:t>Table 7.11: Correlations between relative twelve-month changes in perfusion metrics and PFTs</w:t>
        </w:r>
        <w:r>
          <w:rPr>
            <w:noProof/>
          </w:rPr>
          <w:tab/>
        </w:r>
        <w:r>
          <w:rPr>
            <w:noProof/>
          </w:rPr>
          <w:fldChar w:fldCharType="begin"/>
        </w:r>
        <w:r>
          <w:rPr>
            <w:noProof/>
          </w:rPr>
          <w:instrText xml:space="preserve"> PAGEREF _Toc3145561 \h </w:instrText>
        </w:r>
        <w:r>
          <w:rPr>
            <w:noProof/>
          </w:rPr>
        </w:r>
      </w:ins>
      <w:r>
        <w:rPr>
          <w:noProof/>
        </w:rPr>
        <w:fldChar w:fldCharType="separate"/>
      </w:r>
      <w:ins w:id="1799" w:author="Nicholas Weatherley" w:date="2019-03-10T21:20:00Z">
        <w:r>
          <w:rPr>
            <w:noProof/>
          </w:rPr>
          <w:t>279</w:t>
        </w:r>
        <w:r>
          <w:rPr>
            <w:noProof/>
          </w:rPr>
          <w:fldChar w:fldCharType="end"/>
        </w:r>
      </w:ins>
    </w:p>
    <w:p w14:paraId="667547C3" w14:textId="643DFC12" w:rsidR="005A5DEC" w:rsidRDefault="005A5DEC">
      <w:pPr>
        <w:pStyle w:val="TableofFigures"/>
        <w:tabs>
          <w:tab w:val="right" w:leader="dot" w:pos="9499"/>
        </w:tabs>
        <w:rPr>
          <w:ins w:id="1800" w:author="Nicholas Weatherley" w:date="2019-03-10T21:20:00Z"/>
          <w:rFonts w:asciiTheme="minorHAnsi" w:eastAsiaTheme="minorEastAsia" w:hAnsiTheme="minorHAnsi" w:cstheme="minorBidi"/>
          <w:smallCaps w:val="0"/>
          <w:noProof/>
          <w:sz w:val="24"/>
          <w:szCs w:val="24"/>
        </w:rPr>
      </w:pPr>
      <w:ins w:id="1801" w:author="Nicholas Weatherley" w:date="2019-03-10T21:20:00Z">
        <w:r>
          <w:rPr>
            <w:noProof/>
          </w:rPr>
          <w:t>Table 7.12: Baseline DCE-MRI and quantitative CT parenchyma correlations</w:t>
        </w:r>
        <w:r>
          <w:rPr>
            <w:noProof/>
          </w:rPr>
          <w:tab/>
        </w:r>
        <w:r>
          <w:rPr>
            <w:noProof/>
          </w:rPr>
          <w:fldChar w:fldCharType="begin"/>
        </w:r>
        <w:r>
          <w:rPr>
            <w:noProof/>
          </w:rPr>
          <w:instrText xml:space="preserve"> PAGEREF _Toc3145562 \h </w:instrText>
        </w:r>
        <w:r>
          <w:rPr>
            <w:noProof/>
          </w:rPr>
        </w:r>
      </w:ins>
      <w:r>
        <w:rPr>
          <w:noProof/>
        </w:rPr>
        <w:fldChar w:fldCharType="separate"/>
      </w:r>
      <w:ins w:id="1802" w:author="Nicholas Weatherley" w:date="2019-03-10T21:20:00Z">
        <w:r>
          <w:rPr>
            <w:noProof/>
          </w:rPr>
          <w:t>280</w:t>
        </w:r>
        <w:r>
          <w:rPr>
            <w:noProof/>
          </w:rPr>
          <w:fldChar w:fldCharType="end"/>
        </w:r>
      </w:ins>
    </w:p>
    <w:p w14:paraId="3C4EE46C" w14:textId="2F56B46A" w:rsidR="005A5DEC" w:rsidRDefault="005A5DEC">
      <w:pPr>
        <w:pStyle w:val="TableofFigures"/>
        <w:tabs>
          <w:tab w:val="right" w:leader="dot" w:pos="9499"/>
        </w:tabs>
        <w:rPr>
          <w:ins w:id="1803" w:author="Nicholas Weatherley" w:date="2019-03-10T21:20:00Z"/>
          <w:rFonts w:asciiTheme="minorHAnsi" w:eastAsiaTheme="minorEastAsia" w:hAnsiTheme="minorHAnsi" w:cstheme="minorBidi"/>
          <w:smallCaps w:val="0"/>
          <w:noProof/>
          <w:sz w:val="24"/>
          <w:szCs w:val="24"/>
        </w:rPr>
      </w:pPr>
      <w:ins w:id="1804" w:author="Nicholas Weatherley" w:date="2019-03-10T21:20:00Z">
        <w:r>
          <w:rPr>
            <w:noProof/>
          </w:rPr>
          <w:t>Table 7.13: Baseline DCE-MRI and quantitative CT vessel correlations</w:t>
        </w:r>
        <w:r>
          <w:rPr>
            <w:noProof/>
          </w:rPr>
          <w:tab/>
        </w:r>
        <w:r>
          <w:rPr>
            <w:noProof/>
          </w:rPr>
          <w:fldChar w:fldCharType="begin"/>
        </w:r>
        <w:r>
          <w:rPr>
            <w:noProof/>
          </w:rPr>
          <w:instrText xml:space="preserve"> PAGEREF _Toc3145563 \h </w:instrText>
        </w:r>
        <w:r>
          <w:rPr>
            <w:noProof/>
          </w:rPr>
        </w:r>
      </w:ins>
      <w:r>
        <w:rPr>
          <w:noProof/>
        </w:rPr>
        <w:fldChar w:fldCharType="separate"/>
      </w:r>
      <w:ins w:id="1805" w:author="Nicholas Weatherley" w:date="2019-03-10T21:20:00Z">
        <w:r>
          <w:rPr>
            <w:noProof/>
          </w:rPr>
          <w:t>281</w:t>
        </w:r>
        <w:r>
          <w:rPr>
            <w:noProof/>
          </w:rPr>
          <w:fldChar w:fldCharType="end"/>
        </w:r>
      </w:ins>
    </w:p>
    <w:p w14:paraId="399DE23F" w14:textId="56BAC292" w:rsidR="005A5DEC" w:rsidRDefault="005A5DEC">
      <w:pPr>
        <w:pStyle w:val="TableofFigures"/>
        <w:tabs>
          <w:tab w:val="right" w:leader="dot" w:pos="9499"/>
        </w:tabs>
        <w:rPr>
          <w:ins w:id="1806" w:author="Nicholas Weatherley" w:date="2019-03-10T21:20:00Z"/>
          <w:rFonts w:asciiTheme="minorHAnsi" w:eastAsiaTheme="minorEastAsia" w:hAnsiTheme="minorHAnsi" w:cstheme="minorBidi"/>
          <w:smallCaps w:val="0"/>
          <w:noProof/>
          <w:sz w:val="24"/>
          <w:szCs w:val="24"/>
        </w:rPr>
      </w:pPr>
      <w:ins w:id="1807" w:author="Nicholas Weatherley" w:date="2019-03-10T21:20:00Z">
        <w:r>
          <w:rPr>
            <w:noProof/>
          </w:rPr>
          <w:t>Table 7.14: Correlations between Xenon-derived RBC:TP and DCE-MRI metrics</w:t>
        </w:r>
        <w:r>
          <w:rPr>
            <w:noProof/>
          </w:rPr>
          <w:tab/>
        </w:r>
        <w:r>
          <w:rPr>
            <w:noProof/>
          </w:rPr>
          <w:fldChar w:fldCharType="begin"/>
        </w:r>
        <w:r>
          <w:rPr>
            <w:noProof/>
          </w:rPr>
          <w:instrText xml:space="preserve"> PAGEREF _Toc3145564 \h </w:instrText>
        </w:r>
        <w:r>
          <w:rPr>
            <w:noProof/>
          </w:rPr>
        </w:r>
      </w:ins>
      <w:r>
        <w:rPr>
          <w:noProof/>
        </w:rPr>
        <w:fldChar w:fldCharType="separate"/>
      </w:r>
      <w:ins w:id="1808" w:author="Nicholas Weatherley" w:date="2019-03-10T21:20:00Z">
        <w:r>
          <w:rPr>
            <w:noProof/>
          </w:rPr>
          <w:t>282</w:t>
        </w:r>
        <w:r>
          <w:rPr>
            <w:noProof/>
          </w:rPr>
          <w:fldChar w:fldCharType="end"/>
        </w:r>
      </w:ins>
    </w:p>
    <w:p w14:paraId="78FD4AA6" w14:textId="11CFEFA4" w:rsidR="005A5DEC" w:rsidRDefault="005A5DEC">
      <w:pPr>
        <w:pStyle w:val="TableofFigures"/>
        <w:tabs>
          <w:tab w:val="right" w:leader="dot" w:pos="9499"/>
        </w:tabs>
        <w:rPr>
          <w:ins w:id="1809" w:author="Nicholas Weatherley" w:date="2019-03-10T21:20:00Z"/>
          <w:rFonts w:asciiTheme="minorHAnsi" w:eastAsiaTheme="minorEastAsia" w:hAnsiTheme="minorHAnsi" w:cstheme="minorBidi"/>
          <w:smallCaps w:val="0"/>
          <w:noProof/>
          <w:sz w:val="24"/>
          <w:szCs w:val="24"/>
        </w:rPr>
      </w:pPr>
      <w:ins w:id="1810" w:author="Nicholas Weatherley" w:date="2019-03-10T21:20:00Z">
        <w:r>
          <w:rPr>
            <w:noProof/>
          </w:rPr>
          <w:t xml:space="preserve">Table 7.15: Correlations between </w:t>
        </w:r>
        <w:r w:rsidRPr="00DD50C0">
          <w:rPr>
            <w:noProof/>
            <w:vertAlign w:val="superscript"/>
          </w:rPr>
          <w:t>3</w:t>
        </w:r>
        <w:r>
          <w:rPr>
            <w:noProof/>
          </w:rPr>
          <w:t>He DW-MRI and DCE-MRI metrics</w:t>
        </w:r>
        <w:r>
          <w:rPr>
            <w:noProof/>
          </w:rPr>
          <w:tab/>
        </w:r>
        <w:r>
          <w:rPr>
            <w:noProof/>
          </w:rPr>
          <w:fldChar w:fldCharType="begin"/>
        </w:r>
        <w:r>
          <w:rPr>
            <w:noProof/>
          </w:rPr>
          <w:instrText xml:space="preserve"> PAGEREF _Toc3145565 \h </w:instrText>
        </w:r>
        <w:r>
          <w:rPr>
            <w:noProof/>
          </w:rPr>
        </w:r>
      </w:ins>
      <w:r>
        <w:rPr>
          <w:noProof/>
        </w:rPr>
        <w:fldChar w:fldCharType="separate"/>
      </w:r>
      <w:ins w:id="1811" w:author="Nicholas Weatherley" w:date="2019-03-10T21:20:00Z">
        <w:r>
          <w:rPr>
            <w:noProof/>
          </w:rPr>
          <w:t>283</w:t>
        </w:r>
        <w:r>
          <w:rPr>
            <w:noProof/>
          </w:rPr>
          <w:fldChar w:fldCharType="end"/>
        </w:r>
      </w:ins>
    </w:p>
    <w:p w14:paraId="2825B240" w14:textId="35CF705E" w:rsidR="005A5DEC" w:rsidRDefault="005A5DEC">
      <w:pPr>
        <w:pStyle w:val="TableofFigures"/>
        <w:tabs>
          <w:tab w:val="right" w:leader="dot" w:pos="9499"/>
        </w:tabs>
        <w:rPr>
          <w:ins w:id="1812" w:author="Nicholas Weatherley" w:date="2019-03-10T21:20:00Z"/>
          <w:rFonts w:asciiTheme="minorHAnsi" w:eastAsiaTheme="minorEastAsia" w:hAnsiTheme="minorHAnsi" w:cstheme="minorBidi"/>
          <w:smallCaps w:val="0"/>
          <w:noProof/>
          <w:sz w:val="24"/>
          <w:szCs w:val="24"/>
        </w:rPr>
      </w:pPr>
      <w:ins w:id="1813" w:author="Nicholas Weatherley" w:date="2019-03-10T21:20:00Z">
        <w:r>
          <w:rPr>
            <w:noProof/>
          </w:rPr>
          <w:t xml:space="preserve">Table 7.16: Correlations between </w:t>
        </w:r>
        <w:r w:rsidRPr="00DD50C0">
          <w:rPr>
            <w:noProof/>
            <w:vertAlign w:val="superscript"/>
          </w:rPr>
          <w:t>3</w:t>
        </w:r>
        <w:r>
          <w:rPr>
            <w:noProof/>
          </w:rPr>
          <w:t>He ventilation metrics and DCE-MRI metrics</w:t>
        </w:r>
        <w:r>
          <w:rPr>
            <w:noProof/>
          </w:rPr>
          <w:tab/>
        </w:r>
        <w:r>
          <w:rPr>
            <w:noProof/>
          </w:rPr>
          <w:fldChar w:fldCharType="begin"/>
        </w:r>
        <w:r>
          <w:rPr>
            <w:noProof/>
          </w:rPr>
          <w:instrText xml:space="preserve"> PAGEREF _Toc3145566 \h </w:instrText>
        </w:r>
        <w:r>
          <w:rPr>
            <w:noProof/>
          </w:rPr>
        </w:r>
      </w:ins>
      <w:r>
        <w:rPr>
          <w:noProof/>
        </w:rPr>
        <w:fldChar w:fldCharType="separate"/>
      </w:r>
      <w:ins w:id="1814" w:author="Nicholas Weatherley" w:date="2019-03-10T21:20:00Z">
        <w:r>
          <w:rPr>
            <w:noProof/>
          </w:rPr>
          <w:t>283</w:t>
        </w:r>
        <w:r>
          <w:rPr>
            <w:noProof/>
          </w:rPr>
          <w:fldChar w:fldCharType="end"/>
        </w:r>
      </w:ins>
    </w:p>
    <w:p w14:paraId="4934031D" w14:textId="02BB007A" w:rsidR="005A5DEC" w:rsidRDefault="005A5DEC">
      <w:pPr>
        <w:pStyle w:val="TableofFigures"/>
        <w:tabs>
          <w:tab w:val="right" w:leader="dot" w:pos="9499"/>
        </w:tabs>
        <w:rPr>
          <w:ins w:id="1815" w:author="Nicholas Weatherley" w:date="2019-03-10T21:20:00Z"/>
          <w:rFonts w:asciiTheme="minorHAnsi" w:eastAsiaTheme="minorEastAsia" w:hAnsiTheme="minorHAnsi" w:cstheme="minorBidi"/>
          <w:smallCaps w:val="0"/>
          <w:noProof/>
          <w:sz w:val="24"/>
          <w:szCs w:val="24"/>
        </w:rPr>
      </w:pPr>
      <w:ins w:id="1816" w:author="Nicholas Weatherley" w:date="2019-03-10T21:20:00Z">
        <w:r>
          <w:rPr>
            <w:noProof/>
          </w:rPr>
          <w:t>Chapter 8</w:t>
        </w:r>
        <w:r>
          <w:rPr>
            <w:noProof/>
          </w:rPr>
          <w:tab/>
        </w:r>
        <w:r>
          <w:rPr>
            <w:noProof/>
          </w:rPr>
          <w:fldChar w:fldCharType="begin"/>
        </w:r>
        <w:r>
          <w:rPr>
            <w:noProof/>
          </w:rPr>
          <w:instrText xml:space="preserve"> PAGEREF _Toc3145567 \h </w:instrText>
        </w:r>
        <w:r>
          <w:rPr>
            <w:noProof/>
          </w:rPr>
        </w:r>
      </w:ins>
      <w:r>
        <w:rPr>
          <w:noProof/>
        </w:rPr>
        <w:fldChar w:fldCharType="separate"/>
      </w:r>
      <w:ins w:id="1817" w:author="Nicholas Weatherley" w:date="2019-03-10T21:20:00Z">
        <w:r>
          <w:rPr>
            <w:noProof/>
          </w:rPr>
          <w:t>291</w:t>
        </w:r>
        <w:r>
          <w:rPr>
            <w:noProof/>
          </w:rPr>
          <w:fldChar w:fldCharType="end"/>
        </w:r>
      </w:ins>
    </w:p>
    <w:p w14:paraId="6B683C69" w14:textId="60A0E647" w:rsidR="005A5DEC" w:rsidRDefault="005A5DEC">
      <w:pPr>
        <w:pStyle w:val="TableofFigures"/>
        <w:tabs>
          <w:tab w:val="right" w:leader="dot" w:pos="9499"/>
        </w:tabs>
        <w:rPr>
          <w:ins w:id="1818" w:author="Nicholas Weatherley" w:date="2019-03-10T21:20:00Z"/>
          <w:rFonts w:asciiTheme="minorHAnsi" w:eastAsiaTheme="minorEastAsia" w:hAnsiTheme="minorHAnsi" w:cstheme="minorBidi"/>
          <w:smallCaps w:val="0"/>
          <w:noProof/>
          <w:sz w:val="24"/>
          <w:szCs w:val="24"/>
        </w:rPr>
      </w:pPr>
      <w:ins w:id="1819" w:author="Nicholas Weatherley" w:date="2019-03-10T21:20:00Z">
        <w:r>
          <w:rPr>
            <w:noProof/>
          </w:rPr>
          <w:t>Table 8.1: Summary of quantitative study outcomes</w:t>
        </w:r>
        <w:r>
          <w:rPr>
            <w:noProof/>
          </w:rPr>
          <w:tab/>
        </w:r>
        <w:r>
          <w:rPr>
            <w:noProof/>
          </w:rPr>
          <w:fldChar w:fldCharType="begin"/>
        </w:r>
        <w:r>
          <w:rPr>
            <w:noProof/>
          </w:rPr>
          <w:instrText xml:space="preserve"> PAGEREF _Toc3145568 \h </w:instrText>
        </w:r>
        <w:r>
          <w:rPr>
            <w:noProof/>
          </w:rPr>
        </w:r>
      </w:ins>
      <w:r>
        <w:rPr>
          <w:noProof/>
        </w:rPr>
        <w:fldChar w:fldCharType="separate"/>
      </w:r>
      <w:ins w:id="1820" w:author="Nicholas Weatherley" w:date="2019-03-10T21:20:00Z">
        <w:r>
          <w:rPr>
            <w:noProof/>
          </w:rPr>
          <w:t>293</w:t>
        </w:r>
        <w:r>
          <w:rPr>
            <w:noProof/>
          </w:rPr>
          <w:fldChar w:fldCharType="end"/>
        </w:r>
      </w:ins>
    </w:p>
    <w:p w14:paraId="3CE840AF" w14:textId="15367AB9" w:rsidR="00372731" w:rsidDel="005A5DEC" w:rsidRDefault="00372731">
      <w:pPr>
        <w:pStyle w:val="TableofFigures"/>
        <w:tabs>
          <w:tab w:val="right" w:leader="dot" w:pos="9499"/>
        </w:tabs>
        <w:rPr>
          <w:del w:id="1821" w:author="Nicholas Weatherley" w:date="2019-03-10T21:20:00Z"/>
          <w:rFonts w:asciiTheme="minorHAnsi" w:eastAsiaTheme="minorEastAsia" w:hAnsiTheme="minorHAnsi" w:cstheme="minorBidi"/>
          <w:smallCaps w:val="0"/>
          <w:noProof/>
          <w:sz w:val="24"/>
          <w:szCs w:val="24"/>
        </w:rPr>
      </w:pPr>
      <w:del w:id="1822" w:author="Nicholas Weatherley" w:date="2019-03-10T21:20:00Z">
        <w:r w:rsidDel="005A5DEC">
          <w:rPr>
            <w:noProof/>
          </w:rPr>
          <w:delText>Chapter 1</w:delText>
        </w:r>
        <w:r w:rsidDel="005A5DEC">
          <w:rPr>
            <w:noProof/>
          </w:rPr>
          <w:tab/>
          <w:delText>1</w:delText>
        </w:r>
      </w:del>
    </w:p>
    <w:p w14:paraId="35064C25" w14:textId="62FAF757" w:rsidR="00372731" w:rsidDel="005A5DEC" w:rsidRDefault="00372731">
      <w:pPr>
        <w:pStyle w:val="TableofFigures"/>
        <w:tabs>
          <w:tab w:val="right" w:leader="dot" w:pos="9499"/>
        </w:tabs>
        <w:rPr>
          <w:del w:id="1823" w:author="Nicholas Weatherley" w:date="2019-03-10T21:20:00Z"/>
          <w:rFonts w:asciiTheme="minorHAnsi" w:eastAsiaTheme="minorEastAsia" w:hAnsiTheme="minorHAnsi" w:cstheme="minorBidi"/>
          <w:smallCaps w:val="0"/>
          <w:noProof/>
          <w:sz w:val="24"/>
          <w:szCs w:val="24"/>
        </w:rPr>
      </w:pPr>
      <w:del w:id="1824" w:author="Nicholas Weatherley" w:date="2019-03-10T21:20:00Z">
        <w:r w:rsidDel="005A5DEC">
          <w:rPr>
            <w:noProof/>
          </w:rPr>
          <w:delText>Table 1.1: ATS 2000 Guidelines - diagnostic criteria for IPF (superseded)</w:delText>
        </w:r>
        <w:r w:rsidDel="005A5DEC">
          <w:rPr>
            <w:noProof/>
          </w:rPr>
          <w:tab/>
          <w:delText>14</w:delText>
        </w:r>
      </w:del>
    </w:p>
    <w:p w14:paraId="4DA407B9" w14:textId="3DE3246B" w:rsidR="00372731" w:rsidDel="005A5DEC" w:rsidRDefault="00372731">
      <w:pPr>
        <w:pStyle w:val="TableofFigures"/>
        <w:tabs>
          <w:tab w:val="right" w:leader="dot" w:pos="9499"/>
        </w:tabs>
        <w:rPr>
          <w:del w:id="1825" w:author="Nicholas Weatherley" w:date="2019-03-10T21:20:00Z"/>
          <w:rFonts w:asciiTheme="minorHAnsi" w:eastAsiaTheme="minorEastAsia" w:hAnsiTheme="minorHAnsi" w:cstheme="minorBidi"/>
          <w:smallCaps w:val="0"/>
          <w:noProof/>
          <w:sz w:val="24"/>
          <w:szCs w:val="24"/>
        </w:rPr>
      </w:pPr>
      <w:del w:id="1826" w:author="Nicholas Weatherley" w:date="2019-03-10T21:20:00Z">
        <w:r w:rsidDel="005A5DEC">
          <w:rPr>
            <w:noProof/>
          </w:rPr>
          <w:delText>Table 1.2: Radiological patterns of consistency with usual interstitial pneumonia</w:delText>
        </w:r>
        <w:r w:rsidDel="005A5DEC">
          <w:rPr>
            <w:noProof/>
          </w:rPr>
          <w:tab/>
          <w:delText>22</w:delText>
        </w:r>
      </w:del>
    </w:p>
    <w:p w14:paraId="28C92DB5" w14:textId="3353C9BF" w:rsidR="00372731" w:rsidDel="005A5DEC" w:rsidRDefault="00372731">
      <w:pPr>
        <w:pStyle w:val="TableofFigures"/>
        <w:tabs>
          <w:tab w:val="right" w:leader="dot" w:pos="9499"/>
        </w:tabs>
        <w:rPr>
          <w:del w:id="1827" w:author="Nicholas Weatherley" w:date="2019-03-10T21:20:00Z"/>
          <w:rFonts w:asciiTheme="minorHAnsi" w:eastAsiaTheme="minorEastAsia" w:hAnsiTheme="minorHAnsi" w:cstheme="minorBidi"/>
          <w:smallCaps w:val="0"/>
          <w:noProof/>
          <w:sz w:val="24"/>
          <w:szCs w:val="24"/>
        </w:rPr>
      </w:pPr>
      <w:del w:id="1828" w:author="Nicholas Weatherley" w:date="2019-03-10T21:20:00Z">
        <w:r w:rsidDel="005A5DEC">
          <w:rPr>
            <w:noProof/>
          </w:rPr>
          <w:delText xml:space="preserve">Table 1.3: FVC decline and mortality, derived from data in Zappala </w:delText>
        </w:r>
        <w:r w:rsidRPr="00A10195" w:rsidDel="005A5DEC">
          <w:rPr>
            <w:i/>
            <w:noProof/>
          </w:rPr>
          <w:delText>et al</w:delText>
        </w:r>
        <w:r w:rsidDel="005A5DEC">
          <w:rPr>
            <w:noProof/>
          </w:rPr>
          <w:delText>.</w:delText>
        </w:r>
        <w:r w:rsidRPr="00A10195" w:rsidDel="005A5DEC">
          <w:rPr>
            <w:noProof/>
            <w:vertAlign w:val="superscript"/>
          </w:rPr>
          <w:delText>112</w:delText>
        </w:r>
        <w:r w:rsidDel="005A5DEC">
          <w:rPr>
            <w:noProof/>
          </w:rPr>
          <w:tab/>
          <w:delText>27</w:delText>
        </w:r>
      </w:del>
    </w:p>
    <w:p w14:paraId="48EB4900" w14:textId="65F5BF26" w:rsidR="00372731" w:rsidDel="005A5DEC" w:rsidRDefault="00372731">
      <w:pPr>
        <w:pStyle w:val="TableofFigures"/>
        <w:tabs>
          <w:tab w:val="right" w:leader="dot" w:pos="9499"/>
        </w:tabs>
        <w:rPr>
          <w:del w:id="1829" w:author="Nicholas Weatherley" w:date="2019-03-10T21:20:00Z"/>
          <w:rFonts w:asciiTheme="minorHAnsi" w:eastAsiaTheme="minorEastAsia" w:hAnsiTheme="minorHAnsi" w:cstheme="minorBidi"/>
          <w:smallCaps w:val="0"/>
          <w:noProof/>
          <w:sz w:val="24"/>
          <w:szCs w:val="24"/>
        </w:rPr>
      </w:pPr>
      <w:del w:id="1830" w:author="Nicholas Weatherley" w:date="2019-03-10T21:20:00Z">
        <w:r w:rsidDel="005A5DEC">
          <w:rPr>
            <w:noProof/>
          </w:rPr>
          <w:delText>Table 1.4: Biomarker classification</w:delText>
        </w:r>
        <w:r w:rsidDel="005A5DEC">
          <w:rPr>
            <w:noProof/>
          </w:rPr>
          <w:tab/>
          <w:delText>38</w:delText>
        </w:r>
      </w:del>
    </w:p>
    <w:p w14:paraId="055C7373" w14:textId="2B6AA933" w:rsidR="00372731" w:rsidDel="005A5DEC" w:rsidRDefault="00372731">
      <w:pPr>
        <w:pStyle w:val="TableofFigures"/>
        <w:tabs>
          <w:tab w:val="right" w:leader="dot" w:pos="9499"/>
        </w:tabs>
        <w:rPr>
          <w:del w:id="1831" w:author="Nicholas Weatherley" w:date="2019-03-10T21:20:00Z"/>
          <w:rFonts w:asciiTheme="minorHAnsi" w:eastAsiaTheme="minorEastAsia" w:hAnsiTheme="minorHAnsi" w:cstheme="minorBidi"/>
          <w:smallCaps w:val="0"/>
          <w:noProof/>
          <w:sz w:val="24"/>
          <w:szCs w:val="24"/>
        </w:rPr>
      </w:pPr>
      <w:del w:id="1832" w:author="Nicholas Weatherley" w:date="2019-03-10T21:20:00Z">
        <w:r w:rsidDel="005A5DEC">
          <w:rPr>
            <w:noProof/>
          </w:rPr>
          <w:delText>Table 1.5: Summary of phase III IPF treatment studies in chronological order.</w:delText>
        </w:r>
        <w:r w:rsidDel="005A5DEC">
          <w:rPr>
            <w:noProof/>
          </w:rPr>
          <w:tab/>
          <w:delText>47</w:delText>
        </w:r>
      </w:del>
    </w:p>
    <w:p w14:paraId="46C5AC36" w14:textId="2E8C685B" w:rsidR="00372731" w:rsidDel="005A5DEC" w:rsidRDefault="00372731">
      <w:pPr>
        <w:pStyle w:val="TableofFigures"/>
        <w:tabs>
          <w:tab w:val="right" w:leader="dot" w:pos="9499"/>
        </w:tabs>
        <w:rPr>
          <w:del w:id="1833" w:author="Nicholas Weatherley" w:date="2019-03-10T21:20:00Z"/>
          <w:rFonts w:asciiTheme="minorHAnsi" w:eastAsiaTheme="minorEastAsia" w:hAnsiTheme="minorHAnsi" w:cstheme="minorBidi"/>
          <w:smallCaps w:val="0"/>
          <w:noProof/>
          <w:sz w:val="24"/>
          <w:szCs w:val="24"/>
        </w:rPr>
      </w:pPr>
      <w:del w:id="1834" w:author="Nicholas Weatherley" w:date="2019-03-10T21:20:00Z">
        <w:r w:rsidDel="005A5DEC">
          <w:rPr>
            <w:noProof/>
          </w:rPr>
          <w:delText>Chapter 2</w:delText>
        </w:r>
        <w:r w:rsidDel="005A5DEC">
          <w:rPr>
            <w:noProof/>
          </w:rPr>
          <w:tab/>
          <w:delText>55</w:delText>
        </w:r>
      </w:del>
    </w:p>
    <w:p w14:paraId="286C7E9E" w14:textId="34C8E6B1" w:rsidR="00372731" w:rsidDel="005A5DEC" w:rsidRDefault="00372731">
      <w:pPr>
        <w:pStyle w:val="TableofFigures"/>
        <w:tabs>
          <w:tab w:val="right" w:leader="dot" w:pos="9499"/>
        </w:tabs>
        <w:rPr>
          <w:del w:id="1835" w:author="Nicholas Weatherley" w:date="2019-03-10T21:20:00Z"/>
          <w:rFonts w:asciiTheme="minorHAnsi" w:eastAsiaTheme="minorEastAsia" w:hAnsiTheme="minorHAnsi" w:cstheme="minorBidi"/>
          <w:smallCaps w:val="0"/>
          <w:noProof/>
          <w:sz w:val="24"/>
          <w:szCs w:val="24"/>
        </w:rPr>
      </w:pPr>
      <w:del w:id="1836" w:author="Nicholas Weatherley" w:date="2019-03-10T21:20:00Z">
        <w:r w:rsidDel="005A5DEC">
          <w:rPr>
            <w:noProof/>
          </w:rPr>
          <w:delText>Chapter 3</w:delText>
        </w:r>
        <w:r w:rsidDel="005A5DEC">
          <w:rPr>
            <w:noProof/>
          </w:rPr>
          <w:tab/>
          <w:delText>93</w:delText>
        </w:r>
      </w:del>
    </w:p>
    <w:p w14:paraId="6542358F" w14:textId="23A1029E" w:rsidR="00372731" w:rsidDel="005A5DEC" w:rsidRDefault="00372731">
      <w:pPr>
        <w:pStyle w:val="TableofFigures"/>
        <w:tabs>
          <w:tab w:val="right" w:leader="dot" w:pos="9499"/>
        </w:tabs>
        <w:rPr>
          <w:del w:id="1837" w:author="Nicholas Weatherley" w:date="2019-03-10T21:20:00Z"/>
          <w:rFonts w:asciiTheme="minorHAnsi" w:eastAsiaTheme="minorEastAsia" w:hAnsiTheme="minorHAnsi" w:cstheme="minorBidi"/>
          <w:smallCaps w:val="0"/>
          <w:noProof/>
          <w:sz w:val="24"/>
          <w:szCs w:val="24"/>
        </w:rPr>
      </w:pPr>
      <w:del w:id="1838" w:author="Nicholas Weatherley" w:date="2019-03-10T21:20:00Z">
        <w:r w:rsidDel="005A5DEC">
          <w:rPr>
            <w:noProof/>
          </w:rPr>
          <w:delText>Table 3.1: Study visit activities undertaken</w:delText>
        </w:r>
        <w:r w:rsidDel="005A5DEC">
          <w:rPr>
            <w:noProof/>
          </w:rPr>
          <w:tab/>
          <w:delText>99</w:delText>
        </w:r>
      </w:del>
    </w:p>
    <w:p w14:paraId="380D97B3" w14:textId="79D0DF2F" w:rsidR="00372731" w:rsidDel="005A5DEC" w:rsidRDefault="00372731">
      <w:pPr>
        <w:pStyle w:val="TableofFigures"/>
        <w:tabs>
          <w:tab w:val="right" w:leader="dot" w:pos="9499"/>
        </w:tabs>
        <w:rPr>
          <w:del w:id="1839" w:author="Nicholas Weatherley" w:date="2019-03-10T21:20:00Z"/>
          <w:rFonts w:asciiTheme="minorHAnsi" w:eastAsiaTheme="minorEastAsia" w:hAnsiTheme="minorHAnsi" w:cstheme="minorBidi"/>
          <w:smallCaps w:val="0"/>
          <w:noProof/>
          <w:sz w:val="24"/>
          <w:szCs w:val="24"/>
        </w:rPr>
      </w:pPr>
      <w:del w:id="1840" w:author="Nicholas Weatherley" w:date="2019-03-10T21:20:00Z">
        <w:r w:rsidDel="005A5DEC">
          <w:rPr>
            <w:noProof/>
          </w:rPr>
          <w:delText>Table 3.2: Time interval between study visits</w:delText>
        </w:r>
        <w:r w:rsidDel="005A5DEC">
          <w:rPr>
            <w:noProof/>
          </w:rPr>
          <w:tab/>
          <w:delText>108</w:delText>
        </w:r>
      </w:del>
    </w:p>
    <w:p w14:paraId="7C818551" w14:textId="60EF64BA" w:rsidR="00372731" w:rsidDel="005A5DEC" w:rsidRDefault="00372731">
      <w:pPr>
        <w:pStyle w:val="TableofFigures"/>
        <w:tabs>
          <w:tab w:val="right" w:leader="dot" w:pos="9499"/>
        </w:tabs>
        <w:rPr>
          <w:del w:id="1841" w:author="Nicholas Weatherley" w:date="2019-03-10T21:20:00Z"/>
          <w:rFonts w:asciiTheme="minorHAnsi" w:eastAsiaTheme="minorEastAsia" w:hAnsiTheme="minorHAnsi" w:cstheme="minorBidi"/>
          <w:smallCaps w:val="0"/>
          <w:noProof/>
          <w:sz w:val="24"/>
          <w:szCs w:val="24"/>
        </w:rPr>
      </w:pPr>
      <w:del w:id="1842" w:author="Nicholas Weatherley" w:date="2019-03-10T21:20:00Z">
        <w:r w:rsidDel="005A5DEC">
          <w:rPr>
            <w:noProof/>
          </w:rPr>
          <w:delText>Table 3.3: Visit 1 spirometry outcomes</w:delText>
        </w:r>
        <w:r w:rsidDel="005A5DEC">
          <w:rPr>
            <w:noProof/>
          </w:rPr>
          <w:tab/>
          <w:delText>110</w:delText>
        </w:r>
      </w:del>
    </w:p>
    <w:p w14:paraId="0FE465B8" w14:textId="7DB55D02" w:rsidR="00372731" w:rsidDel="005A5DEC" w:rsidRDefault="00372731">
      <w:pPr>
        <w:pStyle w:val="TableofFigures"/>
        <w:tabs>
          <w:tab w:val="right" w:leader="dot" w:pos="9499"/>
        </w:tabs>
        <w:rPr>
          <w:del w:id="1843" w:author="Nicholas Weatherley" w:date="2019-03-10T21:20:00Z"/>
          <w:rFonts w:asciiTheme="minorHAnsi" w:eastAsiaTheme="minorEastAsia" w:hAnsiTheme="minorHAnsi" w:cstheme="minorBidi"/>
          <w:smallCaps w:val="0"/>
          <w:noProof/>
          <w:sz w:val="24"/>
          <w:szCs w:val="24"/>
        </w:rPr>
      </w:pPr>
      <w:del w:id="1844" w:author="Nicholas Weatherley" w:date="2019-03-10T21:20:00Z">
        <w:r w:rsidDel="005A5DEC">
          <w:rPr>
            <w:noProof/>
          </w:rPr>
          <w:delText>Table 3.4: Visit 2 spirometry results summary</w:delText>
        </w:r>
        <w:r w:rsidDel="005A5DEC">
          <w:rPr>
            <w:noProof/>
          </w:rPr>
          <w:tab/>
          <w:delText>111</w:delText>
        </w:r>
      </w:del>
    </w:p>
    <w:p w14:paraId="481F0FE5" w14:textId="275BC144" w:rsidR="00372731" w:rsidDel="005A5DEC" w:rsidRDefault="00372731">
      <w:pPr>
        <w:pStyle w:val="TableofFigures"/>
        <w:tabs>
          <w:tab w:val="right" w:leader="dot" w:pos="9499"/>
        </w:tabs>
        <w:rPr>
          <w:del w:id="1845" w:author="Nicholas Weatherley" w:date="2019-03-10T21:20:00Z"/>
          <w:rFonts w:asciiTheme="minorHAnsi" w:eastAsiaTheme="minorEastAsia" w:hAnsiTheme="minorHAnsi" w:cstheme="minorBidi"/>
          <w:smallCaps w:val="0"/>
          <w:noProof/>
          <w:sz w:val="24"/>
          <w:szCs w:val="24"/>
        </w:rPr>
      </w:pPr>
      <w:del w:id="1846" w:author="Nicholas Weatherley" w:date="2019-03-10T21:20:00Z">
        <w:r w:rsidDel="005A5DEC">
          <w:rPr>
            <w:noProof/>
          </w:rPr>
          <w:delText>Table 3.5: Visit 3 spirometry results summary</w:delText>
        </w:r>
        <w:r w:rsidDel="005A5DEC">
          <w:rPr>
            <w:noProof/>
          </w:rPr>
          <w:tab/>
          <w:delText>112</w:delText>
        </w:r>
      </w:del>
    </w:p>
    <w:p w14:paraId="6AB1AC0A" w14:textId="33CE4649" w:rsidR="00372731" w:rsidDel="005A5DEC" w:rsidRDefault="00372731">
      <w:pPr>
        <w:pStyle w:val="TableofFigures"/>
        <w:tabs>
          <w:tab w:val="right" w:leader="dot" w:pos="9499"/>
        </w:tabs>
        <w:rPr>
          <w:del w:id="1847" w:author="Nicholas Weatherley" w:date="2019-03-10T21:20:00Z"/>
          <w:rFonts w:asciiTheme="minorHAnsi" w:eastAsiaTheme="minorEastAsia" w:hAnsiTheme="minorHAnsi" w:cstheme="minorBidi"/>
          <w:smallCaps w:val="0"/>
          <w:noProof/>
          <w:sz w:val="24"/>
          <w:szCs w:val="24"/>
        </w:rPr>
      </w:pPr>
      <w:del w:id="1848" w:author="Nicholas Weatherley" w:date="2019-03-10T21:20:00Z">
        <w:r w:rsidDel="005A5DEC">
          <w:rPr>
            <w:noProof/>
          </w:rPr>
          <w:delText>Table 3.6: Visit 1 carbon monoxide gas transfer outcomes</w:delText>
        </w:r>
        <w:r w:rsidDel="005A5DEC">
          <w:rPr>
            <w:noProof/>
          </w:rPr>
          <w:tab/>
          <w:delText>113</w:delText>
        </w:r>
      </w:del>
    </w:p>
    <w:p w14:paraId="3D21F265" w14:textId="5711CF55" w:rsidR="00372731" w:rsidDel="005A5DEC" w:rsidRDefault="00372731">
      <w:pPr>
        <w:pStyle w:val="TableofFigures"/>
        <w:tabs>
          <w:tab w:val="right" w:leader="dot" w:pos="9499"/>
        </w:tabs>
        <w:rPr>
          <w:del w:id="1849" w:author="Nicholas Weatherley" w:date="2019-03-10T21:20:00Z"/>
          <w:rFonts w:asciiTheme="minorHAnsi" w:eastAsiaTheme="minorEastAsia" w:hAnsiTheme="minorHAnsi" w:cstheme="minorBidi"/>
          <w:smallCaps w:val="0"/>
          <w:noProof/>
          <w:sz w:val="24"/>
          <w:szCs w:val="24"/>
        </w:rPr>
      </w:pPr>
      <w:del w:id="1850" w:author="Nicholas Weatherley" w:date="2019-03-10T21:20:00Z">
        <w:r w:rsidDel="005A5DEC">
          <w:rPr>
            <w:noProof/>
          </w:rPr>
          <w:delText>Table 3.7: Visit 2 carbon monoxide gas transfer factor results summary</w:delText>
        </w:r>
        <w:r w:rsidDel="005A5DEC">
          <w:rPr>
            <w:noProof/>
          </w:rPr>
          <w:tab/>
          <w:delText>114</w:delText>
        </w:r>
      </w:del>
    </w:p>
    <w:p w14:paraId="5A5CE2B5" w14:textId="6819BC6F" w:rsidR="00372731" w:rsidDel="005A5DEC" w:rsidRDefault="00372731">
      <w:pPr>
        <w:pStyle w:val="TableofFigures"/>
        <w:tabs>
          <w:tab w:val="right" w:leader="dot" w:pos="9499"/>
        </w:tabs>
        <w:rPr>
          <w:del w:id="1851" w:author="Nicholas Weatherley" w:date="2019-03-10T21:20:00Z"/>
          <w:rFonts w:asciiTheme="minorHAnsi" w:eastAsiaTheme="minorEastAsia" w:hAnsiTheme="minorHAnsi" w:cstheme="minorBidi"/>
          <w:smallCaps w:val="0"/>
          <w:noProof/>
          <w:sz w:val="24"/>
          <w:szCs w:val="24"/>
        </w:rPr>
      </w:pPr>
      <w:del w:id="1852" w:author="Nicholas Weatherley" w:date="2019-03-10T21:20:00Z">
        <w:r w:rsidDel="005A5DEC">
          <w:rPr>
            <w:noProof/>
          </w:rPr>
          <w:delText>Table 3.8 Visit 2 carbon monoxide gas coefficient results summary</w:delText>
        </w:r>
        <w:r w:rsidDel="005A5DEC">
          <w:rPr>
            <w:noProof/>
          </w:rPr>
          <w:tab/>
          <w:delText>114</w:delText>
        </w:r>
      </w:del>
    </w:p>
    <w:p w14:paraId="387227AD" w14:textId="15493D50" w:rsidR="00372731" w:rsidDel="005A5DEC" w:rsidRDefault="00372731">
      <w:pPr>
        <w:pStyle w:val="TableofFigures"/>
        <w:tabs>
          <w:tab w:val="right" w:leader="dot" w:pos="9499"/>
        </w:tabs>
        <w:rPr>
          <w:del w:id="1853" w:author="Nicholas Weatherley" w:date="2019-03-10T21:20:00Z"/>
          <w:rFonts w:asciiTheme="minorHAnsi" w:eastAsiaTheme="minorEastAsia" w:hAnsiTheme="minorHAnsi" w:cstheme="minorBidi"/>
          <w:smallCaps w:val="0"/>
          <w:noProof/>
          <w:sz w:val="24"/>
          <w:szCs w:val="24"/>
        </w:rPr>
      </w:pPr>
      <w:del w:id="1854" w:author="Nicholas Weatherley" w:date="2019-03-10T21:20:00Z">
        <w:r w:rsidDel="005A5DEC">
          <w:rPr>
            <w:noProof/>
          </w:rPr>
          <w:delText>Table 3.9: Visit 3 carbon monoxide gas transfer factor results summary</w:delText>
        </w:r>
        <w:r w:rsidDel="005A5DEC">
          <w:rPr>
            <w:noProof/>
          </w:rPr>
          <w:tab/>
          <w:delText>115</w:delText>
        </w:r>
      </w:del>
    </w:p>
    <w:p w14:paraId="0E68DD3C" w14:textId="6A68C4CD" w:rsidR="00372731" w:rsidDel="005A5DEC" w:rsidRDefault="00372731">
      <w:pPr>
        <w:pStyle w:val="TableofFigures"/>
        <w:tabs>
          <w:tab w:val="right" w:leader="dot" w:pos="9499"/>
        </w:tabs>
        <w:rPr>
          <w:del w:id="1855" w:author="Nicholas Weatherley" w:date="2019-03-10T21:20:00Z"/>
          <w:rFonts w:asciiTheme="minorHAnsi" w:eastAsiaTheme="minorEastAsia" w:hAnsiTheme="minorHAnsi" w:cstheme="minorBidi"/>
          <w:smallCaps w:val="0"/>
          <w:noProof/>
          <w:sz w:val="24"/>
          <w:szCs w:val="24"/>
        </w:rPr>
      </w:pPr>
      <w:del w:id="1856" w:author="Nicholas Weatherley" w:date="2019-03-10T21:20:00Z">
        <w:r w:rsidDel="005A5DEC">
          <w:rPr>
            <w:noProof/>
          </w:rPr>
          <w:delText>Table 3.10: Visit 3 carbon monoxide gas transfer coefficient results summary</w:delText>
        </w:r>
        <w:r w:rsidDel="005A5DEC">
          <w:rPr>
            <w:noProof/>
          </w:rPr>
          <w:tab/>
          <w:delText>116</w:delText>
        </w:r>
      </w:del>
    </w:p>
    <w:p w14:paraId="67FC01EA" w14:textId="6B20F6F8" w:rsidR="00372731" w:rsidDel="005A5DEC" w:rsidRDefault="00372731">
      <w:pPr>
        <w:pStyle w:val="TableofFigures"/>
        <w:tabs>
          <w:tab w:val="right" w:leader="dot" w:pos="9499"/>
        </w:tabs>
        <w:rPr>
          <w:del w:id="1857" w:author="Nicholas Weatherley" w:date="2019-03-10T21:20:00Z"/>
          <w:rFonts w:asciiTheme="minorHAnsi" w:eastAsiaTheme="minorEastAsia" w:hAnsiTheme="minorHAnsi" w:cstheme="minorBidi"/>
          <w:smallCaps w:val="0"/>
          <w:noProof/>
          <w:sz w:val="24"/>
          <w:szCs w:val="24"/>
        </w:rPr>
      </w:pPr>
      <w:del w:id="1858" w:author="Nicholas Weatherley" w:date="2019-03-10T21:20:00Z">
        <w:r w:rsidDel="005A5DEC">
          <w:rPr>
            <w:noProof/>
          </w:rPr>
          <w:delText>Table 3.11: Visit 1 incremental shuttle walk test outcome summary</w:delText>
        </w:r>
        <w:r w:rsidDel="005A5DEC">
          <w:rPr>
            <w:noProof/>
          </w:rPr>
          <w:tab/>
          <w:delText>120</w:delText>
        </w:r>
      </w:del>
    </w:p>
    <w:p w14:paraId="49E253E9" w14:textId="0E935915" w:rsidR="00372731" w:rsidDel="005A5DEC" w:rsidRDefault="00372731">
      <w:pPr>
        <w:pStyle w:val="TableofFigures"/>
        <w:tabs>
          <w:tab w:val="right" w:leader="dot" w:pos="9499"/>
        </w:tabs>
        <w:rPr>
          <w:del w:id="1859" w:author="Nicholas Weatherley" w:date="2019-03-10T21:20:00Z"/>
          <w:rFonts w:asciiTheme="minorHAnsi" w:eastAsiaTheme="minorEastAsia" w:hAnsiTheme="minorHAnsi" w:cstheme="minorBidi"/>
          <w:smallCaps w:val="0"/>
          <w:noProof/>
          <w:sz w:val="24"/>
          <w:szCs w:val="24"/>
        </w:rPr>
      </w:pPr>
      <w:del w:id="1860" w:author="Nicholas Weatherley" w:date="2019-03-10T21:20:00Z">
        <w:r w:rsidDel="005A5DEC">
          <w:rPr>
            <w:noProof/>
          </w:rPr>
          <w:delText>Table 3.12: Visit 2 incremental shuttle walk test outcome summary</w:delText>
        </w:r>
        <w:r w:rsidDel="005A5DEC">
          <w:rPr>
            <w:noProof/>
          </w:rPr>
          <w:tab/>
          <w:delText>121</w:delText>
        </w:r>
      </w:del>
    </w:p>
    <w:p w14:paraId="0AB9ECB0" w14:textId="6E533EC2" w:rsidR="00372731" w:rsidDel="005A5DEC" w:rsidRDefault="00372731">
      <w:pPr>
        <w:pStyle w:val="TableofFigures"/>
        <w:tabs>
          <w:tab w:val="right" w:leader="dot" w:pos="9499"/>
        </w:tabs>
        <w:rPr>
          <w:del w:id="1861" w:author="Nicholas Weatherley" w:date="2019-03-10T21:20:00Z"/>
          <w:rFonts w:asciiTheme="minorHAnsi" w:eastAsiaTheme="minorEastAsia" w:hAnsiTheme="minorHAnsi" w:cstheme="minorBidi"/>
          <w:smallCaps w:val="0"/>
          <w:noProof/>
          <w:sz w:val="24"/>
          <w:szCs w:val="24"/>
        </w:rPr>
      </w:pPr>
      <w:del w:id="1862" w:author="Nicholas Weatherley" w:date="2019-03-10T21:20:00Z">
        <w:r w:rsidDel="005A5DEC">
          <w:rPr>
            <w:noProof/>
          </w:rPr>
          <w:delText>Table 3.13: : Visit 3 incremental shuttle walk test outcome summary</w:delText>
        </w:r>
        <w:r w:rsidDel="005A5DEC">
          <w:rPr>
            <w:noProof/>
          </w:rPr>
          <w:tab/>
          <w:delText>122</w:delText>
        </w:r>
      </w:del>
    </w:p>
    <w:p w14:paraId="19B9C3A7" w14:textId="05DE92BE" w:rsidR="00372731" w:rsidDel="005A5DEC" w:rsidRDefault="00372731">
      <w:pPr>
        <w:pStyle w:val="TableofFigures"/>
        <w:tabs>
          <w:tab w:val="right" w:leader="dot" w:pos="9499"/>
        </w:tabs>
        <w:rPr>
          <w:del w:id="1863" w:author="Nicholas Weatherley" w:date="2019-03-10T21:20:00Z"/>
          <w:rFonts w:asciiTheme="minorHAnsi" w:eastAsiaTheme="minorEastAsia" w:hAnsiTheme="minorHAnsi" w:cstheme="minorBidi"/>
          <w:smallCaps w:val="0"/>
          <w:noProof/>
          <w:sz w:val="24"/>
          <w:szCs w:val="24"/>
        </w:rPr>
      </w:pPr>
      <w:del w:id="1864" w:author="Nicholas Weatherley" w:date="2019-03-10T21:20:00Z">
        <w:r w:rsidDel="005A5DEC">
          <w:rPr>
            <w:noProof/>
          </w:rPr>
          <w:delText>Table 3.14: Summary of pulmonary function and exercise data correlations</w:delText>
        </w:r>
        <w:r w:rsidDel="005A5DEC">
          <w:rPr>
            <w:noProof/>
          </w:rPr>
          <w:tab/>
          <w:delText>123</w:delText>
        </w:r>
      </w:del>
    </w:p>
    <w:p w14:paraId="06939B7D" w14:textId="17DDE7A9" w:rsidR="00372731" w:rsidDel="005A5DEC" w:rsidRDefault="00372731">
      <w:pPr>
        <w:pStyle w:val="TableofFigures"/>
        <w:tabs>
          <w:tab w:val="right" w:leader="dot" w:pos="9499"/>
        </w:tabs>
        <w:rPr>
          <w:del w:id="1865" w:author="Nicholas Weatherley" w:date="2019-03-10T21:20:00Z"/>
          <w:rFonts w:asciiTheme="minorHAnsi" w:eastAsiaTheme="minorEastAsia" w:hAnsiTheme="minorHAnsi" w:cstheme="minorBidi"/>
          <w:smallCaps w:val="0"/>
          <w:noProof/>
          <w:sz w:val="24"/>
          <w:szCs w:val="24"/>
        </w:rPr>
      </w:pPr>
      <w:del w:id="1866" w:author="Nicholas Weatherley" w:date="2019-03-10T21:20:00Z">
        <w:r w:rsidDel="005A5DEC">
          <w:rPr>
            <w:noProof/>
          </w:rPr>
          <w:delText>Table 3.15: Summary Quantitative CT parenchyma metrics</w:delText>
        </w:r>
        <w:r w:rsidDel="005A5DEC">
          <w:rPr>
            <w:noProof/>
          </w:rPr>
          <w:tab/>
          <w:delText>126</w:delText>
        </w:r>
      </w:del>
    </w:p>
    <w:p w14:paraId="67C0B844" w14:textId="1F7A40CA" w:rsidR="00372731" w:rsidDel="005A5DEC" w:rsidRDefault="00372731">
      <w:pPr>
        <w:pStyle w:val="TableofFigures"/>
        <w:tabs>
          <w:tab w:val="right" w:leader="dot" w:pos="9499"/>
        </w:tabs>
        <w:rPr>
          <w:del w:id="1867" w:author="Nicholas Weatherley" w:date="2019-03-10T21:20:00Z"/>
          <w:rFonts w:asciiTheme="minorHAnsi" w:eastAsiaTheme="minorEastAsia" w:hAnsiTheme="minorHAnsi" w:cstheme="minorBidi"/>
          <w:smallCaps w:val="0"/>
          <w:noProof/>
          <w:sz w:val="24"/>
          <w:szCs w:val="24"/>
        </w:rPr>
      </w:pPr>
      <w:del w:id="1868" w:author="Nicholas Weatherley" w:date="2019-03-10T21:20:00Z">
        <w:r w:rsidDel="005A5DEC">
          <w:rPr>
            <w:noProof/>
          </w:rPr>
          <w:delText>Table 3.16: Summary Quantitative CT vessel metrics</w:delText>
        </w:r>
        <w:r w:rsidDel="005A5DEC">
          <w:rPr>
            <w:noProof/>
          </w:rPr>
          <w:tab/>
          <w:delText>126</w:delText>
        </w:r>
      </w:del>
    </w:p>
    <w:p w14:paraId="6769E8D6" w14:textId="68550AA1" w:rsidR="00372731" w:rsidDel="005A5DEC" w:rsidRDefault="00372731">
      <w:pPr>
        <w:pStyle w:val="TableofFigures"/>
        <w:tabs>
          <w:tab w:val="right" w:leader="dot" w:pos="9499"/>
        </w:tabs>
        <w:rPr>
          <w:del w:id="1869" w:author="Nicholas Weatherley" w:date="2019-03-10T21:20:00Z"/>
          <w:rFonts w:asciiTheme="minorHAnsi" w:eastAsiaTheme="minorEastAsia" w:hAnsiTheme="minorHAnsi" w:cstheme="minorBidi"/>
          <w:smallCaps w:val="0"/>
          <w:noProof/>
          <w:sz w:val="24"/>
          <w:szCs w:val="24"/>
        </w:rPr>
      </w:pPr>
      <w:del w:id="1870" w:author="Nicholas Weatherley" w:date="2019-03-10T21:20:00Z">
        <w:r w:rsidDel="005A5DEC">
          <w:rPr>
            <w:noProof/>
          </w:rPr>
          <w:delText>Table 3.17: Spearman’s Coefficient correlations with quantitative parenchymal CT metrics and PFTs</w:delText>
        </w:r>
        <w:r w:rsidDel="005A5DEC">
          <w:rPr>
            <w:noProof/>
          </w:rPr>
          <w:tab/>
          <w:delText>127</w:delText>
        </w:r>
      </w:del>
    </w:p>
    <w:p w14:paraId="6516354D" w14:textId="0DDEE618" w:rsidR="00372731" w:rsidDel="005A5DEC" w:rsidRDefault="00372731">
      <w:pPr>
        <w:pStyle w:val="TableofFigures"/>
        <w:tabs>
          <w:tab w:val="right" w:leader="dot" w:pos="9499"/>
        </w:tabs>
        <w:rPr>
          <w:del w:id="1871" w:author="Nicholas Weatherley" w:date="2019-03-10T21:20:00Z"/>
          <w:rFonts w:asciiTheme="minorHAnsi" w:eastAsiaTheme="minorEastAsia" w:hAnsiTheme="minorHAnsi" w:cstheme="minorBidi"/>
          <w:smallCaps w:val="0"/>
          <w:noProof/>
          <w:sz w:val="24"/>
          <w:szCs w:val="24"/>
        </w:rPr>
      </w:pPr>
      <w:del w:id="1872" w:author="Nicholas Weatherley" w:date="2019-03-10T21:20:00Z">
        <w:r w:rsidDel="005A5DEC">
          <w:rPr>
            <w:noProof/>
          </w:rPr>
          <w:delText>Table 3.18: Spearman’s Coefficient correlations with quantitative vessel CT metrics and PFTs</w:delText>
        </w:r>
        <w:r w:rsidDel="005A5DEC">
          <w:rPr>
            <w:noProof/>
          </w:rPr>
          <w:tab/>
          <w:delText>128</w:delText>
        </w:r>
      </w:del>
    </w:p>
    <w:p w14:paraId="2007C9D4" w14:textId="218DF22E" w:rsidR="00372731" w:rsidDel="005A5DEC" w:rsidRDefault="00372731">
      <w:pPr>
        <w:pStyle w:val="TableofFigures"/>
        <w:tabs>
          <w:tab w:val="right" w:leader="dot" w:pos="9499"/>
        </w:tabs>
        <w:rPr>
          <w:del w:id="1873" w:author="Nicholas Weatherley" w:date="2019-03-10T21:20:00Z"/>
          <w:rFonts w:asciiTheme="minorHAnsi" w:eastAsiaTheme="minorEastAsia" w:hAnsiTheme="minorHAnsi" w:cstheme="minorBidi"/>
          <w:smallCaps w:val="0"/>
          <w:noProof/>
          <w:sz w:val="24"/>
          <w:szCs w:val="24"/>
        </w:rPr>
      </w:pPr>
      <w:del w:id="1874" w:author="Nicholas Weatherley" w:date="2019-03-10T21:20:00Z">
        <w:r w:rsidDel="005A5DEC">
          <w:rPr>
            <w:noProof/>
          </w:rPr>
          <w:delText>Chapter 4</w:delText>
        </w:r>
        <w:r w:rsidDel="005A5DEC">
          <w:rPr>
            <w:noProof/>
          </w:rPr>
          <w:tab/>
          <w:delText>135</w:delText>
        </w:r>
      </w:del>
    </w:p>
    <w:p w14:paraId="65D69158" w14:textId="1254E032" w:rsidR="00372731" w:rsidDel="005A5DEC" w:rsidRDefault="00372731">
      <w:pPr>
        <w:pStyle w:val="TableofFigures"/>
        <w:tabs>
          <w:tab w:val="right" w:leader="dot" w:pos="9499"/>
        </w:tabs>
        <w:rPr>
          <w:del w:id="1875" w:author="Nicholas Weatherley" w:date="2019-03-10T21:20:00Z"/>
          <w:rFonts w:asciiTheme="minorHAnsi" w:eastAsiaTheme="minorEastAsia" w:hAnsiTheme="minorHAnsi" w:cstheme="minorBidi"/>
          <w:smallCaps w:val="0"/>
          <w:noProof/>
          <w:sz w:val="24"/>
          <w:szCs w:val="24"/>
        </w:rPr>
      </w:pPr>
      <w:del w:id="1876" w:author="Nicholas Weatherley" w:date="2019-03-10T21:20:00Z">
        <w:r w:rsidDel="005A5DEC">
          <w:rPr>
            <w:noProof/>
          </w:rPr>
          <w:delText>Table 4.1: Primary outcome analysis for baseline ventilation metrics</w:delText>
        </w:r>
        <w:r w:rsidDel="005A5DEC">
          <w:rPr>
            <w:noProof/>
          </w:rPr>
          <w:tab/>
          <w:delText>147</w:delText>
        </w:r>
      </w:del>
    </w:p>
    <w:p w14:paraId="7392DA2C" w14:textId="1F0430F4" w:rsidR="00372731" w:rsidDel="005A5DEC" w:rsidRDefault="00372731">
      <w:pPr>
        <w:pStyle w:val="TableofFigures"/>
        <w:tabs>
          <w:tab w:val="right" w:leader="dot" w:pos="9499"/>
        </w:tabs>
        <w:rPr>
          <w:del w:id="1877" w:author="Nicholas Weatherley" w:date="2019-03-10T21:20:00Z"/>
          <w:rFonts w:asciiTheme="minorHAnsi" w:eastAsiaTheme="minorEastAsia" w:hAnsiTheme="minorHAnsi" w:cstheme="minorBidi"/>
          <w:smallCaps w:val="0"/>
          <w:noProof/>
          <w:sz w:val="24"/>
          <w:szCs w:val="24"/>
        </w:rPr>
      </w:pPr>
      <w:del w:id="1878" w:author="Nicholas Weatherley" w:date="2019-03-10T21:20:00Z">
        <w:r w:rsidDel="005A5DEC">
          <w:rPr>
            <w:noProof/>
          </w:rPr>
          <w:delText>Table 4.2: Summary ventilation metrics</w:delText>
        </w:r>
        <w:r w:rsidDel="005A5DEC">
          <w:rPr>
            <w:noProof/>
          </w:rPr>
          <w:tab/>
          <w:delText>147</w:delText>
        </w:r>
      </w:del>
    </w:p>
    <w:p w14:paraId="63C8B7D4" w14:textId="4B79839F" w:rsidR="00372731" w:rsidDel="005A5DEC" w:rsidRDefault="00372731">
      <w:pPr>
        <w:pStyle w:val="TableofFigures"/>
        <w:tabs>
          <w:tab w:val="right" w:leader="dot" w:pos="9499"/>
        </w:tabs>
        <w:rPr>
          <w:del w:id="1879" w:author="Nicholas Weatherley" w:date="2019-03-10T21:20:00Z"/>
          <w:rFonts w:asciiTheme="minorHAnsi" w:eastAsiaTheme="minorEastAsia" w:hAnsiTheme="minorHAnsi" w:cstheme="minorBidi"/>
          <w:smallCaps w:val="0"/>
          <w:noProof/>
          <w:sz w:val="24"/>
          <w:szCs w:val="24"/>
        </w:rPr>
      </w:pPr>
      <w:del w:id="1880" w:author="Nicholas Weatherley" w:date="2019-03-10T21:20:00Z">
        <w:r w:rsidDel="005A5DEC">
          <w:rPr>
            <w:noProof/>
          </w:rPr>
          <w:delText>Table 4.3: Same-day repeat ventilation imaging summary outcomes</w:delText>
        </w:r>
        <w:r w:rsidDel="005A5DEC">
          <w:rPr>
            <w:noProof/>
          </w:rPr>
          <w:tab/>
          <w:delText>148</w:delText>
        </w:r>
      </w:del>
    </w:p>
    <w:p w14:paraId="264124F2" w14:textId="5D2B60CF" w:rsidR="00372731" w:rsidDel="005A5DEC" w:rsidRDefault="00372731">
      <w:pPr>
        <w:pStyle w:val="TableofFigures"/>
        <w:tabs>
          <w:tab w:val="right" w:leader="dot" w:pos="9499"/>
        </w:tabs>
        <w:rPr>
          <w:del w:id="1881" w:author="Nicholas Weatherley" w:date="2019-03-10T21:20:00Z"/>
          <w:rFonts w:asciiTheme="minorHAnsi" w:eastAsiaTheme="minorEastAsia" w:hAnsiTheme="minorHAnsi" w:cstheme="minorBidi"/>
          <w:smallCaps w:val="0"/>
          <w:noProof/>
          <w:sz w:val="24"/>
          <w:szCs w:val="24"/>
        </w:rPr>
      </w:pPr>
      <w:del w:id="1882" w:author="Nicholas Weatherley" w:date="2019-03-10T21:20:00Z">
        <w:r w:rsidDel="005A5DEC">
          <w:rPr>
            <w:noProof/>
          </w:rPr>
          <w:delText>Table 4.4: Baseline ventilation metric correlations</w:delText>
        </w:r>
        <w:r w:rsidDel="005A5DEC">
          <w:rPr>
            <w:noProof/>
          </w:rPr>
          <w:tab/>
          <w:delText>149</w:delText>
        </w:r>
      </w:del>
    </w:p>
    <w:p w14:paraId="2C332517" w14:textId="61216F21" w:rsidR="00372731" w:rsidDel="005A5DEC" w:rsidRDefault="00372731">
      <w:pPr>
        <w:pStyle w:val="TableofFigures"/>
        <w:tabs>
          <w:tab w:val="right" w:leader="dot" w:pos="9499"/>
        </w:tabs>
        <w:rPr>
          <w:del w:id="1883" w:author="Nicholas Weatherley" w:date="2019-03-10T21:20:00Z"/>
          <w:rFonts w:asciiTheme="minorHAnsi" w:eastAsiaTheme="minorEastAsia" w:hAnsiTheme="minorHAnsi" w:cstheme="minorBidi"/>
          <w:smallCaps w:val="0"/>
          <w:noProof/>
          <w:sz w:val="24"/>
          <w:szCs w:val="24"/>
        </w:rPr>
      </w:pPr>
      <w:del w:id="1884" w:author="Nicholas Weatherley" w:date="2019-03-10T21:20:00Z">
        <w:r w:rsidDel="005A5DEC">
          <w:rPr>
            <w:noProof/>
          </w:rPr>
          <w:delText>Table 4.5: Six-month ventilation correlations</w:delText>
        </w:r>
        <w:r w:rsidDel="005A5DEC">
          <w:rPr>
            <w:noProof/>
          </w:rPr>
          <w:tab/>
          <w:delText>151</w:delText>
        </w:r>
      </w:del>
    </w:p>
    <w:p w14:paraId="4122C0A4" w14:textId="19D85C28" w:rsidR="00372731" w:rsidDel="005A5DEC" w:rsidRDefault="00372731">
      <w:pPr>
        <w:pStyle w:val="TableofFigures"/>
        <w:tabs>
          <w:tab w:val="right" w:leader="dot" w:pos="9499"/>
        </w:tabs>
        <w:rPr>
          <w:del w:id="1885" w:author="Nicholas Weatherley" w:date="2019-03-10T21:20:00Z"/>
          <w:rFonts w:asciiTheme="minorHAnsi" w:eastAsiaTheme="minorEastAsia" w:hAnsiTheme="minorHAnsi" w:cstheme="minorBidi"/>
          <w:smallCaps w:val="0"/>
          <w:noProof/>
          <w:sz w:val="24"/>
          <w:szCs w:val="24"/>
        </w:rPr>
      </w:pPr>
      <w:del w:id="1886" w:author="Nicholas Weatherley" w:date="2019-03-10T21:20:00Z">
        <w:r w:rsidDel="005A5DEC">
          <w:rPr>
            <w:noProof/>
          </w:rPr>
          <w:delText>Table 4.6: Six-month ventilation correlations</w:delText>
        </w:r>
        <w:r w:rsidDel="005A5DEC">
          <w:rPr>
            <w:noProof/>
          </w:rPr>
          <w:tab/>
          <w:delText>152</w:delText>
        </w:r>
      </w:del>
    </w:p>
    <w:p w14:paraId="6D4532E2" w14:textId="431835D0" w:rsidR="00372731" w:rsidDel="005A5DEC" w:rsidRDefault="00372731">
      <w:pPr>
        <w:pStyle w:val="TableofFigures"/>
        <w:tabs>
          <w:tab w:val="right" w:leader="dot" w:pos="9499"/>
        </w:tabs>
        <w:rPr>
          <w:del w:id="1887" w:author="Nicholas Weatherley" w:date="2019-03-10T21:20:00Z"/>
          <w:rFonts w:asciiTheme="minorHAnsi" w:eastAsiaTheme="minorEastAsia" w:hAnsiTheme="minorHAnsi" w:cstheme="minorBidi"/>
          <w:smallCaps w:val="0"/>
          <w:noProof/>
          <w:sz w:val="24"/>
          <w:szCs w:val="24"/>
        </w:rPr>
      </w:pPr>
      <w:del w:id="1888" w:author="Nicholas Weatherley" w:date="2019-03-10T21:20:00Z">
        <w:r w:rsidDel="005A5DEC">
          <w:rPr>
            <w:noProof/>
          </w:rPr>
          <w:delText>Table 4.7: Baseline ventilation and quantitative CT parenchyma correlations</w:delText>
        </w:r>
        <w:r w:rsidDel="005A5DEC">
          <w:rPr>
            <w:noProof/>
          </w:rPr>
          <w:tab/>
          <w:delText>153</w:delText>
        </w:r>
      </w:del>
    </w:p>
    <w:p w14:paraId="12BE0A1B" w14:textId="6217F060" w:rsidR="00372731" w:rsidDel="005A5DEC" w:rsidRDefault="00372731">
      <w:pPr>
        <w:pStyle w:val="TableofFigures"/>
        <w:tabs>
          <w:tab w:val="right" w:leader="dot" w:pos="9499"/>
        </w:tabs>
        <w:rPr>
          <w:del w:id="1889" w:author="Nicholas Weatherley" w:date="2019-03-10T21:20:00Z"/>
          <w:rFonts w:asciiTheme="minorHAnsi" w:eastAsiaTheme="minorEastAsia" w:hAnsiTheme="minorHAnsi" w:cstheme="minorBidi"/>
          <w:smallCaps w:val="0"/>
          <w:noProof/>
          <w:sz w:val="24"/>
          <w:szCs w:val="24"/>
        </w:rPr>
      </w:pPr>
      <w:del w:id="1890" w:author="Nicholas Weatherley" w:date="2019-03-10T21:20:00Z">
        <w:r w:rsidDel="005A5DEC">
          <w:rPr>
            <w:noProof/>
          </w:rPr>
          <w:delText>Table 4.8: Baseline ventilation and quantitative CT vessel correlations</w:delText>
        </w:r>
        <w:r w:rsidDel="005A5DEC">
          <w:rPr>
            <w:noProof/>
          </w:rPr>
          <w:tab/>
          <w:delText>154</w:delText>
        </w:r>
      </w:del>
    </w:p>
    <w:p w14:paraId="1F9666FB" w14:textId="6CF703EF" w:rsidR="00372731" w:rsidDel="005A5DEC" w:rsidRDefault="00372731">
      <w:pPr>
        <w:pStyle w:val="TableofFigures"/>
        <w:tabs>
          <w:tab w:val="right" w:leader="dot" w:pos="9499"/>
        </w:tabs>
        <w:rPr>
          <w:del w:id="1891" w:author="Nicholas Weatherley" w:date="2019-03-10T21:20:00Z"/>
          <w:rFonts w:asciiTheme="minorHAnsi" w:eastAsiaTheme="minorEastAsia" w:hAnsiTheme="minorHAnsi" w:cstheme="minorBidi"/>
          <w:smallCaps w:val="0"/>
          <w:noProof/>
          <w:sz w:val="24"/>
          <w:szCs w:val="24"/>
        </w:rPr>
      </w:pPr>
      <w:del w:id="1892" w:author="Nicholas Weatherley" w:date="2019-03-10T21:20:00Z">
        <w:r w:rsidDel="005A5DEC">
          <w:rPr>
            <w:noProof/>
          </w:rPr>
          <w:delText>Chapter 5</w:delText>
        </w:r>
        <w:r w:rsidDel="005A5DEC">
          <w:rPr>
            <w:noProof/>
          </w:rPr>
          <w:tab/>
          <w:delText>165</w:delText>
        </w:r>
      </w:del>
    </w:p>
    <w:p w14:paraId="67F9755C" w14:textId="129E9321" w:rsidR="00372731" w:rsidDel="005A5DEC" w:rsidRDefault="00372731">
      <w:pPr>
        <w:pStyle w:val="TableofFigures"/>
        <w:tabs>
          <w:tab w:val="right" w:leader="dot" w:pos="9499"/>
        </w:tabs>
        <w:rPr>
          <w:del w:id="1893" w:author="Nicholas Weatherley" w:date="2019-03-10T21:20:00Z"/>
          <w:rFonts w:asciiTheme="minorHAnsi" w:eastAsiaTheme="minorEastAsia" w:hAnsiTheme="minorHAnsi" w:cstheme="minorBidi"/>
          <w:smallCaps w:val="0"/>
          <w:noProof/>
          <w:sz w:val="24"/>
          <w:szCs w:val="24"/>
        </w:rPr>
      </w:pPr>
      <w:del w:id="1894" w:author="Nicholas Weatherley" w:date="2019-03-10T21:20:00Z">
        <w:r w:rsidDel="005A5DEC">
          <w:rPr>
            <w:noProof/>
          </w:rPr>
          <w:delText>Table 5.1: Correlations of ADC histogram metrics with mean ADC</w:delText>
        </w:r>
        <w:r w:rsidDel="005A5DEC">
          <w:rPr>
            <w:noProof/>
          </w:rPr>
          <w:tab/>
          <w:delText>179</w:delText>
        </w:r>
      </w:del>
    </w:p>
    <w:p w14:paraId="681843E1" w14:textId="4486A1AE" w:rsidR="00372731" w:rsidDel="005A5DEC" w:rsidRDefault="00372731">
      <w:pPr>
        <w:pStyle w:val="TableofFigures"/>
        <w:tabs>
          <w:tab w:val="right" w:leader="dot" w:pos="9499"/>
        </w:tabs>
        <w:rPr>
          <w:del w:id="1895" w:author="Nicholas Weatherley" w:date="2019-03-10T21:20:00Z"/>
          <w:rFonts w:asciiTheme="minorHAnsi" w:eastAsiaTheme="minorEastAsia" w:hAnsiTheme="minorHAnsi" w:cstheme="minorBidi"/>
          <w:smallCaps w:val="0"/>
          <w:noProof/>
          <w:sz w:val="24"/>
          <w:szCs w:val="24"/>
        </w:rPr>
      </w:pPr>
      <w:del w:id="1896" w:author="Nicholas Weatherley" w:date="2019-03-10T21:20:00Z">
        <w:r w:rsidDel="005A5DEC">
          <w:rPr>
            <w:noProof/>
          </w:rPr>
          <w:delText>Table 5.2: Coefficient correlations of Lm</w:delText>
        </w:r>
        <w:r w:rsidRPr="00A10195" w:rsidDel="005A5DEC">
          <w:rPr>
            <w:noProof/>
            <w:vertAlign w:val="subscript"/>
          </w:rPr>
          <w:delText>D</w:delText>
        </w:r>
        <w:r w:rsidDel="005A5DEC">
          <w:rPr>
            <w:noProof/>
          </w:rPr>
          <w:delText xml:space="preserve"> histogram metrics with mean Lm</w:delText>
        </w:r>
        <w:r w:rsidRPr="00A10195" w:rsidDel="005A5DEC">
          <w:rPr>
            <w:noProof/>
            <w:vertAlign w:val="subscript"/>
          </w:rPr>
          <w:delText>D</w:delText>
        </w:r>
        <w:r w:rsidDel="005A5DEC">
          <w:rPr>
            <w:noProof/>
          </w:rPr>
          <w:tab/>
          <w:delText>180</w:delText>
        </w:r>
      </w:del>
    </w:p>
    <w:p w14:paraId="05F0F971" w14:textId="327DB9C6" w:rsidR="00372731" w:rsidDel="005A5DEC" w:rsidRDefault="00372731">
      <w:pPr>
        <w:pStyle w:val="TableofFigures"/>
        <w:tabs>
          <w:tab w:val="right" w:leader="dot" w:pos="9499"/>
        </w:tabs>
        <w:rPr>
          <w:del w:id="1897" w:author="Nicholas Weatherley" w:date="2019-03-10T21:20:00Z"/>
          <w:rFonts w:asciiTheme="minorHAnsi" w:eastAsiaTheme="minorEastAsia" w:hAnsiTheme="minorHAnsi" w:cstheme="minorBidi"/>
          <w:smallCaps w:val="0"/>
          <w:noProof/>
          <w:sz w:val="24"/>
          <w:szCs w:val="24"/>
        </w:rPr>
      </w:pPr>
      <w:del w:id="1898" w:author="Nicholas Weatherley" w:date="2019-03-10T21:20:00Z">
        <w:r w:rsidDel="005A5DEC">
          <w:rPr>
            <w:noProof/>
          </w:rPr>
          <w:delText>Table 5.3: Primary outcome analysis for baseline DW-MRI metrics</w:delText>
        </w:r>
        <w:r w:rsidDel="005A5DEC">
          <w:rPr>
            <w:noProof/>
          </w:rPr>
          <w:tab/>
          <w:delText>182</w:delText>
        </w:r>
      </w:del>
    </w:p>
    <w:p w14:paraId="089E0A58" w14:textId="5D7D7701" w:rsidR="00372731" w:rsidDel="005A5DEC" w:rsidRDefault="00372731">
      <w:pPr>
        <w:pStyle w:val="TableofFigures"/>
        <w:tabs>
          <w:tab w:val="right" w:leader="dot" w:pos="9499"/>
        </w:tabs>
        <w:rPr>
          <w:del w:id="1899" w:author="Nicholas Weatherley" w:date="2019-03-10T21:20:00Z"/>
          <w:rFonts w:asciiTheme="minorHAnsi" w:eastAsiaTheme="minorEastAsia" w:hAnsiTheme="minorHAnsi" w:cstheme="minorBidi"/>
          <w:smallCaps w:val="0"/>
          <w:noProof/>
          <w:sz w:val="24"/>
          <w:szCs w:val="24"/>
        </w:rPr>
      </w:pPr>
      <w:del w:id="1900" w:author="Nicholas Weatherley" w:date="2019-03-10T21:20:00Z">
        <w:r w:rsidDel="005A5DEC">
          <w:rPr>
            <w:noProof/>
          </w:rPr>
          <w:delText>Table 5.4: Summary ADC metrics</w:delText>
        </w:r>
        <w:r w:rsidDel="005A5DEC">
          <w:rPr>
            <w:noProof/>
          </w:rPr>
          <w:tab/>
          <w:delText>184</w:delText>
        </w:r>
      </w:del>
    </w:p>
    <w:p w14:paraId="31FF7E7A" w14:textId="37057B01" w:rsidR="00372731" w:rsidDel="005A5DEC" w:rsidRDefault="00372731">
      <w:pPr>
        <w:pStyle w:val="TableofFigures"/>
        <w:tabs>
          <w:tab w:val="right" w:leader="dot" w:pos="9499"/>
        </w:tabs>
        <w:rPr>
          <w:del w:id="1901" w:author="Nicholas Weatherley" w:date="2019-03-10T21:20:00Z"/>
          <w:rFonts w:asciiTheme="minorHAnsi" w:eastAsiaTheme="minorEastAsia" w:hAnsiTheme="minorHAnsi" w:cstheme="minorBidi"/>
          <w:smallCaps w:val="0"/>
          <w:noProof/>
          <w:sz w:val="24"/>
          <w:szCs w:val="24"/>
        </w:rPr>
      </w:pPr>
      <w:del w:id="1902" w:author="Nicholas Weatherley" w:date="2019-03-10T21:20:00Z">
        <w:r w:rsidDel="005A5DEC">
          <w:rPr>
            <w:noProof/>
          </w:rPr>
          <w:delText>Table 5.5: Summary Lm</w:delText>
        </w:r>
        <w:r w:rsidRPr="00A10195" w:rsidDel="005A5DEC">
          <w:rPr>
            <w:noProof/>
            <w:vertAlign w:val="subscript"/>
          </w:rPr>
          <w:delText>D</w:delText>
        </w:r>
        <w:r w:rsidDel="005A5DEC">
          <w:rPr>
            <w:noProof/>
          </w:rPr>
          <w:delText xml:space="preserve"> metrics</w:delText>
        </w:r>
        <w:r w:rsidDel="005A5DEC">
          <w:rPr>
            <w:noProof/>
          </w:rPr>
          <w:tab/>
          <w:delText>185</w:delText>
        </w:r>
      </w:del>
    </w:p>
    <w:p w14:paraId="31A3E41D" w14:textId="74822562" w:rsidR="00372731" w:rsidDel="005A5DEC" w:rsidRDefault="00372731">
      <w:pPr>
        <w:pStyle w:val="TableofFigures"/>
        <w:tabs>
          <w:tab w:val="right" w:leader="dot" w:pos="9499"/>
        </w:tabs>
        <w:rPr>
          <w:del w:id="1903" w:author="Nicholas Weatherley" w:date="2019-03-10T21:20:00Z"/>
          <w:rFonts w:asciiTheme="minorHAnsi" w:eastAsiaTheme="minorEastAsia" w:hAnsiTheme="minorHAnsi" w:cstheme="minorBidi"/>
          <w:smallCaps w:val="0"/>
          <w:noProof/>
          <w:sz w:val="24"/>
          <w:szCs w:val="24"/>
        </w:rPr>
      </w:pPr>
      <w:del w:id="1904" w:author="Nicholas Weatherley" w:date="2019-03-10T21:20:00Z">
        <w:r w:rsidDel="005A5DEC">
          <w:rPr>
            <w:noProof/>
          </w:rPr>
          <w:delText>Table 5.6: Inter-observer intraclass correlation coefficients of baseline diffusion-weighted metrics</w:delText>
        </w:r>
        <w:r w:rsidDel="005A5DEC">
          <w:rPr>
            <w:noProof/>
          </w:rPr>
          <w:tab/>
          <w:delText>185</w:delText>
        </w:r>
      </w:del>
    </w:p>
    <w:p w14:paraId="7773058C" w14:textId="4749B38E" w:rsidR="00372731" w:rsidDel="005A5DEC" w:rsidRDefault="00372731">
      <w:pPr>
        <w:pStyle w:val="TableofFigures"/>
        <w:tabs>
          <w:tab w:val="right" w:leader="dot" w:pos="9499"/>
        </w:tabs>
        <w:rPr>
          <w:del w:id="1905" w:author="Nicholas Weatherley" w:date="2019-03-10T21:20:00Z"/>
          <w:rFonts w:asciiTheme="minorHAnsi" w:eastAsiaTheme="minorEastAsia" w:hAnsiTheme="minorHAnsi" w:cstheme="minorBidi"/>
          <w:smallCaps w:val="0"/>
          <w:noProof/>
          <w:sz w:val="24"/>
          <w:szCs w:val="24"/>
        </w:rPr>
      </w:pPr>
      <w:del w:id="1906" w:author="Nicholas Weatherley" w:date="2019-03-10T21:20:00Z">
        <w:r w:rsidDel="005A5DEC">
          <w:rPr>
            <w:noProof/>
          </w:rPr>
          <w:delText>Table 5.7: Intra-scan intraclass correlation coefficients of baseline diffusion-weighted metrics</w:delText>
        </w:r>
        <w:r w:rsidDel="005A5DEC">
          <w:rPr>
            <w:noProof/>
          </w:rPr>
          <w:tab/>
          <w:delText>187</w:delText>
        </w:r>
      </w:del>
    </w:p>
    <w:p w14:paraId="12A8C3F9" w14:textId="497AD8DA" w:rsidR="00372731" w:rsidDel="005A5DEC" w:rsidRDefault="00372731">
      <w:pPr>
        <w:pStyle w:val="TableofFigures"/>
        <w:tabs>
          <w:tab w:val="right" w:leader="dot" w:pos="9499"/>
        </w:tabs>
        <w:rPr>
          <w:del w:id="1907" w:author="Nicholas Weatherley" w:date="2019-03-10T21:20:00Z"/>
          <w:rFonts w:asciiTheme="minorHAnsi" w:eastAsiaTheme="minorEastAsia" w:hAnsiTheme="minorHAnsi" w:cstheme="minorBidi"/>
          <w:smallCaps w:val="0"/>
          <w:noProof/>
          <w:sz w:val="24"/>
          <w:szCs w:val="24"/>
        </w:rPr>
      </w:pPr>
      <w:del w:id="1908" w:author="Nicholas Weatherley" w:date="2019-03-10T21:20:00Z">
        <w:r w:rsidDel="005A5DEC">
          <w:rPr>
            <w:noProof/>
          </w:rPr>
          <w:delText>Table 5.8: Baseline ADC metric correlations</w:delText>
        </w:r>
        <w:r w:rsidDel="005A5DEC">
          <w:rPr>
            <w:noProof/>
          </w:rPr>
          <w:tab/>
          <w:delText>188</w:delText>
        </w:r>
      </w:del>
    </w:p>
    <w:p w14:paraId="6F72E186" w14:textId="1279B024" w:rsidR="00372731" w:rsidDel="005A5DEC" w:rsidRDefault="00372731">
      <w:pPr>
        <w:pStyle w:val="TableofFigures"/>
        <w:tabs>
          <w:tab w:val="right" w:leader="dot" w:pos="9499"/>
        </w:tabs>
        <w:rPr>
          <w:del w:id="1909" w:author="Nicholas Weatherley" w:date="2019-03-10T21:20:00Z"/>
          <w:rFonts w:asciiTheme="minorHAnsi" w:eastAsiaTheme="minorEastAsia" w:hAnsiTheme="minorHAnsi" w:cstheme="minorBidi"/>
          <w:smallCaps w:val="0"/>
          <w:noProof/>
          <w:sz w:val="24"/>
          <w:szCs w:val="24"/>
        </w:rPr>
      </w:pPr>
      <w:del w:id="1910" w:author="Nicholas Weatherley" w:date="2019-03-10T21:20:00Z">
        <w:r w:rsidDel="005A5DEC">
          <w:rPr>
            <w:noProof/>
          </w:rPr>
          <w:delText>Table 5.9: Baseline Lm</w:delText>
        </w:r>
        <w:r w:rsidRPr="00A10195" w:rsidDel="005A5DEC">
          <w:rPr>
            <w:noProof/>
            <w:vertAlign w:val="subscript"/>
          </w:rPr>
          <w:delText>D</w:delText>
        </w:r>
        <w:r w:rsidDel="005A5DEC">
          <w:rPr>
            <w:noProof/>
          </w:rPr>
          <w:delText xml:space="preserve"> metric correlations</w:delText>
        </w:r>
        <w:r w:rsidDel="005A5DEC">
          <w:rPr>
            <w:noProof/>
          </w:rPr>
          <w:tab/>
          <w:delText>191</w:delText>
        </w:r>
      </w:del>
    </w:p>
    <w:p w14:paraId="2542C91E" w14:textId="05EB0048" w:rsidR="00372731" w:rsidDel="005A5DEC" w:rsidRDefault="00372731">
      <w:pPr>
        <w:pStyle w:val="TableofFigures"/>
        <w:tabs>
          <w:tab w:val="right" w:leader="dot" w:pos="9499"/>
        </w:tabs>
        <w:rPr>
          <w:del w:id="1911" w:author="Nicholas Weatherley" w:date="2019-03-10T21:20:00Z"/>
          <w:rFonts w:asciiTheme="minorHAnsi" w:eastAsiaTheme="minorEastAsia" w:hAnsiTheme="minorHAnsi" w:cstheme="minorBidi"/>
          <w:smallCaps w:val="0"/>
          <w:noProof/>
          <w:sz w:val="24"/>
          <w:szCs w:val="24"/>
        </w:rPr>
      </w:pPr>
      <w:del w:id="1912" w:author="Nicholas Weatherley" w:date="2019-03-10T21:20:00Z">
        <w:r w:rsidDel="005A5DEC">
          <w:rPr>
            <w:noProof/>
          </w:rPr>
          <w:delText>Table 5.10: Visit 2 ADC metric correlations</w:delText>
        </w:r>
        <w:r w:rsidDel="005A5DEC">
          <w:rPr>
            <w:noProof/>
          </w:rPr>
          <w:tab/>
          <w:delText>193</w:delText>
        </w:r>
      </w:del>
    </w:p>
    <w:p w14:paraId="0E2A4C0F" w14:textId="7076D336" w:rsidR="00372731" w:rsidDel="005A5DEC" w:rsidRDefault="00372731">
      <w:pPr>
        <w:pStyle w:val="TableofFigures"/>
        <w:tabs>
          <w:tab w:val="right" w:leader="dot" w:pos="9499"/>
        </w:tabs>
        <w:rPr>
          <w:del w:id="1913" w:author="Nicholas Weatherley" w:date="2019-03-10T21:20:00Z"/>
          <w:rFonts w:asciiTheme="minorHAnsi" w:eastAsiaTheme="minorEastAsia" w:hAnsiTheme="minorHAnsi" w:cstheme="minorBidi"/>
          <w:smallCaps w:val="0"/>
          <w:noProof/>
          <w:sz w:val="24"/>
          <w:szCs w:val="24"/>
        </w:rPr>
      </w:pPr>
      <w:del w:id="1914" w:author="Nicholas Weatherley" w:date="2019-03-10T21:20:00Z">
        <w:r w:rsidDel="005A5DEC">
          <w:rPr>
            <w:noProof/>
          </w:rPr>
          <w:delText>Table 5.11: Correlations between absolute six-month changes in ADC metrics and PFTs</w:delText>
        </w:r>
        <w:r w:rsidDel="005A5DEC">
          <w:rPr>
            <w:noProof/>
          </w:rPr>
          <w:tab/>
          <w:delText>195</w:delText>
        </w:r>
      </w:del>
    </w:p>
    <w:p w14:paraId="07B48BDB" w14:textId="510C06FA" w:rsidR="00372731" w:rsidDel="005A5DEC" w:rsidRDefault="00372731">
      <w:pPr>
        <w:pStyle w:val="TableofFigures"/>
        <w:tabs>
          <w:tab w:val="right" w:leader="dot" w:pos="9499"/>
        </w:tabs>
        <w:rPr>
          <w:del w:id="1915" w:author="Nicholas Weatherley" w:date="2019-03-10T21:20:00Z"/>
          <w:rFonts w:asciiTheme="minorHAnsi" w:eastAsiaTheme="minorEastAsia" w:hAnsiTheme="minorHAnsi" w:cstheme="minorBidi"/>
          <w:smallCaps w:val="0"/>
          <w:noProof/>
          <w:sz w:val="24"/>
          <w:szCs w:val="24"/>
        </w:rPr>
      </w:pPr>
      <w:del w:id="1916" w:author="Nicholas Weatherley" w:date="2019-03-10T21:20:00Z">
        <w:r w:rsidDel="005A5DEC">
          <w:rPr>
            <w:noProof/>
          </w:rPr>
          <w:delText>Table 5.12: Correlations between relative six-month changes in ADC metrics and PFTs</w:delText>
        </w:r>
        <w:r w:rsidDel="005A5DEC">
          <w:rPr>
            <w:noProof/>
          </w:rPr>
          <w:tab/>
          <w:delText>195</w:delText>
        </w:r>
      </w:del>
    </w:p>
    <w:p w14:paraId="34661113" w14:textId="423384C8" w:rsidR="00372731" w:rsidDel="005A5DEC" w:rsidRDefault="00372731">
      <w:pPr>
        <w:pStyle w:val="TableofFigures"/>
        <w:tabs>
          <w:tab w:val="right" w:leader="dot" w:pos="9499"/>
        </w:tabs>
        <w:rPr>
          <w:del w:id="1917" w:author="Nicholas Weatherley" w:date="2019-03-10T21:20:00Z"/>
          <w:rFonts w:asciiTheme="minorHAnsi" w:eastAsiaTheme="minorEastAsia" w:hAnsiTheme="minorHAnsi" w:cstheme="minorBidi"/>
          <w:smallCaps w:val="0"/>
          <w:noProof/>
          <w:sz w:val="24"/>
          <w:szCs w:val="24"/>
        </w:rPr>
      </w:pPr>
      <w:del w:id="1918" w:author="Nicholas Weatherley" w:date="2019-03-10T21:20:00Z">
        <w:r w:rsidDel="005A5DEC">
          <w:rPr>
            <w:noProof/>
          </w:rPr>
          <w:delText>Table 5.13: Visit 2 Lm</w:delText>
        </w:r>
        <w:r w:rsidRPr="00A10195" w:rsidDel="005A5DEC">
          <w:rPr>
            <w:noProof/>
            <w:vertAlign w:val="subscript"/>
          </w:rPr>
          <w:delText>D</w:delText>
        </w:r>
        <w:r w:rsidDel="005A5DEC">
          <w:rPr>
            <w:noProof/>
          </w:rPr>
          <w:delText xml:space="preserve"> metric correlations</w:delText>
        </w:r>
        <w:r w:rsidDel="005A5DEC">
          <w:rPr>
            <w:noProof/>
          </w:rPr>
          <w:tab/>
          <w:delText>196</w:delText>
        </w:r>
      </w:del>
    </w:p>
    <w:p w14:paraId="4AA9C870" w14:textId="198B86F0" w:rsidR="00372731" w:rsidDel="005A5DEC" w:rsidRDefault="00372731">
      <w:pPr>
        <w:pStyle w:val="TableofFigures"/>
        <w:tabs>
          <w:tab w:val="right" w:leader="dot" w:pos="9499"/>
        </w:tabs>
        <w:rPr>
          <w:del w:id="1919" w:author="Nicholas Weatherley" w:date="2019-03-10T21:20:00Z"/>
          <w:rFonts w:asciiTheme="minorHAnsi" w:eastAsiaTheme="minorEastAsia" w:hAnsiTheme="minorHAnsi" w:cstheme="minorBidi"/>
          <w:smallCaps w:val="0"/>
          <w:noProof/>
          <w:sz w:val="24"/>
          <w:szCs w:val="24"/>
        </w:rPr>
      </w:pPr>
      <w:del w:id="1920" w:author="Nicholas Weatherley" w:date="2019-03-10T21:20:00Z">
        <w:r w:rsidDel="005A5DEC">
          <w:rPr>
            <w:noProof/>
          </w:rPr>
          <w:delText>Table 5.14: Correlations between absolute six-month changes in Lm</w:delText>
        </w:r>
        <w:r w:rsidRPr="00A10195" w:rsidDel="005A5DEC">
          <w:rPr>
            <w:noProof/>
            <w:vertAlign w:val="subscript"/>
          </w:rPr>
          <w:delText>D</w:delText>
        </w:r>
        <w:r w:rsidDel="005A5DEC">
          <w:rPr>
            <w:noProof/>
          </w:rPr>
          <w:delText xml:space="preserve"> metrics and PFTs</w:delText>
        </w:r>
        <w:r w:rsidDel="005A5DEC">
          <w:rPr>
            <w:noProof/>
          </w:rPr>
          <w:tab/>
          <w:delText>198</w:delText>
        </w:r>
      </w:del>
    </w:p>
    <w:p w14:paraId="6E7B55EA" w14:textId="16F8A224" w:rsidR="00372731" w:rsidDel="005A5DEC" w:rsidRDefault="00372731">
      <w:pPr>
        <w:pStyle w:val="TableofFigures"/>
        <w:tabs>
          <w:tab w:val="right" w:leader="dot" w:pos="9499"/>
        </w:tabs>
        <w:rPr>
          <w:del w:id="1921" w:author="Nicholas Weatherley" w:date="2019-03-10T21:20:00Z"/>
          <w:rFonts w:asciiTheme="minorHAnsi" w:eastAsiaTheme="minorEastAsia" w:hAnsiTheme="minorHAnsi" w:cstheme="minorBidi"/>
          <w:smallCaps w:val="0"/>
          <w:noProof/>
          <w:sz w:val="24"/>
          <w:szCs w:val="24"/>
        </w:rPr>
      </w:pPr>
      <w:del w:id="1922" w:author="Nicholas Weatherley" w:date="2019-03-10T21:20:00Z">
        <w:r w:rsidDel="005A5DEC">
          <w:rPr>
            <w:noProof/>
          </w:rPr>
          <w:delText>Table 5.15: Correlations between relative six-month changes in Lm</w:delText>
        </w:r>
        <w:r w:rsidRPr="00A10195" w:rsidDel="005A5DEC">
          <w:rPr>
            <w:noProof/>
            <w:vertAlign w:val="subscript"/>
          </w:rPr>
          <w:delText>D</w:delText>
        </w:r>
        <w:r w:rsidDel="005A5DEC">
          <w:rPr>
            <w:noProof/>
          </w:rPr>
          <w:delText xml:space="preserve"> metrics and PFTs</w:delText>
        </w:r>
        <w:r w:rsidDel="005A5DEC">
          <w:rPr>
            <w:noProof/>
          </w:rPr>
          <w:tab/>
          <w:delText>198</w:delText>
        </w:r>
      </w:del>
    </w:p>
    <w:p w14:paraId="0C9BDB10" w14:textId="6CE67B67" w:rsidR="00372731" w:rsidDel="005A5DEC" w:rsidRDefault="00372731">
      <w:pPr>
        <w:pStyle w:val="TableofFigures"/>
        <w:tabs>
          <w:tab w:val="right" w:leader="dot" w:pos="9499"/>
        </w:tabs>
        <w:rPr>
          <w:del w:id="1923" w:author="Nicholas Weatherley" w:date="2019-03-10T21:20:00Z"/>
          <w:rFonts w:asciiTheme="minorHAnsi" w:eastAsiaTheme="minorEastAsia" w:hAnsiTheme="minorHAnsi" w:cstheme="minorBidi"/>
          <w:smallCaps w:val="0"/>
          <w:noProof/>
          <w:sz w:val="24"/>
          <w:szCs w:val="24"/>
        </w:rPr>
      </w:pPr>
      <w:del w:id="1924" w:author="Nicholas Weatherley" w:date="2019-03-10T21:20:00Z">
        <w:r w:rsidDel="005A5DEC">
          <w:rPr>
            <w:noProof/>
          </w:rPr>
          <w:delText>Table 5.16: Visit 2 ADC metric correlations</w:delText>
        </w:r>
        <w:r w:rsidDel="005A5DEC">
          <w:rPr>
            <w:noProof/>
          </w:rPr>
          <w:tab/>
          <w:delText>200</w:delText>
        </w:r>
      </w:del>
    </w:p>
    <w:p w14:paraId="522F9B66" w14:textId="58F70680" w:rsidR="00372731" w:rsidDel="005A5DEC" w:rsidRDefault="00372731">
      <w:pPr>
        <w:pStyle w:val="TableofFigures"/>
        <w:tabs>
          <w:tab w:val="right" w:leader="dot" w:pos="9499"/>
        </w:tabs>
        <w:rPr>
          <w:del w:id="1925" w:author="Nicholas Weatherley" w:date="2019-03-10T21:20:00Z"/>
          <w:rFonts w:asciiTheme="minorHAnsi" w:eastAsiaTheme="minorEastAsia" w:hAnsiTheme="minorHAnsi" w:cstheme="minorBidi"/>
          <w:smallCaps w:val="0"/>
          <w:noProof/>
          <w:sz w:val="24"/>
          <w:szCs w:val="24"/>
        </w:rPr>
      </w:pPr>
      <w:del w:id="1926" w:author="Nicholas Weatherley" w:date="2019-03-10T21:20:00Z">
        <w:r w:rsidDel="005A5DEC">
          <w:rPr>
            <w:noProof/>
          </w:rPr>
          <w:delText>Table 5.17: Correlations between absolute 12-month changes in ADC metrics and PFTs</w:delText>
        </w:r>
        <w:r w:rsidDel="005A5DEC">
          <w:rPr>
            <w:noProof/>
          </w:rPr>
          <w:tab/>
          <w:delText>202</w:delText>
        </w:r>
      </w:del>
    </w:p>
    <w:p w14:paraId="076986CD" w14:textId="7D726708" w:rsidR="00372731" w:rsidDel="005A5DEC" w:rsidRDefault="00372731">
      <w:pPr>
        <w:pStyle w:val="TableofFigures"/>
        <w:tabs>
          <w:tab w:val="right" w:leader="dot" w:pos="9499"/>
        </w:tabs>
        <w:rPr>
          <w:del w:id="1927" w:author="Nicholas Weatherley" w:date="2019-03-10T21:20:00Z"/>
          <w:rFonts w:asciiTheme="minorHAnsi" w:eastAsiaTheme="minorEastAsia" w:hAnsiTheme="minorHAnsi" w:cstheme="minorBidi"/>
          <w:smallCaps w:val="0"/>
          <w:noProof/>
          <w:sz w:val="24"/>
          <w:szCs w:val="24"/>
        </w:rPr>
      </w:pPr>
      <w:del w:id="1928" w:author="Nicholas Weatherley" w:date="2019-03-10T21:20:00Z">
        <w:r w:rsidDel="005A5DEC">
          <w:rPr>
            <w:noProof/>
          </w:rPr>
          <w:delText>Table 5.18: Correlations between relative 12-month changes in ADC metrics and PFTs</w:delText>
        </w:r>
        <w:r w:rsidDel="005A5DEC">
          <w:rPr>
            <w:noProof/>
          </w:rPr>
          <w:tab/>
          <w:delText>202</w:delText>
        </w:r>
      </w:del>
    </w:p>
    <w:p w14:paraId="76652BC7" w14:textId="1CAA7B70" w:rsidR="00372731" w:rsidDel="005A5DEC" w:rsidRDefault="00372731">
      <w:pPr>
        <w:pStyle w:val="TableofFigures"/>
        <w:tabs>
          <w:tab w:val="right" w:leader="dot" w:pos="9499"/>
        </w:tabs>
        <w:rPr>
          <w:del w:id="1929" w:author="Nicholas Weatherley" w:date="2019-03-10T21:20:00Z"/>
          <w:rFonts w:asciiTheme="minorHAnsi" w:eastAsiaTheme="minorEastAsia" w:hAnsiTheme="minorHAnsi" w:cstheme="minorBidi"/>
          <w:smallCaps w:val="0"/>
          <w:noProof/>
          <w:sz w:val="24"/>
          <w:szCs w:val="24"/>
        </w:rPr>
      </w:pPr>
      <w:del w:id="1930" w:author="Nicholas Weatherley" w:date="2019-03-10T21:20:00Z">
        <w:r w:rsidDel="005A5DEC">
          <w:rPr>
            <w:noProof/>
          </w:rPr>
          <w:delText>Table 5.19: Visit 3 Lm</w:delText>
        </w:r>
        <w:r w:rsidRPr="00A10195" w:rsidDel="005A5DEC">
          <w:rPr>
            <w:noProof/>
            <w:vertAlign w:val="subscript"/>
          </w:rPr>
          <w:delText>D</w:delText>
        </w:r>
        <w:r w:rsidDel="005A5DEC">
          <w:rPr>
            <w:noProof/>
          </w:rPr>
          <w:delText xml:space="preserve"> metric correlations</w:delText>
        </w:r>
        <w:r w:rsidDel="005A5DEC">
          <w:rPr>
            <w:noProof/>
          </w:rPr>
          <w:tab/>
          <w:delText>203</w:delText>
        </w:r>
      </w:del>
    </w:p>
    <w:p w14:paraId="224D722C" w14:textId="51E33E14" w:rsidR="00372731" w:rsidDel="005A5DEC" w:rsidRDefault="00372731">
      <w:pPr>
        <w:pStyle w:val="TableofFigures"/>
        <w:tabs>
          <w:tab w:val="right" w:leader="dot" w:pos="9499"/>
        </w:tabs>
        <w:rPr>
          <w:del w:id="1931" w:author="Nicholas Weatherley" w:date="2019-03-10T21:20:00Z"/>
          <w:rFonts w:asciiTheme="minorHAnsi" w:eastAsiaTheme="minorEastAsia" w:hAnsiTheme="minorHAnsi" w:cstheme="minorBidi"/>
          <w:smallCaps w:val="0"/>
          <w:noProof/>
          <w:sz w:val="24"/>
          <w:szCs w:val="24"/>
        </w:rPr>
      </w:pPr>
      <w:del w:id="1932" w:author="Nicholas Weatherley" w:date="2019-03-10T21:20:00Z">
        <w:r w:rsidDel="005A5DEC">
          <w:rPr>
            <w:noProof/>
          </w:rPr>
          <w:delText>Table 5.20: Correlations between absolute 12-month changes in Lm</w:delText>
        </w:r>
        <w:r w:rsidRPr="00A10195" w:rsidDel="005A5DEC">
          <w:rPr>
            <w:noProof/>
            <w:vertAlign w:val="subscript"/>
          </w:rPr>
          <w:delText>D</w:delText>
        </w:r>
        <w:r w:rsidDel="005A5DEC">
          <w:rPr>
            <w:noProof/>
          </w:rPr>
          <w:delText xml:space="preserve"> metrics and PFTs</w:delText>
        </w:r>
        <w:r w:rsidDel="005A5DEC">
          <w:rPr>
            <w:noProof/>
          </w:rPr>
          <w:tab/>
          <w:delText>204</w:delText>
        </w:r>
      </w:del>
    </w:p>
    <w:p w14:paraId="1021C5A6" w14:textId="1506E52E" w:rsidR="00372731" w:rsidDel="005A5DEC" w:rsidRDefault="00372731">
      <w:pPr>
        <w:pStyle w:val="TableofFigures"/>
        <w:tabs>
          <w:tab w:val="right" w:leader="dot" w:pos="9499"/>
        </w:tabs>
        <w:rPr>
          <w:del w:id="1933" w:author="Nicholas Weatherley" w:date="2019-03-10T21:20:00Z"/>
          <w:rFonts w:asciiTheme="minorHAnsi" w:eastAsiaTheme="minorEastAsia" w:hAnsiTheme="minorHAnsi" w:cstheme="minorBidi"/>
          <w:smallCaps w:val="0"/>
          <w:noProof/>
          <w:sz w:val="24"/>
          <w:szCs w:val="24"/>
        </w:rPr>
      </w:pPr>
      <w:del w:id="1934" w:author="Nicholas Weatherley" w:date="2019-03-10T21:20:00Z">
        <w:r w:rsidDel="005A5DEC">
          <w:rPr>
            <w:noProof/>
          </w:rPr>
          <w:delText>Table 5.21: Correlations between relative 12-month changes in Lm</w:delText>
        </w:r>
        <w:r w:rsidRPr="00A10195" w:rsidDel="005A5DEC">
          <w:rPr>
            <w:noProof/>
            <w:vertAlign w:val="subscript"/>
          </w:rPr>
          <w:delText>D</w:delText>
        </w:r>
        <w:r w:rsidDel="005A5DEC">
          <w:rPr>
            <w:noProof/>
          </w:rPr>
          <w:delText xml:space="preserve"> metrics and PFTs</w:delText>
        </w:r>
        <w:r w:rsidDel="005A5DEC">
          <w:rPr>
            <w:noProof/>
          </w:rPr>
          <w:tab/>
          <w:delText>205</w:delText>
        </w:r>
      </w:del>
    </w:p>
    <w:p w14:paraId="7AA8259A" w14:textId="55ADF616" w:rsidR="00372731" w:rsidDel="005A5DEC" w:rsidRDefault="00372731">
      <w:pPr>
        <w:pStyle w:val="TableofFigures"/>
        <w:tabs>
          <w:tab w:val="right" w:leader="dot" w:pos="9499"/>
        </w:tabs>
        <w:rPr>
          <w:del w:id="1935" w:author="Nicholas Weatherley" w:date="2019-03-10T21:20:00Z"/>
          <w:rFonts w:asciiTheme="minorHAnsi" w:eastAsiaTheme="minorEastAsia" w:hAnsiTheme="minorHAnsi" w:cstheme="minorBidi"/>
          <w:smallCaps w:val="0"/>
          <w:noProof/>
          <w:sz w:val="24"/>
          <w:szCs w:val="24"/>
        </w:rPr>
      </w:pPr>
      <w:del w:id="1936" w:author="Nicholas Weatherley" w:date="2019-03-10T21:20:00Z">
        <w:r w:rsidDel="005A5DEC">
          <w:rPr>
            <w:noProof/>
          </w:rPr>
          <w:delText>Table 5.22: Baseline ADC and quantitative CT parenchyma correlations</w:delText>
        </w:r>
        <w:r w:rsidDel="005A5DEC">
          <w:rPr>
            <w:noProof/>
          </w:rPr>
          <w:tab/>
          <w:delText>205</w:delText>
        </w:r>
      </w:del>
    </w:p>
    <w:p w14:paraId="1FB77CE8" w14:textId="3D3BB53A" w:rsidR="00372731" w:rsidDel="005A5DEC" w:rsidRDefault="00372731">
      <w:pPr>
        <w:pStyle w:val="TableofFigures"/>
        <w:tabs>
          <w:tab w:val="right" w:leader="dot" w:pos="9499"/>
        </w:tabs>
        <w:rPr>
          <w:del w:id="1937" w:author="Nicholas Weatherley" w:date="2019-03-10T21:20:00Z"/>
          <w:rFonts w:asciiTheme="minorHAnsi" w:eastAsiaTheme="minorEastAsia" w:hAnsiTheme="minorHAnsi" w:cstheme="minorBidi"/>
          <w:smallCaps w:val="0"/>
          <w:noProof/>
          <w:sz w:val="24"/>
          <w:szCs w:val="24"/>
        </w:rPr>
      </w:pPr>
      <w:del w:id="1938" w:author="Nicholas Weatherley" w:date="2019-03-10T21:20:00Z">
        <w:r w:rsidDel="005A5DEC">
          <w:rPr>
            <w:noProof/>
          </w:rPr>
          <w:delText>Table 5.23: Baseline ADC and quantitative CT vessel correlations</w:delText>
        </w:r>
        <w:r w:rsidDel="005A5DEC">
          <w:rPr>
            <w:noProof/>
          </w:rPr>
          <w:tab/>
          <w:delText>206</w:delText>
        </w:r>
      </w:del>
    </w:p>
    <w:p w14:paraId="5D3FA2C7" w14:textId="70B65D96" w:rsidR="00372731" w:rsidDel="005A5DEC" w:rsidRDefault="00372731">
      <w:pPr>
        <w:pStyle w:val="TableofFigures"/>
        <w:tabs>
          <w:tab w:val="right" w:leader="dot" w:pos="9499"/>
        </w:tabs>
        <w:rPr>
          <w:del w:id="1939" w:author="Nicholas Weatherley" w:date="2019-03-10T21:20:00Z"/>
          <w:rFonts w:asciiTheme="minorHAnsi" w:eastAsiaTheme="minorEastAsia" w:hAnsiTheme="minorHAnsi" w:cstheme="minorBidi"/>
          <w:smallCaps w:val="0"/>
          <w:noProof/>
          <w:sz w:val="24"/>
          <w:szCs w:val="24"/>
        </w:rPr>
      </w:pPr>
      <w:del w:id="1940" w:author="Nicholas Weatherley" w:date="2019-03-10T21:20:00Z">
        <w:r w:rsidDel="005A5DEC">
          <w:rPr>
            <w:noProof/>
          </w:rPr>
          <w:delText>Table 5.24: Baseline Lm</w:delText>
        </w:r>
        <w:r w:rsidRPr="00A10195" w:rsidDel="005A5DEC">
          <w:rPr>
            <w:noProof/>
            <w:vertAlign w:val="subscript"/>
          </w:rPr>
          <w:delText>D</w:delText>
        </w:r>
        <w:r w:rsidDel="005A5DEC">
          <w:rPr>
            <w:noProof/>
          </w:rPr>
          <w:delText xml:space="preserve"> and quantitative CT parenchyma correlations</w:delText>
        </w:r>
        <w:r w:rsidDel="005A5DEC">
          <w:rPr>
            <w:noProof/>
          </w:rPr>
          <w:tab/>
          <w:delText>207</w:delText>
        </w:r>
      </w:del>
    </w:p>
    <w:p w14:paraId="6D54859B" w14:textId="29571178" w:rsidR="00372731" w:rsidDel="005A5DEC" w:rsidRDefault="00372731">
      <w:pPr>
        <w:pStyle w:val="TableofFigures"/>
        <w:tabs>
          <w:tab w:val="right" w:leader="dot" w:pos="9499"/>
        </w:tabs>
        <w:rPr>
          <w:del w:id="1941" w:author="Nicholas Weatherley" w:date="2019-03-10T21:20:00Z"/>
          <w:rFonts w:asciiTheme="minorHAnsi" w:eastAsiaTheme="minorEastAsia" w:hAnsiTheme="minorHAnsi" w:cstheme="minorBidi"/>
          <w:smallCaps w:val="0"/>
          <w:noProof/>
          <w:sz w:val="24"/>
          <w:szCs w:val="24"/>
        </w:rPr>
      </w:pPr>
      <w:del w:id="1942" w:author="Nicholas Weatherley" w:date="2019-03-10T21:20:00Z">
        <w:r w:rsidDel="005A5DEC">
          <w:rPr>
            <w:noProof/>
          </w:rPr>
          <w:delText>Table 5.25: Baseline Lm</w:delText>
        </w:r>
        <w:r w:rsidRPr="00A10195" w:rsidDel="005A5DEC">
          <w:rPr>
            <w:noProof/>
            <w:vertAlign w:val="subscript"/>
          </w:rPr>
          <w:delText>D</w:delText>
        </w:r>
        <w:r w:rsidDel="005A5DEC">
          <w:rPr>
            <w:noProof/>
          </w:rPr>
          <w:delText xml:space="preserve"> and quantitative CT vessel correlations</w:delText>
        </w:r>
        <w:r w:rsidDel="005A5DEC">
          <w:rPr>
            <w:noProof/>
          </w:rPr>
          <w:tab/>
          <w:delText>208</w:delText>
        </w:r>
      </w:del>
    </w:p>
    <w:p w14:paraId="5E9678ED" w14:textId="1F881878" w:rsidR="00372731" w:rsidDel="005A5DEC" w:rsidRDefault="00372731">
      <w:pPr>
        <w:pStyle w:val="TableofFigures"/>
        <w:tabs>
          <w:tab w:val="right" w:leader="dot" w:pos="9499"/>
        </w:tabs>
        <w:rPr>
          <w:del w:id="1943" w:author="Nicholas Weatherley" w:date="2019-03-10T21:20:00Z"/>
          <w:rFonts w:asciiTheme="minorHAnsi" w:eastAsiaTheme="minorEastAsia" w:hAnsiTheme="minorHAnsi" w:cstheme="minorBidi"/>
          <w:smallCaps w:val="0"/>
          <w:noProof/>
          <w:sz w:val="24"/>
          <w:szCs w:val="24"/>
        </w:rPr>
      </w:pPr>
      <w:del w:id="1944" w:author="Nicholas Weatherley" w:date="2019-03-10T21:20:00Z">
        <w:r w:rsidDel="005A5DEC">
          <w:rPr>
            <w:noProof/>
          </w:rPr>
          <w:delText>Table 5.26: Correlations between DW-MRI metrics and age</w:delText>
        </w:r>
        <w:r w:rsidDel="005A5DEC">
          <w:rPr>
            <w:noProof/>
          </w:rPr>
          <w:tab/>
          <w:delText>209</w:delText>
        </w:r>
      </w:del>
    </w:p>
    <w:p w14:paraId="4DAA1269" w14:textId="1699ED31" w:rsidR="00372731" w:rsidDel="005A5DEC" w:rsidRDefault="00372731">
      <w:pPr>
        <w:pStyle w:val="TableofFigures"/>
        <w:tabs>
          <w:tab w:val="right" w:leader="dot" w:pos="9499"/>
        </w:tabs>
        <w:rPr>
          <w:del w:id="1945" w:author="Nicholas Weatherley" w:date="2019-03-10T21:20:00Z"/>
          <w:rFonts w:asciiTheme="minorHAnsi" w:eastAsiaTheme="minorEastAsia" w:hAnsiTheme="minorHAnsi" w:cstheme="minorBidi"/>
          <w:smallCaps w:val="0"/>
          <w:noProof/>
          <w:sz w:val="24"/>
          <w:szCs w:val="24"/>
        </w:rPr>
      </w:pPr>
      <w:del w:id="1946" w:author="Nicholas Weatherley" w:date="2019-03-10T21:20:00Z">
        <w:r w:rsidDel="005A5DEC">
          <w:rPr>
            <w:noProof/>
          </w:rPr>
          <w:delText>Table 5.27: Diffusion-weighted correlations with ventilation metrics</w:delText>
        </w:r>
        <w:r w:rsidDel="005A5DEC">
          <w:rPr>
            <w:noProof/>
          </w:rPr>
          <w:tab/>
          <w:delText>213</w:delText>
        </w:r>
      </w:del>
    </w:p>
    <w:p w14:paraId="109118B8" w14:textId="415ED2D3" w:rsidR="00372731" w:rsidDel="005A5DEC" w:rsidRDefault="00372731">
      <w:pPr>
        <w:pStyle w:val="TableofFigures"/>
        <w:tabs>
          <w:tab w:val="right" w:leader="dot" w:pos="9499"/>
        </w:tabs>
        <w:rPr>
          <w:del w:id="1947" w:author="Nicholas Weatherley" w:date="2019-03-10T21:20:00Z"/>
          <w:rFonts w:asciiTheme="minorHAnsi" w:eastAsiaTheme="minorEastAsia" w:hAnsiTheme="minorHAnsi" w:cstheme="minorBidi"/>
          <w:smallCaps w:val="0"/>
          <w:noProof/>
          <w:sz w:val="24"/>
          <w:szCs w:val="24"/>
        </w:rPr>
      </w:pPr>
      <w:del w:id="1948" w:author="Nicholas Weatherley" w:date="2019-03-10T21:20:00Z">
        <w:r w:rsidDel="005A5DEC">
          <w:rPr>
            <w:noProof/>
          </w:rPr>
          <w:delText>Chapter 6</w:delText>
        </w:r>
        <w:r w:rsidDel="005A5DEC">
          <w:rPr>
            <w:noProof/>
          </w:rPr>
          <w:tab/>
          <w:delText>219</w:delText>
        </w:r>
      </w:del>
    </w:p>
    <w:p w14:paraId="296E04C4" w14:textId="4192D55E" w:rsidR="00372731" w:rsidDel="005A5DEC" w:rsidRDefault="00372731">
      <w:pPr>
        <w:pStyle w:val="TableofFigures"/>
        <w:tabs>
          <w:tab w:val="right" w:leader="dot" w:pos="9499"/>
        </w:tabs>
        <w:rPr>
          <w:del w:id="1949" w:author="Nicholas Weatherley" w:date="2019-03-10T21:20:00Z"/>
          <w:rFonts w:asciiTheme="minorHAnsi" w:eastAsiaTheme="minorEastAsia" w:hAnsiTheme="minorHAnsi" w:cstheme="minorBidi"/>
          <w:smallCaps w:val="0"/>
          <w:noProof/>
          <w:sz w:val="24"/>
          <w:szCs w:val="24"/>
        </w:rPr>
      </w:pPr>
      <w:del w:id="1950" w:author="Nicholas Weatherley" w:date="2019-03-10T21:20:00Z">
        <w:r w:rsidDel="005A5DEC">
          <w:rPr>
            <w:noProof/>
          </w:rPr>
          <w:delText>Table 6.1: Summary statistics for baseline CSSR metrics (Patz)</w:delText>
        </w:r>
        <w:r w:rsidDel="005A5DEC">
          <w:rPr>
            <w:noProof/>
          </w:rPr>
          <w:tab/>
          <w:delText>227</w:delText>
        </w:r>
      </w:del>
    </w:p>
    <w:p w14:paraId="7CB99656" w14:textId="15102048" w:rsidR="00372731" w:rsidDel="005A5DEC" w:rsidRDefault="00372731">
      <w:pPr>
        <w:pStyle w:val="TableofFigures"/>
        <w:tabs>
          <w:tab w:val="right" w:leader="dot" w:pos="9499"/>
        </w:tabs>
        <w:rPr>
          <w:del w:id="1951" w:author="Nicholas Weatherley" w:date="2019-03-10T21:20:00Z"/>
          <w:rFonts w:asciiTheme="minorHAnsi" w:eastAsiaTheme="minorEastAsia" w:hAnsiTheme="minorHAnsi" w:cstheme="minorBidi"/>
          <w:smallCaps w:val="0"/>
          <w:noProof/>
          <w:sz w:val="24"/>
          <w:szCs w:val="24"/>
        </w:rPr>
      </w:pPr>
      <w:del w:id="1952" w:author="Nicholas Weatherley" w:date="2019-03-10T21:20:00Z">
        <w:r w:rsidDel="005A5DEC">
          <w:rPr>
            <w:noProof/>
          </w:rPr>
          <w:delText>Table 6.2: Summary statistics for baseline CSSR metrics (MOXE)</w:delText>
        </w:r>
        <w:r w:rsidDel="005A5DEC">
          <w:rPr>
            <w:noProof/>
          </w:rPr>
          <w:tab/>
          <w:delText>228</w:delText>
        </w:r>
      </w:del>
    </w:p>
    <w:p w14:paraId="76C957DA" w14:textId="115637B0" w:rsidR="00372731" w:rsidDel="005A5DEC" w:rsidRDefault="00372731">
      <w:pPr>
        <w:pStyle w:val="TableofFigures"/>
        <w:tabs>
          <w:tab w:val="right" w:leader="dot" w:pos="9499"/>
        </w:tabs>
        <w:rPr>
          <w:del w:id="1953" w:author="Nicholas Weatherley" w:date="2019-03-10T21:20:00Z"/>
          <w:rFonts w:asciiTheme="minorHAnsi" w:eastAsiaTheme="minorEastAsia" w:hAnsiTheme="minorHAnsi" w:cstheme="minorBidi"/>
          <w:smallCaps w:val="0"/>
          <w:noProof/>
          <w:sz w:val="24"/>
          <w:szCs w:val="24"/>
        </w:rPr>
      </w:pPr>
      <w:del w:id="1954" w:author="Nicholas Weatherley" w:date="2019-03-10T21:20:00Z">
        <w:r w:rsidDel="005A5DEC">
          <w:rPr>
            <w:noProof/>
          </w:rPr>
          <w:delText>Table 6.3: Baseline correlations between CSSR-derived Patz model outcomes and clinical metrics</w:delText>
        </w:r>
        <w:r w:rsidDel="005A5DEC">
          <w:rPr>
            <w:noProof/>
          </w:rPr>
          <w:tab/>
          <w:delText>231</w:delText>
        </w:r>
      </w:del>
    </w:p>
    <w:p w14:paraId="253C34B7" w14:textId="0E0C4013" w:rsidR="00372731" w:rsidDel="005A5DEC" w:rsidRDefault="00372731">
      <w:pPr>
        <w:pStyle w:val="TableofFigures"/>
        <w:tabs>
          <w:tab w:val="right" w:leader="dot" w:pos="9499"/>
        </w:tabs>
        <w:rPr>
          <w:del w:id="1955" w:author="Nicholas Weatherley" w:date="2019-03-10T21:20:00Z"/>
          <w:rFonts w:asciiTheme="minorHAnsi" w:eastAsiaTheme="minorEastAsia" w:hAnsiTheme="minorHAnsi" w:cstheme="minorBidi"/>
          <w:smallCaps w:val="0"/>
          <w:noProof/>
          <w:sz w:val="24"/>
          <w:szCs w:val="24"/>
        </w:rPr>
      </w:pPr>
      <w:del w:id="1956" w:author="Nicholas Weatherley" w:date="2019-03-10T21:20:00Z">
        <w:r w:rsidDel="005A5DEC">
          <w:rPr>
            <w:noProof/>
          </w:rPr>
          <w:delText>Table 6.4 Baseline correlations between CSSR-derived MOXE model outcomes and clinical metrics</w:delText>
        </w:r>
        <w:r w:rsidDel="005A5DEC">
          <w:rPr>
            <w:noProof/>
          </w:rPr>
          <w:tab/>
          <w:delText>232</w:delText>
        </w:r>
      </w:del>
    </w:p>
    <w:p w14:paraId="11BF2753" w14:textId="2E8B2073" w:rsidR="00372731" w:rsidDel="005A5DEC" w:rsidRDefault="00372731">
      <w:pPr>
        <w:pStyle w:val="TableofFigures"/>
        <w:tabs>
          <w:tab w:val="right" w:leader="dot" w:pos="9499"/>
        </w:tabs>
        <w:rPr>
          <w:del w:id="1957" w:author="Nicholas Weatherley" w:date="2019-03-10T21:20:00Z"/>
          <w:rFonts w:asciiTheme="minorHAnsi" w:eastAsiaTheme="minorEastAsia" w:hAnsiTheme="minorHAnsi" w:cstheme="minorBidi"/>
          <w:smallCaps w:val="0"/>
          <w:noProof/>
          <w:sz w:val="24"/>
          <w:szCs w:val="24"/>
        </w:rPr>
      </w:pPr>
      <w:del w:id="1958" w:author="Nicholas Weatherley" w:date="2019-03-10T21:20:00Z">
        <w:r w:rsidDel="005A5DEC">
          <w:rPr>
            <w:noProof/>
          </w:rPr>
          <w:delText>Table 6.5: Six month correlations between CSSR-derived MOXE model outcomes and clinical metrics</w:delText>
        </w:r>
        <w:r w:rsidDel="005A5DEC">
          <w:rPr>
            <w:noProof/>
          </w:rPr>
          <w:tab/>
          <w:delText>234</w:delText>
        </w:r>
      </w:del>
    </w:p>
    <w:p w14:paraId="6D5462A2" w14:textId="448BEB11" w:rsidR="00372731" w:rsidDel="005A5DEC" w:rsidRDefault="00372731">
      <w:pPr>
        <w:pStyle w:val="TableofFigures"/>
        <w:tabs>
          <w:tab w:val="right" w:leader="dot" w:pos="9499"/>
        </w:tabs>
        <w:rPr>
          <w:del w:id="1959" w:author="Nicholas Weatherley" w:date="2019-03-10T21:20:00Z"/>
          <w:rFonts w:asciiTheme="minorHAnsi" w:eastAsiaTheme="minorEastAsia" w:hAnsiTheme="minorHAnsi" w:cstheme="minorBidi"/>
          <w:smallCaps w:val="0"/>
          <w:noProof/>
          <w:sz w:val="24"/>
          <w:szCs w:val="24"/>
        </w:rPr>
      </w:pPr>
      <w:del w:id="1960" w:author="Nicholas Weatherley" w:date="2019-03-10T21:20:00Z">
        <w:r w:rsidDel="005A5DEC">
          <w:rPr>
            <w:noProof/>
          </w:rPr>
          <w:delText>Table 6.6: Baseline CSSR and quantitative CT parenchyma correlations</w:delText>
        </w:r>
        <w:r w:rsidDel="005A5DEC">
          <w:rPr>
            <w:noProof/>
          </w:rPr>
          <w:tab/>
          <w:delText>235</w:delText>
        </w:r>
      </w:del>
    </w:p>
    <w:p w14:paraId="5958C5A1" w14:textId="2EF99896" w:rsidR="00372731" w:rsidDel="005A5DEC" w:rsidRDefault="00372731">
      <w:pPr>
        <w:pStyle w:val="TableofFigures"/>
        <w:tabs>
          <w:tab w:val="right" w:leader="dot" w:pos="9499"/>
        </w:tabs>
        <w:rPr>
          <w:del w:id="1961" w:author="Nicholas Weatherley" w:date="2019-03-10T21:20:00Z"/>
          <w:rFonts w:asciiTheme="minorHAnsi" w:eastAsiaTheme="minorEastAsia" w:hAnsiTheme="minorHAnsi" w:cstheme="minorBidi"/>
          <w:smallCaps w:val="0"/>
          <w:noProof/>
          <w:sz w:val="24"/>
          <w:szCs w:val="24"/>
        </w:rPr>
      </w:pPr>
      <w:del w:id="1962" w:author="Nicholas Weatherley" w:date="2019-03-10T21:20:00Z">
        <w:r w:rsidDel="005A5DEC">
          <w:rPr>
            <w:noProof/>
          </w:rPr>
          <w:delText>Table 6.7: Baseline CSSR and quantitative CT vessel correlations</w:delText>
        </w:r>
        <w:r w:rsidDel="005A5DEC">
          <w:rPr>
            <w:noProof/>
          </w:rPr>
          <w:tab/>
          <w:delText>235</w:delText>
        </w:r>
      </w:del>
    </w:p>
    <w:p w14:paraId="3DA2972B" w14:textId="5682C1C3" w:rsidR="00372731" w:rsidDel="005A5DEC" w:rsidRDefault="00372731">
      <w:pPr>
        <w:pStyle w:val="TableofFigures"/>
        <w:tabs>
          <w:tab w:val="right" w:leader="dot" w:pos="9499"/>
        </w:tabs>
        <w:rPr>
          <w:del w:id="1963" w:author="Nicholas Weatherley" w:date="2019-03-10T21:20:00Z"/>
          <w:rFonts w:asciiTheme="minorHAnsi" w:eastAsiaTheme="minorEastAsia" w:hAnsiTheme="minorHAnsi" w:cstheme="minorBidi"/>
          <w:smallCaps w:val="0"/>
          <w:noProof/>
          <w:sz w:val="24"/>
          <w:szCs w:val="24"/>
        </w:rPr>
      </w:pPr>
      <w:del w:id="1964" w:author="Nicholas Weatherley" w:date="2019-03-10T21:20:00Z">
        <w:r w:rsidDel="005A5DEC">
          <w:rPr>
            <w:noProof/>
          </w:rPr>
          <w:delText>Table 6.8: Baseline CSSR and DW-MRI imaging metrics</w:delText>
        </w:r>
        <w:r w:rsidDel="005A5DEC">
          <w:rPr>
            <w:noProof/>
          </w:rPr>
          <w:tab/>
          <w:delText>236</w:delText>
        </w:r>
      </w:del>
    </w:p>
    <w:p w14:paraId="218E12C2" w14:textId="1188A3A7" w:rsidR="00372731" w:rsidDel="005A5DEC" w:rsidRDefault="00372731">
      <w:pPr>
        <w:pStyle w:val="TableofFigures"/>
        <w:tabs>
          <w:tab w:val="right" w:leader="dot" w:pos="9499"/>
        </w:tabs>
        <w:rPr>
          <w:del w:id="1965" w:author="Nicholas Weatherley" w:date="2019-03-10T21:20:00Z"/>
          <w:rFonts w:asciiTheme="minorHAnsi" w:eastAsiaTheme="minorEastAsia" w:hAnsiTheme="minorHAnsi" w:cstheme="minorBidi"/>
          <w:smallCaps w:val="0"/>
          <w:noProof/>
          <w:sz w:val="24"/>
          <w:szCs w:val="24"/>
        </w:rPr>
      </w:pPr>
      <w:del w:id="1966" w:author="Nicholas Weatherley" w:date="2019-03-10T21:20:00Z">
        <w:r w:rsidDel="005A5DEC">
          <w:rPr>
            <w:noProof/>
          </w:rPr>
          <w:delText>Table 6.9: High-resolution spectroscopy summary outcomes for each visit</w:delText>
        </w:r>
        <w:r w:rsidDel="005A5DEC">
          <w:rPr>
            <w:noProof/>
          </w:rPr>
          <w:tab/>
          <w:delText>239</w:delText>
        </w:r>
      </w:del>
    </w:p>
    <w:p w14:paraId="6272508D" w14:textId="5C70CCD0" w:rsidR="00372731" w:rsidDel="005A5DEC" w:rsidRDefault="00372731">
      <w:pPr>
        <w:pStyle w:val="TableofFigures"/>
        <w:tabs>
          <w:tab w:val="right" w:leader="dot" w:pos="9499"/>
        </w:tabs>
        <w:rPr>
          <w:del w:id="1967" w:author="Nicholas Weatherley" w:date="2019-03-10T21:20:00Z"/>
          <w:rFonts w:asciiTheme="minorHAnsi" w:eastAsiaTheme="minorEastAsia" w:hAnsiTheme="minorHAnsi" w:cstheme="minorBidi"/>
          <w:smallCaps w:val="0"/>
          <w:noProof/>
          <w:sz w:val="24"/>
          <w:szCs w:val="24"/>
        </w:rPr>
      </w:pPr>
      <w:del w:id="1968" w:author="Nicholas Weatherley" w:date="2019-03-10T21:20:00Z">
        <w:r w:rsidDel="005A5DEC">
          <w:rPr>
            <w:noProof/>
          </w:rPr>
          <w:delText>Table 6.10 Baseline correlations between RBC:TP ratio and clinical metrics</w:delText>
        </w:r>
        <w:r w:rsidDel="005A5DEC">
          <w:rPr>
            <w:noProof/>
          </w:rPr>
          <w:tab/>
          <w:delText>241</w:delText>
        </w:r>
      </w:del>
    </w:p>
    <w:p w14:paraId="56891447" w14:textId="64B95C2A" w:rsidR="00372731" w:rsidDel="005A5DEC" w:rsidRDefault="00372731">
      <w:pPr>
        <w:pStyle w:val="TableofFigures"/>
        <w:tabs>
          <w:tab w:val="right" w:leader="dot" w:pos="9499"/>
        </w:tabs>
        <w:rPr>
          <w:del w:id="1969" w:author="Nicholas Weatherley" w:date="2019-03-10T21:20:00Z"/>
          <w:rFonts w:asciiTheme="minorHAnsi" w:eastAsiaTheme="minorEastAsia" w:hAnsiTheme="minorHAnsi" w:cstheme="minorBidi"/>
          <w:smallCaps w:val="0"/>
          <w:noProof/>
          <w:sz w:val="24"/>
          <w:szCs w:val="24"/>
        </w:rPr>
      </w:pPr>
      <w:del w:id="1970" w:author="Nicholas Weatherley" w:date="2019-03-10T21:20:00Z">
        <w:r w:rsidDel="005A5DEC">
          <w:rPr>
            <w:noProof/>
          </w:rPr>
          <w:delText>Table 6.11 Six-month correlations between RBC:TP ratio and clinical metrics</w:delText>
        </w:r>
        <w:r w:rsidDel="005A5DEC">
          <w:rPr>
            <w:noProof/>
          </w:rPr>
          <w:tab/>
          <w:delText>243</w:delText>
        </w:r>
      </w:del>
    </w:p>
    <w:p w14:paraId="63DBC693" w14:textId="4BFA3C11" w:rsidR="00372731" w:rsidDel="005A5DEC" w:rsidRDefault="00372731">
      <w:pPr>
        <w:pStyle w:val="TableofFigures"/>
        <w:tabs>
          <w:tab w:val="right" w:leader="dot" w:pos="9499"/>
        </w:tabs>
        <w:rPr>
          <w:del w:id="1971" w:author="Nicholas Weatherley" w:date="2019-03-10T21:20:00Z"/>
          <w:rFonts w:asciiTheme="minorHAnsi" w:eastAsiaTheme="minorEastAsia" w:hAnsiTheme="minorHAnsi" w:cstheme="minorBidi"/>
          <w:smallCaps w:val="0"/>
          <w:noProof/>
          <w:sz w:val="24"/>
          <w:szCs w:val="24"/>
        </w:rPr>
      </w:pPr>
      <w:del w:id="1972" w:author="Nicholas Weatherley" w:date="2019-03-10T21:20:00Z">
        <w:r w:rsidDel="005A5DEC">
          <w:rPr>
            <w:noProof/>
          </w:rPr>
          <w:delText>Table 6.12: Correlations between absolute six-month changes in RBC:TP and PFTs</w:delText>
        </w:r>
        <w:r w:rsidDel="005A5DEC">
          <w:rPr>
            <w:noProof/>
          </w:rPr>
          <w:tab/>
          <w:delText>246</w:delText>
        </w:r>
      </w:del>
    </w:p>
    <w:p w14:paraId="015DECFE" w14:textId="1E9F46E4" w:rsidR="00372731" w:rsidDel="005A5DEC" w:rsidRDefault="00372731">
      <w:pPr>
        <w:pStyle w:val="TableofFigures"/>
        <w:tabs>
          <w:tab w:val="right" w:leader="dot" w:pos="9499"/>
        </w:tabs>
        <w:rPr>
          <w:del w:id="1973" w:author="Nicholas Weatherley" w:date="2019-03-10T21:20:00Z"/>
          <w:rFonts w:asciiTheme="minorHAnsi" w:eastAsiaTheme="minorEastAsia" w:hAnsiTheme="minorHAnsi" w:cstheme="minorBidi"/>
          <w:smallCaps w:val="0"/>
          <w:noProof/>
          <w:sz w:val="24"/>
          <w:szCs w:val="24"/>
        </w:rPr>
      </w:pPr>
      <w:del w:id="1974" w:author="Nicholas Weatherley" w:date="2019-03-10T21:20:00Z">
        <w:r w:rsidDel="005A5DEC">
          <w:rPr>
            <w:noProof/>
          </w:rPr>
          <w:delText>Table 6.13: Correlations between relative six-month changes in RBC:TP and PFTs</w:delText>
        </w:r>
        <w:r w:rsidDel="005A5DEC">
          <w:rPr>
            <w:noProof/>
          </w:rPr>
          <w:tab/>
          <w:delText>246</w:delText>
        </w:r>
      </w:del>
    </w:p>
    <w:p w14:paraId="0B597BDB" w14:textId="36B69FEF" w:rsidR="00372731" w:rsidDel="005A5DEC" w:rsidRDefault="00372731">
      <w:pPr>
        <w:pStyle w:val="TableofFigures"/>
        <w:tabs>
          <w:tab w:val="right" w:leader="dot" w:pos="9499"/>
        </w:tabs>
        <w:rPr>
          <w:del w:id="1975" w:author="Nicholas Weatherley" w:date="2019-03-10T21:20:00Z"/>
          <w:rFonts w:asciiTheme="minorHAnsi" w:eastAsiaTheme="minorEastAsia" w:hAnsiTheme="minorHAnsi" w:cstheme="minorBidi"/>
          <w:smallCaps w:val="0"/>
          <w:noProof/>
          <w:sz w:val="24"/>
          <w:szCs w:val="24"/>
        </w:rPr>
      </w:pPr>
      <w:del w:id="1976" w:author="Nicholas Weatherley" w:date="2019-03-10T21:20:00Z">
        <w:r w:rsidDel="005A5DEC">
          <w:rPr>
            <w:noProof/>
          </w:rPr>
          <w:delText>Table 6.14 Twelve-month correlations between RBC:TP ratio and clinical metrics</w:delText>
        </w:r>
        <w:r w:rsidDel="005A5DEC">
          <w:rPr>
            <w:noProof/>
          </w:rPr>
          <w:tab/>
          <w:delText>247</w:delText>
        </w:r>
      </w:del>
    </w:p>
    <w:p w14:paraId="02F14127" w14:textId="0273581D" w:rsidR="00372731" w:rsidDel="005A5DEC" w:rsidRDefault="00372731">
      <w:pPr>
        <w:pStyle w:val="TableofFigures"/>
        <w:tabs>
          <w:tab w:val="right" w:leader="dot" w:pos="9499"/>
        </w:tabs>
        <w:rPr>
          <w:del w:id="1977" w:author="Nicholas Weatherley" w:date="2019-03-10T21:20:00Z"/>
          <w:rFonts w:asciiTheme="minorHAnsi" w:eastAsiaTheme="minorEastAsia" w:hAnsiTheme="minorHAnsi" w:cstheme="minorBidi"/>
          <w:smallCaps w:val="0"/>
          <w:noProof/>
          <w:sz w:val="24"/>
          <w:szCs w:val="24"/>
        </w:rPr>
      </w:pPr>
      <w:del w:id="1978" w:author="Nicholas Weatherley" w:date="2019-03-10T21:20:00Z">
        <w:r w:rsidDel="005A5DEC">
          <w:rPr>
            <w:noProof/>
          </w:rPr>
          <w:delText>Table 6.15: Correlations between absolute twelve-month changes in RBC:TP and PFTs</w:delText>
        </w:r>
        <w:r w:rsidDel="005A5DEC">
          <w:rPr>
            <w:noProof/>
          </w:rPr>
          <w:tab/>
          <w:delText>249</w:delText>
        </w:r>
      </w:del>
    </w:p>
    <w:p w14:paraId="7C5D23CF" w14:textId="51721EA0" w:rsidR="00372731" w:rsidDel="005A5DEC" w:rsidRDefault="00372731">
      <w:pPr>
        <w:pStyle w:val="TableofFigures"/>
        <w:tabs>
          <w:tab w:val="right" w:leader="dot" w:pos="9499"/>
        </w:tabs>
        <w:rPr>
          <w:del w:id="1979" w:author="Nicholas Weatherley" w:date="2019-03-10T21:20:00Z"/>
          <w:rFonts w:asciiTheme="minorHAnsi" w:eastAsiaTheme="minorEastAsia" w:hAnsiTheme="minorHAnsi" w:cstheme="minorBidi"/>
          <w:smallCaps w:val="0"/>
          <w:noProof/>
          <w:sz w:val="24"/>
          <w:szCs w:val="24"/>
        </w:rPr>
      </w:pPr>
      <w:del w:id="1980" w:author="Nicholas Weatherley" w:date="2019-03-10T21:20:00Z">
        <w:r w:rsidDel="005A5DEC">
          <w:rPr>
            <w:noProof/>
          </w:rPr>
          <w:delText>Table 6.16: Correlations between relative twelve-month changes in RBC:TP and PFTs</w:delText>
        </w:r>
        <w:r w:rsidDel="005A5DEC">
          <w:rPr>
            <w:noProof/>
          </w:rPr>
          <w:tab/>
          <w:delText>250</w:delText>
        </w:r>
      </w:del>
    </w:p>
    <w:p w14:paraId="1C33ABF6" w14:textId="6864F761" w:rsidR="00372731" w:rsidDel="005A5DEC" w:rsidRDefault="00372731">
      <w:pPr>
        <w:pStyle w:val="TableofFigures"/>
        <w:tabs>
          <w:tab w:val="right" w:leader="dot" w:pos="9499"/>
        </w:tabs>
        <w:rPr>
          <w:del w:id="1981" w:author="Nicholas Weatherley" w:date="2019-03-10T21:20:00Z"/>
          <w:rFonts w:asciiTheme="minorHAnsi" w:eastAsiaTheme="minorEastAsia" w:hAnsiTheme="minorHAnsi" w:cstheme="minorBidi"/>
          <w:smallCaps w:val="0"/>
          <w:noProof/>
          <w:sz w:val="24"/>
          <w:szCs w:val="24"/>
        </w:rPr>
      </w:pPr>
      <w:del w:id="1982" w:author="Nicholas Weatherley" w:date="2019-03-10T21:20:00Z">
        <w:r w:rsidDel="005A5DEC">
          <w:rPr>
            <w:noProof/>
          </w:rPr>
          <w:delText>Table 6.17: Baseline HRS and quantitative CT parenchyma correlations</w:delText>
        </w:r>
        <w:r w:rsidDel="005A5DEC">
          <w:rPr>
            <w:noProof/>
          </w:rPr>
          <w:tab/>
          <w:delText>250</w:delText>
        </w:r>
      </w:del>
    </w:p>
    <w:p w14:paraId="0558B099" w14:textId="72604DFE" w:rsidR="00372731" w:rsidDel="005A5DEC" w:rsidRDefault="00372731">
      <w:pPr>
        <w:pStyle w:val="TableofFigures"/>
        <w:tabs>
          <w:tab w:val="right" w:leader="dot" w:pos="9499"/>
        </w:tabs>
        <w:rPr>
          <w:del w:id="1983" w:author="Nicholas Weatherley" w:date="2019-03-10T21:20:00Z"/>
          <w:rFonts w:asciiTheme="minorHAnsi" w:eastAsiaTheme="minorEastAsia" w:hAnsiTheme="minorHAnsi" w:cstheme="minorBidi"/>
          <w:smallCaps w:val="0"/>
          <w:noProof/>
          <w:sz w:val="24"/>
          <w:szCs w:val="24"/>
        </w:rPr>
      </w:pPr>
      <w:del w:id="1984" w:author="Nicholas Weatherley" w:date="2019-03-10T21:20:00Z">
        <w:r w:rsidDel="005A5DEC">
          <w:rPr>
            <w:noProof/>
          </w:rPr>
          <w:delText>Table 6.18: Baseline HRS and quantitative CT vessel correlations</w:delText>
        </w:r>
        <w:r w:rsidDel="005A5DEC">
          <w:rPr>
            <w:noProof/>
          </w:rPr>
          <w:tab/>
          <w:delText>251</w:delText>
        </w:r>
      </w:del>
    </w:p>
    <w:p w14:paraId="367B81D9" w14:textId="65679F68" w:rsidR="00372731" w:rsidDel="005A5DEC" w:rsidRDefault="00372731">
      <w:pPr>
        <w:pStyle w:val="TableofFigures"/>
        <w:tabs>
          <w:tab w:val="right" w:leader="dot" w:pos="9499"/>
        </w:tabs>
        <w:rPr>
          <w:del w:id="1985" w:author="Nicholas Weatherley" w:date="2019-03-10T21:20:00Z"/>
          <w:rFonts w:asciiTheme="minorHAnsi" w:eastAsiaTheme="minorEastAsia" w:hAnsiTheme="minorHAnsi" w:cstheme="minorBidi"/>
          <w:smallCaps w:val="0"/>
          <w:noProof/>
          <w:sz w:val="24"/>
          <w:szCs w:val="24"/>
        </w:rPr>
      </w:pPr>
      <w:del w:id="1986" w:author="Nicholas Weatherley" w:date="2019-03-10T21:20:00Z">
        <w:r w:rsidDel="005A5DEC">
          <w:rPr>
            <w:noProof/>
          </w:rPr>
          <w:delText>Table 6.19: Xenon gas diffusion and ventilation correlations</w:delText>
        </w:r>
        <w:r w:rsidDel="005A5DEC">
          <w:rPr>
            <w:noProof/>
          </w:rPr>
          <w:tab/>
          <w:delText>251</w:delText>
        </w:r>
      </w:del>
    </w:p>
    <w:p w14:paraId="3B313860" w14:textId="04756493" w:rsidR="00372731" w:rsidDel="005A5DEC" w:rsidRDefault="00372731">
      <w:pPr>
        <w:pStyle w:val="TableofFigures"/>
        <w:tabs>
          <w:tab w:val="right" w:leader="dot" w:pos="9499"/>
        </w:tabs>
        <w:rPr>
          <w:del w:id="1987" w:author="Nicholas Weatherley" w:date="2019-03-10T21:20:00Z"/>
          <w:rFonts w:asciiTheme="minorHAnsi" w:eastAsiaTheme="minorEastAsia" w:hAnsiTheme="minorHAnsi" w:cstheme="minorBidi"/>
          <w:smallCaps w:val="0"/>
          <w:noProof/>
          <w:sz w:val="24"/>
          <w:szCs w:val="24"/>
        </w:rPr>
      </w:pPr>
      <w:del w:id="1988" w:author="Nicholas Weatherley" w:date="2019-03-10T21:20:00Z">
        <w:r w:rsidDel="005A5DEC">
          <w:rPr>
            <w:noProof/>
          </w:rPr>
          <w:delText>Table 6.20: Xenon gas diffusion and diffusion-weighted imaging outcome metric correlations</w:delText>
        </w:r>
        <w:r w:rsidDel="005A5DEC">
          <w:rPr>
            <w:noProof/>
          </w:rPr>
          <w:tab/>
          <w:delText>252</w:delText>
        </w:r>
      </w:del>
    </w:p>
    <w:p w14:paraId="6A4C8CD8" w14:textId="5B38B1B8" w:rsidR="00372731" w:rsidDel="005A5DEC" w:rsidRDefault="00372731">
      <w:pPr>
        <w:pStyle w:val="TableofFigures"/>
        <w:tabs>
          <w:tab w:val="right" w:leader="dot" w:pos="9499"/>
        </w:tabs>
        <w:rPr>
          <w:del w:id="1989" w:author="Nicholas Weatherley" w:date="2019-03-10T21:20:00Z"/>
          <w:rFonts w:asciiTheme="minorHAnsi" w:eastAsiaTheme="minorEastAsia" w:hAnsiTheme="minorHAnsi" w:cstheme="minorBidi"/>
          <w:smallCaps w:val="0"/>
          <w:noProof/>
          <w:sz w:val="24"/>
          <w:szCs w:val="24"/>
        </w:rPr>
      </w:pPr>
      <w:del w:id="1990" w:author="Nicholas Weatherley" w:date="2019-03-10T21:20:00Z">
        <w:r w:rsidDel="005A5DEC">
          <w:rPr>
            <w:noProof/>
          </w:rPr>
          <w:delText>Chapter 7</w:delText>
        </w:r>
        <w:r w:rsidDel="005A5DEC">
          <w:rPr>
            <w:noProof/>
          </w:rPr>
          <w:tab/>
          <w:delText>259</w:delText>
        </w:r>
      </w:del>
    </w:p>
    <w:p w14:paraId="15C42FBC" w14:textId="2BBB7185" w:rsidR="00372731" w:rsidDel="005A5DEC" w:rsidRDefault="00372731">
      <w:pPr>
        <w:pStyle w:val="TableofFigures"/>
        <w:tabs>
          <w:tab w:val="right" w:leader="dot" w:pos="9499"/>
        </w:tabs>
        <w:rPr>
          <w:del w:id="1991" w:author="Nicholas Weatherley" w:date="2019-03-10T21:20:00Z"/>
          <w:rFonts w:asciiTheme="minorHAnsi" w:eastAsiaTheme="minorEastAsia" w:hAnsiTheme="minorHAnsi" w:cstheme="minorBidi"/>
          <w:smallCaps w:val="0"/>
          <w:noProof/>
          <w:sz w:val="24"/>
          <w:szCs w:val="24"/>
        </w:rPr>
      </w:pPr>
      <w:del w:id="1992" w:author="Nicholas Weatherley" w:date="2019-03-10T21:20:00Z">
        <w:r w:rsidDel="005A5DEC">
          <w:rPr>
            <w:noProof/>
          </w:rPr>
          <w:delText>Table 7.1: Reasons for DCE data exclusion from analysis</w:delText>
        </w:r>
        <w:r w:rsidDel="005A5DEC">
          <w:rPr>
            <w:noProof/>
          </w:rPr>
          <w:tab/>
          <w:delText>262</w:delText>
        </w:r>
      </w:del>
    </w:p>
    <w:p w14:paraId="2267FD0A" w14:textId="53649EBA" w:rsidR="00372731" w:rsidDel="005A5DEC" w:rsidRDefault="00372731">
      <w:pPr>
        <w:pStyle w:val="TableofFigures"/>
        <w:tabs>
          <w:tab w:val="right" w:leader="dot" w:pos="9499"/>
        </w:tabs>
        <w:rPr>
          <w:del w:id="1993" w:author="Nicholas Weatherley" w:date="2019-03-10T21:20:00Z"/>
          <w:rFonts w:asciiTheme="minorHAnsi" w:eastAsiaTheme="minorEastAsia" w:hAnsiTheme="minorHAnsi" w:cstheme="minorBidi"/>
          <w:smallCaps w:val="0"/>
          <w:noProof/>
          <w:sz w:val="24"/>
          <w:szCs w:val="24"/>
        </w:rPr>
      </w:pPr>
      <w:del w:id="1994" w:author="Nicholas Weatherley" w:date="2019-03-10T21:20:00Z">
        <w:r w:rsidDel="005A5DEC">
          <w:rPr>
            <w:noProof/>
          </w:rPr>
          <w:delText>Table 7.2: Primary outcome analysis for baseline DCE-MRI metrics</w:delText>
        </w:r>
        <w:r w:rsidDel="005A5DEC">
          <w:rPr>
            <w:noProof/>
          </w:rPr>
          <w:tab/>
          <w:delText>274</w:delText>
        </w:r>
      </w:del>
    </w:p>
    <w:p w14:paraId="0A6335E3" w14:textId="4213C866" w:rsidR="00372731" w:rsidDel="005A5DEC" w:rsidRDefault="00372731">
      <w:pPr>
        <w:pStyle w:val="TableofFigures"/>
        <w:tabs>
          <w:tab w:val="right" w:leader="dot" w:pos="9499"/>
        </w:tabs>
        <w:rPr>
          <w:del w:id="1995" w:author="Nicholas Weatherley" w:date="2019-03-10T21:20:00Z"/>
          <w:rFonts w:asciiTheme="minorHAnsi" w:eastAsiaTheme="minorEastAsia" w:hAnsiTheme="minorHAnsi" w:cstheme="minorBidi"/>
          <w:smallCaps w:val="0"/>
          <w:noProof/>
          <w:sz w:val="24"/>
          <w:szCs w:val="24"/>
        </w:rPr>
      </w:pPr>
      <w:del w:id="1996" w:author="Nicholas Weatherley" w:date="2019-03-10T21:20:00Z">
        <w:r w:rsidDel="005A5DEC">
          <w:rPr>
            <w:noProof/>
          </w:rPr>
          <w:delText>Table 7.3: Perfusion metric summary outcomes for each visit</w:delText>
        </w:r>
        <w:r w:rsidDel="005A5DEC">
          <w:rPr>
            <w:noProof/>
          </w:rPr>
          <w:tab/>
          <w:delText>274</w:delText>
        </w:r>
      </w:del>
    </w:p>
    <w:p w14:paraId="1B17035C" w14:textId="5CCDCDB9" w:rsidR="00372731" w:rsidDel="005A5DEC" w:rsidRDefault="00372731">
      <w:pPr>
        <w:pStyle w:val="TableofFigures"/>
        <w:tabs>
          <w:tab w:val="right" w:leader="dot" w:pos="9499"/>
        </w:tabs>
        <w:rPr>
          <w:del w:id="1997" w:author="Nicholas Weatherley" w:date="2019-03-10T21:20:00Z"/>
          <w:rFonts w:asciiTheme="minorHAnsi" w:eastAsiaTheme="minorEastAsia" w:hAnsiTheme="minorHAnsi" w:cstheme="minorBidi"/>
          <w:smallCaps w:val="0"/>
          <w:noProof/>
          <w:sz w:val="24"/>
          <w:szCs w:val="24"/>
        </w:rPr>
      </w:pPr>
      <w:del w:id="1998" w:author="Nicholas Weatherley" w:date="2019-03-10T21:20:00Z">
        <w:r w:rsidDel="005A5DEC">
          <w:rPr>
            <w:noProof/>
          </w:rPr>
          <w:delText>Table 7.4: Baseline DCE-MRI metric correlations</w:delText>
        </w:r>
        <w:r w:rsidDel="005A5DEC">
          <w:rPr>
            <w:noProof/>
          </w:rPr>
          <w:tab/>
          <w:delText>275</w:delText>
        </w:r>
      </w:del>
    </w:p>
    <w:p w14:paraId="5CE8953F" w14:textId="0C67AE13" w:rsidR="00372731" w:rsidDel="005A5DEC" w:rsidRDefault="00372731">
      <w:pPr>
        <w:pStyle w:val="TableofFigures"/>
        <w:tabs>
          <w:tab w:val="right" w:leader="dot" w:pos="9499"/>
        </w:tabs>
        <w:rPr>
          <w:del w:id="1999" w:author="Nicholas Weatherley" w:date="2019-03-10T21:20:00Z"/>
          <w:rFonts w:asciiTheme="minorHAnsi" w:eastAsiaTheme="minorEastAsia" w:hAnsiTheme="minorHAnsi" w:cstheme="minorBidi"/>
          <w:smallCaps w:val="0"/>
          <w:noProof/>
          <w:sz w:val="24"/>
          <w:szCs w:val="24"/>
        </w:rPr>
      </w:pPr>
      <w:del w:id="2000" w:author="Nicholas Weatherley" w:date="2019-03-10T21:20:00Z">
        <w:r w:rsidDel="005A5DEC">
          <w:rPr>
            <w:noProof/>
          </w:rPr>
          <w:delText>Table 7.5 Six-month correlations between perfusion and clinical metrics</w:delText>
        </w:r>
        <w:r w:rsidDel="005A5DEC">
          <w:rPr>
            <w:noProof/>
          </w:rPr>
          <w:tab/>
          <w:delText>277</w:delText>
        </w:r>
      </w:del>
    </w:p>
    <w:p w14:paraId="61B26DE6" w14:textId="4D53DE2A" w:rsidR="00372731" w:rsidDel="005A5DEC" w:rsidRDefault="00372731">
      <w:pPr>
        <w:pStyle w:val="TableofFigures"/>
        <w:tabs>
          <w:tab w:val="right" w:leader="dot" w:pos="9499"/>
        </w:tabs>
        <w:rPr>
          <w:del w:id="2001" w:author="Nicholas Weatherley" w:date="2019-03-10T21:20:00Z"/>
          <w:rFonts w:asciiTheme="minorHAnsi" w:eastAsiaTheme="minorEastAsia" w:hAnsiTheme="minorHAnsi" w:cstheme="minorBidi"/>
          <w:smallCaps w:val="0"/>
          <w:noProof/>
          <w:sz w:val="24"/>
          <w:szCs w:val="24"/>
        </w:rPr>
      </w:pPr>
      <w:del w:id="2002" w:author="Nicholas Weatherley" w:date="2019-03-10T21:20:00Z">
        <w:r w:rsidDel="005A5DEC">
          <w:rPr>
            <w:noProof/>
          </w:rPr>
          <w:delText>Table 7.6: Correlations between absolute six-month changes in perfusion metrics and PFTs</w:delText>
        </w:r>
        <w:r w:rsidDel="005A5DEC">
          <w:rPr>
            <w:noProof/>
          </w:rPr>
          <w:tab/>
          <w:delText>277</w:delText>
        </w:r>
      </w:del>
    </w:p>
    <w:p w14:paraId="152EEC7F" w14:textId="7FCC88A2" w:rsidR="00372731" w:rsidDel="005A5DEC" w:rsidRDefault="00372731">
      <w:pPr>
        <w:pStyle w:val="TableofFigures"/>
        <w:tabs>
          <w:tab w:val="right" w:leader="dot" w:pos="9499"/>
        </w:tabs>
        <w:rPr>
          <w:del w:id="2003" w:author="Nicholas Weatherley" w:date="2019-03-10T21:20:00Z"/>
          <w:rFonts w:asciiTheme="minorHAnsi" w:eastAsiaTheme="minorEastAsia" w:hAnsiTheme="minorHAnsi" w:cstheme="minorBidi"/>
          <w:smallCaps w:val="0"/>
          <w:noProof/>
          <w:sz w:val="24"/>
          <w:szCs w:val="24"/>
        </w:rPr>
      </w:pPr>
      <w:del w:id="2004" w:author="Nicholas Weatherley" w:date="2019-03-10T21:20:00Z">
        <w:r w:rsidDel="005A5DEC">
          <w:rPr>
            <w:noProof/>
          </w:rPr>
          <w:delText>Table 7.7: Correlations between relative six-month changes in perfusion metrics and PFTs</w:delText>
        </w:r>
        <w:r w:rsidDel="005A5DEC">
          <w:rPr>
            <w:noProof/>
          </w:rPr>
          <w:tab/>
          <w:delText>278</w:delText>
        </w:r>
      </w:del>
    </w:p>
    <w:p w14:paraId="443372BE" w14:textId="0C2A444B" w:rsidR="00372731" w:rsidDel="005A5DEC" w:rsidRDefault="00372731">
      <w:pPr>
        <w:pStyle w:val="TableofFigures"/>
        <w:tabs>
          <w:tab w:val="right" w:leader="dot" w:pos="9499"/>
        </w:tabs>
        <w:rPr>
          <w:del w:id="2005" w:author="Nicholas Weatherley" w:date="2019-03-10T21:20:00Z"/>
          <w:rFonts w:asciiTheme="minorHAnsi" w:eastAsiaTheme="minorEastAsia" w:hAnsiTheme="minorHAnsi" w:cstheme="minorBidi"/>
          <w:smallCaps w:val="0"/>
          <w:noProof/>
          <w:sz w:val="24"/>
          <w:szCs w:val="24"/>
        </w:rPr>
      </w:pPr>
      <w:del w:id="2006" w:author="Nicholas Weatherley" w:date="2019-03-10T21:20:00Z">
        <w:r w:rsidDel="005A5DEC">
          <w:rPr>
            <w:noProof/>
          </w:rPr>
          <w:delText>Table 7.8 Twelve-month correlations between perfusion and clinical metrics</w:delText>
        </w:r>
        <w:r w:rsidDel="005A5DEC">
          <w:rPr>
            <w:noProof/>
          </w:rPr>
          <w:tab/>
          <w:delText>278</w:delText>
        </w:r>
      </w:del>
    </w:p>
    <w:p w14:paraId="04C5BC1E" w14:textId="49238DAB" w:rsidR="00372731" w:rsidDel="005A5DEC" w:rsidRDefault="00372731">
      <w:pPr>
        <w:pStyle w:val="TableofFigures"/>
        <w:tabs>
          <w:tab w:val="right" w:leader="dot" w:pos="9499"/>
        </w:tabs>
        <w:rPr>
          <w:del w:id="2007" w:author="Nicholas Weatherley" w:date="2019-03-10T21:20:00Z"/>
          <w:rFonts w:asciiTheme="minorHAnsi" w:eastAsiaTheme="minorEastAsia" w:hAnsiTheme="minorHAnsi" w:cstheme="minorBidi"/>
          <w:smallCaps w:val="0"/>
          <w:noProof/>
          <w:sz w:val="24"/>
          <w:szCs w:val="24"/>
        </w:rPr>
      </w:pPr>
      <w:del w:id="2008" w:author="Nicholas Weatherley" w:date="2019-03-10T21:20:00Z">
        <w:r w:rsidDel="005A5DEC">
          <w:rPr>
            <w:noProof/>
          </w:rPr>
          <w:delText>Table 7.9: Correlations between absolute twelve-month changes in perfusion metrics and PFTs</w:delText>
        </w:r>
        <w:r w:rsidDel="005A5DEC">
          <w:rPr>
            <w:noProof/>
          </w:rPr>
          <w:tab/>
          <w:delText>279</w:delText>
        </w:r>
      </w:del>
    </w:p>
    <w:p w14:paraId="30CE7D40" w14:textId="3122175B" w:rsidR="00372731" w:rsidDel="005A5DEC" w:rsidRDefault="00372731">
      <w:pPr>
        <w:pStyle w:val="TableofFigures"/>
        <w:tabs>
          <w:tab w:val="right" w:leader="dot" w:pos="9499"/>
        </w:tabs>
        <w:rPr>
          <w:del w:id="2009" w:author="Nicholas Weatherley" w:date="2019-03-10T21:20:00Z"/>
          <w:rFonts w:asciiTheme="minorHAnsi" w:eastAsiaTheme="minorEastAsia" w:hAnsiTheme="minorHAnsi" w:cstheme="minorBidi"/>
          <w:smallCaps w:val="0"/>
          <w:noProof/>
          <w:sz w:val="24"/>
          <w:szCs w:val="24"/>
        </w:rPr>
      </w:pPr>
      <w:del w:id="2010" w:author="Nicholas Weatherley" w:date="2019-03-10T21:20:00Z">
        <w:r w:rsidDel="005A5DEC">
          <w:rPr>
            <w:noProof/>
          </w:rPr>
          <w:delText>Table 7.10: Correlations between relative twelve-month changes in perfusion metrics and PFTs</w:delText>
        </w:r>
        <w:r w:rsidDel="005A5DEC">
          <w:rPr>
            <w:noProof/>
          </w:rPr>
          <w:tab/>
          <w:delText>279</w:delText>
        </w:r>
      </w:del>
    </w:p>
    <w:p w14:paraId="7CA7DC7C" w14:textId="20B12803" w:rsidR="00372731" w:rsidDel="005A5DEC" w:rsidRDefault="00372731">
      <w:pPr>
        <w:pStyle w:val="TableofFigures"/>
        <w:tabs>
          <w:tab w:val="right" w:leader="dot" w:pos="9499"/>
        </w:tabs>
        <w:rPr>
          <w:del w:id="2011" w:author="Nicholas Weatherley" w:date="2019-03-10T21:20:00Z"/>
          <w:rFonts w:asciiTheme="minorHAnsi" w:eastAsiaTheme="minorEastAsia" w:hAnsiTheme="minorHAnsi" w:cstheme="minorBidi"/>
          <w:smallCaps w:val="0"/>
          <w:noProof/>
          <w:sz w:val="24"/>
          <w:szCs w:val="24"/>
        </w:rPr>
      </w:pPr>
      <w:del w:id="2012" w:author="Nicholas Weatherley" w:date="2019-03-10T21:20:00Z">
        <w:r w:rsidDel="005A5DEC">
          <w:rPr>
            <w:noProof/>
          </w:rPr>
          <w:delText>Table 7.11: Baseline DCE-MRI and quantitative CT parenchyma correlations</w:delText>
        </w:r>
        <w:r w:rsidDel="005A5DEC">
          <w:rPr>
            <w:noProof/>
          </w:rPr>
          <w:tab/>
          <w:delText>280</w:delText>
        </w:r>
      </w:del>
    </w:p>
    <w:p w14:paraId="4EC271E3" w14:textId="4E1149EA" w:rsidR="00372731" w:rsidDel="005A5DEC" w:rsidRDefault="00372731">
      <w:pPr>
        <w:pStyle w:val="TableofFigures"/>
        <w:tabs>
          <w:tab w:val="right" w:leader="dot" w:pos="9499"/>
        </w:tabs>
        <w:rPr>
          <w:del w:id="2013" w:author="Nicholas Weatherley" w:date="2019-03-10T21:20:00Z"/>
          <w:rFonts w:asciiTheme="minorHAnsi" w:eastAsiaTheme="minorEastAsia" w:hAnsiTheme="minorHAnsi" w:cstheme="minorBidi"/>
          <w:smallCaps w:val="0"/>
          <w:noProof/>
          <w:sz w:val="24"/>
          <w:szCs w:val="24"/>
        </w:rPr>
      </w:pPr>
      <w:del w:id="2014" w:author="Nicholas Weatherley" w:date="2019-03-10T21:20:00Z">
        <w:r w:rsidDel="005A5DEC">
          <w:rPr>
            <w:noProof/>
          </w:rPr>
          <w:delText>Table 7.12: Baseline DCE-MRI and quantitative CT vessel correlations</w:delText>
        </w:r>
        <w:r w:rsidDel="005A5DEC">
          <w:rPr>
            <w:noProof/>
          </w:rPr>
          <w:tab/>
          <w:delText>281</w:delText>
        </w:r>
      </w:del>
    </w:p>
    <w:p w14:paraId="14980096" w14:textId="76A97511" w:rsidR="00372731" w:rsidDel="005A5DEC" w:rsidRDefault="00372731">
      <w:pPr>
        <w:pStyle w:val="TableofFigures"/>
        <w:tabs>
          <w:tab w:val="right" w:leader="dot" w:pos="9499"/>
        </w:tabs>
        <w:rPr>
          <w:del w:id="2015" w:author="Nicholas Weatherley" w:date="2019-03-10T21:20:00Z"/>
          <w:rFonts w:asciiTheme="minorHAnsi" w:eastAsiaTheme="minorEastAsia" w:hAnsiTheme="minorHAnsi" w:cstheme="minorBidi"/>
          <w:smallCaps w:val="0"/>
          <w:noProof/>
          <w:sz w:val="24"/>
          <w:szCs w:val="24"/>
        </w:rPr>
      </w:pPr>
      <w:del w:id="2016" w:author="Nicholas Weatherley" w:date="2019-03-10T21:20:00Z">
        <w:r w:rsidDel="005A5DEC">
          <w:rPr>
            <w:noProof/>
          </w:rPr>
          <w:delText>Table 7.13: Correlations between Xenon-derived RBC:TP and DCE-MRI metrics</w:delText>
        </w:r>
        <w:r w:rsidDel="005A5DEC">
          <w:rPr>
            <w:noProof/>
          </w:rPr>
          <w:tab/>
          <w:delText>282</w:delText>
        </w:r>
      </w:del>
    </w:p>
    <w:p w14:paraId="265B3C48" w14:textId="68521B2A" w:rsidR="00372731" w:rsidDel="005A5DEC" w:rsidRDefault="00372731">
      <w:pPr>
        <w:pStyle w:val="TableofFigures"/>
        <w:tabs>
          <w:tab w:val="right" w:leader="dot" w:pos="9499"/>
        </w:tabs>
        <w:rPr>
          <w:del w:id="2017" w:author="Nicholas Weatherley" w:date="2019-03-10T21:20:00Z"/>
          <w:rFonts w:asciiTheme="minorHAnsi" w:eastAsiaTheme="minorEastAsia" w:hAnsiTheme="minorHAnsi" w:cstheme="minorBidi"/>
          <w:smallCaps w:val="0"/>
          <w:noProof/>
          <w:sz w:val="24"/>
          <w:szCs w:val="24"/>
        </w:rPr>
      </w:pPr>
      <w:del w:id="2018" w:author="Nicholas Weatherley" w:date="2019-03-10T21:20:00Z">
        <w:r w:rsidDel="005A5DEC">
          <w:rPr>
            <w:noProof/>
          </w:rPr>
          <w:delText xml:space="preserve">Table 7.14: Correlations between </w:delText>
        </w:r>
        <w:r w:rsidRPr="00A10195" w:rsidDel="005A5DEC">
          <w:rPr>
            <w:noProof/>
            <w:vertAlign w:val="superscript"/>
          </w:rPr>
          <w:delText>3</w:delText>
        </w:r>
        <w:r w:rsidDel="005A5DEC">
          <w:rPr>
            <w:noProof/>
          </w:rPr>
          <w:delText>He DW-MRI and DCE-MRI metrics</w:delText>
        </w:r>
        <w:r w:rsidDel="005A5DEC">
          <w:rPr>
            <w:noProof/>
          </w:rPr>
          <w:tab/>
          <w:delText>283</w:delText>
        </w:r>
      </w:del>
    </w:p>
    <w:p w14:paraId="15245C11" w14:textId="6E6B90C9" w:rsidR="00372731" w:rsidDel="005A5DEC" w:rsidRDefault="00372731">
      <w:pPr>
        <w:pStyle w:val="TableofFigures"/>
        <w:tabs>
          <w:tab w:val="right" w:leader="dot" w:pos="9499"/>
        </w:tabs>
        <w:rPr>
          <w:del w:id="2019" w:author="Nicholas Weatherley" w:date="2019-03-10T21:20:00Z"/>
          <w:rFonts w:asciiTheme="minorHAnsi" w:eastAsiaTheme="minorEastAsia" w:hAnsiTheme="minorHAnsi" w:cstheme="minorBidi"/>
          <w:smallCaps w:val="0"/>
          <w:noProof/>
          <w:sz w:val="24"/>
          <w:szCs w:val="24"/>
        </w:rPr>
      </w:pPr>
      <w:del w:id="2020" w:author="Nicholas Weatherley" w:date="2019-03-10T21:20:00Z">
        <w:r w:rsidDel="005A5DEC">
          <w:rPr>
            <w:noProof/>
          </w:rPr>
          <w:delText xml:space="preserve">Table 7.15: Correlations between </w:delText>
        </w:r>
        <w:r w:rsidRPr="00A10195" w:rsidDel="005A5DEC">
          <w:rPr>
            <w:noProof/>
            <w:vertAlign w:val="superscript"/>
          </w:rPr>
          <w:delText>3</w:delText>
        </w:r>
        <w:r w:rsidDel="005A5DEC">
          <w:rPr>
            <w:noProof/>
          </w:rPr>
          <w:delText>He ventilation metrics and DCE-MRI metrics</w:delText>
        </w:r>
        <w:r w:rsidDel="005A5DEC">
          <w:rPr>
            <w:noProof/>
          </w:rPr>
          <w:tab/>
          <w:delText>283</w:delText>
        </w:r>
      </w:del>
    </w:p>
    <w:p w14:paraId="2EECBDB6" w14:textId="33967215" w:rsidR="00372731" w:rsidDel="005A5DEC" w:rsidRDefault="00372731">
      <w:pPr>
        <w:pStyle w:val="TableofFigures"/>
        <w:tabs>
          <w:tab w:val="right" w:leader="dot" w:pos="9499"/>
        </w:tabs>
        <w:rPr>
          <w:del w:id="2021" w:author="Nicholas Weatherley" w:date="2019-03-10T21:20:00Z"/>
          <w:rFonts w:asciiTheme="minorHAnsi" w:eastAsiaTheme="minorEastAsia" w:hAnsiTheme="minorHAnsi" w:cstheme="minorBidi"/>
          <w:smallCaps w:val="0"/>
          <w:noProof/>
          <w:sz w:val="24"/>
          <w:szCs w:val="24"/>
        </w:rPr>
      </w:pPr>
      <w:del w:id="2022" w:author="Nicholas Weatherley" w:date="2019-03-10T21:20:00Z">
        <w:r w:rsidDel="005A5DEC">
          <w:rPr>
            <w:noProof/>
          </w:rPr>
          <w:delText>Chapter 8</w:delText>
        </w:r>
        <w:r w:rsidDel="005A5DEC">
          <w:rPr>
            <w:noProof/>
          </w:rPr>
          <w:tab/>
          <w:delText>291</w:delText>
        </w:r>
      </w:del>
    </w:p>
    <w:p w14:paraId="4B36B82C" w14:textId="52D46FA3" w:rsidR="00372731" w:rsidDel="005A5DEC" w:rsidRDefault="00372731">
      <w:pPr>
        <w:pStyle w:val="TableofFigures"/>
        <w:tabs>
          <w:tab w:val="right" w:leader="dot" w:pos="9499"/>
        </w:tabs>
        <w:rPr>
          <w:del w:id="2023" w:author="Nicholas Weatherley" w:date="2019-03-10T21:20:00Z"/>
          <w:rFonts w:asciiTheme="minorHAnsi" w:eastAsiaTheme="minorEastAsia" w:hAnsiTheme="minorHAnsi" w:cstheme="minorBidi"/>
          <w:smallCaps w:val="0"/>
          <w:noProof/>
          <w:sz w:val="24"/>
          <w:szCs w:val="24"/>
        </w:rPr>
      </w:pPr>
      <w:del w:id="2024" w:author="Nicholas Weatherley" w:date="2019-03-10T21:20:00Z">
        <w:r w:rsidDel="005A5DEC">
          <w:rPr>
            <w:noProof/>
          </w:rPr>
          <w:delText>Table 8.1: Summary of quantitative study outcomes</w:delText>
        </w:r>
        <w:r w:rsidDel="005A5DEC">
          <w:rPr>
            <w:noProof/>
          </w:rPr>
          <w:tab/>
          <w:delText>293</w:delText>
        </w:r>
      </w:del>
    </w:p>
    <w:p w14:paraId="3C75017A" w14:textId="60912FEB" w:rsidR="00AE66E6" w:rsidRDefault="00AE66E6" w:rsidP="00AE66E6">
      <w:r>
        <w:fldChar w:fldCharType="end"/>
      </w:r>
    </w:p>
    <w:p w14:paraId="6FC67FD5" w14:textId="77777777" w:rsidR="00660396" w:rsidRDefault="00660396" w:rsidP="00BC7CC4">
      <w:pPr>
        <w:pStyle w:val="Pre-chapterHeading1"/>
      </w:pPr>
      <w:bookmarkStart w:id="2025" w:name="_Toc3145053"/>
      <w:r>
        <w:lastRenderedPageBreak/>
        <w:t>List of Equations</w:t>
      </w:r>
      <w:bookmarkEnd w:id="2025"/>
    </w:p>
    <w:p w14:paraId="5B1BC37C" w14:textId="56652C9D" w:rsidR="00EE7D86" w:rsidRDefault="00F17AAA">
      <w:pPr>
        <w:pStyle w:val="TableofFigures"/>
        <w:tabs>
          <w:tab w:val="right" w:leader="dot" w:pos="9499"/>
        </w:tabs>
        <w:rPr>
          <w:ins w:id="2026" w:author="Nicholas Weatherley" w:date="2019-03-10T21:21:00Z"/>
          <w:rFonts w:asciiTheme="minorHAnsi" w:eastAsiaTheme="minorEastAsia" w:hAnsiTheme="minorHAnsi" w:cstheme="minorBidi"/>
          <w:smallCaps w:val="0"/>
          <w:noProof/>
          <w:sz w:val="24"/>
          <w:szCs w:val="24"/>
        </w:rPr>
      </w:pPr>
      <w:r>
        <w:fldChar w:fldCharType="begin"/>
      </w:r>
      <w:r>
        <w:instrText xml:space="preserve"> TOC \t "equation" \c </w:instrText>
      </w:r>
      <w:r>
        <w:fldChar w:fldCharType="separate"/>
      </w:r>
      <w:ins w:id="2027" w:author="Nicholas Weatherley" w:date="2019-03-10T21:21:00Z">
        <w:r w:rsidR="00EE7D86">
          <w:rPr>
            <w:noProof/>
          </w:rPr>
          <w:t>Equation 1.1: Carbon monoxide gas coefficient and transfer summary</w:t>
        </w:r>
        <w:r w:rsidR="00EE7D86">
          <w:rPr>
            <w:noProof/>
          </w:rPr>
          <w:tab/>
        </w:r>
        <w:r w:rsidR="00EE7D86">
          <w:rPr>
            <w:noProof/>
          </w:rPr>
          <w:fldChar w:fldCharType="begin"/>
        </w:r>
        <w:r w:rsidR="00EE7D86">
          <w:rPr>
            <w:noProof/>
          </w:rPr>
          <w:instrText xml:space="preserve"> PAGEREF _Toc3145570 \h </w:instrText>
        </w:r>
        <w:r w:rsidR="00EE7D86">
          <w:rPr>
            <w:noProof/>
          </w:rPr>
        </w:r>
      </w:ins>
      <w:r w:rsidR="00EE7D86">
        <w:rPr>
          <w:noProof/>
        </w:rPr>
        <w:fldChar w:fldCharType="separate"/>
      </w:r>
      <w:ins w:id="2028" w:author="Nicholas Weatherley" w:date="2019-03-10T21:21:00Z">
        <w:r w:rsidR="00EE7D86">
          <w:rPr>
            <w:noProof/>
          </w:rPr>
          <w:t>29</w:t>
        </w:r>
        <w:r w:rsidR="00EE7D86">
          <w:rPr>
            <w:noProof/>
          </w:rPr>
          <w:fldChar w:fldCharType="end"/>
        </w:r>
      </w:ins>
    </w:p>
    <w:p w14:paraId="53275997" w14:textId="3BEB36FD" w:rsidR="00EE7D86" w:rsidRDefault="00EE7D86">
      <w:pPr>
        <w:pStyle w:val="TableofFigures"/>
        <w:tabs>
          <w:tab w:val="right" w:leader="dot" w:pos="9499"/>
        </w:tabs>
        <w:rPr>
          <w:ins w:id="2029" w:author="Nicholas Weatherley" w:date="2019-03-10T21:21:00Z"/>
          <w:rFonts w:asciiTheme="minorHAnsi" w:eastAsiaTheme="minorEastAsia" w:hAnsiTheme="minorHAnsi" w:cstheme="minorBidi"/>
          <w:smallCaps w:val="0"/>
          <w:noProof/>
          <w:sz w:val="24"/>
          <w:szCs w:val="24"/>
        </w:rPr>
      </w:pPr>
      <w:ins w:id="2030" w:author="Nicholas Weatherley" w:date="2019-03-10T21:21:00Z">
        <w:r>
          <w:rPr>
            <w:noProof/>
          </w:rPr>
          <w:t>Equation 1.2: Composite Physiologic Index for Idiopathic Pulmonary Fibrosis</w:t>
        </w:r>
        <w:r>
          <w:rPr>
            <w:noProof/>
          </w:rPr>
          <w:tab/>
        </w:r>
        <w:r>
          <w:rPr>
            <w:noProof/>
          </w:rPr>
          <w:fldChar w:fldCharType="begin"/>
        </w:r>
        <w:r>
          <w:rPr>
            <w:noProof/>
          </w:rPr>
          <w:instrText xml:space="preserve"> PAGEREF _Toc3145571 \h </w:instrText>
        </w:r>
        <w:r>
          <w:rPr>
            <w:noProof/>
          </w:rPr>
        </w:r>
      </w:ins>
      <w:r>
        <w:rPr>
          <w:noProof/>
        </w:rPr>
        <w:fldChar w:fldCharType="separate"/>
      </w:r>
      <w:ins w:id="2031" w:author="Nicholas Weatherley" w:date="2019-03-10T21:21:00Z">
        <w:r>
          <w:rPr>
            <w:noProof/>
          </w:rPr>
          <w:t>31</w:t>
        </w:r>
        <w:r>
          <w:rPr>
            <w:noProof/>
          </w:rPr>
          <w:fldChar w:fldCharType="end"/>
        </w:r>
      </w:ins>
    </w:p>
    <w:p w14:paraId="27A4E520" w14:textId="3FDCFB2C" w:rsidR="00EE7D86" w:rsidRDefault="00EE7D86">
      <w:pPr>
        <w:pStyle w:val="TableofFigures"/>
        <w:tabs>
          <w:tab w:val="right" w:leader="dot" w:pos="9499"/>
        </w:tabs>
        <w:rPr>
          <w:ins w:id="2032" w:author="Nicholas Weatherley" w:date="2019-03-10T21:21:00Z"/>
          <w:rFonts w:asciiTheme="minorHAnsi" w:eastAsiaTheme="minorEastAsia" w:hAnsiTheme="minorHAnsi" w:cstheme="minorBidi"/>
          <w:smallCaps w:val="0"/>
          <w:noProof/>
          <w:sz w:val="24"/>
          <w:szCs w:val="24"/>
        </w:rPr>
      </w:pPr>
      <w:ins w:id="2033" w:author="Nicholas Weatherley" w:date="2019-03-10T21:21:00Z">
        <w:r>
          <w:rPr>
            <w:noProof/>
          </w:rPr>
          <w:t>Equation 2.1: Pulmonary blood flow</w:t>
        </w:r>
        <w:r>
          <w:rPr>
            <w:noProof/>
          </w:rPr>
          <w:tab/>
        </w:r>
        <w:r>
          <w:rPr>
            <w:noProof/>
          </w:rPr>
          <w:fldChar w:fldCharType="begin"/>
        </w:r>
        <w:r>
          <w:rPr>
            <w:noProof/>
          </w:rPr>
          <w:instrText xml:space="preserve"> PAGEREF _Toc3145572 \h </w:instrText>
        </w:r>
        <w:r>
          <w:rPr>
            <w:noProof/>
          </w:rPr>
        </w:r>
      </w:ins>
      <w:r>
        <w:rPr>
          <w:noProof/>
        </w:rPr>
        <w:fldChar w:fldCharType="separate"/>
      </w:r>
      <w:ins w:id="2034" w:author="Nicholas Weatherley" w:date="2019-03-10T21:21:00Z">
        <w:r>
          <w:rPr>
            <w:noProof/>
          </w:rPr>
          <w:t>88</w:t>
        </w:r>
        <w:r>
          <w:rPr>
            <w:noProof/>
          </w:rPr>
          <w:fldChar w:fldCharType="end"/>
        </w:r>
      </w:ins>
    </w:p>
    <w:p w14:paraId="7BF6CC58" w14:textId="3CE79D85" w:rsidR="00EE7D86" w:rsidRDefault="00EE7D86">
      <w:pPr>
        <w:pStyle w:val="TableofFigures"/>
        <w:tabs>
          <w:tab w:val="right" w:leader="dot" w:pos="9499"/>
        </w:tabs>
        <w:rPr>
          <w:ins w:id="2035" w:author="Nicholas Weatherley" w:date="2019-03-10T21:21:00Z"/>
          <w:rFonts w:asciiTheme="minorHAnsi" w:eastAsiaTheme="minorEastAsia" w:hAnsiTheme="minorHAnsi" w:cstheme="minorBidi"/>
          <w:smallCaps w:val="0"/>
          <w:noProof/>
          <w:sz w:val="24"/>
          <w:szCs w:val="24"/>
        </w:rPr>
      </w:pPr>
      <w:ins w:id="2036" w:author="Nicholas Weatherley" w:date="2019-03-10T21:21:00Z">
        <w:r>
          <w:rPr>
            <w:noProof/>
          </w:rPr>
          <w:t>Equation 2.2: Pulmonary blood volume</w:t>
        </w:r>
        <w:r>
          <w:rPr>
            <w:noProof/>
          </w:rPr>
          <w:tab/>
        </w:r>
        <w:r>
          <w:rPr>
            <w:noProof/>
          </w:rPr>
          <w:fldChar w:fldCharType="begin"/>
        </w:r>
        <w:r>
          <w:rPr>
            <w:noProof/>
          </w:rPr>
          <w:instrText xml:space="preserve"> PAGEREF _Toc3145573 \h </w:instrText>
        </w:r>
        <w:r>
          <w:rPr>
            <w:noProof/>
          </w:rPr>
        </w:r>
      </w:ins>
      <w:r>
        <w:rPr>
          <w:noProof/>
        </w:rPr>
        <w:fldChar w:fldCharType="separate"/>
      </w:r>
      <w:ins w:id="2037" w:author="Nicholas Weatherley" w:date="2019-03-10T21:21:00Z">
        <w:r>
          <w:rPr>
            <w:noProof/>
          </w:rPr>
          <w:t>89</w:t>
        </w:r>
        <w:r>
          <w:rPr>
            <w:noProof/>
          </w:rPr>
          <w:fldChar w:fldCharType="end"/>
        </w:r>
      </w:ins>
    </w:p>
    <w:p w14:paraId="460A565C" w14:textId="60DD0777" w:rsidR="00EE7D86" w:rsidRDefault="00EE7D86">
      <w:pPr>
        <w:pStyle w:val="TableofFigures"/>
        <w:tabs>
          <w:tab w:val="right" w:leader="dot" w:pos="9499"/>
        </w:tabs>
        <w:rPr>
          <w:ins w:id="2038" w:author="Nicholas Weatherley" w:date="2019-03-10T21:21:00Z"/>
          <w:rFonts w:asciiTheme="minorHAnsi" w:eastAsiaTheme="minorEastAsia" w:hAnsiTheme="minorHAnsi" w:cstheme="minorBidi"/>
          <w:smallCaps w:val="0"/>
          <w:noProof/>
          <w:sz w:val="24"/>
          <w:szCs w:val="24"/>
        </w:rPr>
      </w:pPr>
      <w:ins w:id="2039" w:author="Nicholas Weatherley" w:date="2019-03-10T21:21:00Z">
        <w:r>
          <w:rPr>
            <w:noProof/>
          </w:rPr>
          <w:t>Equation 5.1: Apparent diffusion coefficient</w:t>
        </w:r>
        <w:r>
          <w:rPr>
            <w:noProof/>
          </w:rPr>
          <w:tab/>
        </w:r>
        <w:r>
          <w:rPr>
            <w:noProof/>
          </w:rPr>
          <w:fldChar w:fldCharType="begin"/>
        </w:r>
        <w:r>
          <w:rPr>
            <w:noProof/>
          </w:rPr>
          <w:instrText xml:space="preserve"> PAGEREF _Toc3145574 \h </w:instrText>
        </w:r>
        <w:r>
          <w:rPr>
            <w:noProof/>
          </w:rPr>
        </w:r>
      </w:ins>
      <w:r>
        <w:rPr>
          <w:noProof/>
        </w:rPr>
        <w:fldChar w:fldCharType="separate"/>
      </w:r>
      <w:ins w:id="2040" w:author="Nicholas Weatherley" w:date="2019-03-10T21:21:00Z">
        <w:r>
          <w:rPr>
            <w:noProof/>
          </w:rPr>
          <w:t>169</w:t>
        </w:r>
        <w:r>
          <w:rPr>
            <w:noProof/>
          </w:rPr>
          <w:fldChar w:fldCharType="end"/>
        </w:r>
      </w:ins>
    </w:p>
    <w:p w14:paraId="159FF425" w14:textId="4C13BCE8" w:rsidR="00EE7D86" w:rsidRDefault="00EE7D86">
      <w:pPr>
        <w:pStyle w:val="TableofFigures"/>
        <w:tabs>
          <w:tab w:val="right" w:leader="dot" w:pos="9499"/>
        </w:tabs>
        <w:rPr>
          <w:ins w:id="2041" w:author="Nicholas Weatherley" w:date="2019-03-10T21:21:00Z"/>
          <w:rFonts w:asciiTheme="minorHAnsi" w:eastAsiaTheme="minorEastAsia" w:hAnsiTheme="minorHAnsi" w:cstheme="minorBidi"/>
          <w:smallCaps w:val="0"/>
          <w:noProof/>
          <w:sz w:val="24"/>
          <w:szCs w:val="24"/>
        </w:rPr>
      </w:pPr>
      <w:ins w:id="2042" w:author="Nicholas Weatherley" w:date="2019-03-10T21:21:00Z">
        <w:r>
          <w:rPr>
            <w:noProof/>
          </w:rPr>
          <w:t>Equation 5.2: Stretched Exponential Function</w:t>
        </w:r>
        <w:r>
          <w:rPr>
            <w:noProof/>
          </w:rPr>
          <w:tab/>
        </w:r>
        <w:r>
          <w:rPr>
            <w:noProof/>
          </w:rPr>
          <w:fldChar w:fldCharType="begin"/>
        </w:r>
        <w:r>
          <w:rPr>
            <w:noProof/>
          </w:rPr>
          <w:instrText xml:space="preserve"> PAGEREF _Toc3145575 \h </w:instrText>
        </w:r>
        <w:r>
          <w:rPr>
            <w:noProof/>
          </w:rPr>
        </w:r>
      </w:ins>
      <w:r>
        <w:rPr>
          <w:noProof/>
        </w:rPr>
        <w:fldChar w:fldCharType="separate"/>
      </w:r>
      <w:ins w:id="2043" w:author="Nicholas Weatherley" w:date="2019-03-10T21:21:00Z">
        <w:r>
          <w:rPr>
            <w:noProof/>
          </w:rPr>
          <w:t>170</w:t>
        </w:r>
        <w:r>
          <w:rPr>
            <w:noProof/>
          </w:rPr>
          <w:fldChar w:fldCharType="end"/>
        </w:r>
      </w:ins>
    </w:p>
    <w:p w14:paraId="3465F86C" w14:textId="4B0CEE68" w:rsidR="00EE7D86" w:rsidRDefault="00EE7D86">
      <w:pPr>
        <w:pStyle w:val="TableofFigures"/>
        <w:tabs>
          <w:tab w:val="right" w:leader="dot" w:pos="9499"/>
        </w:tabs>
        <w:rPr>
          <w:ins w:id="2044" w:author="Nicholas Weatherley" w:date="2019-03-10T21:21:00Z"/>
          <w:rFonts w:asciiTheme="minorHAnsi" w:eastAsiaTheme="minorEastAsia" w:hAnsiTheme="minorHAnsi" w:cstheme="minorBidi"/>
          <w:smallCaps w:val="0"/>
          <w:noProof/>
          <w:sz w:val="24"/>
          <w:szCs w:val="24"/>
        </w:rPr>
      </w:pPr>
      <w:ins w:id="2045" w:author="Nicholas Weatherley" w:date="2019-03-10T21:21:00Z">
        <w:r>
          <w:rPr>
            <w:noProof/>
          </w:rPr>
          <w:t>Equation 5.3: Transformation of probability into length scale</w:t>
        </w:r>
        <w:r>
          <w:rPr>
            <w:noProof/>
          </w:rPr>
          <w:tab/>
        </w:r>
        <w:r>
          <w:rPr>
            <w:noProof/>
          </w:rPr>
          <w:fldChar w:fldCharType="begin"/>
        </w:r>
        <w:r>
          <w:rPr>
            <w:noProof/>
          </w:rPr>
          <w:instrText xml:space="preserve"> PAGEREF _Toc3145576 \h </w:instrText>
        </w:r>
        <w:r>
          <w:rPr>
            <w:noProof/>
          </w:rPr>
        </w:r>
      </w:ins>
      <w:r>
        <w:rPr>
          <w:noProof/>
        </w:rPr>
        <w:fldChar w:fldCharType="separate"/>
      </w:r>
      <w:ins w:id="2046" w:author="Nicholas Weatherley" w:date="2019-03-10T21:21:00Z">
        <w:r>
          <w:rPr>
            <w:noProof/>
          </w:rPr>
          <w:t>170</w:t>
        </w:r>
        <w:r>
          <w:rPr>
            <w:noProof/>
          </w:rPr>
          <w:fldChar w:fldCharType="end"/>
        </w:r>
      </w:ins>
    </w:p>
    <w:p w14:paraId="46F81DED" w14:textId="0673B19A" w:rsidR="00EE7D86" w:rsidRDefault="00EE7D86">
      <w:pPr>
        <w:pStyle w:val="TableofFigures"/>
        <w:tabs>
          <w:tab w:val="right" w:leader="dot" w:pos="9499"/>
        </w:tabs>
        <w:rPr>
          <w:ins w:id="2047" w:author="Nicholas Weatherley" w:date="2019-03-10T21:21:00Z"/>
          <w:rFonts w:asciiTheme="minorHAnsi" w:eastAsiaTheme="minorEastAsia" w:hAnsiTheme="minorHAnsi" w:cstheme="minorBidi"/>
          <w:smallCaps w:val="0"/>
          <w:noProof/>
          <w:sz w:val="24"/>
          <w:szCs w:val="24"/>
        </w:rPr>
      </w:pPr>
      <w:ins w:id="2048" w:author="Nicholas Weatherley" w:date="2019-03-10T21:21:00Z">
        <w:r>
          <w:rPr>
            <w:noProof/>
          </w:rPr>
          <w:t>Equation 7.1: Male and female creatinine clearance reference</w:t>
        </w:r>
        <w:r>
          <w:rPr>
            <w:noProof/>
          </w:rPr>
          <w:tab/>
        </w:r>
        <w:r>
          <w:rPr>
            <w:noProof/>
          </w:rPr>
          <w:fldChar w:fldCharType="begin"/>
        </w:r>
        <w:r>
          <w:rPr>
            <w:noProof/>
          </w:rPr>
          <w:instrText xml:space="preserve"> PAGEREF _Toc3145577 \h </w:instrText>
        </w:r>
        <w:r>
          <w:rPr>
            <w:noProof/>
          </w:rPr>
        </w:r>
      </w:ins>
      <w:r>
        <w:rPr>
          <w:noProof/>
        </w:rPr>
        <w:fldChar w:fldCharType="separate"/>
      </w:r>
      <w:ins w:id="2049" w:author="Nicholas Weatherley" w:date="2019-03-10T21:21:00Z">
        <w:r>
          <w:rPr>
            <w:noProof/>
          </w:rPr>
          <w:t>261</w:t>
        </w:r>
        <w:r>
          <w:rPr>
            <w:noProof/>
          </w:rPr>
          <w:fldChar w:fldCharType="end"/>
        </w:r>
      </w:ins>
    </w:p>
    <w:p w14:paraId="37A0ED02" w14:textId="26A21C16" w:rsidR="00EE7D86" w:rsidRDefault="00EE7D86">
      <w:pPr>
        <w:pStyle w:val="TableofFigures"/>
        <w:tabs>
          <w:tab w:val="right" w:leader="dot" w:pos="9499"/>
        </w:tabs>
        <w:rPr>
          <w:ins w:id="2050" w:author="Nicholas Weatherley" w:date="2019-03-10T21:21:00Z"/>
          <w:rFonts w:asciiTheme="minorHAnsi" w:eastAsiaTheme="minorEastAsia" w:hAnsiTheme="minorHAnsi" w:cstheme="minorBidi"/>
          <w:smallCaps w:val="0"/>
          <w:noProof/>
          <w:sz w:val="24"/>
          <w:szCs w:val="24"/>
        </w:rPr>
      </w:pPr>
      <w:ins w:id="2051" w:author="Nicholas Weatherley" w:date="2019-03-10T21:21:00Z">
        <w:r>
          <w:rPr>
            <w:noProof/>
          </w:rPr>
          <w:t>Equation 7.2: Pulmonary blood flow</w:t>
        </w:r>
        <w:r>
          <w:rPr>
            <w:noProof/>
          </w:rPr>
          <w:tab/>
        </w:r>
        <w:r>
          <w:rPr>
            <w:noProof/>
          </w:rPr>
          <w:fldChar w:fldCharType="begin"/>
        </w:r>
        <w:r>
          <w:rPr>
            <w:noProof/>
          </w:rPr>
          <w:instrText xml:space="preserve"> PAGEREF _Toc3145578 \h </w:instrText>
        </w:r>
        <w:r>
          <w:rPr>
            <w:noProof/>
          </w:rPr>
        </w:r>
      </w:ins>
      <w:r>
        <w:rPr>
          <w:noProof/>
        </w:rPr>
        <w:fldChar w:fldCharType="separate"/>
      </w:r>
      <w:ins w:id="2052" w:author="Nicholas Weatherley" w:date="2019-03-10T21:21:00Z">
        <w:r>
          <w:rPr>
            <w:noProof/>
          </w:rPr>
          <w:t>264</w:t>
        </w:r>
        <w:r>
          <w:rPr>
            <w:noProof/>
          </w:rPr>
          <w:fldChar w:fldCharType="end"/>
        </w:r>
      </w:ins>
    </w:p>
    <w:p w14:paraId="33B12C63" w14:textId="7EEC5518" w:rsidR="00EE7D86" w:rsidRDefault="00EE7D86">
      <w:pPr>
        <w:pStyle w:val="TableofFigures"/>
        <w:tabs>
          <w:tab w:val="right" w:leader="dot" w:pos="9499"/>
        </w:tabs>
        <w:rPr>
          <w:ins w:id="2053" w:author="Nicholas Weatherley" w:date="2019-03-10T21:21:00Z"/>
          <w:rFonts w:asciiTheme="minorHAnsi" w:eastAsiaTheme="minorEastAsia" w:hAnsiTheme="minorHAnsi" w:cstheme="minorBidi"/>
          <w:smallCaps w:val="0"/>
          <w:noProof/>
          <w:sz w:val="24"/>
          <w:szCs w:val="24"/>
        </w:rPr>
      </w:pPr>
      <w:ins w:id="2054" w:author="Nicholas Weatherley" w:date="2019-03-10T21:21:00Z">
        <w:r>
          <w:rPr>
            <w:noProof/>
          </w:rPr>
          <w:t>Equation 7.3: Pulmonary blood volume</w:t>
        </w:r>
        <w:r>
          <w:rPr>
            <w:noProof/>
          </w:rPr>
          <w:tab/>
        </w:r>
        <w:r>
          <w:rPr>
            <w:noProof/>
          </w:rPr>
          <w:fldChar w:fldCharType="begin"/>
        </w:r>
        <w:r>
          <w:rPr>
            <w:noProof/>
          </w:rPr>
          <w:instrText xml:space="preserve"> PAGEREF _Toc3145579 \h </w:instrText>
        </w:r>
        <w:r>
          <w:rPr>
            <w:noProof/>
          </w:rPr>
        </w:r>
      </w:ins>
      <w:r>
        <w:rPr>
          <w:noProof/>
        </w:rPr>
        <w:fldChar w:fldCharType="separate"/>
      </w:r>
      <w:ins w:id="2055" w:author="Nicholas Weatherley" w:date="2019-03-10T21:21:00Z">
        <w:r>
          <w:rPr>
            <w:noProof/>
          </w:rPr>
          <w:t>264</w:t>
        </w:r>
        <w:r>
          <w:rPr>
            <w:noProof/>
          </w:rPr>
          <w:fldChar w:fldCharType="end"/>
        </w:r>
      </w:ins>
    </w:p>
    <w:p w14:paraId="2F009075" w14:textId="0FDCA8E9" w:rsidR="00EE7D86" w:rsidRDefault="00EE7D86">
      <w:pPr>
        <w:pStyle w:val="TableofFigures"/>
        <w:tabs>
          <w:tab w:val="right" w:leader="dot" w:pos="9499"/>
        </w:tabs>
        <w:rPr>
          <w:ins w:id="2056" w:author="Nicholas Weatherley" w:date="2019-03-10T21:21:00Z"/>
          <w:rFonts w:asciiTheme="minorHAnsi" w:eastAsiaTheme="minorEastAsia" w:hAnsiTheme="minorHAnsi" w:cstheme="minorBidi"/>
          <w:smallCaps w:val="0"/>
          <w:noProof/>
          <w:sz w:val="24"/>
          <w:szCs w:val="24"/>
        </w:rPr>
      </w:pPr>
      <w:ins w:id="2057" w:author="Nicholas Weatherley" w:date="2019-03-10T21:21:00Z">
        <w:r>
          <w:rPr>
            <w:noProof/>
          </w:rPr>
          <w:t>Equation 8.1: Power calculation</w:t>
        </w:r>
        <w:r>
          <w:rPr>
            <w:noProof/>
          </w:rPr>
          <w:tab/>
        </w:r>
        <w:r>
          <w:rPr>
            <w:noProof/>
          </w:rPr>
          <w:fldChar w:fldCharType="begin"/>
        </w:r>
        <w:r>
          <w:rPr>
            <w:noProof/>
          </w:rPr>
          <w:instrText xml:space="preserve"> PAGEREF _Toc3145580 \h </w:instrText>
        </w:r>
        <w:r>
          <w:rPr>
            <w:noProof/>
          </w:rPr>
        </w:r>
      </w:ins>
      <w:r>
        <w:rPr>
          <w:noProof/>
        </w:rPr>
        <w:fldChar w:fldCharType="separate"/>
      </w:r>
      <w:ins w:id="2058" w:author="Nicholas Weatherley" w:date="2019-03-10T21:21:00Z">
        <w:r>
          <w:rPr>
            <w:noProof/>
          </w:rPr>
          <w:t>301</w:t>
        </w:r>
        <w:r>
          <w:rPr>
            <w:noProof/>
          </w:rPr>
          <w:fldChar w:fldCharType="end"/>
        </w:r>
      </w:ins>
    </w:p>
    <w:p w14:paraId="7C73613B" w14:textId="1FF0272E" w:rsidR="00372731" w:rsidDel="00EE7D86" w:rsidRDefault="00372731">
      <w:pPr>
        <w:pStyle w:val="TableofFigures"/>
        <w:tabs>
          <w:tab w:val="right" w:leader="dot" w:pos="9499"/>
        </w:tabs>
        <w:rPr>
          <w:del w:id="2059" w:author="Nicholas Weatherley" w:date="2019-03-10T21:21:00Z"/>
          <w:rFonts w:asciiTheme="minorHAnsi" w:eastAsiaTheme="minorEastAsia" w:hAnsiTheme="minorHAnsi" w:cstheme="minorBidi"/>
          <w:smallCaps w:val="0"/>
          <w:noProof/>
          <w:sz w:val="24"/>
          <w:szCs w:val="24"/>
        </w:rPr>
      </w:pPr>
      <w:del w:id="2060" w:author="Nicholas Weatherley" w:date="2019-03-10T21:21:00Z">
        <w:r w:rsidDel="00EE7D86">
          <w:rPr>
            <w:noProof/>
          </w:rPr>
          <w:delText>Equation 1.1: Carbon monoxide gas coefficient and transfer summary</w:delText>
        </w:r>
        <w:r w:rsidDel="00EE7D86">
          <w:rPr>
            <w:noProof/>
          </w:rPr>
          <w:tab/>
          <w:delText>29</w:delText>
        </w:r>
      </w:del>
    </w:p>
    <w:p w14:paraId="7165FE61" w14:textId="25F1C6D5" w:rsidR="00372731" w:rsidDel="00EE7D86" w:rsidRDefault="00372731">
      <w:pPr>
        <w:pStyle w:val="TableofFigures"/>
        <w:tabs>
          <w:tab w:val="right" w:leader="dot" w:pos="9499"/>
        </w:tabs>
        <w:rPr>
          <w:del w:id="2061" w:author="Nicholas Weatherley" w:date="2019-03-10T21:21:00Z"/>
          <w:rFonts w:asciiTheme="minorHAnsi" w:eastAsiaTheme="minorEastAsia" w:hAnsiTheme="minorHAnsi" w:cstheme="minorBidi"/>
          <w:smallCaps w:val="0"/>
          <w:noProof/>
          <w:sz w:val="24"/>
          <w:szCs w:val="24"/>
        </w:rPr>
      </w:pPr>
      <w:del w:id="2062" w:author="Nicholas Weatherley" w:date="2019-03-10T21:21:00Z">
        <w:r w:rsidDel="00EE7D86">
          <w:rPr>
            <w:noProof/>
          </w:rPr>
          <w:delText>Equation 1.2: Composite Physiologic Index for Idiopathic Pulmonary Fibrosis</w:delText>
        </w:r>
        <w:r w:rsidDel="00EE7D86">
          <w:rPr>
            <w:noProof/>
          </w:rPr>
          <w:tab/>
          <w:delText>31</w:delText>
        </w:r>
      </w:del>
    </w:p>
    <w:p w14:paraId="70DCC972" w14:textId="5AA0C2D2" w:rsidR="00372731" w:rsidDel="00EE7D86" w:rsidRDefault="00372731">
      <w:pPr>
        <w:pStyle w:val="TableofFigures"/>
        <w:tabs>
          <w:tab w:val="right" w:leader="dot" w:pos="9499"/>
        </w:tabs>
        <w:rPr>
          <w:del w:id="2063" w:author="Nicholas Weatherley" w:date="2019-03-10T21:21:00Z"/>
          <w:rFonts w:asciiTheme="minorHAnsi" w:eastAsiaTheme="minorEastAsia" w:hAnsiTheme="minorHAnsi" w:cstheme="minorBidi"/>
          <w:smallCaps w:val="0"/>
          <w:noProof/>
          <w:sz w:val="24"/>
          <w:szCs w:val="24"/>
        </w:rPr>
      </w:pPr>
      <w:del w:id="2064" w:author="Nicholas Weatherley" w:date="2019-03-10T21:21:00Z">
        <w:r w:rsidDel="00EE7D86">
          <w:rPr>
            <w:noProof/>
          </w:rPr>
          <w:delText>Equation 2.1: Pulmonary blood flow</w:delText>
        </w:r>
        <w:r w:rsidDel="00EE7D86">
          <w:rPr>
            <w:noProof/>
          </w:rPr>
          <w:tab/>
          <w:delText>88</w:delText>
        </w:r>
      </w:del>
    </w:p>
    <w:p w14:paraId="6128FE24" w14:textId="2DC556A6" w:rsidR="00372731" w:rsidDel="00EE7D86" w:rsidRDefault="00372731">
      <w:pPr>
        <w:pStyle w:val="TableofFigures"/>
        <w:tabs>
          <w:tab w:val="right" w:leader="dot" w:pos="9499"/>
        </w:tabs>
        <w:rPr>
          <w:del w:id="2065" w:author="Nicholas Weatherley" w:date="2019-03-10T21:21:00Z"/>
          <w:rFonts w:asciiTheme="minorHAnsi" w:eastAsiaTheme="minorEastAsia" w:hAnsiTheme="minorHAnsi" w:cstheme="minorBidi"/>
          <w:smallCaps w:val="0"/>
          <w:noProof/>
          <w:sz w:val="24"/>
          <w:szCs w:val="24"/>
        </w:rPr>
      </w:pPr>
      <w:del w:id="2066" w:author="Nicholas Weatherley" w:date="2019-03-10T21:21:00Z">
        <w:r w:rsidDel="00EE7D86">
          <w:rPr>
            <w:noProof/>
          </w:rPr>
          <w:delText>Equation 2.2: Pulmonary blood volume</w:delText>
        </w:r>
        <w:r w:rsidDel="00EE7D86">
          <w:rPr>
            <w:noProof/>
          </w:rPr>
          <w:tab/>
          <w:delText>89</w:delText>
        </w:r>
      </w:del>
    </w:p>
    <w:p w14:paraId="7CAAA249" w14:textId="1DFBFA38" w:rsidR="00372731" w:rsidDel="00EE7D86" w:rsidRDefault="00372731">
      <w:pPr>
        <w:pStyle w:val="TableofFigures"/>
        <w:tabs>
          <w:tab w:val="right" w:leader="dot" w:pos="9499"/>
        </w:tabs>
        <w:rPr>
          <w:del w:id="2067" w:author="Nicholas Weatherley" w:date="2019-03-10T21:21:00Z"/>
          <w:rFonts w:asciiTheme="minorHAnsi" w:eastAsiaTheme="minorEastAsia" w:hAnsiTheme="minorHAnsi" w:cstheme="minorBidi"/>
          <w:smallCaps w:val="0"/>
          <w:noProof/>
          <w:sz w:val="24"/>
          <w:szCs w:val="24"/>
        </w:rPr>
      </w:pPr>
      <w:del w:id="2068" w:author="Nicholas Weatherley" w:date="2019-03-10T21:21:00Z">
        <w:r w:rsidDel="00EE7D86">
          <w:rPr>
            <w:noProof/>
          </w:rPr>
          <w:delText>Equation 5.1: Apparent diffusion coefficient</w:delText>
        </w:r>
        <w:r w:rsidDel="00EE7D86">
          <w:rPr>
            <w:noProof/>
          </w:rPr>
          <w:tab/>
          <w:delText>169</w:delText>
        </w:r>
      </w:del>
    </w:p>
    <w:p w14:paraId="3920CA59" w14:textId="5CA76B89" w:rsidR="00372731" w:rsidDel="00EE7D86" w:rsidRDefault="00372731">
      <w:pPr>
        <w:pStyle w:val="TableofFigures"/>
        <w:tabs>
          <w:tab w:val="right" w:leader="dot" w:pos="9499"/>
        </w:tabs>
        <w:rPr>
          <w:del w:id="2069" w:author="Nicholas Weatherley" w:date="2019-03-10T21:21:00Z"/>
          <w:rFonts w:asciiTheme="minorHAnsi" w:eastAsiaTheme="minorEastAsia" w:hAnsiTheme="minorHAnsi" w:cstheme="minorBidi"/>
          <w:smallCaps w:val="0"/>
          <w:noProof/>
          <w:sz w:val="24"/>
          <w:szCs w:val="24"/>
        </w:rPr>
      </w:pPr>
      <w:del w:id="2070" w:author="Nicholas Weatherley" w:date="2019-03-10T21:21:00Z">
        <w:r w:rsidDel="00EE7D86">
          <w:rPr>
            <w:noProof/>
          </w:rPr>
          <w:delText>Equation 5.2: Stretched Exponential Function</w:delText>
        </w:r>
        <w:r w:rsidDel="00EE7D86">
          <w:rPr>
            <w:noProof/>
          </w:rPr>
          <w:tab/>
          <w:delText>170</w:delText>
        </w:r>
      </w:del>
    </w:p>
    <w:p w14:paraId="39FF8DAD" w14:textId="382582EA" w:rsidR="00372731" w:rsidDel="00EE7D86" w:rsidRDefault="00372731">
      <w:pPr>
        <w:pStyle w:val="TableofFigures"/>
        <w:tabs>
          <w:tab w:val="right" w:leader="dot" w:pos="9499"/>
        </w:tabs>
        <w:rPr>
          <w:del w:id="2071" w:author="Nicholas Weatherley" w:date="2019-03-10T21:21:00Z"/>
          <w:rFonts w:asciiTheme="minorHAnsi" w:eastAsiaTheme="minorEastAsia" w:hAnsiTheme="minorHAnsi" w:cstheme="minorBidi"/>
          <w:smallCaps w:val="0"/>
          <w:noProof/>
          <w:sz w:val="24"/>
          <w:szCs w:val="24"/>
        </w:rPr>
      </w:pPr>
      <w:del w:id="2072" w:author="Nicholas Weatherley" w:date="2019-03-10T21:21:00Z">
        <w:r w:rsidDel="00EE7D86">
          <w:rPr>
            <w:noProof/>
          </w:rPr>
          <w:delText>Equation 5.3: Transformation of probability into length scale</w:delText>
        </w:r>
        <w:r w:rsidDel="00EE7D86">
          <w:rPr>
            <w:noProof/>
          </w:rPr>
          <w:tab/>
          <w:delText>170</w:delText>
        </w:r>
      </w:del>
    </w:p>
    <w:p w14:paraId="1BEAFB6B" w14:textId="2E7CA2B2" w:rsidR="00372731" w:rsidDel="00EE7D86" w:rsidRDefault="00372731">
      <w:pPr>
        <w:pStyle w:val="TableofFigures"/>
        <w:tabs>
          <w:tab w:val="right" w:leader="dot" w:pos="9499"/>
        </w:tabs>
        <w:rPr>
          <w:del w:id="2073" w:author="Nicholas Weatherley" w:date="2019-03-10T21:21:00Z"/>
          <w:rFonts w:asciiTheme="minorHAnsi" w:eastAsiaTheme="minorEastAsia" w:hAnsiTheme="minorHAnsi" w:cstheme="minorBidi"/>
          <w:smallCaps w:val="0"/>
          <w:noProof/>
          <w:sz w:val="24"/>
          <w:szCs w:val="24"/>
        </w:rPr>
      </w:pPr>
      <w:del w:id="2074" w:author="Nicholas Weatherley" w:date="2019-03-10T21:21:00Z">
        <w:r w:rsidDel="00EE7D86">
          <w:rPr>
            <w:noProof/>
          </w:rPr>
          <w:delText>Equation 7.1: Male and female creatinine clearance reference</w:delText>
        </w:r>
        <w:r w:rsidDel="00EE7D86">
          <w:rPr>
            <w:noProof/>
          </w:rPr>
          <w:tab/>
          <w:delText>261</w:delText>
        </w:r>
      </w:del>
    </w:p>
    <w:p w14:paraId="20BBFBFC" w14:textId="400E07C7" w:rsidR="00372731" w:rsidDel="00EE7D86" w:rsidRDefault="00372731">
      <w:pPr>
        <w:pStyle w:val="TableofFigures"/>
        <w:tabs>
          <w:tab w:val="right" w:leader="dot" w:pos="9499"/>
        </w:tabs>
        <w:rPr>
          <w:del w:id="2075" w:author="Nicholas Weatherley" w:date="2019-03-10T21:21:00Z"/>
          <w:rFonts w:asciiTheme="minorHAnsi" w:eastAsiaTheme="minorEastAsia" w:hAnsiTheme="minorHAnsi" w:cstheme="minorBidi"/>
          <w:smallCaps w:val="0"/>
          <w:noProof/>
          <w:sz w:val="24"/>
          <w:szCs w:val="24"/>
        </w:rPr>
      </w:pPr>
      <w:del w:id="2076" w:author="Nicholas Weatherley" w:date="2019-03-10T21:21:00Z">
        <w:r w:rsidDel="00EE7D86">
          <w:rPr>
            <w:noProof/>
          </w:rPr>
          <w:delText>Equation 7.2: Pulmonary blood flow</w:delText>
        </w:r>
        <w:r w:rsidDel="00EE7D86">
          <w:rPr>
            <w:noProof/>
          </w:rPr>
          <w:tab/>
          <w:delText>264</w:delText>
        </w:r>
      </w:del>
    </w:p>
    <w:p w14:paraId="66BEAA4B" w14:textId="7EA725B0" w:rsidR="00372731" w:rsidDel="00EE7D86" w:rsidRDefault="00372731">
      <w:pPr>
        <w:pStyle w:val="TableofFigures"/>
        <w:tabs>
          <w:tab w:val="right" w:leader="dot" w:pos="9499"/>
        </w:tabs>
        <w:rPr>
          <w:del w:id="2077" w:author="Nicholas Weatherley" w:date="2019-03-10T21:21:00Z"/>
          <w:rFonts w:asciiTheme="minorHAnsi" w:eastAsiaTheme="minorEastAsia" w:hAnsiTheme="minorHAnsi" w:cstheme="minorBidi"/>
          <w:smallCaps w:val="0"/>
          <w:noProof/>
          <w:sz w:val="24"/>
          <w:szCs w:val="24"/>
        </w:rPr>
      </w:pPr>
      <w:del w:id="2078" w:author="Nicholas Weatherley" w:date="2019-03-10T21:21:00Z">
        <w:r w:rsidDel="00EE7D86">
          <w:rPr>
            <w:noProof/>
          </w:rPr>
          <w:delText>Equation 7.3: Pulmonary blood volume</w:delText>
        </w:r>
        <w:r w:rsidDel="00EE7D86">
          <w:rPr>
            <w:noProof/>
          </w:rPr>
          <w:tab/>
          <w:delText>264</w:delText>
        </w:r>
      </w:del>
    </w:p>
    <w:p w14:paraId="3B97DE7B" w14:textId="34CFEEFA" w:rsidR="00372731" w:rsidDel="00EE7D86" w:rsidRDefault="00372731">
      <w:pPr>
        <w:pStyle w:val="TableofFigures"/>
        <w:tabs>
          <w:tab w:val="right" w:leader="dot" w:pos="9499"/>
        </w:tabs>
        <w:rPr>
          <w:del w:id="2079" w:author="Nicholas Weatherley" w:date="2019-03-10T21:21:00Z"/>
          <w:rFonts w:asciiTheme="minorHAnsi" w:eastAsiaTheme="minorEastAsia" w:hAnsiTheme="minorHAnsi" w:cstheme="minorBidi"/>
          <w:smallCaps w:val="0"/>
          <w:noProof/>
          <w:sz w:val="24"/>
          <w:szCs w:val="24"/>
        </w:rPr>
      </w:pPr>
      <w:del w:id="2080" w:author="Nicholas Weatherley" w:date="2019-03-10T21:21:00Z">
        <w:r w:rsidDel="00EE7D86">
          <w:rPr>
            <w:noProof/>
          </w:rPr>
          <w:delText>Equation 8.1: Power calculation</w:delText>
        </w:r>
        <w:r w:rsidDel="00EE7D86">
          <w:rPr>
            <w:noProof/>
          </w:rPr>
          <w:tab/>
          <w:delText>301</w:delText>
        </w:r>
      </w:del>
    </w:p>
    <w:p w14:paraId="3A199A62" w14:textId="25F9D52A" w:rsidR="00660396" w:rsidRPr="00AE66E6" w:rsidRDefault="00F17AAA" w:rsidP="00660396">
      <w:r>
        <w:fldChar w:fldCharType="end"/>
      </w:r>
    </w:p>
    <w:p w14:paraId="03447467" w14:textId="77777777" w:rsidR="003A0965" w:rsidRDefault="003A0965" w:rsidP="00BC7CC4">
      <w:pPr>
        <w:pStyle w:val="Pre-chapterHeading1"/>
      </w:pPr>
      <w:bookmarkStart w:id="2081" w:name="_Toc364347251"/>
      <w:bookmarkStart w:id="2082" w:name="_Toc364347345"/>
      <w:bookmarkStart w:id="2083" w:name="_Toc3145054"/>
      <w:r>
        <w:lastRenderedPageBreak/>
        <w:t>Acknowledgements</w:t>
      </w:r>
      <w:bookmarkEnd w:id="2081"/>
      <w:bookmarkEnd w:id="2082"/>
      <w:bookmarkEnd w:id="2083"/>
    </w:p>
    <w:p w14:paraId="0B7626B9" w14:textId="77777777" w:rsidR="004B6D79" w:rsidRDefault="004B6D79" w:rsidP="004B6D79">
      <w:pPr>
        <w:pStyle w:val="Body"/>
      </w:pPr>
    </w:p>
    <w:p w14:paraId="74323BE0" w14:textId="387CC4FE" w:rsidR="002971DC" w:rsidRDefault="00614AAA" w:rsidP="002971DC">
      <w:r>
        <w:t>I would like to thank</w:t>
      </w:r>
      <w:r w:rsidR="005F08C9">
        <w:t xml:space="preserve"> Jim for providing me with the opportunity to carry out this work. </w:t>
      </w:r>
      <w:r w:rsidR="00981E97">
        <w:t>H</w:t>
      </w:r>
      <w:r w:rsidR="005F08C9">
        <w:t>is dedicated team of researchers and research assistants has been a motivating factor to embark on this piece of work and see it through. I hope I have contributed something of value to the team in return.</w:t>
      </w:r>
      <w:r w:rsidR="00C150AD">
        <w:t xml:space="preserve"> This research has been reliant upon a large department of dedicated colleagues, who</w:t>
      </w:r>
      <w:r w:rsidR="006F514E">
        <w:t>m</w:t>
      </w:r>
      <w:r w:rsidR="00C150AD">
        <w:t xml:space="preserve"> I would </w:t>
      </w:r>
      <w:r w:rsidR="005D0C3B">
        <w:t xml:space="preserve">also </w:t>
      </w:r>
      <w:r w:rsidR="00C150AD">
        <w:t>like to recognise.</w:t>
      </w:r>
    </w:p>
    <w:p w14:paraId="7D20D7D4" w14:textId="71AF6315" w:rsidR="00981E97" w:rsidRDefault="00614AAA" w:rsidP="002971DC">
      <w:r>
        <w:t xml:space="preserve">Thanks to my second supervisor, </w:t>
      </w:r>
      <w:r w:rsidR="003C7B54">
        <w:t xml:space="preserve">Prof. </w:t>
      </w:r>
      <w:r>
        <w:t xml:space="preserve">Steve Renshaw and my clinical </w:t>
      </w:r>
      <w:r w:rsidR="003C7B54">
        <w:t>supervisor Dr</w:t>
      </w:r>
      <w:r>
        <w:t xml:space="preserve"> Steve Bianchi for their support, guidance and wisdom.</w:t>
      </w:r>
      <w:ins w:id="2084" w:author="Windows User" w:date="2018-11-02T11:19:00Z">
        <w:r w:rsidR="00F301D8">
          <w:t xml:space="preserve"> </w:t>
        </w:r>
      </w:ins>
      <w:r w:rsidR="005F08C9">
        <w:t xml:space="preserve">Thanks to Chris for the being a tolerable </w:t>
      </w:r>
      <w:r w:rsidR="003C7B54">
        <w:t>roommate</w:t>
      </w:r>
      <w:r w:rsidR="005F08C9">
        <w:t xml:space="preserve"> for conferences, not to mention the succinct and work-like tea breaks.</w:t>
      </w:r>
      <w:r w:rsidR="006F514E">
        <w:t xml:space="preserve"> Chris has been </w:t>
      </w:r>
      <w:r w:rsidR="005D0C3B">
        <w:t>a great</w:t>
      </w:r>
      <w:r w:rsidR="006F514E">
        <w:t xml:space="preserve"> sounding board of ideas over the last three years.</w:t>
      </w:r>
    </w:p>
    <w:p w14:paraId="2598B329" w14:textId="1F48BEB3" w:rsidR="005F08C9" w:rsidRDefault="005F08C9" w:rsidP="002971DC">
      <w:r>
        <w:t>Thanks to the post-docs Helen, Guilhem, Graham and Madhwesha or their guidance, particularly in the early stages of this work.</w:t>
      </w:r>
      <w:r w:rsidR="00764DDC">
        <w:t xml:space="preserve"> Olly’s tireless running of the polariser has made the study visits go smoothly.</w:t>
      </w:r>
      <w:r>
        <w:t xml:space="preserve"> Fung, Neil</w:t>
      </w:r>
      <w:r w:rsidR="00C150AD">
        <w:t xml:space="preserve"> and Paul have been tremendous collaborators, and I hope we can continue to publish more work together. Thanks to Martin and Alberto for solving my computer woes and repeatedly demonstrating how to access an</w:t>
      </w:r>
      <w:r w:rsidR="006F514E">
        <w:t>d</w:t>
      </w:r>
      <w:r w:rsidR="00C150AD">
        <w:t xml:space="preserve"> use the University supercomputer nodes. I’ve also enjoyed sharing a room with Laura, Adam, Claudio, Charlotte, </w:t>
      </w:r>
      <w:r w:rsidR="001D6B16">
        <w:t xml:space="preserve">Rachel </w:t>
      </w:r>
      <w:r w:rsidR="00C150AD">
        <w:t xml:space="preserve">and Bilal. </w:t>
      </w:r>
      <w:r>
        <w:t>Thanks to Laurie and Matt for furthering my education in respiratory physiology and pushing my study participants to perform all their lung function tests</w:t>
      </w:r>
      <w:del w:id="2085" w:author="Nicholas Weatherley" w:date="2019-03-10T21:22:00Z">
        <w:r w:rsidDel="00EE7D86">
          <w:delText xml:space="preserve"> accurately</w:delText>
        </w:r>
      </w:del>
      <w:r>
        <w:t>.</w:t>
      </w:r>
    </w:p>
    <w:p w14:paraId="036BED5F" w14:textId="20182D42" w:rsidR="005F08C9" w:rsidRDefault="005F08C9" w:rsidP="002971DC">
      <w:r>
        <w:t>Leanne</w:t>
      </w:r>
      <w:r w:rsidR="00C150AD">
        <w:t xml:space="preserve"> and Jen are the unsung </w:t>
      </w:r>
      <w:r w:rsidR="003C7B54">
        <w:t>heroes</w:t>
      </w:r>
      <w:r w:rsidR="00C150AD">
        <w:t xml:space="preserve"> of the department, facilitating study visits of every participant recruited to every study, not to mention our clinical referral patients. I wouldn’t have managed to organise a single study visit, nor eaten a single humbug without them. Thanks to Dave and Jody for helping to scan most of the study participants between them, the latter with barely a word of complaint</w:t>
      </w:r>
      <w:r w:rsidR="006F514E">
        <w:t xml:space="preserve"> about anything</w:t>
      </w:r>
      <w:r w:rsidR="00C150AD">
        <w:t>.</w:t>
      </w:r>
    </w:p>
    <w:p w14:paraId="6E5C77EF" w14:textId="1FB2D39C" w:rsidR="001E47D1" w:rsidRDefault="001E47D1" w:rsidP="002971DC">
      <w:r>
        <w:t>The most important thank you is reserved for Sophie, my wife of three and a half years. Sophie supported me to do this project and helped me through the inevitable difficult times which come along with any long-term project. Sophie and my two children, Felicity and Rosanna give me the motivation to be the best person, husband and dad I can be.</w:t>
      </w:r>
      <w:r w:rsidR="006F514E">
        <w:t xml:space="preserve"> T</w:t>
      </w:r>
      <w:bookmarkStart w:id="2086" w:name="_GoBack"/>
      <w:bookmarkEnd w:id="2086"/>
      <w:r w:rsidR="006F514E">
        <w:t>hanks to my parents, Sue and David, and also Sophie’s parents, Julie and Peter, for their ongoing support, and looking after Sophie and the girls when I’m unfortunate enough to have to go to Hawaii or Milan with work.</w:t>
      </w:r>
    </w:p>
    <w:p w14:paraId="463003E0" w14:textId="4ECD1A03" w:rsidR="00C86505" w:rsidRDefault="009D0F5D" w:rsidP="00BC7CC4">
      <w:pPr>
        <w:pStyle w:val="Pre-chapterHeading1"/>
      </w:pPr>
      <w:bookmarkStart w:id="2087" w:name="_Toc3145055"/>
      <w:r>
        <w:lastRenderedPageBreak/>
        <w:t>Synopsis</w:t>
      </w:r>
      <w:bookmarkEnd w:id="2087"/>
    </w:p>
    <w:p w14:paraId="0ED4846C" w14:textId="77777777" w:rsidR="00E35E1C" w:rsidRDefault="00E35E1C" w:rsidP="00E35E1C">
      <w:pPr>
        <w:pStyle w:val="Body"/>
      </w:pPr>
    </w:p>
    <w:p w14:paraId="3B1190C0" w14:textId="71D18CD3" w:rsidR="005209E2" w:rsidRDefault="005209E2" w:rsidP="005209E2">
      <w:r>
        <w:t xml:space="preserve">Idiopathic Pulmonary Fibrosis (IPF) is a lung scarring disease of old age, with a median life expectancy </w:t>
      </w:r>
      <w:r w:rsidR="00E02610">
        <w:t xml:space="preserve">of </w:t>
      </w:r>
      <w:r>
        <w:t xml:space="preserve">2-5 years. In spite of recent advances in our understanding of disease pathophysiology and the recent introduction of two efficacious antifibrotic agents, IPF remains a fatal disease, which is difficult to prognosticate. Low sensitivity of current markers of disease </w:t>
      </w:r>
      <w:r w:rsidR="00B6093A">
        <w:t>such as forced vital capacity (FVC) and carbon monoxide gas transfer (T</w:t>
      </w:r>
      <w:r w:rsidR="00B6093A" w:rsidRPr="00B6093A">
        <w:rPr>
          <w:vertAlign w:val="subscript"/>
        </w:rPr>
        <w:t>LCO</w:t>
      </w:r>
      <w:r w:rsidR="00B6093A">
        <w:t>) contributes</w:t>
      </w:r>
      <w:r>
        <w:t xml:space="preserve"> to this and so novel biomarkers have the po</w:t>
      </w:r>
      <w:r w:rsidR="00236CD5">
        <w:t>tential to better understand disease progression. In this work, the potential role of hyperpolarised gas magnetic resonance imaging (MRI) and dynamic contrast-enhanced (DCE) MRI is explored.</w:t>
      </w:r>
    </w:p>
    <w:p w14:paraId="74694518" w14:textId="32622FFF" w:rsidR="00B1263F" w:rsidRDefault="000655F8" w:rsidP="005209E2">
      <w:r>
        <w:t>Hyperpolarised</w:t>
      </w:r>
      <w:r w:rsidR="00B1263F">
        <w:t xml:space="preserve"> </w:t>
      </w:r>
      <w:r w:rsidR="0069617B">
        <w:t>3- Helium (</w:t>
      </w:r>
      <w:r w:rsidR="00F412D6" w:rsidRPr="00F412D6">
        <w:rPr>
          <w:vertAlign w:val="superscript"/>
        </w:rPr>
        <w:t>3</w:t>
      </w:r>
      <w:r w:rsidR="00F412D6">
        <w:t>He</w:t>
      </w:r>
      <w:r w:rsidR="0069617B">
        <w:t>)</w:t>
      </w:r>
      <w:r w:rsidR="00F412D6">
        <w:t xml:space="preserve"> </w:t>
      </w:r>
      <w:r w:rsidR="002051D5">
        <w:t>ventilation</w:t>
      </w:r>
      <w:r w:rsidR="00B1263F">
        <w:t xml:space="preserve"> </w:t>
      </w:r>
      <w:r w:rsidR="00F412D6">
        <w:t xml:space="preserve">MRI demonstrates interesting qualitative findings, including a sensitivity to small airway pathology and some features of IPF, including traction bronchiectasis and </w:t>
      </w:r>
      <w:r w:rsidR="00E35E1C">
        <w:t>tracheomegaly. Ventilation heterogeneity does not appear to change and ventilation defects in IPF are more likely due to be attributable to co-existing airways disease, or possibly a physiological process of aging.</w:t>
      </w:r>
    </w:p>
    <w:p w14:paraId="09E8EB52" w14:textId="4235B250" w:rsidR="00E35E1C" w:rsidRPr="00724655" w:rsidRDefault="0069617B" w:rsidP="005209E2">
      <w:r w:rsidRPr="00F412D6">
        <w:rPr>
          <w:vertAlign w:val="superscript"/>
        </w:rPr>
        <w:t>3</w:t>
      </w:r>
      <w:r>
        <w:t xml:space="preserve">He </w:t>
      </w:r>
      <w:r w:rsidR="00724655">
        <w:t>Diffusion-weighted MRI (DW-MRI) metrics show a correlation with T</w:t>
      </w:r>
      <w:r w:rsidR="00724655" w:rsidRPr="00724655">
        <w:rPr>
          <w:vertAlign w:val="subscript"/>
        </w:rPr>
        <w:t>LCO</w:t>
      </w:r>
      <w:r w:rsidR="00724655">
        <w:t xml:space="preserve"> and regions of increased Brownian motion are likely attributable to honeycombing </w:t>
      </w:r>
      <w:r w:rsidR="000655F8">
        <w:t>and the bronchiolisation proces</w:t>
      </w:r>
      <w:r w:rsidR="00724655">
        <w:t xml:space="preserve">s, reflecting increased volume to surface area. Modelling of </w:t>
      </w:r>
      <w:r w:rsidR="00E02610">
        <w:t>the diffusion-weighted signal</w:t>
      </w:r>
      <w:r w:rsidR="00724655">
        <w:t xml:space="preserve"> generates mean linear intercept distances (Lm</w:t>
      </w:r>
      <w:r w:rsidR="00724655" w:rsidRPr="00724655">
        <w:rPr>
          <w:vertAlign w:val="subscript"/>
        </w:rPr>
        <w:t>D</w:t>
      </w:r>
      <w:r w:rsidR="00724655">
        <w:t>), a parallel to metrics used in histology. These demonstrate an increase over 12-months, suggesting progression of disease.</w:t>
      </w:r>
    </w:p>
    <w:p w14:paraId="6E5BD05D" w14:textId="55853F99" w:rsidR="00E35E1C" w:rsidRDefault="0069617B" w:rsidP="005209E2">
      <w:r w:rsidRPr="0069617B">
        <w:t>129-Xenon (</w:t>
      </w:r>
      <w:r>
        <w:rPr>
          <w:vertAlign w:val="superscript"/>
        </w:rPr>
        <w:t>129</w:t>
      </w:r>
      <w:r>
        <w:t>Xe) spectroscopy techniques were explored</w:t>
      </w:r>
      <w:r w:rsidR="00BB1918">
        <w:t xml:space="preserve"> for the assessment of alveolar gas exchange</w:t>
      </w:r>
      <w:r>
        <w:t xml:space="preserve">. </w:t>
      </w:r>
      <w:r w:rsidR="00BB1918">
        <w:t xml:space="preserve">Chemical shift saturation recovery (CSSR) based metrics have previously demonstrated good reproducibility and correlation with clinical outcomes in chronic obstructive pulmonary disease, but in this IPF cohort were irreproducible. However, the red blood cell to tissue / plasma ratio (RBC:TP) derived from high-resolution spectroscopy was reproducible, correlated with </w:t>
      </w:r>
      <w:r w:rsidR="007F6960">
        <w:t>T</w:t>
      </w:r>
      <w:r w:rsidR="00BB1918" w:rsidRPr="00BB1918">
        <w:rPr>
          <w:vertAlign w:val="subscript"/>
        </w:rPr>
        <w:t>LCO</w:t>
      </w:r>
      <w:r w:rsidR="00BB1918">
        <w:t>, and demonstrated progression o</w:t>
      </w:r>
      <w:r w:rsidR="007F6960">
        <w:t>ver 6 and 12 months, even where T</w:t>
      </w:r>
      <w:r w:rsidR="00BB1918" w:rsidRPr="00BB1918">
        <w:rPr>
          <w:vertAlign w:val="subscript"/>
        </w:rPr>
        <w:t>LCO</w:t>
      </w:r>
      <w:r w:rsidR="00BB1918">
        <w:t xml:space="preserve"> is static.</w:t>
      </w:r>
    </w:p>
    <w:p w14:paraId="2BEAF091" w14:textId="3D42562D" w:rsidR="00236CD5" w:rsidRDefault="00BB1918" w:rsidP="005209E2">
      <w:r>
        <w:t>Dynamic contrast-enhanced</w:t>
      </w:r>
      <w:r w:rsidR="00E02610">
        <w:t xml:space="preserve"> </w:t>
      </w:r>
      <w:r w:rsidR="00E02610" w:rsidRPr="00E02610">
        <w:rPr>
          <w:vertAlign w:val="superscript"/>
        </w:rPr>
        <w:t>1</w:t>
      </w:r>
      <w:r w:rsidR="00E02610">
        <w:t>H</w:t>
      </w:r>
      <w:r>
        <w:t xml:space="preserve"> MRI provides a means for measuring transit times through the pulmonary circulation which also shows progression over 12-months.</w:t>
      </w:r>
      <w:r w:rsidR="00370E0D">
        <w:t xml:space="preserve"> This may provide a non-invasive means of pulmonary haemodynamic assessment</w:t>
      </w:r>
      <w:r w:rsidR="00B645A2">
        <w:t>, helping to identify patients at risk of developing pulmonary hypertension. It may also be used alongside existing and novel physiological data to assess perfusion and diffusion limitation of gases.</w:t>
      </w:r>
    </w:p>
    <w:p w14:paraId="6F1BA3D8" w14:textId="77777777" w:rsidR="000578E5" w:rsidRDefault="000578E5" w:rsidP="00BC7CC4">
      <w:pPr>
        <w:pStyle w:val="Pre-chapterHeading1"/>
      </w:pPr>
      <w:bookmarkStart w:id="2088" w:name="_Toc364347253"/>
      <w:bookmarkStart w:id="2089" w:name="_Toc364347347"/>
      <w:bookmarkStart w:id="2090" w:name="_Toc3145056"/>
      <w:r>
        <w:lastRenderedPageBreak/>
        <w:t>Abbreviations</w:t>
      </w:r>
      <w:bookmarkEnd w:id="2090"/>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2785"/>
        <w:gridCol w:w="361"/>
        <w:gridCol w:w="1170"/>
        <w:gridCol w:w="3745"/>
      </w:tblGrid>
      <w:tr w:rsidR="00667BE9" w14:paraId="12B63825" w14:textId="77777777" w:rsidTr="00E91C24">
        <w:tc>
          <w:tcPr>
            <w:tcW w:w="1438" w:type="dxa"/>
          </w:tcPr>
          <w:p w14:paraId="0F410580" w14:textId="77777777" w:rsidR="009B3EEA" w:rsidRDefault="009B3EEA" w:rsidP="00E91C24">
            <w:pPr>
              <w:spacing w:after="120" w:line="240" w:lineRule="auto"/>
              <w:jc w:val="left"/>
              <w:rPr>
                <w:rFonts w:eastAsia="Times New Roman"/>
                <w:color w:val="000000"/>
                <w:sz w:val="20"/>
                <w:szCs w:val="20"/>
              </w:rPr>
            </w:pPr>
          </w:p>
          <w:p w14:paraId="358CD6C4" w14:textId="7C4CC956" w:rsidR="00667BE9" w:rsidRPr="00AF6118" w:rsidRDefault="00667BE9" w:rsidP="00E91C24">
            <w:pPr>
              <w:spacing w:after="120" w:line="240" w:lineRule="auto"/>
              <w:jc w:val="left"/>
              <w:rPr>
                <w:sz w:val="20"/>
                <w:szCs w:val="20"/>
              </w:rPr>
            </w:pPr>
            <w:r w:rsidRPr="00AF6118">
              <w:rPr>
                <w:rFonts w:eastAsia="Times New Roman"/>
                <w:color w:val="000000"/>
                <w:sz w:val="20"/>
                <w:szCs w:val="20"/>
              </w:rPr>
              <w:t>%VV</w:t>
            </w:r>
          </w:p>
        </w:tc>
        <w:tc>
          <w:tcPr>
            <w:tcW w:w="2785" w:type="dxa"/>
          </w:tcPr>
          <w:p w14:paraId="4C7CB6CC" w14:textId="77777777" w:rsidR="009B3EEA" w:rsidRDefault="009B3EEA" w:rsidP="00E91C24">
            <w:pPr>
              <w:spacing w:after="120" w:line="240" w:lineRule="auto"/>
              <w:jc w:val="left"/>
              <w:rPr>
                <w:rFonts w:eastAsia="Times New Roman"/>
                <w:color w:val="000000"/>
                <w:sz w:val="20"/>
                <w:szCs w:val="20"/>
              </w:rPr>
            </w:pPr>
          </w:p>
          <w:p w14:paraId="7717EBBA" w14:textId="7FE85438" w:rsidR="00667BE9" w:rsidRPr="00AF6118" w:rsidRDefault="00667BE9" w:rsidP="00E91C24">
            <w:pPr>
              <w:spacing w:after="120" w:line="240" w:lineRule="auto"/>
              <w:jc w:val="left"/>
              <w:rPr>
                <w:sz w:val="20"/>
                <w:szCs w:val="20"/>
              </w:rPr>
            </w:pPr>
            <w:r>
              <w:rPr>
                <w:rFonts w:eastAsia="Times New Roman"/>
                <w:color w:val="000000"/>
                <w:sz w:val="20"/>
                <w:szCs w:val="20"/>
              </w:rPr>
              <w:t>Percent ventilated volume</w:t>
            </w:r>
          </w:p>
        </w:tc>
        <w:tc>
          <w:tcPr>
            <w:tcW w:w="361" w:type="dxa"/>
          </w:tcPr>
          <w:p w14:paraId="6988115A" w14:textId="77777777" w:rsidR="00667BE9" w:rsidRPr="00AF6118" w:rsidRDefault="00667BE9" w:rsidP="00E91C24">
            <w:pPr>
              <w:spacing w:after="120" w:line="240" w:lineRule="auto"/>
              <w:jc w:val="left"/>
              <w:rPr>
                <w:rFonts w:eastAsia="Times New Roman"/>
                <w:color w:val="000000"/>
                <w:sz w:val="20"/>
                <w:szCs w:val="20"/>
              </w:rPr>
            </w:pPr>
          </w:p>
        </w:tc>
        <w:tc>
          <w:tcPr>
            <w:tcW w:w="1170" w:type="dxa"/>
          </w:tcPr>
          <w:p w14:paraId="677D8BE5" w14:textId="77777777" w:rsidR="009B3EEA" w:rsidRDefault="009B3EEA" w:rsidP="00E91C24">
            <w:pPr>
              <w:spacing w:after="120" w:line="240" w:lineRule="auto"/>
              <w:jc w:val="left"/>
              <w:rPr>
                <w:rFonts w:eastAsia="Times New Roman"/>
                <w:color w:val="000000"/>
                <w:sz w:val="20"/>
                <w:szCs w:val="20"/>
              </w:rPr>
            </w:pPr>
          </w:p>
          <w:p w14:paraId="6BBB2632" w14:textId="7408966C" w:rsidR="00667BE9" w:rsidRPr="00AF6118" w:rsidRDefault="00667BE9" w:rsidP="00E91C24">
            <w:pPr>
              <w:spacing w:after="120" w:line="240" w:lineRule="auto"/>
              <w:jc w:val="left"/>
              <w:rPr>
                <w:sz w:val="20"/>
                <w:szCs w:val="20"/>
              </w:rPr>
            </w:pPr>
            <w:r w:rsidRPr="00AF6118">
              <w:rPr>
                <w:rFonts w:eastAsia="Times New Roman"/>
                <w:color w:val="000000"/>
                <w:sz w:val="20"/>
                <w:szCs w:val="20"/>
              </w:rPr>
              <w:t>DIP</w:t>
            </w:r>
          </w:p>
        </w:tc>
        <w:tc>
          <w:tcPr>
            <w:tcW w:w="3745" w:type="dxa"/>
          </w:tcPr>
          <w:p w14:paraId="566CBD96" w14:textId="77777777" w:rsidR="009B3EEA" w:rsidRDefault="009B3EEA" w:rsidP="00E91C24">
            <w:pPr>
              <w:spacing w:after="120" w:line="240" w:lineRule="auto"/>
              <w:jc w:val="left"/>
              <w:rPr>
                <w:rFonts w:eastAsia="Times New Roman"/>
                <w:color w:val="000000"/>
                <w:sz w:val="20"/>
                <w:szCs w:val="20"/>
              </w:rPr>
            </w:pPr>
          </w:p>
          <w:p w14:paraId="05B52E19" w14:textId="087F94CA" w:rsidR="00667BE9" w:rsidRPr="00AF6118" w:rsidRDefault="00667BE9" w:rsidP="00E91C24">
            <w:pPr>
              <w:spacing w:after="120" w:line="240" w:lineRule="auto"/>
              <w:jc w:val="left"/>
              <w:rPr>
                <w:sz w:val="20"/>
                <w:szCs w:val="20"/>
              </w:rPr>
            </w:pPr>
            <w:r>
              <w:rPr>
                <w:rFonts w:eastAsia="Times New Roman"/>
                <w:color w:val="000000"/>
                <w:sz w:val="20"/>
                <w:szCs w:val="20"/>
              </w:rPr>
              <w:t>Desquamative interstitial pneumonia</w:t>
            </w:r>
          </w:p>
        </w:tc>
      </w:tr>
      <w:tr w:rsidR="00667BE9" w14:paraId="17574BD3" w14:textId="77777777" w:rsidTr="00E91C24">
        <w:tc>
          <w:tcPr>
            <w:tcW w:w="1438" w:type="dxa"/>
          </w:tcPr>
          <w:p w14:paraId="7394ACB8" w14:textId="28D4F45C" w:rsidR="00667BE9" w:rsidRPr="00AF6118" w:rsidRDefault="00667BE9" w:rsidP="00E91C24">
            <w:pPr>
              <w:spacing w:after="120" w:line="240" w:lineRule="auto"/>
              <w:jc w:val="left"/>
              <w:rPr>
                <w:sz w:val="20"/>
                <w:szCs w:val="20"/>
              </w:rPr>
            </w:pPr>
            <w:r w:rsidRPr="00AF6118">
              <w:rPr>
                <w:rFonts w:eastAsia="Times New Roman"/>
                <w:color w:val="000000"/>
                <w:sz w:val="20"/>
                <w:szCs w:val="20"/>
              </w:rPr>
              <w:t>6MWT</w:t>
            </w:r>
          </w:p>
        </w:tc>
        <w:tc>
          <w:tcPr>
            <w:tcW w:w="2785" w:type="dxa"/>
          </w:tcPr>
          <w:p w14:paraId="29B30169" w14:textId="0EF3F630" w:rsidR="00667BE9" w:rsidRPr="00AF6118" w:rsidRDefault="00667BE9" w:rsidP="00E91C24">
            <w:pPr>
              <w:spacing w:after="120" w:line="240" w:lineRule="auto"/>
              <w:jc w:val="left"/>
              <w:rPr>
                <w:sz w:val="20"/>
                <w:szCs w:val="20"/>
              </w:rPr>
            </w:pPr>
            <w:r>
              <w:rPr>
                <w:rFonts w:eastAsia="Times New Roman"/>
                <w:color w:val="000000"/>
                <w:sz w:val="20"/>
                <w:szCs w:val="20"/>
              </w:rPr>
              <w:t>Six-minute walk test</w:t>
            </w:r>
          </w:p>
        </w:tc>
        <w:tc>
          <w:tcPr>
            <w:tcW w:w="361" w:type="dxa"/>
          </w:tcPr>
          <w:p w14:paraId="5DEF9863" w14:textId="77777777" w:rsidR="00667BE9" w:rsidRPr="00AF6118" w:rsidRDefault="00667BE9" w:rsidP="00E91C24">
            <w:pPr>
              <w:spacing w:after="120" w:line="240" w:lineRule="auto"/>
              <w:jc w:val="left"/>
              <w:rPr>
                <w:rFonts w:eastAsia="Times New Roman"/>
                <w:color w:val="000000"/>
                <w:sz w:val="20"/>
                <w:szCs w:val="20"/>
              </w:rPr>
            </w:pPr>
          </w:p>
        </w:tc>
        <w:tc>
          <w:tcPr>
            <w:tcW w:w="1170" w:type="dxa"/>
          </w:tcPr>
          <w:p w14:paraId="5349E8A5" w14:textId="15C8F9B1" w:rsidR="00667BE9" w:rsidRPr="00AF6118" w:rsidRDefault="00667BE9" w:rsidP="00E91C24">
            <w:pPr>
              <w:spacing w:after="120" w:line="240" w:lineRule="auto"/>
              <w:jc w:val="left"/>
              <w:rPr>
                <w:sz w:val="20"/>
                <w:szCs w:val="20"/>
              </w:rPr>
            </w:pPr>
            <w:r w:rsidRPr="00AF6118">
              <w:rPr>
                <w:rFonts w:eastAsia="Times New Roman"/>
                <w:color w:val="000000"/>
                <w:sz w:val="20"/>
                <w:szCs w:val="20"/>
              </w:rPr>
              <w:t>DLCO</w:t>
            </w:r>
          </w:p>
        </w:tc>
        <w:tc>
          <w:tcPr>
            <w:tcW w:w="3745" w:type="dxa"/>
          </w:tcPr>
          <w:p w14:paraId="556ED111" w14:textId="5A1FC81A" w:rsidR="00667BE9" w:rsidRPr="00AF6118" w:rsidRDefault="00667BE9" w:rsidP="00E91C24">
            <w:pPr>
              <w:spacing w:after="120" w:line="240" w:lineRule="auto"/>
              <w:jc w:val="left"/>
              <w:rPr>
                <w:sz w:val="20"/>
                <w:szCs w:val="20"/>
              </w:rPr>
            </w:pPr>
            <w:r>
              <w:rPr>
                <w:rFonts w:eastAsia="Times New Roman"/>
                <w:color w:val="000000"/>
                <w:sz w:val="20"/>
                <w:szCs w:val="20"/>
              </w:rPr>
              <w:t>Diffusing capacity of the lung for carbon monoxide</w:t>
            </w:r>
          </w:p>
        </w:tc>
      </w:tr>
      <w:tr w:rsidR="00667BE9" w14:paraId="6489A8B0" w14:textId="77777777" w:rsidTr="00E91C24">
        <w:tc>
          <w:tcPr>
            <w:tcW w:w="1438" w:type="dxa"/>
          </w:tcPr>
          <w:p w14:paraId="0B049E8B" w14:textId="0CAF3AAD" w:rsidR="00667BE9" w:rsidRPr="00AF6118" w:rsidRDefault="00667BE9" w:rsidP="00E91C24">
            <w:pPr>
              <w:spacing w:after="120" w:line="240" w:lineRule="auto"/>
              <w:jc w:val="left"/>
              <w:rPr>
                <w:sz w:val="20"/>
                <w:szCs w:val="20"/>
              </w:rPr>
            </w:pPr>
            <w:r w:rsidRPr="00AF6118">
              <w:rPr>
                <w:rFonts w:eastAsia="Times New Roman"/>
                <w:color w:val="000000"/>
                <w:sz w:val="20"/>
                <w:szCs w:val="20"/>
              </w:rPr>
              <w:t>ADC</w:t>
            </w:r>
          </w:p>
        </w:tc>
        <w:tc>
          <w:tcPr>
            <w:tcW w:w="2785" w:type="dxa"/>
          </w:tcPr>
          <w:p w14:paraId="4B42F983" w14:textId="40383D12" w:rsidR="00667BE9" w:rsidRPr="00AF6118" w:rsidRDefault="00667BE9" w:rsidP="00E91C24">
            <w:pPr>
              <w:spacing w:after="120" w:line="240" w:lineRule="auto"/>
              <w:jc w:val="left"/>
              <w:rPr>
                <w:sz w:val="20"/>
                <w:szCs w:val="20"/>
              </w:rPr>
            </w:pPr>
            <w:r>
              <w:rPr>
                <w:rFonts w:eastAsia="Times New Roman"/>
                <w:color w:val="000000"/>
                <w:sz w:val="20"/>
                <w:szCs w:val="20"/>
              </w:rPr>
              <w:t>Apparent diffusion coefficient</w:t>
            </w:r>
          </w:p>
        </w:tc>
        <w:tc>
          <w:tcPr>
            <w:tcW w:w="361" w:type="dxa"/>
          </w:tcPr>
          <w:p w14:paraId="1C961AFE" w14:textId="77777777" w:rsidR="00667BE9" w:rsidRDefault="00667BE9" w:rsidP="00E91C24">
            <w:pPr>
              <w:spacing w:after="120" w:line="240" w:lineRule="auto"/>
              <w:jc w:val="left"/>
              <w:rPr>
                <w:rFonts w:eastAsia="Times New Roman"/>
                <w:color w:val="000000"/>
                <w:sz w:val="20"/>
                <w:szCs w:val="20"/>
              </w:rPr>
            </w:pPr>
          </w:p>
        </w:tc>
        <w:tc>
          <w:tcPr>
            <w:tcW w:w="1170" w:type="dxa"/>
          </w:tcPr>
          <w:p w14:paraId="636AE736" w14:textId="104C6E42" w:rsidR="00667BE9" w:rsidRPr="00AF6118" w:rsidRDefault="00667BE9" w:rsidP="00E91C24">
            <w:pPr>
              <w:spacing w:after="120" w:line="240" w:lineRule="auto"/>
              <w:jc w:val="left"/>
              <w:rPr>
                <w:sz w:val="20"/>
                <w:szCs w:val="20"/>
              </w:rPr>
            </w:pPr>
            <w:r w:rsidRPr="00AF6118">
              <w:rPr>
                <w:rFonts w:eastAsia="Times New Roman"/>
                <w:color w:val="000000"/>
                <w:sz w:val="20"/>
                <w:szCs w:val="20"/>
              </w:rPr>
              <w:t>DW-MRI</w:t>
            </w:r>
          </w:p>
        </w:tc>
        <w:tc>
          <w:tcPr>
            <w:tcW w:w="3745" w:type="dxa"/>
          </w:tcPr>
          <w:p w14:paraId="1734ED8B" w14:textId="5F2E812A" w:rsidR="00667BE9" w:rsidRPr="00AF6118" w:rsidRDefault="00667BE9" w:rsidP="00E91C24">
            <w:pPr>
              <w:spacing w:after="120" w:line="240" w:lineRule="auto"/>
              <w:jc w:val="left"/>
              <w:rPr>
                <w:sz w:val="20"/>
                <w:szCs w:val="20"/>
              </w:rPr>
            </w:pPr>
            <w:r>
              <w:rPr>
                <w:rFonts w:eastAsia="Times New Roman"/>
                <w:color w:val="000000"/>
                <w:sz w:val="20"/>
                <w:szCs w:val="20"/>
              </w:rPr>
              <w:t>Diffusion-weighted magnetic resonance imaging</w:t>
            </w:r>
          </w:p>
        </w:tc>
      </w:tr>
      <w:tr w:rsidR="00667BE9" w14:paraId="465FC30A" w14:textId="77777777" w:rsidTr="00E91C24">
        <w:tc>
          <w:tcPr>
            <w:tcW w:w="1438" w:type="dxa"/>
          </w:tcPr>
          <w:p w14:paraId="101954D0" w14:textId="396ABCBD" w:rsidR="00667BE9" w:rsidRPr="00AF6118" w:rsidRDefault="00667BE9" w:rsidP="00E91C24">
            <w:pPr>
              <w:spacing w:after="120" w:line="240" w:lineRule="auto"/>
              <w:jc w:val="left"/>
              <w:rPr>
                <w:sz w:val="20"/>
                <w:szCs w:val="20"/>
              </w:rPr>
            </w:pPr>
            <w:r w:rsidRPr="00AF6118">
              <w:rPr>
                <w:rFonts w:eastAsia="Times New Roman"/>
                <w:color w:val="000000"/>
                <w:sz w:val="20"/>
                <w:szCs w:val="20"/>
              </w:rPr>
              <w:t>AIF</w:t>
            </w:r>
          </w:p>
        </w:tc>
        <w:tc>
          <w:tcPr>
            <w:tcW w:w="2785" w:type="dxa"/>
          </w:tcPr>
          <w:p w14:paraId="36D7601E" w14:textId="488BA6C4" w:rsidR="00667BE9" w:rsidRPr="00AF6118" w:rsidRDefault="00667BE9" w:rsidP="00E91C24">
            <w:pPr>
              <w:spacing w:after="120" w:line="240" w:lineRule="auto"/>
              <w:jc w:val="left"/>
              <w:rPr>
                <w:sz w:val="20"/>
                <w:szCs w:val="20"/>
              </w:rPr>
            </w:pPr>
            <w:r>
              <w:rPr>
                <w:rFonts w:eastAsia="Times New Roman"/>
                <w:color w:val="000000"/>
                <w:sz w:val="20"/>
                <w:szCs w:val="20"/>
              </w:rPr>
              <w:t>Arterial input function</w:t>
            </w:r>
          </w:p>
        </w:tc>
        <w:tc>
          <w:tcPr>
            <w:tcW w:w="361" w:type="dxa"/>
          </w:tcPr>
          <w:p w14:paraId="31CEF370" w14:textId="77777777" w:rsidR="00667BE9" w:rsidRDefault="00667BE9" w:rsidP="00E91C24">
            <w:pPr>
              <w:spacing w:after="120" w:line="240" w:lineRule="auto"/>
              <w:jc w:val="left"/>
              <w:rPr>
                <w:rFonts w:eastAsia="Times New Roman"/>
                <w:color w:val="000000"/>
                <w:sz w:val="20"/>
                <w:szCs w:val="20"/>
              </w:rPr>
            </w:pPr>
          </w:p>
        </w:tc>
        <w:tc>
          <w:tcPr>
            <w:tcW w:w="1170" w:type="dxa"/>
          </w:tcPr>
          <w:p w14:paraId="7F8F2D58" w14:textId="161E0206" w:rsidR="00667BE9" w:rsidRPr="00AF6118" w:rsidRDefault="00667BE9" w:rsidP="00E91C24">
            <w:pPr>
              <w:spacing w:after="120" w:line="240" w:lineRule="auto"/>
              <w:jc w:val="left"/>
              <w:rPr>
                <w:sz w:val="20"/>
                <w:szCs w:val="20"/>
              </w:rPr>
            </w:pPr>
            <w:r w:rsidRPr="00AF6118">
              <w:rPr>
                <w:rFonts w:eastAsia="Times New Roman"/>
                <w:color w:val="000000"/>
                <w:sz w:val="20"/>
                <w:szCs w:val="20"/>
              </w:rPr>
              <w:t>ECCS</w:t>
            </w:r>
          </w:p>
        </w:tc>
        <w:tc>
          <w:tcPr>
            <w:tcW w:w="3745" w:type="dxa"/>
          </w:tcPr>
          <w:p w14:paraId="32CB8FFE" w14:textId="18406AE3" w:rsidR="00667BE9" w:rsidRPr="00AF6118" w:rsidRDefault="00667BE9" w:rsidP="00E91C24">
            <w:pPr>
              <w:spacing w:after="120" w:line="240" w:lineRule="auto"/>
              <w:jc w:val="left"/>
              <w:rPr>
                <w:sz w:val="20"/>
                <w:szCs w:val="20"/>
              </w:rPr>
            </w:pPr>
            <w:r>
              <w:rPr>
                <w:rFonts w:eastAsia="Times New Roman"/>
                <w:color w:val="000000"/>
                <w:sz w:val="20"/>
                <w:szCs w:val="20"/>
              </w:rPr>
              <w:t>European Community for Coal and Steel</w:t>
            </w:r>
          </w:p>
        </w:tc>
      </w:tr>
      <w:tr w:rsidR="00667BE9" w14:paraId="2630016A" w14:textId="77777777" w:rsidTr="00E91C24">
        <w:tc>
          <w:tcPr>
            <w:tcW w:w="1438" w:type="dxa"/>
          </w:tcPr>
          <w:p w14:paraId="62CA2036" w14:textId="4ED779D9" w:rsidR="00667BE9" w:rsidRPr="00AF6118" w:rsidRDefault="00667BE9" w:rsidP="00E91C24">
            <w:pPr>
              <w:spacing w:after="120" w:line="240" w:lineRule="auto"/>
              <w:jc w:val="left"/>
              <w:rPr>
                <w:sz w:val="20"/>
                <w:szCs w:val="20"/>
              </w:rPr>
            </w:pPr>
            <w:r w:rsidRPr="00AF6118">
              <w:rPr>
                <w:rFonts w:eastAsia="Times New Roman"/>
                <w:color w:val="000000"/>
                <w:sz w:val="20"/>
                <w:szCs w:val="20"/>
              </w:rPr>
              <w:t>ALAT</w:t>
            </w:r>
          </w:p>
        </w:tc>
        <w:tc>
          <w:tcPr>
            <w:tcW w:w="2785" w:type="dxa"/>
          </w:tcPr>
          <w:p w14:paraId="7F429FB0" w14:textId="30899521" w:rsidR="00667BE9" w:rsidRPr="00AF6118" w:rsidRDefault="00667BE9" w:rsidP="00E91C24">
            <w:pPr>
              <w:spacing w:after="120" w:line="240" w:lineRule="auto"/>
              <w:jc w:val="left"/>
              <w:rPr>
                <w:sz w:val="20"/>
                <w:szCs w:val="20"/>
              </w:rPr>
            </w:pPr>
            <w:r>
              <w:rPr>
                <w:rFonts w:eastAsia="Times New Roman"/>
                <w:color w:val="000000"/>
                <w:sz w:val="20"/>
                <w:szCs w:val="20"/>
              </w:rPr>
              <w:t>Latin American Thoracic Society</w:t>
            </w:r>
          </w:p>
        </w:tc>
        <w:tc>
          <w:tcPr>
            <w:tcW w:w="361" w:type="dxa"/>
          </w:tcPr>
          <w:p w14:paraId="089BE258" w14:textId="77777777" w:rsidR="00667BE9" w:rsidRDefault="00667BE9" w:rsidP="00E91C24">
            <w:pPr>
              <w:spacing w:after="120" w:line="240" w:lineRule="auto"/>
              <w:jc w:val="left"/>
              <w:rPr>
                <w:rFonts w:eastAsia="Times New Roman"/>
                <w:color w:val="000000"/>
                <w:sz w:val="20"/>
                <w:szCs w:val="20"/>
              </w:rPr>
            </w:pPr>
          </w:p>
        </w:tc>
        <w:tc>
          <w:tcPr>
            <w:tcW w:w="1170" w:type="dxa"/>
          </w:tcPr>
          <w:p w14:paraId="39F52E9B" w14:textId="7A513D9C" w:rsidR="00667BE9" w:rsidRPr="00AF6118" w:rsidRDefault="00667BE9" w:rsidP="00E91C24">
            <w:pPr>
              <w:spacing w:after="120" w:line="240" w:lineRule="auto"/>
              <w:jc w:val="left"/>
              <w:rPr>
                <w:sz w:val="20"/>
                <w:szCs w:val="20"/>
              </w:rPr>
            </w:pPr>
            <w:r w:rsidRPr="00AF6118">
              <w:rPr>
                <w:rFonts w:eastAsia="Times New Roman"/>
                <w:color w:val="000000"/>
                <w:sz w:val="20"/>
                <w:szCs w:val="20"/>
              </w:rPr>
              <w:t>ERS</w:t>
            </w:r>
          </w:p>
        </w:tc>
        <w:tc>
          <w:tcPr>
            <w:tcW w:w="3745" w:type="dxa"/>
          </w:tcPr>
          <w:p w14:paraId="0E09B9F7" w14:textId="19B57DE3" w:rsidR="00667BE9" w:rsidRPr="00AF6118" w:rsidRDefault="00667BE9" w:rsidP="00E91C24">
            <w:pPr>
              <w:spacing w:after="120" w:line="240" w:lineRule="auto"/>
              <w:jc w:val="left"/>
              <w:rPr>
                <w:sz w:val="20"/>
                <w:szCs w:val="20"/>
              </w:rPr>
            </w:pPr>
            <w:r>
              <w:rPr>
                <w:rFonts w:eastAsia="Times New Roman"/>
                <w:color w:val="000000"/>
                <w:sz w:val="20"/>
                <w:szCs w:val="20"/>
              </w:rPr>
              <w:t>European Respiratory Society</w:t>
            </w:r>
          </w:p>
        </w:tc>
      </w:tr>
      <w:tr w:rsidR="00667BE9" w14:paraId="73428497" w14:textId="77777777" w:rsidTr="00E91C24">
        <w:tc>
          <w:tcPr>
            <w:tcW w:w="1438" w:type="dxa"/>
          </w:tcPr>
          <w:p w14:paraId="1AB2FA54" w14:textId="3B6A55D8" w:rsidR="00667BE9" w:rsidRPr="00AF6118" w:rsidRDefault="00667BE9" w:rsidP="00E91C24">
            <w:pPr>
              <w:spacing w:after="120" w:line="240" w:lineRule="auto"/>
              <w:jc w:val="left"/>
              <w:rPr>
                <w:sz w:val="20"/>
                <w:szCs w:val="20"/>
              </w:rPr>
            </w:pPr>
            <w:r w:rsidRPr="00AF6118">
              <w:rPr>
                <w:rFonts w:eastAsia="Times New Roman"/>
                <w:color w:val="000000"/>
                <w:sz w:val="20"/>
                <w:szCs w:val="20"/>
              </w:rPr>
              <w:t>AMFM</w:t>
            </w:r>
          </w:p>
        </w:tc>
        <w:tc>
          <w:tcPr>
            <w:tcW w:w="2785" w:type="dxa"/>
          </w:tcPr>
          <w:p w14:paraId="5F3A328B" w14:textId="292AEA5B" w:rsidR="00667BE9" w:rsidRPr="00AF6118" w:rsidRDefault="00667BE9" w:rsidP="00E91C24">
            <w:pPr>
              <w:spacing w:after="120" w:line="240" w:lineRule="auto"/>
              <w:jc w:val="left"/>
              <w:rPr>
                <w:sz w:val="20"/>
                <w:szCs w:val="20"/>
              </w:rPr>
            </w:pPr>
            <w:r>
              <w:rPr>
                <w:rFonts w:eastAsia="Times New Roman"/>
                <w:color w:val="000000"/>
                <w:sz w:val="20"/>
                <w:szCs w:val="20"/>
              </w:rPr>
              <w:t>Adaptive multiple feature method</w:t>
            </w:r>
          </w:p>
        </w:tc>
        <w:tc>
          <w:tcPr>
            <w:tcW w:w="361" w:type="dxa"/>
          </w:tcPr>
          <w:p w14:paraId="43A936BD" w14:textId="77777777" w:rsidR="00667BE9" w:rsidRDefault="00667BE9" w:rsidP="00E91C24">
            <w:pPr>
              <w:spacing w:after="120" w:line="240" w:lineRule="auto"/>
              <w:jc w:val="left"/>
              <w:rPr>
                <w:rFonts w:eastAsia="Times New Roman"/>
                <w:color w:val="000000"/>
                <w:sz w:val="20"/>
                <w:szCs w:val="20"/>
              </w:rPr>
            </w:pPr>
          </w:p>
        </w:tc>
        <w:tc>
          <w:tcPr>
            <w:tcW w:w="1170" w:type="dxa"/>
          </w:tcPr>
          <w:p w14:paraId="56B1EA04" w14:textId="62AB3CD0" w:rsidR="00667BE9" w:rsidRPr="00AF6118" w:rsidRDefault="00667BE9" w:rsidP="00E91C24">
            <w:pPr>
              <w:spacing w:after="120" w:line="240" w:lineRule="auto"/>
              <w:jc w:val="left"/>
              <w:rPr>
                <w:sz w:val="20"/>
                <w:szCs w:val="20"/>
              </w:rPr>
            </w:pPr>
            <w:r>
              <w:rPr>
                <w:rFonts w:eastAsia="Times New Roman"/>
                <w:color w:val="000000"/>
                <w:sz w:val="20"/>
                <w:szCs w:val="20"/>
              </w:rPr>
              <w:t>ET</w:t>
            </w:r>
          </w:p>
        </w:tc>
        <w:tc>
          <w:tcPr>
            <w:tcW w:w="3745" w:type="dxa"/>
          </w:tcPr>
          <w:p w14:paraId="026B8E66" w14:textId="5E48DF1D" w:rsidR="00667BE9" w:rsidRPr="00AF6118" w:rsidRDefault="00667BE9" w:rsidP="00E91C24">
            <w:pPr>
              <w:spacing w:after="120" w:line="240" w:lineRule="auto"/>
              <w:jc w:val="left"/>
              <w:rPr>
                <w:sz w:val="20"/>
                <w:szCs w:val="20"/>
              </w:rPr>
            </w:pPr>
            <w:r>
              <w:rPr>
                <w:rFonts w:eastAsia="Times New Roman"/>
                <w:color w:val="000000"/>
                <w:sz w:val="20"/>
                <w:szCs w:val="20"/>
              </w:rPr>
              <w:t>Endothelin</w:t>
            </w:r>
          </w:p>
        </w:tc>
      </w:tr>
      <w:tr w:rsidR="00667BE9" w14:paraId="738D5EC3" w14:textId="77777777" w:rsidTr="00E91C24">
        <w:tc>
          <w:tcPr>
            <w:tcW w:w="1438" w:type="dxa"/>
          </w:tcPr>
          <w:p w14:paraId="59E59522" w14:textId="796C1B67" w:rsidR="00667BE9" w:rsidRPr="00AF6118" w:rsidRDefault="00667BE9" w:rsidP="00E91C24">
            <w:pPr>
              <w:spacing w:after="120" w:line="240" w:lineRule="auto"/>
              <w:jc w:val="left"/>
              <w:rPr>
                <w:sz w:val="20"/>
                <w:szCs w:val="20"/>
              </w:rPr>
            </w:pPr>
            <w:r w:rsidRPr="00AF6118">
              <w:rPr>
                <w:rFonts w:eastAsia="Times New Roman"/>
                <w:color w:val="000000"/>
                <w:sz w:val="20"/>
                <w:szCs w:val="20"/>
              </w:rPr>
              <w:t>ANOVA</w:t>
            </w:r>
          </w:p>
        </w:tc>
        <w:tc>
          <w:tcPr>
            <w:tcW w:w="2785" w:type="dxa"/>
          </w:tcPr>
          <w:p w14:paraId="57972912" w14:textId="6E6D76F4" w:rsidR="00667BE9" w:rsidRPr="00AF6118" w:rsidRDefault="00667BE9" w:rsidP="00E91C24">
            <w:pPr>
              <w:spacing w:after="120" w:line="240" w:lineRule="auto"/>
              <w:jc w:val="left"/>
              <w:rPr>
                <w:sz w:val="20"/>
                <w:szCs w:val="20"/>
              </w:rPr>
            </w:pPr>
            <w:r>
              <w:rPr>
                <w:rFonts w:eastAsia="Times New Roman"/>
                <w:color w:val="000000"/>
                <w:sz w:val="20"/>
                <w:szCs w:val="20"/>
              </w:rPr>
              <w:t>Analysis of variance</w:t>
            </w:r>
          </w:p>
        </w:tc>
        <w:tc>
          <w:tcPr>
            <w:tcW w:w="361" w:type="dxa"/>
          </w:tcPr>
          <w:p w14:paraId="6BF4A691" w14:textId="77777777" w:rsidR="00667BE9" w:rsidRDefault="00667BE9" w:rsidP="00E91C24">
            <w:pPr>
              <w:spacing w:after="120" w:line="240" w:lineRule="auto"/>
              <w:jc w:val="left"/>
              <w:rPr>
                <w:rFonts w:eastAsia="Times New Roman"/>
                <w:color w:val="000000"/>
                <w:sz w:val="20"/>
                <w:szCs w:val="20"/>
              </w:rPr>
            </w:pPr>
          </w:p>
        </w:tc>
        <w:tc>
          <w:tcPr>
            <w:tcW w:w="1170" w:type="dxa"/>
          </w:tcPr>
          <w:p w14:paraId="5D0F6AB5" w14:textId="2CA4366D" w:rsidR="00667BE9" w:rsidRPr="00AF6118" w:rsidRDefault="00667BE9" w:rsidP="00E91C24">
            <w:pPr>
              <w:spacing w:after="120" w:line="240" w:lineRule="auto"/>
              <w:jc w:val="left"/>
              <w:rPr>
                <w:sz w:val="20"/>
                <w:szCs w:val="20"/>
              </w:rPr>
            </w:pPr>
            <w:r>
              <w:rPr>
                <w:rFonts w:eastAsia="Times New Roman"/>
                <w:color w:val="000000"/>
                <w:sz w:val="20"/>
                <w:szCs w:val="20"/>
              </w:rPr>
              <w:t>FA</w:t>
            </w:r>
          </w:p>
        </w:tc>
        <w:tc>
          <w:tcPr>
            <w:tcW w:w="3745" w:type="dxa"/>
          </w:tcPr>
          <w:p w14:paraId="337D936C" w14:textId="32C8B3BD" w:rsidR="00667BE9" w:rsidRPr="00AF6118" w:rsidRDefault="00667BE9" w:rsidP="00E91C24">
            <w:pPr>
              <w:spacing w:after="120" w:line="240" w:lineRule="auto"/>
              <w:jc w:val="left"/>
              <w:rPr>
                <w:sz w:val="20"/>
                <w:szCs w:val="20"/>
              </w:rPr>
            </w:pPr>
            <w:r>
              <w:rPr>
                <w:rFonts w:eastAsia="Times New Roman"/>
                <w:color w:val="000000"/>
                <w:sz w:val="20"/>
                <w:szCs w:val="20"/>
              </w:rPr>
              <w:t>Flip angle</w:t>
            </w:r>
          </w:p>
        </w:tc>
      </w:tr>
      <w:tr w:rsidR="00667BE9" w14:paraId="64905B26" w14:textId="77777777" w:rsidTr="00E91C24">
        <w:tc>
          <w:tcPr>
            <w:tcW w:w="1438" w:type="dxa"/>
          </w:tcPr>
          <w:p w14:paraId="11795874" w14:textId="436439C0" w:rsidR="00667BE9" w:rsidRPr="00AF6118" w:rsidRDefault="00667BE9" w:rsidP="00E91C24">
            <w:pPr>
              <w:spacing w:after="120" w:line="240" w:lineRule="auto"/>
              <w:jc w:val="left"/>
              <w:rPr>
                <w:sz w:val="20"/>
                <w:szCs w:val="20"/>
              </w:rPr>
            </w:pPr>
            <w:r w:rsidRPr="00AF6118">
              <w:rPr>
                <w:rFonts w:eastAsia="Times New Roman"/>
                <w:color w:val="000000"/>
                <w:sz w:val="20"/>
                <w:szCs w:val="20"/>
              </w:rPr>
              <w:t>ARTP</w:t>
            </w:r>
          </w:p>
        </w:tc>
        <w:tc>
          <w:tcPr>
            <w:tcW w:w="2785" w:type="dxa"/>
          </w:tcPr>
          <w:p w14:paraId="7743061F" w14:textId="78795CEF" w:rsidR="00667BE9" w:rsidRPr="00AF6118" w:rsidRDefault="00667BE9" w:rsidP="00E91C24">
            <w:pPr>
              <w:spacing w:after="120" w:line="240" w:lineRule="auto"/>
              <w:jc w:val="left"/>
              <w:rPr>
                <w:sz w:val="20"/>
                <w:szCs w:val="20"/>
              </w:rPr>
            </w:pPr>
            <w:r>
              <w:rPr>
                <w:rFonts w:eastAsia="Times New Roman"/>
                <w:color w:val="000000"/>
                <w:sz w:val="20"/>
                <w:szCs w:val="20"/>
              </w:rPr>
              <w:t>Association for Respiratory Technology and Physiology</w:t>
            </w:r>
          </w:p>
        </w:tc>
        <w:tc>
          <w:tcPr>
            <w:tcW w:w="361" w:type="dxa"/>
          </w:tcPr>
          <w:p w14:paraId="57FB8948" w14:textId="77777777" w:rsidR="00667BE9" w:rsidRDefault="00667BE9" w:rsidP="00E91C24">
            <w:pPr>
              <w:spacing w:after="120" w:line="240" w:lineRule="auto"/>
              <w:jc w:val="left"/>
              <w:rPr>
                <w:rFonts w:eastAsia="Times New Roman"/>
                <w:color w:val="000000"/>
                <w:sz w:val="20"/>
                <w:szCs w:val="20"/>
              </w:rPr>
            </w:pPr>
          </w:p>
        </w:tc>
        <w:tc>
          <w:tcPr>
            <w:tcW w:w="1170" w:type="dxa"/>
          </w:tcPr>
          <w:p w14:paraId="614EC500" w14:textId="58A41FB8" w:rsidR="00667BE9" w:rsidRPr="00AF6118" w:rsidRDefault="00667BE9" w:rsidP="00E91C24">
            <w:pPr>
              <w:spacing w:after="120" w:line="240" w:lineRule="auto"/>
              <w:jc w:val="left"/>
              <w:rPr>
                <w:sz w:val="20"/>
                <w:szCs w:val="20"/>
              </w:rPr>
            </w:pPr>
            <w:r>
              <w:rPr>
                <w:rFonts w:eastAsia="Times New Roman"/>
                <w:color w:val="000000"/>
                <w:sz w:val="20"/>
                <w:szCs w:val="20"/>
              </w:rPr>
              <w:t>FDG</w:t>
            </w:r>
          </w:p>
        </w:tc>
        <w:tc>
          <w:tcPr>
            <w:tcW w:w="3745" w:type="dxa"/>
          </w:tcPr>
          <w:p w14:paraId="25E88704" w14:textId="2B61A951" w:rsidR="00667BE9" w:rsidRPr="00AF6118" w:rsidRDefault="00667BE9" w:rsidP="00E91C24">
            <w:pPr>
              <w:spacing w:after="120" w:line="240" w:lineRule="auto"/>
              <w:jc w:val="left"/>
              <w:rPr>
                <w:sz w:val="20"/>
                <w:szCs w:val="20"/>
              </w:rPr>
            </w:pPr>
            <w:r>
              <w:rPr>
                <w:rFonts w:eastAsia="Times New Roman"/>
                <w:color w:val="000000"/>
                <w:sz w:val="20"/>
                <w:szCs w:val="20"/>
              </w:rPr>
              <w:t>Flurodeoxyglucose</w:t>
            </w:r>
          </w:p>
        </w:tc>
      </w:tr>
      <w:tr w:rsidR="00667BE9" w14:paraId="1C88330A" w14:textId="77777777" w:rsidTr="00E91C24">
        <w:tc>
          <w:tcPr>
            <w:tcW w:w="1438" w:type="dxa"/>
          </w:tcPr>
          <w:p w14:paraId="3A73EC54" w14:textId="770853FD" w:rsidR="00667BE9" w:rsidRPr="00AF6118" w:rsidRDefault="00667BE9" w:rsidP="00E91C24">
            <w:pPr>
              <w:spacing w:after="120" w:line="240" w:lineRule="auto"/>
              <w:jc w:val="left"/>
              <w:rPr>
                <w:sz w:val="20"/>
                <w:szCs w:val="20"/>
              </w:rPr>
            </w:pPr>
            <w:r w:rsidRPr="00AF6118">
              <w:rPr>
                <w:rFonts w:eastAsia="Times New Roman"/>
                <w:color w:val="000000"/>
                <w:sz w:val="20"/>
                <w:szCs w:val="20"/>
              </w:rPr>
              <w:t>ATS</w:t>
            </w:r>
          </w:p>
        </w:tc>
        <w:tc>
          <w:tcPr>
            <w:tcW w:w="2785" w:type="dxa"/>
          </w:tcPr>
          <w:p w14:paraId="0C3E38CC" w14:textId="5D25A2E0" w:rsidR="00667BE9" w:rsidRPr="00AF6118" w:rsidRDefault="00667BE9" w:rsidP="00E91C24">
            <w:pPr>
              <w:spacing w:after="120" w:line="240" w:lineRule="auto"/>
              <w:jc w:val="left"/>
              <w:rPr>
                <w:sz w:val="20"/>
                <w:szCs w:val="20"/>
              </w:rPr>
            </w:pPr>
            <w:r>
              <w:rPr>
                <w:rFonts w:eastAsia="Times New Roman"/>
                <w:color w:val="000000"/>
                <w:sz w:val="20"/>
                <w:szCs w:val="20"/>
              </w:rPr>
              <w:t>American Thoracic Society</w:t>
            </w:r>
          </w:p>
        </w:tc>
        <w:tc>
          <w:tcPr>
            <w:tcW w:w="361" w:type="dxa"/>
          </w:tcPr>
          <w:p w14:paraId="743FF493" w14:textId="77777777" w:rsidR="00667BE9" w:rsidRDefault="00667BE9" w:rsidP="00E91C24">
            <w:pPr>
              <w:spacing w:after="120" w:line="240" w:lineRule="auto"/>
              <w:jc w:val="left"/>
              <w:rPr>
                <w:rFonts w:eastAsia="Times New Roman"/>
                <w:color w:val="000000"/>
                <w:sz w:val="20"/>
                <w:szCs w:val="20"/>
              </w:rPr>
            </w:pPr>
          </w:p>
        </w:tc>
        <w:tc>
          <w:tcPr>
            <w:tcW w:w="1170" w:type="dxa"/>
          </w:tcPr>
          <w:p w14:paraId="4A159B43" w14:textId="5CA9493D" w:rsidR="00667BE9" w:rsidRPr="00AF6118" w:rsidRDefault="00667BE9" w:rsidP="00E91C24">
            <w:pPr>
              <w:spacing w:after="120" w:line="240" w:lineRule="auto"/>
              <w:jc w:val="left"/>
              <w:rPr>
                <w:sz w:val="20"/>
                <w:szCs w:val="20"/>
              </w:rPr>
            </w:pPr>
            <w:r>
              <w:rPr>
                <w:rFonts w:eastAsia="Times New Roman"/>
                <w:color w:val="000000"/>
                <w:sz w:val="20"/>
                <w:szCs w:val="20"/>
              </w:rPr>
              <w:t>FEV1</w:t>
            </w:r>
          </w:p>
        </w:tc>
        <w:tc>
          <w:tcPr>
            <w:tcW w:w="3745" w:type="dxa"/>
          </w:tcPr>
          <w:p w14:paraId="39F2392C" w14:textId="656B8791" w:rsidR="00667BE9" w:rsidRPr="00AF6118" w:rsidRDefault="00667BE9" w:rsidP="00E91C24">
            <w:pPr>
              <w:spacing w:after="120" w:line="240" w:lineRule="auto"/>
              <w:jc w:val="left"/>
              <w:rPr>
                <w:sz w:val="20"/>
                <w:szCs w:val="20"/>
              </w:rPr>
            </w:pPr>
            <w:r>
              <w:rPr>
                <w:rFonts w:eastAsia="Times New Roman"/>
                <w:color w:val="000000"/>
                <w:sz w:val="20"/>
                <w:szCs w:val="20"/>
              </w:rPr>
              <w:t>Forced expiratory volume in one second</w:t>
            </w:r>
          </w:p>
        </w:tc>
      </w:tr>
      <w:tr w:rsidR="00667BE9" w14:paraId="10371367" w14:textId="77777777" w:rsidTr="00E91C24">
        <w:tc>
          <w:tcPr>
            <w:tcW w:w="1438" w:type="dxa"/>
          </w:tcPr>
          <w:p w14:paraId="53717418" w14:textId="158AF791" w:rsidR="00667BE9" w:rsidRPr="00AF6118" w:rsidRDefault="00667BE9" w:rsidP="00E91C24">
            <w:pPr>
              <w:spacing w:after="120" w:line="240" w:lineRule="auto"/>
              <w:jc w:val="left"/>
              <w:rPr>
                <w:sz w:val="20"/>
                <w:szCs w:val="20"/>
              </w:rPr>
            </w:pPr>
            <w:r w:rsidRPr="00AF6118">
              <w:rPr>
                <w:rFonts w:eastAsia="Times New Roman"/>
                <w:color w:val="000000"/>
                <w:sz w:val="20"/>
                <w:szCs w:val="20"/>
              </w:rPr>
              <w:t>BAL</w:t>
            </w:r>
          </w:p>
        </w:tc>
        <w:tc>
          <w:tcPr>
            <w:tcW w:w="2785" w:type="dxa"/>
          </w:tcPr>
          <w:p w14:paraId="427F9C1A" w14:textId="0B6D30AD" w:rsidR="00667BE9" w:rsidRPr="00AF6118" w:rsidRDefault="00667BE9" w:rsidP="00E91C24">
            <w:pPr>
              <w:spacing w:after="120" w:line="240" w:lineRule="auto"/>
              <w:jc w:val="left"/>
              <w:rPr>
                <w:sz w:val="20"/>
                <w:szCs w:val="20"/>
              </w:rPr>
            </w:pPr>
            <w:r>
              <w:rPr>
                <w:rFonts w:eastAsia="Times New Roman"/>
                <w:color w:val="000000"/>
                <w:sz w:val="20"/>
                <w:szCs w:val="20"/>
              </w:rPr>
              <w:t>Broncho-alveolar lavage</w:t>
            </w:r>
          </w:p>
        </w:tc>
        <w:tc>
          <w:tcPr>
            <w:tcW w:w="361" w:type="dxa"/>
          </w:tcPr>
          <w:p w14:paraId="309329E4" w14:textId="77777777" w:rsidR="00667BE9" w:rsidRDefault="00667BE9" w:rsidP="00E91C24">
            <w:pPr>
              <w:spacing w:after="120" w:line="240" w:lineRule="auto"/>
              <w:jc w:val="left"/>
              <w:rPr>
                <w:rFonts w:eastAsia="Times New Roman"/>
                <w:color w:val="000000"/>
                <w:sz w:val="20"/>
                <w:szCs w:val="20"/>
              </w:rPr>
            </w:pPr>
          </w:p>
        </w:tc>
        <w:tc>
          <w:tcPr>
            <w:tcW w:w="1170" w:type="dxa"/>
          </w:tcPr>
          <w:p w14:paraId="3494740D" w14:textId="693CC0C8" w:rsidR="00667BE9" w:rsidRPr="00AF6118" w:rsidRDefault="00667BE9" w:rsidP="00E91C24">
            <w:pPr>
              <w:spacing w:after="120" w:line="240" w:lineRule="auto"/>
              <w:jc w:val="left"/>
              <w:rPr>
                <w:sz w:val="20"/>
                <w:szCs w:val="20"/>
              </w:rPr>
            </w:pPr>
            <w:r>
              <w:rPr>
                <w:rFonts w:eastAsia="Times New Roman"/>
                <w:color w:val="000000"/>
                <w:sz w:val="20"/>
                <w:szCs w:val="20"/>
              </w:rPr>
              <w:t>FGF</w:t>
            </w:r>
          </w:p>
        </w:tc>
        <w:tc>
          <w:tcPr>
            <w:tcW w:w="3745" w:type="dxa"/>
          </w:tcPr>
          <w:p w14:paraId="3E34F210" w14:textId="5ABCA334" w:rsidR="00667BE9" w:rsidRPr="00AF6118" w:rsidRDefault="00667BE9" w:rsidP="00E91C24">
            <w:pPr>
              <w:spacing w:after="120" w:line="240" w:lineRule="auto"/>
              <w:jc w:val="left"/>
              <w:rPr>
                <w:sz w:val="20"/>
                <w:szCs w:val="20"/>
              </w:rPr>
            </w:pPr>
            <w:r>
              <w:rPr>
                <w:rFonts w:eastAsia="Times New Roman"/>
                <w:color w:val="000000"/>
                <w:sz w:val="20"/>
                <w:szCs w:val="20"/>
              </w:rPr>
              <w:t>Fibroblast growth factor</w:t>
            </w:r>
          </w:p>
        </w:tc>
      </w:tr>
      <w:tr w:rsidR="00667BE9" w14:paraId="763879E4" w14:textId="77777777" w:rsidTr="00E91C24">
        <w:tc>
          <w:tcPr>
            <w:tcW w:w="1438" w:type="dxa"/>
          </w:tcPr>
          <w:p w14:paraId="1AE28966" w14:textId="0F482376" w:rsidR="00667BE9" w:rsidRPr="00AF6118" w:rsidRDefault="00667BE9" w:rsidP="00E91C24">
            <w:pPr>
              <w:spacing w:after="120" w:line="240" w:lineRule="auto"/>
              <w:jc w:val="left"/>
              <w:rPr>
                <w:sz w:val="20"/>
                <w:szCs w:val="20"/>
              </w:rPr>
            </w:pPr>
            <w:r w:rsidRPr="00AF6118">
              <w:rPr>
                <w:rFonts w:eastAsia="Times New Roman"/>
                <w:color w:val="000000"/>
                <w:sz w:val="20"/>
                <w:szCs w:val="20"/>
              </w:rPr>
              <w:t>BLF</w:t>
            </w:r>
          </w:p>
        </w:tc>
        <w:tc>
          <w:tcPr>
            <w:tcW w:w="2785" w:type="dxa"/>
          </w:tcPr>
          <w:p w14:paraId="7FBDDBAD" w14:textId="76F1253A" w:rsidR="00667BE9" w:rsidRPr="00AF6118" w:rsidRDefault="00667BE9" w:rsidP="00E91C24">
            <w:pPr>
              <w:spacing w:after="120" w:line="240" w:lineRule="auto"/>
              <w:jc w:val="left"/>
              <w:rPr>
                <w:sz w:val="20"/>
                <w:szCs w:val="20"/>
              </w:rPr>
            </w:pPr>
            <w:r>
              <w:rPr>
                <w:rFonts w:eastAsia="Times New Roman"/>
                <w:color w:val="000000"/>
                <w:sz w:val="20"/>
                <w:szCs w:val="20"/>
              </w:rPr>
              <w:t>British Lung Foundation</w:t>
            </w:r>
          </w:p>
        </w:tc>
        <w:tc>
          <w:tcPr>
            <w:tcW w:w="361" w:type="dxa"/>
          </w:tcPr>
          <w:p w14:paraId="53B1CD2A" w14:textId="77777777" w:rsidR="00667BE9" w:rsidRDefault="00667BE9" w:rsidP="00E91C24">
            <w:pPr>
              <w:spacing w:after="120" w:line="240" w:lineRule="auto"/>
              <w:jc w:val="left"/>
              <w:rPr>
                <w:rFonts w:eastAsia="Times New Roman"/>
                <w:color w:val="000000"/>
                <w:sz w:val="20"/>
                <w:szCs w:val="20"/>
              </w:rPr>
            </w:pPr>
          </w:p>
        </w:tc>
        <w:tc>
          <w:tcPr>
            <w:tcW w:w="1170" w:type="dxa"/>
          </w:tcPr>
          <w:p w14:paraId="31A182F2" w14:textId="11CDE6F9" w:rsidR="00667BE9" w:rsidRPr="00AF6118" w:rsidRDefault="00667BE9" w:rsidP="00E91C24">
            <w:pPr>
              <w:spacing w:after="120" w:line="240" w:lineRule="auto"/>
              <w:jc w:val="left"/>
              <w:rPr>
                <w:sz w:val="20"/>
                <w:szCs w:val="20"/>
              </w:rPr>
            </w:pPr>
            <w:r>
              <w:rPr>
                <w:rFonts w:eastAsia="Times New Roman"/>
                <w:color w:val="000000"/>
                <w:sz w:val="20"/>
                <w:szCs w:val="20"/>
              </w:rPr>
              <w:t>FOV</w:t>
            </w:r>
          </w:p>
        </w:tc>
        <w:tc>
          <w:tcPr>
            <w:tcW w:w="3745" w:type="dxa"/>
          </w:tcPr>
          <w:p w14:paraId="1C294493" w14:textId="23229335" w:rsidR="00667BE9" w:rsidRPr="00AF6118" w:rsidRDefault="00667BE9" w:rsidP="00E91C24">
            <w:pPr>
              <w:spacing w:after="120" w:line="240" w:lineRule="auto"/>
              <w:jc w:val="left"/>
              <w:rPr>
                <w:sz w:val="20"/>
                <w:szCs w:val="20"/>
              </w:rPr>
            </w:pPr>
            <w:r>
              <w:rPr>
                <w:rFonts w:eastAsia="Times New Roman"/>
                <w:color w:val="000000"/>
                <w:sz w:val="20"/>
                <w:szCs w:val="20"/>
              </w:rPr>
              <w:t>Field of view</w:t>
            </w:r>
          </w:p>
        </w:tc>
      </w:tr>
      <w:tr w:rsidR="00667BE9" w14:paraId="4F9437B4" w14:textId="77777777" w:rsidTr="00E91C24">
        <w:tc>
          <w:tcPr>
            <w:tcW w:w="1438" w:type="dxa"/>
          </w:tcPr>
          <w:p w14:paraId="4340FCA5" w14:textId="5D8518AB" w:rsidR="00667BE9" w:rsidRPr="00AF6118" w:rsidRDefault="00667BE9" w:rsidP="00E91C24">
            <w:pPr>
              <w:spacing w:after="120" w:line="240" w:lineRule="auto"/>
              <w:jc w:val="left"/>
              <w:rPr>
                <w:sz w:val="20"/>
                <w:szCs w:val="20"/>
              </w:rPr>
            </w:pPr>
            <w:r w:rsidRPr="00AF6118">
              <w:rPr>
                <w:rFonts w:eastAsia="Times New Roman"/>
                <w:color w:val="000000"/>
                <w:sz w:val="20"/>
                <w:szCs w:val="20"/>
              </w:rPr>
              <w:t>BTS</w:t>
            </w:r>
          </w:p>
        </w:tc>
        <w:tc>
          <w:tcPr>
            <w:tcW w:w="2785" w:type="dxa"/>
          </w:tcPr>
          <w:p w14:paraId="2F292A92" w14:textId="1C2E0DBF" w:rsidR="00667BE9" w:rsidRPr="00AF6118" w:rsidRDefault="00667BE9" w:rsidP="00E91C24">
            <w:pPr>
              <w:spacing w:after="120" w:line="240" w:lineRule="auto"/>
              <w:jc w:val="left"/>
              <w:rPr>
                <w:sz w:val="20"/>
                <w:szCs w:val="20"/>
              </w:rPr>
            </w:pPr>
            <w:r>
              <w:rPr>
                <w:rFonts w:eastAsia="Times New Roman"/>
                <w:color w:val="000000"/>
                <w:sz w:val="20"/>
                <w:szCs w:val="20"/>
              </w:rPr>
              <w:t>British Thoracic Society</w:t>
            </w:r>
          </w:p>
        </w:tc>
        <w:tc>
          <w:tcPr>
            <w:tcW w:w="361" w:type="dxa"/>
          </w:tcPr>
          <w:p w14:paraId="39C030DD" w14:textId="77777777" w:rsidR="00667BE9" w:rsidRDefault="00667BE9" w:rsidP="00E91C24">
            <w:pPr>
              <w:spacing w:after="120" w:line="240" w:lineRule="auto"/>
              <w:jc w:val="left"/>
              <w:rPr>
                <w:rFonts w:eastAsia="Times New Roman"/>
                <w:color w:val="000000"/>
                <w:sz w:val="20"/>
                <w:szCs w:val="20"/>
              </w:rPr>
            </w:pPr>
          </w:p>
        </w:tc>
        <w:tc>
          <w:tcPr>
            <w:tcW w:w="1170" w:type="dxa"/>
          </w:tcPr>
          <w:p w14:paraId="5952FAB4" w14:textId="00762D4D" w:rsidR="00667BE9" w:rsidRPr="00AF6118" w:rsidRDefault="00667BE9" w:rsidP="00E91C24">
            <w:pPr>
              <w:spacing w:after="120" w:line="240" w:lineRule="auto"/>
              <w:jc w:val="left"/>
              <w:rPr>
                <w:sz w:val="20"/>
                <w:szCs w:val="20"/>
              </w:rPr>
            </w:pPr>
            <w:r>
              <w:rPr>
                <w:rFonts w:eastAsia="Times New Roman"/>
                <w:color w:val="000000"/>
                <w:sz w:val="20"/>
                <w:szCs w:val="20"/>
              </w:rPr>
              <w:t>FRC</w:t>
            </w:r>
          </w:p>
        </w:tc>
        <w:tc>
          <w:tcPr>
            <w:tcW w:w="3745" w:type="dxa"/>
          </w:tcPr>
          <w:p w14:paraId="5F68B929" w14:textId="50B49CAB" w:rsidR="00667BE9" w:rsidRPr="00AF6118" w:rsidRDefault="00667BE9" w:rsidP="00E91C24">
            <w:pPr>
              <w:spacing w:after="120" w:line="240" w:lineRule="auto"/>
              <w:jc w:val="left"/>
              <w:rPr>
                <w:sz w:val="20"/>
                <w:szCs w:val="20"/>
              </w:rPr>
            </w:pPr>
            <w:r>
              <w:rPr>
                <w:rFonts w:eastAsia="Times New Roman"/>
                <w:color w:val="000000"/>
                <w:sz w:val="20"/>
                <w:szCs w:val="20"/>
              </w:rPr>
              <w:t>Functional residual capacity</w:t>
            </w:r>
          </w:p>
        </w:tc>
      </w:tr>
      <w:tr w:rsidR="00667BE9" w14:paraId="56C88CAB" w14:textId="77777777" w:rsidTr="00E91C24">
        <w:tc>
          <w:tcPr>
            <w:tcW w:w="1438" w:type="dxa"/>
          </w:tcPr>
          <w:p w14:paraId="4281C418" w14:textId="561037CE" w:rsidR="00667BE9" w:rsidRPr="00AF6118" w:rsidRDefault="00667BE9" w:rsidP="00E91C24">
            <w:pPr>
              <w:spacing w:after="120" w:line="240" w:lineRule="auto"/>
              <w:jc w:val="left"/>
              <w:rPr>
                <w:sz w:val="20"/>
                <w:szCs w:val="20"/>
              </w:rPr>
            </w:pPr>
            <w:r w:rsidRPr="00AF6118">
              <w:rPr>
                <w:rFonts w:eastAsia="Times New Roman"/>
                <w:color w:val="000000"/>
                <w:sz w:val="20"/>
                <w:szCs w:val="20"/>
              </w:rPr>
              <w:t>BW</w:t>
            </w:r>
          </w:p>
        </w:tc>
        <w:tc>
          <w:tcPr>
            <w:tcW w:w="2785" w:type="dxa"/>
          </w:tcPr>
          <w:p w14:paraId="074C9DCC" w14:textId="2DD20C9D" w:rsidR="00667BE9" w:rsidRPr="00AF6118" w:rsidRDefault="00667BE9" w:rsidP="00E91C24">
            <w:pPr>
              <w:spacing w:after="120" w:line="240" w:lineRule="auto"/>
              <w:jc w:val="left"/>
              <w:rPr>
                <w:sz w:val="20"/>
                <w:szCs w:val="20"/>
              </w:rPr>
            </w:pPr>
            <w:r>
              <w:rPr>
                <w:rFonts w:eastAsia="Times New Roman"/>
                <w:color w:val="000000"/>
                <w:sz w:val="20"/>
                <w:szCs w:val="20"/>
              </w:rPr>
              <w:t>Bandwidth</w:t>
            </w:r>
          </w:p>
        </w:tc>
        <w:tc>
          <w:tcPr>
            <w:tcW w:w="361" w:type="dxa"/>
          </w:tcPr>
          <w:p w14:paraId="561EA57F" w14:textId="77777777" w:rsidR="00667BE9" w:rsidRDefault="00667BE9" w:rsidP="00E91C24">
            <w:pPr>
              <w:spacing w:after="120" w:line="240" w:lineRule="auto"/>
              <w:jc w:val="left"/>
              <w:rPr>
                <w:rFonts w:eastAsia="Times New Roman"/>
                <w:color w:val="000000"/>
                <w:sz w:val="20"/>
                <w:szCs w:val="20"/>
              </w:rPr>
            </w:pPr>
          </w:p>
        </w:tc>
        <w:tc>
          <w:tcPr>
            <w:tcW w:w="1170" w:type="dxa"/>
          </w:tcPr>
          <w:p w14:paraId="214E3CC1" w14:textId="3BEB20B8" w:rsidR="00667BE9" w:rsidRPr="00AF6118" w:rsidRDefault="00667BE9" w:rsidP="00E91C24">
            <w:pPr>
              <w:spacing w:after="120" w:line="240" w:lineRule="auto"/>
              <w:jc w:val="left"/>
              <w:rPr>
                <w:sz w:val="20"/>
                <w:szCs w:val="20"/>
              </w:rPr>
            </w:pPr>
            <w:r>
              <w:rPr>
                <w:rFonts w:eastAsia="Times New Roman"/>
                <w:color w:val="000000"/>
                <w:sz w:val="20"/>
                <w:szCs w:val="20"/>
              </w:rPr>
              <w:t>FVC</w:t>
            </w:r>
          </w:p>
        </w:tc>
        <w:tc>
          <w:tcPr>
            <w:tcW w:w="3745" w:type="dxa"/>
          </w:tcPr>
          <w:p w14:paraId="517D80F1" w14:textId="4652F48E" w:rsidR="00667BE9" w:rsidRPr="00AF6118" w:rsidRDefault="00667BE9" w:rsidP="00E91C24">
            <w:pPr>
              <w:spacing w:after="120" w:line="240" w:lineRule="auto"/>
              <w:jc w:val="left"/>
              <w:rPr>
                <w:sz w:val="20"/>
                <w:szCs w:val="20"/>
              </w:rPr>
            </w:pPr>
            <w:r>
              <w:rPr>
                <w:rFonts w:eastAsia="Times New Roman"/>
                <w:color w:val="000000"/>
                <w:sz w:val="20"/>
                <w:szCs w:val="20"/>
              </w:rPr>
              <w:t>Forced vital capacity</w:t>
            </w:r>
          </w:p>
        </w:tc>
      </w:tr>
      <w:tr w:rsidR="00667BE9" w14:paraId="539F77ED" w14:textId="77777777" w:rsidTr="00E91C24">
        <w:tc>
          <w:tcPr>
            <w:tcW w:w="1438" w:type="dxa"/>
          </w:tcPr>
          <w:p w14:paraId="480A2603" w14:textId="4739B1F4" w:rsidR="00667BE9" w:rsidRPr="00AF6118" w:rsidRDefault="00667BE9" w:rsidP="00E91C24">
            <w:pPr>
              <w:spacing w:after="120" w:line="240" w:lineRule="auto"/>
              <w:jc w:val="left"/>
              <w:rPr>
                <w:sz w:val="20"/>
                <w:szCs w:val="20"/>
              </w:rPr>
            </w:pPr>
            <w:r w:rsidRPr="00AF6118">
              <w:rPr>
                <w:rFonts w:eastAsia="Times New Roman"/>
                <w:color w:val="000000"/>
                <w:sz w:val="20"/>
                <w:szCs w:val="20"/>
              </w:rPr>
              <w:t>CALIPER</w:t>
            </w:r>
          </w:p>
        </w:tc>
        <w:tc>
          <w:tcPr>
            <w:tcW w:w="2785" w:type="dxa"/>
          </w:tcPr>
          <w:p w14:paraId="48611D07" w14:textId="3B82A8A7" w:rsidR="00667BE9" w:rsidRPr="00AF6118" w:rsidRDefault="00667BE9" w:rsidP="00E91C24">
            <w:pPr>
              <w:spacing w:after="120" w:line="240" w:lineRule="auto"/>
              <w:jc w:val="left"/>
              <w:rPr>
                <w:sz w:val="20"/>
                <w:szCs w:val="20"/>
              </w:rPr>
            </w:pPr>
            <w:r>
              <w:rPr>
                <w:rFonts w:eastAsia="Times New Roman"/>
                <w:color w:val="000000"/>
                <w:sz w:val="20"/>
                <w:szCs w:val="20"/>
              </w:rPr>
              <w:t>Computer aided lung informatics for pathology evaluation and rating</w:t>
            </w:r>
          </w:p>
        </w:tc>
        <w:tc>
          <w:tcPr>
            <w:tcW w:w="361" w:type="dxa"/>
          </w:tcPr>
          <w:p w14:paraId="0E4941BD" w14:textId="77777777" w:rsidR="00667BE9" w:rsidRDefault="00667BE9" w:rsidP="00E91C24">
            <w:pPr>
              <w:spacing w:after="120" w:line="240" w:lineRule="auto"/>
              <w:jc w:val="left"/>
              <w:rPr>
                <w:rFonts w:eastAsia="Times New Roman"/>
                <w:color w:val="000000"/>
                <w:sz w:val="20"/>
                <w:szCs w:val="20"/>
              </w:rPr>
            </w:pPr>
          </w:p>
        </w:tc>
        <w:tc>
          <w:tcPr>
            <w:tcW w:w="1170" w:type="dxa"/>
          </w:tcPr>
          <w:p w14:paraId="50A36A83" w14:textId="777CD0E3" w:rsidR="00667BE9" w:rsidRPr="00AF6118" w:rsidRDefault="00667BE9" w:rsidP="00E91C24">
            <w:pPr>
              <w:spacing w:after="120" w:line="240" w:lineRule="auto"/>
              <w:jc w:val="left"/>
              <w:rPr>
                <w:sz w:val="20"/>
                <w:szCs w:val="20"/>
              </w:rPr>
            </w:pPr>
            <w:r>
              <w:rPr>
                <w:rFonts w:eastAsia="Times New Roman"/>
                <w:color w:val="000000"/>
                <w:sz w:val="20"/>
                <w:szCs w:val="20"/>
              </w:rPr>
              <w:t>FWHM</w:t>
            </w:r>
          </w:p>
        </w:tc>
        <w:tc>
          <w:tcPr>
            <w:tcW w:w="3745" w:type="dxa"/>
          </w:tcPr>
          <w:p w14:paraId="2839FCAE" w14:textId="0A66847C" w:rsidR="00667BE9" w:rsidRPr="00AF6118" w:rsidRDefault="00667BE9" w:rsidP="00E91C24">
            <w:pPr>
              <w:spacing w:after="120" w:line="240" w:lineRule="auto"/>
              <w:jc w:val="left"/>
              <w:rPr>
                <w:sz w:val="20"/>
                <w:szCs w:val="20"/>
              </w:rPr>
            </w:pPr>
            <w:r>
              <w:rPr>
                <w:rFonts w:eastAsia="Times New Roman"/>
                <w:color w:val="000000"/>
                <w:sz w:val="20"/>
                <w:szCs w:val="20"/>
              </w:rPr>
              <w:t>Full width at half maximum</w:t>
            </w:r>
          </w:p>
        </w:tc>
      </w:tr>
      <w:tr w:rsidR="00667BE9" w14:paraId="7B4D0CC2" w14:textId="77777777" w:rsidTr="00E91C24">
        <w:tc>
          <w:tcPr>
            <w:tcW w:w="1438" w:type="dxa"/>
          </w:tcPr>
          <w:p w14:paraId="3ABCA672" w14:textId="0B6CA87F" w:rsidR="00667BE9" w:rsidRPr="00AF6118" w:rsidRDefault="00667BE9" w:rsidP="00E91C24">
            <w:pPr>
              <w:spacing w:after="120" w:line="240" w:lineRule="auto"/>
              <w:jc w:val="left"/>
              <w:rPr>
                <w:sz w:val="20"/>
                <w:szCs w:val="20"/>
              </w:rPr>
            </w:pPr>
            <w:r w:rsidRPr="00AF6118">
              <w:rPr>
                <w:rFonts w:eastAsia="Times New Roman"/>
                <w:color w:val="000000"/>
                <w:sz w:val="20"/>
                <w:szCs w:val="20"/>
              </w:rPr>
              <w:t>CAP-PPS</w:t>
            </w:r>
          </w:p>
        </w:tc>
        <w:tc>
          <w:tcPr>
            <w:tcW w:w="2785" w:type="dxa"/>
          </w:tcPr>
          <w:p w14:paraId="724A2832" w14:textId="1E8CDCBF" w:rsidR="00667BE9" w:rsidRPr="00AF6118" w:rsidRDefault="00667BE9" w:rsidP="00E91C24">
            <w:pPr>
              <w:spacing w:after="120" w:line="240" w:lineRule="auto"/>
              <w:jc w:val="left"/>
              <w:rPr>
                <w:sz w:val="20"/>
                <w:szCs w:val="20"/>
              </w:rPr>
            </w:pPr>
            <w:r>
              <w:rPr>
                <w:rFonts w:eastAsia="Times New Roman"/>
                <w:color w:val="000000"/>
                <w:sz w:val="20"/>
                <w:szCs w:val="20"/>
              </w:rPr>
              <w:t>College of American Pathologists–Pulmonary Pathology Society</w:t>
            </w:r>
          </w:p>
        </w:tc>
        <w:tc>
          <w:tcPr>
            <w:tcW w:w="361" w:type="dxa"/>
          </w:tcPr>
          <w:p w14:paraId="5E32A6CC" w14:textId="77777777" w:rsidR="00667BE9" w:rsidRDefault="00667BE9" w:rsidP="00E91C24">
            <w:pPr>
              <w:spacing w:after="120" w:line="240" w:lineRule="auto"/>
              <w:jc w:val="left"/>
              <w:rPr>
                <w:rFonts w:eastAsia="Times New Roman"/>
                <w:color w:val="000000"/>
                <w:sz w:val="20"/>
                <w:szCs w:val="20"/>
              </w:rPr>
            </w:pPr>
          </w:p>
        </w:tc>
        <w:tc>
          <w:tcPr>
            <w:tcW w:w="1170" w:type="dxa"/>
          </w:tcPr>
          <w:p w14:paraId="21F4FCA1" w14:textId="19F551CE" w:rsidR="00667BE9" w:rsidRPr="00AF6118" w:rsidRDefault="00667BE9" w:rsidP="00E91C24">
            <w:pPr>
              <w:spacing w:after="120" w:line="240" w:lineRule="auto"/>
              <w:jc w:val="left"/>
              <w:rPr>
                <w:sz w:val="20"/>
                <w:szCs w:val="20"/>
              </w:rPr>
            </w:pPr>
            <w:r>
              <w:rPr>
                <w:rFonts w:eastAsia="Times New Roman"/>
                <w:color w:val="000000"/>
                <w:sz w:val="20"/>
                <w:szCs w:val="20"/>
              </w:rPr>
              <w:t>GAP</w:t>
            </w:r>
          </w:p>
        </w:tc>
        <w:tc>
          <w:tcPr>
            <w:tcW w:w="3745" w:type="dxa"/>
          </w:tcPr>
          <w:p w14:paraId="4E8C66B5" w14:textId="73500D9F" w:rsidR="00667BE9" w:rsidRPr="00AF6118" w:rsidRDefault="00667BE9" w:rsidP="00E91C24">
            <w:pPr>
              <w:spacing w:after="120" w:line="240" w:lineRule="auto"/>
              <w:jc w:val="left"/>
              <w:rPr>
                <w:sz w:val="20"/>
                <w:szCs w:val="20"/>
              </w:rPr>
            </w:pPr>
            <w:r>
              <w:rPr>
                <w:rFonts w:eastAsia="Times New Roman"/>
                <w:color w:val="000000"/>
                <w:sz w:val="20"/>
                <w:szCs w:val="20"/>
              </w:rPr>
              <w:t>Gender, age, physiology</w:t>
            </w:r>
          </w:p>
        </w:tc>
      </w:tr>
      <w:tr w:rsidR="00667BE9" w14:paraId="7213139E" w14:textId="77777777" w:rsidTr="00E91C24">
        <w:tc>
          <w:tcPr>
            <w:tcW w:w="1438" w:type="dxa"/>
          </w:tcPr>
          <w:p w14:paraId="5D6BF578" w14:textId="6288D538" w:rsidR="00667BE9" w:rsidRPr="00AF6118" w:rsidRDefault="00667BE9" w:rsidP="00E91C24">
            <w:pPr>
              <w:spacing w:after="120" w:line="240" w:lineRule="auto"/>
              <w:jc w:val="left"/>
              <w:rPr>
                <w:sz w:val="20"/>
                <w:szCs w:val="20"/>
              </w:rPr>
            </w:pPr>
            <w:r w:rsidRPr="00AF6118">
              <w:rPr>
                <w:rFonts w:eastAsia="Times New Roman"/>
                <w:color w:val="000000"/>
                <w:sz w:val="20"/>
                <w:szCs w:val="20"/>
              </w:rPr>
              <w:t>CFA</w:t>
            </w:r>
          </w:p>
        </w:tc>
        <w:tc>
          <w:tcPr>
            <w:tcW w:w="2785" w:type="dxa"/>
          </w:tcPr>
          <w:p w14:paraId="11B4E81E" w14:textId="18AE4106" w:rsidR="00667BE9" w:rsidRPr="00AF6118" w:rsidRDefault="00667BE9" w:rsidP="00E91C24">
            <w:pPr>
              <w:spacing w:after="120" w:line="240" w:lineRule="auto"/>
              <w:jc w:val="left"/>
              <w:rPr>
                <w:sz w:val="20"/>
                <w:szCs w:val="20"/>
              </w:rPr>
            </w:pPr>
            <w:r>
              <w:rPr>
                <w:rFonts w:eastAsia="Times New Roman"/>
                <w:color w:val="000000"/>
                <w:sz w:val="20"/>
                <w:szCs w:val="20"/>
              </w:rPr>
              <w:t>Cryptogenic fibrosing alveolitis</w:t>
            </w:r>
          </w:p>
        </w:tc>
        <w:tc>
          <w:tcPr>
            <w:tcW w:w="361" w:type="dxa"/>
          </w:tcPr>
          <w:p w14:paraId="1FB2B662" w14:textId="77777777" w:rsidR="00667BE9" w:rsidRDefault="00667BE9" w:rsidP="00E91C24">
            <w:pPr>
              <w:spacing w:after="120" w:line="240" w:lineRule="auto"/>
              <w:jc w:val="left"/>
              <w:rPr>
                <w:rFonts w:eastAsia="Times New Roman"/>
                <w:color w:val="000000"/>
                <w:sz w:val="20"/>
                <w:szCs w:val="20"/>
              </w:rPr>
            </w:pPr>
          </w:p>
        </w:tc>
        <w:tc>
          <w:tcPr>
            <w:tcW w:w="1170" w:type="dxa"/>
          </w:tcPr>
          <w:p w14:paraId="64399379" w14:textId="61277908" w:rsidR="00667BE9" w:rsidRPr="00AF6118" w:rsidRDefault="00667BE9" w:rsidP="00E91C24">
            <w:pPr>
              <w:spacing w:after="120" w:line="240" w:lineRule="auto"/>
              <w:jc w:val="left"/>
              <w:rPr>
                <w:sz w:val="20"/>
                <w:szCs w:val="20"/>
              </w:rPr>
            </w:pPr>
            <w:r>
              <w:rPr>
                <w:rFonts w:eastAsia="Times New Roman"/>
                <w:color w:val="000000"/>
                <w:sz w:val="20"/>
                <w:szCs w:val="20"/>
              </w:rPr>
              <w:t>GGO</w:t>
            </w:r>
          </w:p>
        </w:tc>
        <w:tc>
          <w:tcPr>
            <w:tcW w:w="3745" w:type="dxa"/>
          </w:tcPr>
          <w:p w14:paraId="0FDB7B3A" w14:textId="425B13E1" w:rsidR="00667BE9" w:rsidRPr="00AF6118" w:rsidRDefault="00667BE9" w:rsidP="00E91C24">
            <w:pPr>
              <w:spacing w:after="120" w:line="240" w:lineRule="auto"/>
              <w:jc w:val="left"/>
              <w:rPr>
                <w:sz w:val="20"/>
                <w:szCs w:val="20"/>
              </w:rPr>
            </w:pPr>
            <w:r>
              <w:rPr>
                <w:rFonts w:eastAsia="Times New Roman"/>
                <w:color w:val="000000"/>
                <w:sz w:val="20"/>
                <w:szCs w:val="20"/>
              </w:rPr>
              <w:t>Ground glass opacity</w:t>
            </w:r>
          </w:p>
        </w:tc>
      </w:tr>
      <w:tr w:rsidR="00667BE9" w14:paraId="4FF9796F" w14:textId="77777777" w:rsidTr="00E91C24">
        <w:tc>
          <w:tcPr>
            <w:tcW w:w="1438" w:type="dxa"/>
          </w:tcPr>
          <w:p w14:paraId="1C3A70BA" w14:textId="3668B151" w:rsidR="00667BE9" w:rsidRPr="00AF6118" w:rsidRDefault="00667BE9" w:rsidP="00E91C24">
            <w:pPr>
              <w:spacing w:after="120" w:line="240" w:lineRule="auto"/>
              <w:jc w:val="left"/>
              <w:rPr>
                <w:sz w:val="20"/>
                <w:szCs w:val="20"/>
              </w:rPr>
            </w:pPr>
            <w:r w:rsidRPr="00AF6118">
              <w:rPr>
                <w:rFonts w:eastAsia="Times New Roman"/>
                <w:color w:val="000000"/>
                <w:sz w:val="20"/>
                <w:szCs w:val="20"/>
              </w:rPr>
              <w:t>COPD</w:t>
            </w:r>
          </w:p>
        </w:tc>
        <w:tc>
          <w:tcPr>
            <w:tcW w:w="2785" w:type="dxa"/>
          </w:tcPr>
          <w:p w14:paraId="09034872" w14:textId="700132AE" w:rsidR="00667BE9" w:rsidRPr="00AF6118" w:rsidRDefault="00667BE9" w:rsidP="00E91C24">
            <w:pPr>
              <w:spacing w:after="120" w:line="240" w:lineRule="auto"/>
              <w:jc w:val="left"/>
              <w:rPr>
                <w:sz w:val="20"/>
                <w:szCs w:val="20"/>
              </w:rPr>
            </w:pPr>
            <w:r>
              <w:rPr>
                <w:rFonts w:eastAsia="Times New Roman"/>
                <w:color w:val="000000"/>
                <w:sz w:val="20"/>
                <w:szCs w:val="20"/>
              </w:rPr>
              <w:t>Chronic obstructive pulmonary disease</w:t>
            </w:r>
          </w:p>
        </w:tc>
        <w:tc>
          <w:tcPr>
            <w:tcW w:w="361" w:type="dxa"/>
          </w:tcPr>
          <w:p w14:paraId="25438CD5" w14:textId="77777777" w:rsidR="00667BE9" w:rsidRDefault="00667BE9" w:rsidP="00E91C24">
            <w:pPr>
              <w:spacing w:after="120" w:line="240" w:lineRule="auto"/>
              <w:jc w:val="left"/>
              <w:rPr>
                <w:rFonts w:eastAsia="Times New Roman"/>
                <w:color w:val="000000"/>
                <w:sz w:val="20"/>
                <w:szCs w:val="20"/>
              </w:rPr>
            </w:pPr>
          </w:p>
        </w:tc>
        <w:tc>
          <w:tcPr>
            <w:tcW w:w="1170" w:type="dxa"/>
          </w:tcPr>
          <w:p w14:paraId="5DFEEBB8" w14:textId="3B166EC3" w:rsidR="00667BE9" w:rsidRPr="00AF6118" w:rsidRDefault="00667BE9" w:rsidP="00E91C24">
            <w:pPr>
              <w:spacing w:after="120" w:line="240" w:lineRule="auto"/>
              <w:jc w:val="left"/>
              <w:rPr>
                <w:sz w:val="20"/>
                <w:szCs w:val="20"/>
              </w:rPr>
            </w:pPr>
            <w:r>
              <w:rPr>
                <w:rFonts w:eastAsia="Times New Roman"/>
                <w:color w:val="000000"/>
                <w:sz w:val="20"/>
                <w:szCs w:val="20"/>
              </w:rPr>
              <w:t>GHNC</w:t>
            </w:r>
          </w:p>
        </w:tc>
        <w:tc>
          <w:tcPr>
            <w:tcW w:w="3745" w:type="dxa"/>
          </w:tcPr>
          <w:p w14:paraId="17A5D56D" w14:textId="66A40861" w:rsidR="00667BE9" w:rsidRPr="00AF6118" w:rsidRDefault="00667BE9" w:rsidP="00E91C24">
            <w:pPr>
              <w:spacing w:after="120" w:line="240" w:lineRule="auto"/>
              <w:jc w:val="left"/>
              <w:rPr>
                <w:sz w:val="20"/>
                <w:szCs w:val="20"/>
              </w:rPr>
            </w:pPr>
            <w:r>
              <w:rPr>
                <w:rFonts w:eastAsia="Times New Roman"/>
                <w:color w:val="000000"/>
                <w:sz w:val="20"/>
                <w:szCs w:val="20"/>
              </w:rPr>
              <w:t xml:space="preserve">Gaussian histogram normalized correlation </w:t>
            </w:r>
          </w:p>
        </w:tc>
      </w:tr>
      <w:tr w:rsidR="00667BE9" w14:paraId="3D85D911" w14:textId="77777777" w:rsidTr="00E91C24">
        <w:tc>
          <w:tcPr>
            <w:tcW w:w="1438" w:type="dxa"/>
          </w:tcPr>
          <w:p w14:paraId="76F6B069" w14:textId="69674072" w:rsidR="00667BE9" w:rsidRPr="00AF6118" w:rsidRDefault="00667BE9" w:rsidP="00E91C24">
            <w:pPr>
              <w:spacing w:after="120" w:line="240" w:lineRule="auto"/>
              <w:jc w:val="left"/>
              <w:rPr>
                <w:sz w:val="20"/>
                <w:szCs w:val="20"/>
              </w:rPr>
            </w:pPr>
            <w:r w:rsidRPr="00AF6118">
              <w:rPr>
                <w:rFonts w:eastAsia="Times New Roman"/>
                <w:color w:val="000000"/>
                <w:sz w:val="20"/>
                <w:szCs w:val="20"/>
              </w:rPr>
              <w:t>CPET/CPEX</w:t>
            </w:r>
          </w:p>
        </w:tc>
        <w:tc>
          <w:tcPr>
            <w:tcW w:w="2785" w:type="dxa"/>
          </w:tcPr>
          <w:p w14:paraId="70DAB3C3" w14:textId="7902438E" w:rsidR="00667BE9" w:rsidRPr="00AF6118" w:rsidRDefault="00667BE9" w:rsidP="00E91C24">
            <w:pPr>
              <w:spacing w:after="120" w:line="240" w:lineRule="auto"/>
              <w:jc w:val="left"/>
              <w:rPr>
                <w:sz w:val="20"/>
                <w:szCs w:val="20"/>
              </w:rPr>
            </w:pPr>
            <w:r>
              <w:rPr>
                <w:rFonts w:eastAsia="Times New Roman"/>
                <w:color w:val="000000"/>
                <w:sz w:val="20"/>
                <w:szCs w:val="20"/>
              </w:rPr>
              <w:t>Cardiopulmonary exercise test</w:t>
            </w:r>
          </w:p>
        </w:tc>
        <w:tc>
          <w:tcPr>
            <w:tcW w:w="361" w:type="dxa"/>
          </w:tcPr>
          <w:p w14:paraId="310A94E6" w14:textId="77777777" w:rsidR="00667BE9" w:rsidRDefault="00667BE9" w:rsidP="00E91C24">
            <w:pPr>
              <w:spacing w:after="120" w:line="240" w:lineRule="auto"/>
              <w:jc w:val="left"/>
              <w:rPr>
                <w:rFonts w:eastAsia="Times New Roman"/>
                <w:color w:val="000000"/>
                <w:sz w:val="20"/>
                <w:szCs w:val="20"/>
              </w:rPr>
            </w:pPr>
          </w:p>
        </w:tc>
        <w:tc>
          <w:tcPr>
            <w:tcW w:w="1170" w:type="dxa"/>
          </w:tcPr>
          <w:p w14:paraId="112F375B" w14:textId="3DE24D67" w:rsidR="00667BE9" w:rsidRPr="00AF6118" w:rsidRDefault="00667BE9" w:rsidP="00E91C24">
            <w:pPr>
              <w:spacing w:after="120" w:line="240" w:lineRule="auto"/>
              <w:jc w:val="left"/>
              <w:rPr>
                <w:sz w:val="20"/>
                <w:szCs w:val="20"/>
              </w:rPr>
            </w:pPr>
            <w:r>
              <w:rPr>
                <w:rFonts w:eastAsia="Times New Roman"/>
                <w:color w:val="000000"/>
                <w:sz w:val="20"/>
                <w:szCs w:val="20"/>
              </w:rPr>
              <w:t>GLI</w:t>
            </w:r>
          </w:p>
        </w:tc>
        <w:tc>
          <w:tcPr>
            <w:tcW w:w="3745" w:type="dxa"/>
          </w:tcPr>
          <w:p w14:paraId="5B6B46BE" w14:textId="2DC02BEE" w:rsidR="00667BE9" w:rsidRPr="00AF6118" w:rsidRDefault="00667BE9" w:rsidP="00E91C24">
            <w:pPr>
              <w:spacing w:after="120" w:line="240" w:lineRule="auto"/>
              <w:jc w:val="left"/>
              <w:rPr>
                <w:sz w:val="20"/>
                <w:szCs w:val="20"/>
              </w:rPr>
            </w:pPr>
            <w:r>
              <w:rPr>
                <w:rFonts w:eastAsia="Times New Roman"/>
                <w:color w:val="000000"/>
                <w:sz w:val="20"/>
                <w:szCs w:val="20"/>
              </w:rPr>
              <w:t>Global lung initiative</w:t>
            </w:r>
          </w:p>
        </w:tc>
      </w:tr>
      <w:tr w:rsidR="00667BE9" w14:paraId="05859605" w14:textId="77777777" w:rsidTr="00E91C24">
        <w:tc>
          <w:tcPr>
            <w:tcW w:w="1438" w:type="dxa"/>
          </w:tcPr>
          <w:p w14:paraId="180E3863" w14:textId="39205551" w:rsidR="00667BE9" w:rsidRPr="00AF6118" w:rsidRDefault="00667BE9" w:rsidP="00E91C24">
            <w:pPr>
              <w:spacing w:after="120" w:line="240" w:lineRule="auto"/>
              <w:jc w:val="left"/>
              <w:rPr>
                <w:sz w:val="20"/>
                <w:szCs w:val="20"/>
              </w:rPr>
            </w:pPr>
            <w:r w:rsidRPr="00AF6118">
              <w:rPr>
                <w:rFonts w:eastAsia="Times New Roman"/>
                <w:color w:val="000000"/>
                <w:sz w:val="20"/>
                <w:szCs w:val="20"/>
              </w:rPr>
              <w:t>CPFE</w:t>
            </w:r>
          </w:p>
        </w:tc>
        <w:tc>
          <w:tcPr>
            <w:tcW w:w="2785" w:type="dxa"/>
          </w:tcPr>
          <w:p w14:paraId="7495DFB7" w14:textId="6C7B8BC5" w:rsidR="00667BE9" w:rsidRPr="00AF6118" w:rsidRDefault="00667BE9" w:rsidP="00E91C24">
            <w:pPr>
              <w:spacing w:after="120" w:line="240" w:lineRule="auto"/>
              <w:jc w:val="left"/>
              <w:rPr>
                <w:sz w:val="20"/>
                <w:szCs w:val="20"/>
              </w:rPr>
            </w:pPr>
            <w:r>
              <w:rPr>
                <w:rFonts w:eastAsia="Times New Roman"/>
                <w:color w:val="000000"/>
                <w:sz w:val="20"/>
                <w:szCs w:val="20"/>
              </w:rPr>
              <w:t>Combined pulmonary fibrosis and emphysema syndrome</w:t>
            </w:r>
          </w:p>
        </w:tc>
        <w:tc>
          <w:tcPr>
            <w:tcW w:w="361" w:type="dxa"/>
          </w:tcPr>
          <w:p w14:paraId="3EA80C92" w14:textId="77777777" w:rsidR="00667BE9" w:rsidRDefault="00667BE9" w:rsidP="00E91C24">
            <w:pPr>
              <w:spacing w:after="120" w:line="240" w:lineRule="auto"/>
              <w:jc w:val="left"/>
              <w:rPr>
                <w:rFonts w:eastAsia="Times New Roman"/>
                <w:color w:val="000000"/>
                <w:sz w:val="20"/>
                <w:szCs w:val="20"/>
              </w:rPr>
            </w:pPr>
          </w:p>
        </w:tc>
        <w:tc>
          <w:tcPr>
            <w:tcW w:w="1170" w:type="dxa"/>
          </w:tcPr>
          <w:p w14:paraId="34B460B3" w14:textId="40621630" w:rsidR="00667BE9" w:rsidRPr="00AF6118" w:rsidRDefault="00667BE9" w:rsidP="00E91C24">
            <w:pPr>
              <w:spacing w:after="120" w:line="240" w:lineRule="auto"/>
              <w:jc w:val="left"/>
              <w:rPr>
                <w:sz w:val="20"/>
                <w:szCs w:val="20"/>
              </w:rPr>
            </w:pPr>
            <w:r>
              <w:rPr>
                <w:rFonts w:eastAsia="Times New Roman"/>
                <w:color w:val="000000"/>
                <w:sz w:val="20"/>
                <w:szCs w:val="20"/>
              </w:rPr>
              <w:t>GORD</w:t>
            </w:r>
          </w:p>
        </w:tc>
        <w:tc>
          <w:tcPr>
            <w:tcW w:w="3745" w:type="dxa"/>
          </w:tcPr>
          <w:p w14:paraId="06EE7831" w14:textId="0DFA0948" w:rsidR="00667BE9" w:rsidRPr="00AF6118" w:rsidRDefault="00667BE9" w:rsidP="00E91C24">
            <w:pPr>
              <w:spacing w:after="120" w:line="240" w:lineRule="auto"/>
              <w:jc w:val="left"/>
              <w:rPr>
                <w:sz w:val="20"/>
                <w:szCs w:val="20"/>
              </w:rPr>
            </w:pPr>
            <w:r>
              <w:rPr>
                <w:rFonts w:eastAsia="Times New Roman"/>
                <w:color w:val="000000"/>
                <w:sz w:val="20"/>
                <w:szCs w:val="20"/>
              </w:rPr>
              <w:t>Gastro-oesophageal reflux disease</w:t>
            </w:r>
          </w:p>
        </w:tc>
      </w:tr>
      <w:tr w:rsidR="00667BE9" w14:paraId="43E784EF" w14:textId="77777777" w:rsidTr="00E91C24">
        <w:tc>
          <w:tcPr>
            <w:tcW w:w="1438" w:type="dxa"/>
          </w:tcPr>
          <w:p w14:paraId="1089FF73" w14:textId="2875E097" w:rsidR="00667BE9" w:rsidRPr="00AF6118" w:rsidRDefault="00667BE9" w:rsidP="00E91C24">
            <w:pPr>
              <w:spacing w:after="120" w:line="240" w:lineRule="auto"/>
              <w:jc w:val="left"/>
              <w:rPr>
                <w:sz w:val="20"/>
                <w:szCs w:val="20"/>
              </w:rPr>
            </w:pPr>
            <w:r w:rsidRPr="00AF6118">
              <w:rPr>
                <w:rFonts w:eastAsia="Times New Roman"/>
                <w:color w:val="000000"/>
                <w:sz w:val="20"/>
                <w:szCs w:val="20"/>
              </w:rPr>
              <w:t>CPI</w:t>
            </w:r>
          </w:p>
        </w:tc>
        <w:tc>
          <w:tcPr>
            <w:tcW w:w="2785" w:type="dxa"/>
          </w:tcPr>
          <w:p w14:paraId="19198E96" w14:textId="3694D215" w:rsidR="00667BE9" w:rsidRPr="00AF6118" w:rsidRDefault="00667BE9" w:rsidP="00E91C24">
            <w:pPr>
              <w:spacing w:after="120" w:line="240" w:lineRule="auto"/>
              <w:jc w:val="left"/>
              <w:rPr>
                <w:sz w:val="20"/>
                <w:szCs w:val="20"/>
              </w:rPr>
            </w:pPr>
            <w:r>
              <w:rPr>
                <w:rFonts w:eastAsia="Times New Roman"/>
                <w:color w:val="000000"/>
                <w:sz w:val="20"/>
                <w:szCs w:val="20"/>
              </w:rPr>
              <w:t>Composite physiology index</w:t>
            </w:r>
          </w:p>
        </w:tc>
        <w:tc>
          <w:tcPr>
            <w:tcW w:w="361" w:type="dxa"/>
          </w:tcPr>
          <w:p w14:paraId="53699C1A" w14:textId="77777777" w:rsidR="00667BE9" w:rsidRDefault="00667BE9" w:rsidP="00E91C24">
            <w:pPr>
              <w:spacing w:after="120" w:line="240" w:lineRule="auto"/>
              <w:jc w:val="left"/>
              <w:rPr>
                <w:rFonts w:eastAsia="Times New Roman"/>
                <w:color w:val="000000"/>
                <w:sz w:val="20"/>
                <w:szCs w:val="20"/>
              </w:rPr>
            </w:pPr>
          </w:p>
        </w:tc>
        <w:tc>
          <w:tcPr>
            <w:tcW w:w="1170" w:type="dxa"/>
          </w:tcPr>
          <w:p w14:paraId="047FBFA0" w14:textId="4C42BA77" w:rsidR="00667BE9" w:rsidRPr="00AF6118" w:rsidRDefault="00667BE9" w:rsidP="00E91C24">
            <w:pPr>
              <w:spacing w:after="120" w:line="240" w:lineRule="auto"/>
              <w:jc w:val="left"/>
              <w:rPr>
                <w:sz w:val="20"/>
                <w:szCs w:val="20"/>
              </w:rPr>
            </w:pPr>
            <w:r>
              <w:rPr>
                <w:rFonts w:eastAsia="Times New Roman"/>
                <w:color w:val="000000"/>
                <w:sz w:val="20"/>
                <w:szCs w:val="20"/>
              </w:rPr>
              <w:t>GUI</w:t>
            </w:r>
          </w:p>
        </w:tc>
        <w:tc>
          <w:tcPr>
            <w:tcW w:w="3745" w:type="dxa"/>
          </w:tcPr>
          <w:p w14:paraId="33E71A44" w14:textId="36F8409F" w:rsidR="00667BE9" w:rsidRPr="00AF6118" w:rsidRDefault="00667BE9" w:rsidP="00E91C24">
            <w:pPr>
              <w:spacing w:after="120" w:line="240" w:lineRule="auto"/>
              <w:jc w:val="left"/>
              <w:rPr>
                <w:sz w:val="20"/>
                <w:szCs w:val="20"/>
              </w:rPr>
            </w:pPr>
            <w:r>
              <w:rPr>
                <w:rFonts w:eastAsia="Times New Roman"/>
                <w:color w:val="000000"/>
                <w:sz w:val="20"/>
                <w:szCs w:val="20"/>
              </w:rPr>
              <w:t>Graphical user interface</w:t>
            </w:r>
          </w:p>
        </w:tc>
      </w:tr>
      <w:tr w:rsidR="00667BE9" w14:paraId="3413C233" w14:textId="77777777" w:rsidTr="00E91C24">
        <w:tc>
          <w:tcPr>
            <w:tcW w:w="1438" w:type="dxa"/>
          </w:tcPr>
          <w:p w14:paraId="58579B35" w14:textId="4D35C45E" w:rsidR="00667BE9" w:rsidRPr="00AF6118" w:rsidRDefault="00667BE9" w:rsidP="00E91C24">
            <w:pPr>
              <w:spacing w:after="120" w:line="240" w:lineRule="auto"/>
              <w:jc w:val="left"/>
              <w:rPr>
                <w:sz w:val="20"/>
                <w:szCs w:val="20"/>
              </w:rPr>
            </w:pPr>
            <w:r w:rsidRPr="00AF6118">
              <w:rPr>
                <w:rFonts w:eastAsia="Times New Roman"/>
                <w:color w:val="000000"/>
                <w:sz w:val="20"/>
                <w:szCs w:val="20"/>
              </w:rPr>
              <w:t>CSSR</w:t>
            </w:r>
          </w:p>
        </w:tc>
        <w:tc>
          <w:tcPr>
            <w:tcW w:w="2785" w:type="dxa"/>
          </w:tcPr>
          <w:p w14:paraId="33EA3345" w14:textId="064C3910" w:rsidR="00667BE9" w:rsidRPr="00AF6118" w:rsidRDefault="00667BE9" w:rsidP="00E91C24">
            <w:pPr>
              <w:spacing w:after="120" w:line="240" w:lineRule="auto"/>
              <w:jc w:val="left"/>
              <w:rPr>
                <w:sz w:val="20"/>
                <w:szCs w:val="20"/>
              </w:rPr>
            </w:pPr>
            <w:r>
              <w:rPr>
                <w:rFonts w:eastAsia="Times New Roman"/>
                <w:color w:val="000000"/>
                <w:sz w:val="20"/>
                <w:szCs w:val="20"/>
              </w:rPr>
              <w:t>Chemical shift saturation recovery</w:t>
            </w:r>
          </w:p>
        </w:tc>
        <w:tc>
          <w:tcPr>
            <w:tcW w:w="361" w:type="dxa"/>
          </w:tcPr>
          <w:p w14:paraId="47A1558D" w14:textId="77777777" w:rsidR="00667BE9" w:rsidRDefault="00667BE9" w:rsidP="00E91C24">
            <w:pPr>
              <w:spacing w:after="120" w:line="240" w:lineRule="auto"/>
              <w:jc w:val="left"/>
              <w:rPr>
                <w:rFonts w:eastAsia="Times New Roman"/>
                <w:color w:val="000000"/>
                <w:sz w:val="20"/>
                <w:szCs w:val="20"/>
              </w:rPr>
            </w:pPr>
          </w:p>
        </w:tc>
        <w:tc>
          <w:tcPr>
            <w:tcW w:w="1170" w:type="dxa"/>
          </w:tcPr>
          <w:p w14:paraId="3ABDB0F0" w14:textId="6CD3E1FC" w:rsidR="00667BE9" w:rsidRPr="00AF6118" w:rsidRDefault="00667BE9" w:rsidP="00E91C24">
            <w:pPr>
              <w:spacing w:after="120" w:line="240" w:lineRule="auto"/>
              <w:jc w:val="left"/>
              <w:rPr>
                <w:sz w:val="20"/>
                <w:szCs w:val="20"/>
              </w:rPr>
            </w:pPr>
            <w:r>
              <w:rPr>
                <w:rFonts w:eastAsia="Times New Roman"/>
                <w:color w:val="000000"/>
                <w:sz w:val="20"/>
                <w:szCs w:val="20"/>
              </w:rPr>
              <w:t>HRCT</w:t>
            </w:r>
          </w:p>
        </w:tc>
        <w:tc>
          <w:tcPr>
            <w:tcW w:w="3745" w:type="dxa"/>
          </w:tcPr>
          <w:p w14:paraId="1A39BCFC" w14:textId="179172AA" w:rsidR="00667BE9" w:rsidRPr="00AF6118" w:rsidRDefault="00667BE9" w:rsidP="00E91C24">
            <w:pPr>
              <w:spacing w:after="120" w:line="240" w:lineRule="auto"/>
              <w:jc w:val="left"/>
              <w:rPr>
                <w:sz w:val="20"/>
                <w:szCs w:val="20"/>
              </w:rPr>
            </w:pPr>
            <w:r>
              <w:rPr>
                <w:rFonts w:eastAsia="Times New Roman"/>
                <w:color w:val="000000"/>
                <w:sz w:val="20"/>
                <w:szCs w:val="20"/>
              </w:rPr>
              <w:t>High-resolution computed tomography</w:t>
            </w:r>
          </w:p>
        </w:tc>
      </w:tr>
      <w:tr w:rsidR="00667BE9" w14:paraId="3F09D5AF" w14:textId="77777777" w:rsidTr="00E91C24">
        <w:tc>
          <w:tcPr>
            <w:tcW w:w="1438" w:type="dxa"/>
          </w:tcPr>
          <w:p w14:paraId="6B1BDD5E" w14:textId="22BB16E1" w:rsidR="00667BE9" w:rsidRPr="00AF6118" w:rsidRDefault="00667BE9" w:rsidP="00E91C24">
            <w:pPr>
              <w:spacing w:after="120" w:line="240" w:lineRule="auto"/>
              <w:jc w:val="left"/>
              <w:rPr>
                <w:sz w:val="20"/>
                <w:szCs w:val="20"/>
              </w:rPr>
            </w:pPr>
            <w:r w:rsidRPr="00AF6118">
              <w:rPr>
                <w:rFonts w:eastAsia="Times New Roman"/>
                <w:color w:val="000000"/>
                <w:sz w:val="20"/>
                <w:szCs w:val="20"/>
              </w:rPr>
              <w:t>CT</w:t>
            </w:r>
          </w:p>
        </w:tc>
        <w:tc>
          <w:tcPr>
            <w:tcW w:w="2785" w:type="dxa"/>
          </w:tcPr>
          <w:p w14:paraId="2708528A" w14:textId="3535CE97" w:rsidR="00667BE9" w:rsidRPr="00AF6118" w:rsidRDefault="00667BE9" w:rsidP="00E91C24">
            <w:pPr>
              <w:spacing w:after="120" w:line="240" w:lineRule="auto"/>
              <w:jc w:val="left"/>
              <w:rPr>
                <w:sz w:val="20"/>
                <w:szCs w:val="20"/>
              </w:rPr>
            </w:pPr>
            <w:r>
              <w:rPr>
                <w:rFonts w:eastAsia="Times New Roman"/>
                <w:color w:val="000000"/>
                <w:sz w:val="20"/>
                <w:szCs w:val="20"/>
              </w:rPr>
              <w:t>Computed tomography</w:t>
            </w:r>
          </w:p>
        </w:tc>
        <w:tc>
          <w:tcPr>
            <w:tcW w:w="361" w:type="dxa"/>
          </w:tcPr>
          <w:p w14:paraId="47ED8E46" w14:textId="77777777" w:rsidR="00667BE9" w:rsidRDefault="00667BE9" w:rsidP="00E91C24">
            <w:pPr>
              <w:spacing w:after="120" w:line="240" w:lineRule="auto"/>
              <w:jc w:val="left"/>
              <w:rPr>
                <w:rFonts w:eastAsia="Times New Roman"/>
                <w:color w:val="000000"/>
                <w:sz w:val="20"/>
                <w:szCs w:val="20"/>
              </w:rPr>
            </w:pPr>
          </w:p>
        </w:tc>
        <w:tc>
          <w:tcPr>
            <w:tcW w:w="1170" w:type="dxa"/>
          </w:tcPr>
          <w:p w14:paraId="0553477C" w14:textId="41E8AFCF" w:rsidR="00667BE9" w:rsidRPr="00AF6118" w:rsidRDefault="00667BE9" w:rsidP="00E91C24">
            <w:pPr>
              <w:spacing w:after="120" w:line="240" w:lineRule="auto"/>
              <w:jc w:val="left"/>
              <w:rPr>
                <w:sz w:val="20"/>
                <w:szCs w:val="20"/>
              </w:rPr>
            </w:pPr>
            <w:r>
              <w:rPr>
                <w:rFonts w:eastAsia="Times New Roman"/>
                <w:color w:val="000000"/>
                <w:sz w:val="20"/>
                <w:szCs w:val="20"/>
              </w:rPr>
              <w:t>HU</w:t>
            </w:r>
          </w:p>
        </w:tc>
        <w:tc>
          <w:tcPr>
            <w:tcW w:w="3745" w:type="dxa"/>
          </w:tcPr>
          <w:p w14:paraId="66EA213C" w14:textId="16AD800D" w:rsidR="00667BE9" w:rsidRPr="00AF6118" w:rsidRDefault="00667BE9" w:rsidP="00E91C24">
            <w:pPr>
              <w:spacing w:after="120" w:line="240" w:lineRule="auto"/>
              <w:jc w:val="left"/>
              <w:rPr>
                <w:sz w:val="20"/>
                <w:szCs w:val="20"/>
              </w:rPr>
            </w:pPr>
            <w:r>
              <w:rPr>
                <w:rFonts w:eastAsia="Times New Roman"/>
                <w:color w:val="000000"/>
                <w:sz w:val="20"/>
                <w:szCs w:val="20"/>
              </w:rPr>
              <w:t>Hounsfield unit(s)</w:t>
            </w:r>
          </w:p>
        </w:tc>
      </w:tr>
      <w:tr w:rsidR="00667BE9" w14:paraId="6DED21FB" w14:textId="77777777" w:rsidTr="00E91C24">
        <w:tc>
          <w:tcPr>
            <w:tcW w:w="1438" w:type="dxa"/>
          </w:tcPr>
          <w:p w14:paraId="3F48765C" w14:textId="7E696936" w:rsidR="00667BE9" w:rsidRPr="00AF6118" w:rsidRDefault="00667BE9" w:rsidP="00E91C24">
            <w:pPr>
              <w:spacing w:after="120" w:line="240" w:lineRule="auto"/>
              <w:jc w:val="left"/>
              <w:rPr>
                <w:sz w:val="20"/>
                <w:szCs w:val="20"/>
              </w:rPr>
            </w:pPr>
            <w:r w:rsidRPr="00AF6118">
              <w:rPr>
                <w:rFonts w:eastAsia="Times New Roman"/>
                <w:color w:val="000000"/>
                <w:sz w:val="20"/>
                <w:szCs w:val="20"/>
              </w:rPr>
              <w:t>CTD</w:t>
            </w:r>
          </w:p>
        </w:tc>
        <w:tc>
          <w:tcPr>
            <w:tcW w:w="2785" w:type="dxa"/>
          </w:tcPr>
          <w:p w14:paraId="59F1786B" w14:textId="6C433E09" w:rsidR="00667BE9" w:rsidRPr="00AF6118" w:rsidRDefault="00667BE9" w:rsidP="00E91C24">
            <w:pPr>
              <w:spacing w:after="120" w:line="240" w:lineRule="auto"/>
              <w:jc w:val="left"/>
              <w:rPr>
                <w:sz w:val="20"/>
                <w:szCs w:val="20"/>
              </w:rPr>
            </w:pPr>
            <w:r>
              <w:rPr>
                <w:rFonts w:eastAsia="Times New Roman"/>
                <w:color w:val="000000"/>
                <w:sz w:val="20"/>
                <w:szCs w:val="20"/>
              </w:rPr>
              <w:t>Connective tissue disease</w:t>
            </w:r>
          </w:p>
        </w:tc>
        <w:tc>
          <w:tcPr>
            <w:tcW w:w="361" w:type="dxa"/>
          </w:tcPr>
          <w:p w14:paraId="38F8692B" w14:textId="77777777" w:rsidR="00667BE9" w:rsidRDefault="00667BE9" w:rsidP="00E91C24">
            <w:pPr>
              <w:spacing w:after="120" w:line="240" w:lineRule="auto"/>
              <w:jc w:val="left"/>
              <w:rPr>
                <w:rFonts w:eastAsia="Times New Roman"/>
                <w:color w:val="000000"/>
                <w:sz w:val="20"/>
                <w:szCs w:val="20"/>
              </w:rPr>
            </w:pPr>
          </w:p>
        </w:tc>
        <w:tc>
          <w:tcPr>
            <w:tcW w:w="1170" w:type="dxa"/>
          </w:tcPr>
          <w:p w14:paraId="1FA58846" w14:textId="19164320" w:rsidR="00667BE9" w:rsidRPr="00AF6118" w:rsidRDefault="00667BE9" w:rsidP="00E91C24">
            <w:pPr>
              <w:spacing w:after="120" w:line="240" w:lineRule="auto"/>
              <w:jc w:val="left"/>
              <w:rPr>
                <w:sz w:val="20"/>
                <w:szCs w:val="20"/>
              </w:rPr>
            </w:pPr>
            <w:r>
              <w:rPr>
                <w:rFonts w:eastAsia="Times New Roman"/>
                <w:color w:val="000000"/>
                <w:sz w:val="20"/>
                <w:szCs w:val="20"/>
              </w:rPr>
              <w:t>ICC</w:t>
            </w:r>
          </w:p>
        </w:tc>
        <w:tc>
          <w:tcPr>
            <w:tcW w:w="3745" w:type="dxa"/>
          </w:tcPr>
          <w:p w14:paraId="2C69B262" w14:textId="0619D249" w:rsidR="00667BE9" w:rsidRPr="00AF6118" w:rsidRDefault="00667BE9" w:rsidP="00E91C24">
            <w:pPr>
              <w:spacing w:after="120" w:line="240" w:lineRule="auto"/>
              <w:jc w:val="left"/>
              <w:rPr>
                <w:sz w:val="20"/>
                <w:szCs w:val="20"/>
              </w:rPr>
            </w:pPr>
            <w:r>
              <w:rPr>
                <w:rFonts w:eastAsia="Times New Roman"/>
                <w:color w:val="000000"/>
                <w:sz w:val="20"/>
                <w:szCs w:val="20"/>
              </w:rPr>
              <w:t>Intraclass correlation coefficient</w:t>
            </w:r>
          </w:p>
        </w:tc>
      </w:tr>
      <w:tr w:rsidR="00667BE9" w14:paraId="57064493" w14:textId="77777777" w:rsidTr="00E91C24">
        <w:tc>
          <w:tcPr>
            <w:tcW w:w="1438" w:type="dxa"/>
          </w:tcPr>
          <w:p w14:paraId="19C2FBB3" w14:textId="2CF634A7" w:rsidR="00667BE9" w:rsidRPr="00AF6118" w:rsidRDefault="00667BE9" w:rsidP="00E91C24">
            <w:pPr>
              <w:spacing w:after="120" w:line="240" w:lineRule="auto"/>
              <w:jc w:val="left"/>
              <w:rPr>
                <w:sz w:val="20"/>
                <w:szCs w:val="20"/>
              </w:rPr>
            </w:pPr>
            <w:r w:rsidRPr="00AF6118">
              <w:rPr>
                <w:rFonts w:eastAsia="Times New Roman"/>
                <w:color w:val="000000"/>
                <w:sz w:val="20"/>
                <w:szCs w:val="20"/>
              </w:rPr>
              <w:t>CV</w:t>
            </w:r>
          </w:p>
        </w:tc>
        <w:tc>
          <w:tcPr>
            <w:tcW w:w="2785" w:type="dxa"/>
          </w:tcPr>
          <w:p w14:paraId="683EB19B" w14:textId="6AAFCE89" w:rsidR="00667BE9" w:rsidRPr="00AF6118" w:rsidRDefault="00667BE9" w:rsidP="00E91C24">
            <w:pPr>
              <w:spacing w:after="120" w:line="240" w:lineRule="auto"/>
              <w:jc w:val="left"/>
              <w:rPr>
                <w:sz w:val="20"/>
                <w:szCs w:val="20"/>
              </w:rPr>
            </w:pPr>
            <w:r>
              <w:rPr>
                <w:rFonts w:eastAsia="Times New Roman"/>
                <w:color w:val="000000"/>
                <w:sz w:val="20"/>
                <w:szCs w:val="20"/>
              </w:rPr>
              <w:t>Coefficient of variation</w:t>
            </w:r>
          </w:p>
        </w:tc>
        <w:tc>
          <w:tcPr>
            <w:tcW w:w="361" w:type="dxa"/>
          </w:tcPr>
          <w:p w14:paraId="43654C79" w14:textId="77777777" w:rsidR="00667BE9" w:rsidRDefault="00667BE9" w:rsidP="00E91C24">
            <w:pPr>
              <w:spacing w:after="120" w:line="240" w:lineRule="auto"/>
              <w:jc w:val="left"/>
              <w:rPr>
                <w:rFonts w:eastAsia="Times New Roman"/>
                <w:color w:val="000000"/>
                <w:sz w:val="20"/>
                <w:szCs w:val="20"/>
              </w:rPr>
            </w:pPr>
          </w:p>
        </w:tc>
        <w:tc>
          <w:tcPr>
            <w:tcW w:w="1170" w:type="dxa"/>
          </w:tcPr>
          <w:p w14:paraId="48306E43" w14:textId="27A4DBB7" w:rsidR="00667BE9" w:rsidRPr="00AF6118" w:rsidRDefault="00667BE9" w:rsidP="00E91C24">
            <w:pPr>
              <w:spacing w:after="120" w:line="240" w:lineRule="auto"/>
              <w:jc w:val="left"/>
              <w:rPr>
                <w:sz w:val="20"/>
                <w:szCs w:val="20"/>
              </w:rPr>
            </w:pPr>
            <w:r>
              <w:rPr>
                <w:rFonts w:eastAsia="Times New Roman"/>
                <w:color w:val="000000"/>
                <w:sz w:val="20"/>
                <w:szCs w:val="20"/>
              </w:rPr>
              <w:t>ICER</w:t>
            </w:r>
          </w:p>
        </w:tc>
        <w:tc>
          <w:tcPr>
            <w:tcW w:w="3745" w:type="dxa"/>
          </w:tcPr>
          <w:p w14:paraId="0502C9D9" w14:textId="7A8DC0DC" w:rsidR="00667BE9" w:rsidRPr="00AF6118" w:rsidRDefault="00667BE9" w:rsidP="00E91C24">
            <w:pPr>
              <w:spacing w:after="120" w:line="240" w:lineRule="auto"/>
              <w:jc w:val="left"/>
              <w:rPr>
                <w:sz w:val="20"/>
                <w:szCs w:val="20"/>
              </w:rPr>
            </w:pPr>
            <w:r>
              <w:rPr>
                <w:rFonts w:eastAsia="Times New Roman"/>
                <w:color w:val="000000"/>
                <w:sz w:val="20"/>
                <w:szCs w:val="20"/>
              </w:rPr>
              <w:t>Incremental cost-effectiveness ratio</w:t>
            </w:r>
          </w:p>
        </w:tc>
      </w:tr>
      <w:tr w:rsidR="00667BE9" w14:paraId="2ECAF692" w14:textId="77777777" w:rsidTr="00E91C24">
        <w:tc>
          <w:tcPr>
            <w:tcW w:w="1438" w:type="dxa"/>
          </w:tcPr>
          <w:p w14:paraId="2C9A1511" w14:textId="7C4EC434" w:rsidR="00667BE9" w:rsidRPr="00AF6118" w:rsidRDefault="00667BE9" w:rsidP="00E91C24">
            <w:pPr>
              <w:spacing w:after="120" w:line="240" w:lineRule="auto"/>
              <w:jc w:val="left"/>
              <w:rPr>
                <w:sz w:val="20"/>
                <w:szCs w:val="20"/>
              </w:rPr>
            </w:pPr>
            <w:r w:rsidRPr="00AF6118">
              <w:rPr>
                <w:rFonts w:eastAsia="Times New Roman"/>
                <w:color w:val="000000"/>
                <w:sz w:val="20"/>
                <w:szCs w:val="20"/>
              </w:rPr>
              <w:t>DCE-MRI</w:t>
            </w:r>
          </w:p>
        </w:tc>
        <w:tc>
          <w:tcPr>
            <w:tcW w:w="2785" w:type="dxa"/>
          </w:tcPr>
          <w:p w14:paraId="2E270405" w14:textId="759353EE" w:rsidR="00667BE9" w:rsidRPr="00AF6118" w:rsidRDefault="00667BE9" w:rsidP="00E91C24">
            <w:pPr>
              <w:spacing w:after="120" w:line="240" w:lineRule="auto"/>
              <w:jc w:val="left"/>
              <w:rPr>
                <w:sz w:val="20"/>
                <w:szCs w:val="20"/>
              </w:rPr>
            </w:pPr>
            <w:r>
              <w:rPr>
                <w:rFonts w:eastAsia="Times New Roman"/>
                <w:color w:val="000000"/>
                <w:sz w:val="20"/>
                <w:szCs w:val="20"/>
              </w:rPr>
              <w:t>Dynamic contrast-enhanced magnetic resonance imaging</w:t>
            </w:r>
          </w:p>
        </w:tc>
        <w:tc>
          <w:tcPr>
            <w:tcW w:w="361" w:type="dxa"/>
          </w:tcPr>
          <w:p w14:paraId="776CF21B" w14:textId="77777777" w:rsidR="00667BE9" w:rsidRDefault="00667BE9" w:rsidP="00E91C24">
            <w:pPr>
              <w:spacing w:after="120" w:line="240" w:lineRule="auto"/>
              <w:jc w:val="left"/>
              <w:rPr>
                <w:rFonts w:eastAsia="Times New Roman"/>
                <w:color w:val="000000"/>
                <w:sz w:val="20"/>
                <w:szCs w:val="20"/>
              </w:rPr>
            </w:pPr>
          </w:p>
        </w:tc>
        <w:tc>
          <w:tcPr>
            <w:tcW w:w="1170" w:type="dxa"/>
          </w:tcPr>
          <w:p w14:paraId="29D1FB4D" w14:textId="2B2CBFC5" w:rsidR="00667BE9" w:rsidRPr="00AF6118" w:rsidRDefault="00667BE9" w:rsidP="00E91C24">
            <w:pPr>
              <w:spacing w:after="120" w:line="240" w:lineRule="auto"/>
              <w:jc w:val="left"/>
              <w:rPr>
                <w:sz w:val="20"/>
                <w:szCs w:val="20"/>
              </w:rPr>
            </w:pPr>
            <w:r>
              <w:rPr>
                <w:rFonts w:eastAsia="Times New Roman"/>
                <w:color w:val="000000"/>
                <w:sz w:val="20"/>
                <w:szCs w:val="20"/>
              </w:rPr>
              <w:t>IFN</w:t>
            </w:r>
          </w:p>
        </w:tc>
        <w:tc>
          <w:tcPr>
            <w:tcW w:w="3745" w:type="dxa"/>
          </w:tcPr>
          <w:p w14:paraId="77A27763" w14:textId="6EC5A82E" w:rsidR="00667BE9" w:rsidRPr="00AF6118" w:rsidRDefault="00667BE9" w:rsidP="00E91C24">
            <w:pPr>
              <w:spacing w:after="120" w:line="240" w:lineRule="auto"/>
              <w:jc w:val="left"/>
              <w:rPr>
                <w:sz w:val="20"/>
                <w:szCs w:val="20"/>
              </w:rPr>
            </w:pPr>
            <w:r>
              <w:rPr>
                <w:rFonts w:eastAsia="Times New Roman"/>
                <w:color w:val="000000"/>
                <w:sz w:val="20"/>
                <w:szCs w:val="20"/>
              </w:rPr>
              <w:t>Interferon</w:t>
            </w:r>
          </w:p>
        </w:tc>
      </w:tr>
      <w:tr w:rsidR="00667BE9" w14:paraId="11EB9913" w14:textId="77777777" w:rsidTr="00E91C24">
        <w:tc>
          <w:tcPr>
            <w:tcW w:w="1438" w:type="dxa"/>
          </w:tcPr>
          <w:p w14:paraId="0061A608" w14:textId="74CA016A" w:rsidR="00667BE9" w:rsidRPr="00AF6118" w:rsidRDefault="00667BE9" w:rsidP="00E91C24">
            <w:pPr>
              <w:spacing w:after="120" w:line="240" w:lineRule="auto"/>
              <w:jc w:val="left"/>
              <w:rPr>
                <w:sz w:val="20"/>
                <w:szCs w:val="20"/>
              </w:rPr>
            </w:pPr>
            <w:r w:rsidRPr="00AF6118">
              <w:rPr>
                <w:rFonts w:eastAsia="Times New Roman"/>
                <w:color w:val="000000"/>
                <w:sz w:val="20"/>
                <w:szCs w:val="20"/>
              </w:rPr>
              <w:t>DI-ILD</w:t>
            </w:r>
          </w:p>
        </w:tc>
        <w:tc>
          <w:tcPr>
            <w:tcW w:w="2785" w:type="dxa"/>
          </w:tcPr>
          <w:p w14:paraId="3D2B2E9D" w14:textId="3007BC76" w:rsidR="00667BE9" w:rsidRPr="00AF6118" w:rsidRDefault="00667BE9" w:rsidP="00E91C24">
            <w:pPr>
              <w:spacing w:after="120" w:line="240" w:lineRule="auto"/>
              <w:jc w:val="left"/>
              <w:rPr>
                <w:sz w:val="20"/>
                <w:szCs w:val="20"/>
              </w:rPr>
            </w:pPr>
            <w:r>
              <w:rPr>
                <w:rFonts w:eastAsia="Times New Roman"/>
                <w:color w:val="000000"/>
                <w:sz w:val="20"/>
                <w:szCs w:val="20"/>
              </w:rPr>
              <w:t>Drug-induced interstitial lung disease</w:t>
            </w:r>
          </w:p>
        </w:tc>
        <w:tc>
          <w:tcPr>
            <w:tcW w:w="361" w:type="dxa"/>
          </w:tcPr>
          <w:p w14:paraId="36214688" w14:textId="77777777" w:rsidR="00667BE9" w:rsidRDefault="00667BE9" w:rsidP="00E91C24">
            <w:pPr>
              <w:spacing w:after="120" w:line="240" w:lineRule="auto"/>
              <w:jc w:val="left"/>
              <w:rPr>
                <w:rFonts w:eastAsia="Times New Roman"/>
                <w:color w:val="000000"/>
                <w:sz w:val="20"/>
                <w:szCs w:val="20"/>
              </w:rPr>
            </w:pPr>
          </w:p>
        </w:tc>
        <w:tc>
          <w:tcPr>
            <w:tcW w:w="1170" w:type="dxa"/>
          </w:tcPr>
          <w:p w14:paraId="3CA80F3C" w14:textId="2FD1CEB8" w:rsidR="00667BE9" w:rsidRPr="00AF6118" w:rsidRDefault="00667BE9" w:rsidP="00E91C24">
            <w:pPr>
              <w:spacing w:after="120" w:line="240" w:lineRule="auto"/>
              <w:jc w:val="left"/>
              <w:rPr>
                <w:sz w:val="20"/>
                <w:szCs w:val="20"/>
              </w:rPr>
            </w:pPr>
            <w:r>
              <w:rPr>
                <w:rFonts w:eastAsia="Times New Roman"/>
                <w:color w:val="000000"/>
                <w:sz w:val="20"/>
                <w:szCs w:val="20"/>
              </w:rPr>
              <w:t>IIP</w:t>
            </w:r>
          </w:p>
        </w:tc>
        <w:tc>
          <w:tcPr>
            <w:tcW w:w="3745" w:type="dxa"/>
          </w:tcPr>
          <w:p w14:paraId="165D3CA1" w14:textId="1EF432CD" w:rsidR="00667BE9" w:rsidRPr="00AF6118" w:rsidRDefault="00667BE9" w:rsidP="00E91C24">
            <w:pPr>
              <w:spacing w:after="120" w:line="240" w:lineRule="auto"/>
              <w:jc w:val="left"/>
              <w:rPr>
                <w:sz w:val="20"/>
                <w:szCs w:val="20"/>
              </w:rPr>
            </w:pPr>
            <w:r>
              <w:rPr>
                <w:rFonts w:eastAsia="Times New Roman"/>
                <w:color w:val="000000"/>
                <w:sz w:val="20"/>
                <w:szCs w:val="20"/>
              </w:rPr>
              <w:t>Idiopathic interstitial pneumonia</w:t>
            </w:r>
          </w:p>
        </w:tc>
      </w:tr>
      <w:tr w:rsidR="00AF6118" w14:paraId="3E89CACB" w14:textId="77777777" w:rsidTr="00E91C24">
        <w:tc>
          <w:tcPr>
            <w:tcW w:w="1438" w:type="dxa"/>
          </w:tcPr>
          <w:p w14:paraId="6A1A6548" w14:textId="53979A97" w:rsidR="00AF6118" w:rsidRPr="00AF6118" w:rsidRDefault="00AF6118" w:rsidP="00E91C24">
            <w:pPr>
              <w:spacing w:after="120" w:line="240" w:lineRule="auto"/>
              <w:jc w:val="left"/>
              <w:rPr>
                <w:sz w:val="20"/>
                <w:szCs w:val="20"/>
              </w:rPr>
            </w:pPr>
          </w:p>
        </w:tc>
        <w:tc>
          <w:tcPr>
            <w:tcW w:w="2785" w:type="dxa"/>
          </w:tcPr>
          <w:p w14:paraId="11AC602A" w14:textId="33B8CCDA" w:rsidR="00AF6118" w:rsidRPr="00AF6118" w:rsidRDefault="00AF6118" w:rsidP="00E91C24">
            <w:pPr>
              <w:spacing w:after="120" w:line="240" w:lineRule="auto"/>
              <w:jc w:val="left"/>
              <w:rPr>
                <w:sz w:val="20"/>
                <w:szCs w:val="20"/>
              </w:rPr>
            </w:pPr>
          </w:p>
        </w:tc>
        <w:tc>
          <w:tcPr>
            <w:tcW w:w="361" w:type="dxa"/>
          </w:tcPr>
          <w:p w14:paraId="2EAD5396" w14:textId="77777777" w:rsidR="00AF6118" w:rsidRDefault="00AF6118" w:rsidP="00E91C24">
            <w:pPr>
              <w:spacing w:after="120" w:line="240" w:lineRule="auto"/>
              <w:jc w:val="left"/>
              <w:rPr>
                <w:rFonts w:eastAsia="Times New Roman"/>
                <w:color w:val="000000"/>
                <w:sz w:val="20"/>
                <w:szCs w:val="20"/>
              </w:rPr>
            </w:pPr>
          </w:p>
        </w:tc>
        <w:tc>
          <w:tcPr>
            <w:tcW w:w="1170" w:type="dxa"/>
          </w:tcPr>
          <w:p w14:paraId="1CF1D90B" w14:textId="60C78745" w:rsidR="00AF6118" w:rsidRPr="00AF6118" w:rsidRDefault="00AF6118" w:rsidP="00E91C24">
            <w:pPr>
              <w:spacing w:after="120" w:line="240" w:lineRule="auto"/>
              <w:jc w:val="left"/>
              <w:rPr>
                <w:sz w:val="20"/>
                <w:szCs w:val="20"/>
              </w:rPr>
            </w:pPr>
          </w:p>
        </w:tc>
        <w:tc>
          <w:tcPr>
            <w:tcW w:w="3745" w:type="dxa"/>
          </w:tcPr>
          <w:p w14:paraId="05202DCD" w14:textId="6160FC9A" w:rsidR="00AF6118" w:rsidRPr="00AF6118" w:rsidRDefault="00AF6118" w:rsidP="00E91C24">
            <w:pPr>
              <w:spacing w:after="120" w:line="240" w:lineRule="auto"/>
              <w:jc w:val="left"/>
              <w:rPr>
                <w:sz w:val="20"/>
                <w:szCs w:val="20"/>
              </w:rPr>
            </w:pPr>
          </w:p>
        </w:tc>
      </w:tr>
    </w:tbl>
    <w:p w14:paraId="4F96D6D6" w14:textId="77777777" w:rsidR="007C05D7" w:rsidRDefault="007C05D7" w:rsidP="00AF6118">
      <w:pPr>
        <w:spacing w:after="120" w:line="240" w:lineRule="auto"/>
      </w:pPr>
    </w:p>
    <w:p w14:paraId="107C6525" w14:textId="77777777" w:rsidR="009B3EEA" w:rsidRDefault="009B3EEA" w:rsidP="00AF6118">
      <w:pPr>
        <w:spacing w:after="120" w:line="240" w:lineRule="auto"/>
      </w:pPr>
    </w:p>
    <w:p w14:paraId="1DB0F615" w14:textId="77777777" w:rsidR="00D36D65" w:rsidRDefault="00D36D65" w:rsidP="00AF6118">
      <w:pPr>
        <w:spacing w:after="120" w:line="240" w:lineRule="auto"/>
      </w:pP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2785"/>
        <w:gridCol w:w="361"/>
        <w:gridCol w:w="1170"/>
        <w:gridCol w:w="3745"/>
      </w:tblGrid>
      <w:tr w:rsidR="00C27509" w14:paraId="470605A7" w14:textId="77777777" w:rsidTr="00E91C24">
        <w:tc>
          <w:tcPr>
            <w:tcW w:w="1438" w:type="dxa"/>
          </w:tcPr>
          <w:p w14:paraId="5F22B40D" w14:textId="6FF3CB31" w:rsidR="00C27509" w:rsidRPr="00AF6118" w:rsidRDefault="00C27509" w:rsidP="00E91C24">
            <w:pPr>
              <w:spacing w:after="120" w:line="240" w:lineRule="auto"/>
              <w:jc w:val="left"/>
              <w:rPr>
                <w:sz w:val="20"/>
                <w:szCs w:val="20"/>
              </w:rPr>
            </w:pPr>
            <w:r>
              <w:rPr>
                <w:rFonts w:eastAsia="Times New Roman"/>
                <w:color w:val="000000"/>
                <w:sz w:val="20"/>
                <w:szCs w:val="20"/>
              </w:rPr>
              <w:t>IQR</w:t>
            </w:r>
          </w:p>
        </w:tc>
        <w:tc>
          <w:tcPr>
            <w:tcW w:w="2785" w:type="dxa"/>
          </w:tcPr>
          <w:p w14:paraId="5162417F" w14:textId="0FBBF2B4" w:rsidR="00C27509" w:rsidRPr="00AF6118" w:rsidRDefault="00E91C24" w:rsidP="00E91C24">
            <w:pPr>
              <w:spacing w:after="120" w:line="240" w:lineRule="auto"/>
              <w:jc w:val="left"/>
              <w:rPr>
                <w:sz w:val="20"/>
                <w:szCs w:val="20"/>
              </w:rPr>
            </w:pPr>
            <w:r>
              <w:rPr>
                <w:rFonts w:eastAsia="Times New Roman"/>
                <w:color w:val="000000"/>
                <w:sz w:val="20"/>
                <w:szCs w:val="20"/>
              </w:rPr>
              <w:t>Interquartile ra</w:t>
            </w:r>
            <w:r w:rsidR="00C27509">
              <w:rPr>
                <w:rFonts w:eastAsia="Times New Roman"/>
                <w:color w:val="000000"/>
                <w:sz w:val="20"/>
                <w:szCs w:val="20"/>
              </w:rPr>
              <w:t>nge</w:t>
            </w:r>
          </w:p>
        </w:tc>
        <w:tc>
          <w:tcPr>
            <w:tcW w:w="361" w:type="dxa"/>
          </w:tcPr>
          <w:p w14:paraId="417778C2" w14:textId="77777777" w:rsidR="00C27509" w:rsidRPr="00AF6118" w:rsidRDefault="00C27509" w:rsidP="00E91C24">
            <w:pPr>
              <w:spacing w:after="120" w:line="240" w:lineRule="auto"/>
              <w:jc w:val="left"/>
              <w:rPr>
                <w:rFonts w:eastAsia="Times New Roman"/>
                <w:color w:val="000000"/>
                <w:sz w:val="20"/>
                <w:szCs w:val="20"/>
              </w:rPr>
            </w:pPr>
          </w:p>
        </w:tc>
        <w:tc>
          <w:tcPr>
            <w:tcW w:w="1170" w:type="dxa"/>
          </w:tcPr>
          <w:p w14:paraId="1F60793A" w14:textId="6EA82619" w:rsidR="00C27509" w:rsidRPr="00AF6118" w:rsidRDefault="00C27509" w:rsidP="00E91C24">
            <w:pPr>
              <w:spacing w:after="120" w:line="240" w:lineRule="auto"/>
              <w:jc w:val="left"/>
              <w:rPr>
                <w:sz w:val="20"/>
                <w:szCs w:val="20"/>
              </w:rPr>
            </w:pPr>
            <w:r>
              <w:rPr>
                <w:rFonts w:eastAsia="Times New Roman"/>
                <w:color w:val="000000"/>
                <w:sz w:val="20"/>
                <w:szCs w:val="20"/>
              </w:rPr>
              <w:t>PPI</w:t>
            </w:r>
          </w:p>
        </w:tc>
        <w:tc>
          <w:tcPr>
            <w:tcW w:w="3745" w:type="dxa"/>
          </w:tcPr>
          <w:p w14:paraId="53177C3D" w14:textId="43CA86FE" w:rsidR="00C27509" w:rsidRPr="00AF6118" w:rsidRDefault="00C27509" w:rsidP="00E91C24">
            <w:pPr>
              <w:spacing w:after="120" w:line="240" w:lineRule="auto"/>
              <w:jc w:val="left"/>
              <w:rPr>
                <w:sz w:val="20"/>
                <w:szCs w:val="20"/>
              </w:rPr>
            </w:pPr>
            <w:r>
              <w:rPr>
                <w:rFonts w:eastAsia="Times New Roman"/>
                <w:color w:val="000000"/>
                <w:sz w:val="20"/>
                <w:szCs w:val="20"/>
              </w:rPr>
              <w:t>Proton pump inhibitor</w:t>
            </w:r>
          </w:p>
        </w:tc>
      </w:tr>
      <w:tr w:rsidR="00C27509" w14:paraId="52D95928" w14:textId="77777777" w:rsidTr="00E91C24">
        <w:tc>
          <w:tcPr>
            <w:tcW w:w="1438" w:type="dxa"/>
          </w:tcPr>
          <w:p w14:paraId="4D13BB2C" w14:textId="4E37B9A1" w:rsidR="00C27509" w:rsidRPr="00AF6118" w:rsidRDefault="00C27509" w:rsidP="00E91C24">
            <w:pPr>
              <w:spacing w:after="120" w:line="240" w:lineRule="auto"/>
              <w:jc w:val="left"/>
              <w:rPr>
                <w:sz w:val="20"/>
                <w:szCs w:val="20"/>
              </w:rPr>
            </w:pPr>
            <w:r>
              <w:rPr>
                <w:rFonts w:eastAsia="Times New Roman"/>
                <w:color w:val="000000"/>
                <w:sz w:val="20"/>
                <w:szCs w:val="20"/>
              </w:rPr>
              <w:t>ISHLT</w:t>
            </w:r>
          </w:p>
        </w:tc>
        <w:tc>
          <w:tcPr>
            <w:tcW w:w="2785" w:type="dxa"/>
          </w:tcPr>
          <w:p w14:paraId="09006938" w14:textId="4AD9414F" w:rsidR="00C27509" w:rsidRPr="00AF6118" w:rsidRDefault="00C27509" w:rsidP="00E91C24">
            <w:pPr>
              <w:spacing w:after="120" w:line="240" w:lineRule="auto"/>
              <w:jc w:val="left"/>
              <w:rPr>
                <w:sz w:val="20"/>
                <w:szCs w:val="20"/>
              </w:rPr>
            </w:pPr>
            <w:r>
              <w:rPr>
                <w:rFonts w:eastAsia="Times New Roman"/>
                <w:color w:val="000000"/>
                <w:sz w:val="20"/>
                <w:szCs w:val="20"/>
              </w:rPr>
              <w:t>International Society for Heart and Lung Transplantation</w:t>
            </w:r>
          </w:p>
        </w:tc>
        <w:tc>
          <w:tcPr>
            <w:tcW w:w="361" w:type="dxa"/>
          </w:tcPr>
          <w:p w14:paraId="6FD141D6" w14:textId="77777777" w:rsidR="00C27509" w:rsidRPr="00AF6118" w:rsidRDefault="00C27509" w:rsidP="00E91C24">
            <w:pPr>
              <w:spacing w:after="120" w:line="240" w:lineRule="auto"/>
              <w:jc w:val="left"/>
              <w:rPr>
                <w:rFonts w:eastAsia="Times New Roman"/>
                <w:color w:val="000000"/>
                <w:sz w:val="20"/>
                <w:szCs w:val="20"/>
              </w:rPr>
            </w:pPr>
          </w:p>
        </w:tc>
        <w:tc>
          <w:tcPr>
            <w:tcW w:w="1170" w:type="dxa"/>
          </w:tcPr>
          <w:p w14:paraId="49D7AD4C" w14:textId="4BA98621" w:rsidR="00C27509" w:rsidRPr="00AF6118" w:rsidRDefault="00C27509" w:rsidP="00E91C24">
            <w:pPr>
              <w:spacing w:after="120" w:line="240" w:lineRule="auto"/>
              <w:jc w:val="left"/>
              <w:rPr>
                <w:sz w:val="20"/>
                <w:szCs w:val="20"/>
              </w:rPr>
            </w:pPr>
            <w:r>
              <w:rPr>
                <w:rFonts w:eastAsia="Times New Roman"/>
                <w:color w:val="000000"/>
                <w:sz w:val="20"/>
                <w:szCs w:val="20"/>
              </w:rPr>
              <w:t>PRISMA</w:t>
            </w:r>
          </w:p>
        </w:tc>
        <w:tc>
          <w:tcPr>
            <w:tcW w:w="3745" w:type="dxa"/>
          </w:tcPr>
          <w:p w14:paraId="72200E81" w14:textId="418B813F" w:rsidR="00C27509" w:rsidRPr="00AF6118" w:rsidRDefault="00C27509" w:rsidP="00E91C24">
            <w:pPr>
              <w:spacing w:after="120" w:line="240" w:lineRule="auto"/>
              <w:jc w:val="left"/>
              <w:rPr>
                <w:sz w:val="20"/>
                <w:szCs w:val="20"/>
              </w:rPr>
            </w:pPr>
            <w:r>
              <w:rPr>
                <w:rFonts w:eastAsia="Times New Roman"/>
                <w:color w:val="000000"/>
                <w:sz w:val="20"/>
                <w:szCs w:val="20"/>
              </w:rPr>
              <w:t>Preferred reporting items for systematic reviews and meta-analyses</w:t>
            </w:r>
          </w:p>
        </w:tc>
      </w:tr>
      <w:tr w:rsidR="00C27509" w14:paraId="341A8866" w14:textId="77777777" w:rsidTr="00E91C24">
        <w:tc>
          <w:tcPr>
            <w:tcW w:w="1438" w:type="dxa"/>
          </w:tcPr>
          <w:p w14:paraId="773E3BC1" w14:textId="0BAB5C27" w:rsidR="00C27509" w:rsidRPr="00AF6118" w:rsidRDefault="00C27509" w:rsidP="00E91C24">
            <w:pPr>
              <w:spacing w:after="120" w:line="240" w:lineRule="auto"/>
              <w:jc w:val="left"/>
              <w:rPr>
                <w:sz w:val="20"/>
                <w:szCs w:val="20"/>
              </w:rPr>
            </w:pPr>
            <w:r>
              <w:rPr>
                <w:rFonts w:eastAsia="Times New Roman"/>
                <w:color w:val="000000"/>
                <w:sz w:val="20"/>
                <w:szCs w:val="20"/>
              </w:rPr>
              <w:t>ISWT(d)</w:t>
            </w:r>
          </w:p>
        </w:tc>
        <w:tc>
          <w:tcPr>
            <w:tcW w:w="2785" w:type="dxa"/>
          </w:tcPr>
          <w:p w14:paraId="29874E5B" w14:textId="47FAFF96" w:rsidR="00C27509" w:rsidRPr="00AF6118" w:rsidRDefault="00C27509" w:rsidP="00E91C24">
            <w:pPr>
              <w:spacing w:after="120" w:line="240" w:lineRule="auto"/>
              <w:jc w:val="left"/>
              <w:rPr>
                <w:sz w:val="20"/>
                <w:szCs w:val="20"/>
              </w:rPr>
            </w:pPr>
            <w:r>
              <w:rPr>
                <w:rFonts w:eastAsia="Times New Roman"/>
                <w:color w:val="000000"/>
                <w:sz w:val="20"/>
                <w:szCs w:val="20"/>
              </w:rPr>
              <w:t>Incremental shuttle walk test (distance)</w:t>
            </w:r>
          </w:p>
        </w:tc>
        <w:tc>
          <w:tcPr>
            <w:tcW w:w="361" w:type="dxa"/>
          </w:tcPr>
          <w:p w14:paraId="46D5BA9F" w14:textId="77777777" w:rsidR="00C27509" w:rsidRDefault="00C27509" w:rsidP="00E91C24">
            <w:pPr>
              <w:spacing w:after="120" w:line="240" w:lineRule="auto"/>
              <w:jc w:val="left"/>
              <w:rPr>
                <w:rFonts w:eastAsia="Times New Roman"/>
                <w:color w:val="000000"/>
                <w:sz w:val="20"/>
                <w:szCs w:val="20"/>
              </w:rPr>
            </w:pPr>
          </w:p>
        </w:tc>
        <w:tc>
          <w:tcPr>
            <w:tcW w:w="1170" w:type="dxa"/>
          </w:tcPr>
          <w:p w14:paraId="10653D22" w14:textId="1FEA1EE3" w:rsidR="00C27509" w:rsidRPr="00AF6118" w:rsidRDefault="00C27509" w:rsidP="00E91C24">
            <w:pPr>
              <w:spacing w:after="120" w:line="240" w:lineRule="auto"/>
              <w:jc w:val="left"/>
              <w:rPr>
                <w:sz w:val="20"/>
                <w:szCs w:val="20"/>
              </w:rPr>
            </w:pPr>
            <w:r>
              <w:rPr>
                <w:rFonts w:eastAsia="Times New Roman"/>
                <w:color w:val="000000"/>
                <w:sz w:val="20"/>
                <w:szCs w:val="20"/>
              </w:rPr>
              <w:t>PVV</w:t>
            </w:r>
          </w:p>
        </w:tc>
        <w:tc>
          <w:tcPr>
            <w:tcW w:w="3745" w:type="dxa"/>
          </w:tcPr>
          <w:p w14:paraId="16E6ECE3" w14:textId="73AFAB80" w:rsidR="00C27509" w:rsidRPr="00AF6118" w:rsidRDefault="00C27509" w:rsidP="00E91C24">
            <w:pPr>
              <w:spacing w:after="120" w:line="240" w:lineRule="auto"/>
              <w:jc w:val="left"/>
              <w:rPr>
                <w:sz w:val="20"/>
                <w:szCs w:val="20"/>
              </w:rPr>
            </w:pPr>
            <w:r>
              <w:rPr>
                <w:rFonts w:eastAsia="Times New Roman"/>
                <w:color w:val="000000"/>
                <w:sz w:val="20"/>
                <w:szCs w:val="20"/>
              </w:rPr>
              <w:t>Pulmonary vessel volume</w:t>
            </w:r>
          </w:p>
        </w:tc>
      </w:tr>
      <w:tr w:rsidR="00C27509" w14:paraId="508AB56D" w14:textId="77777777" w:rsidTr="00E91C24">
        <w:tc>
          <w:tcPr>
            <w:tcW w:w="1438" w:type="dxa"/>
          </w:tcPr>
          <w:p w14:paraId="78EF72EA" w14:textId="032BF8E9" w:rsidR="00C27509" w:rsidRPr="00AF6118" w:rsidRDefault="00C27509" w:rsidP="00E91C24">
            <w:pPr>
              <w:spacing w:after="120" w:line="240" w:lineRule="auto"/>
              <w:jc w:val="left"/>
              <w:rPr>
                <w:sz w:val="20"/>
                <w:szCs w:val="20"/>
              </w:rPr>
            </w:pPr>
            <w:r>
              <w:rPr>
                <w:rFonts w:eastAsia="Times New Roman"/>
                <w:color w:val="000000"/>
                <w:sz w:val="20"/>
                <w:szCs w:val="20"/>
              </w:rPr>
              <w:t>JRS</w:t>
            </w:r>
          </w:p>
        </w:tc>
        <w:tc>
          <w:tcPr>
            <w:tcW w:w="2785" w:type="dxa"/>
          </w:tcPr>
          <w:p w14:paraId="15186E40" w14:textId="48F8A6D6" w:rsidR="00C27509" w:rsidRPr="00AF6118" w:rsidRDefault="00C27509" w:rsidP="00E91C24">
            <w:pPr>
              <w:spacing w:after="120" w:line="240" w:lineRule="auto"/>
              <w:jc w:val="left"/>
              <w:rPr>
                <w:sz w:val="20"/>
                <w:szCs w:val="20"/>
              </w:rPr>
            </w:pPr>
            <w:r>
              <w:rPr>
                <w:rFonts w:eastAsia="Times New Roman"/>
                <w:color w:val="000000"/>
                <w:sz w:val="20"/>
                <w:szCs w:val="20"/>
              </w:rPr>
              <w:t>Japanese Respiratory Society</w:t>
            </w:r>
          </w:p>
        </w:tc>
        <w:tc>
          <w:tcPr>
            <w:tcW w:w="361" w:type="dxa"/>
          </w:tcPr>
          <w:p w14:paraId="654A4ECF" w14:textId="77777777" w:rsidR="00C27509" w:rsidRDefault="00C27509" w:rsidP="00E91C24">
            <w:pPr>
              <w:spacing w:after="120" w:line="240" w:lineRule="auto"/>
              <w:jc w:val="left"/>
              <w:rPr>
                <w:rFonts w:eastAsia="Times New Roman"/>
                <w:color w:val="000000"/>
                <w:sz w:val="20"/>
                <w:szCs w:val="20"/>
              </w:rPr>
            </w:pPr>
          </w:p>
        </w:tc>
        <w:tc>
          <w:tcPr>
            <w:tcW w:w="1170" w:type="dxa"/>
          </w:tcPr>
          <w:p w14:paraId="6EBE58ED" w14:textId="355340D1" w:rsidR="00C27509" w:rsidRPr="00AF6118" w:rsidRDefault="00C27509" w:rsidP="00E91C24">
            <w:pPr>
              <w:spacing w:after="120" w:line="240" w:lineRule="auto"/>
              <w:jc w:val="left"/>
              <w:rPr>
                <w:sz w:val="20"/>
                <w:szCs w:val="20"/>
              </w:rPr>
            </w:pPr>
            <w:r>
              <w:rPr>
                <w:rFonts w:eastAsia="Times New Roman"/>
                <w:color w:val="000000"/>
                <w:sz w:val="20"/>
                <w:szCs w:val="20"/>
              </w:rPr>
              <w:t>RA</w:t>
            </w:r>
          </w:p>
        </w:tc>
        <w:tc>
          <w:tcPr>
            <w:tcW w:w="3745" w:type="dxa"/>
          </w:tcPr>
          <w:p w14:paraId="1766745C" w14:textId="55EA5A61" w:rsidR="00C27509" w:rsidRPr="00AF6118" w:rsidRDefault="00C27509" w:rsidP="00E91C24">
            <w:pPr>
              <w:spacing w:after="120" w:line="240" w:lineRule="auto"/>
              <w:jc w:val="left"/>
              <w:rPr>
                <w:sz w:val="20"/>
                <w:szCs w:val="20"/>
              </w:rPr>
            </w:pPr>
            <w:r>
              <w:rPr>
                <w:rFonts w:eastAsia="Times New Roman"/>
                <w:color w:val="000000"/>
                <w:sz w:val="20"/>
                <w:szCs w:val="20"/>
              </w:rPr>
              <w:t>Rheumatoid arthritis</w:t>
            </w:r>
          </w:p>
        </w:tc>
      </w:tr>
      <w:tr w:rsidR="00C27509" w14:paraId="395E031F" w14:textId="77777777" w:rsidTr="00E91C24">
        <w:tc>
          <w:tcPr>
            <w:tcW w:w="1438" w:type="dxa"/>
          </w:tcPr>
          <w:p w14:paraId="745F05CA" w14:textId="06252F52" w:rsidR="00C27509" w:rsidRPr="00AF6118" w:rsidRDefault="00C27509" w:rsidP="00E91C24">
            <w:pPr>
              <w:spacing w:after="120" w:line="240" w:lineRule="auto"/>
              <w:jc w:val="left"/>
              <w:rPr>
                <w:sz w:val="20"/>
                <w:szCs w:val="20"/>
              </w:rPr>
            </w:pPr>
            <w:r>
              <w:rPr>
                <w:rFonts w:eastAsia="Times New Roman"/>
                <w:color w:val="000000"/>
                <w:sz w:val="20"/>
                <w:szCs w:val="20"/>
              </w:rPr>
              <w:t>KCO</w:t>
            </w:r>
          </w:p>
        </w:tc>
        <w:tc>
          <w:tcPr>
            <w:tcW w:w="2785" w:type="dxa"/>
          </w:tcPr>
          <w:p w14:paraId="7C6E0580" w14:textId="5B952385" w:rsidR="00C27509" w:rsidRPr="00AF6118" w:rsidRDefault="00C27509" w:rsidP="00E91C24">
            <w:pPr>
              <w:spacing w:after="120" w:line="240" w:lineRule="auto"/>
              <w:jc w:val="left"/>
              <w:rPr>
                <w:sz w:val="20"/>
                <w:szCs w:val="20"/>
              </w:rPr>
            </w:pPr>
            <w:r>
              <w:rPr>
                <w:rFonts w:eastAsia="Times New Roman"/>
                <w:color w:val="000000"/>
                <w:sz w:val="20"/>
                <w:szCs w:val="20"/>
              </w:rPr>
              <w:t>Diffusion coefficient of the lung for carbon monoxide</w:t>
            </w:r>
          </w:p>
        </w:tc>
        <w:tc>
          <w:tcPr>
            <w:tcW w:w="361" w:type="dxa"/>
          </w:tcPr>
          <w:p w14:paraId="23D5E7BA" w14:textId="77777777" w:rsidR="00C27509" w:rsidRDefault="00C27509" w:rsidP="00E91C24">
            <w:pPr>
              <w:spacing w:after="120" w:line="240" w:lineRule="auto"/>
              <w:jc w:val="left"/>
              <w:rPr>
                <w:rFonts w:eastAsia="Times New Roman"/>
                <w:color w:val="000000"/>
                <w:sz w:val="20"/>
                <w:szCs w:val="20"/>
              </w:rPr>
            </w:pPr>
          </w:p>
        </w:tc>
        <w:tc>
          <w:tcPr>
            <w:tcW w:w="1170" w:type="dxa"/>
          </w:tcPr>
          <w:p w14:paraId="60279785" w14:textId="1A9A2DE2" w:rsidR="00C27509" w:rsidRPr="00AF6118" w:rsidRDefault="00C27509" w:rsidP="00E91C24">
            <w:pPr>
              <w:spacing w:after="120" w:line="240" w:lineRule="auto"/>
              <w:jc w:val="left"/>
              <w:rPr>
                <w:sz w:val="20"/>
                <w:szCs w:val="20"/>
              </w:rPr>
            </w:pPr>
            <w:r>
              <w:rPr>
                <w:rFonts w:eastAsia="Times New Roman"/>
                <w:color w:val="000000"/>
                <w:sz w:val="20"/>
                <w:szCs w:val="20"/>
              </w:rPr>
              <w:t>RB-ILD</w:t>
            </w:r>
          </w:p>
        </w:tc>
        <w:tc>
          <w:tcPr>
            <w:tcW w:w="3745" w:type="dxa"/>
          </w:tcPr>
          <w:p w14:paraId="69ECB80F" w14:textId="27DEE722" w:rsidR="00C27509" w:rsidRPr="00AF6118" w:rsidRDefault="00C27509" w:rsidP="00E91C24">
            <w:pPr>
              <w:spacing w:after="120" w:line="240" w:lineRule="auto"/>
              <w:jc w:val="left"/>
              <w:rPr>
                <w:sz w:val="20"/>
                <w:szCs w:val="20"/>
              </w:rPr>
            </w:pPr>
            <w:r>
              <w:rPr>
                <w:rFonts w:eastAsia="Times New Roman"/>
                <w:color w:val="000000"/>
                <w:sz w:val="20"/>
                <w:szCs w:val="20"/>
              </w:rPr>
              <w:t>Respiratory bronchiolitis interstitial lung disease</w:t>
            </w:r>
          </w:p>
        </w:tc>
      </w:tr>
      <w:tr w:rsidR="00C27509" w14:paraId="5AC85D3B" w14:textId="77777777" w:rsidTr="00E91C24">
        <w:tc>
          <w:tcPr>
            <w:tcW w:w="1438" w:type="dxa"/>
          </w:tcPr>
          <w:p w14:paraId="66AA96C6" w14:textId="03809124" w:rsidR="00C27509" w:rsidRPr="00AF6118" w:rsidRDefault="00C27509" w:rsidP="00E91C24">
            <w:pPr>
              <w:spacing w:after="120" w:line="240" w:lineRule="auto"/>
              <w:jc w:val="left"/>
              <w:rPr>
                <w:sz w:val="20"/>
                <w:szCs w:val="20"/>
              </w:rPr>
            </w:pPr>
            <w:r>
              <w:rPr>
                <w:rFonts w:eastAsia="Times New Roman"/>
                <w:color w:val="000000"/>
                <w:sz w:val="20"/>
                <w:szCs w:val="20"/>
              </w:rPr>
              <w:t>LCI</w:t>
            </w:r>
          </w:p>
        </w:tc>
        <w:tc>
          <w:tcPr>
            <w:tcW w:w="2785" w:type="dxa"/>
          </w:tcPr>
          <w:p w14:paraId="396713F4" w14:textId="764CD429" w:rsidR="00C27509" w:rsidRPr="00AF6118" w:rsidRDefault="00C27509" w:rsidP="00E91C24">
            <w:pPr>
              <w:spacing w:after="120" w:line="240" w:lineRule="auto"/>
              <w:jc w:val="left"/>
              <w:rPr>
                <w:sz w:val="20"/>
                <w:szCs w:val="20"/>
              </w:rPr>
            </w:pPr>
            <w:r>
              <w:rPr>
                <w:rFonts w:eastAsia="Times New Roman"/>
                <w:color w:val="000000"/>
                <w:sz w:val="20"/>
                <w:szCs w:val="20"/>
              </w:rPr>
              <w:t>Lung clearance index</w:t>
            </w:r>
          </w:p>
        </w:tc>
        <w:tc>
          <w:tcPr>
            <w:tcW w:w="361" w:type="dxa"/>
          </w:tcPr>
          <w:p w14:paraId="4275524E" w14:textId="77777777" w:rsidR="00C27509" w:rsidRDefault="00C27509" w:rsidP="00E91C24">
            <w:pPr>
              <w:spacing w:after="120" w:line="240" w:lineRule="auto"/>
              <w:jc w:val="left"/>
              <w:rPr>
                <w:rFonts w:eastAsia="Times New Roman"/>
                <w:color w:val="000000"/>
                <w:sz w:val="20"/>
                <w:szCs w:val="20"/>
              </w:rPr>
            </w:pPr>
          </w:p>
        </w:tc>
        <w:tc>
          <w:tcPr>
            <w:tcW w:w="1170" w:type="dxa"/>
          </w:tcPr>
          <w:p w14:paraId="29E34BEF" w14:textId="2D55C763" w:rsidR="00C27509" w:rsidRPr="00AF6118" w:rsidRDefault="00C27509" w:rsidP="00E91C24">
            <w:pPr>
              <w:spacing w:after="120" w:line="240" w:lineRule="auto"/>
              <w:jc w:val="left"/>
              <w:rPr>
                <w:sz w:val="20"/>
                <w:szCs w:val="20"/>
              </w:rPr>
            </w:pPr>
            <w:r>
              <w:rPr>
                <w:rFonts w:eastAsia="Times New Roman"/>
                <w:color w:val="000000"/>
                <w:sz w:val="20"/>
                <w:szCs w:val="20"/>
              </w:rPr>
              <w:t>RBC</w:t>
            </w:r>
          </w:p>
        </w:tc>
        <w:tc>
          <w:tcPr>
            <w:tcW w:w="3745" w:type="dxa"/>
          </w:tcPr>
          <w:p w14:paraId="0FE4E240" w14:textId="4ECEF81B" w:rsidR="00C27509" w:rsidRPr="00AF6118" w:rsidRDefault="00C27509" w:rsidP="00E91C24">
            <w:pPr>
              <w:spacing w:after="120" w:line="240" w:lineRule="auto"/>
              <w:jc w:val="left"/>
              <w:rPr>
                <w:sz w:val="20"/>
                <w:szCs w:val="20"/>
              </w:rPr>
            </w:pPr>
            <w:r>
              <w:rPr>
                <w:rFonts w:eastAsia="Times New Roman"/>
                <w:color w:val="000000"/>
                <w:sz w:val="20"/>
                <w:szCs w:val="20"/>
              </w:rPr>
              <w:t>Red blood cell</w:t>
            </w:r>
          </w:p>
        </w:tc>
      </w:tr>
      <w:tr w:rsidR="00C27509" w14:paraId="53C2EEF7" w14:textId="77777777" w:rsidTr="00E91C24">
        <w:tc>
          <w:tcPr>
            <w:tcW w:w="1438" w:type="dxa"/>
          </w:tcPr>
          <w:p w14:paraId="53AD922D" w14:textId="7C743109" w:rsidR="00C27509" w:rsidRPr="00AF6118" w:rsidRDefault="00C27509" w:rsidP="00E91C24">
            <w:pPr>
              <w:spacing w:after="120" w:line="240" w:lineRule="auto"/>
              <w:jc w:val="left"/>
              <w:rPr>
                <w:sz w:val="20"/>
                <w:szCs w:val="20"/>
              </w:rPr>
            </w:pPr>
            <w:r>
              <w:rPr>
                <w:rFonts w:eastAsia="Times New Roman"/>
                <w:color w:val="000000"/>
                <w:sz w:val="20"/>
                <w:szCs w:val="20"/>
              </w:rPr>
              <w:t>LHC</w:t>
            </w:r>
          </w:p>
        </w:tc>
        <w:tc>
          <w:tcPr>
            <w:tcW w:w="2785" w:type="dxa"/>
          </w:tcPr>
          <w:p w14:paraId="44CD97D9" w14:textId="108A2820" w:rsidR="00C27509" w:rsidRPr="00AF6118" w:rsidRDefault="00C27509" w:rsidP="00E91C24">
            <w:pPr>
              <w:spacing w:after="120" w:line="240" w:lineRule="auto"/>
              <w:jc w:val="left"/>
              <w:rPr>
                <w:sz w:val="20"/>
                <w:szCs w:val="20"/>
              </w:rPr>
            </w:pPr>
            <w:r>
              <w:rPr>
                <w:rFonts w:eastAsia="Times New Roman"/>
                <w:color w:val="000000"/>
                <w:sz w:val="20"/>
                <w:szCs w:val="20"/>
              </w:rPr>
              <w:t>Left heart catheter</w:t>
            </w:r>
          </w:p>
        </w:tc>
        <w:tc>
          <w:tcPr>
            <w:tcW w:w="361" w:type="dxa"/>
          </w:tcPr>
          <w:p w14:paraId="1E472EF5" w14:textId="77777777" w:rsidR="00C27509" w:rsidRDefault="00C27509" w:rsidP="00E91C24">
            <w:pPr>
              <w:spacing w:after="120" w:line="240" w:lineRule="auto"/>
              <w:jc w:val="left"/>
              <w:rPr>
                <w:rFonts w:eastAsia="Times New Roman"/>
                <w:color w:val="000000"/>
                <w:sz w:val="20"/>
                <w:szCs w:val="20"/>
              </w:rPr>
            </w:pPr>
          </w:p>
        </w:tc>
        <w:tc>
          <w:tcPr>
            <w:tcW w:w="1170" w:type="dxa"/>
          </w:tcPr>
          <w:p w14:paraId="2BE13FA7" w14:textId="75110729" w:rsidR="00C27509" w:rsidRPr="00AF6118" w:rsidRDefault="00C27509" w:rsidP="00E91C24">
            <w:pPr>
              <w:spacing w:after="120" w:line="240" w:lineRule="auto"/>
              <w:jc w:val="left"/>
              <w:rPr>
                <w:sz w:val="20"/>
                <w:szCs w:val="20"/>
              </w:rPr>
            </w:pPr>
            <w:r>
              <w:rPr>
                <w:rFonts w:eastAsia="Times New Roman"/>
                <w:color w:val="000000"/>
                <w:sz w:val="20"/>
                <w:szCs w:val="20"/>
              </w:rPr>
              <w:t>RBC:TP</w:t>
            </w:r>
          </w:p>
        </w:tc>
        <w:tc>
          <w:tcPr>
            <w:tcW w:w="3745" w:type="dxa"/>
          </w:tcPr>
          <w:p w14:paraId="7B53AA8D" w14:textId="294CAA8E" w:rsidR="00C27509" w:rsidRPr="00AF6118" w:rsidRDefault="00C27509" w:rsidP="00E91C24">
            <w:pPr>
              <w:spacing w:after="120" w:line="240" w:lineRule="auto"/>
              <w:jc w:val="left"/>
              <w:rPr>
                <w:sz w:val="20"/>
                <w:szCs w:val="20"/>
              </w:rPr>
            </w:pPr>
            <w:r>
              <w:rPr>
                <w:rFonts w:eastAsia="Times New Roman"/>
                <w:color w:val="000000"/>
                <w:sz w:val="20"/>
                <w:szCs w:val="20"/>
              </w:rPr>
              <w:t>Red blood cell to tissue plasma ratio</w:t>
            </w:r>
          </w:p>
        </w:tc>
      </w:tr>
      <w:tr w:rsidR="00C27509" w14:paraId="0926A896" w14:textId="77777777" w:rsidTr="00E91C24">
        <w:tc>
          <w:tcPr>
            <w:tcW w:w="1438" w:type="dxa"/>
          </w:tcPr>
          <w:p w14:paraId="78564A6D" w14:textId="1F31FEDC" w:rsidR="00C27509" w:rsidRPr="00AF6118" w:rsidRDefault="00C27509" w:rsidP="00E91C24">
            <w:pPr>
              <w:spacing w:after="120" w:line="240" w:lineRule="auto"/>
              <w:jc w:val="left"/>
              <w:rPr>
                <w:sz w:val="20"/>
                <w:szCs w:val="20"/>
              </w:rPr>
            </w:pPr>
            <w:r>
              <w:rPr>
                <w:rFonts w:eastAsia="Times New Roman"/>
                <w:color w:val="000000"/>
                <w:sz w:val="20"/>
                <w:szCs w:val="20"/>
              </w:rPr>
              <w:t>LIP</w:t>
            </w:r>
          </w:p>
        </w:tc>
        <w:tc>
          <w:tcPr>
            <w:tcW w:w="2785" w:type="dxa"/>
          </w:tcPr>
          <w:p w14:paraId="2172297E" w14:textId="5C0B1057" w:rsidR="00C27509" w:rsidRPr="00AF6118" w:rsidRDefault="00C27509" w:rsidP="00E91C24">
            <w:pPr>
              <w:spacing w:after="120" w:line="240" w:lineRule="auto"/>
              <w:jc w:val="left"/>
              <w:rPr>
                <w:sz w:val="20"/>
                <w:szCs w:val="20"/>
              </w:rPr>
            </w:pPr>
            <w:r>
              <w:rPr>
                <w:rFonts w:eastAsia="Times New Roman"/>
                <w:color w:val="000000"/>
                <w:sz w:val="20"/>
                <w:szCs w:val="20"/>
              </w:rPr>
              <w:t>Lymphocytic interstitial pneumonia</w:t>
            </w:r>
          </w:p>
        </w:tc>
        <w:tc>
          <w:tcPr>
            <w:tcW w:w="361" w:type="dxa"/>
          </w:tcPr>
          <w:p w14:paraId="33AE7DD9" w14:textId="77777777" w:rsidR="00C27509" w:rsidRDefault="00C27509" w:rsidP="00E91C24">
            <w:pPr>
              <w:spacing w:after="120" w:line="240" w:lineRule="auto"/>
              <w:jc w:val="left"/>
              <w:rPr>
                <w:rFonts w:eastAsia="Times New Roman"/>
                <w:color w:val="000000"/>
                <w:sz w:val="20"/>
                <w:szCs w:val="20"/>
              </w:rPr>
            </w:pPr>
          </w:p>
        </w:tc>
        <w:tc>
          <w:tcPr>
            <w:tcW w:w="1170" w:type="dxa"/>
          </w:tcPr>
          <w:p w14:paraId="481EB4B7" w14:textId="7D37CA65" w:rsidR="00C27509" w:rsidRPr="00AF6118" w:rsidRDefault="00C27509" w:rsidP="00E91C24">
            <w:pPr>
              <w:spacing w:after="120" w:line="240" w:lineRule="auto"/>
              <w:jc w:val="left"/>
              <w:rPr>
                <w:sz w:val="20"/>
                <w:szCs w:val="20"/>
              </w:rPr>
            </w:pPr>
            <w:r>
              <w:rPr>
                <w:rFonts w:eastAsia="Times New Roman"/>
                <w:color w:val="000000"/>
                <w:sz w:val="20"/>
                <w:szCs w:val="20"/>
              </w:rPr>
              <w:t>rBF</w:t>
            </w:r>
          </w:p>
        </w:tc>
        <w:tc>
          <w:tcPr>
            <w:tcW w:w="3745" w:type="dxa"/>
          </w:tcPr>
          <w:p w14:paraId="5D07A3E0" w14:textId="3A8DFE3F" w:rsidR="00C27509" w:rsidRPr="00AF6118" w:rsidRDefault="00E91C24" w:rsidP="00E91C24">
            <w:pPr>
              <w:spacing w:after="120" w:line="240" w:lineRule="auto"/>
              <w:jc w:val="left"/>
              <w:rPr>
                <w:sz w:val="20"/>
                <w:szCs w:val="20"/>
              </w:rPr>
            </w:pPr>
            <w:r>
              <w:rPr>
                <w:rFonts w:eastAsia="Times New Roman"/>
                <w:color w:val="000000"/>
                <w:sz w:val="20"/>
                <w:szCs w:val="20"/>
              </w:rPr>
              <w:t>Re</w:t>
            </w:r>
            <w:r w:rsidR="00C27509">
              <w:rPr>
                <w:rFonts w:eastAsia="Times New Roman"/>
                <w:color w:val="000000"/>
                <w:sz w:val="20"/>
                <w:szCs w:val="20"/>
              </w:rPr>
              <w:t>gional blood flow</w:t>
            </w:r>
          </w:p>
        </w:tc>
      </w:tr>
      <w:tr w:rsidR="00C27509" w14:paraId="6CDC5CBE" w14:textId="77777777" w:rsidTr="00E91C24">
        <w:tc>
          <w:tcPr>
            <w:tcW w:w="1438" w:type="dxa"/>
          </w:tcPr>
          <w:p w14:paraId="2B1E3EA9" w14:textId="2F7ED251" w:rsidR="00C27509" w:rsidRPr="00AF6118" w:rsidRDefault="00C27509" w:rsidP="00E91C24">
            <w:pPr>
              <w:spacing w:after="120" w:line="240" w:lineRule="auto"/>
              <w:jc w:val="left"/>
              <w:rPr>
                <w:sz w:val="20"/>
                <w:szCs w:val="20"/>
              </w:rPr>
            </w:pPr>
            <w:r>
              <w:rPr>
                <w:rFonts w:eastAsia="Times New Roman"/>
                <w:color w:val="000000"/>
                <w:sz w:val="20"/>
                <w:szCs w:val="20"/>
              </w:rPr>
              <w:t>LLN</w:t>
            </w:r>
          </w:p>
        </w:tc>
        <w:tc>
          <w:tcPr>
            <w:tcW w:w="2785" w:type="dxa"/>
          </w:tcPr>
          <w:p w14:paraId="4256ADC4" w14:textId="2F5738CE" w:rsidR="00C27509" w:rsidRPr="00AF6118" w:rsidRDefault="00C27509" w:rsidP="00E91C24">
            <w:pPr>
              <w:spacing w:after="120" w:line="240" w:lineRule="auto"/>
              <w:jc w:val="left"/>
              <w:rPr>
                <w:sz w:val="20"/>
                <w:szCs w:val="20"/>
              </w:rPr>
            </w:pPr>
            <w:r>
              <w:rPr>
                <w:rFonts w:eastAsia="Times New Roman"/>
                <w:color w:val="000000"/>
                <w:sz w:val="20"/>
                <w:szCs w:val="20"/>
              </w:rPr>
              <w:t>Lower limit of normal</w:t>
            </w:r>
          </w:p>
        </w:tc>
        <w:tc>
          <w:tcPr>
            <w:tcW w:w="361" w:type="dxa"/>
          </w:tcPr>
          <w:p w14:paraId="1254FFEA" w14:textId="77777777" w:rsidR="00C27509" w:rsidRDefault="00C27509" w:rsidP="00E91C24">
            <w:pPr>
              <w:spacing w:after="120" w:line="240" w:lineRule="auto"/>
              <w:jc w:val="left"/>
              <w:rPr>
                <w:rFonts w:eastAsia="Times New Roman"/>
                <w:color w:val="000000"/>
                <w:sz w:val="20"/>
                <w:szCs w:val="20"/>
              </w:rPr>
            </w:pPr>
          </w:p>
        </w:tc>
        <w:tc>
          <w:tcPr>
            <w:tcW w:w="1170" w:type="dxa"/>
          </w:tcPr>
          <w:p w14:paraId="61EA60F7" w14:textId="59126EF9" w:rsidR="00C27509" w:rsidRPr="00AF6118" w:rsidRDefault="00C27509" w:rsidP="00E91C24">
            <w:pPr>
              <w:spacing w:after="120" w:line="240" w:lineRule="auto"/>
              <w:jc w:val="left"/>
              <w:rPr>
                <w:sz w:val="20"/>
                <w:szCs w:val="20"/>
              </w:rPr>
            </w:pPr>
            <w:r>
              <w:rPr>
                <w:rFonts w:eastAsia="Times New Roman"/>
                <w:color w:val="000000"/>
                <w:sz w:val="20"/>
                <w:szCs w:val="20"/>
              </w:rPr>
              <w:t>rBV</w:t>
            </w:r>
          </w:p>
        </w:tc>
        <w:tc>
          <w:tcPr>
            <w:tcW w:w="3745" w:type="dxa"/>
          </w:tcPr>
          <w:p w14:paraId="7796BCF8" w14:textId="3D9284F4" w:rsidR="00C27509" w:rsidRPr="00AF6118" w:rsidRDefault="004835E8" w:rsidP="00E91C24">
            <w:pPr>
              <w:spacing w:after="120" w:line="240" w:lineRule="auto"/>
              <w:jc w:val="left"/>
              <w:rPr>
                <w:sz w:val="20"/>
                <w:szCs w:val="20"/>
              </w:rPr>
            </w:pPr>
            <w:r>
              <w:rPr>
                <w:rFonts w:eastAsia="Times New Roman"/>
                <w:color w:val="000000"/>
                <w:sz w:val="20"/>
                <w:szCs w:val="20"/>
              </w:rPr>
              <w:t>Regional</w:t>
            </w:r>
            <w:r w:rsidR="00C27509">
              <w:rPr>
                <w:rFonts w:eastAsia="Times New Roman"/>
                <w:color w:val="000000"/>
                <w:sz w:val="20"/>
                <w:szCs w:val="20"/>
              </w:rPr>
              <w:t xml:space="preserve"> blood volume</w:t>
            </w:r>
          </w:p>
        </w:tc>
      </w:tr>
      <w:tr w:rsidR="00C27509" w14:paraId="744A91F5" w14:textId="77777777" w:rsidTr="00E91C24">
        <w:tc>
          <w:tcPr>
            <w:tcW w:w="1438" w:type="dxa"/>
          </w:tcPr>
          <w:p w14:paraId="5CDEDF88" w14:textId="402B0656" w:rsidR="00C27509" w:rsidRPr="00AF6118" w:rsidRDefault="00C27509" w:rsidP="00E91C24">
            <w:pPr>
              <w:spacing w:after="120" w:line="240" w:lineRule="auto"/>
              <w:jc w:val="left"/>
              <w:rPr>
                <w:sz w:val="20"/>
                <w:szCs w:val="20"/>
              </w:rPr>
            </w:pPr>
            <w:r>
              <w:rPr>
                <w:rFonts w:eastAsia="Times New Roman"/>
                <w:color w:val="000000"/>
                <w:sz w:val="20"/>
                <w:szCs w:val="20"/>
              </w:rPr>
              <w:t>LmD</w:t>
            </w:r>
          </w:p>
        </w:tc>
        <w:tc>
          <w:tcPr>
            <w:tcW w:w="2785" w:type="dxa"/>
          </w:tcPr>
          <w:p w14:paraId="6D323DA5" w14:textId="4D9EE05E" w:rsidR="00C27509" w:rsidRPr="00AF6118" w:rsidRDefault="00C27509" w:rsidP="00E91C24">
            <w:pPr>
              <w:spacing w:after="120" w:line="240" w:lineRule="auto"/>
              <w:jc w:val="left"/>
              <w:rPr>
                <w:sz w:val="20"/>
                <w:szCs w:val="20"/>
              </w:rPr>
            </w:pPr>
            <w:r>
              <w:rPr>
                <w:rFonts w:eastAsia="Times New Roman"/>
                <w:color w:val="000000"/>
                <w:sz w:val="20"/>
                <w:szCs w:val="20"/>
              </w:rPr>
              <w:t>Mean linear intercept</w:t>
            </w:r>
          </w:p>
        </w:tc>
        <w:tc>
          <w:tcPr>
            <w:tcW w:w="361" w:type="dxa"/>
          </w:tcPr>
          <w:p w14:paraId="3B73C998" w14:textId="77777777" w:rsidR="00C27509" w:rsidRDefault="00C27509" w:rsidP="00E91C24">
            <w:pPr>
              <w:spacing w:after="120" w:line="240" w:lineRule="auto"/>
              <w:jc w:val="left"/>
              <w:rPr>
                <w:rFonts w:eastAsia="Times New Roman"/>
                <w:color w:val="000000"/>
                <w:sz w:val="20"/>
                <w:szCs w:val="20"/>
              </w:rPr>
            </w:pPr>
          </w:p>
        </w:tc>
        <w:tc>
          <w:tcPr>
            <w:tcW w:w="1170" w:type="dxa"/>
          </w:tcPr>
          <w:p w14:paraId="6409A05D" w14:textId="0DBCD872" w:rsidR="00C27509" w:rsidRPr="00AF6118" w:rsidRDefault="00C27509" w:rsidP="00E91C24">
            <w:pPr>
              <w:spacing w:after="120" w:line="240" w:lineRule="auto"/>
              <w:jc w:val="left"/>
              <w:rPr>
                <w:sz w:val="20"/>
                <w:szCs w:val="20"/>
              </w:rPr>
            </w:pPr>
            <w:r>
              <w:rPr>
                <w:rFonts w:eastAsia="Times New Roman"/>
                <w:color w:val="000000"/>
                <w:sz w:val="20"/>
                <w:szCs w:val="20"/>
              </w:rPr>
              <w:t>RCT</w:t>
            </w:r>
          </w:p>
        </w:tc>
        <w:tc>
          <w:tcPr>
            <w:tcW w:w="3745" w:type="dxa"/>
          </w:tcPr>
          <w:p w14:paraId="6059E8F3" w14:textId="20C8422A" w:rsidR="00C27509" w:rsidRPr="00AF6118" w:rsidRDefault="00C27509" w:rsidP="00E91C24">
            <w:pPr>
              <w:spacing w:after="120" w:line="240" w:lineRule="auto"/>
              <w:jc w:val="left"/>
              <w:rPr>
                <w:sz w:val="20"/>
                <w:szCs w:val="20"/>
              </w:rPr>
            </w:pPr>
            <w:r>
              <w:rPr>
                <w:rFonts w:eastAsia="Times New Roman"/>
                <w:color w:val="000000"/>
                <w:sz w:val="20"/>
                <w:szCs w:val="20"/>
              </w:rPr>
              <w:t>Randomised controlled trial</w:t>
            </w:r>
          </w:p>
        </w:tc>
      </w:tr>
      <w:tr w:rsidR="00C27509" w14:paraId="5027F380" w14:textId="77777777" w:rsidTr="00E91C24">
        <w:tc>
          <w:tcPr>
            <w:tcW w:w="1438" w:type="dxa"/>
          </w:tcPr>
          <w:p w14:paraId="6BCE627B" w14:textId="631248CB" w:rsidR="00C27509" w:rsidRPr="00AF6118" w:rsidRDefault="00C27509" w:rsidP="00E91C24">
            <w:pPr>
              <w:spacing w:after="120" w:line="240" w:lineRule="auto"/>
              <w:jc w:val="left"/>
              <w:rPr>
                <w:sz w:val="20"/>
                <w:szCs w:val="20"/>
              </w:rPr>
            </w:pPr>
            <w:r>
              <w:rPr>
                <w:rFonts w:eastAsia="Times New Roman"/>
                <w:color w:val="000000"/>
                <w:sz w:val="20"/>
                <w:szCs w:val="20"/>
              </w:rPr>
              <w:t>MDT</w:t>
            </w:r>
          </w:p>
        </w:tc>
        <w:tc>
          <w:tcPr>
            <w:tcW w:w="2785" w:type="dxa"/>
          </w:tcPr>
          <w:p w14:paraId="67A4F9E6" w14:textId="4F7F7AFF" w:rsidR="00C27509" w:rsidRPr="00AF6118" w:rsidRDefault="00C27509" w:rsidP="00E91C24">
            <w:pPr>
              <w:spacing w:after="120" w:line="240" w:lineRule="auto"/>
              <w:jc w:val="left"/>
              <w:rPr>
                <w:sz w:val="20"/>
                <w:szCs w:val="20"/>
              </w:rPr>
            </w:pPr>
            <w:r>
              <w:rPr>
                <w:rFonts w:eastAsia="Times New Roman"/>
                <w:color w:val="000000"/>
                <w:sz w:val="20"/>
                <w:szCs w:val="20"/>
              </w:rPr>
              <w:t>Multidisciplinary team</w:t>
            </w:r>
          </w:p>
        </w:tc>
        <w:tc>
          <w:tcPr>
            <w:tcW w:w="361" w:type="dxa"/>
          </w:tcPr>
          <w:p w14:paraId="3F13D814" w14:textId="77777777" w:rsidR="00C27509" w:rsidRDefault="00C27509" w:rsidP="00E91C24">
            <w:pPr>
              <w:spacing w:after="120" w:line="240" w:lineRule="auto"/>
              <w:jc w:val="left"/>
              <w:rPr>
                <w:rFonts w:eastAsia="Times New Roman"/>
                <w:color w:val="000000"/>
                <w:sz w:val="20"/>
                <w:szCs w:val="20"/>
              </w:rPr>
            </w:pPr>
          </w:p>
        </w:tc>
        <w:tc>
          <w:tcPr>
            <w:tcW w:w="1170" w:type="dxa"/>
          </w:tcPr>
          <w:p w14:paraId="775543D7" w14:textId="3D9F1A4D" w:rsidR="00C27509" w:rsidRPr="00AF6118" w:rsidRDefault="00C27509" w:rsidP="00E91C24">
            <w:pPr>
              <w:spacing w:after="120" w:line="240" w:lineRule="auto"/>
              <w:jc w:val="left"/>
              <w:rPr>
                <w:sz w:val="20"/>
                <w:szCs w:val="20"/>
              </w:rPr>
            </w:pPr>
            <w:r>
              <w:rPr>
                <w:rFonts w:eastAsia="Times New Roman"/>
                <w:color w:val="000000"/>
                <w:sz w:val="20"/>
                <w:szCs w:val="20"/>
              </w:rPr>
              <w:t>RHC</w:t>
            </w:r>
          </w:p>
        </w:tc>
        <w:tc>
          <w:tcPr>
            <w:tcW w:w="3745" w:type="dxa"/>
          </w:tcPr>
          <w:p w14:paraId="1D188160" w14:textId="1BC0DC09" w:rsidR="00C27509" w:rsidRPr="00AF6118" w:rsidRDefault="00C27509" w:rsidP="00E91C24">
            <w:pPr>
              <w:spacing w:after="120" w:line="240" w:lineRule="auto"/>
              <w:jc w:val="left"/>
              <w:rPr>
                <w:sz w:val="20"/>
                <w:szCs w:val="20"/>
              </w:rPr>
            </w:pPr>
            <w:r>
              <w:rPr>
                <w:rFonts w:eastAsia="Times New Roman"/>
                <w:color w:val="000000"/>
                <w:sz w:val="20"/>
                <w:szCs w:val="20"/>
              </w:rPr>
              <w:t>Right heart catheter</w:t>
            </w:r>
          </w:p>
        </w:tc>
      </w:tr>
      <w:tr w:rsidR="00C27509" w14:paraId="6DEE1FFE" w14:textId="77777777" w:rsidTr="00E91C24">
        <w:tc>
          <w:tcPr>
            <w:tcW w:w="1438" w:type="dxa"/>
          </w:tcPr>
          <w:p w14:paraId="27B5551C" w14:textId="689E6E03" w:rsidR="00C27509" w:rsidRPr="00AF6118" w:rsidRDefault="00C27509" w:rsidP="00E91C24">
            <w:pPr>
              <w:spacing w:after="120" w:line="240" w:lineRule="auto"/>
              <w:jc w:val="left"/>
              <w:rPr>
                <w:sz w:val="20"/>
                <w:szCs w:val="20"/>
              </w:rPr>
            </w:pPr>
            <w:r>
              <w:rPr>
                <w:rFonts w:eastAsia="Times New Roman"/>
                <w:color w:val="000000"/>
                <w:sz w:val="20"/>
                <w:szCs w:val="20"/>
              </w:rPr>
              <w:t>MLD</w:t>
            </w:r>
          </w:p>
        </w:tc>
        <w:tc>
          <w:tcPr>
            <w:tcW w:w="2785" w:type="dxa"/>
          </w:tcPr>
          <w:p w14:paraId="728EE451" w14:textId="20EF6014" w:rsidR="00C27509" w:rsidRPr="00AF6118" w:rsidRDefault="00C27509" w:rsidP="00E91C24">
            <w:pPr>
              <w:spacing w:after="120" w:line="240" w:lineRule="auto"/>
              <w:jc w:val="left"/>
              <w:rPr>
                <w:sz w:val="20"/>
                <w:szCs w:val="20"/>
              </w:rPr>
            </w:pPr>
            <w:r>
              <w:rPr>
                <w:rFonts w:eastAsia="Times New Roman"/>
                <w:color w:val="000000"/>
                <w:sz w:val="20"/>
                <w:szCs w:val="20"/>
              </w:rPr>
              <w:t>Median lung density</w:t>
            </w:r>
          </w:p>
        </w:tc>
        <w:tc>
          <w:tcPr>
            <w:tcW w:w="361" w:type="dxa"/>
          </w:tcPr>
          <w:p w14:paraId="6ED9ECC3" w14:textId="77777777" w:rsidR="00C27509" w:rsidRDefault="00C27509" w:rsidP="00E91C24">
            <w:pPr>
              <w:spacing w:after="120" w:line="240" w:lineRule="auto"/>
              <w:jc w:val="left"/>
              <w:rPr>
                <w:rFonts w:eastAsia="Times New Roman"/>
                <w:color w:val="000000"/>
                <w:sz w:val="20"/>
                <w:szCs w:val="20"/>
              </w:rPr>
            </w:pPr>
          </w:p>
        </w:tc>
        <w:tc>
          <w:tcPr>
            <w:tcW w:w="1170" w:type="dxa"/>
          </w:tcPr>
          <w:p w14:paraId="395CE010" w14:textId="50C5F380" w:rsidR="00C27509" w:rsidRPr="00AF6118" w:rsidRDefault="00C27509" w:rsidP="00E91C24">
            <w:pPr>
              <w:spacing w:after="120" w:line="240" w:lineRule="auto"/>
              <w:jc w:val="left"/>
              <w:rPr>
                <w:sz w:val="20"/>
                <w:szCs w:val="20"/>
              </w:rPr>
            </w:pPr>
            <w:r>
              <w:rPr>
                <w:rFonts w:eastAsia="Times New Roman"/>
                <w:color w:val="000000"/>
                <w:sz w:val="20"/>
                <w:szCs w:val="20"/>
              </w:rPr>
              <w:t>ROI</w:t>
            </w:r>
          </w:p>
        </w:tc>
        <w:tc>
          <w:tcPr>
            <w:tcW w:w="3745" w:type="dxa"/>
          </w:tcPr>
          <w:p w14:paraId="3B0C9CF4" w14:textId="551B521C" w:rsidR="00C27509" w:rsidRPr="00AF6118" w:rsidRDefault="00C27509" w:rsidP="00E91C24">
            <w:pPr>
              <w:spacing w:after="120" w:line="240" w:lineRule="auto"/>
              <w:jc w:val="left"/>
              <w:rPr>
                <w:sz w:val="20"/>
                <w:szCs w:val="20"/>
              </w:rPr>
            </w:pPr>
            <w:r>
              <w:rPr>
                <w:rFonts w:eastAsia="Times New Roman"/>
                <w:color w:val="000000"/>
                <w:sz w:val="20"/>
                <w:szCs w:val="20"/>
              </w:rPr>
              <w:t>Region of interest</w:t>
            </w:r>
          </w:p>
        </w:tc>
      </w:tr>
      <w:tr w:rsidR="00C27509" w14:paraId="222D3531" w14:textId="77777777" w:rsidTr="00E91C24">
        <w:tc>
          <w:tcPr>
            <w:tcW w:w="1438" w:type="dxa"/>
          </w:tcPr>
          <w:p w14:paraId="634E4DEE" w14:textId="1A45A3D4" w:rsidR="00C27509" w:rsidRPr="00AF6118" w:rsidRDefault="00C27509" w:rsidP="00E91C24">
            <w:pPr>
              <w:spacing w:after="120" w:line="240" w:lineRule="auto"/>
              <w:jc w:val="left"/>
              <w:rPr>
                <w:sz w:val="20"/>
                <w:szCs w:val="20"/>
              </w:rPr>
            </w:pPr>
            <w:r>
              <w:rPr>
                <w:rFonts w:eastAsia="Times New Roman"/>
                <w:color w:val="000000"/>
                <w:sz w:val="20"/>
                <w:szCs w:val="20"/>
              </w:rPr>
              <w:t>MOXE</w:t>
            </w:r>
          </w:p>
        </w:tc>
        <w:tc>
          <w:tcPr>
            <w:tcW w:w="2785" w:type="dxa"/>
          </w:tcPr>
          <w:p w14:paraId="4E108AA3" w14:textId="7CAAB735" w:rsidR="00C27509" w:rsidRPr="00AF6118" w:rsidRDefault="00C27509" w:rsidP="00E91C24">
            <w:pPr>
              <w:spacing w:after="120" w:line="240" w:lineRule="auto"/>
              <w:jc w:val="left"/>
              <w:rPr>
                <w:sz w:val="20"/>
                <w:szCs w:val="20"/>
              </w:rPr>
            </w:pPr>
            <w:r>
              <w:rPr>
                <w:rFonts w:eastAsia="Times New Roman"/>
                <w:color w:val="000000"/>
                <w:sz w:val="20"/>
                <w:szCs w:val="20"/>
              </w:rPr>
              <w:t>Model of xenon exchange</w:t>
            </w:r>
          </w:p>
        </w:tc>
        <w:tc>
          <w:tcPr>
            <w:tcW w:w="361" w:type="dxa"/>
          </w:tcPr>
          <w:p w14:paraId="6BA36D9F" w14:textId="77777777" w:rsidR="00C27509" w:rsidRDefault="00C27509" w:rsidP="00E91C24">
            <w:pPr>
              <w:spacing w:after="120" w:line="240" w:lineRule="auto"/>
              <w:jc w:val="left"/>
              <w:rPr>
                <w:rFonts w:eastAsia="Times New Roman"/>
                <w:color w:val="000000"/>
                <w:sz w:val="20"/>
                <w:szCs w:val="20"/>
              </w:rPr>
            </w:pPr>
          </w:p>
        </w:tc>
        <w:tc>
          <w:tcPr>
            <w:tcW w:w="1170" w:type="dxa"/>
          </w:tcPr>
          <w:p w14:paraId="77B167DE" w14:textId="1429E97F" w:rsidR="00C27509" w:rsidRPr="00AF6118" w:rsidRDefault="00C27509" w:rsidP="00E91C24">
            <w:pPr>
              <w:spacing w:after="120" w:line="240" w:lineRule="auto"/>
              <w:jc w:val="left"/>
              <w:rPr>
                <w:sz w:val="20"/>
                <w:szCs w:val="20"/>
              </w:rPr>
            </w:pPr>
            <w:r>
              <w:rPr>
                <w:rFonts w:eastAsia="Times New Roman"/>
                <w:color w:val="000000"/>
                <w:sz w:val="20"/>
                <w:szCs w:val="20"/>
              </w:rPr>
              <w:t>S/V</w:t>
            </w:r>
          </w:p>
        </w:tc>
        <w:tc>
          <w:tcPr>
            <w:tcW w:w="3745" w:type="dxa"/>
          </w:tcPr>
          <w:p w14:paraId="6BEA9A45" w14:textId="26EF6124" w:rsidR="00C27509" w:rsidRPr="00AF6118" w:rsidRDefault="00C27509" w:rsidP="00E91C24">
            <w:pPr>
              <w:spacing w:after="120" w:line="240" w:lineRule="auto"/>
              <w:jc w:val="left"/>
              <w:rPr>
                <w:sz w:val="20"/>
                <w:szCs w:val="20"/>
              </w:rPr>
            </w:pPr>
            <w:r>
              <w:rPr>
                <w:rFonts w:eastAsia="Times New Roman"/>
                <w:color w:val="000000"/>
                <w:sz w:val="20"/>
                <w:szCs w:val="20"/>
              </w:rPr>
              <w:t>Surface area to volume ratio</w:t>
            </w:r>
          </w:p>
        </w:tc>
      </w:tr>
      <w:tr w:rsidR="00C27509" w14:paraId="494D597F" w14:textId="77777777" w:rsidTr="00E91C24">
        <w:tc>
          <w:tcPr>
            <w:tcW w:w="1438" w:type="dxa"/>
          </w:tcPr>
          <w:p w14:paraId="3B5E5079" w14:textId="3C435920" w:rsidR="00C27509" w:rsidRPr="00AF6118" w:rsidRDefault="00C27509" w:rsidP="00E91C24">
            <w:pPr>
              <w:spacing w:after="120" w:line="240" w:lineRule="auto"/>
              <w:jc w:val="left"/>
              <w:rPr>
                <w:sz w:val="20"/>
                <w:szCs w:val="20"/>
              </w:rPr>
            </w:pPr>
            <w:r>
              <w:rPr>
                <w:rFonts w:eastAsia="Times New Roman"/>
                <w:color w:val="000000"/>
                <w:sz w:val="20"/>
                <w:szCs w:val="20"/>
              </w:rPr>
              <w:t>MR</w:t>
            </w:r>
          </w:p>
        </w:tc>
        <w:tc>
          <w:tcPr>
            <w:tcW w:w="2785" w:type="dxa"/>
          </w:tcPr>
          <w:p w14:paraId="2C420A39" w14:textId="7EBEF79D" w:rsidR="00C27509" w:rsidRPr="00AF6118" w:rsidRDefault="00C27509" w:rsidP="00E91C24">
            <w:pPr>
              <w:spacing w:after="120" w:line="240" w:lineRule="auto"/>
              <w:jc w:val="left"/>
              <w:rPr>
                <w:sz w:val="20"/>
                <w:szCs w:val="20"/>
              </w:rPr>
            </w:pPr>
            <w:r>
              <w:rPr>
                <w:rFonts w:eastAsia="Times New Roman"/>
                <w:color w:val="000000"/>
                <w:sz w:val="20"/>
                <w:szCs w:val="20"/>
              </w:rPr>
              <w:t>Magnetic resonance</w:t>
            </w:r>
          </w:p>
        </w:tc>
        <w:tc>
          <w:tcPr>
            <w:tcW w:w="361" w:type="dxa"/>
          </w:tcPr>
          <w:p w14:paraId="7C8F057E" w14:textId="77777777" w:rsidR="00C27509" w:rsidRDefault="00C27509" w:rsidP="00E91C24">
            <w:pPr>
              <w:spacing w:after="120" w:line="240" w:lineRule="auto"/>
              <w:jc w:val="left"/>
              <w:rPr>
                <w:rFonts w:eastAsia="Times New Roman"/>
                <w:color w:val="000000"/>
                <w:sz w:val="20"/>
                <w:szCs w:val="20"/>
              </w:rPr>
            </w:pPr>
          </w:p>
        </w:tc>
        <w:tc>
          <w:tcPr>
            <w:tcW w:w="1170" w:type="dxa"/>
          </w:tcPr>
          <w:p w14:paraId="15D2BC58" w14:textId="486E57CD" w:rsidR="00C27509" w:rsidRPr="00AF6118" w:rsidRDefault="00C27509" w:rsidP="00E91C24">
            <w:pPr>
              <w:spacing w:after="120" w:line="240" w:lineRule="auto"/>
              <w:jc w:val="left"/>
              <w:rPr>
                <w:sz w:val="20"/>
                <w:szCs w:val="20"/>
              </w:rPr>
            </w:pPr>
            <w:r>
              <w:rPr>
                <w:rFonts w:eastAsia="Times New Roman"/>
                <w:color w:val="000000"/>
                <w:sz w:val="20"/>
                <w:szCs w:val="20"/>
              </w:rPr>
              <w:t>SD</w:t>
            </w:r>
          </w:p>
        </w:tc>
        <w:tc>
          <w:tcPr>
            <w:tcW w:w="3745" w:type="dxa"/>
          </w:tcPr>
          <w:p w14:paraId="50904253" w14:textId="4C2B3661" w:rsidR="00C27509" w:rsidRPr="00AF6118" w:rsidRDefault="00C27509" w:rsidP="00E91C24">
            <w:pPr>
              <w:spacing w:after="120" w:line="240" w:lineRule="auto"/>
              <w:jc w:val="left"/>
              <w:rPr>
                <w:sz w:val="20"/>
                <w:szCs w:val="20"/>
              </w:rPr>
            </w:pPr>
            <w:r>
              <w:rPr>
                <w:rFonts w:eastAsia="Times New Roman"/>
                <w:color w:val="000000"/>
                <w:sz w:val="20"/>
                <w:szCs w:val="20"/>
              </w:rPr>
              <w:t>Standard deviation</w:t>
            </w:r>
          </w:p>
        </w:tc>
      </w:tr>
      <w:tr w:rsidR="00C27509" w14:paraId="52D67861" w14:textId="77777777" w:rsidTr="00E91C24">
        <w:tc>
          <w:tcPr>
            <w:tcW w:w="1438" w:type="dxa"/>
          </w:tcPr>
          <w:p w14:paraId="376F33D4" w14:textId="7F2E3DD0" w:rsidR="00C27509" w:rsidRPr="00AF6118" w:rsidRDefault="00C27509" w:rsidP="00E91C24">
            <w:pPr>
              <w:spacing w:after="120" w:line="240" w:lineRule="auto"/>
              <w:jc w:val="left"/>
              <w:rPr>
                <w:sz w:val="20"/>
                <w:szCs w:val="20"/>
              </w:rPr>
            </w:pPr>
            <w:r>
              <w:rPr>
                <w:rFonts w:eastAsia="Times New Roman"/>
                <w:color w:val="000000"/>
                <w:sz w:val="20"/>
                <w:szCs w:val="20"/>
              </w:rPr>
              <w:t>MRI</w:t>
            </w:r>
          </w:p>
        </w:tc>
        <w:tc>
          <w:tcPr>
            <w:tcW w:w="2785" w:type="dxa"/>
          </w:tcPr>
          <w:p w14:paraId="40242BED" w14:textId="2C065777" w:rsidR="00C27509" w:rsidRPr="00AF6118" w:rsidRDefault="00C27509" w:rsidP="00E91C24">
            <w:pPr>
              <w:spacing w:after="120" w:line="240" w:lineRule="auto"/>
              <w:jc w:val="left"/>
              <w:rPr>
                <w:sz w:val="20"/>
                <w:szCs w:val="20"/>
              </w:rPr>
            </w:pPr>
            <w:r>
              <w:rPr>
                <w:rFonts w:eastAsia="Times New Roman"/>
                <w:color w:val="000000"/>
                <w:sz w:val="20"/>
                <w:szCs w:val="20"/>
              </w:rPr>
              <w:t>Magnetic resonance imaging</w:t>
            </w:r>
          </w:p>
        </w:tc>
        <w:tc>
          <w:tcPr>
            <w:tcW w:w="361" w:type="dxa"/>
          </w:tcPr>
          <w:p w14:paraId="46B5E9C1" w14:textId="77777777" w:rsidR="00C27509" w:rsidRDefault="00C27509" w:rsidP="00E91C24">
            <w:pPr>
              <w:spacing w:after="120" w:line="240" w:lineRule="auto"/>
              <w:jc w:val="left"/>
              <w:rPr>
                <w:rFonts w:eastAsia="Times New Roman"/>
                <w:color w:val="000000"/>
                <w:sz w:val="20"/>
                <w:szCs w:val="20"/>
              </w:rPr>
            </w:pPr>
          </w:p>
        </w:tc>
        <w:tc>
          <w:tcPr>
            <w:tcW w:w="1170" w:type="dxa"/>
          </w:tcPr>
          <w:p w14:paraId="4BD575F7" w14:textId="30D1F816" w:rsidR="00C27509" w:rsidRPr="00AF6118" w:rsidRDefault="00C27509" w:rsidP="00E91C24">
            <w:pPr>
              <w:spacing w:after="120" w:line="240" w:lineRule="auto"/>
              <w:jc w:val="left"/>
              <w:rPr>
                <w:sz w:val="20"/>
                <w:szCs w:val="20"/>
              </w:rPr>
            </w:pPr>
            <w:r>
              <w:rPr>
                <w:rFonts w:eastAsia="Times New Roman"/>
                <w:color w:val="000000"/>
                <w:sz w:val="20"/>
                <w:szCs w:val="20"/>
              </w:rPr>
              <w:t>SEOP</w:t>
            </w:r>
          </w:p>
        </w:tc>
        <w:tc>
          <w:tcPr>
            <w:tcW w:w="3745" w:type="dxa"/>
          </w:tcPr>
          <w:p w14:paraId="571B714D" w14:textId="02273D76" w:rsidR="00C27509" w:rsidRPr="00AF6118" w:rsidRDefault="00C27509" w:rsidP="00E91C24">
            <w:pPr>
              <w:spacing w:after="120" w:line="240" w:lineRule="auto"/>
              <w:jc w:val="left"/>
              <w:rPr>
                <w:sz w:val="20"/>
                <w:szCs w:val="20"/>
              </w:rPr>
            </w:pPr>
            <w:r>
              <w:rPr>
                <w:rFonts w:eastAsia="Times New Roman"/>
                <w:color w:val="000000"/>
                <w:sz w:val="20"/>
                <w:szCs w:val="20"/>
              </w:rPr>
              <w:t>Spin exchange optical polarisation</w:t>
            </w:r>
          </w:p>
        </w:tc>
      </w:tr>
      <w:tr w:rsidR="00C27509" w14:paraId="57F3460C" w14:textId="77777777" w:rsidTr="00E91C24">
        <w:tc>
          <w:tcPr>
            <w:tcW w:w="1438" w:type="dxa"/>
          </w:tcPr>
          <w:p w14:paraId="08D5002D" w14:textId="0A56304C" w:rsidR="00C27509" w:rsidRPr="00AF6118" w:rsidRDefault="00C27509" w:rsidP="00E91C24">
            <w:pPr>
              <w:spacing w:after="120" w:line="240" w:lineRule="auto"/>
              <w:jc w:val="left"/>
              <w:rPr>
                <w:sz w:val="20"/>
                <w:szCs w:val="20"/>
              </w:rPr>
            </w:pPr>
            <w:r>
              <w:rPr>
                <w:rFonts w:eastAsia="Times New Roman"/>
                <w:color w:val="000000"/>
                <w:sz w:val="20"/>
                <w:szCs w:val="20"/>
              </w:rPr>
              <w:t>MRS</w:t>
            </w:r>
          </w:p>
        </w:tc>
        <w:tc>
          <w:tcPr>
            <w:tcW w:w="2785" w:type="dxa"/>
          </w:tcPr>
          <w:p w14:paraId="6E747724" w14:textId="278792B3" w:rsidR="00C27509" w:rsidRPr="00AF6118" w:rsidRDefault="00C27509" w:rsidP="00E91C24">
            <w:pPr>
              <w:spacing w:after="120" w:line="240" w:lineRule="auto"/>
              <w:jc w:val="left"/>
              <w:rPr>
                <w:sz w:val="20"/>
                <w:szCs w:val="20"/>
              </w:rPr>
            </w:pPr>
            <w:r>
              <w:rPr>
                <w:rFonts w:eastAsia="Times New Roman"/>
                <w:color w:val="000000"/>
                <w:sz w:val="20"/>
                <w:szCs w:val="20"/>
              </w:rPr>
              <w:t>Magnetic resonance spectroscopy</w:t>
            </w:r>
          </w:p>
        </w:tc>
        <w:tc>
          <w:tcPr>
            <w:tcW w:w="361" w:type="dxa"/>
          </w:tcPr>
          <w:p w14:paraId="050B9425" w14:textId="77777777" w:rsidR="00C27509" w:rsidRDefault="00C27509" w:rsidP="00E91C24">
            <w:pPr>
              <w:spacing w:after="120" w:line="240" w:lineRule="auto"/>
              <w:jc w:val="left"/>
              <w:rPr>
                <w:rFonts w:eastAsia="Times New Roman"/>
                <w:color w:val="000000"/>
                <w:sz w:val="20"/>
                <w:szCs w:val="20"/>
              </w:rPr>
            </w:pPr>
          </w:p>
        </w:tc>
        <w:tc>
          <w:tcPr>
            <w:tcW w:w="1170" w:type="dxa"/>
          </w:tcPr>
          <w:p w14:paraId="283F10DB" w14:textId="366D86B3" w:rsidR="00C27509" w:rsidRPr="00AF6118" w:rsidRDefault="00C27509" w:rsidP="00E91C24">
            <w:pPr>
              <w:spacing w:after="120" w:line="240" w:lineRule="auto"/>
              <w:jc w:val="left"/>
              <w:rPr>
                <w:sz w:val="20"/>
                <w:szCs w:val="20"/>
              </w:rPr>
            </w:pPr>
            <w:r>
              <w:rPr>
                <w:rFonts w:eastAsia="Times New Roman"/>
                <w:color w:val="000000"/>
                <w:sz w:val="20"/>
                <w:szCs w:val="20"/>
              </w:rPr>
              <w:t>SFCM</w:t>
            </w:r>
          </w:p>
        </w:tc>
        <w:tc>
          <w:tcPr>
            <w:tcW w:w="3745" w:type="dxa"/>
          </w:tcPr>
          <w:p w14:paraId="16766AFE" w14:textId="22D548AA" w:rsidR="00C27509" w:rsidRPr="00AF6118" w:rsidRDefault="00C27509" w:rsidP="00E91C24">
            <w:pPr>
              <w:spacing w:after="120" w:line="240" w:lineRule="auto"/>
              <w:jc w:val="left"/>
              <w:rPr>
                <w:sz w:val="20"/>
                <w:szCs w:val="20"/>
              </w:rPr>
            </w:pPr>
            <w:r>
              <w:rPr>
                <w:rFonts w:eastAsia="Times New Roman"/>
                <w:color w:val="000000"/>
                <w:sz w:val="20"/>
                <w:szCs w:val="20"/>
              </w:rPr>
              <w:t xml:space="preserve">Spatial fuzzy c-means </w:t>
            </w:r>
          </w:p>
        </w:tc>
      </w:tr>
      <w:tr w:rsidR="00C27509" w14:paraId="17C650EA" w14:textId="77777777" w:rsidTr="00E91C24">
        <w:tc>
          <w:tcPr>
            <w:tcW w:w="1438" w:type="dxa"/>
          </w:tcPr>
          <w:p w14:paraId="2AD327E8" w14:textId="1713B49F" w:rsidR="00C27509" w:rsidRPr="00AF6118" w:rsidRDefault="00C27509" w:rsidP="00E91C24">
            <w:pPr>
              <w:spacing w:after="120" w:line="240" w:lineRule="auto"/>
              <w:jc w:val="left"/>
              <w:rPr>
                <w:sz w:val="20"/>
                <w:szCs w:val="20"/>
              </w:rPr>
            </w:pPr>
            <w:r>
              <w:rPr>
                <w:rFonts w:eastAsia="Times New Roman"/>
                <w:color w:val="000000"/>
                <w:sz w:val="20"/>
                <w:szCs w:val="20"/>
              </w:rPr>
              <w:t>NAC</w:t>
            </w:r>
          </w:p>
        </w:tc>
        <w:tc>
          <w:tcPr>
            <w:tcW w:w="2785" w:type="dxa"/>
          </w:tcPr>
          <w:p w14:paraId="01AEB831" w14:textId="6A04F833" w:rsidR="00C27509" w:rsidRPr="00AF6118" w:rsidRDefault="00C27509" w:rsidP="00E91C24">
            <w:pPr>
              <w:spacing w:after="120" w:line="240" w:lineRule="auto"/>
              <w:jc w:val="left"/>
              <w:rPr>
                <w:sz w:val="20"/>
                <w:szCs w:val="20"/>
              </w:rPr>
            </w:pPr>
            <w:r>
              <w:rPr>
                <w:rFonts w:eastAsia="Times New Roman"/>
                <w:color w:val="000000"/>
                <w:sz w:val="20"/>
                <w:szCs w:val="20"/>
              </w:rPr>
              <w:t>N-acetylcysteine</w:t>
            </w:r>
          </w:p>
        </w:tc>
        <w:tc>
          <w:tcPr>
            <w:tcW w:w="361" w:type="dxa"/>
          </w:tcPr>
          <w:p w14:paraId="26DCD92A" w14:textId="77777777" w:rsidR="00C27509" w:rsidRDefault="00C27509" w:rsidP="00E91C24">
            <w:pPr>
              <w:spacing w:after="120" w:line="240" w:lineRule="auto"/>
              <w:jc w:val="left"/>
              <w:rPr>
                <w:rFonts w:eastAsia="Times New Roman"/>
                <w:color w:val="000000"/>
                <w:sz w:val="20"/>
                <w:szCs w:val="20"/>
              </w:rPr>
            </w:pPr>
          </w:p>
        </w:tc>
        <w:tc>
          <w:tcPr>
            <w:tcW w:w="1170" w:type="dxa"/>
          </w:tcPr>
          <w:p w14:paraId="0183DDEE" w14:textId="6B515EBF" w:rsidR="00C27509" w:rsidRPr="00AF6118" w:rsidRDefault="00C27509" w:rsidP="00E91C24">
            <w:pPr>
              <w:spacing w:after="120" w:line="240" w:lineRule="auto"/>
              <w:jc w:val="left"/>
              <w:rPr>
                <w:sz w:val="20"/>
                <w:szCs w:val="20"/>
              </w:rPr>
            </w:pPr>
            <w:r>
              <w:rPr>
                <w:rFonts w:eastAsia="Times New Roman"/>
                <w:color w:val="000000"/>
                <w:sz w:val="20"/>
                <w:szCs w:val="20"/>
              </w:rPr>
              <w:t>SNR</w:t>
            </w:r>
          </w:p>
        </w:tc>
        <w:tc>
          <w:tcPr>
            <w:tcW w:w="3745" w:type="dxa"/>
          </w:tcPr>
          <w:p w14:paraId="3AE5AA62" w14:textId="2BACC00C" w:rsidR="00C27509" w:rsidRPr="00AF6118" w:rsidRDefault="00C27509" w:rsidP="00E91C24">
            <w:pPr>
              <w:spacing w:after="120" w:line="240" w:lineRule="auto"/>
              <w:jc w:val="left"/>
              <w:rPr>
                <w:sz w:val="20"/>
                <w:szCs w:val="20"/>
              </w:rPr>
            </w:pPr>
            <w:r>
              <w:rPr>
                <w:rFonts w:eastAsia="Times New Roman"/>
                <w:color w:val="000000"/>
                <w:sz w:val="20"/>
                <w:szCs w:val="20"/>
              </w:rPr>
              <w:t>Signal to noise ratio</w:t>
            </w:r>
          </w:p>
        </w:tc>
      </w:tr>
      <w:tr w:rsidR="00C27509" w14:paraId="3739FE3E" w14:textId="77777777" w:rsidTr="00E91C24">
        <w:tc>
          <w:tcPr>
            <w:tcW w:w="1438" w:type="dxa"/>
          </w:tcPr>
          <w:p w14:paraId="2E1AE1BF" w14:textId="5BB29E75" w:rsidR="00C27509" w:rsidRPr="00AF6118" w:rsidRDefault="00C27509" w:rsidP="00E91C24">
            <w:pPr>
              <w:spacing w:after="120" w:line="240" w:lineRule="auto"/>
              <w:jc w:val="left"/>
              <w:rPr>
                <w:sz w:val="20"/>
                <w:szCs w:val="20"/>
              </w:rPr>
            </w:pPr>
            <w:r>
              <w:rPr>
                <w:rFonts w:eastAsia="Times New Roman"/>
                <w:color w:val="000000"/>
                <w:sz w:val="20"/>
                <w:szCs w:val="20"/>
              </w:rPr>
              <w:t>NICE</w:t>
            </w:r>
          </w:p>
        </w:tc>
        <w:tc>
          <w:tcPr>
            <w:tcW w:w="2785" w:type="dxa"/>
          </w:tcPr>
          <w:p w14:paraId="585333D4" w14:textId="4E5B483D" w:rsidR="00C27509" w:rsidRPr="00AF6118" w:rsidRDefault="00C27509" w:rsidP="00E91C24">
            <w:pPr>
              <w:spacing w:after="120" w:line="240" w:lineRule="auto"/>
              <w:jc w:val="left"/>
              <w:rPr>
                <w:sz w:val="20"/>
                <w:szCs w:val="20"/>
              </w:rPr>
            </w:pPr>
            <w:r>
              <w:rPr>
                <w:rFonts w:eastAsia="Times New Roman"/>
                <w:color w:val="000000"/>
                <w:sz w:val="20"/>
                <w:szCs w:val="20"/>
              </w:rPr>
              <w:t xml:space="preserve">National </w:t>
            </w:r>
            <w:r w:rsidR="004835E8">
              <w:rPr>
                <w:rFonts w:eastAsia="Times New Roman"/>
                <w:color w:val="000000"/>
                <w:sz w:val="20"/>
                <w:szCs w:val="20"/>
              </w:rPr>
              <w:t>Institute</w:t>
            </w:r>
            <w:r>
              <w:rPr>
                <w:rFonts w:eastAsia="Times New Roman"/>
                <w:color w:val="000000"/>
                <w:sz w:val="20"/>
                <w:szCs w:val="20"/>
              </w:rPr>
              <w:t xml:space="preserve"> for Health and Care Excellence</w:t>
            </w:r>
          </w:p>
        </w:tc>
        <w:tc>
          <w:tcPr>
            <w:tcW w:w="361" w:type="dxa"/>
          </w:tcPr>
          <w:p w14:paraId="0AF824E2" w14:textId="77777777" w:rsidR="00C27509" w:rsidRDefault="00C27509" w:rsidP="00E91C24">
            <w:pPr>
              <w:spacing w:after="120" w:line="240" w:lineRule="auto"/>
              <w:jc w:val="left"/>
              <w:rPr>
                <w:rFonts w:eastAsia="Times New Roman"/>
                <w:color w:val="000000"/>
                <w:sz w:val="20"/>
                <w:szCs w:val="20"/>
              </w:rPr>
            </w:pPr>
          </w:p>
        </w:tc>
        <w:tc>
          <w:tcPr>
            <w:tcW w:w="1170" w:type="dxa"/>
          </w:tcPr>
          <w:p w14:paraId="6CABB5E9" w14:textId="1D504D2D" w:rsidR="00C27509" w:rsidRPr="00AF6118" w:rsidRDefault="00C27509" w:rsidP="00E91C24">
            <w:pPr>
              <w:spacing w:after="120" w:line="240" w:lineRule="auto"/>
              <w:jc w:val="left"/>
              <w:rPr>
                <w:sz w:val="20"/>
                <w:szCs w:val="20"/>
              </w:rPr>
            </w:pPr>
            <w:r>
              <w:rPr>
                <w:rFonts w:eastAsia="Times New Roman"/>
                <w:color w:val="000000"/>
                <w:sz w:val="20"/>
                <w:szCs w:val="20"/>
              </w:rPr>
              <w:t>sPAP</w:t>
            </w:r>
          </w:p>
        </w:tc>
        <w:tc>
          <w:tcPr>
            <w:tcW w:w="3745" w:type="dxa"/>
          </w:tcPr>
          <w:p w14:paraId="126E943F" w14:textId="2CAD6F65" w:rsidR="00C27509" w:rsidRPr="00AF6118" w:rsidRDefault="00C27509" w:rsidP="00E91C24">
            <w:pPr>
              <w:spacing w:after="120" w:line="240" w:lineRule="auto"/>
              <w:jc w:val="left"/>
              <w:rPr>
                <w:sz w:val="20"/>
                <w:szCs w:val="20"/>
              </w:rPr>
            </w:pPr>
            <w:r>
              <w:rPr>
                <w:rFonts w:eastAsia="Times New Roman"/>
                <w:color w:val="000000"/>
                <w:sz w:val="20"/>
                <w:szCs w:val="20"/>
              </w:rPr>
              <w:t>Systolic pulmonary artery pressure</w:t>
            </w:r>
          </w:p>
        </w:tc>
      </w:tr>
      <w:tr w:rsidR="00C27509" w14:paraId="5542766E" w14:textId="77777777" w:rsidTr="00E91C24">
        <w:tc>
          <w:tcPr>
            <w:tcW w:w="1438" w:type="dxa"/>
          </w:tcPr>
          <w:p w14:paraId="46DB63B2" w14:textId="39E6AEDF" w:rsidR="00C27509" w:rsidRPr="00AF6118" w:rsidRDefault="00C27509" w:rsidP="00E91C24">
            <w:pPr>
              <w:spacing w:after="120" w:line="240" w:lineRule="auto"/>
              <w:jc w:val="left"/>
              <w:rPr>
                <w:sz w:val="20"/>
                <w:szCs w:val="20"/>
              </w:rPr>
            </w:pPr>
            <w:r>
              <w:rPr>
                <w:rFonts w:eastAsia="Times New Roman"/>
                <w:color w:val="000000"/>
                <w:sz w:val="20"/>
                <w:szCs w:val="20"/>
              </w:rPr>
              <w:t>NIHR</w:t>
            </w:r>
          </w:p>
        </w:tc>
        <w:tc>
          <w:tcPr>
            <w:tcW w:w="2785" w:type="dxa"/>
          </w:tcPr>
          <w:p w14:paraId="698C6EF7" w14:textId="61CF7168" w:rsidR="00C27509" w:rsidRPr="00AF6118" w:rsidRDefault="00C27509" w:rsidP="00E91C24">
            <w:pPr>
              <w:spacing w:after="120" w:line="240" w:lineRule="auto"/>
              <w:jc w:val="left"/>
              <w:rPr>
                <w:sz w:val="20"/>
                <w:szCs w:val="20"/>
              </w:rPr>
            </w:pPr>
            <w:r>
              <w:rPr>
                <w:rFonts w:eastAsia="Times New Roman"/>
                <w:color w:val="000000"/>
                <w:sz w:val="20"/>
                <w:szCs w:val="20"/>
              </w:rPr>
              <w:t>National Institute for Health Research</w:t>
            </w:r>
          </w:p>
        </w:tc>
        <w:tc>
          <w:tcPr>
            <w:tcW w:w="361" w:type="dxa"/>
          </w:tcPr>
          <w:p w14:paraId="4B89E8A0" w14:textId="77777777" w:rsidR="00C27509" w:rsidRDefault="00C27509" w:rsidP="00E91C24">
            <w:pPr>
              <w:spacing w:after="120" w:line="240" w:lineRule="auto"/>
              <w:jc w:val="left"/>
              <w:rPr>
                <w:rFonts w:eastAsia="Times New Roman"/>
                <w:color w:val="000000"/>
                <w:sz w:val="20"/>
                <w:szCs w:val="20"/>
              </w:rPr>
            </w:pPr>
          </w:p>
        </w:tc>
        <w:tc>
          <w:tcPr>
            <w:tcW w:w="1170" w:type="dxa"/>
          </w:tcPr>
          <w:p w14:paraId="04AE1560" w14:textId="14974A70" w:rsidR="00C27509" w:rsidRPr="00AF6118" w:rsidRDefault="00C27509" w:rsidP="00E91C24">
            <w:pPr>
              <w:spacing w:after="120" w:line="240" w:lineRule="auto"/>
              <w:jc w:val="left"/>
              <w:rPr>
                <w:sz w:val="20"/>
                <w:szCs w:val="20"/>
              </w:rPr>
            </w:pPr>
            <w:r>
              <w:rPr>
                <w:rFonts w:eastAsia="Times New Roman"/>
                <w:color w:val="000000"/>
                <w:sz w:val="20"/>
                <w:szCs w:val="20"/>
              </w:rPr>
              <w:t>SPECT</w:t>
            </w:r>
          </w:p>
        </w:tc>
        <w:tc>
          <w:tcPr>
            <w:tcW w:w="3745" w:type="dxa"/>
          </w:tcPr>
          <w:p w14:paraId="2576AFC9" w14:textId="0B0F6EE0" w:rsidR="00C27509" w:rsidRPr="00AF6118" w:rsidRDefault="00C27509" w:rsidP="00E91C24">
            <w:pPr>
              <w:spacing w:after="120" w:line="240" w:lineRule="auto"/>
              <w:jc w:val="left"/>
              <w:rPr>
                <w:sz w:val="20"/>
                <w:szCs w:val="20"/>
              </w:rPr>
            </w:pPr>
            <w:r>
              <w:rPr>
                <w:rFonts w:eastAsia="Times New Roman"/>
                <w:color w:val="000000"/>
                <w:sz w:val="20"/>
                <w:szCs w:val="20"/>
              </w:rPr>
              <w:t>Single photon emission computed tomography</w:t>
            </w:r>
          </w:p>
        </w:tc>
      </w:tr>
      <w:tr w:rsidR="00C27509" w14:paraId="0C5F14C3" w14:textId="77777777" w:rsidTr="00E91C24">
        <w:tc>
          <w:tcPr>
            <w:tcW w:w="1438" w:type="dxa"/>
          </w:tcPr>
          <w:p w14:paraId="71C62D94" w14:textId="6E3E9F29" w:rsidR="00C27509" w:rsidRPr="00AF6118" w:rsidRDefault="00C27509" w:rsidP="00E91C24">
            <w:pPr>
              <w:spacing w:after="120" w:line="240" w:lineRule="auto"/>
              <w:jc w:val="left"/>
              <w:rPr>
                <w:sz w:val="20"/>
                <w:szCs w:val="20"/>
              </w:rPr>
            </w:pPr>
            <w:r>
              <w:rPr>
                <w:rFonts w:eastAsia="Times New Roman"/>
                <w:color w:val="000000"/>
                <w:sz w:val="20"/>
                <w:szCs w:val="20"/>
              </w:rPr>
              <w:t>NO</w:t>
            </w:r>
          </w:p>
        </w:tc>
        <w:tc>
          <w:tcPr>
            <w:tcW w:w="2785" w:type="dxa"/>
          </w:tcPr>
          <w:p w14:paraId="5ACF7BE1" w14:textId="736CD5D0" w:rsidR="00C27509" w:rsidRPr="00AF6118" w:rsidRDefault="00C27509" w:rsidP="00E91C24">
            <w:pPr>
              <w:spacing w:after="120" w:line="240" w:lineRule="auto"/>
              <w:jc w:val="left"/>
              <w:rPr>
                <w:sz w:val="20"/>
                <w:szCs w:val="20"/>
              </w:rPr>
            </w:pPr>
            <w:r>
              <w:rPr>
                <w:rFonts w:eastAsia="Times New Roman"/>
                <w:color w:val="000000"/>
                <w:sz w:val="20"/>
                <w:szCs w:val="20"/>
              </w:rPr>
              <w:t>Nitric oxide</w:t>
            </w:r>
          </w:p>
        </w:tc>
        <w:tc>
          <w:tcPr>
            <w:tcW w:w="361" w:type="dxa"/>
          </w:tcPr>
          <w:p w14:paraId="64D03CFB" w14:textId="77777777" w:rsidR="00C27509" w:rsidRDefault="00C27509" w:rsidP="00E91C24">
            <w:pPr>
              <w:spacing w:after="120" w:line="240" w:lineRule="auto"/>
              <w:jc w:val="left"/>
              <w:rPr>
                <w:rFonts w:eastAsia="Times New Roman"/>
                <w:color w:val="000000"/>
                <w:sz w:val="20"/>
                <w:szCs w:val="20"/>
              </w:rPr>
            </w:pPr>
          </w:p>
        </w:tc>
        <w:tc>
          <w:tcPr>
            <w:tcW w:w="1170" w:type="dxa"/>
          </w:tcPr>
          <w:p w14:paraId="23C045A6" w14:textId="6A1D4616" w:rsidR="00C27509" w:rsidRPr="00AF6118" w:rsidRDefault="00C27509" w:rsidP="00E91C24">
            <w:pPr>
              <w:spacing w:after="120" w:line="240" w:lineRule="auto"/>
              <w:jc w:val="left"/>
              <w:rPr>
                <w:sz w:val="20"/>
                <w:szCs w:val="20"/>
              </w:rPr>
            </w:pPr>
            <w:r>
              <w:rPr>
                <w:rFonts w:eastAsia="Times New Roman"/>
                <w:color w:val="000000"/>
                <w:sz w:val="20"/>
                <w:szCs w:val="20"/>
              </w:rPr>
              <w:t>SPGR</w:t>
            </w:r>
          </w:p>
        </w:tc>
        <w:tc>
          <w:tcPr>
            <w:tcW w:w="3745" w:type="dxa"/>
          </w:tcPr>
          <w:p w14:paraId="223CAA54" w14:textId="0016BB79" w:rsidR="00C27509" w:rsidRPr="00AF6118" w:rsidRDefault="00C27509" w:rsidP="00E91C24">
            <w:pPr>
              <w:spacing w:after="120" w:line="240" w:lineRule="auto"/>
              <w:jc w:val="left"/>
              <w:rPr>
                <w:sz w:val="20"/>
                <w:szCs w:val="20"/>
              </w:rPr>
            </w:pPr>
            <w:r>
              <w:rPr>
                <w:rFonts w:eastAsia="Times New Roman"/>
                <w:color w:val="000000"/>
                <w:sz w:val="20"/>
                <w:szCs w:val="20"/>
              </w:rPr>
              <w:t>Spoiled gradient recalled acquisition in steady state</w:t>
            </w:r>
          </w:p>
        </w:tc>
      </w:tr>
      <w:tr w:rsidR="00C27509" w14:paraId="7E4B661E" w14:textId="77777777" w:rsidTr="00E91C24">
        <w:tc>
          <w:tcPr>
            <w:tcW w:w="1438" w:type="dxa"/>
          </w:tcPr>
          <w:p w14:paraId="36AC31D1" w14:textId="31537863" w:rsidR="00C27509" w:rsidRPr="00AF6118" w:rsidRDefault="00C27509" w:rsidP="00E91C24">
            <w:pPr>
              <w:spacing w:after="120" w:line="240" w:lineRule="auto"/>
              <w:jc w:val="left"/>
              <w:rPr>
                <w:sz w:val="20"/>
                <w:szCs w:val="20"/>
              </w:rPr>
            </w:pPr>
            <w:r>
              <w:rPr>
                <w:rFonts w:eastAsia="Times New Roman"/>
                <w:color w:val="000000"/>
                <w:sz w:val="20"/>
                <w:szCs w:val="20"/>
              </w:rPr>
              <w:t>NSF</w:t>
            </w:r>
          </w:p>
        </w:tc>
        <w:tc>
          <w:tcPr>
            <w:tcW w:w="2785" w:type="dxa"/>
          </w:tcPr>
          <w:p w14:paraId="06FFE284" w14:textId="6A3E3020" w:rsidR="00C27509" w:rsidRPr="00AF6118" w:rsidRDefault="00C27509" w:rsidP="00E91C24">
            <w:pPr>
              <w:spacing w:after="120" w:line="240" w:lineRule="auto"/>
              <w:jc w:val="left"/>
              <w:rPr>
                <w:sz w:val="20"/>
                <w:szCs w:val="20"/>
              </w:rPr>
            </w:pPr>
            <w:r>
              <w:rPr>
                <w:rFonts w:eastAsia="Times New Roman"/>
                <w:color w:val="000000"/>
                <w:sz w:val="20"/>
                <w:szCs w:val="20"/>
              </w:rPr>
              <w:t>Nephrogenic systemic fibrosis</w:t>
            </w:r>
          </w:p>
        </w:tc>
        <w:tc>
          <w:tcPr>
            <w:tcW w:w="361" w:type="dxa"/>
          </w:tcPr>
          <w:p w14:paraId="21A18F49" w14:textId="77777777" w:rsidR="00C27509" w:rsidRDefault="00C27509" w:rsidP="00E91C24">
            <w:pPr>
              <w:spacing w:after="120" w:line="240" w:lineRule="auto"/>
              <w:jc w:val="left"/>
              <w:rPr>
                <w:rFonts w:eastAsia="Times New Roman"/>
                <w:color w:val="000000"/>
                <w:sz w:val="20"/>
                <w:szCs w:val="20"/>
              </w:rPr>
            </w:pPr>
          </w:p>
        </w:tc>
        <w:tc>
          <w:tcPr>
            <w:tcW w:w="1170" w:type="dxa"/>
          </w:tcPr>
          <w:p w14:paraId="4E02B93D" w14:textId="0322BFA4" w:rsidR="00C27509" w:rsidRPr="00AF6118" w:rsidRDefault="00C27509" w:rsidP="00E91C24">
            <w:pPr>
              <w:spacing w:after="120" w:line="240" w:lineRule="auto"/>
              <w:jc w:val="left"/>
              <w:rPr>
                <w:sz w:val="20"/>
                <w:szCs w:val="20"/>
              </w:rPr>
            </w:pPr>
            <w:r>
              <w:rPr>
                <w:rFonts w:eastAsia="Times New Roman"/>
                <w:color w:val="000000"/>
                <w:sz w:val="20"/>
                <w:szCs w:val="20"/>
              </w:rPr>
              <w:t>SSc</w:t>
            </w:r>
          </w:p>
        </w:tc>
        <w:tc>
          <w:tcPr>
            <w:tcW w:w="3745" w:type="dxa"/>
          </w:tcPr>
          <w:p w14:paraId="59892B35" w14:textId="671EB046" w:rsidR="00C27509" w:rsidRPr="00AF6118" w:rsidRDefault="00C27509" w:rsidP="00E91C24">
            <w:pPr>
              <w:spacing w:after="120" w:line="240" w:lineRule="auto"/>
              <w:jc w:val="left"/>
              <w:rPr>
                <w:sz w:val="20"/>
                <w:szCs w:val="20"/>
              </w:rPr>
            </w:pPr>
            <w:r>
              <w:rPr>
                <w:rFonts w:eastAsia="Times New Roman"/>
                <w:color w:val="000000"/>
                <w:sz w:val="20"/>
                <w:szCs w:val="20"/>
              </w:rPr>
              <w:t>Systemic sclerosis</w:t>
            </w:r>
          </w:p>
        </w:tc>
      </w:tr>
      <w:tr w:rsidR="00C27509" w14:paraId="1130F3C6" w14:textId="77777777" w:rsidTr="00E91C24">
        <w:tc>
          <w:tcPr>
            <w:tcW w:w="1438" w:type="dxa"/>
          </w:tcPr>
          <w:p w14:paraId="2D99933F" w14:textId="6EC9245F" w:rsidR="00C27509" w:rsidRPr="00AF6118" w:rsidRDefault="00C27509" w:rsidP="00E91C24">
            <w:pPr>
              <w:spacing w:after="120" w:line="240" w:lineRule="auto"/>
              <w:jc w:val="left"/>
              <w:rPr>
                <w:sz w:val="20"/>
                <w:szCs w:val="20"/>
              </w:rPr>
            </w:pPr>
            <w:r>
              <w:rPr>
                <w:rFonts w:eastAsia="Times New Roman"/>
                <w:color w:val="000000"/>
                <w:sz w:val="20"/>
                <w:szCs w:val="20"/>
              </w:rPr>
              <w:t>NSIP</w:t>
            </w:r>
          </w:p>
        </w:tc>
        <w:tc>
          <w:tcPr>
            <w:tcW w:w="2785" w:type="dxa"/>
          </w:tcPr>
          <w:p w14:paraId="77B2A596" w14:textId="35854E2B" w:rsidR="00C27509" w:rsidRPr="00AF6118" w:rsidRDefault="00C27509" w:rsidP="00E91C24">
            <w:pPr>
              <w:spacing w:after="120" w:line="240" w:lineRule="auto"/>
              <w:jc w:val="left"/>
              <w:rPr>
                <w:sz w:val="20"/>
                <w:szCs w:val="20"/>
              </w:rPr>
            </w:pPr>
            <w:r>
              <w:rPr>
                <w:rFonts w:eastAsia="Times New Roman"/>
                <w:color w:val="000000"/>
                <w:sz w:val="20"/>
                <w:szCs w:val="20"/>
              </w:rPr>
              <w:t>Non-specific interstitial pneumonia</w:t>
            </w:r>
          </w:p>
        </w:tc>
        <w:tc>
          <w:tcPr>
            <w:tcW w:w="361" w:type="dxa"/>
          </w:tcPr>
          <w:p w14:paraId="1B875332" w14:textId="77777777" w:rsidR="00C27509" w:rsidRDefault="00C27509" w:rsidP="00E91C24">
            <w:pPr>
              <w:spacing w:after="120" w:line="240" w:lineRule="auto"/>
              <w:jc w:val="left"/>
              <w:rPr>
                <w:rFonts w:eastAsia="Times New Roman"/>
                <w:color w:val="000000"/>
                <w:sz w:val="20"/>
                <w:szCs w:val="20"/>
              </w:rPr>
            </w:pPr>
          </w:p>
        </w:tc>
        <w:tc>
          <w:tcPr>
            <w:tcW w:w="1170" w:type="dxa"/>
          </w:tcPr>
          <w:p w14:paraId="318F67A0" w14:textId="1F5D4FAF" w:rsidR="00C27509" w:rsidRPr="00AF6118" w:rsidRDefault="00C27509" w:rsidP="00E91C24">
            <w:pPr>
              <w:spacing w:after="120" w:line="240" w:lineRule="auto"/>
              <w:jc w:val="left"/>
              <w:rPr>
                <w:sz w:val="20"/>
                <w:szCs w:val="20"/>
              </w:rPr>
            </w:pPr>
            <w:r>
              <w:rPr>
                <w:rFonts w:eastAsia="Times New Roman"/>
                <w:color w:val="000000"/>
                <w:sz w:val="20"/>
                <w:szCs w:val="20"/>
              </w:rPr>
              <w:t>SSFP</w:t>
            </w:r>
          </w:p>
        </w:tc>
        <w:tc>
          <w:tcPr>
            <w:tcW w:w="3745" w:type="dxa"/>
          </w:tcPr>
          <w:p w14:paraId="65874362" w14:textId="59C69D34" w:rsidR="00C27509" w:rsidRPr="00AF6118" w:rsidRDefault="00C27509" w:rsidP="00E91C24">
            <w:pPr>
              <w:spacing w:after="120" w:line="240" w:lineRule="auto"/>
              <w:jc w:val="left"/>
              <w:rPr>
                <w:sz w:val="20"/>
                <w:szCs w:val="20"/>
              </w:rPr>
            </w:pPr>
            <w:r>
              <w:rPr>
                <w:rFonts w:eastAsia="Times New Roman"/>
                <w:color w:val="000000"/>
                <w:sz w:val="20"/>
                <w:szCs w:val="20"/>
              </w:rPr>
              <w:t>Steady state free precession</w:t>
            </w:r>
          </w:p>
        </w:tc>
      </w:tr>
      <w:tr w:rsidR="00C27509" w14:paraId="41964B00" w14:textId="77777777" w:rsidTr="00E91C24">
        <w:tc>
          <w:tcPr>
            <w:tcW w:w="1438" w:type="dxa"/>
          </w:tcPr>
          <w:p w14:paraId="1E04BF5C" w14:textId="561492A0" w:rsidR="00C27509" w:rsidRPr="00AF6118" w:rsidRDefault="00C27509" w:rsidP="00E91C24">
            <w:pPr>
              <w:spacing w:after="120" w:line="240" w:lineRule="auto"/>
              <w:jc w:val="left"/>
              <w:rPr>
                <w:sz w:val="20"/>
                <w:szCs w:val="20"/>
              </w:rPr>
            </w:pPr>
            <w:r>
              <w:rPr>
                <w:rFonts w:eastAsia="Times New Roman"/>
                <w:color w:val="000000"/>
                <w:sz w:val="20"/>
                <w:szCs w:val="20"/>
              </w:rPr>
              <w:t>OP</w:t>
            </w:r>
          </w:p>
        </w:tc>
        <w:tc>
          <w:tcPr>
            <w:tcW w:w="2785" w:type="dxa"/>
          </w:tcPr>
          <w:p w14:paraId="372DEA63" w14:textId="6E49D725" w:rsidR="00C27509" w:rsidRPr="00AF6118" w:rsidRDefault="00C27509" w:rsidP="00E91C24">
            <w:pPr>
              <w:spacing w:after="120" w:line="240" w:lineRule="auto"/>
              <w:jc w:val="left"/>
              <w:rPr>
                <w:sz w:val="20"/>
                <w:szCs w:val="20"/>
              </w:rPr>
            </w:pPr>
            <w:r>
              <w:rPr>
                <w:rFonts w:eastAsia="Times New Roman"/>
                <w:color w:val="000000"/>
                <w:sz w:val="20"/>
                <w:szCs w:val="20"/>
              </w:rPr>
              <w:t>Organising pneumonia</w:t>
            </w:r>
          </w:p>
        </w:tc>
        <w:tc>
          <w:tcPr>
            <w:tcW w:w="361" w:type="dxa"/>
          </w:tcPr>
          <w:p w14:paraId="7785BA1E" w14:textId="77777777" w:rsidR="00C27509" w:rsidRDefault="00C27509" w:rsidP="00E91C24">
            <w:pPr>
              <w:spacing w:after="120" w:line="240" w:lineRule="auto"/>
              <w:jc w:val="left"/>
              <w:rPr>
                <w:rFonts w:eastAsia="Times New Roman"/>
                <w:color w:val="000000"/>
                <w:sz w:val="20"/>
                <w:szCs w:val="20"/>
              </w:rPr>
            </w:pPr>
          </w:p>
        </w:tc>
        <w:tc>
          <w:tcPr>
            <w:tcW w:w="1170" w:type="dxa"/>
          </w:tcPr>
          <w:p w14:paraId="60420F27" w14:textId="3389A94F" w:rsidR="00C27509" w:rsidRPr="00AF6118" w:rsidRDefault="00C27509" w:rsidP="00E91C24">
            <w:pPr>
              <w:spacing w:after="120" w:line="240" w:lineRule="auto"/>
              <w:jc w:val="left"/>
              <w:rPr>
                <w:sz w:val="20"/>
                <w:szCs w:val="20"/>
              </w:rPr>
            </w:pPr>
            <w:r>
              <w:rPr>
                <w:rFonts w:eastAsia="Times New Roman"/>
                <w:color w:val="000000"/>
                <w:sz w:val="20"/>
                <w:szCs w:val="20"/>
              </w:rPr>
              <w:t>ST</w:t>
            </w:r>
          </w:p>
        </w:tc>
        <w:tc>
          <w:tcPr>
            <w:tcW w:w="3745" w:type="dxa"/>
          </w:tcPr>
          <w:p w14:paraId="614C278E" w14:textId="4331183C" w:rsidR="00C27509" w:rsidRPr="00AF6118" w:rsidRDefault="00C27509" w:rsidP="00E91C24">
            <w:pPr>
              <w:spacing w:after="120" w:line="240" w:lineRule="auto"/>
              <w:jc w:val="left"/>
              <w:rPr>
                <w:sz w:val="20"/>
                <w:szCs w:val="20"/>
              </w:rPr>
            </w:pPr>
            <w:r>
              <w:rPr>
                <w:rFonts w:eastAsia="Times New Roman"/>
                <w:color w:val="000000"/>
                <w:sz w:val="20"/>
                <w:szCs w:val="20"/>
              </w:rPr>
              <w:t>Septal thickness</w:t>
            </w:r>
          </w:p>
        </w:tc>
      </w:tr>
      <w:tr w:rsidR="00C27509" w14:paraId="1FAFCBF5" w14:textId="77777777" w:rsidTr="00E91C24">
        <w:tc>
          <w:tcPr>
            <w:tcW w:w="1438" w:type="dxa"/>
          </w:tcPr>
          <w:p w14:paraId="3DC825BA" w14:textId="21CF8A2C" w:rsidR="00C27509" w:rsidRPr="00AF6118" w:rsidRDefault="00C27509" w:rsidP="00E91C24">
            <w:pPr>
              <w:spacing w:after="120" w:line="240" w:lineRule="auto"/>
              <w:jc w:val="left"/>
              <w:rPr>
                <w:sz w:val="20"/>
                <w:szCs w:val="20"/>
              </w:rPr>
            </w:pPr>
            <w:r>
              <w:rPr>
                <w:rFonts w:eastAsia="Times New Roman"/>
                <w:color w:val="000000"/>
                <w:sz w:val="20"/>
                <w:szCs w:val="20"/>
              </w:rPr>
              <w:t>PA</w:t>
            </w:r>
          </w:p>
        </w:tc>
        <w:tc>
          <w:tcPr>
            <w:tcW w:w="2785" w:type="dxa"/>
          </w:tcPr>
          <w:p w14:paraId="425C2B89" w14:textId="31F48AD5" w:rsidR="00C27509" w:rsidRPr="00AF6118" w:rsidRDefault="00C27509" w:rsidP="00E91C24">
            <w:pPr>
              <w:spacing w:after="120" w:line="240" w:lineRule="auto"/>
              <w:jc w:val="left"/>
              <w:rPr>
                <w:sz w:val="20"/>
                <w:szCs w:val="20"/>
              </w:rPr>
            </w:pPr>
            <w:r>
              <w:rPr>
                <w:rFonts w:eastAsia="Times New Roman"/>
                <w:color w:val="000000"/>
                <w:sz w:val="20"/>
                <w:szCs w:val="20"/>
              </w:rPr>
              <w:t>Pulmonary artery</w:t>
            </w:r>
          </w:p>
        </w:tc>
        <w:tc>
          <w:tcPr>
            <w:tcW w:w="361" w:type="dxa"/>
          </w:tcPr>
          <w:p w14:paraId="64FEEDE0" w14:textId="77777777" w:rsidR="00C27509" w:rsidRDefault="00C27509" w:rsidP="00E91C24">
            <w:pPr>
              <w:spacing w:after="120" w:line="240" w:lineRule="auto"/>
              <w:jc w:val="left"/>
              <w:rPr>
                <w:rFonts w:eastAsia="Times New Roman"/>
                <w:color w:val="000000"/>
                <w:sz w:val="20"/>
                <w:szCs w:val="20"/>
              </w:rPr>
            </w:pPr>
          </w:p>
        </w:tc>
        <w:tc>
          <w:tcPr>
            <w:tcW w:w="1170" w:type="dxa"/>
          </w:tcPr>
          <w:p w14:paraId="22F892AD" w14:textId="4D7B9C26" w:rsidR="00C27509" w:rsidRPr="00AF6118" w:rsidRDefault="00C27509" w:rsidP="00E91C24">
            <w:pPr>
              <w:spacing w:after="120" w:line="240" w:lineRule="auto"/>
              <w:jc w:val="left"/>
              <w:rPr>
                <w:sz w:val="20"/>
                <w:szCs w:val="20"/>
              </w:rPr>
            </w:pPr>
            <w:r>
              <w:rPr>
                <w:rFonts w:eastAsia="Times New Roman"/>
                <w:color w:val="000000"/>
                <w:sz w:val="20"/>
                <w:szCs w:val="20"/>
              </w:rPr>
              <w:t>SUV</w:t>
            </w:r>
          </w:p>
        </w:tc>
        <w:tc>
          <w:tcPr>
            <w:tcW w:w="3745" w:type="dxa"/>
          </w:tcPr>
          <w:p w14:paraId="351FCAB2" w14:textId="1A223C4B" w:rsidR="00C27509" w:rsidRPr="00AF6118" w:rsidRDefault="00C27509" w:rsidP="00E91C24">
            <w:pPr>
              <w:spacing w:after="120" w:line="240" w:lineRule="auto"/>
              <w:jc w:val="left"/>
              <w:rPr>
                <w:sz w:val="20"/>
                <w:szCs w:val="20"/>
              </w:rPr>
            </w:pPr>
            <w:r>
              <w:rPr>
                <w:rFonts w:eastAsia="Times New Roman"/>
                <w:color w:val="000000"/>
                <w:sz w:val="20"/>
                <w:szCs w:val="20"/>
              </w:rPr>
              <w:t>Standard uptake value</w:t>
            </w:r>
          </w:p>
        </w:tc>
      </w:tr>
      <w:tr w:rsidR="00C27509" w14:paraId="0852FBE4" w14:textId="77777777" w:rsidTr="00E91C24">
        <w:tc>
          <w:tcPr>
            <w:tcW w:w="1438" w:type="dxa"/>
          </w:tcPr>
          <w:p w14:paraId="36303FCF" w14:textId="0D7EE6D9" w:rsidR="00C27509" w:rsidRPr="00AF6118" w:rsidRDefault="00C27509" w:rsidP="00E91C24">
            <w:pPr>
              <w:spacing w:after="120" w:line="240" w:lineRule="auto"/>
              <w:jc w:val="left"/>
              <w:rPr>
                <w:sz w:val="20"/>
                <w:szCs w:val="20"/>
              </w:rPr>
            </w:pPr>
            <w:r>
              <w:rPr>
                <w:rFonts w:eastAsia="Times New Roman"/>
                <w:color w:val="000000"/>
                <w:sz w:val="20"/>
                <w:szCs w:val="20"/>
              </w:rPr>
              <w:t>PAH</w:t>
            </w:r>
          </w:p>
        </w:tc>
        <w:tc>
          <w:tcPr>
            <w:tcW w:w="2785" w:type="dxa"/>
          </w:tcPr>
          <w:p w14:paraId="740CBED0" w14:textId="586AC1A9" w:rsidR="00C27509" w:rsidRPr="00AF6118" w:rsidRDefault="00C27509" w:rsidP="00E91C24">
            <w:pPr>
              <w:spacing w:after="120" w:line="240" w:lineRule="auto"/>
              <w:jc w:val="left"/>
              <w:rPr>
                <w:sz w:val="20"/>
                <w:szCs w:val="20"/>
              </w:rPr>
            </w:pPr>
            <w:r>
              <w:rPr>
                <w:rFonts w:eastAsia="Times New Roman"/>
                <w:color w:val="000000"/>
                <w:sz w:val="20"/>
                <w:szCs w:val="20"/>
              </w:rPr>
              <w:t>Pulmonary arterial hypertension</w:t>
            </w:r>
          </w:p>
        </w:tc>
        <w:tc>
          <w:tcPr>
            <w:tcW w:w="361" w:type="dxa"/>
          </w:tcPr>
          <w:p w14:paraId="280130DE" w14:textId="77777777" w:rsidR="00C27509" w:rsidRDefault="00C27509" w:rsidP="00E91C24">
            <w:pPr>
              <w:spacing w:after="120" w:line="240" w:lineRule="auto"/>
              <w:jc w:val="left"/>
              <w:rPr>
                <w:rFonts w:eastAsia="Times New Roman"/>
                <w:color w:val="000000"/>
                <w:sz w:val="20"/>
                <w:szCs w:val="20"/>
              </w:rPr>
            </w:pPr>
          </w:p>
        </w:tc>
        <w:tc>
          <w:tcPr>
            <w:tcW w:w="1170" w:type="dxa"/>
          </w:tcPr>
          <w:p w14:paraId="50BC7F80" w14:textId="2E6FBE99" w:rsidR="00C27509" w:rsidRPr="00AF6118" w:rsidRDefault="00C27509" w:rsidP="00E91C24">
            <w:pPr>
              <w:spacing w:after="120" w:line="240" w:lineRule="auto"/>
              <w:jc w:val="left"/>
              <w:rPr>
                <w:sz w:val="20"/>
                <w:szCs w:val="20"/>
              </w:rPr>
            </w:pPr>
            <w:r>
              <w:rPr>
                <w:rFonts w:eastAsia="Times New Roman"/>
                <w:color w:val="000000"/>
                <w:sz w:val="20"/>
                <w:szCs w:val="20"/>
              </w:rPr>
              <w:t>SVM</w:t>
            </w:r>
          </w:p>
        </w:tc>
        <w:tc>
          <w:tcPr>
            <w:tcW w:w="3745" w:type="dxa"/>
          </w:tcPr>
          <w:p w14:paraId="6A743CF2" w14:textId="0FEFB3A6" w:rsidR="00C27509" w:rsidRPr="00AF6118" w:rsidRDefault="00C27509" w:rsidP="00E91C24">
            <w:pPr>
              <w:spacing w:after="120" w:line="240" w:lineRule="auto"/>
              <w:jc w:val="left"/>
              <w:rPr>
                <w:sz w:val="20"/>
                <w:szCs w:val="20"/>
              </w:rPr>
            </w:pPr>
            <w:r>
              <w:rPr>
                <w:rFonts w:eastAsia="Times New Roman"/>
                <w:color w:val="000000"/>
                <w:sz w:val="20"/>
                <w:szCs w:val="20"/>
              </w:rPr>
              <w:t>Support vector method</w:t>
            </w:r>
          </w:p>
        </w:tc>
      </w:tr>
      <w:tr w:rsidR="00C27509" w14:paraId="76138215" w14:textId="77777777" w:rsidTr="00E91C24">
        <w:tc>
          <w:tcPr>
            <w:tcW w:w="1438" w:type="dxa"/>
          </w:tcPr>
          <w:p w14:paraId="7296037C" w14:textId="12945E64" w:rsidR="00C27509" w:rsidRPr="00AF6118" w:rsidRDefault="00C27509" w:rsidP="00E91C24">
            <w:pPr>
              <w:spacing w:after="120" w:line="240" w:lineRule="auto"/>
              <w:jc w:val="left"/>
              <w:rPr>
                <w:sz w:val="20"/>
                <w:szCs w:val="20"/>
              </w:rPr>
            </w:pPr>
            <w:r>
              <w:rPr>
                <w:rFonts w:eastAsia="Times New Roman"/>
                <w:color w:val="000000"/>
                <w:sz w:val="20"/>
                <w:szCs w:val="20"/>
              </w:rPr>
              <w:t>PAP</w:t>
            </w:r>
          </w:p>
        </w:tc>
        <w:tc>
          <w:tcPr>
            <w:tcW w:w="2785" w:type="dxa"/>
          </w:tcPr>
          <w:p w14:paraId="0010ABF4" w14:textId="60F5EEAE" w:rsidR="00C27509" w:rsidRPr="00AF6118" w:rsidRDefault="00C27509" w:rsidP="00E91C24">
            <w:pPr>
              <w:spacing w:after="120" w:line="240" w:lineRule="auto"/>
              <w:jc w:val="left"/>
              <w:rPr>
                <w:sz w:val="20"/>
                <w:szCs w:val="20"/>
              </w:rPr>
            </w:pPr>
            <w:r>
              <w:rPr>
                <w:rFonts w:eastAsia="Times New Roman"/>
                <w:color w:val="000000"/>
                <w:sz w:val="20"/>
                <w:szCs w:val="20"/>
              </w:rPr>
              <w:t>Pulmonary artery pressure</w:t>
            </w:r>
          </w:p>
        </w:tc>
        <w:tc>
          <w:tcPr>
            <w:tcW w:w="361" w:type="dxa"/>
          </w:tcPr>
          <w:p w14:paraId="1AA16584" w14:textId="77777777" w:rsidR="00C27509" w:rsidRDefault="00C27509" w:rsidP="00E91C24">
            <w:pPr>
              <w:spacing w:after="120" w:line="240" w:lineRule="auto"/>
              <w:jc w:val="left"/>
              <w:rPr>
                <w:rFonts w:eastAsia="Times New Roman"/>
                <w:color w:val="000000"/>
                <w:sz w:val="20"/>
                <w:szCs w:val="20"/>
              </w:rPr>
            </w:pPr>
          </w:p>
        </w:tc>
        <w:tc>
          <w:tcPr>
            <w:tcW w:w="1170" w:type="dxa"/>
          </w:tcPr>
          <w:p w14:paraId="3CC0436F" w14:textId="79CBA664" w:rsidR="00C27509" w:rsidRPr="00AF6118" w:rsidRDefault="00C27509" w:rsidP="00E91C24">
            <w:pPr>
              <w:spacing w:after="120" w:line="240" w:lineRule="auto"/>
              <w:jc w:val="left"/>
              <w:rPr>
                <w:sz w:val="20"/>
                <w:szCs w:val="20"/>
              </w:rPr>
            </w:pPr>
            <w:r>
              <w:rPr>
                <w:rFonts w:eastAsia="Times New Roman"/>
                <w:color w:val="000000"/>
                <w:sz w:val="20"/>
                <w:szCs w:val="20"/>
              </w:rPr>
              <w:t>TB</w:t>
            </w:r>
          </w:p>
        </w:tc>
        <w:tc>
          <w:tcPr>
            <w:tcW w:w="3745" w:type="dxa"/>
          </w:tcPr>
          <w:p w14:paraId="36E7CF96" w14:textId="14BB4849" w:rsidR="00C27509" w:rsidRPr="00AF6118" w:rsidRDefault="00C27509" w:rsidP="00E91C24">
            <w:pPr>
              <w:spacing w:after="120" w:line="240" w:lineRule="auto"/>
              <w:jc w:val="left"/>
              <w:rPr>
                <w:sz w:val="20"/>
                <w:szCs w:val="20"/>
              </w:rPr>
            </w:pPr>
            <w:r>
              <w:rPr>
                <w:rFonts w:eastAsia="Times New Roman"/>
                <w:color w:val="000000"/>
                <w:sz w:val="20"/>
                <w:szCs w:val="20"/>
              </w:rPr>
              <w:t>Tuberculosis</w:t>
            </w:r>
          </w:p>
        </w:tc>
      </w:tr>
      <w:tr w:rsidR="00C27509" w14:paraId="51B99884" w14:textId="77777777" w:rsidTr="00E91C24">
        <w:tc>
          <w:tcPr>
            <w:tcW w:w="1438" w:type="dxa"/>
          </w:tcPr>
          <w:p w14:paraId="6572629A" w14:textId="491C637D" w:rsidR="00C27509" w:rsidRPr="00AF6118" w:rsidRDefault="00C27509" w:rsidP="00E91C24">
            <w:pPr>
              <w:spacing w:after="120" w:line="240" w:lineRule="auto"/>
              <w:jc w:val="left"/>
              <w:rPr>
                <w:sz w:val="20"/>
                <w:szCs w:val="20"/>
              </w:rPr>
            </w:pPr>
            <w:r>
              <w:rPr>
                <w:rFonts w:eastAsia="Times New Roman"/>
                <w:color w:val="000000"/>
                <w:sz w:val="20"/>
                <w:szCs w:val="20"/>
              </w:rPr>
              <w:t>PDGF</w:t>
            </w:r>
          </w:p>
        </w:tc>
        <w:tc>
          <w:tcPr>
            <w:tcW w:w="2785" w:type="dxa"/>
          </w:tcPr>
          <w:p w14:paraId="703D9B43" w14:textId="61219038" w:rsidR="00C27509" w:rsidRPr="00AF6118" w:rsidRDefault="00C27509" w:rsidP="00E91C24">
            <w:pPr>
              <w:spacing w:after="120" w:line="240" w:lineRule="auto"/>
              <w:jc w:val="left"/>
              <w:rPr>
                <w:sz w:val="20"/>
                <w:szCs w:val="20"/>
              </w:rPr>
            </w:pPr>
            <w:r>
              <w:rPr>
                <w:rFonts w:eastAsia="Times New Roman"/>
                <w:color w:val="000000"/>
                <w:sz w:val="20"/>
                <w:szCs w:val="20"/>
              </w:rPr>
              <w:t>Platelet-derived growth factor</w:t>
            </w:r>
          </w:p>
        </w:tc>
        <w:tc>
          <w:tcPr>
            <w:tcW w:w="361" w:type="dxa"/>
          </w:tcPr>
          <w:p w14:paraId="067A5A12" w14:textId="77777777" w:rsidR="00C27509" w:rsidRDefault="00C27509" w:rsidP="00E91C24">
            <w:pPr>
              <w:spacing w:after="120" w:line="240" w:lineRule="auto"/>
              <w:jc w:val="left"/>
              <w:rPr>
                <w:rFonts w:eastAsia="Times New Roman"/>
                <w:color w:val="000000"/>
                <w:sz w:val="20"/>
                <w:szCs w:val="20"/>
              </w:rPr>
            </w:pPr>
          </w:p>
        </w:tc>
        <w:tc>
          <w:tcPr>
            <w:tcW w:w="1170" w:type="dxa"/>
          </w:tcPr>
          <w:p w14:paraId="1EDE1A6A" w14:textId="6FD0D908" w:rsidR="00C27509" w:rsidRPr="00AF6118" w:rsidRDefault="00C27509" w:rsidP="00E91C24">
            <w:pPr>
              <w:spacing w:after="120" w:line="240" w:lineRule="auto"/>
              <w:jc w:val="left"/>
              <w:rPr>
                <w:sz w:val="20"/>
                <w:szCs w:val="20"/>
              </w:rPr>
            </w:pPr>
            <w:r>
              <w:rPr>
                <w:rFonts w:eastAsia="Times New Roman"/>
                <w:color w:val="000000"/>
                <w:sz w:val="20"/>
                <w:szCs w:val="20"/>
              </w:rPr>
              <w:t>TE</w:t>
            </w:r>
          </w:p>
        </w:tc>
        <w:tc>
          <w:tcPr>
            <w:tcW w:w="3745" w:type="dxa"/>
          </w:tcPr>
          <w:p w14:paraId="49A81EFC" w14:textId="3A22F0CE" w:rsidR="00C27509" w:rsidRPr="00AF6118" w:rsidRDefault="00C27509" w:rsidP="00E91C24">
            <w:pPr>
              <w:spacing w:after="120" w:line="240" w:lineRule="auto"/>
              <w:jc w:val="left"/>
              <w:rPr>
                <w:sz w:val="20"/>
                <w:szCs w:val="20"/>
              </w:rPr>
            </w:pPr>
            <w:r>
              <w:rPr>
                <w:rFonts w:eastAsia="Times New Roman"/>
                <w:color w:val="000000"/>
                <w:sz w:val="20"/>
                <w:szCs w:val="20"/>
              </w:rPr>
              <w:t>Echo time</w:t>
            </w:r>
          </w:p>
        </w:tc>
      </w:tr>
      <w:tr w:rsidR="00C27509" w14:paraId="0C2D59C4" w14:textId="77777777" w:rsidTr="00E91C24">
        <w:tc>
          <w:tcPr>
            <w:tcW w:w="1438" w:type="dxa"/>
          </w:tcPr>
          <w:p w14:paraId="3C7E5C84" w14:textId="5FA69E11" w:rsidR="00C27509" w:rsidRPr="00AF6118" w:rsidRDefault="00C27509" w:rsidP="00E91C24">
            <w:pPr>
              <w:spacing w:after="120" w:line="240" w:lineRule="auto"/>
              <w:jc w:val="left"/>
              <w:rPr>
                <w:sz w:val="20"/>
                <w:szCs w:val="20"/>
              </w:rPr>
            </w:pPr>
            <w:r>
              <w:rPr>
                <w:rFonts w:eastAsia="Times New Roman"/>
                <w:color w:val="000000"/>
                <w:sz w:val="20"/>
                <w:szCs w:val="20"/>
              </w:rPr>
              <w:t>PET</w:t>
            </w:r>
          </w:p>
        </w:tc>
        <w:tc>
          <w:tcPr>
            <w:tcW w:w="2785" w:type="dxa"/>
          </w:tcPr>
          <w:p w14:paraId="56AFF5AA" w14:textId="585516E0" w:rsidR="00C27509" w:rsidRPr="00AF6118" w:rsidRDefault="004835E8" w:rsidP="00E91C24">
            <w:pPr>
              <w:spacing w:after="120" w:line="240" w:lineRule="auto"/>
              <w:jc w:val="left"/>
              <w:rPr>
                <w:sz w:val="20"/>
                <w:szCs w:val="20"/>
              </w:rPr>
            </w:pPr>
            <w:r>
              <w:rPr>
                <w:rFonts w:eastAsia="Times New Roman"/>
                <w:color w:val="000000"/>
                <w:sz w:val="20"/>
                <w:szCs w:val="20"/>
              </w:rPr>
              <w:t>Positron</w:t>
            </w:r>
            <w:r w:rsidR="00C27509">
              <w:rPr>
                <w:rFonts w:eastAsia="Times New Roman"/>
                <w:color w:val="000000"/>
                <w:sz w:val="20"/>
                <w:szCs w:val="20"/>
              </w:rPr>
              <w:t xml:space="preserve"> emission tomography</w:t>
            </w:r>
          </w:p>
        </w:tc>
        <w:tc>
          <w:tcPr>
            <w:tcW w:w="361" w:type="dxa"/>
          </w:tcPr>
          <w:p w14:paraId="37706010" w14:textId="77777777" w:rsidR="00C27509" w:rsidRDefault="00C27509" w:rsidP="00E91C24">
            <w:pPr>
              <w:spacing w:after="120" w:line="240" w:lineRule="auto"/>
              <w:jc w:val="left"/>
              <w:rPr>
                <w:rFonts w:eastAsia="Times New Roman"/>
                <w:color w:val="000000"/>
                <w:sz w:val="20"/>
                <w:szCs w:val="20"/>
              </w:rPr>
            </w:pPr>
          </w:p>
        </w:tc>
        <w:tc>
          <w:tcPr>
            <w:tcW w:w="1170" w:type="dxa"/>
          </w:tcPr>
          <w:p w14:paraId="6D220F77" w14:textId="697CF410" w:rsidR="00C27509" w:rsidRPr="00AF6118" w:rsidRDefault="00C27509" w:rsidP="00E91C24">
            <w:pPr>
              <w:spacing w:after="120" w:line="240" w:lineRule="auto"/>
              <w:jc w:val="left"/>
              <w:rPr>
                <w:sz w:val="20"/>
                <w:szCs w:val="20"/>
              </w:rPr>
            </w:pPr>
            <w:r>
              <w:rPr>
                <w:rFonts w:eastAsia="Times New Roman"/>
                <w:color w:val="000000"/>
                <w:sz w:val="20"/>
                <w:szCs w:val="20"/>
              </w:rPr>
              <w:t>TGF</w:t>
            </w:r>
          </w:p>
        </w:tc>
        <w:tc>
          <w:tcPr>
            <w:tcW w:w="3745" w:type="dxa"/>
          </w:tcPr>
          <w:p w14:paraId="4EB83746" w14:textId="79ABF2DC" w:rsidR="00C27509" w:rsidRPr="00AF6118" w:rsidRDefault="00C27509" w:rsidP="00E91C24">
            <w:pPr>
              <w:spacing w:after="120" w:line="240" w:lineRule="auto"/>
              <w:jc w:val="left"/>
              <w:rPr>
                <w:sz w:val="20"/>
                <w:szCs w:val="20"/>
              </w:rPr>
            </w:pPr>
            <w:r>
              <w:rPr>
                <w:rFonts w:eastAsia="Times New Roman"/>
                <w:color w:val="000000"/>
                <w:sz w:val="20"/>
                <w:szCs w:val="20"/>
              </w:rPr>
              <w:t>Transforming growth factor</w:t>
            </w:r>
          </w:p>
        </w:tc>
      </w:tr>
      <w:tr w:rsidR="00C27509" w14:paraId="42854A0D" w14:textId="77777777" w:rsidTr="00E91C24">
        <w:tc>
          <w:tcPr>
            <w:tcW w:w="1438" w:type="dxa"/>
          </w:tcPr>
          <w:p w14:paraId="7D0C306D" w14:textId="38F39399" w:rsidR="00C27509" w:rsidRPr="00AF6118" w:rsidRDefault="00C27509" w:rsidP="00E91C24">
            <w:pPr>
              <w:spacing w:after="120" w:line="240" w:lineRule="auto"/>
              <w:jc w:val="left"/>
              <w:rPr>
                <w:sz w:val="20"/>
                <w:szCs w:val="20"/>
              </w:rPr>
            </w:pPr>
            <w:r>
              <w:rPr>
                <w:rFonts w:eastAsia="Times New Roman"/>
                <w:color w:val="000000"/>
                <w:sz w:val="20"/>
                <w:szCs w:val="20"/>
              </w:rPr>
              <w:t>PFT</w:t>
            </w:r>
          </w:p>
        </w:tc>
        <w:tc>
          <w:tcPr>
            <w:tcW w:w="2785" w:type="dxa"/>
          </w:tcPr>
          <w:p w14:paraId="57AAC460" w14:textId="73722580" w:rsidR="00C27509" w:rsidRPr="00AF6118" w:rsidRDefault="00C27509" w:rsidP="00E91C24">
            <w:pPr>
              <w:spacing w:after="120" w:line="240" w:lineRule="auto"/>
              <w:jc w:val="left"/>
              <w:rPr>
                <w:sz w:val="20"/>
                <w:szCs w:val="20"/>
              </w:rPr>
            </w:pPr>
            <w:r>
              <w:rPr>
                <w:rFonts w:eastAsia="Times New Roman"/>
                <w:color w:val="000000"/>
                <w:sz w:val="20"/>
                <w:szCs w:val="20"/>
              </w:rPr>
              <w:t>Pulmonary function test</w:t>
            </w:r>
          </w:p>
        </w:tc>
        <w:tc>
          <w:tcPr>
            <w:tcW w:w="361" w:type="dxa"/>
          </w:tcPr>
          <w:p w14:paraId="4D3C7D9A" w14:textId="77777777" w:rsidR="00C27509" w:rsidRDefault="00C27509" w:rsidP="00E91C24">
            <w:pPr>
              <w:spacing w:after="120" w:line="240" w:lineRule="auto"/>
              <w:jc w:val="left"/>
              <w:rPr>
                <w:rFonts w:eastAsia="Times New Roman"/>
                <w:color w:val="000000"/>
                <w:sz w:val="20"/>
                <w:szCs w:val="20"/>
              </w:rPr>
            </w:pPr>
          </w:p>
        </w:tc>
        <w:tc>
          <w:tcPr>
            <w:tcW w:w="1170" w:type="dxa"/>
          </w:tcPr>
          <w:p w14:paraId="24AB57E9" w14:textId="5490D516" w:rsidR="00C27509" w:rsidRPr="00AF6118" w:rsidRDefault="00C27509" w:rsidP="00E91C24">
            <w:pPr>
              <w:spacing w:after="120" w:line="240" w:lineRule="auto"/>
              <w:jc w:val="left"/>
              <w:rPr>
                <w:sz w:val="20"/>
                <w:szCs w:val="20"/>
              </w:rPr>
            </w:pPr>
            <w:r>
              <w:rPr>
                <w:rFonts w:eastAsia="Times New Roman"/>
                <w:color w:val="000000"/>
                <w:sz w:val="20"/>
                <w:szCs w:val="20"/>
              </w:rPr>
              <w:t>TK(I)</w:t>
            </w:r>
          </w:p>
        </w:tc>
        <w:tc>
          <w:tcPr>
            <w:tcW w:w="3745" w:type="dxa"/>
          </w:tcPr>
          <w:p w14:paraId="5C584CC0" w14:textId="534B8DE0" w:rsidR="00C27509" w:rsidRPr="00AF6118" w:rsidRDefault="00C27509" w:rsidP="00E91C24">
            <w:pPr>
              <w:spacing w:after="120" w:line="240" w:lineRule="auto"/>
              <w:jc w:val="left"/>
              <w:rPr>
                <w:sz w:val="20"/>
                <w:szCs w:val="20"/>
              </w:rPr>
            </w:pPr>
            <w:r>
              <w:rPr>
                <w:rFonts w:eastAsia="Times New Roman"/>
                <w:color w:val="000000"/>
                <w:sz w:val="20"/>
                <w:szCs w:val="20"/>
              </w:rPr>
              <w:t>Tyrosine kinase (inhibitor)</w:t>
            </w:r>
          </w:p>
        </w:tc>
      </w:tr>
      <w:tr w:rsidR="00C27509" w14:paraId="1BD94D00" w14:textId="77777777" w:rsidTr="00E91C24">
        <w:tc>
          <w:tcPr>
            <w:tcW w:w="1438" w:type="dxa"/>
          </w:tcPr>
          <w:p w14:paraId="6D9ED1B1" w14:textId="7D15A64B" w:rsidR="00C27509" w:rsidRPr="00AF6118" w:rsidRDefault="00C27509" w:rsidP="00E91C24">
            <w:pPr>
              <w:spacing w:after="120" w:line="240" w:lineRule="auto"/>
              <w:jc w:val="left"/>
              <w:rPr>
                <w:sz w:val="20"/>
                <w:szCs w:val="20"/>
              </w:rPr>
            </w:pPr>
            <w:r>
              <w:rPr>
                <w:rFonts w:eastAsia="Times New Roman"/>
                <w:color w:val="000000"/>
                <w:sz w:val="20"/>
                <w:szCs w:val="20"/>
              </w:rPr>
              <w:t>PH</w:t>
            </w:r>
          </w:p>
        </w:tc>
        <w:tc>
          <w:tcPr>
            <w:tcW w:w="2785" w:type="dxa"/>
          </w:tcPr>
          <w:p w14:paraId="00DF5829" w14:textId="429982C2" w:rsidR="00C27509" w:rsidRPr="00AF6118" w:rsidRDefault="00C27509" w:rsidP="00E91C24">
            <w:pPr>
              <w:spacing w:after="120" w:line="240" w:lineRule="auto"/>
              <w:jc w:val="left"/>
              <w:rPr>
                <w:sz w:val="20"/>
                <w:szCs w:val="20"/>
              </w:rPr>
            </w:pPr>
            <w:r>
              <w:rPr>
                <w:rFonts w:eastAsia="Times New Roman"/>
                <w:color w:val="000000"/>
                <w:sz w:val="20"/>
                <w:szCs w:val="20"/>
              </w:rPr>
              <w:t>pulmonary hypertension</w:t>
            </w:r>
          </w:p>
        </w:tc>
        <w:tc>
          <w:tcPr>
            <w:tcW w:w="361" w:type="dxa"/>
          </w:tcPr>
          <w:p w14:paraId="1345BCE4" w14:textId="77777777" w:rsidR="00C27509" w:rsidRDefault="00C27509" w:rsidP="00E91C24">
            <w:pPr>
              <w:spacing w:after="120" w:line="240" w:lineRule="auto"/>
              <w:jc w:val="left"/>
              <w:rPr>
                <w:rFonts w:eastAsia="Times New Roman"/>
                <w:color w:val="000000"/>
                <w:sz w:val="20"/>
                <w:szCs w:val="20"/>
              </w:rPr>
            </w:pPr>
          </w:p>
        </w:tc>
        <w:tc>
          <w:tcPr>
            <w:tcW w:w="1170" w:type="dxa"/>
          </w:tcPr>
          <w:p w14:paraId="756C3FCE" w14:textId="270F7262" w:rsidR="00C27509" w:rsidRPr="00AF6118" w:rsidRDefault="00C27509" w:rsidP="00E91C24">
            <w:pPr>
              <w:spacing w:after="120" w:line="240" w:lineRule="auto"/>
              <w:jc w:val="left"/>
              <w:rPr>
                <w:sz w:val="20"/>
                <w:szCs w:val="20"/>
              </w:rPr>
            </w:pPr>
            <w:r>
              <w:rPr>
                <w:rFonts w:eastAsia="Times New Roman"/>
                <w:color w:val="000000"/>
                <w:sz w:val="20"/>
                <w:szCs w:val="20"/>
              </w:rPr>
              <w:t>TNF</w:t>
            </w:r>
          </w:p>
        </w:tc>
        <w:tc>
          <w:tcPr>
            <w:tcW w:w="3745" w:type="dxa"/>
          </w:tcPr>
          <w:p w14:paraId="1A12EF97" w14:textId="77777777" w:rsidR="00C27509" w:rsidRDefault="00C27509" w:rsidP="00E91C24">
            <w:pPr>
              <w:spacing w:after="120" w:line="240" w:lineRule="auto"/>
              <w:jc w:val="left"/>
              <w:rPr>
                <w:rFonts w:eastAsia="Times New Roman"/>
                <w:color w:val="000000"/>
                <w:sz w:val="20"/>
                <w:szCs w:val="20"/>
              </w:rPr>
            </w:pPr>
            <w:r>
              <w:rPr>
                <w:rFonts w:eastAsia="Times New Roman"/>
                <w:color w:val="000000"/>
                <w:sz w:val="20"/>
                <w:szCs w:val="20"/>
              </w:rPr>
              <w:t>Tumour necrosis factor</w:t>
            </w:r>
          </w:p>
          <w:p w14:paraId="54D8CA64" w14:textId="16A3D758" w:rsidR="009B3EEA" w:rsidRPr="00AF6118" w:rsidRDefault="009B3EEA" w:rsidP="00E91C24">
            <w:pPr>
              <w:spacing w:after="120" w:line="240" w:lineRule="auto"/>
              <w:jc w:val="left"/>
              <w:rPr>
                <w:sz w:val="20"/>
                <w:szCs w:val="20"/>
              </w:rPr>
            </w:pPr>
          </w:p>
        </w:tc>
      </w:tr>
    </w:tbl>
    <w:p w14:paraId="7BC99DB8" w14:textId="77777777" w:rsidR="00667BE9" w:rsidRDefault="00667BE9" w:rsidP="00AF6118">
      <w:pPr>
        <w:spacing w:after="120" w:line="240" w:lineRule="auto"/>
      </w:pPr>
    </w:p>
    <w:p w14:paraId="40B40100" w14:textId="77777777" w:rsidR="00E91C24" w:rsidRDefault="00E91C24" w:rsidP="00AF6118">
      <w:pPr>
        <w:spacing w:after="120" w:line="240" w:lineRule="auto"/>
      </w:pPr>
    </w:p>
    <w:p w14:paraId="54973723" w14:textId="77777777" w:rsidR="00E91C24" w:rsidRDefault="00E91C24" w:rsidP="00AF6118">
      <w:pPr>
        <w:spacing w:after="120" w:line="240" w:lineRule="auto"/>
      </w:pP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2785"/>
        <w:gridCol w:w="361"/>
        <w:gridCol w:w="1170"/>
        <w:gridCol w:w="3745"/>
      </w:tblGrid>
      <w:tr w:rsidR="00E91C24" w14:paraId="26B13A85" w14:textId="77777777" w:rsidTr="00E91C24">
        <w:tc>
          <w:tcPr>
            <w:tcW w:w="1438" w:type="dxa"/>
          </w:tcPr>
          <w:p w14:paraId="111C8CE9" w14:textId="52503273" w:rsidR="00E91C24" w:rsidRPr="00AF6118" w:rsidRDefault="00E91C24" w:rsidP="008C3F9A">
            <w:pPr>
              <w:spacing w:after="120" w:line="240" w:lineRule="auto"/>
              <w:jc w:val="left"/>
              <w:rPr>
                <w:sz w:val="20"/>
                <w:szCs w:val="20"/>
              </w:rPr>
            </w:pPr>
            <w:r>
              <w:rPr>
                <w:rFonts w:eastAsia="Times New Roman"/>
                <w:color w:val="000000"/>
                <w:sz w:val="20"/>
                <w:szCs w:val="20"/>
              </w:rPr>
              <w:t>TP</w:t>
            </w:r>
          </w:p>
        </w:tc>
        <w:tc>
          <w:tcPr>
            <w:tcW w:w="2785" w:type="dxa"/>
          </w:tcPr>
          <w:p w14:paraId="0F5682BE" w14:textId="69AC4ED3" w:rsidR="00E91C24" w:rsidRPr="00AF6118" w:rsidRDefault="00E91C24" w:rsidP="008C3F9A">
            <w:pPr>
              <w:spacing w:after="120" w:line="240" w:lineRule="auto"/>
              <w:jc w:val="left"/>
              <w:rPr>
                <w:sz w:val="20"/>
                <w:szCs w:val="20"/>
              </w:rPr>
            </w:pPr>
            <w:r>
              <w:rPr>
                <w:rFonts w:eastAsia="Times New Roman"/>
                <w:color w:val="000000"/>
                <w:sz w:val="20"/>
                <w:szCs w:val="20"/>
              </w:rPr>
              <w:t>Tissue / plasma</w:t>
            </w:r>
          </w:p>
        </w:tc>
        <w:tc>
          <w:tcPr>
            <w:tcW w:w="361" w:type="dxa"/>
          </w:tcPr>
          <w:p w14:paraId="04E25A11" w14:textId="77777777" w:rsidR="00E91C24" w:rsidRPr="00AF6118" w:rsidRDefault="00E91C24" w:rsidP="008C3F9A">
            <w:pPr>
              <w:spacing w:after="120" w:line="240" w:lineRule="auto"/>
              <w:jc w:val="left"/>
              <w:rPr>
                <w:rFonts w:eastAsia="Times New Roman"/>
                <w:color w:val="000000"/>
                <w:sz w:val="20"/>
                <w:szCs w:val="20"/>
              </w:rPr>
            </w:pPr>
          </w:p>
        </w:tc>
        <w:tc>
          <w:tcPr>
            <w:tcW w:w="1170" w:type="dxa"/>
          </w:tcPr>
          <w:p w14:paraId="7AA5E3A3" w14:textId="1258E7D2" w:rsidR="00E91C24" w:rsidRPr="00AF6118" w:rsidRDefault="00E91C24" w:rsidP="008C3F9A">
            <w:pPr>
              <w:spacing w:after="120" w:line="240" w:lineRule="auto"/>
              <w:jc w:val="left"/>
              <w:rPr>
                <w:sz w:val="20"/>
                <w:szCs w:val="20"/>
              </w:rPr>
            </w:pPr>
            <w:r>
              <w:rPr>
                <w:rFonts w:eastAsia="Times New Roman"/>
                <w:color w:val="000000"/>
                <w:sz w:val="20"/>
                <w:szCs w:val="20"/>
              </w:rPr>
              <w:t>UTE</w:t>
            </w:r>
          </w:p>
        </w:tc>
        <w:tc>
          <w:tcPr>
            <w:tcW w:w="3745" w:type="dxa"/>
          </w:tcPr>
          <w:p w14:paraId="491ADD86" w14:textId="77C21DBB" w:rsidR="00E91C24" w:rsidRPr="00AF6118" w:rsidRDefault="00E91C24" w:rsidP="008C3F9A">
            <w:pPr>
              <w:spacing w:after="120" w:line="240" w:lineRule="auto"/>
              <w:jc w:val="left"/>
              <w:rPr>
                <w:sz w:val="20"/>
                <w:szCs w:val="20"/>
              </w:rPr>
            </w:pPr>
            <w:r>
              <w:rPr>
                <w:rFonts w:eastAsia="Times New Roman"/>
                <w:color w:val="000000"/>
                <w:sz w:val="20"/>
                <w:szCs w:val="20"/>
              </w:rPr>
              <w:t>Ultrashort echo time</w:t>
            </w:r>
          </w:p>
        </w:tc>
      </w:tr>
      <w:tr w:rsidR="00E91C24" w14:paraId="02E0DA9E" w14:textId="77777777" w:rsidTr="00E91C24">
        <w:tc>
          <w:tcPr>
            <w:tcW w:w="1438" w:type="dxa"/>
          </w:tcPr>
          <w:p w14:paraId="781EB5D0" w14:textId="6CFB82D8" w:rsidR="00E91C24" w:rsidRPr="00AF6118" w:rsidRDefault="00E91C24" w:rsidP="008C3F9A">
            <w:pPr>
              <w:spacing w:after="120" w:line="240" w:lineRule="auto"/>
              <w:jc w:val="left"/>
              <w:rPr>
                <w:sz w:val="20"/>
                <w:szCs w:val="20"/>
              </w:rPr>
            </w:pPr>
            <w:r>
              <w:rPr>
                <w:rFonts w:eastAsia="Times New Roman"/>
                <w:color w:val="000000"/>
                <w:sz w:val="20"/>
                <w:szCs w:val="20"/>
              </w:rPr>
              <w:t>TR</w:t>
            </w:r>
          </w:p>
        </w:tc>
        <w:tc>
          <w:tcPr>
            <w:tcW w:w="2785" w:type="dxa"/>
          </w:tcPr>
          <w:p w14:paraId="4D31E0ED" w14:textId="07D798AD" w:rsidR="00E91C24" w:rsidRPr="00AF6118" w:rsidRDefault="00E91C24" w:rsidP="008C3F9A">
            <w:pPr>
              <w:spacing w:after="120" w:line="240" w:lineRule="auto"/>
              <w:jc w:val="left"/>
              <w:rPr>
                <w:sz w:val="20"/>
                <w:szCs w:val="20"/>
              </w:rPr>
            </w:pPr>
            <w:r>
              <w:rPr>
                <w:rFonts w:eastAsia="Times New Roman"/>
                <w:color w:val="000000"/>
                <w:sz w:val="20"/>
                <w:szCs w:val="20"/>
              </w:rPr>
              <w:t>Repetition time</w:t>
            </w:r>
          </w:p>
        </w:tc>
        <w:tc>
          <w:tcPr>
            <w:tcW w:w="361" w:type="dxa"/>
          </w:tcPr>
          <w:p w14:paraId="0D8EC163" w14:textId="77777777" w:rsidR="00E91C24" w:rsidRPr="00AF6118" w:rsidRDefault="00E91C24" w:rsidP="008C3F9A">
            <w:pPr>
              <w:spacing w:after="120" w:line="240" w:lineRule="auto"/>
              <w:jc w:val="left"/>
              <w:rPr>
                <w:rFonts w:eastAsia="Times New Roman"/>
                <w:color w:val="000000"/>
                <w:sz w:val="20"/>
                <w:szCs w:val="20"/>
              </w:rPr>
            </w:pPr>
          </w:p>
        </w:tc>
        <w:tc>
          <w:tcPr>
            <w:tcW w:w="1170" w:type="dxa"/>
          </w:tcPr>
          <w:p w14:paraId="389DABE9" w14:textId="7508D03A" w:rsidR="00E91C24" w:rsidRPr="00AF6118" w:rsidRDefault="00E91C24" w:rsidP="008C3F9A">
            <w:pPr>
              <w:spacing w:after="120" w:line="240" w:lineRule="auto"/>
              <w:jc w:val="left"/>
              <w:rPr>
                <w:sz w:val="20"/>
                <w:szCs w:val="20"/>
              </w:rPr>
            </w:pPr>
            <w:r>
              <w:rPr>
                <w:rFonts w:eastAsia="Times New Roman"/>
                <w:color w:val="000000"/>
                <w:sz w:val="20"/>
                <w:szCs w:val="20"/>
              </w:rPr>
              <w:t>V'CO2</w:t>
            </w:r>
          </w:p>
        </w:tc>
        <w:tc>
          <w:tcPr>
            <w:tcW w:w="3745" w:type="dxa"/>
          </w:tcPr>
          <w:p w14:paraId="13D8E549" w14:textId="6E2947CA" w:rsidR="00E91C24" w:rsidRPr="00AF6118" w:rsidRDefault="00E91C24" w:rsidP="008C3F9A">
            <w:pPr>
              <w:spacing w:after="120" w:line="240" w:lineRule="auto"/>
              <w:jc w:val="left"/>
              <w:rPr>
                <w:sz w:val="20"/>
                <w:szCs w:val="20"/>
              </w:rPr>
            </w:pPr>
            <w:r>
              <w:rPr>
                <w:rFonts w:eastAsia="Times New Roman"/>
                <w:color w:val="000000"/>
                <w:sz w:val="20"/>
                <w:szCs w:val="20"/>
              </w:rPr>
              <w:t>Carbon dioxide production</w:t>
            </w:r>
          </w:p>
        </w:tc>
      </w:tr>
      <w:tr w:rsidR="00E91C24" w14:paraId="07268D40" w14:textId="77777777" w:rsidTr="00E91C24">
        <w:tc>
          <w:tcPr>
            <w:tcW w:w="1438" w:type="dxa"/>
          </w:tcPr>
          <w:p w14:paraId="072FA29D" w14:textId="2C8D32A1" w:rsidR="00E91C24" w:rsidRPr="00AF6118" w:rsidRDefault="00E91C24" w:rsidP="008C3F9A">
            <w:pPr>
              <w:spacing w:after="120" w:line="240" w:lineRule="auto"/>
              <w:jc w:val="left"/>
              <w:rPr>
                <w:sz w:val="20"/>
                <w:szCs w:val="20"/>
              </w:rPr>
            </w:pPr>
            <w:r>
              <w:rPr>
                <w:rFonts w:eastAsia="Times New Roman"/>
                <w:color w:val="000000"/>
                <w:sz w:val="20"/>
                <w:szCs w:val="20"/>
              </w:rPr>
              <w:t>TTP</w:t>
            </w:r>
          </w:p>
        </w:tc>
        <w:tc>
          <w:tcPr>
            <w:tcW w:w="2785" w:type="dxa"/>
          </w:tcPr>
          <w:p w14:paraId="497E11E4" w14:textId="3FDC09F4" w:rsidR="00E91C24" w:rsidRPr="00AF6118" w:rsidRDefault="00E91C24" w:rsidP="008C3F9A">
            <w:pPr>
              <w:spacing w:after="120" w:line="240" w:lineRule="auto"/>
              <w:jc w:val="left"/>
              <w:rPr>
                <w:sz w:val="20"/>
                <w:szCs w:val="20"/>
              </w:rPr>
            </w:pPr>
            <w:r>
              <w:rPr>
                <w:rFonts w:eastAsia="Times New Roman"/>
                <w:color w:val="000000"/>
                <w:sz w:val="20"/>
                <w:szCs w:val="20"/>
              </w:rPr>
              <w:t>Time to peak</w:t>
            </w:r>
          </w:p>
        </w:tc>
        <w:tc>
          <w:tcPr>
            <w:tcW w:w="361" w:type="dxa"/>
          </w:tcPr>
          <w:p w14:paraId="048132C9" w14:textId="77777777" w:rsidR="00E91C24" w:rsidRDefault="00E91C24" w:rsidP="008C3F9A">
            <w:pPr>
              <w:spacing w:after="120" w:line="240" w:lineRule="auto"/>
              <w:jc w:val="left"/>
              <w:rPr>
                <w:rFonts w:eastAsia="Times New Roman"/>
                <w:color w:val="000000"/>
                <w:sz w:val="20"/>
                <w:szCs w:val="20"/>
              </w:rPr>
            </w:pPr>
          </w:p>
        </w:tc>
        <w:tc>
          <w:tcPr>
            <w:tcW w:w="1170" w:type="dxa"/>
          </w:tcPr>
          <w:p w14:paraId="6B8600D7" w14:textId="7776A9B5" w:rsidR="00E91C24" w:rsidRPr="00AF6118" w:rsidRDefault="00E91C24" w:rsidP="008C3F9A">
            <w:pPr>
              <w:spacing w:after="120" w:line="240" w:lineRule="auto"/>
              <w:jc w:val="left"/>
              <w:rPr>
                <w:sz w:val="20"/>
                <w:szCs w:val="20"/>
              </w:rPr>
            </w:pPr>
            <w:r>
              <w:rPr>
                <w:rFonts w:eastAsia="Times New Roman"/>
                <w:color w:val="000000"/>
                <w:sz w:val="20"/>
                <w:szCs w:val="20"/>
              </w:rPr>
              <w:t>V'E</w:t>
            </w:r>
          </w:p>
        </w:tc>
        <w:tc>
          <w:tcPr>
            <w:tcW w:w="3745" w:type="dxa"/>
          </w:tcPr>
          <w:p w14:paraId="0EDB1E50" w14:textId="1E597D51" w:rsidR="00E91C24" w:rsidRPr="00AF6118" w:rsidRDefault="00E91C24" w:rsidP="008C3F9A">
            <w:pPr>
              <w:spacing w:after="120" w:line="240" w:lineRule="auto"/>
              <w:jc w:val="left"/>
              <w:rPr>
                <w:sz w:val="20"/>
                <w:szCs w:val="20"/>
              </w:rPr>
            </w:pPr>
            <w:r>
              <w:rPr>
                <w:rFonts w:eastAsia="Times New Roman"/>
                <w:color w:val="000000"/>
                <w:sz w:val="20"/>
                <w:szCs w:val="20"/>
              </w:rPr>
              <w:t>Ventilatory equivalent</w:t>
            </w:r>
          </w:p>
        </w:tc>
      </w:tr>
      <w:tr w:rsidR="00E91C24" w14:paraId="4BD918C6" w14:textId="77777777" w:rsidTr="00E91C24">
        <w:tc>
          <w:tcPr>
            <w:tcW w:w="1438" w:type="dxa"/>
          </w:tcPr>
          <w:p w14:paraId="6D058DD7" w14:textId="6A2949F1" w:rsidR="00E91C24" w:rsidRPr="00AF6118" w:rsidRDefault="00E91C24" w:rsidP="008C3F9A">
            <w:pPr>
              <w:spacing w:after="120" w:line="240" w:lineRule="auto"/>
              <w:jc w:val="left"/>
              <w:rPr>
                <w:sz w:val="20"/>
                <w:szCs w:val="20"/>
              </w:rPr>
            </w:pPr>
            <w:r>
              <w:rPr>
                <w:rFonts w:eastAsia="Times New Roman"/>
                <w:color w:val="000000"/>
                <w:sz w:val="20"/>
                <w:szCs w:val="20"/>
              </w:rPr>
              <w:t>UCTD</w:t>
            </w:r>
          </w:p>
        </w:tc>
        <w:tc>
          <w:tcPr>
            <w:tcW w:w="2785" w:type="dxa"/>
          </w:tcPr>
          <w:p w14:paraId="091F56C9" w14:textId="78CE4763" w:rsidR="00E91C24" w:rsidRPr="00AF6118" w:rsidRDefault="00E91C24" w:rsidP="008C3F9A">
            <w:pPr>
              <w:spacing w:after="120" w:line="240" w:lineRule="auto"/>
              <w:jc w:val="left"/>
              <w:rPr>
                <w:sz w:val="20"/>
                <w:szCs w:val="20"/>
              </w:rPr>
            </w:pPr>
            <w:r>
              <w:rPr>
                <w:rFonts w:eastAsia="Times New Roman"/>
                <w:color w:val="000000"/>
                <w:sz w:val="20"/>
                <w:szCs w:val="20"/>
              </w:rPr>
              <w:t xml:space="preserve">Unclassified connective </w:t>
            </w:r>
            <w:r w:rsidR="004835E8">
              <w:rPr>
                <w:rFonts w:eastAsia="Times New Roman"/>
                <w:color w:val="000000"/>
                <w:sz w:val="20"/>
                <w:szCs w:val="20"/>
              </w:rPr>
              <w:t>tissue</w:t>
            </w:r>
            <w:r>
              <w:rPr>
                <w:rFonts w:eastAsia="Times New Roman"/>
                <w:color w:val="000000"/>
                <w:sz w:val="20"/>
                <w:szCs w:val="20"/>
              </w:rPr>
              <w:t xml:space="preserve"> disease</w:t>
            </w:r>
          </w:p>
        </w:tc>
        <w:tc>
          <w:tcPr>
            <w:tcW w:w="361" w:type="dxa"/>
          </w:tcPr>
          <w:p w14:paraId="1251233B" w14:textId="77777777" w:rsidR="00E91C24" w:rsidRDefault="00E91C24" w:rsidP="008C3F9A">
            <w:pPr>
              <w:spacing w:after="120" w:line="240" w:lineRule="auto"/>
              <w:jc w:val="left"/>
              <w:rPr>
                <w:rFonts w:eastAsia="Times New Roman"/>
                <w:color w:val="000000"/>
                <w:sz w:val="20"/>
                <w:szCs w:val="20"/>
              </w:rPr>
            </w:pPr>
          </w:p>
        </w:tc>
        <w:tc>
          <w:tcPr>
            <w:tcW w:w="1170" w:type="dxa"/>
          </w:tcPr>
          <w:p w14:paraId="4DC1497A" w14:textId="0D99B199" w:rsidR="00E91C24" w:rsidRPr="00AF6118" w:rsidRDefault="00E91C24" w:rsidP="008C3F9A">
            <w:pPr>
              <w:spacing w:after="120" w:line="240" w:lineRule="auto"/>
              <w:jc w:val="left"/>
              <w:rPr>
                <w:sz w:val="20"/>
                <w:szCs w:val="20"/>
              </w:rPr>
            </w:pPr>
            <w:r>
              <w:rPr>
                <w:rFonts w:eastAsia="Times New Roman"/>
                <w:color w:val="000000"/>
                <w:sz w:val="20"/>
                <w:szCs w:val="20"/>
              </w:rPr>
              <w:t>VA</w:t>
            </w:r>
          </w:p>
        </w:tc>
        <w:tc>
          <w:tcPr>
            <w:tcW w:w="3745" w:type="dxa"/>
          </w:tcPr>
          <w:p w14:paraId="0B2CAC42" w14:textId="5C3EEE48" w:rsidR="00E91C24" w:rsidRPr="00AF6118" w:rsidRDefault="00E91C24" w:rsidP="008C3F9A">
            <w:pPr>
              <w:spacing w:after="120" w:line="240" w:lineRule="auto"/>
              <w:jc w:val="left"/>
              <w:rPr>
                <w:sz w:val="20"/>
                <w:szCs w:val="20"/>
              </w:rPr>
            </w:pPr>
            <w:r>
              <w:rPr>
                <w:rFonts w:eastAsia="Times New Roman"/>
                <w:color w:val="000000"/>
                <w:sz w:val="20"/>
                <w:szCs w:val="20"/>
              </w:rPr>
              <w:t>Alveolar volume</w:t>
            </w:r>
          </w:p>
        </w:tc>
      </w:tr>
      <w:tr w:rsidR="00E91C24" w14:paraId="21D9798B" w14:textId="77777777" w:rsidTr="00E91C24">
        <w:tc>
          <w:tcPr>
            <w:tcW w:w="1438" w:type="dxa"/>
          </w:tcPr>
          <w:p w14:paraId="629831A1" w14:textId="754826BB" w:rsidR="00E91C24" w:rsidRPr="00AF6118" w:rsidRDefault="00E91C24" w:rsidP="008C3F9A">
            <w:pPr>
              <w:spacing w:after="120" w:line="240" w:lineRule="auto"/>
              <w:jc w:val="left"/>
              <w:rPr>
                <w:sz w:val="20"/>
                <w:szCs w:val="20"/>
              </w:rPr>
            </w:pPr>
            <w:r>
              <w:rPr>
                <w:rFonts w:eastAsia="Times New Roman"/>
                <w:color w:val="000000"/>
                <w:sz w:val="20"/>
                <w:szCs w:val="20"/>
              </w:rPr>
              <w:t>UIP</w:t>
            </w:r>
          </w:p>
        </w:tc>
        <w:tc>
          <w:tcPr>
            <w:tcW w:w="2785" w:type="dxa"/>
          </w:tcPr>
          <w:p w14:paraId="03B4D531" w14:textId="6C02C752" w:rsidR="00E91C24" w:rsidRPr="00AF6118" w:rsidRDefault="00E91C24" w:rsidP="008C3F9A">
            <w:pPr>
              <w:spacing w:after="120" w:line="240" w:lineRule="auto"/>
              <w:jc w:val="left"/>
              <w:rPr>
                <w:sz w:val="20"/>
                <w:szCs w:val="20"/>
              </w:rPr>
            </w:pPr>
            <w:r>
              <w:rPr>
                <w:rFonts w:eastAsia="Times New Roman"/>
                <w:color w:val="000000"/>
                <w:sz w:val="20"/>
                <w:szCs w:val="20"/>
              </w:rPr>
              <w:t>Usual interstitial pneumonia</w:t>
            </w:r>
          </w:p>
        </w:tc>
        <w:tc>
          <w:tcPr>
            <w:tcW w:w="361" w:type="dxa"/>
          </w:tcPr>
          <w:p w14:paraId="4B637B43" w14:textId="77777777" w:rsidR="00E91C24" w:rsidRDefault="00E91C24" w:rsidP="008C3F9A">
            <w:pPr>
              <w:spacing w:after="120" w:line="240" w:lineRule="auto"/>
              <w:jc w:val="left"/>
              <w:rPr>
                <w:rFonts w:eastAsia="Times New Roman"/>
                <w:color w:val="000000"/>
                <w:sz w:val="20"/>
                <w:szCs w:val="20"/>
              </w:rPr>
            </w:pPr>
          </w:p>
        </w:tc>
        <w:tc>
          <w:tcPr>
            <w:tcW w:w="1170" w:type="dxa"/>
          </w:tcPr>
          <w:p w14:paraId="427C979A" w14:textId="41A58A80" w:rsidR="00E91C24" w:rsidRPr="00AF6118" w:rsidRDefault="00E91C24" w:rsidP="008C3F9A">
            <w:pPr>
              <w:spacing w:after="120" w:line="240" w:lineRule="auto"/>
              <w:jc w:val="left"/>
              <w:rPr>
                <w:sz w:val="20"/>
                <w:szCs w:val="20"/>
              </w:rPr>
            </w:pPr>
            <w:r>
              <w:rPr>
                <w:rFonts w:eastAsia="Times New Roman"/>
                <w:color w:val="000000"/>
                <w:sz w:val="20"/>
                <w:szCs w:val="20"/>
              </w:rPr>
              <w:t>VATS</w:t>
            </w:r>
          </w:p>
        </w:tc>
        <w:tc>
          <w:tcPr>
            <w:tcW w:w="3745" w:type="dxa"/>
          </w:tcPr>
          <w:p w14:paraId="40D0B5C1" w14:textId="06BF3821" w:rsidR="00E91C24" w:rsidRPr="00AF6118" w:rsidRDefault="00E91C24" w:rsidP="008C3F9A">
            <w:pPr>
              <w:spacing w:after="120" w:line="240" w:lineRule="auto"/>
              <w:jc w:val="left"/>
              <w:rPr>
                <w:sz w:val="20"/>
                <w:szCs w:val="20"/>
              </w:rPr>
            </w:pPr>
            <w:r>
              <w:rPr>
                <w:rFonts w:eastAsia="Times New Roman"/>
                <w:color w:val="000000"/>
                <w:sz w:val="20"/>
                <w:szCs w:val="20"/>
              </w:rPr>
              <w:t>Video assisted thoracic surgery</w:t>
            </w:r>
          </w:p>
        </w:tc>
      </w:tr>
      <w:tr w:rsidR="00E91C24" w14:paraId="34F91A6D" w14:textId="77777777" w:rsidTr="00E91C24">
        <w:tc>
          <w:tcPr>
            <w:tcW w:w="1438" w:type="dxa"/>
          </w:tcPr>
          <w:p w14:paraId="2F188777" w14:textId="70D9057B" w:rsidR="00E91C24" w:rsidRPr="00AF6118" w:rsidRDefault="00E91C24" w:rsidP="008C3F9A">
            <w:pPr>
              <w:spacing w:after="120" w:line="240" w:lineRule="auto"/>
              <w:jc w:val="left"/>
              <w:rPr>
                <w:sz w:val="20"/>
                <w:szCs w:val="20"/>
              </w:rPr>
            </w:pPr>
            <w:r>
              <w:rPr>
                <w:rFonts w:eastAsia="Times New Roman"/>
                <w:color w:val="000000"/>
                <w:sz w:val="20"/>
                <w:szCs w:val="20"/>
              </w:rPr>
              <w:t>UK</w:t>
            </w:r>
          </w:p>
        </w:tc>
        <w:tc>
          <w:tcPr>
            <w:tcW w:w="2785" w:type="dxa"/>
          </w:tcPr>
          <w:p w14:paraId="5B119C06" w14:textId="50B42210" w:rsidR="00E91C24" w:rsidRPr="00AF6118" w:rsidRDefault="00E91C24" w:rsidP="008C3F9A">
            <w:pPr>
              <w:spacing w:after="120" w:line="240" w:lineRule="auto"/>
              <w:jc w:val="left"/>
              <w:rPr>
                <w:sz w:val="20"/>
                <w:szCs w:val="20"/>
              </w:rPr>
            </w:pPr>
            <w:r>
              <w:rPr>
                <w:rFonts w:eastAsia="Times New Roman"/>
                <w:color w:val="000000"/>
                <w:sz w:val="20"/>
                <w:szCs w:val="20"/>
              </w:rPr>
              <w:t>United Kingdom</w:t>
            </w:r>
          </w:p>
        </w:tc>
        <w:tc>
          <w:tcPr>
            <w:tcW w:w="361" w:type="dxa"/>
          </w:tcPr>
          <w:p w14:paraId="4D9B6A12" w14:textId="77777777" w:rsidR="00E91C24" w:rsidRDefault="00E91C24" w:rsidP="008C3F9A">
            <w:pPr>
              <w:spacing w:after="120" w:line="240" w:lineRule="auto"/>
              <w:jc w:val="left"/>
              <w:rPr>
                <w:rFonts w:eastAsia="Times New Roman"/>
                <w:color w:val="000000"/>
                <w:sz w:val="20"/>
                <w:szCs w:val="20"/>
              </w:rPr>
            </w:pPr>
          </w:p>
        </w:tc>
        <w:tc>
          <w:tcPr>
            <w:tcW w:w="1170" w:type="dxa"/>
          </w:tcPr>
          <w:p w14:paraId="5E4110D9" w14:textId="298BACAF" w:rsidR="00E91C24" w:rsidRPr="00AF6118" w:rsidRDefault="00E91C24" w:rsidP="008C3F9A">
            <w:pPr>
              <w:spacing w:after="120" w:line="240" w:lineRule="auto"/>
              <w:jc w:val="left"/>
              <w:rPr>
                <w:sz w:val="20"/>
                <w:szCs w:val="20"/>
              </w:rPr>
            </w:pPr>
            <w:r>
              <w:rPr>
                <w:rFonts w:eastAsia="Times New Roman"/>
                <w:color w:val="000000"/>
                <w:sz w:val="20"/>
                <w:szCs w:val="20"/>
              </w:rPr>
              <w:t>VC</w:t>
            </w:r>
          </w:p>
        </w:tc>
        <w:tc>
          <w:tcPr>
            <w:tcW w:w="3745" w:type="dxa"/>
          </w:tcPr>
          <w:p w14:paraId="01304CA6" w14:textId="6E6C8C7D" w:rsidR="00E91C24" w:rsidRPr="00AF6118" w:rsidRDefault="00E91C24" w:rsidP="008C3F9A">
            <w:pPr>
              <w:spacing w:after="120" w:line="240" w:lineRule="auto"/>
              <w:jc w:val="left"/>
              <w:rPr>
                <w:sz w:val="20"/>
                <w:szCs w:val="20"/>
              </w:rPr>
            </w:pPr>
            <w:r>
              <w:rPr>
                <w:rFonts w:eastAsia="Times New Roman"/>
                <w:color w:val="000000"/>
                <w:sz w:val="20"/>
                <w:szCs w:val="20"/>
              </w:rPr>
              <w:t>Vital capacity</w:t>
            </w:r>
          </w:p>
        </w:tc>
      </w:tr>
      <w:tr w:rsidR="00E91C24" w14:paraId="7C050D98" w14:textId="77777777" w:rsidTr="00E91C24">
        <w:tc>
          <w:tcPr>
            <w:tcW w:w="1438" w:type="dxa"/>
          </w:tcPr>
          <w:p w14:paraId="68DD3566" w14:textId="55568C39"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ULN</w:t>
            </w:r>
          </w:p>
        </w:tc>
        <w:tc>
          <w:tcPr>
            <w:tcW w:w="2785" w:type="dxa"/>
          </w:tcPr>
          <w:p w14:paraId="09568564" w14:textId="744E4770"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Upper limit of normal</w:t>
            </w:r>
          </w:p>
        </w:tc>
        <w:tc>
          <w:tcPr>
            <w:tcW w:w="361" w:type="dxa"/>
          </w:tcPr>
          <w:p w14:paraId="5748000E" w14:textId="77777777" w:rsidR="00E91C24" w:rsidRDefault="00E91C24" w:rsidP="008C3F9A">
            <w:pPr>
              <w:spacing w:after="120" w:line="240" w:lineRule="auto"/>
              <w:jc w:val="left"/>
              <w:rPr>
                <w:rFonts w:eastAsia="Times New Roman"/>
                <w:color w:val="000000"/>
                <w:sz w:val="20"/>
                <w:szCs w:val="20"/>
              </w:rPr>
            </w:pPr>
          </w:p>
        </w:tc>
        <w:tc>
          <w:tcPr>
            <w:tcW w:w="1170" w:type="dxa"/>
          </w:tcPr>
          <w:p w14:paraId="0036F1CE" w14:textId="7A1780A1"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VDP</w:t>
            </w:r>
          </w:p>
        </w:tc>
        <w:tc>
          <w:tcPr>
            <w:tcW w:w="3745" w:type="dxa"/>
          </w:tcPr>
          <w:p w14:paraId="56E721B5" w14:textId="72AEA4E2"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Ventilation defect percentage</w:t>
            </w:r>
          </w:p>
        </w:tc>
      </w:tr>
      <w:tr w:rsidR="00E91C24" w14:paraId="68DA1160" w14:textId="77777777" w:rsidTr="00E91C24">
        <w:tc>
          <w:tcPr>
            <w:tcW w:w="1438" w:type="dxa"/>
          </w:tcPr>
          <w:p w14:paraId="7AD811E9" w14:textId="30F870CE"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USA</w:t>
            </w:r>
          </w:p>
        </w:tc>
        <w:tc>
          <w:tcPr>
            <w:tcW w:w="2785" w:type="dxa"/>
          </w:tcPr>
          <w:p w14:paraId="4E340FD4" w14:textId="460C6EAB"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United States of America</w:t>
            </w:r>
          </w:p>
        </w:tc>
        <w:tc>
          <w:tcPr>
            <w:tcW w:w="361" w:type="dxa"/>
          </w:tcPr>
          <w:p w14:paraId="3E501F58" w14:textId="77777777" w:rsidR="00E91C24" w:rsidRDefault="00E91C24" w:rsidP="008C3F9A">
            <w:pPr>
              <w:spacing w:after="120" w:line="240" w:lineRule="auto"/>
              <w:jc w:val="left"/>
              <w:rPr>
                <w:rFonts w:eastAsia="Times New Roman"/>
                <w:color w:val="000000"/>
                <w:sz w:val="20"/>
                <w:szCs w:val="20"/>
              </w:rPr>
            </w:pPr>
          </w:p>
        </w:tc>
        <w:tc>
          <w:tcPr>
            <w:tcW w:w="1170" w:type="dxa"/>
          </w:tcPr>
          <w:p w14:paraId="22CF38F4" w14:textId="65FE7C2C"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VEGF</w:t>
            </w:r>
          </w:p>
        </w:tc>
        <w:tc>
          <w:tcPr>
            <w:tcW w:w="3745" w:type="dxa"/>
          </w:tcPr>
          <w:p w14:paraId="02C8B525" w14:textId="6EEE8CF5" w:rsidR="00E91C24" w:rsidRDefault="00E91C24" w:rsidP="008C3F9A">
            <w:pPr>
              <w:spacing w:after="120" w:line="240" w:lineRule="auto"/>
              <w:jc w:val="left"/>
              <w:rPr>
                <w:rFonts w:eastAsia="Times New Roman"/>
                <w:color w:val="000000"/>
                <w:sz w:val="20"/>
                <w:szCs w:val="20"/>
              </w:rPr>
            </w:pPr>
            <w:r>
              <w:rPr>
                <w:rFonts w:eastAsia="Times New Roman"/>
                <w:color w:val="000000"/>
                <w:sz w:val="20"/>
                <w:szCs w:val="20"/>
              </w:rPr>
              <w:t>Vascular endothelial growth factor</w:t>
            </w:r>
          </w:p>
        </w:tc>
      </w:tr>
    </w:tbl>
    <w:p w14:paraId="5A78D32A" w14:textId="3F147695" w:rsidR="00B5444F" w:rsidRDefault="00B5444F" w:rsidP="00DF6FE5">
      <w:bookmarkStart w:id="2091" w:name="_Toc349918142"/>
      <w:bookmarkStart w:id="2092" w:name="_Toc364347254"/>
      <w:bookmarkStart w:id="2093" w:name="_Toc364347348"/>
      <w:bookmarkEnd w:id="2088"/>
      <w:bookmarkEnd w:id="2089"/>
    </w:p>
    <w:p w14:paraId="0AC832D8" w14:textId="77777777" w:rsidR="00B5444F" w:rsidRDefault="00B5444F">
      <w:pPr>
        <w:spacing w:after="0" w:line="240" w:lineRule="auto"/>
        <w:jc w:val="left"/>
      </w:pPr>
      <w:r>
        <w:br w:type="page"/>
      </w:r>
    </w:p>
    <w:p w14:paraId="64A1A17A" w14:textId="77777777" w:rsidR="005604E2" w:rsidRDefault="005604E2" w:rsidP="00DF6FE5"/>
    <w:p w14:paraId="1FA77D5C" w14:textId="77777777" w:rsidR="00B5444F" w:rsidRDefault="00B5444F" w:rsidP="00DF6FE5">
      <w:pPr>
        <w:pStyle w:val="Chapterspacing"/>
        <w:sectPr w:rsidR="00B5444F" w:rsidSect="002400CC">
          <w:headerReference w:type="default" r:id="rId9"/>
          <w:footerReference w:type="even" r:id="rId10"/>
          <w:footerReference w:type="default" r:id="rId11"/>
          <w:type w:val="oddPage"/>
          <w:pgSz w:w="11900" w:h="16840"/>
          <w:pgMar w:top="850" w:right="979" w:bottom="850" w:left="850" w:header="0" w:footer="0" w:gutter="562"/>
          <w:pgNumType w:fmt="lowerRoman" w:start="1"/>
          <w:cols w:space="708"/>
          <w:titlePg/>
          <w:docGrid w:linePitch="360"/>
        </w:sectPr>
      </w:pPr>
    </w:p>
    <w:p w14:paraId="4553E7DA" w14:textId="3F7FA9F2" w:rsidR="00DF6FE5" w:rsidRDefault="00DF6FE5" w:rsidP="00DF6FE5">
      <w:pPr>
        <w:pStyle w:val="Chapterspacing"/>
      </w:pPr>
    </w:p>
    <w:p w14:paraId="6849D071" w14:textId="2AEF4676" w:rsidR="00245667" w:rsidRPr="007E4435" w:rsidRDefault="00BC7CC4" w:rsidP="00DF6FE5">
      <w:pPr>
        <w:pStyle w:val="Heading1"/>
        <w:widowControl w:val="0"/>
      </w:pPr>
      <w:r>
        <w:br/>
      </w:r>
      <w:r w:rsidR="00C34EB5">
        <w:fldChar w:fldCharType="begin"/>
      </w:r>
      <w:r w:rsidR="00C34EB5">
        <w:instrText xml:space="preserve"> TC  “</w:instrText>
      </w:r>
      <w:bookmarkStart w:id="2094" w:name="_Toc499634558"/>
      <w:bookmarkStart w:id="2095" w:name="_Toc499634669"/>
      <w:bookmarkStart w:id="2096" w:name="_Toc499634780"/>
      <w:bookmarkStart w:id="2097" w:name="_Toc499634733"/>
      <w:bookmarkStart w:id="2098" w:name="_Toc499635025"/>
      <w:bookmarkStart w:id="2099" w:name="_Toc499635136"/>
      <w:bookmarkStart w:id="2100" w:name="_Toc499635357"/>
      <w:bookmarkStart w:id="2101" w:name="_Toc499635579"/>
      <w:bookmarkStart w:id="2102" w:name="_Toc499635690"/>
      <w:bookmarkStart w:id="2103" w:name="_Toc499635846"/>
      <w:bookmarkStart w:id="2104" w:name="_Toc499635892"/>
      <w:bookmarkStart w:id="2105" w:name="_Toc499636003"/>
      <w:bookmarkStart w:id="2106" w:name="_Toc499636121"/>
      <w:bookmarkStart w:id="2107" w:name="_Toc499636174"/>
      <w:bookmarkStart w:id="2108" w:name="_Toc499636227"/>
      <w:bookmarkStart w:id="2109" w:name="_Toc499636360"/>
      <w:bookmarkStart w:id="2110" w:name="_Toc499801442"/>
      <w:bookmarkStart w:id="2111" w:name="_Toc499801566"/>
      <w:bookmarkStart w:id="2112" w:name="_Toc499812614"/>
      <w:bookmarkStart w:id="2113" w:name="_Toc499812671"/>
      <w:bookmarkStart w:id="2114" w:name="_Toc499814451"/>
      <w:bookmarkStart w:id="2115" w:name="_Toc499814580"/>
      <w:bookmarkStart w:id="2116" w:name="_Toc499892004"/>
      <w:bookmarkStart w:id="2117" w:name="_Toc499892061"/>
      <w:bookmarkStart w:id="2118" w:name="_Toc500168204"/>
      <w:bookmarkStart w:id="2119" w:name="_Toc500168335"/>
      <w:bookmarkStart w:id="2120" w:name="_Toc500232762"/>
      <w:bookmarkStart w:id="2121" w:name="_Toc500232895"/>
      <w:bookmarkStart w:id="2122" w:name="_Toc500252222"/>
      <w:bookmarkStart w:id="2123" w:name="_Toc500410266"/>
      <w:bookmarkStart w:id="2124" w:name="_Toc502821667"/>
      <w:bookmarkStart w:id="2125" w:name="_Toc502837459"/>
      <w:bookmarkStart w:id="2126" w:name="_Toc502837601"/>
      <w:bookmarkStart w:id="2127" w:name="_Toc502838660"/>
      <w:bookmarkStart w:id="2128" w:name="_Toc502838856"/>
      <w:bookmarkStart w:id="2129" w:name="_Toc503185031"/>
      <w:bookmarkStart w:id="2130" w:name="_Toc503185182"/>
      <w:bookmarkStart w:id="2131" w:name="_Toc504395813"/>
      <w:bookmarkStart w:id="2132" w:name="_Toc504395968"/>
      <w:bookmarkStart w:id="2133" w:name="_Toc504477225"/>
      <w:bookmarkStart w:id="2134" w:name="_Toc504477380"/>
      <w:bookmarkStart w:id="2135" w:name="_Toc504551354"/>
      <w:bookmarkStart w:id="2136" w:name="_Toc504551510"/>
      <w:bookmarkStart w:id="2137" w:name="_Toc504551578"/>
      <w:bookmarkStart w:id="2138" w:name="_Toc504551734"/>
      <w:bookmarkStart w:id="2139" w:name="_Toc504555518"/>
      <w:bookmarkStart w:id="2140" w:name="_Toc504555877"/>
      <w:bookmarkStart w:id="2141" w:name="_Toc504556020"/>
      <w:bookmarkStart w:id="2142" w:name="_Toc504556161"/>
      <w:bookmarkStart w:id="2143" w:name="_Toc505938392"/>
      <w:bookmarkStart w:id="2144" w:name="_Toc505938535"/>
      <w:bookmarkStart w:id="2145" w:name="_Toc505947469"/>
      <w:bookmarkStart w:id="2146" w:name="_Toc505947617"/>
      <w:bookmarkStart w:id="2147" w:name="_Toc506291985"/>
      <w:bookmarkStart w:id="2148" w:name="_Toc506383438"/>
      <w:bookmarkStart w:id="2149" w:name="_Toc506383604"/>
      <w:bookmarkStart w:id="2150" w:name="_Toc506383765"/>
      <w:bookmarkStart w:id="2151" w:name="_Toc506474774"/>
      <w:bookmarkStart w:id="2152" w:name="_Toc506474936"/>
      <w:bookmarkStart w:id="2153" w:name="_Toc506475523"/>
      <w:bookmarkStart w:id="2154" w:name="_Toc506552328"/>
      <w:bookmarkStart w:id="2155" w:name="_Toc506552490"/>
      <w:bookmarkStart w:id="2156" w:name="_Toc506818123"/>
      <w:bookmarkStart w:id="2157" w:name="_Toc506818286"/>
      <w:bookmarkStart w:id="2158" w:name="_Toc506886066"/>
      <w:bookmarkStart w:id="2159" w:name="_Toc506886228"/>
      <w:bookmarkStart w:id="2160" w:name="_Toc506886508"/>
      <w:bookmarkStart w:id="2161" w:name="_Toc506886670"/>
      <w:bookmarkStart w:id="2162" w:name="_Toc506886779"/>
      <w:bookmarkStart w:id="2163" w:name="_Toc506886941"/>
      <w:bookmarkStart w:id="2164" w:name="_Toc506887050"/>
      <w:bookmarkStart w:id="2165" w:name="_Toc506887212"/>
      <w:bookmarkStart w:id="2166" w:name="_Toc506897343"/>
      <w:bookmarkStart w:id="2167" w:name="_Toc506897509"/>
      <w:bookmarkStart w:id="2168" w:name="_Toc506898281"/>
      <w:bookmarkStart w:id="2169" w:name="_Toc506898447"/>
      <w:bookmarkStart w:id="2170" w:name="_Toc506898597"/>
      <w:bookmarkStart w:id="2171" w:name="_Toc506898763"/>
      <w:bookmarkStart w:id="2172" w:name="_Toc506898988"/>
      <w:bookmarkStart w:id="2173" w:name="_Toc506899154"/>
      <w:bookmarkStart w:id="2174" w:name="_Toc506899958"/>
      <w:bookmarkStart w:id="2175" w:name="_Toc506900124"/>
      <w:bookmarkStart w:id="2176" w:name="_Toc506900916"/>
      <w:bookmarkStart w:id="2177" w:name="_Toc506901082"/>
      <w:bookmarkStart w:id="2178" w:name="_Toc506901866"/>
      <w:bookmarkStart w:id="2179" w:name="_Toc506902032"/>
      <w:bookmarkStart w:id="2180" w:name="_Toc506973790"/>
      <w:bookmarkStart w:id="2181" w:name="_Toc506973958"/>
      <w:bookmarkStart w:id="2182" w:name="_Toc511658273"/>
      <w:bookmarkStart w:id="2183" w:name="_Toc511658442"/>
      <w:bookmarkStart w:id="2184" w:name="_Toc511658611"/>
      <w:bookmarkStart w:id="2185" w:name="_Toc511658781"/>
      <w:bookmarkStart w:id="2186" w:name="_Toc511658951"/>
      <w:bookmarkStart w:id="2187" w:name="_Toc511659121"/>
      <w:bookmarkStart w:id="2188" w:name="_Toc512240658"/>
      <w:bookmarkStart w:id="2189" w:name="_Toc512240828"/>
      <w:bookmarkStart w:id="2190" w:name="_Toc512240928"/>
      <w:bookmarkStart w:id="2191" w:name="_Toc512324976"/>
      <w:bookmarkStart w:id="2192" w:name="_Toc512325146"/>
      <w:bookmarkStart w:id="2193" w:name="_Toc512328340"/>
      <w:bookmarkStart w:id="2194" w:name="_Toc512328510"/>
      <w:bookmarkStart w:id="2195" w:name="_Toc528657985"/>
      <w:bookmarkStart w:id="2196" w:name="_Toc528658087"/>
      <w:bookmarkStart w:id="2197" w:name="_Toc528658189"/>
      <w:bookmarkStart w:id="2198" w:name="_Toc528676855"/>
      <w:bookmarkStart w:id="2199" w:name="_Toc528677024"/>
      <w:bookmarkStart w:id="2200" w:name="_Toc528746226"/>
      <w:bookmarkStart w:id="2201" w:name="_Toc528919227"/>
      <w:bookmarkStart w:id="2202" w:name="_Toc528919407"/>
      <w:bookmarkStart w:id="2203" w:name="_Toc528919585"/>
      <w:bookmarkStart w:id="2204" w:name="_Toc528919761"/>
      <w:bookmarkStart w:id="2205" w:name="_Toc528920872"/>
      <w:bookmarkStart w:id="2206" w:name="_Toc528921048"/>
      <w:bookmarkStart w:id="2207" w:name="_Toc3145289"/>
      <w:bookmarkStart w:id="2208" w:name="_Toc3145466"/>
      <w:r w:rsidR="00C34EB5">
        <w:instrText>Chapter 1</w:instrText>
      </w:r>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r w:rsidR="00652D20">
        <w:instrText>” \l</w:instrText>
      </w:r>
      <w:r w:rsidR="00C34EB5">
        <w:instrText xml:space="preserve"> </w:instrText>
      </w:r>
      <w:r w:rsidR="007470A4">
        <w:instrText>5</w:instrText>
      </w:r>
      <w:r w:rsidR="00EC04D2">
        <w:instrText xml:space="preserve"> </w:instrText>
      </w:r>
      <w:r w:rsidR="00C34EB5">
        <w:instrText xml:space="preserve">\n </w:instrText>
      </w:r>
      <w:r w:rsidR="00C34EB5">
        <w:fldChar w:fldCharType="end"/>
      </w:r>
      <w:bookmarkStart w:id="2209" w:name="_Toc3145057"/>
      <w:r w:rsidR="0031190A">
        <w:t xml:space="preserve">The Clinical </w:t>
      </w:r>
      <w:r w:rsidR="0031190A" w:rsidRPr="00E00701">
        <w:t>Assessment</w:t>
      </w:r>
      <w:r w:rsidR="0031190A">
        <w:t xml:space="preserve"> of Idiopathic Pulmonary Fibrosis</w:t>
      </w:r>
      <w:bookmarkEnd w:id="2091"/>
      <w:bookmarkEnd w:id="2092"/>
      <w:bookmarkEnd w:id="2093"/>
      <w:bookmarkEnd w:id="2209"/>
    </w:p>
    <w:p w14:paraId="72CE6540" w14:textId="77777777" w:rsidR="00BC4902" w:rsidRDefault="0031190A" w:rsidP="00FC721F">
      <w:pPr>
        <w:pStyle w:val="Heading2"/>
      </w:pPr>
      <w:bookmarkStart w:id="2210" w:name="_Toc349918143"/>
      <w:bookmarkStart w:id="2211" w:name="_Toc364347255"/>
      <w:bookmarkStart w:id="2212" w:name="_Toc364347349"/>
      <w:bookmarkStart w:id="2213" w:name="_Toc3145058"/>
      <w:r>
        <w:lastRenderedPageBreak/>
        <w:t>Interstitial Lung Disease</w:t>
      </w:r>
      <w:bookmarkEnd w:id="2210"/>
      <w:bookmarkEnd w:id="2211"/>
      <w:bookmarkEnd w:id="2212"/>
      <w:bookmarkEnd w:id="2213"/>
    </w:p>
    <w:p w14:paraId="730F3F29" w14:textId="77777777" w:rsidR="0045401D" w:rsidRDefault="0045401D" w:rsidP="0045401D">
      <w:pPr>
        <w:pStyle w:val="Heading3"/>
      </w:pPr>
      <w:bookmarkStart w:id="2214" w:name="_Toc349918144"/>
      <w:bookmarkStart w:id="2215" w:name="_Toc364347256"/>
      <w:r>
        <w:t>Classification</w:t>
      </w:r>
      <w:r w:rsidR="00E12A85">
        <w:t xml:space="preserve"> of Interstitial Lung Disease</w:t>
      </w:r>
      <w:bookmarkEnd w:id="2214"/>
      <w:r w:rsidR="008B5A65">
        <w:t>s</w:t>
      </w:r>
      <w:bookmarkEnd w:id="2215"/>
    </w:p>
    <w:p w14:paraId="2AF6EBED" w14:textId="358735A0" w:rsidR="00E764E6" w:rsidRDefault="00B56013" w:rsidP="00F44668">
      <w:r>
        <w:t>Interstitial lung disease (ILD), also known as diffuse parenchymal lung disease is an umbrella term for mor</w:t>
      </w:r>
      <w:r w:rsidR="00E764E6">
        <w:t>e than 300 different conditions</w:t>
      </w:r>
      <w:r w:rsidR="00332BA9">
        <w:t>.</w:t>
      </w:r>
      <w:r w:rsidR="00E764E6">
        <w:fldChar w:fldCharType="begin"/>
      </w:r>
      <w:r w:rsidR="00BE0F3E">
        <w:instrText xml:space="preserve"> ADDIN EN.CITE &lt;EndNote&gt;&lt;Cite&gt;&lt;Author&gt;Gibson&lt;/Author&gt;&lt;Year&gt;2013&lt;/Year&gt;&lt;RecNum&gt;846&lt;/RecNum&gt;&lt;DisplayText&gt;&lt;style face="superscript"&gt;1&lt;/style&gt;&lt;/DisplayText&gt;&lt;record&gt;&lt;rec-number&gt;846&lt;/rec-number&gt;&lt;foreign-keys&gt;&lt;key app="EN" db-id="52evaf50e9fe5cewd9b555d6wtw099s0pzrz" timestamp="1489404654" guid="7eab95df-3320-4429-98f4-9df01697e162"&gt;846&lt;/key&gt;&lt;/foreign-keys&gt;&lt;ref-type name="Book Section"&gt;5&lt;/ref-type&gt;&lt;contributors&gt;&lt;authors&gt;&lt;author&gt;Gibson, G J.&lt;/author&gt;&lt;author&gt;Loddenkemper, R.&lt;/author&gt;&lt;author&gt;Sibbille, Y.&lt;/author&gt;&lt;author&gt;Lundback, B.&lt;/author&gt;&lt;/authors&gt;&lt;/contributors&gt;&lt;titles&gt;&lt;title&gt;The ERS White Book&lt;/title&gt;&lt;secondary-title&gt;The ERS White Book&lt;/secondary-title&gt;&lt;/titles&gt;&lt;edition&gt;second&lt;/edition&gt;&lt;section&gt;22: Interstitial Lung Diseases&lt;/section&gt;&lt;dates&gt;&lt;year&gt;2013&lt;/year&gt;&lt;/dates&gt;&lt;pub-location&gt;Sheffield, UK&lt;/pub-location&gt;&lt;publisher&gt;European Respiratory Society&lt;/publisher&gt;&lt;urls&gt;&lt;/urls&gt;&lt;/record&gt;&lt;/Cite&gt;&lt;/EndNote&gt;</w:instrText>
      </w:r>
      <w:r w:rsidR="00E764E6">
        <w:fldChar w:fldCharType="separate"/>
      </w:r>
      <w:r w:rsidR="00D46093" w:rsidRPr="00D46093">
        <w:rPr>
          <w:noProof/>
          <w:vertAlign w:val="superscript"/>
        </w:rPr>
        <w:t>1</w:t>
      </w:r>
      <w:r w:rsidR="00E764E6">
        <w:fldChar w:fldCharType="end"/>
      </w:r>
      <w:r w:rsidR="00AA6767">
        <w:t xml:space="preserve"> </w:t>
      </w:r>
      <w:r w:rsidR="00E02669">
        <w:t xml:space="preserve">These conditions carry a range of prognoses, treatments and </w:t>
      </w:r>
      <w:r w:rsidR="00FC390B">
        <w:t>clinical</w:t>
      </w:r>
      <w:r w:rsidR="00E02669">
        <w:t xml:space="preserve"> outcomes</w:t>
      </w:r>
      <w:r w:rsidR="00F44A90">
        <w:t>,</w:t>
      </w:r>
      <w:r w:rsidR="00F44A90">
        <w:fldChar w:fldCharType="begin">
          <w:fldData xml:space="preserve">PEVuZE5vdGU+PENpdGU+PEF1dGhvcj5XZWxsczwvQXV0aG9yPjxZZWFyPjIwMDg8L1llYXI+PFJl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a2V5d29yZHM+PGtleXdvcmQ+QmlvcHN5L21ldGhvZHM8L2tleXdvcmQ+PGtleXdvcmQ+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</w:fldData>
        </w:fldChar>
      </w:r>
      <w:r w:rsidR="00BE0F3E">
        <w:instrText xml:space="preserve"> ADDIN EN.CITE </w:instrText>
      </w:r>
      <w:r w:rsidR="00BE0F3E">
        <w:fldChar w:fldCharType="begin">
          <w:fldData xml:space="preserve">PEVuZE5vdGU+PENpdGU+PEF1dGhvcj5XZWxsczwvQXV0aG9yPjxZZWFyPjIwMDg8L1llYXI+PFJl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a2V5d29yZHM+PGtleXdvcmQ+QmlvcHN5L21ldGhvZHM8L2tleXdvcmQ+PGtleXdvcmQ+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</w:fldData>
        </w:fldChar>
      </w:r>
      <w:r w:rsidR="00BE0F3E">
        <w:instrText xml:space="preserve"> ADDIN EN.CITE.DATA </w:instrText>
      </w:r>
      <w:r w:rsidR="00BE0F3E">
        <w:fldChar w:fldCharType="end"/>
      </w:r>
      <w:r w:rsidR="00F44A90">
        <w:fldChar w:fldCharType="separate"/>
      </w:r>
      <w:r w:rsidR="00D46093" w:rsidRPr="00D46093">
        <w:rPr>
          <w:noProof/>
          <w:vertAlign w:val="superscript"/>
        </w:rPr>
        <w:t>2</w:t>
      </w:r>
      <w:r w:rsidR="00F44A90">
        <w:fldChar w:fldCharType="end"/>
      </w:r>
      <w:r w:rsidR="00E02669">
        <w:t xml:space="preserve"> </w:t>
      </w:r>
      <w:r w:rsidR="00F44A90">
        <w:t>therefore</w:t>
      </w:r>
      <w:r w:rsidR="00E02669">
        <w:t xml:space="preserve"> t</w:t>
      </w:r>
      <w:r w:rsidR="000117E7">
        <w:t xml:space="preserve">he first challenge for the clinician presented with a patient with an </w:t>
      </w:r>
      <w:r w:rsidR="00482210">
        <w:t>apparent</w:t>
      </w:r>
      <w:r w:rsidR="000117E7">
        <w:t xml:space="preserve"> ILD process is to make a more specific diagnosis.</w:t>
      </w:r>
    </w:p>
    <w:p w14:paraId="5DC5A974" w14:textId="1DC144B2" w:rsidR="000E6E9E" w:rsidRDefault="004857AC" w:rsidP="00F44668">
      <w:r>
        <w:t>There are several possible methods of subdividing these processes, although the only internatio</w:t>
      </w:r>
      <w:r w:rsidR="00D7665D">
        <w:t xml:space="preserve">nally recognised guideline which </w:t>
      </w:r>
      <w:r>
        <w:t>encompass all</w:t>
      </w:r>
      <w:r w:rsidR="00D7665D">
        <w:t xml:space="preserve"> forms</w:t>
      </w:r>
      <w:r>
        <w:t xml:space="preserve"> of ILD is now almost a decade old</w:t>
      </w:r>
      <w:r w:rsidR="00332BA9">
        <w:t>.</w:t>
      </w:r>
      <w:r>
        <w:fldChar w:fldCharType="begin">
          <w:fldData xml:space="preserve">PEVuZE5vdGU+PENpdGU+PEF1dGhvcj5XZWxsczwvQXV0aG9yPjxZZWFyPjIwMDg8L1llYXI+PFJl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a2V5d29yZHM+PGtleXdvcmQ+QmlvcHN5L21ldGhvZHM8L2tleXdvcmQ+PGtleXdvcmQ+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</w:fldData>
        </w:fldChar>
      </w:r>
      <w:r w:rsidR="00BE0F3E">
        <w:instrText xml:space="preserve"> ADDIN EN.CITE </w:instrText>
      </w:r>
      <w:r w:rsidR="00BE0F3E">
        <w:fldChar w:fldCharType="begin">
          <w:fldData xml:space="preserve">PEVuZE5vdGU+PENpdGU+PEF1dGhvcj5XZWxsczwvQXV0aG9yPjxZZWFyPjIwMDg8L1llYXI+PFJl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a2V5d29yZHM+PGtleXdvcmQ+QmlvcHN5L21ldGhvZHM8L2tleXdvcmQ+PGtleXdvcmQ+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</w:fldData>
        </w:fldChar>
      </w:r>
      <w:r w:rsidR="00BE0F3E">
        <w:instrText xml:space="preserve"> ADDIN EN.CITE.DATA </w:instrText>
      </w:r>
      <w:r w:rsidR="00BE0F3E">
        <w:fldChar w:fldCharType="end"/>
      </w:r>
      <w:r>
        <w:fldChar w:fldCharType="separate"/>
      </w:r>
      <w:r w:rsidR="00D46093" w:rsidRPr="00D46093">
        <w:rPr>
          <w:noProof/>
          <w:vertAlign w:val="superscript"/>
        </w:rPr>
        <w:t>2</w:t>
      </w:r>
      <w:r>
        <w:fldChar w:fldCharType="end"/>
      </w:r>
      <w:r>
        <w:t xml:space="preserve"> </w:t>
      </w:r>
      <w:r w:rsidR="000E6E9E">
        <w:t xml:space="preserve">Some of these processes have a known aetiology, </w:t>
      </w:r>
      <w:r w:rsidR="00331BA0">
        <w:t>for example due to a local pulmonary reaction following</w:t>
      </w:r>
      <w:r w:rsidR="000E6E9E">
        <w:t xml:space="preserve"> the</w:t>
      </w:r>
      <w:r w:rsidR="00AA388B">
        <w:t xml:space="preserve"> inhalation and retention of dusts, such as asbestos or silica</w:t>
      </w:r>
      <w:r w:rsidR="00331BA0">
        <w:t xml:space="preserve"> (leading to asbestosis and silicosis, respectively)</w:t>
      </w:r>
      <w:r w:rsidR="00AA388B">
        <w:t>. Commonly these are referred to as</w:t>
      </w:r>
      <w:r w:rsidR="000E6E9E">
        <w:t xml:space="preserve"> pneumoconioses</w:t>
      </w:r>
      <w:r w:rsidR="00AA388B">
        <w:t xml:space="preserve">. Some </w:t>
      </w:r>
      <w:r w:rsidR="008E7684">
        <w:t>allergens</w:t>
      </w:r>
      <w:r w:rsidR="00AA388B">
        <w:t xml:space="preserve"> ind</w:t>
      </w:r>
      <w:r w:rsidR="008E7684">
        <w:t>uce a hypersensitivity reaction</w:t>
      </w:r>
      <w:r w:rsidR="00AA388B">
        <w:t xml:space="preserve"> in the susceptible host, as is seen in hypersensitivity pneumonitis or drug-induced ILD.</w:t>
      </w:r>
      <w:r w:rsidR="005A49E2">
        <w:t xml:space="preserve"> However, t</w:t>
      </w:r>
      <w:r w:rsidR="00A4619C">
        <w:t>hese processes with well-defined aetiology make up only around 35% of all patients with ILD, according to European Respiratory Society data.</w:t>
      </w:r>
      <w:r w:rsidR="000A34BE">
        <w:fldChar w:fldCharType="begin"/>
      </w:r>
      <w:r w:rsidR="00BE0F3E">
        <w:instrText xml:space="preserve"> ADDIN EN.CITE &lt;EndNote&gt;&lt;Cite&gt;&lt;Author&gt;Gibson&lt;/Author&gt;&lt;Year&gt;2013&lt;/Year&gt;&lt;RecNum&gt;846&lt;/RecNum&gt;&lt;DisplayText&gt;&lt;style face="superscript"&gt;1&lt;/style&gt;&lt;/DisplayText&gt;&lt;record&gt;&lt;rec-number&gt;846&lt;/rec-number&gt;&lt;foreign-keys&gt;&lt;key app="EN" db-id="52evaf50e9fe5cewd9b555d6wtw099s0pzrz" timestamp="1489404654" guid="7eab95df-3320-4429-98f4-9df01697e162"&gt;846&lt;/key&gt;&lt;/foreign-keys&gt;&lt;ref-type name="Book Section"&gt;5&lt;/ref-type&gt;&lt;contributors&gt;&lt;authors&gt;&lt;author&gt;Gibson, G J.&lt;/author&gt;&lt;author&gt;Loddenkemper, R.&lt;/author&gt;&lt;author&gt;Sibbille, Y.&lt;/author&gt;&lt;author&gt;Lundback, B.&lt;/author&gt;&lt;/authors&gt;&lt;/contributors&gt;&lt;titles&gt;&lt;title&gt;The ERS White Book&lt;/title&gt;&lt;secondary-title&gt;The ERS White Book&lt;/secondary-title&gt;&lt;/titles&gt;&lt;edition&gt;second&lt;/edition&gt;&lt;section&gt;22: Interstitial Lung Diseases&lt;/section&gt;&lt;dates&gt;&lt;year&gt;2013&lt;/year&gt;&lt;/dates&gt;&lt;pub-location&gt;Sheffield, UK&lt;/pub-location&gt;&lt;publisher&gt;European Respiratory Society&lt;/publisher&gt;&lt;urls&gt;&lt;/urls&gt;&lt;/record&gt;&lt;/Cite&gt;&lt;/EndNote&gt;</w:instrText>
      </w:r>
      <w:r w:rsidR="000A34BE">
        <w:fldChar w:fldCharType="separate"/>
      </w:r>
      <w:r w:rsidR="00D46093" w:rsidRPr="00D46093">
        <w:rPr>
          <w:noProof/>
          <w:vertAlign w:val="superscript"/>
        </w:rPr>
        <w:t>1</w:t>
      </w:r>
      <w:r w:rsidR="000A34BE">
        <w:fldChar w:fldCharType="end"/>
      </w:r>
    </w:p>
    <w:p w14:paraId="0302B67D" w14:textId="0FD2E542" w:rsidR="0049419D" w:rsidRDefault="003C7B54" w:rsidP="00F44668">
      <w:r>
        <w:t xml:space="preserve">Of the remaining ILD categories, sarcoidosis and the various forms of vasculitis are recognised as distinct clinical entities. </w:t>
      </w:r>
      <w:r w:rsidR="00A92634">
        <w:t>ILD related to connective tissue disorders are often grouped together.</w:t>
      </w:r>
      <w:r w:rsidR="004857AC">
        <w:t xml:space="preserve"> A summary of this classification is given in </w:t>
      </w:r>
      <w:r w:rsidR="000303A8">
        <w:t>Figure</w:t>
      </w:r>
      <w:r w:rsidR="004857AC">
        <w:t xml:space="preserve"> 1.1.</w:t>
      </w:r>
    </w:p>
    <w:p w14:paraId="1A1F89BE" w14:textId="7A208401" w:rsidR="0049419D" w:rsidRDefault="006866BA" w:rsidP="006866BA">
      <w:pPr>
        <w:pStyle w:val="figure"/>
      </w:pPr>
      <w:r w:rsidRPr="006866BA">
        <w:rPr>
          <w:noProof/>
          <w:lang w:eastAsia="en-GB"/>
        </w:rPr>
        <w:drawing>
          <wp:inline distT="0" distB="0" distL="0" distR="0" wp14:anchorId="4C750330" wp14:editId="7124AC7B">
            <wp:extent cx="6038215" cy="2063750"/>
            <wp:effectExtent l="0" t="0" r="32385" b="0"/>
            <wp:docPr id="71" name="Diagram 7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6F3F792" w14:textId="0E53386D" w:rsidR="0049419D" w:rsidRDefault="000303A8" w:rsidP="0049419D">
      <w:pPr>
        <w:pStyle w:val="Caption"/>
      </w:pPr>
      <w:bookmarkStart w:id="2216" w:name="_Toc364424654"/>
      <w:bookmarkStart w:id="2217" w:name="_Toc364425617"/>
      <w:bookmarkStart w:id="2218" w:name="_Toc364493340"/>
      <w:bookmarkStart w:id="2219" w:name="_Toc494795715"/>
      <w:bookmarkStart w:id="2220" w:name="_Toc3145290"/>
      <w:r>
        <w:t>Figure</w:t>
      </w:r>
      <w:r w:rsidR="00D701CB">
        <w:t xml:space="preserve"> </w:t>
      </w:r>
      <w:ins w:id="2221"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22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223" w:author="Nicholas Weatherley" w:date="2019-03-05T22:36:00Z">
        <w:r w:rsidR="00D5585D">
          <w:rPr>
            <w:noProof/>
          </w:rPr>
          <w:t>1</w:t>
        </w:r>
        <w:r w:rsidR="00D5585D">
          <w:fldChar w:fldCharType="end"/>
        </w:r>
      </w:ins>
      <w:ins w:id="2224" w:author="Windows User" w:date="2018-11-01T14:27:00Z">
        <w:del w:id="2225" w:author="Nicholas Weatherley" w:date="2019-03-05T22:36:00Z">
          <w:r w:rsidR="002F70B6" w:rsidDel="00D5585D">
            <w:fldChar w:fldCharType="begin"/>
          </w:r>
          <w:r w:rsidR="002F70B6" w:rsidDel="00D5585D">
            <w:delInstrText xml:space="preserve"> STYLEREF 1 \s </w:delInstrText>
          </w:r>
        </w:del>
      </w:ins>
      <w:del w:id="2226" w:author="Nicholas Weatherley" w:date="2019-03-05T22:36:00Z">
        <w:r w:rsidR="002F70B6" w:rsidDel="00D5585D">
          <w:fldChar w:fldCharType="separate"/>
        </w:r>
        <w:r w:rsidR="0024585E" w:rsidDel="00D5585D">
          <w:rPr>
            <w:noProof/>
          </w:rPr>
          <w:delText>1</w:delText>
        </w:r>
      </w:del>
      <w:ins w:id="2227" w:author="Windows User" w:date="2018-11-01T14:27:00Z">
        <w:del w:id="222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229" w:author="Nicholas Weatherley" w:date="2019-03-05T22:36:00Z">
        <w:r w:rsidR="002F70B6" w:rsidDel="00D5585D">
          <w:fldChar w:fldCharType="end"/>
        </w:r>
      </w:del>
      <w:del w:id="223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49419D">
        <w:t>: Classifying interstitial lung disease</w:t>
      </w:r>
      <w:bookmarkEnd w:id="2216"/>
      <w:bookmarkEnd w:id="2217"/>
      <w:bookmarkEnd w:id="2218"/>
      <w:bookmarkEnd w:id="2219"/>
      <w:bookmarkEnd w:id="2220"/>
    </w:p>
    <w:p w14:paraId="186D79B4" w14:textId="058A7FEC" w:rsidR="00F679F6" w:rsidRPr="00F679F6" w:rsidRDefault="0049419D" w:rsidP="0049419D">
      <w:pPr>
        <w:pStyle w:val="Figuretext"/>
      </w:pPr>
      <w:r>
        <w:t>Summary classification of the interstitial lung diseases into those with defined aetiology and those with an unclear aetiology. ILD: interstitial lung disease.</w:t>
      </w:r>
      <w:r w:rsidR="005D5977">
        <w:t xml:space="preserve"> ILD: interstitial lung disease.</w:t>
      </w:r>
      <w:r w:rsidR="008E7684">
        <w:t xml:space="preserve"> Adapted from Raghu </w:t>
      </w:r>
      <w:r w:rsidR="008E7684" w:rsidRPr="00A25DAC">
        <w:rPr>
          <w:i/>
        </w:rPr>
        <w:t>et al</w:t>
      </w:r>
      <w:r w:rsidR="008E7684">
        <w:t>.</w:t>
      </w:r>
      <w:r w:rsidR="008E7684">
        <w:fldChar w:fldCharType="begin">
          <w:fldData xml:space="preserve">PEVuZE5vdGU+PENpdGU+PEF1dGhvcj5SYWdodTwvQXV0aG9yPjxZZWFyPjIwMTE8L1llYXI+PFJl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</w:fldData>
        </w:fldChar>
      </w:r>
      <w:r w:rsidR="00BE0F3E">
        <w:instrText xml:space="preserve"> ADDIN EN.CITE </w:instrText>
      </w:r>
      <w:r w:rsidR="00BE0F3E">
        <w:fldChar w:fldCharType="begin">
          <w:fldData xml:space="preserve">PEVuZE5vdGU+PENpdGU+PEF1dGhvcj5SYWdodTwvQXV0aG9yPjxZZWFyPjIwMTE8L1llYXI+PFJl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</w:fldData>
        </w:fldChar>
      </w:r>
      <w:r w:rsidR="00BE0F3E">
        <w:instrText xml:space="preserve"> ADDIN EN.CITE.DATA </w:instrText>
      </w:r>
      <w:r w:rsidR="00BE0F3E">
        <w:fldChar w:fldCharType="end"/>
      </w:r>
      <w:r w:rsidR="008E7684">
        <w:fldChar w:fldCharType="separate"/>
      </w:r>
      <w:r w:rsidR="008E7684" w:rsidRPr="008E7684">
        <w:rPr>
          <w:noProof/>
          <w:vertAlign w:val="superscript"/>
        </w:rPr>
        <w:t>3</w:t>
      </w:r>
      <w:r w:rsidR="008E7684">
        <w:fldChar w:fldCharType="end"/>
      </w:r>
    </w:p>
    <w:p w14:paraId="3AE2A3D1" w14:textId="77777777" w:rsidR="0045401D" w:rsidRDefault="0045401D" w:rsidP="00C826B6">
      <w:pPr>
        <w:pStyle w:val="Heading3"/>
      </w:pPr>
      <w:bookmarkStart w:id="2231" w:name="_Toc349918145"/>
      <w:bookmarkStart w:id="2232" w:name="_Toc364347257"/>
      <w:r>
        <w:lastRenderedPageBreak/>
        <w:t xml:space="preserve">Idiopathic </w:t>
      </w:r>
      <w:r w:rsidR="00240C13">
        <w:t>Interstitial</w:t>
      </w:r>
      <w:r>
        <w:t xml:space="preserve"> Pneumonia</w:t>
      </w:r>
      <w:r w:rsidR="00856920">
        <w:t>s</w:t>
      </w:r>
      <w:bookmarkEnd w:id="2231"/>
      <w:bookmarkEnd w:id="2232"/>
    </w:p>
    <w:p w14:paraId="23B34FF6" w14:textId="0A5A3EE0" w:rsidR="008C79A3" w:rsidRDefault="00594866" w:rsidP="0045401D">
      <w:r>
        <w:t>Idiopathic interstitial pneumonias (IIPs) are therefore a group of conditions related by the lack of a clear pathophysiological mechanism. These too can be further subdivided according to their histopatholog</w:t>
      </w:r>
      <w:r w:rsidR="008C79A3">
        <w:t xml:space="preserve">ical features, as in </w:t>
      </w:r>
      <w:r w:rsidR="000303A8">
        <w:t>Figure</w:t>
      </w:r>
      <w:r w:rsidR="008C79A3">
        <w:t xml:space="preserve"> 1.2.</w:t>
      </w:r>
    </w:p>
    <w:p w14:paraId="310F4B56" w14:textId="10EA6FBB" w:rsidR="00517457" w:rsidRDefault="006866BA" w:rsidP="006866BA">
      <w:pPr>
        <w:pStyle w:val="figure"/>
      </w:pPr>
      <w:r w:rsidRPr="006866BA">
        <w:rPr>
          <w:noProof/>
          <w:lang w:eastAsia="en-GB"/>
        </w:rPr>
        <w:drawing>
          <wp:inline distT="0" distB="0" distL="0" distR="0" wp14:anchorId="0CCD0359" wp14:editId="4E4B4930">
            <wp:extent cx="6038215" cy="2875915"/>
            <wp:effectExtent l="12700" t="0" r="3238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2C9FA36" w14:textId="4ECCF217" w:rsidR="000E4C1B" w:rsidRDefault="000303A8" w:rsidP="00517457">
      <w:pPr>
        <w:pStyle w:val="Caption"/>
      </w:pPr>
      <w:bookmarkStart w:id="2233" w:name="_Toc364424655"/>
      <w:bookmarkStart w:id="2234" w:name="_Toc364425618"/>
      <w:bookmarkStart w:id="2235" w:name="_Toc364493341"/>
      <w:bookmarkStart w:id="2236" w:name="_Toc494795716"/>
      <w:bookmarkStart w:id="2237" w:name="_Toc3145291"/>
      <w:r>
        <w:t>Figure</w:t>
      </w:r>
      <w:r w:rsidR="00D701CB">
        <w:t xml:space="preserve"> </w:t>
      </w:r>
      <w:ins w:id="2238"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23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240" w:author="Nicholas Weatherley" w:date="2019-03-05T22:36:00Z">
        <w:r w:rsidR="00D5585D">
          <w:rPr>
            <w:noProof/>
          </w:rPr>
          <w:t>2</w:t>
        </w:r>
        <w:r w:rsidR="00D5585D">
          <w:fldChar w:fldCharType="end"/>
        </w:r>
      </w:ins>
      <w:ins w:id="2241" w:author="Windows User" w:date="2018-11-01T14:27:00Z">
        <w:del w:id="2242" w:author="Nicholas Weatherley" w:date="2019-03-05T22:36:00Z">
          <w:r w:rsidR="002F70B6" w:rsidDel="00D5585D">
            <w:fldChar w:fldCharType="begin"/>
          </w:r>
          <w:r w:rsidR="002F70B6" w:rsidDel="00D5585D">
            <w:delInstrText xml:space="preserve"> STYLEREF 1 \s </w:delInstrText>
          </w:r>
        </w:del>
      </w:ins>
      <w:del w:id="2243" w:author="Nicholas Weatherley" w:date="2019-03-05T22:36:00Z">
        <w:r w:rsidR="002F70B6" w:rsidDel="00D5585D">
          <w:fldChar w:fldCharType="separate"/>
        </w:r>
        <w:r w:rsidR="0024585E" w:rsidDel="00D5585D">
          <w:rPr>
            <w:noProof/>
          </w:rPr>
          <w:delText>1</w:delText>
        </w:r>
      </w:del>
      <w:ins w:id="2244" w:author="Windows User" w:date="2018-11-01T14:27:00Z">
        <w:del w:id="224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246" w:author="Nicholas Weatherley" w:date="2019-03-05T22:36:00Z">
        <w:r w:rsidR="002F70B6" w:rsidDel="00D5585D">
          <w:fldChar w:fldCharType="end"/>
        </w:r>
      </w:del>
      <w:del w:id="224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517457">
        <w:t>:</w:t>
      </w:r>
      <w:r w:rsidR="00517457" w:rsidRPr="00517457">
        <w:t xml:space="preserve"> </w:t>
      </w:r>
      <w:r w:rsidR="00517457">
        <w:t>Classification of idiopathic interstitial pneumonia</w:t>
      </w:r>
      <w:bookmarkEnd w:id="2233"/>
      <w:bookmarkEnd w:id="2234"/>
      <w:bookmarkEnd w:id="2235"/>
      <w:bookmarkEnd w:id="2236"/>
      <w:bookmarkEnd w:id="2237"/>
    </w:p>
    <w:p w14:paraId="0990A68A" w14:textId="39D4FF51" w:rsidR="008C79A3" w:rsidRDefault="008C79A3" w:rsidP="008C79A3">
      <w:pPr>
        <w:pStyle w:val="Figuretext"/>
      </w:pPr>
      <w:r>
        <w:t xml:space="preserve">IIPs can be further subclassified into groups depending upon their histopathological features. See text for further detail. IPF: idiopathic pulmonary fibrosis; UIP: usual interstitial </w:t>
      </w:r>
      <w:r w:rsidR="004F2340">
        <w:t>pneumonia; DIP: desquamative in</w:t>
      </w:r>
      <w:r>
        <w:t>ter</w:t>
      </w:r>
      <w:r w:rsidR="004F2340">
        <w:t>s</w:t>
      </w:r>
      <w:r>
        <w:t>titial pneumonia; RBILD: respiratory bronchio</w:t>
      </w:r>
      <w:r w:rsidR="008755CA">
        <w:t>litis interstitial lung disease; LIP: lymphoid interstitial pneumonia. Rare IIPs include idiopathic pleuroparenchymal elastosis and unclassifiable IIPs.</w:t>
      </w:r>
      <w:r w:rsidR="008E7684">
        <w:t xml:space="preserve"> Adapted from Raghu </w:t>
      </w:r>
      <w:r w:rsidR="008E7684" w:rsidRPr="00A25DAC">
        <w:rPr>
          <w:i/>
        </w:rPr>
        <w:t>et al</w:t>
      </w:r>
      <w:r w:rsidR="008E7684">
        <w:t>.</w:t>
      </w:r>
      <w:r w:rsidR="008E7684">
        <w:fldChar w:fldCharType="begin">
          <w:fldData xml:space="preserve">PEVuZE5vdGU+PENpdGU+PEF1dGhvcj5SYWdodTwvQXV0aG9yPjxZZWFyPjIwMTE8L1llYXI+PFJl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</w:fldData>
        </w:fldChar>
      </w:r>
      <w:r w:rsidR="00BE0F3E">
        <w:instrText xml:space="preserve"> ADDIN EN.CITE </w:instrText>
      </w:r>
      <w:r w:rsidR="00BE0F3E">
        <w:fldChar w:fldCharType="begin">
          <w:fldData xml:space="preserve">PEVuZE5vdGU+PENpdGU+PEF1dGhvcj5SYWdodTwvQXV0aG9yPjxZZWFyPjIwMTE8L1llYXI+PFJl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</w:fldData>
        </w:fldChar>
      </w:r>
      <w:r w:rsidR="00BE0F3E">
        <w:instrText xml:space="preserve"> ADDIN EN.CITE.DATA </w:instrText>
      </w:r>
      <w:r w:rsidR="00BE0F3E">
        <w:fldChar w:fldCharType="end"/>
      </w:r>
      <w:r w:rsidR="008E7684">
        <w:fldChar w:fldCharType="separate"/>
      </w:r>
      <w:r w:rsidR="008E7684" w:rsidRPr="008E7684">
        <w:rPr>
          <w:noProof/>
          <w:vertAlign w:val="superscript"/>
        </w:rPr>
        <w:t>3</w:t>
      </w:r>
      <w:r w:rsidR="008E7684">
        <w:fldChar w:fldCharType="end"/>
      </w:r>
    </w:p>
    <w:p w14:paraId="0D51A319" w14:textId="7DD897F2" w:rsidR="00C005FE" w:rsidRDefault="008033BC" w:rsidP="0045401D">
      <w:r>
        <w:t>However, the</w:t>
      </w:r>
      <w:r w:rsidR="00F53B0D">
        <w:t xml:space="preserve"> various forms of IIP are not</w:t>
      </w:r>
      <w:r w:rsidR="00640038">
        <w:t xml:space="preserve"> </w:t>
      </w:r>
      <w:r>
        <w:t xml:space="preserve">to be considered </w:t>
      </w:r>
      <w:r w:rsidR="00640038">
        <w:t>as</w:t>
      </w:r>
      <w:r w:rsidR="00F53B0D">
        <w:t xml:space="preserve"> distinct pathological entities from the non-IIP groups of ILDs. For example, </w:t>
      </w:r>
      <w:r w:rsidR="00AC690F">
        <w:t xml:space="preserve">idiopathic </w:t>
      </w:r>
      <w:r w:rsidR="006D244E">
        <w:t>non-specific interstitial pneumonia (NSIP) is included in the IIP group of conditions</w:t>
      </w:r>
      <w:r w:rsidR="00AC690F">
        <w:t xml:space="preserve"> where no cause is found</w:t>
      </w:r>
      <w:r w:rsidR="006D244E">
        <w:t>, but NSIP is the most common form of interstitial lung disease pattern seen in patients with connective tissue disease (CTD)</w:t>
      </w:r>
      <w:r w:rsidR="00332BA9">
        <w:t>.</w:t>
      </w:r>
      <w:r w:rsidR="005D42C4">
        <w:fldChar w:fldCharType="begin">
          <w:fldData xml:space="preserve">PEVuZE5vdGU+PENpdGU+PEF1dGhvcj5Cb3Vyb3M8L0F1dGhvcj48WWVhcj4yMDAyPC9ZZWFyPjxS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xODItMTE4NTwvcGFnZXM+PHZvbHVtZT4xNjQ8L3ZvbHVtZT48bnVtYmVyPjc8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</w:fldData>
        </w:fldChar>
      </w:r>
      <w:r w:rsidR="00BE0F3E">
        <w:instrText xml:space="preserve"> ADDIN EN.CITE </w:instrText>
      </w:r>
      <w:r w:rsidR="00BE0F3E">
        <w:fldChar w:fldCharType="begin">
          <w:fldData xml:space="preserve">PEVuZE5vdGU+PENpdGU+PEF1dGhvcj5Cb3Vyb3M8L0F1dGhvcj48WWVhcj4yMDAyPC9ZZWFyPjxS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xODItMTE4NTwvcGFnZXM+PHZvbHVtZT4xNjQ8L3ZvbHVtZT48bnVtYmVyPjc8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</w:fldData>
        </w:fldChar>
      </w:r>
      <w:r w:rsidR="00BE0F3E">
        <w:instrText xml:space="preserve"> ADDIN EN.CITE.DATA </w:instrText>
      </w:r>
      <w:r w:rsidR="00BE0F3E">
        <w:fldChar w:fldCharType="end"/>
      </w:r>
      <w:r w:rsidR="005D42C4">
        <w:fldChar w:fldCharType="separate"/>
      </w:r>
      <w:r w:rsidR="008E7684" w:rsidRPr="008E7684">
        <w:rPr>
          <w:noProof/>
          <w:vertAlign w:val="superscript"/>
        </w:rPr>
        <w:t>4-6</w:t>
      </w:r>
      <w:r w:rsidR="005D42C4">
        <w:fldChar w:fldCharType="end"/>
      </w:r>
      <w:r w:rsidR="005D42C4">
        <w:t xml:space="preserve"> Organising pneumonia (OP), is known as cryptogenic organising pneumonia (COP) where no associated conditions or causes are identifiable, but </w:t>
      </w:r>
      <w:r w:rsidR="00DE675A">
        <w:t>OP is</w:t>
      </w:r>
      <w:r w:rsidR="005D42C4">
        <w:t xml:space="preserve"> also associated with CTD and </w:t>
      </w:r>
      <w:r w:rsidR="00FB2D0E">
        <w:t>may be induced by pneumotoxic drugs</w:t>
      </w:r>
      <w:r w:rsidR="00332BA9">
        <w:t>.</w:t>
      </w:r>
      <w:r w:rsidR="00FB2D0E">
        <w:fldChar w:fldCharType="begin"/>
      </w:r>
      <w:r w:rsidR="00BE0F3E">
        <w:instrText xml:space="preserve"> ADDIN EN.CITE &lt;EndNote&gt;&lt;Cite&gt;&lt;Author&gt;King&lt;/Author&gt;&lt;Year&gt;1992&lt;/Year&gt;&lt;RecNum&gt;863&lt;/RecNum&gt;&lt;DisplayText&gt;&lt;style face="superscript"&gt;7&lt;/style&gt;&lt;/DisplayText&gt;&lt;record&gt;&lt;rec-number&gt;863&lt;/rec-number&gt;&lt;foreign-keys&gt;&lt;key app="EN" db-id="52evaf50e9fe5cewd9b555d6wtw099s0pzrz" timestamp="1489404693" guid="9a4de966-8ee9-4601-9d80-36c135498e4d"&gt;863&lt;/key&gt;&lt;/foreign-keys&gt;&lt;ref-type name="Journal Article"&gt;17&lt;/ref-type&gt;&lt;contributors&gt;&lt;authors&gt;&lt;author&gt;King, T. E., Jr.&lt;/author&gt;&lt;author&gt;Mortenson, R. L.&lt;/author&gt;&lt;/authors&gt;&lt;/contributors&gt;&lt;auth-address&gt;Department of Medicine, National Jewish Center for Immunology and Respiratory Medicine, University of Colorado, Health Sciences Center, Denver.&lt;/auth-address&gt;&lt;titles&gt;&lt;title&gt;Cryptogenic organizing pneumonitis. The North American experience&lt;/title&gt;&lt;secondary-title&gt;Chest&lt;/secondary-title&gt;&lt;alt-title&gt;Chest&lt;/alt-title&gt;&lt;/titles&gt;&lt;periodical&gt;&lt;full-title&gt;Chest&lt;/full-title&gt;&lt;abbr-1&gt;Chest&lt;/abbr-1&gt;&lt;/periodical&gt;&lt;alt-periodical&gt;&lt;full-title&gt;Chest&lt;/full-title&gt;&lt;abbr-1&gt;Chest&lt;/abbr-1&gt;&lt;/alt-periodical&gt;&lt;pages&gt;8s-13s&lt;/pages&gt;&lt;volume&gt;102&lt;/volume&gt;&lt;number&gt;1 Suppl&lt;/number&gt;&lt;edition&gt;1992/07/11&lt;/edition&gt;&lt;keywords&gt;&lt;keyword&gt;Adult&lt;/keyword&gt;&lt;keyword&gt;Aged&lt;/keyword&gt;&lt;keyword&gt;Aged, 80 and over&lt;/keyword&gt;&lt;keyword&gt;*Bronchiolitis Obliterans/diagnosis/physiopathology/therapy&lt;/keyword&gt;&lt;keyword&gt;Bronchoalveolar Lavage Fluid&lt;/keyword&gt;&lt;keyword&gt;Female&lt;/keyword&gt;&lt;keyword&gt;Humans&lt;/keyword&gt;&lt;keyword&gt;Male&lt;/keyword&gt;&lt;keyword&gt;Middle Aged&lt;/keyword&gt;&lt;keyword&gt;*Pneumonia/diagnosis/physiopathology/therapy&lt;/keyword&gt;&lt;keyword&gt;Prognosis&lt;/keyword&gt;&lt;keyword&gt;Respiratory Mechanics&lt;/keyword&gt;&lt;/keywords&gt;&lt;dates&gt;&lt;year&gt;1992&lt;/year&gt;&lt;pub-dates&gt;&lt;date&gt;Jul&lt;/date&gt;&lt;/pub-dates&gt;&lt;/dates&gt;&lt;isbn&gt;0012-3692 (Print)&amp;#xD;0012-3692&lt;/isbn&gt;&lt;accession-num&gt;1623812&lt;/accession-num&gt;&lt;urls&gt;&lt;/urls&gt;&lt;remote-database-provider&gt;NLM&lt;/remote-database-provider&gt;&lt;language&gt;eng&lt;/language&gt;&lt;/record&gt;&lt;/Cite&gt;&lt;/EndNote&gt;</w:instrText>
      </w:r>
      <w:r w:rsidR="00FB2D0E">
        <w:fldChar w:fldCharType="separate"/>
      </w:r>
      <w:r w:rsidR="008E7684" w:rsidRPr="008E7684">
        <w:rPr>
          <w:noProof/>
          <w:vertAlign w:val="superscript"/>
        </w:rPr>
        <w:t>7</w:t>
      </w:r>
      <w:r w:rsidR="00FB2D0E">
        <w:fldChar w:fldCharType="end"/>
      </w:r>
    </w:p>
    <w:p w14:paraId="0FEABAF2" w14:textId="5D8F1CB8" w:rsidR="00DE675A" w:rsidRDefault="00DE675A" w:rsidP="0045401D">
      <w:r>
        <w:t>Usual interstitial pneumonia (UIP) is a pattern of disease characterised by honeycombing and reticulation in a peripheral and basal distribution, often associated with traction bronchiectasis.</w:t>
      </w:r>
      <w: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fldChar w:fldCharType="separate"/>
      </w:r>
      <w:r w:rsidR="008E7684" w:rsidRPr="008E7684">
        <w:rPr>
          <w:noProof/>
          <w:vertAlign w:val="superscript"/>
        </w:rPr>
        <w:t>8</w:t>
      </w:r>
      <w:r>
        <w:fldChar w:fldCharType="end"/>
      </w:r>
      <w:r>
        <w:t xml:space="preserve"> </w:t>
      </w:r>
      <w:ins w:id="2248" w:author="Windows User" w:date="2018-10-31T08:59:00Z">
        <w:r w:rsidR="004B0307">
          <w:t xml:space="preserve">In figure 1.2, this histopathology is congruous with a diagnosis of idiopathic pulmonary fibrosis if no underlying case is </w:t>
        </w:r>
      </w:ins>
      <w:ins w:id="2249" w:author="Windows User" w:date="2018-10-31T09:00:00Z">
        <w:r w:rsidR="004B0307">
          <w:t>apparent</w:t>
        </w:r>
      </w:ins>
      <w:ins w:id="2250" w:author="Windows User" w:date="2018-10-31T08:59:00Z">
        <w:r w:rsidR="004B0307">
          <w:t>.</w:t>
        </w:r>
      </w:ins>
      <w:ins w:id="2251" w:author="Windows User" w:date="2018-10-31T09:00:00Z">
        <w:r w:rsidR="004B0307">
          <w:t xml:space="preserve"> </w:t>
        </w:r>
      </w:ins>
      <w:r>
        <w:t>These features are covered in more detail below. UIP is associated with o</w:t>
      </w:r>
      <w:r w:rsidR="001462E2">
        <w:t xml:space="preserve">ther conditions and ILD is the most common pulmonary manifestation of rheumatoid </w:t>
      </w:r>
      <w:r w:rsidR="00432A5F">
        <w:t>arthritis</w:t>
      </w:r>
      <w:r w:rsidR="001462E2">
        <w:t xml:space="preserve"> (RA).</w:t>
      </w:r>
      <w:r w:rsidR="001462E2">
        <w:fldChar w:fldCharType="begin"/>
      </w:r>
      <w:r w:rsidR="00BE0F3E">
        <w:instrText xml:space="preserve"> ADDIN EN.CITE &lt;EndNote&gt;&lt;Cite&gt;&lt;Author&gt;Shaw&lt;/Author&gt;&lt;Year&gt;2015&lt;/Year&gt;&lt;RecNum&gt;869&lt;/RecNum&gt;&lt;DisplayText&gt;&lt;style face="superscript"&gt;9&lt;/style&gt;&lt;/DisplayText&gt;&lt;record&gt;&lt;rec-number&gt;869&lt;/rec-number&gt;&lt;foreign-keys&gt;&lt;key app="EN" db-id="52evaf50e9fe5cewd9b555d6wtw099s0pzrz" timestamp="1489404715" guid="db6bd147-a8d0-4324-88c9-8f83b4eb7730"&gt;869&lt;/key&gt;&lt;key app="ENWeb" db-id=""&gt;0&lt;/key&gt;&lt;/foreign-keys&gt;&lt;ref-type name="Journal Article"&gt;17&lt;/ref-type&gt;&lt;contributors&gt;&lt;authors&gt;&lt;author&gt;Shaw, Megan&lt;/author&gt;&lt;author&gt;Collins, Bridget F.&lt;/author&gt;&lt;author&gt;Ho, Lawrence A.&lt;/author&gt;&lt;author&gt;Raghu, Ganesh&lt;/author&gt;&lt;/authors&gt;&lt;/contributors&gt;&lt;titles&gt;&lt;title&gt;Rheumatoid arthritis-associated lung disease&lt;/title&gt;&lt;secondary-title&gt;European Respiratory Review&lt;/secondary-title&gt;&lt;alt-title&gt;Eur Respir Rev&lt;/alt-title&gt;&lt;/titles&gt;&lt;periodical&gt;&lt;full-title&gt;European Respiratory Review&lt;/full-title&gt;&lt;/periodical&gt;&lt;alt-periodical&gt;&lt;full-title&gt;Eur Respir Rev&lt;/full-title&gt;&lt;abbr-1&gt;European respiratory review : an official journal of the European Respiratory Society&lt;/abbr-1&gt;&lt;/alt-periodical&gt;&lt;pages&gt;1-16&lt;/pages&gt;&lt;volume&gt;24&lt;/volume&gt;&lt;number&gt;135&lt;/number&gt;&lt;dates&gt;&lt;year&gt;2015&lt;/year&gt;&lt;/dates&gt;&lt;urls&gt;&lt;related-urls&gt;&lt;url&gt;http://err.ersjournals.com/content/errev/24/135/1.full.pdf&lt;/url&gt;&lt;/related-urls&gt;&lt;/urls&gt;&lt;electronic-resource-num&gt;10.1183/09059180.00008014&lt;/electronic-resource-num&gt;&lt;/record&gt;&lt;/Cite&gt;&lt;/EndNote&gt;</w:instrText>
      </w:r>
      <w:r w:rsidR="001462E2">
        <w:fldChar w:fldCharType="separate"/>
      </w:r>
      <w:r w:rsidR="008E7684" w:rsidRPr="008E7684">
        <w:rPr>
          <w:noProof/>
          <w:vertAlign w:val="superscript"/>
        </w:rPr>
        <w:t>9</w:t>
      </w:r>
      <w:r w:rsidR="001462E2">
        <w:fldChar w:fldCharType="end"/>
      </w:r>
      <w:r w:rsidR="001462E2">
        <w:t xml:space="preserve"> Indeed, cohort studies of patients with RA </w:t>
      </w:r>
      <w:r w:rsidR="00AD6CA9">
        <w:t xml:space="preserve">have </w:t>
      </w:r>
      <w:r w:rsidR="001462E2">
        <w:t>estimate</w:t>
      </w:r>
      <w:r w:rsidR="00AD6CA9">
        <w:t>d</w:t>
      </w:r>
      <w:r w:rsidR="001462E2">
        <w:t xml:space="preserve"> that 45 - 58% of patients with </w:t>
      </w:r>
      <w:r w:rsidR="00AD6CA9">
        <w:t>RA develop changes consistent with ILD on imaging or physiological testing</w:t>
      </w:r>
      <w:r w:rsidR="0060345D">
        <w:t>, although 76 – 90% had disease</w:t>
      </w:r>
      <w:r w:rsidR="0038772B">
        <w:t>,</w:t>
      </w:r>
      <w:r w:rsidR="0060345D">
        <w:t xml:space="preserve"> which was not determined clinically </w:t>
      </w:r>
      <w:r w:rsidR="0060345D">
        <w:lastRenderedPageBreak/>
        <w:t>significant</w:t>
      </w:r>
      <w:r w:rsidR="00AD6CA9">
        <w:t>.</w:t>
      </w:r>
      <w:r w:rsidR="0038772B">
        <w:fldChar w:fldCharType="begin">
          <w:fldData xml:space="preserve">PEVuZE5vdGU+PENpdGU+PEF1dGhvcj5HYWJiYXk8L0F1dGhvcj48WWVhcj4xOTk3PC9ZZWFyPjxS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TI4LTUzNTwvcGFnZXM+PHZvbHVtZT4x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E4Mi0xMTg1PC9wYWdlcz48dm9sdW1lPjE2NDwvdm9sdW1lPjxudW1iZXI+Nzwv
bnVtYmVyPjxkYXRlcz48eWVhcj4yMDAxPC95ZWFyPjwvZGF0ZXM+PGFjY2Vzc2lvbi1udW0+MTE2
NzMyMDY8L2FjY2Vzc2lvbi1udW0+PHVybHM+PHJlbGF0ZWQtdXJscz48dXJsPmh0dHA6Ly93d3cu
YXRzam91cm5hbHMub3JnL2RvaS9hYnMvMTAuMTE2NC9hanJjY20uMTY0LjcuMjEwMzExMDwvdXJs
PjwvcmVsYXRlZC11cmxzPjwvdXJscz48ZWxlY3Ryb25pYy1yZXNvdXJjZS1udW0+MTAuMTE2NC9h
anJjY20uMTY0LjcuMjEwMzExMDwvZWxlY3Ryb25pYy1yZXNvdXJjZS1udW0+PC9yZWNvcmQ+PC9D
aXRlPjwvRW5kTm90ZT5=
</w:fldData>
        </w:fldChar>
      </w:r>
      <w:r w:rsidR="00BE0F3E">
        <w:instrText xml:space="preserve"> ADDIN EN.CITE </w:instrText>
      </w:r>
      <w:r w:rsidR="00BE0F3E">
        <w:fldChar w:fldCharType="begin">
          <w:fldData xml:space="preserve">PEVuZE5vdGU+PENpdGU+PEF1dGhvcj5HYWJiYXk8L0F1dGhvcj48WWVhcj4xOTk3PC9ZZWFyPjxS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TI4LTUzNTwvcGFnZXM+PHZvbHVtZT4x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E4Mi0xMTg1PC9wYWdlcz48dm9sdW1lPjE2NDwvdm9sdW1lPjxudW1iZXI+Nzwv
bnVtYmVyPjxkYXRlcz48eWVhcj4yMDAxPC95ZWFyPjwvZGF0ZXM+PGFjY2Vzc2lvbi1udW0+MTE2
NzMyMDY8L2FjY2Vzc2lvbi1udW0+PHVybHM+PHJlbGF0ZWQtdXJscz48dXJsPmh0dHA6Ly93d3cu
YXRzam91cm5hbHMub3JnL2RvaS9hYnMvMTAuMTE2NC9hanJjY20uMTY0LjcuMjEwMzExMDwvdXJs
PjwvcmVsYXRlZC11cmxzPjwvdXJscz48ZWxlY3Ryb25pYy1yZXNvdXJjZS1udW0+MTAuMTE2NC9h
anJjY20uMTY0LjcuMjEwMzExMDwvZWxlY3Ryb25pYy1yZXNvdXJjZS1udW0+PC9yZWNvcmQ+PC9D
aXRlPjwvRW5kTm90ZT5=
</w:fldData>
        </w:fldChar>
      </w:r>
      <w:r w:rsidR="00BE0F3E">
        <w:instrText xml:space="preserve"> ADDIN EN.CITE.DATA </w:instrText>
      </w:r>
      <w:r w:rsidR="00BE0F3E">
        <w:fldChar w:fldCharType="end"/>
      </w:r>
      <w:r w:rsidR="0038772B">
        <w:fldChar w:fldCharType="separate"/>
      </w:r>
      <w:r w:rsidR="00D452EA" w:rsidRPr="00D452EA">
        <w:rPr>
          <w:noProof/>
          <w:vertAlign w:val="superscript"/>
        </w:rPr>
        <w:t>5, 10</w:t>
      </w:r>
      <w:r w:rsidR="0038772B">
        <w:fldChar w:fldCharType="end"/>
      </w:r>
      <w:r w:rsidR="00BE43F5">
        <w:t xml:space="preserve"> Only in the absence of an associated syndrome can this be defined as idiopathic pulmonary fibrosis (IPF)</w:t>
      </w:r>
      <w:r w:rsidR="00A2568C">
        <w:t>.</w:t>
      </w:r>
    </w:p>
    <w:p w14:paraId="3B12869E" w14:textId="77777777" w:rsidR="00C64538" w:rsidRDefault="00C64538" w:rsidP="00C64538">
      <w:pPr>
        <w:pStyle w:val="Heading3"/>
      </w:pPr>
      <w:bookmarkStart w:id="2252" w:name="_Toc349918146"/>
      <w:bookmarkStart w:id="2253" w:name="_Toc364347258"/>
      <w:r>
        <w:t xml:space="preserve">When </w:t>
      </w:r>
      <w:r w:rsidR="00156D34">
        <w:t>Usual Interstitial Pneumonia is N</w:t>
      </w:r>
      <w:r>
        <w:t xml:space="preserve">ot </w:t>
      </w:r>
      <w:r w:rsidR="00D43F2A">
        <w:t>I</w:t>
      </w:r>
      <w:r w:rsidR="0045526E">
        <w:t>diopathic</w:t>
      </w:r>
      <w:bookmarkEnd w:id="2252"/>
      <w:r w:rsidR="00D43F2A">
        <w:t xml:space="preserve"> Pulmonary Fibrosis</w:t>
      </w:r>
      <w:bookmarkEnd w:id="2253"/>
    </w:p>
    <w:p w14:paraId="50C337C9" w14:textId="737992FD" w:rsidR="000B20C9" w:rsidRDefault="009B5579" w:rsidP="000B20C9">
      <w:r>
        <w:t xml:space="preserve">Conversely, when UIP </w:t>
      </w:r>
      <w:r w:rsidR="0038772B">
        <w:t xml:space="preserve">is </w:t>
      </w:r>
      <w:r w:rsidR="008978CB">
        <w:t>demonstrated</w:t>
      </w:r>
      <w:r w:rsidR="0038772B">
        <w:t xml:space="preserve"> as the pattern of ILD on imaging or biopsy, it </w:t>
      </w:r>
      <w:r w:rsidR="008978CB">
        <w:t>is important not to miss a p</w:t>
      </w:r>
      <w:r w:rsidR="00F63950">
        <w:t>otential associated dia</w:t>
      </w:r>
      <w:r w:rsidR="008978CB">
        <w:t>gnosis.</w:t>
      </w:r>
      <w:r w:rsidR="00A2568C">
        <w:t xml:space="preserve"> </w:t>
      </w:r>
      <w:r w:rsidR="0045526E">
        <w:t xml:space="preserve">The treatment of patients with connective tissue disease-associated </w:t>
      </w:r>
      <w:r>
        <w:t>UIP</w:t>
      </w:r>
      <w:r w:rsidR="0045526E">
        <w:t xml:space="preserve"> is broader and the prognosis better if it is recognised as such.</w:t>
      </w:r>
      <w:r w:rsidR="000E4C1B">
        <w:fldChar w:fldCharType="begin">
          <w:fldData xml:space="preserve">PEVuZE5vdGU+PENpdGU+PEF1dGhvcj5QYXJrPC9BdXRob3I+PFllYXI+MjAwNzwvWWVhcj48UmVj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zA1LTcxMTwvcGFnZXM+PHZvbHVtZT4xNzU8L3ZvbHVtZT48bnVt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</w:fldData>
        </w:fldChar>
      </w:r>
      <w:r w:rsidR="00BE0F3E">
        <w:instrText xml:space="preserve"> ADDIN EN.CITE </w:instrText>
      </w:r>
      <w:r w:rsidR="00BE0F3E">
        <w:fldChar w:fldCharType="begin">
          <w:fldData xml:space="preserve">PEVuZE5vdGU+PENpdGU+PEF1dGhvcj5QYXJrPC9BdXRob3I+PFllYXI+MjAwNzwvWWVhcj48UmVj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zA1LTcxMTwvcGFnZXM+PHZvbHVtZT4xNzU8L3ZvbHVtZT48bnVt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</w:fldData>
        </w:fldChar>
      </w:r>
      <w:r w:rsidR="00BE0F3E">
        <w:instrText xml:space="preserve"> ADDIN EN.CITE.DATA </w:instrText>
      </w:r>
      <w:r w:rsidR="00BE0F3E">
        <w:fldChar w:fldCharType="end"/>
      </w:r>
      <w:r w:rsidR="000E4C1B">
        <w:fldChar w:fldCharType="separate"/>
      </w:r>
      <w:r w:rsidR="00D452EA" w:rsidRPr="00D452EA">
        <w:rPr>
          <w:noProof/>
          <w:vertAlign w:val="superscript"/>
        </w:rPr>
        <w:t>11, 12</w:t>
      </w:r>
      <w:r w:rsidR="000E4C1B">
        <w:fldChar w:fldCharType="end"/>
      </w:r>
      <w:r w:rsidR="008978CB">
        <w:t xml:space="preserve"> </w:t>
      </w:r>
      <w:r w:rsidR="000B13F0">
        <w:t>Drugs such as bleomycin can induce pulmonary fibrosis associated with a UIP pattern; indeed endotracheal administration of bleomycin has become a commonly utilised model of UIP in rats.</w:t>
      </w:r>
      <w:r w:rsidR="000B13F0">
        <w:fldChar w:fldCharType="begin"/>
      </w:r>
      <w:r w:rsidR="00BE0F3E">
        <w:instrText xml:space="preserve"> ADDIN EN.CITE &lt;EndNote&gt;&lt;Cite&gt;&lt;Author&gt;Lazenby&lt;/Author&gt;&lt;Year&gt;1990&lt;/Year&gt;&lt;RecNum&gt;864&lt;/RecNum&gt;&lt;DisplayText&gt;&lt;style face="superscript"&gt;13&lt;/style&gt;&lt;/DisplayText&gt;&lt;record&gt;&lt;rec-number&gt;864&lt;/rec-number&gt;&lt;foreign-keys&gt;&lt;key app="EN" db-id="52evaf50e9fe5cewd9b555d6wtw099s0pzrz" timestamp="1489404693" guid="a4aad09a-56c4-46d3-9328-2076d60bb72d"&gt;864&lt;/key&gt;&lt;key app="ENWeb" db-id=""&gt;0&lt;/key&gt;&lt;/foreign-keys&gt;&lt;ref-type name="Journal Article"&gt;17&lt;/ref-type&gt;&lt;contributors&gt;&lt;authors&gt;&lt;author&gt;Audrey J. Lazenby&lt;/author&gt;&lt;author&gt;Edmond C. Crouch&lt;/author&gt;&lt;author&gt;John A. McDonald&lt;/author&gt;&lt;author&gt;Charles Kuhn, III&lt;/author&gt;&lt;/authors&gt;&lt;/contributors&gt;&lt;titles&gt;&lt;title&gt;Remodeling of the Lung in Bleomycin-induced Pulmonary Fibrosis in the Rat: An Immunohistochemical Study of Laminin, Type IV Collagen, and Fibronectin&lt;/title&gt;&lt;secondary-title&gt;American Review of Respiratory Disease&lt;/secondary-title&gt;&lt;alt-title&gt;Am Rev Respir Dis&lt;/alt-title&gt;&lt;/titles&gt;&lt;periodical&gt;&lt;full-title&gt;American Review of Respiratory Disease&lt;/full-title&gt;&lt;/periodical&gt;&lt;alt-periodical&gt;&lt;full-title&gt;Am Rev Respir Dis&lt;/full-title&gt;&lt;abbr-1&gt;The American review of respiratory disease&lt;/abbr-1&gt;&lt;/alt-periodical&gt;&lt;pages&gt;206-214&lt;/pages&gt;&lt;volume&gt;142&lt;/volume&gt;&lt;number&gt;1&lt;/number&gt;&lt;dates&gt;&lt;year&gt;1990&lt;/year&gt;&lt;/dates&gt;&lt;accession-num&gt;1695071&lt;/accession-num&gt;&lt;urls&gt;&lt;related-urls&gt;&lt;url&gt;http://www.atsjournals.org/doi/abs/10.1164/ajrccm/142.1.206&lt;/url&gt;&lt;/related-urls&gt;&lt;/urls&gt;&lt;electronic-resource-num&gt;10.1164/ajrccm/142.1.206&lt;/electronic-resource-num&gt;&lt;/record&gt;&lt;/Cite&gt;&lt;/EndNote&gt;</w:instrText>
      </w:r>
      <w:r w:rsidR="000B13F0">
        <w:fldChar w:fldCharType="separate"/>
      </w:r>
      <w:r w:rsidR="008E7684" w:rsidRPr="008E7684">
        <w:rPr>
          <w:noProof/>
          <w:vertAlign w:val="superscript"/>
        </w:rPr>
        <w:t>13</w:t>
      </w:r>
      <w:r w:rsidR="000B13F0">
        <w:fldChar w:fldCharType="end"/>
      </w:r>
    </w:p>
    <w:p w14:paraId="6C3FF26F" w14:textId="70FD3A8D" w:rsidR="003C2A2F" w:rsidRDefault="0045526E" w:rsidP="00C60CBF">
      <w:r>
        <w:t>However, t</w:t>
      </w:r>
      <w:r w:rsidR="00A2568C">
        <w:t xml:space="preserve">he </w:t>
      </w:r>
      <w:r>
        <w:t>distinction between CTD-associated patterns of ILD and idiopathic disease is not straightforward.</w:t>
      </w:r>
      <w:r w:rsidR="000E4C1B">
        <w:t xml:space="preserve"> For example, some patients manifest symptoms or biochemical autoimmune profiles compatible with CTD, but do not fulfil the diagnostic criteria for CTD and are described as undifferentiated CTD</w:t>
      </w:r>
      <w:r w:rsidR="006F092D">
        <w:t xml:space="preserve"> (UCTD),</w:t>
      </w:r>
      <w:r w:rsidR="000E4C1B">
        <w:fldChar w:fldCharType="begin"/>
      </w:r>
      <w:r w:rsidR="00BE0F3E">
        <w:instrText xml:space="preserve"> ADDIN EN.CITE &lt;EndNote&gt;&lt;Cite&gt;&lt;Author&gt;Cottin&lt;/Author&gt;&lt;Year&gt;2013&lt;/Year&gt;&lt;RecNum&gt;853&lt;/RecNum&gt;&lt;DisplayText&gt;&lt;style face="superscript"&gt;14&lt;/style&gt;&lt;/DisplayText&gt;&lt;record&gt;&lt;rec-number&gt;853&lt;/rec-number&gt;&lt;foreign-keys&gt;&lt;key app="EN" db-id="52evaf50e9fe5cewd9b555d6wtw099s0pzrz" timestamp="1489404678" guid="4fbb3d80-6df9-47c1-9327-4575e9df725e"&gt;853&lt;/key&gt;&lt;key app="ENWeb" db-id=""&gt;0&lt;/key&gt;&lt;/foreign-keys&gt;&lt;ref-type name="Journal Article"&gt;17&lt;/ref-type&gt;&lt;contributors&gt;&lt;authors&gt;&lt;author&gt;Cottin, Vincent&lt;/author&gt;&lt;/authors&gt;&lt;/contributors&gt;&lt;titles&gt;&lt;title&gt;Significance of connective tissue diseases features in pulmonary fibrosis&lt;/title&gt;&lt;secondary-title&gt;European Respiratory Review&lt;/secondary-title&gt;&lt;alt-title&gt;Eur Respir Rev&lt;/alt-title&gt;&lt;/titles&gt;&lt;periodical&gt;&lt;full-title&gt;European Respiratory Review&lt;/full-title&gt;&lt;/periodical&gt;&lt;alt-periodical&gt;&lt;full-title&gt;Eur Respir Rev&lt;/full-title&gt;&lt;abbr-1&gt;European respiratory review : an official journal of the European Respiratory Society&lt;/abbr-1&gt;&lt;/alt-periodical&gt;&lt;pages&gt;273-280&lt;/pages&gt;&lt;volume&gt;22&lt;/volume&gt;&lt;number&gt;129&lt;/number&gt;&lt;dates&gt;&lt;year&gt;2013&lt;/year&gt;&lt;/dates&gt;&lt;urls&gt;&lt;related-urls&gt;&lt;url&gt;http://err.ersjournals.com/content/errev/22/129/273.full.pdf&lt;/url&gt;&lt;/related-urls&gt;&lt;/urls&gt;&lt;electronic-resource-num&gt;10.1183/09059180.00003013&lt;/electronic-resource-num&gt;&lt;/record&gt;&lt;/Cite&gt;&lt;/EndNote&gt;</w:instrText>
      </w:r>
      <w:r w:rsidR="000E4C1B">
        <w:fldChar w:fldCharType="separate"/>
      </w:r>
      <w:r w:rsidR="008E7684" w:rsidRPr="008E7684">
        <w:rPr>
          <w:noProof/>
          <w:vertAlign w:val="superscript"/>
        </w:rPr>
        <w:t>14</w:t>
      </w:r>
      <w:r w:rsidR="000E4C1B">
        <w:fldChar w:fldCharType="end"/>
      </w:r>
      <w:r w:rsidR="006F092D">
        <w:t xml:space="preserve"> although the criteria for defining CTD-ILD are far from standardised. For example Corte </w:t>
      </w:r>
      <w:r w:rsidR="006F092D" w:rsidRPr="00A25DAC">
        <w:rPr>
          <w:i/>
        </w:rPr>
        <w:t>et al</w:t>
      </w:r>
      <w:r w:rsidR="002F1515">
        <w:rPr>
          <w:i/>
        </w:rPr>
        <w:t>.</w:t>
      </w:r>
      <w:r w:rsidR="006F092D">
        <w:t xml:space="preserve"> identified 56 patients with UIP and demonstrated that the prevalence of UCTD varied between 13 and 36% depending on the stringency of the criteria used.</w:t>
      </w:r>
      <w:r w:rsidR="006F092D">
        <w:fldChar w:fldCharType="begin"/>
      </w:r>
      <w:r w:rsidR="00BE0F3E">
        <w:instrText xml:space="preserve"> ADDIN EN.CITE &lt;EndNote&gt;&lt;Cite&gt;&lt;Author&gt;Corte&lt;/Author&gt;&lt;Year&gt;2012&lt;/Year&gt;&lt;RecNum&gt;214&lt;/RecNum&gt;&lt;DisplayText&gt;&lt;style face="superscript"&gt;15&lt;/style&gt;&lt;/DisplayText&gt;&lt;record&gt;&lt;rec-number&gt;214&lt;/rec-number&gt;&lt;foreign-keys&gt;&lt;key app="EN" db-id="52evaf50e9fe5cewd9b555d6wtw099s0pzrz" timestamp="1433518817" guid="01ec6c0e-1844-42d3-a1e0-c9eabfbff07a"&gt;214&lt;/key&gt;&lt;/foreign-keys&gt;&lt;ref-type name="Journal Article"&gt;17&lt;/ref-type&gt;&lt;contributors&gt;&lt;authors&gt;&lt;author&gt;Corte, T.J.&lt;/author&gt;&lt;author&gt;Copley, S.J.&lt;/author&gt;&lt;author&gt;Desai, S.R.&lt;/author&gt;&lt;author&gt;Zappala, C.J.&lt;/author&gt;&lt;author&gt;Hansell, D.M.&lt;/author&gt;&lt;author&gt;Nicholson, A.G.&lt;/author&gt;&lt;author&gt;Colby, T.V.&lt;/author&gt;&lt;author&gt;Renzoni, E.&lt;/author&gt;&lt;author&gt;Maher, T.M.&lt;/author&gt;&lt;author&gt;Wells, A.U.&lt;/author&gt;&lt;/authors&gt;&lt;/contributors&gt;&lt;titles&gt;&lt;title&gt;Significance of connective tissue disease features in idiopathic interstitial pneumonia&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661-668&lt;/pages&gt;&lt;volume&gt;39&lt;/volume&gt;&lt;number&gt;3&lt;/number&gt;&lt;dates&gt;&lt;year&gt;2012&lt;/year&gt;&lt;pub-dates&gt;&lt;date&gt;March 1, 2012&lt;/date&gt;&lt;/pub-dates&gt;&lt;/dates&gt;&lt;urls&gt;&lt;related-urls&gt;&lt;url&gt;http://erj.ersjournals.com/content/39/3/661.abstract&lt;/url&gt;&lt;url&gt;http://erj.ersjournals.com/content/39/3/661.full.pdf&lt;/url&gt;&lt;/related-urls&gt;&lt;/urls&gt;&lt;electronic-resource-num&gt;10.1183/09031936.00174910&lt;/electronic-resource-num&gt;&lt;research-notes&gt;NSIP pattern more common than IPF in CTD. Undifferentiated CTD may not affect IIP prognosis, even if features available.&amp;#xD;&amp;#xD;If female and &amp;lt; 50, likely CTD and better prognosis.&lt;/research-notes&gt;&lt;/record&gt;&lt;/Cite&gt;&lt;/EndNote&gt;</w:instrText>
      </w:r>
      <w:r w:rsidR="006F092D">
        <w:fldChar w:fldCharType="separate"/>
      </w:r>
      <w:r w:rsidR="008E7684" w:rsidRPr="008E7684">
        <w:rPr>
          <w:noProof/>
          <w:vertAlign w:val="superscript"/>
        </w:rPr>
        <w:t>15</w:t>
      </w:r>
      <w:r w:rsidR="006F092D">
        <w:fldChar w:fldCharType="end"/>
      </w:r>
    </w:p>
    <w:p w14:paraId="6C44730C" w14:textId="77777777" w:rsidR="002E2E0E" w:rsidRDefault="005D37A9" w:rsidP="00C64538">
      <w:r>
        <w:t xml:space="preserve">Such caveats underlying the definition of IPF within the umbrella term of ILD makes diagnosis challenging. </w:t>
      </w:r>
      <w:r w:rsidR="0045526E">
        <w:t xml:space="preserve">The matter </w:t>
      </w:r>
      <w:r w:rsidR="002E2E0E">
        <w:t>has been</w:t>
      </w:r>
      <w:r w:rsidR="0045526E">
        <w:t xml:space="preserve"> further complicated over the past two decades with </w:t>
      </w:r>
      <w:r w:rsidR="007C3BDE">
        <w:t xml:space="preserve">several changes to the classification of ILDs as </w:t>
      </w:r>
      <w:r w:rsidR="002E2E0E">
        <w:t xml:space="preserve">scientists and clinicians have strived to </w:t>
      </w:r>
      <w:r w:rsidR="00C27A61">
        <w:t>better understand</w:t>
      </w:r>
      <w:r w:rsidR="002E2E0E">
        <w:t xml:space="preserve"> the pathophysiological mechanisms underlying these interconnected but </w:t>
      </w:r>
      <w:r w:rsidR="00741500">
        <w:t xml:space="preserve">highly </w:t>
      </w:r>
      <w:r w:rsidR="002E2E0E">
        <w:t>heterogeneous group of conditions.</w:t>
      </w:r>
    </w:p>
    <w:p w14:paraId="18FE94C3" w14:textId="2A1A6C95" w:rsidR="00843B84" w:rsidRDefault="0040192E" w:rsidP="00843B84">
      <w:pPr>
        <w:keepNext/>
      </w:pPr>
      <w:r w:rsidRPr="00D51F66">
        <w:rPr>
          <w:noProof/>
          <w:lang w:eastAsia="en-GB"/>
        </w:rPr>
        <w:lastRenderedPageBreak/>
        <w:drawing>
          <wp:inline distT="0" distB="0" distL="0" distR="0" wp14:anchorId="61EE2AA5" wp14:editId="1D99A34C">
            <wp:extent cx="5486400" cy="2616835"/>
            <wp:effectExtent l="0" t="0" r="0" b="0"/>
            <wp:docPr id="11"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22">
                      <a:extLst>
                        <a:ext uri="{28A0092B-C50C-407E-A947-70E740481C1C}">
                          <a14:useLocalDpi xmlns:a14="http://schemas.microsoft.com/office/drawing/2010/main" val="0"/>
                        </a:ext>
                      </a:extLst>
                    </a:blip>
                    <a:srcRect l="-3880" t="-7980" r="-40414" b="-7980"/>
                    <a:stretch>
                      <a:fillRect/>
                    </a:stretch>
                  </pic:blipFill>
                  <pic:spPr bwMode="auto">
                    <a:xfrm>
                      <a:off x="0" y="0"/>
                      <a:ext cx="5486400" cy="2616835"/>
                    </a:xfrm>
                    <a:prstGeom prst="rect">
                      <a:avLst/>
                    </a:prstGeom>
                    <a:noFill/>
                    <a:ln>
                      <a:noFill/>
                    </a:ln>
                  </pic:spPr>
                </pic:pic>
              </a:graphicData>
            </a:graphic>
          </wp:inline>
        </w:drawing>
      </w:r>
    </w:p>
    <w:p w14:paraId="799DCAFD" w14:textId="73ED0952" w:rsidR="00D51F66" w:rsidRDefault="000303A8" w:rsidP="00D51F66">
      <w:pPr>
        <w:pStyle w:val="Caption"/>
      </w:pPr>
      <w:bookmarkStart w:id="2254" w:name="_Toc364424656"/>
      <w:bookmarkStart w:id="2255" w:name="_Toc364425619"/>
      <w:bookmarkStart w:id="2256" w:name="_Toc364493342"/>
      <w:bookmarkStart w:id="2257" w:name="_Toc494795717"/>
      <w:bookmarkStart w:id="2258" w:name="_Toc3145292"/>
      <w:r>
        <w:t>Figure</w:t>
      </w:r>
      <w:r w:rsidR="003225EA">
        <w:t xml:space="preserve"> </w:t>
      </w:r>
      <w:ins w:id="2259"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26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261" w:author="Nicholas Weatherley" w:date="2019-03-05T22:36:00Z">
        <w:r w:rsidR="00D5585D">
          <w:rPr>
            <w:noProof/>
          </w:rPr>
          <w:t>3</w:t>
        </w:r>
        <w:r w:rsidR="00D5585D">
          <w:fldChar w:fldCharType="end"/>
        </w:r>
      </w:ins>
      <w:ins w:id="2262" w:author="Windows User" w:date="2018-11-01T14:27:00Z">
        <w:del w:id="2263" w:author="Nicholas Weatherley" w:date="2019-03-05T22:36:00Z">
          <w:r w:rsidR="002F70B6" w:rsidDel="00D5585D">
            <w:fldChar w:fldCharType="begin"/>
          </w:r>
          <w:r w:rsidR="002F70B6" w:rsidDel="00D5585D">
            <w:delInstrText xml:space="preserve"> STYLEREF 1 \s </w:delInstrText>
          </w:r>
        </w:del>
      </w:ins>
      <w:del w:id="2264" w:author="Nicholas Weatherley" w:date="2019-03-05T22:36:00Z">
        <w:r w:rsidR="002F70B6" w:rsidDel="00D5585D">
          <w:fldChar w:fldCharType="separate"/>
        </w:r>
        <w:r w:rsidR="0024585E" w:rsidDel="00D5585D">
          <w:rPr>
            <w:noProof/>
          </w:rPr>
          <w:delText>1</w:delText>
        </w:r>
      </w:del>
      <w:ins w:id="2265" w:author="Windows User" w:date="2018-11-01T14:27:00Z">
        <w:del w:id="226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267" w:author="Nicholas Weatherley" w:date="2019-03-05T22:36:00Z">
        <w:r w:rsidR="002F70B6" w:rsidDel="00D5585D">
          <w:fldChar w:fldCharType="end"/>
        </w:r>
      </w:del>
      <w:del w:id="226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843B84">
        <w:t xml:space="preserve">: </w:t>
      </w:r>
      <w:r w:rsidR="00D51F66">
        <w:t>Venn diagram of CTD-ILD, UIP and IPF</w:t>
      </w:r>
      <w:bookmarkEnd w:id="2254"/>
      <w:bookmarkEnd w:id="2255"/>
      <w:bookmarkEnd w:id="2256"/>
      <w:bookmarkEnd w:id="2257"/>
      <w:bookmarkEnd w:id="2258"/>
    </w:p>
    <w:p w14:paraId="3581370F" w14:textId="02C27C86" w:rsidR="00D51F66" w:rsidRPr="00D51F66" w:rsidRDefault="00D51F66" w:rsidP="00D51F66">
      <w:pPr>
        <w:pStyle w:val="Figuretext"/>
      </w:pPr>
      <w:r>
        <w:t>CTD-ILD: Connective tissue disease related interstitial lung disease; UIP: usual interstitial pneumonia; IPF: idiopathic pulmonary fibrosis.</w:t>
      </w:r>
      <w:r w:rsidR="001A0325">
        <w:t xml:space="preserve"> A minority of CTD-ILD h</w:t>
      </w:r>
      <w:r w:rsidR="00051A97">
        <w:t>ave a UIP pattern and rheumatoid art</w:t>
      </w:r>
      <w:r w:rsidR="00001CEE">
        <w:t>h</w:t>
      </w:r>
      <w:r w:rsidR="00051A97">
        <w:t xml:space="preserve">ritis is the predominant CTD in these cases. IPF </w:t>
      </w:r>
      <w:r w:rsidR="00001CEE">
        <w:t>is</w:t>
      </w:r>
      <w:r w:rsidR="00051A97">
        <w:t xml:space="preserve"> defined by a UIP pattern of ILD</w:t>
      </w:r>
      <w:r w:rsidR="00742EB6">
        <w:t>, no</w:t>
      </w:r>
      <w:r w:rsidR="00001CEE">
        <w:t xml:space="preserve"> underlying pathological explanation</w:t>
      </w:r>
      <w:r w:rsidR="00051A97">
        <w:t>. Some cases of UIP are related to a differen</w:t>
      </w:r>
      <w:r w:rsidR="00260ED1">
        <w:t>t aetiology. F</w:t>
      </w:r>
      <w:r w:rsidR="00051A97">
        <w:t>or examp</w:t>
      </w:r>
      <w:r w:rsidR="00844F21">
        <w:t>le, drug-induced lung disease,</w:t>
      </w:r>
      <w:r w:rsidR="00051A97">
        <w:t xml:space="preserve"> chronic hypersensitivity pneumonitis</w:t>
      </w:r>
      <w:r w:rsidR="00844F21">
        <w:t xml:space="preserve"> or asbestosis</w:t>
      </w:r>
      <w:r w:rsidR="00051A97">
        <w:t xml:space="preserve"> may have features compatible with UIP.</w:t>
      </w:r>
    </w:p>
    <w:p w14:paraId="392A0AB3" w14:textId="77777777" w:rsidR="00F44668" w:rsidRDefault="002A4C32" w:rsidP="00F44668">
      <w:pPr>
        <w:pStyle w:val="Heading2"/>
      </w:pPr>
      <w:bookmarkStart w:id="2269" w:name="_Toc349918147"/>
      <w:bookmarkStart w:id="2270" w:name="_Toc364347259"/>
      <w:bookmarkStart w:id="2271" w:name="_Toc364347350"/>
      <w:bookmarkStart w:id="2272" w:name="_Toc3145059"/>
      <w:r>
        <w:lastRenderedPageBreak/>
        <w:t xml:space="preserve">Pathology of </w:t>
      </w:r>
      <w:r w:rsidR="001122E5">
        <w:t>Idiopathic Pulmonary Fibrosis</w:t>
      </w:r>
      <w:bookmarkEnd w:id="2269"/>
      <w:bookmarkEnd w:id="2270"/>
      <w:bookmarkEnd w:id="2271"/>
      <w:bookmarkEnd w:id="2272"/>
    </w:p>
    <w:p w14:paraId="1CE93D1C" w14:textId="77777777" w:rsidR="00FF59D1" w:rsidRPr="00FF59D1" w:rsidRDefault="00F77D43" w:rsidP="00FF59D1">
      <w:pPr>
        <w:pStyle w:val="Heading3"/>
      </w:pPr>
      <w:bookmarkStart w:id="2273" w:name="_Toc364347260"/>
      <w:r>
        <w:t>Historical T</w:t>
      </w:r>
      <w:r w:rsidR="00E00E24">
        <w:t>axonomy of</w:t>
      </w:r>
      <w:r w:rsidR="00FF59D1">
        <w:t xml:space="preserve"> </w:t>
      </w:r>
      <w:r>
        <w:t>Idiopathic Pulmonary Fibrosis</w:t>
      </w:r>
      <w:bookmarkEnd w:id="2273"/>
    </w:p>
    <w:p w14:paraId="3ADA2AF9" w14:textId="77777777" w:rsidR="005700FF" w:rsidRDefault="005700FF" w:rsidP="00FF59D1">
      <w:pPr>
        <w:pStyle w:val="Heading4"/>
      </w:pPr>
      <w:bookmarkStart w:id="2274" w:name="_Toc349918148"/>
      <w:r>
        <w:t>From CFA to IPF: Etymology of Idiopathic Pulmonary Fibrosis</w:t>
      </w:r>
      <w:bookmarkEnd w:id="2274"/>
    </w:p>
    <w:p w14:paraId="5EAF5717" w14:textId="52C8CEA6" w:rsidR="00362637" w:rsidRDefault="00B47A12" w:rsidP="00DC1C13">
      <w:pPr>
        <w:pStyle w:val="Body"/>
      </w:pPr>
      <w:r>
        <w:t xml:space="preserve">Fibrosis of the alveoli </w:t>
      </w:r>
      <w:r w:rsidR="00C50908">
        <w:t xml:space="preserve">has been recognised as a </w:t>
      </w:r>
      <w:r w:rsidR="00080B4F">
        <w:t xml:space="preserve">discrete </w:t>
      </w:r>
      <w:r w:rsidR="00C50908">
        <w:t xml:space="preserve">pathological entity since Scadding’s </w:t>
      </w:r>
      <w:r w:rsidR="00AD5F8B">
        <w:t>letter to the British Medical Journal</w:t>
      </w:r>
      <w:r w:rsidR="00C50908">
        <w:t xml:space="preserve"> in the 1960s</w:t>
      </w:r>
      <w:r w:rsidR="009F3FDF">
        <w:t>,</w:t>
      </w:r>
      <w:r w:rsidR="009F3FDF">
        <w:fldChar w:fldCharType="begin"/>
      </w:r>
      <w:r w:rsidR="00BE0F3E">
        <w:instrText xml:space="preserve"> ADDIN EN.CITE &lt;EndNote&gt;&lt;Cite&gt;&lt;Author&gt;Scadding&lt;/Author&gt;&lt;Year&gt;1964&lt;/Year&gt;&lt;RecNum&gt;855&lt;/RecNum&gt;&lt;DisplayText&gt;&lt;style face="superscript"&gt;16&lt;/style&gt;&lt;/DisplayText&gt;&lt;record&gt;&lt;rec-number&gt;855&lt;/rec-number&gt;&lt;foreign-keys&gt;&lt;key app="EN" db-id="52evaf50e9fe5cewd9b555d6wtw099s0pzrz" timestamp="1489404683" guid="6b0db2a8-a036-46af-992e-740628341b19"&gt;855&lt;/key&gt;&lt;/foreign-keys&gt;&lt;ref-type name="Journal Article"&gt;17&lt;/ref-type&gt;&lt;contributors&gt;&lt;authors&gt;&lt;author&gt;Scadding, J. G.&lt;/author&gt;&lt;/authors&gt;&lt;/contributors&gt;&lt;titles&gt;&lt;title&gt;Fibrosing Alveolitis&lt;/title&gt;&lt;secondary-title&gt;British Medical Journal&lt;/secondary-title&gt;&lt;alt-title&gt;BMJ&lt;/alt-title&gt;&lt;/titles&gt;&lt;periodical&gt;&lt;full-title&gt;British Medical Journal&lt;/full-title&gt;&lt;/periodical&gt;&lt;alt-periodical&gt;&lt;full-title&gt;BMJ&lt;/full-title&gt;&lt;abbr-1&gt;Bmj&lt;/abbr-1&gt;&lt;/alt-periodical&gt;&lt;pages&gt;686&lt;/pages&gt;&lt;volume&gt;2&lt;/volume&gt;&lt;number&gt;5410&lt;/number&gt;&lt;dates&gt;&lt;year&gt;1964&lt;/year&gt;&lt;/dates&gt;&lt;urls&gt;&lt;related-urls&gt;&lt;url&gt;http://www.bmj.com/content/bmj/2/5410/686.1.full.pdf&lt;/url&gt;&lt;/related-urls&gt;&lt;/urls&gt;&lt;electronic-resource-num&gt;10.1136/bmj.2.5410.686&lt;/electronic-resource-num&gt;&lt;/record&gt;&lt;/Cite&gt;&lt;/EndNote&gt;</w:instrText>
      </w:r>
      <w:r w:rsidR="009F3FDF">
        <w:fldChar w:fldCharType="separate"/>
      </w:r>
      <w:r w:rsidR="008E7684" w:rsidRPr="008E7684">
        <w:rPr>
          <w:noProof/>
          <w:vertAlign w:val="superscript"/>
        </w:rPr>
        <w:t>16</w:t>
      </w:r>
      <w:r w:rsidR="009F3FDF">
        <w:fldChar w:fldCharType="end"/>
      </w:r>
      <w:r w:rsidR="009F3FDF">
        <w:t xml:space="preserve">  which coincided with an increasing availability of lung biopsy </w:t>
      </w:r>
      <w:r w:rsidR="009522A3">
        <w:t>specimens</w:t>
      </w:r>
      <w:r w:rsidR="00C50908">
        <w:t>.</w:t>
      </w:r>
      <w:r w:rsidR="00362637">
        <w:t xml:space="preserve"> However</w:t>
      </w:r>
      <w:r w:rsidR="00737C39">
        <w:t>,</w:t>
      </w:r>
      <w:r w:rsidR="00362637">
        <w:t xml:space="preserve"> c</w:t>
      </w:r>
      <w:r w:rsidR="00CF5762">
        <w:t>ontroversy around the role of inflammation in fibrotic lung diseases is inexorably linked to the changes in terminology, etymology and classification of ILDs</w:t>
      </w:r>
      <w:r w:rsidR="00362637">
        <w:t xml:space="preserve"> and has defined research, diagnosis and treatment </w:t>
      </w:r>
      <w:r w:rsidR="00737C39">
        <w:t>of this condition</w:t>
      </w:r>
      <w:r w:rsidR="004B4D60">
        <w:t xml:space="preserve"> </w:t>
      </w:r>
      <w:r w:rsidR="00362637">
        <w:t>over the subsequent five decades.</w:t>
      </w:r>
    </w:p>
    <w:p w14:paraId="07ACF5E2" w14:textId="1901F2C7" w:rsidR="00354968" w:rsidRDefault="00872E6F" w:rsidP="00DC1C13">
      <w:pPr>
        <w:pStyle w:val="Body"/>
      </w:pPr>
      <w:r>
        <w:t>For</w:t>
      </w:r>
      <w:r w:rsidR="00016246">
        <w:t xml:space="preserve"> </w:t>
      </w:r>
      <w:r w:rsidR="00A624BF">
        <w:t>much of this time</w:t>
      </w:r>
      <w:r w:rsidR="00016246">
        <w:t xml:space="preserve">, </w:t>
      </w:r>
      <w:r w:rsidR="00DC1C13">
        <w:t xml:space="preserve">IPF </w:t>
      </w:r>
      <w:r w:rsidR="00A624BF">
        <w:t>was</w:t>
      </w:r>
      <w:r w:rsidR="00DC1C13">
        <w:t xml:space="preserve"> synonymous with the </w:t>
      </w:r>
      <w:r w:rsidR="004B1515">
        <w:t xml:space="preserve">earlier </w:t>
      </w:r>
      <w:r w:rsidR="00DC1C13">
        <w:t xml:space="preserve">term cryptogenic fibrosing alveolitis (CFA), </w:t>
      </w:r>
      <w:r w:rsidR="009A143B">
        <w:t>the latter of wh</w:t>
      </w:r>
      <w:r w:rsidR="00C96138">
        <w:t>ich was</w:t>
      </w:r>
      <w:r w:rsidR="009A143B">
        <w:t xml:space="preserve"> more common</w:t>
      </w:r>
      <w:r w:rsidR="00C96138">
        <w:t>ly</w:t>
      </w:r>
      <w:r w:rsidR="009A143B">
        <w:t xml:space="preserve"> </w:t>
      </w:r>
      <w:r w:rsidR="00C96138">
        <w:t>used</w:t>
      </w:r>
      <w:r w:rsidR="009A143B">
        <w:t xml:space="preserve"> until the early 2000s.</w:t>
      </w:r>
      <w:r w:rsidR="00C96138">
        <w:t xml:space="preserve"> Even in the 1990s, it was recognised that CFA combined a </w:t>
      </w:r>
      <w:r w:rsidR="00DC1C13">
        <w:t xml:space="preserve">heterogeneous </w:t>
      </w:r>
      <w:r w:rsidR="00C96138">
        <w:t>group of ILD conditions, as defined both</w:t>
      </w:r>
      <w:r w:rsidR="00C96138" w:rsidRPr="00C96138">
        <w:t xml:space="preserve"> </w:t>
      </w:r>
      <w:r w:rsidR="00C96138">
        <w:t>histologically and phenotypically.</w:t>
      </w:r>
      <w:r w:rsidR="00DC1C13">
        <w:fldChar w:fldCharType="begin"/>
      </w:r>
      <w:r w:rsidR="00BE0F3E">
        <w:instrText xml:space="preserve"> ADDIN EN.CITE &lt;EndNote&gt;&lt;Cite&gt;&lt;Author&gt;Bourke&lt;/Author&gt;&lt;Year&gt;2000&lt;/Year&gt;&lt;RecNum&gt;404&lt;/RecNum&gt;&lt;DisplayText&gt;&lt;style face="superscript"&gt;17&lt;/style&gt;&lt;/DisplayText&gt;&lt;record&gt;&lt;rec-number&gt;404&lt;/rec-number&gt;&lt;foreign-keys&gt;&lt;key app="EN" db-id="52evaf50e9fe5cewd9b555d6wtw099s0pzrz" timestamp="1443105611" guid="d37d3484-3426-400e-a6d3-f6d96c50109e"&gt;404&lt;/key&gt;&lt;/foreign-keys&gt;&lt;ref-type name="Journal Article"&gt;17&lt;/ref-type&gt;&lt;contributors&gt;&lt;authors&gt;&lt;author&gt;Bourke, Stephen C&lt;/author&gt;&lt;author&gt;Clague, Howell&lt;/author&gt;&lt;/authors&gt;&lt;/contributors&gt;&lt;titles&gt;&lt;title&gt;Review of cryptogenic fibrosing alveolitis, including current treatment guidelines&lt;/title&gt;&lt;secondary-title&gt;Postgraduate Medical Journal&lt;/secondary-title&gt;&lt;alt-title&gt;Postgrad Med J&lt;/alt-title&gt;&lt;/titles&gt;&lt;periodical&gt;&lt;full-title&gt;Postgraduate Medical Journal&lt;/full-title&gt;&lt;/periodical&gt;&lt;pages&gt;618-624&lt;/pages&gt;&lt;volume&gt;76&lt;/volume&gt;&lt;number&gt;900&lt;/number&gt;&lt;dates&gt;&lt;year&gt;2000&lt;/year&gt;&lt;pub-dates&gt;&lt;date&gt;October 1, 2000&lt;/date&gt;&lt;/pub-dates&gt;&lt;/dates&gt;&lt;urls&gt;&lt;related-urls&gt;&lt;url&gt;http://pmj.bmj.com/content/76/900/618.short&lt;/url&gt;&lt;url&gt;http://www.ncbi.nlm.nih.gov/pmc/articles/PMC1741775/pdf/v076p00618.pdf&lt;/url&gt;&lt;/related-urls&gt;&lt;/urls&gt;&lt;electronic-resource-num&gt;10.1136/pmj.76.900.618&lt;/electronic-resource-num&gt;&lt;/record&gt;&lt;/Cite&gt;&lt;/EndNote&gt;</w:instrText>
      </w:r>
      <w:r w:rsidR="00DC1C13">
        <w:fldChar w:fldCharType="separate"/>
      </w:r>
      <w:r w:rsidR="008E7684" w:rsidRPr="008E7684">
        <w:rPr>
          <w:noProof/>
          <w:vertAlign w:val="superscript"/>
        </w:rPr>
        <w:t>17</w:t>
      </w:r>
      <w:r w:rsidR="00DC1C13">
        <w:fldChar w:fldCharType="end"/>
      </w:r>
      <w:r w:rsidR="00DC1C13">
        <w:t xml:space="preserve"> The term CFA has</w:t>
      </w:r>
      <w:r w:rsidR="00354968">
        <w:t xml:space="preserve"> since</w:t>
      </w:r>
      <w:r w:rsidR="00DC1C13">
        <w:t xml:space="preserve"> fallen out of favour</w:t>
      </w:r>
      <w:r w:rsidR="00BF3576">
        <w:t xml:space="preserve"> as the classification of ILDs has changed to encompass our </w:t>
      </w:r>
      <w:r w:rsidR="002C55BD">
        <w:t xml:space="preserve">evolving </w:t>
      </w:r>
      <w:r w:rsidR="00BF3576">
        <w:t>understanding of the ILD pathological spectrum</w:t>
      </w:r>
      <w:r w:rsidR="00DC1C13">
        <w:t>.</w:t>
      </w:r>
      <w:r w:rsidR="009D682A">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9D682A">
        <w:fldChar w:fldCharType="separate"/>
      </w:r>
      <w:r w:rsidR="008E7684" w:rsidRPr="008E7684">
        <w:rPr>
          <w:noProof/>
          <w:vertAlign w:val="superscript"/>
        </w:rPr>
        <w:t>8</w:t>
      </w:r>
      <w:r w:rsidR="009D682A">
        <w:fldChar w:fldCharType="end"/>
      </w:r>
      <w:r w:rsidR="009D682A">
        <w:t xml:space="preserve"> </w:t>
      </w:r>
    </w:p>
    <w:p w14:paraId="1161A17E" w14:textId="3020BB8D" w:rsidR="00DC1C13" w:rsidRDefault="008C53E3" w:rsidP="00DC1C13">
      <w:pPr>
        <w:pStyle w:val="Body"/>
      </w:pPr>
      <w:r>
        <w:t>Wide variations in t</w:t>
      </w:r>
      <w:r w:rsidR="00BB1337">
        <w:t>he t</w:t>
      </w:r>
      <w:r>
        <w:t xml:space="preserve">reatment of CFA </w:t>
      </w:r>
      <w:r w:rsidR="004E477B">
        <w:t>are</w:t>
      </w:r>
      <w:r>
        <w:t xml:space="preserve"> recorded</w:t>
      </w:r>
      <w:r w:rsidR="00BB1337">
        <w:t xml:space="preserve"> in the U</w:t>
      </w:r>
      <w:r w:rsidR="004A5658">
        <w:t xml:space="preserve">nited </w:t>
      </w:r>
      <w:r w:rsidR="00BB1337">
        <w:t>K</w:t>
      </w:r>
      <w:r w:rsidR="004A5658">
        <w:t>ingdom</w:t>
      </w:r>
      <w:r>
        <w:t xml:space="preserve"> </w:t>
      </w:r>
      <w:r w:rsidR="004A5658">
        <w:t xml:space="preserve">(UK) </w:t>
      </w:r>
      <w:r>
        <w:t xml:space="preserve">in the 1980s, although systemic corticosteroids and immunosuppressant therapies were commonly </w:t>
      </w:r>
      <w:r w:rsidR="00354968">
        <w:t>trailed</w:t>
      </w:r>
      <w:r>
        <w:t>, with meagre evidence to support this.</w:t>
      </w:r>
      <w:r>
        <w:fldChar w:fldCharType="begin"/>
      </w:r>
      <w:r w:rsidR="00BE0F3E">
        <w:instrText xml:space="preserve"> ADDIN EN.CITE &lt;EndNote&gt;&lt;Cite&gt;&lt;Author&gt;Johnston&lt;/Author&gt;&lt;Year&gt;1993&lt;/Year&gt;&lt;RecNum&gt;867&lt;/RecNum&gt;&lt;DisplayText&gt;&lt;style face="superscript"&gt;18&lt;/style&gt;&lt;/DisplayText&gt;&lt;record&gt;&lt;rec-number&gt;867&lt;/rec-number&gt;&lt;foreign-keys&gt;&lt;key app="EN" db-id="52evaf50e9fe5cewd9b555d6wtw099s0pzrz" timestamp="1489404713" guid="b75cfec3-7897-42cd-b704-4e09be15aa9a"&gt;867&lt;/key&gt;&lt;/foreign-keys&gt;&lt;ref-type name="Journal Article"&gt;17&lt;/ref-type&gt;&lt;contributors&gt;&lt;authors&gt;&lt;author&gt;Johnston, ID&lt;/author&gt;&lt;author&gt;Gomm, SA&lt;/author&gt;&lt;author&gt;Kalra, S&lt;/author&gt;&lt;author&gt;Woodcock, AA&lt;/author&gt;&lt;author&gt;Evans, CC&lt;/author&gt;&lt;author&gt;Hind, CR&lt;/author&gt;&lt;/authors&gt;&lt;/contributors&gt;&lt;titles&gt;&lt;title&gt;The management of cryptogenic fibrosing alveolitis in three regions of the United Kingdom&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891-893&lt;/pages&gt;&lt;volume&gt;6&lt;/volume&gt;&lt;number&gt;6&lt;/number&gt;&lt;dates&gt;&lt;year&gt;1993&lt;/year&gt;&lt;/dates&gt;&lt;urls&gt;&lt;/urls&gt;&lt;/record&gt;&lt;/Cite&gt;&lt;/EndNote&gt;</w:instrText>
      </w:r>
      <w:r>
        <w:fldChar w:fldCharType="separate"/>
      </w:r>
      <w:r w:rsidR="008E7684" w:rsidRPr="008E7684">
        <w:rPr>
          <w:noProof/>
          <w:vertAlign w:val="superscript"/>
        </w:rPr>
        <w:t>18</w:t>
      </w:r>
      <w:r>
        <w:fldChar w:fldCharType="end"/>
      </w:r>
      <w:r w:rsidR="00CF5762" w:rsidRPr="00CF5762">
        <w:t xml:space="preserve"> </w:t>
      </w:r>
      <w:r w:rsidR="00D23BF1">
        <w:t xml:space="preserve">However, </w:t>
      </w:r>
      <w:r w:rsidR="00570E02">
        <w:t>immunosuppressant treatment appeared</w:t>
      </w:r>
      <w:r w:rsidR="00D23BF1">
        <w:t xml:space="preserve"> to be a logical</w:t>
      </w:r>
      <w:r w:rsidR="0058026A">
        <w:t xml:space="preserve"> if not empirical</w:t>
      </w:r>
      <w:r w:rsidR="00D23BF1">
        <w:t xml:space="preserve"> choice of therapy, given </w:t>
      </w:r>
      <w:r w:rsidR="00CF5762">
        <w:t>hypotheses on the aetiology of IPF placed importance on the role of inflammation</w:t>
      </w:r>
      <w:r w:rsidR="00E1359C">
        <w:t xml:space="preserve"> around this time</w:t>
      </w:r>
      <w:r w:rsidR="00667B2B">
        <w:t>, as illustrated by a review article from Thorax in 1982</w:t>
      </w:r>
      <w:r w:rsidR="00CF5762">
        <w:t>.</w:t>
      </w:r>
      <w:r w:rsidR="00CF5762">
        <w:fldChar w:fldCharType="begin"/>
      </w:r>
      <w:r w:rsidR="00BE0F3E">
        <w:instrText xml:space="preserve"> ADDIN EN.CITE &lt;EndNote&gt;&lt;Cite&gt;&lt;Author&gt;Keogh&lt;/Author&gt;&lt;Year&gt;1982&lt;/Year&gt;&lt;RecNum&gt;310&lt;/RecNum&gt;&lt;DisplayText&gt;&lt;style face="superscript"&gt;19&lt;/style&gt;&lt;/DisplayText&gt;&lt;record&gt;&lt;rec-number&gt;310&lt;/rec-number&gt;&lt;foreign-keys&gt;&lt;key app="EN" db-id="52evaf50e9fe5cewd9b555d6wtw099s0pzrz" timestamp="1435755370" guid="8db671e3-eedd-4ff4-aa65-750e99b8a6e4"&gt;310&lt;/key&gt;&lt;/foreign-keys&gt;&lt;ref-type name="Journal Article"&gt;17&lt;/ref-type&gt;&lt;contributors&gt;&lt;authors&gt;&lt;author&gt;Keogh, B. A.&lt;/author&gt;&lt;author&gt;Crystal, R. G.&lt;/author&gt;&lt;/authors&gt;&lt;/contributors&gt;&lt;titles&gt;&lt;title&gt;Alveolitis: the key to the interstitial lung disorders&lt;/title&gt;&lt;secondary-title&gt;Thorax&lt;/secondary-title&gt;&lt;alt-title&gt;Thorax&lt;/alt-title&gt;&lt;/titles&gt;&lt;periodical&gt;&lt;full-title&gt;Thorax&lt;/full-title&gt;&lt;abbr-1&gt;Thorax&lt;/abbr-1&gt;&lt;/periodical&gt;&lt;alt-periodical&gt;&lt;full-title&gt;Thorax&lt;/full-title&gt;&lt;abbr-1&gt;Thorax&lt;/abbr-1&gt;&lt;/alt-periodical&gt;&lt;pages&gt;1-10&lt;/pages&gt;&lt;volume&gt;37&lt;/volume&gt;&lt;number&gt;1&lt;/number&gt;&lt;dates&gt;&lt;year&gt;1982&lt;/year&gt;&lt;/dates&gt;&lt;isbn&gt;0040-6376&amp;#xD;1468-3296&lt;/isbn&gt;&lt;accession-num&gt;PMC459237&lt;/accession-num&gt;&lt;urls&gt;&lt;related-urls&gt;&lt;url&gt;http://www.ncbi.nlm.nih.gov/pmc/articles/PMC459237/&lt;/url&gt;&lt;url&gt;http://thorax.bmj.com/content/37/1/1.full.pdf&lt;/url&gt;&lt;/related-urls&gt;&lt;/urls&gt;&lt;remote-database-name&gt;PMC&lt;/remote-database-name&gt;&lt;research-notes&gt;Editorial - reflective of belief that ILDs were all alveolitic inflammatory conditions.&lt;/research-notes&gt;&lt;/record&gt;&lt;/Cite&gt;&lt;/EndNote&gt;</w:instrText>
      </w:r>
      <w:r w:rsidR="00CF5762">
        <w:fldChar w:fldCharType="separate"/>
      </w:r>
      <w:r w:rsidR="008E7684" w:rsidRPr="008E7684">
        <w:rPr>
          <w:noProof/>
          <w:vertAlign w:val="superscript"/>
        </w:rPr>
        <w:t>19</w:t>
      </w:r>
      <w:r w:rsidR="00CF5762">
        <w:fldChar w:fldCharType="end"/>
      </w:r>
    </w:p>
    <w:p w14:paraId="697D0FB3" w14:textId="77777777" w:rsidR="00B37E10" w:rsidRDefault="00B37E10" w:rsidP="00DC1C13">
      <w:pPr>
        <w:pStyle w:val="Body"/>
      </w:pPr>
      <w:r>
        <w:t>This section aims to outline the history of IPF in terms of classification, pathology and treatment.</w:t>
      </w:r>
    </w:p>
    <w:p w14:paraId="7DD03751" w14:textId="436F748E" w:rsidR="000F2BBB" w:rsidRDefault="008E7684" w:rsidP="00FF59D1">
      <w:pPr>
        <w:pStyle w:val="Heading4"/>
      </w:pPr>
      <w:r>
        <w:t>“</w:t>
      </w:r>
      <w:r w:rsidR="000F2BBB">
        <w:t>Lumpers and Splitters</w:t>
      </w:r>
      <w:r>
        <w:t>”</w:t>
      </w:r>
    </w:p>
    <w:p w14:paraId="37E710D8" w14:textId="14C668C9" w:rsidR="00753572" w:rsidRDefault="00687167" w:rsidP="00FF1501">
      <w:r>
        <w:t xml:space="preserve">Liebow and Carrington are commonly referenced as providing the first attempt to categorise idiopathic </w:t>
      </w:r>
      <w:r w:rsidR="006F0950">
        <w:t>interstitial</w:t>
      </w:r>
      <w:r>
        <w:t xml:space="preserve"> lung diseases, from their book chapter in 1969.</w:t>
      </w:r>
      <w:r w:rsidR="00753572">
        <w:fldChar w:fldCharType="begin"/>
      </w:r>
      <w:r w:rsidR="00BE0F3E">
        <w:instrText xml:space="preserve"> ADDIN EN.CITE &lt;EndNote&gt;&lt;Cite&gt;&lt;Author&gt;Liebow&lt;/Author&gt;&lt;Year&gt;1969&lt;/Year&gt;&lt;RecNum&gt;861&lt;/RecNum&gt;&lt;DisplayText&gt;&lt;style face="superscript"&gt;20&lt;/style&gt;&lt;/DisplayText&gt;&lt;record&gt;&lt;rec-number&gt;861&lt;/rec-number&gt;&lt;foreign-keys&gt;&lt;key app="EN" db-id="52evaf50e9fe5cewd9b555d6wtw099s0pzrz" timestamp="1489404691" guid="944b9753-6416-4083-9bc5-4a835db9d612"&gt;861&lt;/key&gt;&lt;/foreign-keys&gt;&lt;ref-type name="Book Section"&gt;5&lt;/ref-type&gt;&lt;contributors&gt;&lt;authors&gt;&lt;author&gt;Liebow, A.A.&lt;/author&gt;&lt;author&gt;Carrington, C.B.&lt;/author&gt;&lt;/authors&gt;&lt;secondary-authors&gt;&lt;author&gt;Simon, M.&lt;/author&gt;&lt;author&gt;Potchen, E.J.&lt;/author&gt;&lt;author&gt;LeMay, M.&lt;/author&gt;&lt;/secondary-authors&gt;&lt;/contributors&gt;&lt;titles&gt;&lt;title&gt;The interstitial pneumonias.&lt;/title&gt;&lt;secondary-title&gt;Frontiers of pulmonary radiology&lt;/secondary-title&gt;&lt;/titles&gt;&lt;pages&gt;102-141&lt;/pages&gt;&lt;dates&gt;&lt;year&gt;1969&lt;/year&gt;&lt;/dates&gt;&lt;pub-location&gt;New York&lt;/pub-location&gt;&lt;publisher&gt;Saunders&lt;/publisher&gt;&lt;urls&gt;&lt;/urls&gt;&lt;/record&gt;&lt;/Cite&gt;&lt;/EndNote&gt;</w:instrText>
      </w:r>
      <w:r w:rsidR="00753572">
        <w:fldChar w:fldCharType="separate"/>
      </w:r>
      <w:r w:rsidR="008E7684" w:rsidRPr="008E7684">
        <w:rPr>
          <w:noProof/>
          <w:vertAlign w:val="superscript"/>
        </w:rPr>
        <w:t>20</w:t>
      </w:r>
      <w:r w:rsidR="00753572">
        <w:fldChar w:fldCharType="end"/>
      </w:r>
      <w:r w:rsidR="00AB0682">
        <w:t xml:space="preserve"> </w:t>
      </w:r>
      <w:r w:rsidR="00CE131B">
        <w:t xml:space="preserve">However, the </w:t>
      </w:r>
      <w:r w:rsidR="00AB0682">
        <w:t xml:space="preserve">medical community was </w:t>
      </w:r>
      <w:r w:rsidR="00BD7ACA">
        <w:t>divided on</w:t>
      </w:r>
      <w:r w:rsidR="00AB0682">
        <w:t xml:space="preserve"> how to handle taxonomy of disease, with two camps forming </w:t>
      </w:r>
      <w:r w:rsidR="00AB0682">
        <w:lastRenderedPageBreak/>
        <w:t>between those wishing to bring together diseases with commonalities and those wishing to make more subtle distinctions.</w:t>
      </w:r>
      <w:r w:rsidR="00BD7ACA">
        <w:t xml:space="preserve"> These were described as ‘lumpers’ and ‘splitters’.</w:t>
      </w:r>
    </w:p>
    <w:p w14:paraId="367DF008" w14:textId="62CA7928" w:rsidR="00576136" w:rsidRDefault="00AB0682" w:rsidP="00FF1501">
      <w:r>
        <w:t>This</w:t>
      </w:r>
      <w:r w:rsidR="00447BE3">
        <w:t xml:space="preserve"> type of</w:t>
      </w:r>
      <w:r>
        <w:t xml:space="preserve"> disagreement was </w:t>
      </w:r>
      <w:r w:rsidR="00BD7ACA">
        <w:t>not limited to the classification of ILDs. Indeed, the term chronic obstructive pulmonary disease (COPD)</w:t>
      </w:r>
      <w:r w:rsidR="004505DE">
        <w:t xml:space="preserve"> was coined to enable commonalities in lung disease related to smoking to be studied together. The terms ‘blue bloater’ and ‘pink puffer’ were used to describe phenotypes of this disease before falling out of favour</w:t>
      </w:r>
      <w:r w:rsidR="00617CBB">
        <w:t xml:space="preserve">. However, </w:t>
      </w:r>
      <w:r w:rsidR="00151781">
        <w:t xml:space="preserve">there has been a recent renaissance for the ‘splitters’, as the </w:t>
      </w:r>
      <w:r w:rsidR="00E57C39">
        <w:t xml:space="preserve">prevalence of the </w:t>
      </w:r>
      <w:r w:rsidR="00151781">
        <w:t>terms bronchitis-predominant and emphysema-predominant</w:t>
      </w:r>
      <w:r w:rsidR="00E57C39">
        <w:t xml:space="preserve"> disease</w:t>
      </w:r>
      <w:r w:rsidR="00151781">
        <w:t xml:space="preserve"> </w:t>
      </w:r>
      <w:r w:rsidR="00E57C39">
        <w:t>demonstrates</w:t>
      </w:r>
      <w:r w:rsidR="00BB14FA">
        <w:t>, analogous to blue bloaters and pink puffers, alongside the term ‘phenotype-based care’</w:t>
      </w:r>
      <w:r w:rsidR="00BA6CAB">
        <w:t>, indicating a desire to find differences which predict outcome and response to therapy</w:t>
      </w:r>
      <w:r w:rsidR="00BB14FA">
        <w:t>.</w:t>
      </w:r>
      <w:r w:rsidR="00BB14FA">
        <w:fldChar w:fldCharType="begin"/>
      </w:r>
      <w:r w:rsidR="00BE0F3E">
        <w:instrText xml:space="preserve"> ADDIN EN.CITE &lt;EndNote&gt;&lt;Cite&gt;&lt;Author&gt;Hurst&lt;/Author&gt;&lt;Year&gt;2012&lt;/Year&gt;&lt;RecNum&gt;851&lt;/RecNum&gt;&lt;DisplayText&gt;&lt;style face="superscript"&gt;21&lt;/style&gt;&lt;/DisplayText&gt;&lt;record&gt;&lt;rec-number&gt;851&lt;/rec-number&gt;&lt;foreign-keys&gt;&lt;key app="EN" db-id="52evaf50e9fe5cewd9b555d6wtw099s0pzrz" timestamp="1489404676" guid="3260de68-e37d-4e24-893f-56db25759d79"&gt;851&lt;/key&gt;&lt;key app="ENWeb" db-id=""&gt;0&lt;/key&gt;&lt;/foreign-keys&gt;&lt;ref-type name="Journal Article"&gt;17&lt;/ref-type&gt;&lt;contributors&gt;&lt;authors&gt;&lt;author&gt;Hurst, J.&lt;/author&gt;&lt;/authors&gt;&lt;/contributors&gt;&lt;titles&gt;&lt;title&gt;Phenotype-based care in chronic obstructive pulmonary disease&lt;/title&gt;&lt;secondary-title&gt;American Journal of Respiratory &amp;amp; Critical Care Medicine&lt;/secondary-title&gt;&lt;alt-title&gt;Am J Respir Crit Care Med&lt;/alt-title&gt;&lt;/titles&gt;&lt;alt-periodical&gt;&lt;full-title&gt;Am J Respir Crit Care Med&lt;/full-title&gt;&lt;abbr-1&gt;American journal of respiratory and critical care medicine&lt;/abbr-1&gt;&lt;/alt-periodical&gt;&lt;pages&gt;935-6&lt;/pages&gt;&lt;volume&gt;186&lt;/volume&gt;&lt;number&gt;10&lt;/number&gt;&lt;keywords&gt;&lt;keyword&gt;Female&lt;/keyword&gt;&lt;keyword&gt;Humans&lt;/keyword&gt;&lt;keyword&gt;Male&lt;/keyword&gt;&lt;keyword&gt;Pulmonary Disease, Chronic Obstructive/*classification&lt;/keyword&gt;&lt;/keywords&gt;&lt;dates&gt;&lt;year&gt;2012&lt;/year&gt;&lt;pub-dates&gt;&lt;date&gt;Nov 15&lt;/date&gt;&lt;/pub-dates&gt;&lt;/dates&gt;&lt;isbn&gt;1535-4970 (Electronic)&amp;#xD;1073-449X (Linking)&lt;/isbn&gt;&lt;accession-num&gt;23155207&lt;/accession-num&gt;&lt;urls&gt;&lt;related-urls&gt;&lt;url&gt;https://www.ncbi.nlm.nih.gov/pubmed/23155207&lt;/url&gt;&lt;/related-urls&gt;&lt;/urls&gt;&lt;electronic-resource-num&gt;10.1164/rccm.201209-1675ED&lt;/electronic-resource-num&gt;&lt;/record&gt;&lt;/Cite&gt;&lt;/EndNote&gt;</w:instrText>
      </w:r>
      <w:r w:rsidR="00BB14FA">
        <w:fldChar w:fldCharType="separate"/>
      </w:r>
      <w:r w:rsidR="008E7684" w:rsidRPr="008E7684">
        <w:rPr>
          <w:noProof/>
          <w:vertAlign w:val="superscript"/>
        </w:rPr>
        <w:t>21</w:t>
      </w:r>
      <w:r w:rsidR="00BB14FA">
        <w:fldChar w:fldCharType="end"/>
      </w:r>
    </w:p>
    <w:p w14:paraId="186E3A46" w14:textId="77777777" w:rsidR="00B32A64" w:rsidRDefault="00B32A64" w:rsidP="00FF1501">
      <w:r>
        <w:t xml:space="preserve">The debate </w:t>
      </w:r>
      <w:r w:rsidR="002179AB">
        <w:t xml:space="preserve">over lumpers and splitters </w:t>
      </w:r>
      <w:r>
        <w:t>spans biological disciplines and the twentieth century as described by Simpson (1945) on the classification of mammals:</w:t>
      </w:r>
    </w:p>
    <w:p w14:paraId="57BE6153" w14:textId="48924B01" w:rsidR="00B32A64" w:rsidRDefault="00B32A64" w:rsidP="00FF1501">
      <w:r>
        <w:t>“S</w:t>
      </w:r>
      <w:r w:rsidRPr="00B32A64">
        <w:t>plitters</w:t>
      </w:r>
      <w:r>
        <w:t xml:space="preserve">… </w:t>
      </w:r>
      <w:r w:rsidRPr="00B32A64">
        <w:t>their critics say that if they can tell two animals apart, they place them in different genera … and if they cannot tell them apart, they place them in different species. … Lumpers make large units – their critics say that if a carnivore is neither a dog nor a bear, they call it a ca</w:t>
      </w:r>
      <w:r>
        <w:t>t.”</w:t>
      </w:r>
      <w:r w:rsidR="00B46583">
        <w:t xml:space="preserve"> </w:t>
      </w:r>
      <w:r>
        <w:fldChar w:fldCharType="begin"/>
      </w:r>
      <w:r w:rsidR="00BE0F3E">
        <w:instrText xml:space="preserve"> ADDIN EN.CITE &lt;EndNote&gt;&lt;Cite&gt;&lt;Author&gt;Simpson&lt;/Author&gt;&lt;Year&gt;1945&lt;/Year&gt;&lt;RecNum&gt;865&lt;/RecNum&gt;&lt;DisplayText&gt;&lt;style face="superscript"&gt;22&lt;/style&gt;&lt;/DisplayText&gt;&lt;record&gt;&lt;rec-number&gt;865&lt;/rec-number&gt;&lt;foreign-keys&gt;&lt;key app="EN" db-id="52evaf50e9fe5cewd9b555d6wtw099s0pzrz" timestamp="1489404699" guid="a86dbaac-ea0d-490d-800b-86368b41d181"&gt;865&lt;/key&gt;&lt;/foreign-keys&gt;&lt;ref-type name="Magazine Article"&gt;19&lt;/ref-type&gt;&lt;contributors&gt;&lt;authors&gt;&lt;author&gt;Simpson, G.&lt;/author&gt;&lt;/authors&gt;&lt;/contributors&gt;&lt;titles&gt;&lt;title&gt;The Principles of Classification and a Classification of Mammals&lt;/title&gt;&lt;secondary-title&gt;Bulletin of the AMNH. New York: American Museum of Natural History&lt;/secondary-title&gt;&lt;/titles&gt;&lt;pages&gt;23&lt;/pages&gt;&lt;volume&gt;85&lt;/volume&gt;&lt;dates&gt;&lt;year&gt;1945&lt;/year&gt;&lt;/dates&gt;&lt;urls&gt;&lt;/urls&gt;&lt;/record&gt;&lt;/Cite&gt;&lt;/EndNote&gt;</w:instrText>
      </w:r>
      <w:r>
        <w:fldChar w:fldCharType="separate"/>
      </w:r>
      <w:r w:rsidR="008E7684" w:rsidRPr="008E7684">
        <w:rPr>
          <w:noProof/>
          <w:vertAlign w:val="superscript"/>
        </w:rPr>
        <w:t>22</w:t>
      </w:r>
      <w:r>
        <w:fldChar w:fldCharType="end"/>
      </w:r>
    </w:p>
    <w:p w14:paraId="3DA89B72" w14:textId="77777777" w:rsidR="000F2BBB" w:rsidRDefault="000F2BBB" w:rsidP="00FF59D1">
      <w:pPr>
        <w:pStyle w:val="Heading4"/>
      </w:pPr>
      <w:r>
        <w:t>UIP, DIP and All That</w:t>
      </w:r>
    </w:p>
    <w:p w14:paraId="08604CA5" w14:textId="4B312A86" w:rsidR="00BE0A23" w:rsidRDefault="00B9566E" w:rsidP="00FF1501">
      <w:r>
        <w:t>Liebow and Carrington faced similar opposition</w:t>
      </w:r>
      <w:r w:rsidR="009D2EAC">
        <w:t xml:space="preserve"> for many years</w:t>
      </w:r>
      <w:r>
        <w:t xml:space="preserve"> in th</w:t>
      </w:r>
      <w:r w:rsidR="001F03C5">
        <w:t xml:space="preserve">eir </w:t>
      </w:r>
      <w:r w:rsidR="009D2EAC">
        <w:t>attempts to classify</w:t>
      </w:r>
      <w:r w:rsidR="001F03C5">
        <w:t xml:space="preserve"> of IIP, as the</w:t>
      </w:r>
      <w:r w:rsidR="00406909">
        <w:t xml:space="preserve"> somewhat </w:t>
      </w:r>
      <w:r w:rsidR="00B90C1D">
        <w:t>dismissive</w:t>
      </w:r>
      <w:r w:rsidR="001F03C5">
        <w:t xml:space="preserve"> title of one </w:t>
      </w:r>
      <w:r w:rsidR="009D2EAC">
        <w:t xml:space="preserve">1978 </w:t>
      </w:r>
      <w:r>
        <w:t>New En</w:t>
      </w:r>
      <w:r w:rsidR="001F03C5">
        <w:t xml:space="preserve">gland Journal editorial suggests (UIP, DIP and </w:t>
      </w:r>
      <w:r w:rsidR="009D2EAC">
        <w:t>All T</w:t>
      </w:r>
      <w:r w:rsidR="001F03C5">
        <w:t>hat)</w:t>
      </w:r>
      <w:r w:rsidR="009D2EAC">
        <w:t>.</w:t>
      </w:r>
      <w:r w:rsidR="009D2EAC">
        <w:fldChar w:fldCharType="begin"/>
      </w:r>
      <w:r w:rsidR="00BE0F3E">
        <w:instrText xml:space="preserve"> ADDIN EN.CITE &lt;EndNote&gt;&lt;Cite&gt;&lt;Author&gt;Fishman &lt;/Author&gt;&lt;Year&gt;1978&lt;/Year&gt;&lt;RecNum&gt;852&lt;/RecNum&gt;&lt;DisplayText&gt;&lt;style face="superscript"&gt;23&lt;/style&gt;&lt;/DisplayText&gt;&lt;record&gt;&lt;rec-number&gt;852&lt;/rec-number&gt;&lt;foreign-keys&gt;&lt;key app="EN" db-id="52evaf50e9fe5cewd9b555d6wtw099s0pzrz" timestamp="1489404678" guid="3e93440d-930a-408f-898e-d727364fc39a"&gt;852&lt;/key&gt;&lt;/foreign-keys&gt;&lt;ref-type name="Journal Article"&gt;17&lt;/ref-type&gt;&lt;contributors&gt;&lt;authors&gt;&lt;author&gt;Fishman , Alfred P.&lt;/author&gt;&lt;/authors&gt;&lt;/contributors&gt;&lt;titles&gt;&lt;title&gt;UIP, DIP, and All That&lt;/title&gt;&lt;secondary-title&gt;New England Journal of Medicine&lt;/secondary-title&gt;&lt;alt-title&gt;New Engl J Med&lt;/alt-title&gt;&lt;/titles&gt;&lt;periodical&gt;&lt;full-title&gt;New England Journal of Medicine&lt;/full-title&gt;&lt;/periodical&gt;&lt;pages&gt;843-845&lt;/pages&gt;&lt;volume&gt;298&lt;/volume&gt;&lt;number&gt;15&lt;/number&gt;&lt;dates&gt;&lt;year&gt;1978&lt;/year&gt;&lt;/dates&gt;&lt;accession-num&gt;634319&lt;/accession-num&gt;&lt;urls&gt;&lt;related-urls&gt;&lt;url&gt;http://www.nejm.org/doi/full/10.1056/NEJM197804132981509&lt;/url&gt;&lt;/related-urls&gt;&lt;/urls&gt;&lt;electronic-resource-num&gt;doi:10.1056/NEJM197804132981509&lt;/electronic-resource-num&gt;&lt;/record&gt;&lt;/Cite&gt;&lt;/EndNote&gt;</w:instrText>
      </w:r>
      <w:r w:rsidR="009D2EAC">
        <w:fldChar w:fldCharType="separate"/>
      </w:r>
      <w:r w:rsidR="008E7684" w:rsidRPr="008E7684">
        <w:rPr>
          <w:noProof/>
          <w:vertAlign w:val="superscript"/>
        </w:rPr>
        <w:t>23</w:t>
      </w:r>
      <w:r w:rsidR="009D2EAC">
        <w:fldChar w:fldCharType="end"/>
      </w:r>
    </w:p>
    <w:p w14:paraId="7168FC74" w14:textId="4AFA0595" w:rsidR="00213D2A" w:rsidRDefault="0086208B" w:rsidP="00FF1501">
      <w:r>
        <w:t xml:space="preserve">The uncertainties surrounding the pathogenesis of IPF was partly responsible for not adopting Liebow and Carringtons’ attempt to </w:t>
      </w:r>
      <w:r w:rsidR="005A1B75">
        <w:t>reclassify</w:t>
      </w:r>
      <w:r>
        <w:t xml:space="preserve"> IIP. Idiopathic pulmonary fibrosis was commonly regarded as a single entity, </w:t>
      </w:r>
      <w:r w:rsidR="00B23300">
        <w:t>although terms for this disease included cryptogenic fibrosing alveolitis,</w:t>
      </w:r>
      <w:r w:rsidR="00404186">
        <w:fldChar w:fldCharType="begin"/>
      </w:r>
      <w:r w:rsidR="008E7684">
        <w:instrText xml:space="preserve"> ADDIN EN.CITE &lt;EndNote&gt;&lt;Cite&gt;&lt;Author&gt;Turner-Warwick&lt;/Author&gt;&lt;Year&gt;1980&lt;/Year&gt;&lt;RecNum&gt;746&lt;/RecNum&gt;&lt;DisplayText&gt;&lt;style face="superscript"&gt;24&lt;/style&gt;&lt;/DisplayText&gt;&lt;record&gt;&lt;rec-number&gt;746&lt;/rec-number&gt;&lt;foreign-keys&gt;&lt;key app="EN" db-id="2wzs52ephwvx93eefep5rvxm0x22zpzvpz0w" timestamp="1488538793"&gt;746&lt;/key&gt;&lt;/foreign-keys&gt;&lt;ref-type name="Journal Article"&gt;17&lt;/ref-type&gt;&lt;contributors&gt;&lt;authors&gt;&lt;author&gt;Turner-Warwick, M.&lt;/author&gt;&lt;author&gt;Burrows, B.&lt;/author&gt;&lt;author&gt;Johnson, A.&lt;/author&gt;&lt;/authors&gt;&lt;/contributors&gt;&lt;titles&gt;&lt;title&gt;Cryptogenic fibrosing alveolitis: clinical features and their influence on survival&lt;/title&gt;&lt;secondary-title&gt;Thorax&lt;/secondary-title&gt;&lt;alt-title&gt;Thorax&lt;/alt-title&gt;&lt;/titles&gt;&lt;periodical&gt;&lt;full-title&gt;Thorax&lt;/full-title&gt;&lt;abbr-1&gt;Thorax&lt;/abbr-1&gt;&lt;/periodical&gt;&lt;alt-periodical&gt;&lt;full-title&gt;Thorax&lt;/full-title&gt;&lt;abbr-1&gt;Thorax&lt;/abbr-1&gt;&lt;/alt-periodical&gt;&lt;pages&gt;171-80&lt;/pages&gt;&lt;volume&gt;35&lt;/volume&gt;&lt;number&gt;3&lt;/number&gt;&lt;edition&gt;1980/03/01&lt;/edition&gt;&lt;keywords&gt;&lt;keyword&gt;Adult&lt;/keyword&gt;&lt;keyword&gt;Aged&lt;/keyword&gt;&lt;keyword&gt;Dyspnea/etiology&lt;/keyword&gt;&lt;keyword&gt;Female&lt;/keyword&gt;&lt;keyword&gt;Follow-Up Studies&lt;/keyword&gt;&lt;keyword&gt;Humans&lt;/keyword&gt;&lt;keyword&gt;Lung/diagnostic imaging&lt;/keyword&gt;&lt;keyword&gt;Male&lt;/keyword&gt;&lt;keyword&gt;Middle Aged&lt;/keyword&gt;&lt;keyword&gt;Pulmonary Fibrosis/complications/diagnosis/*mortality&lt;/keyword&gt;&lt;keyword&gt;Radiography&lt;/keyword&gt;&lt;keyword&gt;Retrospective Studies&lt;/keyword&gt;&lt;/keywords&gt;&lt;dates&gt;&lt;year&gt;1980&lt;/year&gt;&lt;pub-dates&gt;&lt;date&gt;Mar&lt;/date&gt;&lt;/pub-dates&gt;&lt;/dates&gt;&lt;isbn&gt;0040-6376 (Print)&amp;#xD;0040-6376&lt;/isbn&gt;&lt;accession-num&gt;7385089&lt;/accession-num&gt;&lt;urls&gt;&lt;related-urls&gt;&lt;url&gt;http://thorax.bmj.com/content/thoraxjnl/35/3/171.full.pdf&lt;/url&gt;&lt;/related-urls&gt;&lt;/urls&gt;&lt;custom2&gt;PMC471249&lt;/custom2&gt;&lt;remote-database-provider&gt;NLM&lt;/remote-database-provider&gt;&lt;language&gt;eng&lt;/language&gt;&lt;/record&gt;&lt;/Cite&gt;&lt;/EndNote&gt;</w:instrText>
      </w:r>
      <w:r w:rsidR="00404186">
        <w:fldChar w:fldCharType="separate"/>
      </w:r>
      <w:r w:rsidR="008E7684" w:rsidRPr="008E7684">
        <w:rPr>
          <w:noProof/>
          <w:vertAlign w:val="superscript"/>
        </w:rPr>
        <w:t>24</w:t>
      </w:r>
      <w:r w:rsidR="00404186">
        <w:fldChar w:fldCharType="end"/>
      </w:r>
      <w:r w:rsidR="00B23300">
        <w:t xml:space="preserve"> idiopathic pulmonary fibrosis</w:t>
      </w:r>
      <w:r w:rsidR="00404186">
        <w:t>,</w:t>
      </w:r>
      <w:r w:rsidR="00404186">
        <w:fldChar w:fldCharType="begin">
          <w:fldData xml:space="preserve">PEVuZE5vdGU+PENpdGU+PEF1dGhvcj5DcnlzdGFsPC9BdXRob3I+PFllYXI+MTk3NjwvWWVhcj48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</w:fldData>
        </w:fldChar>
      </w:r>
      <w:r w:rsidR="00BE0F3E">
        <w:instrText xml:space="preserve"> ADDIN EN.CITE </w:instrText>
      </w:r>
      <w:r w:rsidR="00BE0F3E">
        <w:fldChar w:fldCharType="begin">
          <w:fldData xml:space="preserve">PEVuZE5vdGU+PENpdGU+PEF1dGhvcj5DcnlzdGFsPC9BdXRob3I+PFllYXI+MTk3NjwvWWVhcj48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</w:fldData>
        </w:fldChar>
      </w:r>
      <w:r w:rsidR="00BE0F3E">
        <w:instrText xml:space="preserve"> ADDIN EN.CITE.DATA </w:instrText>
      </w:r>
      <w:r w:rsidR="00BE0F3E">
        <w:fldChar w:fldCharType="end"/>
      </w:r>
      <w:r w:rsidR="00404186">
        <w:fldChar w:fldCharType="separate"/>
      </w:r>
      <w:r w:rsidR="008E7684" w:rsidRPr="008E7684">
        <w:rPr>
          <w:noProof/>
          <w:vertAlign w:val="superscript"/>
        </w:rPr>
        <w:t>25</w:t>
      </w:r>
      <w:r w:rsidR="00404186">
        <w:fldChar w:fldCharType="end"/>
      </w:r>
      <w:r w:rsidR="00B23300">
        <w:t xml:space="preserve"> and classic interstitial pneumonitis-fibrosis.</w:t>
      </w:r>
      <w:r w:rsidR="00404186">
        <w:fldChar w:fldCharType="begin"/>
      </w:r>
      <w:r w:rsidR="00BE0F3E">
        <w:instrText xml:space="preserve"> ADDIN EN.CITE &lt;EndNote&gt;&lt;Cite&gt;&lt;Author&gt;DeRemee&lt;/Author&gt;&lt;Year&gt;1972&lt;/Year&gt;&lt;RecNum&gt;857&lt;/RecNum&gt;&lt;DisplayText&gt;&lt;style face="superscript"&gt;26&lt;/style&gt;&lt;/DisplayText&gt;&lt;record&gt;&lt;rec-number&gt;857&lt;/rec-number&gt;&lt;foreign-keys&gt;&lt;key app="EN" db-id="52evaf50e9fe5cewd9b555d6wtw099s0pzrz" timestamp="1489404686" guid="88e9a446-4b26-4fcb-91d8-6e0d555a03bc"&gt;857&lt;/key&gt;&lt;/foreign-keys&gt;&lt;ref-type name="Journal Article"&gt;17&lt;/ref-type&gt;&lt;contributors&gt;&lt;authors&gt;&lt;author&gt;DeRemee, R. A.&lt;/author&gt;&lt;author&gt;Harrison, E. G., Jr.&lt;/author&gt;&lt;author&gt;Andersen, H. A.&lt;/author&gt;&lt;/authors&gt;&lt;/contributors&gt;&lt;titles&gt;&lt;title&gt;The concept of classic interstitial pneumonitis-fibrosis (CIP-F) as a clinicopathologic syndrome&lt;/title&gt;&lt;secondary-title&gt;Chest&lt;/secondary-title&gt;&lt;alt-title&gt;Chest&lt;/alt-title&gt;&lt;/titles&gt;&lt;periodical&gt;&lt;full-title&gt;Chest&lt;/full-title&gt;&lt;abbr-1&gt;Chest&lt;/abbr-1&gt;&lt;/periodical&gt;&lt;alt-periodical&gt;&lt;full-title&gt;Chest&lt;/full-title&gt;&lt;abbr-1&gt;Chest&lt;/abbr-1&gt;&lt;/alt-periodical&gt;&lt;pages&gt;213-20&lt;/pages&gt;&lt;volume&gt;61&lt;/volume&gt;&lt;number&gt;3&lt;/number&gt;&lt;edition&gt;1972/03/01&lt;/edition&gt;&lt;keywords&gt;&lt;keyword&gt;Adolescent&lt;/keyword&gt;&lt;keyword&gt;Adult&lt;/keyword&gt;&lt;keyword&gt;Aged&lt;/keyword&gt;&lt;keyword&gt;Antibodies, Antinuclear&lt;/keyword&gt;&lt;keyword&gt;Auscultation&lt;/keyword&gt;&lt;keyword&gt;Biopsy&lt;/keyword&gt;&lt;keyword&gt;Female&lt;/keyword&gt;&lt;keyword&gt;Follow-Up Studies&lt;/keyword&gt;&lt;keyword&gt;Humans&lt;/keyword&gt;&lt;keyword&gt;Hypergammaglobulinemia/complications&lt;/keyword&gt;&lt;keyword&gt;Lung/pathology&lt;/keyword&gt;&lt;keyword&gt;Male&lt;/keyword&gt;&lt;keyword&gt;Middle Aged&lt;/keyword&gt;&lt;keyword&gt;Neutrophils&lt;/keyword&gt;&lt;keyword&gt;Osteoarthropathy, Secondary Hypertrophic/etiology&lt;/keyword&gt;&lt;keyword&gt;Pulmonary Fibrosis/complications/*diagnosis/etiology/pathology&lt;/keyword&gt;&lt;keyword&gt;Retrospective Studies&lt;/keyword&gt;&lt;keyword&gt;Rheumatoid Factor&lt;/keyword&gt;&lt;/keywords&gt;&lt;dates&gt;&lt;year&gt;1972&lt;/year&gt;&lt;pub-dates&gt;&lt;date&gt;Mar&lt;/date&gt;&lt;/pub-dates&gt;&lt;/dates&gt;&lt;isbn&gt;0012-3692 (Print)&amp;#xD;0012-3692&lt;/isbn&gt;&lt;accession-num&gt;4112056&lt;/accession-num&gt;&lt;urls&gt;&lt;related-urls&gt;&lt;url&gt;http://www.sciencedirect.com/science/article/pii/S0012369215358943&lt;/url&gt;&lt;/related-urls&gt;&lt;/urls&gt;&lt;remote-database-provider&gt;NLM&lt;/remote-database-provider&gt;&lt;language&gt;eng&lt;/language&gt;&lt;/record&gt;&lt;/Cite&gt;&lt;/EndNote&gt;</w:instrText>
      </w:r>
      <w:r w:rsidR="00404186">
        <w:fldChar w:fldCharType="separate"/>
      </w:r>
      <w:r w:rsidR="008E7684" w:rsidRPr="008E7684">
        <w:rPr>
          <w:noProof/>
          <w:vertAlign w:val="superscript"/>
        </w:rPr>
        <w:t>26</w:t>
      </w:r>
      <w:r w:rsidR="00404186">
        <w:fldChar w:fldCharType="end"/>
      </w:r>
    </w:p>
    <w:p w14:paraId="63A9D5EA" w14:textId="77777777" w:rsidR="00240C13" w:rsidRDefault="00B23300" w:rsidP="00240C13">
      <w:r>
        <w:t xml:space="preserve">The last of those terms illustrates the concept that pneumonitis, or inflammation of the distal airways was </w:t>
      </w:r>
      <w:r w:rsidR="00DC3C39">
        <w:t xml:space="preserve">thought to be </w:t>
      </w:r>
      <w:r>
        <w:t>a precursor to the later development of abnormal tissue healing and fibrosis.</w:t>
      </w:r>
      <w:r w:rsidR="00DC3C39">
        <w:t xml:space="preserve"> The role of the immune system and inflammation has proven to be controversial in the development of fibrosis and is partially responsible for the identification of IPF pathology and treatment as distinct to that from other IIPs.</w:t>
      </w:r>
      <w:bookmarkStart w:id="2275" w:name="_Toc349918149"/>
      <w:r w:rsidR="00240C13" w:rsidRPr="00240C13">
        <w:t xml:space="preserve"> </w:t>
      </w:r>
    </w:p>
    <w:p w14:paraId="058061E1" w14:textId="77777777" w:rsidR="00240C13" w:rsidRPr="001C06FA" w:rsidRDefault="00240C13" w:rsidP="00240C13">
      <w:pPr>
        <w:pStyle w:val="Heading3"/>
      </w:pPr>
      <w:bookmarkStart w:id="2276" w:name="_Toc364347261"/>
      <w:r>
        <w:lastRenderedPageBreak/>
        <w:t xml:space="preserve">Pathological </w:t>
      </w:r>
      <w:r w:rsidR="00F77D43">
        <w:t>F</w:t>
      </w:r>
      <w:r>
        <w:t>eatures</w:t>
      </w:r>
      <w:bookmarkEnd w:id="2275"/>
      <w:r>
        <w:t xml:space="preserve"> of </w:t>
      </w:r>
      <w:r w:rsidR="00F77D43">
        <w:t>Usual Interstitial Pneumonia</w:t>
      </w:r>
      <w:bookmarkEnd w:id="2276"/>
    </w:p>
    <w:p w14:paraId="2937AF7C" w14:textId="77777777" w:rsidR="005F51CB" w:rsidRDefault="00D87571" w:rsidP="00FF59D1">
      <w:pPr>
        <w:pStyle w:val="Heading4"/>
      </w:pPr>
      <w:r>
        <w:t xml:space="preserve">Inflammation </w:t>
      </w:r>
      <w:r w:rsidR="00311AEF">
        <w:t>and</w:t>
      </w:r>
      <w:r>
        <w:t xml:space="preserve"> IPF</w:t>
      </w:r>
    </w:p>
    <w:p w14:paraId="5853EB1B" w14:textId="406BBFE8" w:rsidR="003A0209" w:rsidRDefault="00581209" w:rsidP="002F6346">
      <w:r>
        <w:t>Thinking around interstitial lung disorders through much of the 1970s and 1980</w:t>
      </w:r>
      <w:r w:rsidR="003909CA">
        <w:t>s</w:t>
      </w:r>
      <w:r>
        <w:t xml:space="preserve"> centred on alveolitis as the initial feature of pathology.</w:t>
      </w:r>
      <w:r>
        <w:fldChar w:fldCharType="begin"/>
      </w:r>
      <w:r w:rsidR="00BE0F3E">
        <w:instrText xml:space="preserve"> ADDIN EN.CITE &lt;EndNote&gt;&lt;Cite&gt;&lt;Author&gt;Keogh&lt;/Author&gt;&lt;Year&gt;1982&lt;/Year&gt;&lt;RecNum&gt;310&lt;/RecNum&gt;&lt;DisplayText&gt;&lt;style face="superscript"&gt;19&lt;/style&gt;&lt;/DisplayText&gt;&lt;record&gt;&lt;rec-number&gt;310&lt;/rec-number&gt;&lt;foreign-keys&gt;&lt;key app="EN" db-id="52evaf50e9fe5cewd9b555d6wtw099s0pzrz" timestamp="1435755370" guid="8db671e3-eedd-4ff4-aa65-750e99b8a6e4"&gt;310&lt;/key&gt;&lt;/foreign-keys&gt;&lt;ref-type name="Journal Article"&gt;17&lt;/ref-type&gt;&lt;contributors&gt;&lt;authors&gt;&lt;author&gt;Keogh, B. A.&lt;/author&gt;&lt;author&gt;Crystal, R. G.&lt;/author&gt;&lt;/authors&gt;&lt;/contributors&gt;&lt;titles&gt;&lt;title&gt;Alveolitis: the key to the interstitial lung disorders&lt;/title&gt;&lt;secondary-title&gt;Thorax&lt;/secondary-title&gt;&lt;alt-title&gt;Thorax&lt;/alt-title&gt;&lt;/titles&gt;&lt;periodical&gt;&lt;full-title&gt;Thorax&lt;/full-title&gt;&lt;abbr-1&gt;Thorax&lt;/abbr-1&gt;&lt;/periodical&gt;&lt;alt-periodical&gt;&lt;full-title&gt;Thorax&lt;/full-title&gt;&lt;abbr-1&gt;Thorax&lt;/abbr-1&gt;&lt;/alt-periodical&gt;&lt;pages&gt;1-10&lt;/pages&gt;&lt;volume&gt;37&lt;/volume&gt;&lt;number&gt;1&lt;/number&gt;&lt;dates&gt;&lt;year&gt;1982&lt;/year&gt;&lt;/dates&gt;&lt;isbn&gt;0040-6376&amp;#xD;1468-3296&lt;/isbn&gt;&lt;accession-num&gt;PMC459237&lt;/accession-num&gt;&lt;urls&gt;&lt;related-urls&gt;&lt;url&gt;http://www.ncbi.nlm.nih.gov/pmc/articles/PMC459237/&lt;/url&gt;&lt;url&gt;http://thorax.bmj.com/content/37/1/1.full.pdf&lt;/url&gt;&lt;/related-urls&gt;&lt;/urls&gt;&lt;remote-database-name&gt;PMC&lt;/remote-database-name&gt;&lt;research-notes&gt;Editorial - reflective of belief that ILDs were all alveolitic inflammatory conditions.&lt;/research-notes&gt;&lt;/record&gt;&lt;/Cite&gt;&lt;/EndNote&gt;</w:instrText>
      </w:r>
      <w:r>
        <w:fldChar w:fldCharType="separate"/>
      </w:r>
      <w:r w:rsidR="008E7684" w:rsidRPr="008E7684">
        <w:rPr>
          <w:noProof/>
          <w:vertAlign w:val="superscript"/>
        </w:rPr>
        <w:t>19</w:t>
      </w:r>
      <w:r>
        <w:fldChar w:fldCharType="end"/>
      </w:r>
      <w:r>
        <w:t xml:space="preserve"> It was perceived that inflammation within the distal airspace tissue led to an aberrant healing process with fibrosis occurring as the end-stage process</w:t>
      </w:r>
      <w:r w:rsidR="00A96300">
        <w:t>, although it was originally perceived that desquamative interstitial pneumonia (DIP) was a precursor to the later development of UIP</w:t>
      </w:r>
      <w:r>
        <w:t>.</w:t>
      </w:r>
      <w:r w:rsidR="00A96300">
        <w:fldChar w:fldCharType="begin"/>
      </w:r>
      <w:r w:rsidR="00BE0F3E">
        <w:instrText xml:space="preserve"> ADDIN EN.CITE &lt;EndNote&gt;&lt;Cite&gt;&lt;Author&gt;Crystal&lt;/Author&gt;&lt;Year&gt;1991&lt;/Year&gt;&lt;RecNum&gt;871&lt;/RecNum&gt;&lt;DisplayText&gt;&lt;style face="superscript"&gt;27&lt;/style&gt;&lt;/DisplayText&gt;&lt;record&gt;&lt;rec-number&gt;871&lt;/rec-number&gt;&lt;foreign-keys&gt;&lt;key app="EN" db-id="52evaf50e9fe5cewd9b555d6wtw099s0pzrz" timestamp="1489404722" guid="fd8ca2bf-1b45-401c-b7f2-ad4a186d2e5c"&gt;871&lt;/key&gt;&lt;/foreign-keys&gt;&lt;ref-type name="Book Section"&gt;5&lt;/ref-type&gt;&lt;contributors&gt;&lt;authors&gt;&lt;author&gt;Crystal, R. G.&lt;/author&gt;&lt;author&gt;Ferrans, V.J.&lt;/author&gt;&lt;author&gt;Basset, F.&lt;/author&gt;&lt;/authors&gt;&lt;tertiary-authors&gt;&lt;author&gt;Crystal, R. G.&lt;/author&gt;&lt;author&gt;West, J.B.&lt;/author&gt;&lt;/tertiary-authors&gt;&lt;/contributors&gt;&lt;titles&gt;&lt;title&gt;Biologic basis of pulmonary fibrosis.&lt;/title&gt;&lt;secondary-title&gt;The Lung: Scientific Foundations&lt;/secondary-title&gt;&lt;/titles&gt;&lt;pages&gt;2931-46&lt;/pages&gt;&lt;dates&gt;&lt;year&gt;1991&lt;/year&gt;&lt;/dates&gt;&lt;pub-location&gt;New York&lt;/pub-location&gt;&lt;publisher&gt;Raven Press&lt;/publisher&gt;&lt;urls&gt;&lt;/urls&gt;&lt;/record&gt;&lt;/Cite&gt;&lt;/EndNote&gt;</w:instrText>
      </w:r>
      <w:r w:rsidR="00A96300">
        <w:fldChar w:fldCharType="separate"/>
      </w:r>
      <w:r w:rsidR="008E7684" w:rsidRPr="008E7684">
        <w:rPr>
          <w:noProof/>
          <w:vertAlign w:val="superscript"/>
        </w:rPr>
        <w:t>27</w:t>
      </w:r>
      <w:r w:rsidR="00A96300">
        <w:fldChar w:fldCharType="end"/>
      </w:r>
      <w:r w:rsidR="00A96300">
        <w:t xml:space="preserve"> </w:t>
      </w:r>
      <w:r w:rsidR="00854E40">
        <w:t>This disease demonstrates alveolitis in the form of intra-al</w:t>
      </w:r>
      <w:r w:rsidR="003A0209">
        <w:t>veolar macrophage accumulation.</w:t>
      </w:r>
    </w:p>
    <w:p w14:paraId="266F5A74" w14:textId="10C9DB00" w:rsidR="007D5E75" w:rsidRDefault="00854E40" w:rsidP="003A0209">
      <w:r>
        <w:t>I</w:t>
      </w:r>
      <w:r w:rsidR="00A96300">
        <w:t>t is now understood that DIP is a separate</w:t>
      </w:r>
      <w:r>
        <w:t xml:space="preserve"> pathological entity and is </w:t>
      </w:r>
      <w:r w:rsidR="00D64E8E">
        <w:t xml:space="preserve">a </w:t>
      </w:r>
      <w:r>
        <w:t>non-specific response to inhalation of cigarette smoke, considered alongside respiratory-bronchi</w:t>
      </w:r>
      <w:r w:rsidR="00897D78">
        <w:t>o</w:t>
      </w:r>
      <w:r>
        <w:t xml:space="preserve">litis interstitial lung disease (RB-ILD) in </w:t>
      </w:r>
      <w:r w:rsidR="000303A8">
        <w:t>Figure</w:t>
      </w:r>
      <w:r>
        <w:t xml:space="preserve"> 1.2.</w:t>
      </w:r>
      <w:r w:rsidR="003A0209">
        <w:t xml:space="preserve"> However, the role of inflammatory cells in development and prognosis of IPF remains controversial</w:t>
      </w:r>
      <w:r w:rsidR="00DD7E9D">
        <w:t>.</w:t>
      </w:r>
      <w:r w:rsidR="007D5E75">
        <w:t xml:space="preserve"> </w:t>
      </w:r>
      <w:r w:rsidR="00DD7E9D">
        <w:t>A recent example includes</w:t>
      </w:r>
      <w:r w:rsidR="003A0209">
        <w:t xml:space="preserve"> evidence suggesting an association between neutrophil </w:t>
      </w:r>
      <w:r w:rsidR="00930930">
        <w:t>accumulations</w:t>
      </w:r>
      <w:r w:rsidR="003A0209">
        <w:t xml:space="preserve"> in bronchoalveolar </w:t>
      </w:r>
      <w:r w:rsidR="007D5E75">
        <w:t xml:space="preserve">(BAL) </w:t>
      </w:r>
      <w:r w:rsidR="003A0209">
        <w:t>lavage fluid with mortality.</w:t>
      </w:r>
      <w:r w:rsidR="001F319F">
        <w:fldChar w:fldCharType="begin">
          <w:fldData xml:space="preserve">PEVuZE5vdGU+PENpdGU+PEF1dGhvcj5LaW5kZXI8L0F1dGhvcj48WWVhcj4yMDA4PC9ZZWFyPjxS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yMjYtMzI8L3BhZ2VzPjx2b2x1bWU+MTMz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=
</w:fldData>
        </w:fldChar>
      </w:r>
      <w:r w:rsidR="00BE0F3E">
        <w:instrText xml:space="preserve"> ADDIN EN.CITE </w:instrText>
      </w:r>
      <w:r w:rsidR="00BE0F3E">
        <w:fldChar w:fldCharType="begin">
          <w:fldData xml:space="preserve">PEVuZE5vdGU+PENpdGU+PEF1dGhvcj5LaW5kZXI8L0F1dGhvcj48WWVhcj4yMDA4PC9ZZWFyPjxS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yMjYtMzI8L3BhZ2VzPjx2b2x1bWU+MTMz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=
</w:fldData>
        </w:fldChar>
      </w:r>
      <w:r w:rsidR="00BE0F3E">
        <w:instrText xml:space="preserve"> ADDIN EN.CITE.DATA </w:instrText>
      </w:r>
      <w:r w:rsidR="00BE0F3E">
        <w:fldChar w:fldCharType="end"/>
      </w:r>
      <w:r w:rsidR="001F319F">
        <w:fldChar w:fldCharType="separate"/>
      </w:r>
      <w:r w:rsidR="008E7684" w:rsidRPr="008E7684">
        <w:rPr>
          <w:noProof/>
          <w:vertAlign w:val="superscript"/>
        </w:rPr>
        <w:t>28</w:t>
      </w:r>
      <w:r w:rsidR="001F319F">
        <w:fldChar w:fldCharType="end"/>
      </w:r>
      <w:r w:rsidR="000649DC" w:rsidRPr="000649DC">
        <w:t xml:space="preserve"> </w:t>
      </w:r>
      <w:r w:rsidR="000649DC">
        <w:t>Mucus production appeared to be a prominent finding in IPF lungs and</w:t>
      </w:r>
      <w:r w:rsidR="00DD7E9D">
        <w:t xml:space="preserve"> </w:t>
      </w:r>
      <w:r w:rsidR="000649DC">
        <w:t xml:space="preserve">correlated with lymphocyte count in a recent European Respiratory Journal article, although specimens were examined ex-vivo following </w:t>
      </w:r>
      <w:r w:rsidR="006C0FF8">
        <w:t xml:space="preserve">lung </w:t>
      </w:r>
      <w:r w:rsidR="000649DC">
        <w:t>explantation.</w:t>
      </w:r>
      <w:r w:rsidR="000649DC">
        <w:fldChar w:fldCharType="begin"/>
      </w:r>
      <w:r w:rsidR="00BE0F3E">
        <w:instrText xml:space="preserve"> ADDIN EN.CITE &lt;EndNote&gt;&lt;Cite&gt;&lt;Author&gt;Turato&lt;/Author&gt;&lt;Year&gt;2014&lt;/Year&gt;&lt;RecNum&gt;850&lt;/RecNum&gt;&lt;DisplayText&gt;&lt;style face="superscript"&gt;29&lt;/style&gt;&lt;/DisplayText&gt;&lt;record&gt;&lt;rec-number&gt;850&lt;/rec-number&gt;&lt;foreign-keys&gt;&lt;key app="EN" db-id="52evaf50e9fe5cewd9b555d6wtw099s0pzrz" timestamp="1489404676" guid="a9e0ad66-8137-4b2e-8183-067ce7978a30"&gt;850&lt;/key&gt;&lt;/foreign-keys&gt;&lt;ref-type name="Journal Article"&gt;17&lt;/ref-type&gt;&lt;contributors&gt;&lt;authors&gt;&lt;author&gt;Turato, Graziella&lt;/author&gt;&lt;author&gt;Floriani, Ariel F.&lt;/author&gt;&lt;author&gt;Baraldo, Simonetta&lt;/author&gt;&lt;author&gt;Balestro, Elisabetta&lt;/author&gt;&lt;author&gt;Bazzan, Erica&lt;/author&gt;&lt;author&gt;Schiavon, Marco&lt;/author&gt;&lt;author&gt;Cazzuffi, Riccardo&lt;/author&gt;&lt;author&gt;Damin, Marco&lt;/author&gt;&lt;author&gt;Nannini, Nazarena&lt;/author&gt;&lt;author&gt;Calabrese, Fiorella&lt;/author&gt;&lt;author&gt;Rea, Federico&lt;/author&gt;&lt;author&gt;Saetta, Marina&lt;/author&gt;&lt;author&gt;Cosio, Manuel G.&lt;/author&gt;&lt;/authors&gt;&lt;/contributors&gt;&lt;titles&gt;&lt;title&gt;Mucus production, lung inflammation and functional decay in IPF&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4&lt;/volume&gt;&lt;number&gt;Suppl 58&lt;/number&gt;&lt;dates&gt;&lt;year&gt;2014&lt;/year&gt;&lt;/dates&gt;&lt;urls&gt;&lt;/urls&gt;&lt;/record&gt;&lt;/Cite&gt;&lt;/EndNote&gt;</w:instrText>
      </w:r>
      <w:r w:rsidR="000649DC">
        <w:fldChar w:fldCharType="separate"/>
      </w:r>
      <w:r w:rsidR="008E7684" w:rsidRPr="008E7684">
        <w:rPr>
          <w:noProof/>
          <w:vertAlign w:val="superscript"/>
        </w:rPr>
        <w:t>29</w:t>
      </w:r>
      <w:r w:rsidR="000649DC">
        <w:fldChar w:fldCharType="end"/>
      </w:r>
    </w:p>
    <w:p w14:paraId="18EDE058" w14:textId="528F348B" w:rsidR="003A0209" w:rsidRPr="008A3EF1" w:rsidRDefault="007D5E75" w:rsidP="003A0209">
      <w:r>
        <w:t>Infection as a driver of inflammation and progression has also come under scrutiny. Richter and colleagues demonstrated that 36% of patients with IPF had evidence of bacterial colonisation in BAL fluid and that the detection of organisms persisted three months later.</w:t>
      </w:r>
      <w:r>
        <w:fldChar w:fldCharType="begin"/>
      </w:r>
      <w:r w:rsidR="00BE0F3E">
        <w:instrText xml:space="preserve"> ADDIN EN.CITE &lt;EndNote&gt;&lt;Cite&gt;&lt;Author&gt;Richter&lt;/Author&gt;&lt;Year&gt;2009&lt;/Year&gt;&lt;RecNum&gt;354&lt;/RecNum&gt;&lt;DisplayText&gt;&lt;style face="superscript"&gt;30&lt;/style&gt;&lt;/DisplayText&gt;&lt;record&gt;&lt;rec-number&gt;354&lt;/rec-number&gt;&lt;foreign-keys&gt;&lt;key app="EN" db-id="52evaf50e9fe5cewd9b555d6wtw099s0pzrz" timestamp="1437639657" guid="7cb791e0-38a7-433c-9ebd-a366746522e5"&gt;354&lt;/key&gt;&lt;/foreign-keys&gt;&lt;ref-type name="Journal Article"&gt;17&lt;/ref-type&gt;&lt;contributors&gt;&lt;authors&gt;&lt;author&gt;Richter, A G&lt;/author&gt;&lt;author&gt;Stockley, R A&lt;/author&gt;&lt;author&gt;Harper, L&lt;/author&gt;&lt;author&gt;Thickett, D R&lt;/author&gt;&lt;/authors&gt;&lt;/contributors&gt;&lt;titles&gt;&lt;title&gt;Pulmonary infection in Wegener granulomatosis and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692-697&lt;/pages&gt;&lt;volume&gt;64&lt;/volume&gt;&lt;number&gt;8&lt;/number&gt;&lt;dates&gt;&lt;year&gt;2009&lt;/year&gt;&lt;pub-dates&gt;&lt;date&gt;August 1, 2009&lt;/date&gt;&lt;/pub-dates&gt;&lt;/dates&gt;&lt;urls&gt;&lt;related-urls&gt;&lt;url&gt;http://thorax.bmj.com/content/64/8/692.abstract&lt;/url&gt;&lt;url&gt;http://thorax.bmj.com/content/64/8/692.full.pdf&lt;/url&gt;&lt;/related-urls&gt;&lt;/urls&gt;&lt;electronic-resource-num&gt;10.1136/thx.2008.110445&lt;/electronic-resource-num&gt;&lt;/record&gt;&lt;/Cite&gt;&lt;/EndNote&gt;</w:instrText>
      </w:r>
      <w:r>
        <w:fldChar w:fldCharType="separate"/>
      </w:r>
      <w:r w:rsidR="008E7684" w:rsidRPr="008E7684">
        <w:rPr>
          <w:noProof/>
          <w:vertAlign w:val="superscript"/>
        </w:rPr>
        <w:t>30</w:t>
      </w:r>
      <w:r>
        <w:fldChar w:fldCharType="end"/>
      </w:r>
      <w:r>
        <w:t xml:space="preserve"> </w:t>
      </w:r>
      <w:r w:rsidR="008A3EF1">
        <w:t xml:space="preserve">A previous multicentre </w:t>
      </w:r>
      <w:del w:id="2277" w:author="Windows User" w:date="2018-10-31T09:00:00Z">
        <w:r w:rsidR="008A3EF1" w:rsidDel="00E05D0B">
          <w:delText xml:space="preserve">trial </w:delText>
        </w:r>
      </w:del>
      <w:r w:rsidR="008A3EF1">
        <w:t xml:space="preserve">randomised controlled trial (RCT) suggested an improvement in the quality of life of patients treated with an antibiotic (co-trimoxazole) </w:t>
      </w:r>
      <w:r w:rsidR="008A3EF1" w:rsidRPr="008A3EF1">
        <w:rPr>
          <w:i/>
        </w:rPr>
        <w:t>versus</w:t>
      </w:r>
      <w:r w:rsidR="008A3EF1">
        <w:t xml:space="preserve"> placebo.</w:t>
      </w:r>
      <w:r w:rsidR="00B86AA1">
        <w:fldChar w:fldCharType="begin"/>
      </w:r>
      <w:r w:rsidR="008E7684">
        <w:instrText xml:space="preserve"> ADDIN EN.CITE &lt;EndNote&gt;&lt;Cite&gt;&lt;Author&gt;Shulgina&lt;/Author&gt;&lt;Year&gt;2013&lt;/Year&gt;&lt;RecNum&gt;755&lt;/RecNum&gt;&lt;DisplayText&gt;&lt;style face="superscript"&gt;31&lt;/style&gt;&lt;/DisplayText&gt;&lt;record&gt;&lt;rec-number&gt;755&lt;/rec-number&gt;&lt;foreign-keys&gt;&lt;key app="EN" db-id="2wzs52ephwvx93eefep5rvxm0x22zpzvpz0w" timestamp="1488971364"&gt;755&lt;/key&gt;&lt;/foreign-keys&gt;&lt;ref-type name="Journal Article"&gt;17&lt;/ref-type&gt;&lt;contributors&gt;&lt;authors&gt;&lt;author&gt;Shulgina, Ludmila&lt;/author&gt;&lt;author&gt;Cahn, Anthony P&lt;/author&gt;&lt;author&gt;Chilvers, Edwin R&lt;/author&gt;&lt;author&gt;Parfrey, Helen&lt;/author&gt;&lt;author&gt;Clark, Allan B&lt;/author&gt;&lt;author&gt;Wilson, Edward C F&lt;/author&gt;&lt;author&gt;Twentyman, Orion P&lt;/author&gt;&lt;author&gt;Davison, Anthony G&lt;/author&gt;&lt;author&gt;Curtin, John J&lt;/author&gt;&lt;author&gt;Crawford, Michael B&lt;/author&gt;&lt;author&gt;Wilson, Andrew M&lt;/author&gt;&lt;/authors&gt;&lt;/contributors&gt;&lt;titles&gt;&lt;title&gt;Treating idiopathic pulmonary fibrosis with the addition of co-trimoxazole: a randomised controlled trial&lt;/title&gt;&lt;secondary-title&gt;Thorax&lt;/secondary-title&gt;&lt;alt-title&gt;Thorax&lt;/alt-title&gt;&lt;/titles&gt;&lt;periodical&gt;&lt;full-title&gt;Thorax&lt;/full-title&gt;&lt;abbr-1&gt;Thorax&lt;/abbr-1&gt;&lt;/periodical&gt;&lt;alt-periodical&gt;&lt;full-title&gt;Thorax&lt;/full-title&gt;&lt;abbr-1&gt;Thorax&lt;/abbr-1&gt;&lt;/alt-periodical&gt;&lt;pages&gt;155-162&lt;/pages&gt;&lt;volume&gt;68&lt;/volume&gt;&lt;number&gt;2&lt;/number&gt;&lt;dates&gt;&lt;year&gt;2013&lt;/year&gt;&lt;/dates&gt;&lt;urls&gt;&lt;related-urls&gt;&lt;url&gt;http://thorax.bmj.com/content/thoraxjnl/68/2/155.full.pdf&lt;/url&gt;&lt;/related-urls&gt;&lt;/urls&gt;&lt;electronic-resource-num&gt;10.1136/thoraxjnl-2012-202403&lt;/electronic-resource-num&gt;&lt;/record&gt;&lt;/Cite&gt;&lt;/EndNote&gt;</w:instrText>
      </w:r>
      <w:r w:rsidR="00B86AA1">
        <w:fldChar w:fldCharType="separate"/>
      </w:r>
      <w:r w:rsidR="008E7684" w:rsidRPr="008E7684">
        <w:rPr>
          <w:noProof/>
          <w:vertAlign w:val="superscript"/>
        </w:rPr>
        <w:t>31</w:t>
      </w:r>
      <w:r w:rsidR="00B86AA1">
        <w:fldChar w:fldCharType="end"/>
      </w:r>
      <w:r w:rsidR="00B86AA1">
        <w:t xml:space="preserve"> A trend to improvement in survival was also seen</w:t>
      </w:r>
      <w:r w:rsidR="00675F6A">
        <w:t xml:space="preserve"> in this study but was underpowered to assess for mortality as a primary endpoint. A</w:t>
      </w:r>
      <w:r w:rsidR="00B86AA1">
        <w:t xml:space="preserve"> further phase III trial </w:t>
      </w:r>
      <w:r w:rsidR="00675F6A">
        <w:t xml:space="preserve">RCT </w:t>
      </w:r>
      <w:r w:rsidR="00B86AA1">
        <w:t xml:space="preserve">is underway, powered to assess </w:t>
      </w:r>
      <w:r w:rsidR="00675F6A">
        <w:t>this</w:t>
      </w:r>
      <w:r w:rsidR="00B86AA1">
        <w:t>.</w:t>
      </w:r>
    </w:p>
    <w:p w14:paraId="78C45F64" w14:textId="03A72446" w:rsidR="00854E40" w:rsidRDefault="0099442F" w:rsidP="002F6346">
      <w:r>
        <w:t xml:space="preserve">The move away from acceptance of IPF as a primarily inflammatory phenomenon was driven by </w:t>
      </w:r>
      <w:r w:rsidR="000311C3">
        <w:t>Katzenstein and Myers</w:t>
      </w:r>
      <w:r>
        <w:t>, who</w:t>
      </w:r>
      <w:r w:rsidR="000311C3">
        <w:t xml:space="preserve"> were able to demonstrate in well-defined cases</w:t>
      </w:r>
      <w:ins w:id="2278" w:author="Windows User" w:date="2018-10-31T09:01:00Z">
        <w:r w:rsidR="00E05D0B">
          <w:t xml:space="preserve"> of</w:t>
        </w:r>
      </w:ins>
      <w:r w:rsidR="000311C3">
        <w:t xml:space="preserve"> IPF that the inflammatory component of disease is mild and occurs in areas already affected by fulminant fibrosis.</w:t>
      </w:r>
      <w:r w:rsidR="000311C3">
        <w:fldChar w:fldCharType="begin"/>
      </w:r>
      <w:r w:rsidR="00BE0F3E">
        <w:instrText xml:space="preserve"> ADDIN EN.CITE &lt;EndNote&gt;&lt;Cite&gt;&lt;Author&gt;Katzenstein&lt;/Author&gt;&lt;Year&gt;1998&lt;/Year&gt;&lt;RecNum&gt;311&lt;/RecNum&gt;&lt;DisplayText&gt;&lt;style face="superscript"&gt;32&lt;/style&gt;&lt;/DisplayText&gt;&lt;record&gt;&lt;rec-number&gt;311&lt;/rec-number&gt;&lt;foreign-keys&gt;&lt;key app="EN" db-id="52evaf50e9fe5cewd9b555d6wtw099s0pzrz" timestamp="1435758144" guid="9c77b943-07f6-4b3a-b6d6-41598180a3a5"&gt;311&lt;/key&gt;&lt;/foreign-keys&gt;&lt;ref-type name="Journal Article"&gt;17&lt;/ref-type&gt;&lt;contributors&gt;&lt;authors&gt;&lt;author&gt;Katzenstein, Anna-Luise A&lt;/author&gt;&lt;author&gt;Myers, Jeffrey L&lt;/author&gt;&lt;/authors&gt;&lt;/contributors&gt;&lt;titles&gt;&lt;title&gt;Idiopathic Pulmonary Fibrosis: Clinical Relevance of Pathologic Classification&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301-1315&lt;/pages&gt;&lt;volume&gt;157&lt;/volume&gt;&lt;number&gt;4&lt;/number&gt;&lt;dates&gt;&lt;year&gt;1998&lt;/year&gt;&lt;pub-dates&gt;&lt;date&gt;1998/04/01&lt;/date&gt;&lt;/pub-dates&gt;&lt;/dates&gt;&lt;publisher&gt;American Thoracic Society - AJRCCM&lt;/publisher&gt;&lt;isbn&gt;1073-449X&lt;/isbn&gt;&lt;urls&gt;&lt;related-urls&gt;&lt;url&gt;http://dx.doi.org/10.1164/ajrccm.157.4.9707039&lt;/url&gt;&lt;url&gt;http://www.atsjournals.org/doi/pdf/10.1164/ajrccm.157.4.9707039&lt;/url&gt;&lt;/related-urls&gt;&lt;/urls&gt;&lt;electronic-resource-num&gt;10.1164/ajrccm.157.4.9707039&lt;/electronic-resource-num&gt;&lt;access-date&gt;2015/07/01&lt;/access-date&gt;&lt;/record&gt;&lt;/Cite&gt;&lt;/EndNote&gt;</w:instrText>
      </w:r>
      <w:r w:rsidR="000311C3">
        <w:fldChar w:fldCharType="separate"/>
      </w:r>
      <w:r w:rsidR="008E7684" w:rsidRPr="008E7684">
        <w:rPr>
          <w:noProof/>
          <w:vertAlign w:val="superscript"/>
        </w:rPr>
        <w:t>32</w:t>
      </w:r>
      <w:r w:rsidR="000311C3">
        <w:fldChar w:fldCharType="end"/>
      </w:r>
      <w:r w:rsidR="00672FEC">
        <w:t xml:space="preserve"> A landmark review of IPF pathogenesis began to turn the tide of IPF as a disease of lung scarring without </w:t>
      </w:r>
      <w:r w:rsidR="00FA566D">
        <w:t xml:space="preserve">evidence of </w:t>
      </w:r>
      <w:r w:rsidR="00672FEC">
        <w:t xml:space="preserve">inflammation as a </w:t>
      </w:r>
      <w:r w:rsidR="00B66225">
        <w:t>significant</w:t>
      </w:r>
      <w:r w:rsidR="00672FEC">
        <w:t xml:space="preserve"> precursor</w:t>
      </w:r>
      <w:r w:rsidR="00E0253C">
        <w:t>, thus leading to the acceptance of treating IPF as a disease with a separate pathological identity.</w:t>
      </w:r>
      <w:r w:rsidR="00423F33">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 </w:instrText>
      </w:r>
      <w:r w:rsidR="00BE0F3E">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DATA </w:instrText>
      </w:r>
      <w:r w:rsidR="00BE0F3E">
        <w:fldChar w:fldCharType="end"/>
      </w:r>
      <w:r w:rsidR="00423F33">
        <w:fldChar w:fldCharType="separate"/>
      </w:r>
      <w:r w:rsidR="008E7684" w:rsidRPr="008E7684">
        <w:rPr>
          <w:noProof/>
          <w:vertAlign w:val="superscript"/>
        </w:rPr>
        <w:t>33</w:t>
      </w:r>
      <w:r w:rsidR="00423F33">
        <w:fldChar w:fldCharType="end"/>
      </w:r>
      <w:r w:rsidR="00104FAE">
        <w:t xml:space="preserve"> In this article, the hypothesis of abnormal wound healing</w:t>
      </w:r>
      <w:r w:rsidR="00CD1606">
        <w:t xml:space="preserve"> as the representative pathology of UIP</w:t>
      </w:r>
      <w:r w:rsidR="00104FAE">
        <w:t xml:space="preserve"> was introduced.</w:t>
      </w:r>
    </w:p>
    <w:p w14:paraId="208C6DD9" w14:textId="77777777" w:rsidR="009878F6" w:rsidRDefault="009878F6" w:rsidP="009878F6">
      <w:pPr>
        <w:pStyle w:val="Heading4"/>
      </w:pPr>
      <w:r>
        <w:lastRenderedPageBreak/>
        <w:t xml:space="preserve">UIP is a Pathology </w:t>
      </w:r>
      <w:r w:rsidR="00B864BF">
        <w:t>Characterised by</w:t>
      </w:r>
      <w:r>
        <w:t xml:space="preserve"> Aberrant Tissue Repair</w:t>
      </w:r>
    </w:p>
    <w:p w14:paraId="465EF4AD" w14:textId="368EF781" w:rsidR="00E0253C" w:rsidRDefault="00104FAE" w:rsidP="002F6346">
      <w:r>
        <w:t xml:space="preserve">The normal </w:t>
      </w:r>
      <w:r w:rsidR="000F7164">
        <w:t>wound-healing</w:t>
      </w:r>
      <w:r>
        <w:t xml:space="preserve"> model is outlined in </w:t>
      </w:r>
      <w:r w:rsidR="000303A8">
        <w:t>Figure</w:t>
      </w:r>
      <w:r>
        <w:t xml:space="preserve"> 1.4.</w:t>
      </w:r>
      <w:r w:rsidR="00914024">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 </w:instrText>
      </w:r>
      <w:r w:rsidR="00BE0F3E">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DATA </w:instrText>
      </w:r>
      <w:r w:rsidR="00BE0F3E">
        <w:fldChar w:fldCharType="end"/>
      </w:r>
      <w:r w:rsidR="00914024">
        <w:fldChar w:fldCharType="separate"/>
      </w:r>
      <w:r w:rsidR="008E7684" w:rsidRPr="008E7684">
        <w:rPr>
          <w:noProof/>
          <w:vertAlign w:val="superscript"/>
        </w:rPr>
        <w:t>33</w:t>
      </w:r>
      <w:r w:rsidR="00914024">
        <w:fldChar w:fldCharType="end"/>
      </w:r>
      <w:r w:rsidR="001A50EA">
        <w:t xml:space="preserve"> In </w:t>
      </w:r>
      <w:r w:rsidR="00CD1606">
        <w:t>UIP</w:t>
      </w:r>
      <w:r w:rsidR="001A50EA">
        <w:t xml:space="preserve">, the insult appears to be relatively trivial and rather than an overzealous physiologic inflammatory response, the prevailing mechanism of disease appears to </w:t>
      </w:r>
      <w:r w:rsidR="000D31A9">
        <w:t>be centred</w:t>
      </w:r>
      <w:r w:rsidR="001A50EA">
        <w:t xml:space="preserve"> </w:t>
      </w:r>
      <w:r w:rsidR="000D31A9">
        <w:t>on</w:t>
      </w:r>
      <w:r w:rsidR="001A50EA">
        <w:t xml:space="preserve"> dysfunctional repair. </w:t>
      </w:r>
      <w:r w:rsidR="00B0480C">
        <w:t>The histopathological representation of this process is an aggregation of activated myofibroblasts, known as fibroblastic foci.</w:t>
      </w:r>
      <w:r w:rsidR="000D31A9">
        <w:fldChar w:fldCharType="begin"/>
      </w:r>
      <w:r w:rsidR="00BE0F3E">
        <w:instrText xml:space="preserve"> ADDIN EN.CITE &lt;EndNote&gt;&lt;Cite&gt;&lt;Author&gt;Visscher&lt;/Author&gt;&lt;Year&gt;2006&lt;/Year&gt;&lt;RecNum&gt;212&lt;/RecNum&gt;&lt;DisplayText&gt;&lt;style face="superscript"&gt;34&lt;/style&gt;&lt;/DisplayText&gt;&lt;record&gt;&lt;rec-number&gt;212&lt;/rec-number&gt;&lt;foreign-keys&gt;&lt;key app="EN" db-id="52evaf50e9fe5cewd9b555d6wtw099s0pzrz" timestamp="1434035371" guid="a911a869-57e6-4edc-a015-5fcbac2772ce"&gt;212&lt;/key&gt;&lt;key app="ENWeb" db-id=""&gt;0&lt;/key&gt;&lt;/foreign-keys&gt;&lt;ref-type name="Journal Article"&gt;17&lt;/ref-type&gt;&lt;contributors&gt;&lt;authors&gt;&lt;author&gt;Visscher, D. W.&lt;/author&gt;&lt;author&gt;Myers, J. L.&lt;/author&gt;&lt;/authors&gt;&lt;/contributors&gt;&lt;auth-address&gt;Division of Anatomic Pathology, Mayo Clinic, 200 First Street SW, Rochester, MN 55905, USA. visscher.daniel@mayo.edu&lt;/auth-address&gt;&lt;titles&gt;&lt;title&gt;Histologic spectrum of idiopathic interstitial pneumonias&lt;/title&gt;&lt;secondary-title&gt;Proceedings of the American Thoracic Society&lt;/secondary-title&gt;&lt;alt-title&gt;Proc Am Thorac Soc&lt;/alt-title&gt;&lt;/titles&gt;&lt;periodical&gt;&lt;full-title&gt;Proceedings of the American Thoracic Society&lt;/full-title&gt;&lt;/periodical&gt;&lt;alt-periodical&gt;&lt;full-title&gt;Proc Am Thorac Soc&lt;/full-title&gt;&lt;/alt-periodical&gt;&lt;pages&gt;322-9&lt;/pages&gt;&lt;volume&gt;3&lt;/volume&gt;&lt;number&gt;4&lt;/number&gt;&lt;keywords&gt;&lt;keyword&gt;Diagnosis, Differential&lt;/keyword&gt;&lt;keyword&gt;Humans&lt;/keyword&gt;&lt;keyword&gt;Lung Diseases, Interstitial/*pathology&lt;/keyword&gt;&lt;keyword&gt;Photomicrography&lt;/keyword&gt;&lt;keyword&gt;Prognosis&lt;/keyword&gt;&lt;/keywords&gt;&lt;dates&gt;&lt;year&gt;2006&lt;/year&gt;&lt;pub-dates&gt;&lt;date&gt;Jun&lt;/date&gt;&lt;/pub-dates&gt;&lt;/dates&gt;&lt;isbn&gt;1546-3222 (Print)&amp;#xD;1546-3222 (Linking)&lt;/isbn&gt;&lt;accession-num&gt;16738196&lt;/accession-num&gt;&lt;urls&gt;&lt;related-urls&gt;&lt;url&gt;http://www.ncbi.nlm.nih.gov/pubmed/16738196&lt;/url&gt;&lt;/related-urls&gt;&lt;/urls&gt;&lt;electronic-resource-num&gt;10.1513/pats.200602-019TK&lt;/electronic-resource-num&gt;&lt;/record&gt;&lt;/Cite&gt;&lt;/EndNote&gt;</w:instrText>
      </w:r>
      <w:r w:rsidR="000D31A9">
        <w:fldChar w:fldCharType="separate"/>
      </w:r>
      <w:r w:rsidR="008E7684" w:rsidRPr="008E7684">
        <w:rPr>
          <w:noProof/>
          <w:vertAlign w:val="superscript"/>
        </w:rPr>
        <w:t>34</w:t>
      </w:r>
      <w:r w:rsidR="000D31A9">
        <w:fldChar w:fldCharType="end"/>
      </w:r>
      <w:r w:rsidR="008128B4">
        <w:t xml:space="preserve"> An example of </w:t>
      </w:r>
      <w:r w:rsidR="007B69DF">
        <w:t xml:space="preserve">histological </w:t>
      </w:r>
      <w:r w:rsidR="002055CC">
        <w:t xml:space="preserve">UIP including </w:t>
      </w:r>
      <w:r w:rsidR="008128B4">
        <w:t>a fibrob</w:t>
      </w:r>
      <w:r w:rsidR="00E104EB">
        <w:t>l</w:t>
      </w:r>
      <w:r w:rsidR="008128B4">
        <w:t>astic focus is shown</w:t>
      </w:r>
      <w:r w:rsidR="007B69DF">
        <w:t xml:space="preserve"> and described further</w:t>
      </w:r>
      <w:r w:rsidR="002055CC">
        <w:t xml:space="preserve"> </w:t>
      </w:r>
      <w:r w:rsidR="008128B4">
        <w:t xml:space="preserve">in </w:t>
      </w:r>
      <w:r w:rsidR="000303A8">
        <w:t>Figure</w:t>
      </w:r>
      <w:r w:rsidR="008128B4">
        <w:t xml:space="preserve"> 1.5</w:t>
      </w:r>
      <w:r w:rsidR="00556FE2">
        <w:t xml:space="preserve">, with </w:t>
      </w:r>
      <w:r w:rsidR="000303A8">
        <w:t>Figure</w:t>
      </w:r>
      <w:r w:rsidR="00556FE2">
        <w:t xml:space="preserve"> 1.6 demonstrating the honeycomb lung, typical of the end stage disease process</w:t>
      </w:r>
      <w:r w:rsidR="008128B4">
        <w:t>.</w:t>
      </w:r>
      <w:r w:rsidR="001731FB">
        <w:t xml:space="preserve"> </w:t>
      </w:r>
      <w:r w:rsidR="00E104EB">
        <w:t>Clinically, t</w:t>
      </w:r>
      <w:r w:rsidR="001731FB">
        <w:t xml:space="preserve">he </w:t>
      </w:r>
      <w:r w:rsidR="00E104EB">
        <w:t>extent of fibroblastic foci on lung biopsy is strongly associated with mortality.</w:t>
      </w:r>
      <w:r w:rsidR="00E104EB">
        <w:fldChar w:fldCharType="begin">
          <w:fldData xml:space="preserve">PEVuZE5vdGU+PENpdGU+PEF1dGhvcj5OaWNob2xzb248L0F1dGhvcj48WWVhcj4yMDAyPC9ZZWFy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3My03PC9wYWdlcz48dm9sdW1lPjE2Njwvdm9sdW1lPjxu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</w:fldData>
        </w:fldChar>
      </w:r>
      <w:r w:rsidR="00BE0F3E">
        <w:instrText xml:space="preserve"> ADDIN EN.CITE </w:instrText>
      </w:r>
      <w:r w:rsidR="00BE0F3E">
        <w:fldChar w:fldCharType="begin">
          <w:fldData xml:space="preserve">PEVuZE5vdGU+PENpdGU+PEF1dGhvcj5OaWNob2xzb248L0F1dGhvcj48WWVhcj4yMDAyPC9ZZWFy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3My03PC9wYWdlcz48dm9sdW1lPjE2Njwvdm9sdW1lPjxu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</w:fldData>
        </w:fldChar>
      </w:r>
      <w:r w:rsidR="00BE0F3E">
        <w:instrText xml:space="preserve"> ADDIN EN.CITE.DATA </w:instrText>
      </w:r>
      <w:r w:rsidR="00BE0F3E">
        <w:fldChar w:fldCharType="end"/>
      </w:r>
      <w:r w:rsidR="00E104EB">
        <w:fldChar w:fldCharType="separate"/>
      </w:r>
      <w:r w:rsidR="008E7684" w:rsidRPr="008E7684">
        <w:rPr>
          <w:noProof/>
          <w:vertAlign w:val="superscript"/>
        </w:rPr>
        <w:t>35</w:t>
      </w:r>
      <w:r w:rsidR="00E104EB">
        <w:fldChar w:fldCharType="end"/>
      </w:r>
    </w:p>
    <w:p w14:paraId="43DD5854" w14:textId="3A47E32A" w:rsidR="00EE4180" w:rsidRDefault="0040192E" w:rsidP="00EE4180">
      <w:pPr>
        <w:pStyle w:val="figure"/>
      </w:pPr>
      <w:r>
        <w:rPr>
          <w:noProof/>
          <w:lang w:eastAsia="en-GB"/>
        </w:rPr>
        <w:drawing>
          <wp:inline distT="0" distB="0" distL="0" distR="0" wp14:anchorId="600C8261" wp14:editId="6FFC39F2">
            <wp:extent cx="6108700" cy="2286000"/>
            <wp:effectExtent l="25400" t="25400" r="38100" b="25400"/>
            <wp:docPr id="4" name="Picture 4" descr="Wound he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ound healing"/>
                    <pic:cNvPicPr>
                      <a:picLocks noChangeAspect="1" noChangeArrowheads="1"/>
                    </pic:cNvPicPr>
                  </pic:nvPicPr>
                  <pic:blipFill>
                    <a:blip r:embed="rId23">
                      <a:extLst>
                        <a:ext uri="{28A0092B-C50C-407E-A947-70E740481C1C}">
                          <a14:useLocalDpi xmlns:a14="http://schemas.microsoft.com/office/drawing/2010/main" val="0"/>
                        </a:ext>
                      </a:extLst>
                    </a:blip>
                    <a:srcRect b="50117"/>
                    <a:stretch>
                      <a:fillRect/>
                    </a:stretch>
                  </pic:blipFill>
                  <pic:spPr bwMode="auto">
                    <a:xfrm>
                      <a:off x="0" y="0"/>
                      <a:ext cx="6108700" cy="2286000"/>
                    </a:xfrm>
                    <a:prstGeom prst="rect">
                      <a:avLst/>
                    </a:prstGeom>
                    <a:noFill/>
                    <a:ln w="12700" cmpd="sng">
                      <a:solidFill>
                        <a:srgbClr val="000000"/>
                      </a:solidFill>
                      <a:miter lim="800000"/>
                      <a:headEnd/>
                      <a:tailEnd/>
                    </a:ln>
                    <a:effectLst/>
                  </pic:spPr>
                </pic:pic>
              </a:graphicData>
            </a:graphic>
          </wp:inline>
        </w:drawing>
      </w:r>
    </w:p>
    <w:p w14:paraId="1D92734C" w14:textId="545B8A9C" w:rsidR="00EE4180" w:rsidRDefault="000303A8" w:rsidP="008B2F79">
      <w:pPr>
        <w:pStyle w:val="Caption"/>
      </w:pPr>
      <w:bookmarkStart w:id="2279" w:name="_Toc364424657"/>
      <w:bookmarkStart w:id="2280" w:name="_Toc364425620"/>
      <w:bookmarkStart w:id="2281" w:name="_Toc364493343"/>
      <w:bookmarkStart w:id="2282" w:name="_Toc494795718"/>
      <w:bookmarkStart w:id="2283" w:name="_Toc3145293"/>
      <w:r>
        <w:t>Figure</w:t>
      </w:r>
      <w:r w:rsidR="00EE4180">
        <w:t xml:space="preserve"> </w:t>
      </w:r>
      <w:ins w:id="2284"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28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286" w:author="Nicholas Weatherley" w:date="2019-03-05T22:36:00Z">
        <w:r w:rsidR="00D5585D">
          <w:rPr>
            <w:noProof/>
          </w:rPr>
          <w:t>4</w:t>
        </w:r>
        <w:r w:rsidR="00D5585D">
          <w:fldChar w:fldCharType="end"/>
        </w:r>
      </w:ins>
      <w:ins w:id="2287" w:author="Windows User" w:date="2018-11-01T14:27:00Z">
        <w:del w:id="2288" w:author="Nicholas Weatherley" w:date="2019-03-05T22:36:00Z">
          <w:r w:rsidR="002F70B6" w:rsidDel="00D5585D">
            <w:fldChar w:fldCharType="begin"/>
          </w:r>
          <w:r w:rsidR="002F70B6" w:rsidDel="00D5585D">
            <w:delInstrText xml:space="preserve"> STYLEREF 1 \s </w:delInstrText>
          </w:r>
        </w:del>
      </w:ins>
      <w:del w:id="2289" w:author="Nicholas Weatherley" w:date="2019-03-05T22:36:00Z">
        <w:r w:rsidR="002F70B6" w:rsidDel="00D5585D">
          <w:fldChar w:fldCharType="separate"/>
        </w:r>
        <w:r w:rsidR="0024585E" w:rsidDel="00D5585D">
          <w:rPr>
            <w:noProof/>
          </w:rPr>
          <w:delText>1</w:delText>
        </w:r>
      </w:del>
      <w:ins w:id="2290" w:author="Windows User" w:date="2018-11-01T14:27:00Z">
        <w:del w:id="229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292" w:author="Nicholas Weatherley" w:date="2019-03-05T22:36:00Z">
        <w:r w:rsidR="002F70B6" w:rsidDel="00D5585D">
          <w:fldChar w:fldCharType="end"/>
        </w:r>
      </w:del>
      <w:del w:id="229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EE4180">
        <w:t>: Normal wound healing process in human tissue</w:t>
      </w:r>
      <w:bookmarkEnd w:id="2279"/>
      <w:bookmarkEnd w:id="2280"/>
      <w:bookmarkEnd w:id="2281"/>
      <w:bookmarkEnd w:id="2282"/>
      <w:bookmarkEnd w:id="2283"/>
    </w:p>
    <w:p w14:paraId="165DE9DA" w14:textId="021EB1A5" w:rsidR="00EE4180" w:rsidRDefault="00F42145" w:rsidP="00F42145">
      <w:pPr>
        <w:pStyle w:val="Figuretext"/>
      </w:pPr>
      <w:r>
        <w:t>Following an initial process of inflammatory cell attraction to the site of epithelial injury, fibroblasts are attracted to the site and undergo a phenotypic change into myofibroblasts. This allows a wound to be closed until normal tissue can be restored, a process known as reepithelialisation</w:t>
      </w:r>
      <w:r w:rsidR="00CF68B4">
        <w:t>. Usually most of the myofibroblasts are removed from the site and these cells die off (i.e., undergo apoptosis), leaving behind normal cellular tissue. If the injury is significant, some of the extracellular matrix remains, leaving a scar.</w:t>
      </w:r>
      <w:r w:rsidR="00FF2B9B">
        <w:t xml:space="preserve"> Adapted from Selman </w:t>
      </w:r>
      <w:r w:rsidR="00FF2B9B" w:rsidRPr="00A25DAC">
        <w:rPr>
          <w:i/>
        </w:rPr>
        <w:t>et al</w:t>
      </w:r>
      <w:r w:rsidR="00FF2B9B">
        <w:t>.</w:t>
      </w:r>
      <w:r w:rsidR="00FF2B9B">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 </w:instrText>
      </w:r>
      <w:r w:rsidR="00BE0F3E">
        <w:fldChar w:fldCharType="begin">
          <w:fldData xml:space="preserve">PEVuZE5vdGU+PENpdGU+PEF1dGhvcj5TZWxtYW48L0F1dGhvcj48WWVhcj4yMDAxPC9ZZWFyPjxS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E0F3E">
        <w:instrText xml:space="preserve"> ADDIN EN.CITE.DATA </w:instrText>
      </w:r>
      <w:r w:rsidR="00BE0F3E">
        <w:fldChar w:fldCharType="end"/>
      </w:r>
      <w:r w:rsidR="00FF2B9B">
        <w:fldChar w:fldCharType="separate"/>
      </w:r>
      <w:r w:rsidR="008E7684" w:rsidRPr="008E7684">
        <w:rPr>
          <w:noProof/>
          <w:vertAlign w:val="superscript"/>
        </w:rPr>
        <w:t>33</w:t>
      </w:r>
      <w:r w:rsidR="00FF2B9B">
        <w:fldChar w:fldCharType="end"/>
      </w:r>
    </w:p>
    <w:p w14:paraId="55D77047" w14:textId="6BE2BFC5" w:rsidR="008A3FC2" w:rsidRDefault="00D0644C" w:rsidP="008A3FC2">
      <w:pPr>
        <w:pStyle w:val="figure"/>
      </w:pPr>
      <w:ins w:id="2294" w:author="Windows User" w:date="2018-10-30T09:48:00Z">
        <w:r>
          <w:rPr>
            <w:noProof/>
            <w:lang w:eastAsia="en-GB"/>
          </w:rPr>
          <w:lastRenderedPageBreak/>
          <w:drawing>
            <wp:inline distT="0" distB="0" distL="0" distR="0" wp14:anchorId="74E3CE17" wp14:editId="529B28DE">
              <wp:extent cx="6038215" cy="2927350"/>
              <wp:effectExtent l="0" t="0" r="635"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UIP.png"/>
                      <pic:cNvPicPr/>
                    </pic:nvPicPr>
                    <pic:blipFill rotWithShape="1">
                      <a:blip r:embed="rId24">
                        <a:extLst>
                          <a:ext uri="{28A0092B-C50C-407E-A947-70E740481C1C}">
                            <a14:useLocalDpi xmlns:a14="http://schemas.microsoft.com/office/drawing/2010/main" val="0"/>
                          </a:ext>
                        </a:extLst>
                      </a:blip>
                      <a:srcRect b="13815"/>
                      <a:stretch/>
                    </pic:blipFill>
                    <pic:spPr bwMode="auto">
                      <a:xfrm>
                        <a:off x="0" y="0"/>
                        <a:ext cx="6038215" cy="2927350"/>
                      </a:xfrm>
                      <a:prstGeom prst="rect">
                        <a:avLst/>
                      </a:prstGeom>
                      <a:ln>
                        <a:noFill/>
                      </a:ln>
                      <a:extLst>
                        <a:ext uri="{53640926-AAD7-44D8-BBD7-CCE9431645EC}">
                          <a14:shadowObscured xmlns:a14="http://schemas.microsoft.com/office/drawing/2010/main"/>
                        </a:ext>
                      </a:extLst>
                    </pic:spPr>
                  </pic:pic>
                </a:graphicData>
              </a:graphic>
            </wp:inline>
          </w:drawing>
        </w:r>
      </w:ins>
      <w:del w:id="2295" w:author="Windows User" w:date="2018-10-30T09:48:00Z">
        <w:r w:rsidR="008A3FC2" w:rsidDel="00D0644C">
          <w:rPr>
            <w:noProof/>
            <w:lang w:eastAsia="en-GB"/>
          </w:rPr>
          <w:drawing>
            <wp:inline distT="0" distB="0" distL="0" distR="0" wp14:anchorId="00FD4C99" wp14:editId="6CFED064">
              <wp:extent cx="6038215" cy="3322622"/>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IP figure 1.pdf"/>
                      <pic:cNvPicPr/>
                    </pic:nvPicPr>
                    <pic:blipFill rotWithShape="1">
                      <a:blip r:embed="rId25">
                        <a:extLst>
                          <a:ext uri="{28A0092B-C50C-407E-A947-70E740481C1C}">
                            <a14:useLocalDpi xmlns:a14="http://schemas.microsoft.com/office/drawing/2010/main" val="0"/>
                          </a:ext>
                        </a:extLst>
                      </a:blip>
                      <a:srcRect b="2178"/>
                      <a:stretch/>
                    </pic:blipFill>
                    <pic:spPr bwMode="auto">
                      <a:xfrm>
                        <a:off x="0" y="0"/>
                        <a:ext cx="6038215" cy="3322622"/>
                      </a:xfrm>
                      <a:prstGeom prst="rect">
                        <a:avLst/>
                      </a:prstGeom>
                      <a:ln>
                        <a:noFill/>
                      </a:ln>
                      <a:extLst>
                        <a:ext uri="{53640926-AAD7-44D8-BBD7-CCE9431645EC}">
                          <a14:shadowObscured xmlns:a14="http://schemas.microsoft.com/office/drawing/2010/main"/>
                        </a:ext>
                      </a:extLst>
                    </pic:spPr>
                  </pic:pic>
                </a:graphicData>
              </a:graphic>
            </wp:inline>
          </w:drawing>
        </w:r>
      </w:del>
    </w:p>
    <w:p w14:paraId="229A0896" w14:textId="4D28F4F5" w:rsidR="00C2103D" w:rsidRDefault="000303A8" w:rsidP="008A3FC2">
      <w:pPr>
        <w:pStyle w:val="Caption"/>
      </w:pPr>
      <w:bookmarkStart w:id="2296" w:name="_Toc3145294"/>
      <w:r>
        <w:t>Figure</w:t>
      </w:r>
      <w:r w:rsidR="008A3FC2">
        <w:t xml:space="preserve"> </w:t>
      </w:r>
      <w:ins w:id="2297"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29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299" w:author="Nicholas Weatherley" w:date="2019-03-05T22:36:00Z">
        <w:r w:rsidR="00D5585D">
          <w:rPr>
            <w:noProof/>
          </w:rPr>
          <w:t>5</w:t>
        </w:r>
        <w:r w:rsidR="00D5585D">
          <w:fldChar w:fldCharType="end"/>
        </w:r>
      </w:ins>
      <w:ins w:id="2300" w:author="Windows User" w:date="2018-11-01T14:27:00Z">
        <w:del w:id="2301" w:author="Nicholas Weatherley" w:date="2019-03-05T22:36:00Z">
          <w:r w:rsidR="002F70B6" w:rsidDel="00D5585D">
            <w:fldChar w:fldCharType="begin"/>
          </w:r>
          <w:r w:rsidR="002F70B6" w:rsidDel="00D5585D">
            <w:delInstrText xml:space="preserve"> STYLEREF 1 \s </w:delInstrText>
          </w:r>
        </w:del>
      </w:ins>
      <w:del w:id="2302" w:author="Nicholas Weatherley" w:date="2019-03-05T22:36:00Z">
        <w:r w:rsidR="002F70B6" w:rsidDel="00D5585D">
          <w:fldChar w:fldCharType="separate"/>
        </w:r>
        <w:r w:rsidR="0024585E" w:rsidDel="00D5585D">
          <w:rPr>
            <w:noProof/>
          </w:rPr>
          <w:delText>1</w:delText>
        </w:r>
      </w:del>
      <w:ins w:id="2303" w:author="Windows User" w:date="2018-11-01T14:27:00Z">
        <w:del w:id="230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05" w:author="Nicholas Weatherley" w:date="2019-03-05T22:36:00Z">
        <w:r w:rsidR="002F70B6" w:rsidDel="00D5585D">
          <w:fldChar w:fldCharType="end"/>
        </w:r>
      </w:del>
      <w:del w:id="230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8A3FC2">
        <w:t>:</w:t>
      </w:r>
      <w:r w:rsidR="00400245">
        <w:t xml:space="preserve"> Usual interstitial pneumonia on histology</w:t>
      </w:r>
      <w:bookmarkEnd w:id="2296"/>
    </w:p>
    <w:p w14:paraId="19111E77" w14:textId="5C48B976" w:rsidR="008A3FC2" w:rsidRDefault="00400245" w:rsidP="008A3FC2">
      <w:pPr>
        <w:pStyle w:val="Figuretext"/>
      </w:pPr>
      <w:r>
        <w:t>S</w:t>
      </w:r>
      <w:r w:rsidR="006D09BF">
        <w:t>een at 5x magnification</w:t>
      </w:r>
      <w:r w:rsidR="003C46B1">
        <w:t xml:space="preserve"> (A) and 8x magnification (B)</w:t>
      </w:r>
      <w:r w:rsidR="006D09BF">
        <w:t>. S</w:t>
      </w:r>
      <w:r>
        <w:t>ection A demonstrates the interface commonly seen in idiopathic pulmonary fibrosis, with normal healthy lung tissue in the top left of the slide. Contrast this with the thickened alveolar walls apparent in the affected lung in the lower right of the slide. A fibroblastic focus (pl. foci) is demonstrated in section B. The dense pink cytoplasm and elongated nuclei of the cells, arranged in a horseshoe-like pattern distinguishes these fibroblasts from surrounding lung tissue</w:t>
      </w:r>
      <w:ins w:id="2307" w:author="Windows User" w:date="2018-10-30T09:49:00Z">
        <w:r w:rsidR="00D0644C">
          <w:t xml:space="preserve"> (arrow)</w:t>
        </w:r>
      </w:ins>
      <w:r>
        <w:t xml:space="preserve">. Images reproduced with permission from </w:t>
      </w:r>
      <w:r w:rsidR="00FC6B99">
        <w:t>Leeds digital pathology project.</w:t>
      </w:r>
      <w:r w:rsidR="00BE3100">
        <w:fldChar w:fldCharType="begin"/>
      </w:r>
      <w:r w:rsidR="00BE0F3E">
        <w:instrText xml:space="preserve"> ADDIN EN.CITE &lt;EndNote&gt;&lt;Cite&gt;&lt;Author&gt;Leeds digital pathology project&lt;/Author&gt;&lt;RecNum&gt;1929&lt;/RecNum&gt;&lt;DisplayText&gt;&lt;style face="superscript"&gt;36&lt;/style&gt;&lt;/DisplayText&gt;&lt;record&gt;&lt;rec-number&gt;1929&lt;/rec-number&gt;&lt;foreign-keys&gt;&lt;key app="EN" db-id="52evaf50e9fe5cewd9b555d6wtw099s0pzrz" timestamp="1511534890" guid="1a457bab-cd11-4ee6-a45c-6c3069952962"&gt;1929&lt;/key&gt;&lt;/foreign-keys&gt;&lt;ref-type name="Web Page"&gt;12&lt;/ref-type&gt;&lt;contributors&gt;&lt;authors&gt;&lt;author&gt;Leeds digital pathology project,&lt;/author&gt;&lt;/authors&gt;&lt;/contributors&gt;&lt;titles&gt;&lt;/titles&gt;&lt;number&gt;12 October 2017&lt;/number&gt;&lt;dates&gt;&lt;/dates&gt;&lt;urls&gt;&lt;related-urls&gt;&lt;url&gt;www.virtualpathology.leeds.ac.uk]&lt;/url&gt;&lt;/related-urls&gt;&lt;/urls&gt;&lt;/record&gt;&lt;/Cite&gt;&lt;/EndNote&gt;</w:instrText>
      </w:r>
      <w:r w:rsidR="00BE3100">
        <w:fldChar w:fldCharType="separate"/>
      </w:r>
      <w:r w:rsidR="008E7684" w:rsidRPr="008E7684">
        <w:rPr>
          <w:noProof/>
          <w:vertAlign w:val="superscript"/>
        </w:rPr>
        <w:t>36</w:t>
      </w:r>
      <w:r w:rsidR="00BE3100">
        <w:fldChar w:fldCharType="end"/>
      </w:r>
    </w:p>
    <w:p w14:paraId="7D09627A" w14:textId="2BBDD784" w:rsidR="002E610E" w:rsidRDefault="00E60DC5" w:rsidP="002E610E">
      <w:pPr>
        <w:pStyle w:val="figure"/>
      </w:pPr>
      <w:r>
        <w:rPr>
          <w:noProof/>
          <w:lang w:eastAsia="en-GB"/>
        </w:rPr>
        <w:drawing>
          <wp:inline distT="0" distB="0" distL="0" distR="0" wp14:anchorId="2D01AD6F" wp14:editId="4F072C6B">
            <wp:extent cx="5541908" cy="4285961"/>
            <wp:effectExtent l="0" t="0" r="0"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Honeycombing.png"/>
                    <pic:cNvPicPr/>
                  </pic:nvPicPr>
                  <pic:blipFill>
                    <a:blip r:embed="rId26">
                      <a:extLst>
                        <a:ext uri="{28A0092B-C50C-407E-A947-70E740481C1C}">
                          <a14:useLocalDpi xmlns:a14="http://schemas.microsoft.com/office/drawing/2010/main" val="0"/>
                        </a:ext>
                      </a:extLst>
                    </a:blip>
                    <a:stretch>
                      <a:fillRect/>
                    </a:stretch>
                  </pic:blipFill>
                  <pic:spPr>
                    <a:xfrm>
                      <a:off x="0" y="0"/>
                      <a:ext cx="5574791" cy="4311392"/>
                    </a:xfrm>
                    <a:prstGeom prst="rect">
                      <a:avLst/>
                    </a:prstGeom>
                  </pic:spPr>
                </pic:pic>
              </a:graphicData>
            </a:graphic>
          </wp:inline>
        </w:drawing>
      </w:r>
    </w:p>
    <w:p w14:paraId="3E36E75A" w14:textId="5C988D09" w:rsidR="002E610E" w:rsidRDefault="000303A8" w:rsidP="002E610E">
      <w:pPr>
        <w:pStyle w:val="Caption"/>
      </w:pPr>
      <w:bookmarkStart w:id="2308" w:name="_Toc3145295"/>
      <w:r>
        <w:t>Figure</w:t>
      </w:r>
      <w:r w:rsidR="002E610E">
        <w:t xml:space="preserve"> </w:t>
      </w:r>
      <w:ins w:id="2309"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31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311" w:author="Nicholas Weatherley" w:date="2019-03-05T22:36:00Z">
        <w:r w:rsidR="00D5585D">
          <w:rPr>
            <w:noProof/>
          </w:rPr>
          <w:t>6</w:t>
        </w:r>
        <w:r w:rsidR="00D5585D">
          <w:fldChar w:fldCharType="end"/>
        </w:r>
      </w:ins>
      <w:ins w:id="2312" w:author="Windows User" w:date="2018-11-01T14:27:00Z">
        <w:del w:id="2313" w:author="Nicholas Weatherley" w:date="2019-03-05T22:36:00Z">
          <w:r w:rsidR="002F70B6" w:rsidDel="00D5585D">
            <w:fldChar w:fldCharType="begin"/>
          </w:r>
          <w:r w:rsidR="002F70B6" w:rsidDel="00D5585D">
            <w:delInstrText xml:space="preserve"> STYLEREF 1 \s </w:delInstrText>
          </w:r>
        </w:del>
      </w:ins>
      <w:del w:id="2314" w:author="Nicholas Weatherley" w:date="2019-03-05T22:36:00Z">
        <w:r w:rsidR="002F70B6" w:rsidDel="00D5585D">
          <w:fldChar w:fldCharType="separate"/>
        </w:r>
        <w:r w:rsidR="0024585E" w:rsidDel="00D5585D">
          <w:rPr>
            <w:noProof/>
          </w:rPr>
          <w:delText>1</w:delText>
        </w:r>
      </w:del>
      <w:ins w:id="2315" w:author="Windows User" w:date="2018-11-01T14:27:00Z">
        <w:del w:id="231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17" w:author="Nicholas Weatherley" w:date="2019-03-05T22:36:00Z">
        <w:r w:rsidR="002F70B6" w:rsidDel="00D5585D">
          <w:fldChar w:fldCharType="end"/>
        </w:r>
      </w:del>
      <w:del w:id="231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2E610E">
        <w:t>: Histological honeycombing in</w:t>
      </w:r>
      <w:r w:rsidR="00E060A8">
        <w:t xml:space="preserve"> advanced</w:t>
      </w:r>
      <w:r w:rsidR="002E610E">
        <w:t xml:space="preserve"> usual interstitial pneumonia</w:t>
      </w:r>
      <w:bookmarkEnd w:id="2308"/>
    </w:p>
    <w:p w14:paraId="57487721" w14:textId="31E74FC8" w:rsidR="002E610E" w:rsidRPr="002E610E" w:rsidRDefault="006D09BF" w:rsidP="002E610E">
      <w:pPr>
        <w:pStyle w:val="Figuretext"/>
      </w:pPr>
      <w:r>
        <w:t xml:space="preserve">Seen at 5x magnification. </w:t>
      </w:r>
      <w:r w:rsidR="00E14B8C">
        <w:t>Little of the normal lung architecture remains, with the breakdown of alveolar walls into honeycomb cysts.</w:t>
      </w:r>
      <w:r w:rsidR="00826B1B">
        <w:t xml:space="preserve"> The airspaces are surrounded by bronchiolar metaplasia and contain thick fibrous walls.</w:t>
      </w:r>
      <w:r w:rsidR="00E14B8C">
        <w:t xml:space="preserve"> Images reproduced with permission from Leeds digital pathology project.</w:t>
      </w:r>
      <w:r w:rsidR="00E14B8C">
        <w:fldChar w:fldCharType="begin"/>
      </w:r>
      <w:r w:rsidR="00BE0F3E">
        <w:instrText xml:space="preserve"> ADDIN EN.CITE &lt;EndNote&gt;&lt;Cite&gt;&lt;Author&gt;Leeds digital pathology project&lt;/Author&gt;&lt;RecNum&gt;1929&lt;/RecNum&gt;&lt;DisplayText&gt;&lt;style face="superscript"&gt;36&lt;/style&gt;&lt;/DisplayText&gt;&lt;record&gt;&lt;rec-number&gt;1929&lt;/rec-number&gt;&lt;foreign-keys&gt;&lt;key app="EN" db-id="52evaf50e9fe5cewd9b555d6wtw099s0pzrz" timestamp="1511534890" guid="1a457bab-cd11-4ee6-a45c-6c3069952962"&gt;1929&lt;/key&gt;&lt;/foreign-keys&gt;&lt;ref-type name="Web Page"&gt;12&lt;/ref-type&gt;&lt;contributors&gt;&lt;authors&gt;&lt;author&gt;Leeds digital pathology project,&lt;/author&gt;&lt;/authors&gt;&lt;/contributors&gt;&lt;titles&gt;&lt;/titles&gt;&lt;number&gt;12 October 2017&lt;/number&gt;&lt;dates&gt;&lt;/dates&gt;&lt;urls&gt;&lt;related-urls&gt;&lt;url&gt;www.virtualpathology.leeds.ac.uk]&lt;/url&gt;&lt;/related-urls&gt;&lt;/urls&gt;&lt;/record&gt;&lt;/Cite&gt;&lt;/EndNote&gt;</w:instrText>
      </w:r>
      <w:r w:rsidR="00E14B8C">
        <w:fldChar w:fldCharType="separate"/>
      </w:r>
      <w:r w:rsidR="008E7684" w:rsidRPr="008E7684">
        <w:rPr>
          <w:noProof/>
          <w:vertAlign w:val="superscript"/>
        </w:rPr>
        <w:t>36</w:t>
      </w:r>
      <w:r w:rsidR="00E14B8C">
        <w:fldChar w:fldCharType="end"/>
      </w:r>
    </w:p>
    <w:p w14:paraId="74171AFB" w14:textId="41A56BC9" w:rsidR="001D0370" w:rsidRDefault="00C96466" w:rsidP="00413F73">
      <w:r>
        <w:lastRenderedPageBreak/>
        <w:t>Fibroblasts and their phenotypic evolution into myofibroblasts are key to the propagation of disease.</w:t>
      </w:r>
      <w:r w:rsidR="00E06317">
        <w:t xml:space="preserve"> </w:t>
      </w:r>
      <w:r w:rsidR="00AD03FB">
        <w:t>These cells appear to be resistant to the regulatory pathways of proliferation and apoptosis,</w:t>
      </w:r>
      <w:r w:rsidR="00530609">
        <w:fldChar w:fldCharType="begin"/>
      </w:r>
      <w:r w:rsidR="00BE0F3E">
        <w:instrText xml:space="preserve"> ADDIN EN.CITE &lt;EndNote&gt;&lt;Cite&gt;&lt;Author&gt;Nho&lt;/Author&gt;&lt;Year&gt;2011&lt;/Year&gt;&lt;RecNum&gt;879&lt;/RecNum&gt;&lt;DisplayText&gt;&lt;style face="superscript"&gt;37&lt;/style&gt;&lt;/DisplayText&gt;&lt;record&gt;&lt;rec-number&gt;879&lt;/rec-number&gt;&lt;foreign-keys&gt;&lt;key app="EN" db-id="52evaf50e9fe5cewd9b555d6wtw099s0pzrz" timestamp="1489404739" guid="8707c1e0-6f5a-43ed-8821-b70966184101"&gt;879&lt;/key&gt;&lt;key app="ENWeb" db-id=""&gt;0&lt;/key&gt;&lt;/foreign-keys&gt;&lt;ref-type name="Journal Article"&gt;17&lt;/ref-type&gt;&lt;contributors&gt;&lt;authors&gt;&lt;author&gt;Nho, Richard Seonghun&lt;/author&gt;&lt;author&gt;Hergert, Polla&lt;/author&gt;&lt;author&gt;Kahm, Judith&lt;/author&gt;&lt;author&gt;Jessurun, Jose&lt;/author&gt;&lt;author&gt;Henke, Craig&lt;/author&gt;&lt;/authors&gt;&lt;/contributors&gt;&lt;titles&gt;&lt;title&gt;Pathological Alteration of FoxO3a Activity Promotes Idiopathic Pulmonary Fibrosis Fibroblast Proliferation on Type I Collagen Matrix&lt;/title&gt;&lt;secondary-title&gt;The American Journal of Pathology&lt;/secondary-title&gt;&lt;alt-title&gt;Am J Pathol&lt;/alt-title&gt;&lt;/titles&gt;&lt;periodical&gt;&lt;full-title&gt;The American Journal of Pathology&lt;/full-title&gt;&lt;/periodical&gt;&lt;alt-periodical&gt;&lt;full-title&gt;Am J Pathol&lt;/full-title&gt;&lt;/alt-periodical&gt;&lt;pages&gt;2420-2430&lt;/pages&gt;&lt;volume&gt;179&lt;/volume&gt;&lt;number&gt;5&lt;/number&gt;&lt;dates&gt;&lt;year&gt;2011&lt;/year&gt;&lt;pub-dates&gt;&lt;date&gt;11//&lt;/date&gt;&lt;/pub-dates&gt;&lt;/dates&gt;&lt;isbn&gt;0002-9440&lt;/isbn&gt;&lt;urls&gt;&lt;related-urls&gt;&lt;url&gt;http://www.sciencedirect.com/science/article/pii/S0002944011007395&lt;/url&gt;&lt;url&gt;https://www.ncbi.nlm.nih.gov/pmc/articles/PMC3204034/pdf/main.pdf&lt;/url&gt;&lt;/related-urls&gt;&lt;/urls&gt;&lt;electronic-resource-num&gt;http://dx.doi.org/10.1016/j.ajpath.2011.07.020&lt;/electronic-resource-num&gt;&lt;/record&gt;&lt;/Cite&gt;&lt;/EndNote&gt;</w:instrText>
      </w:r>
      <w:r w:rsidR="00530609">
        <w:fldChar w:fldCharType="separate"/>
      </w:r>
      <w:r w:rsidR="008E7684" w:rsidRPr="008E7684">
        <w:rPr>
          <w:noProof/>
          <w:vertAlign w:val="superscript"/>
        </w:rPr>
        <w:t>37</w:t>
      </w:r>
      <w:r w:rsidR="00530609">
        <w:fldChar w:fldCharType="end"/>
      </w:r>
      <w:r w:rsidR="00AD03FB">
        <w:t xml:space="preserve"> which then prevents the normal reabsorption of extracellu</w:t>
      </w:r>
      <w:r w:rsidR="004F2340">
        <w:t>l</w:t>
      </w:r>
      <w:r w:rsidR="00AD03FB">
        <w:t>ar matrix and reepithelialisation which forms the latter stages of a normal wound healing process.</w:t>
      </w:r>
      <w:r w:rsidR="00530609">
        <w:t xml:space="preserve"> </w:t>
      </w:r>
      <w:r w:rsidR="006A0705">
        <w:t>In this sense, IPF has been described as having features similar to those of malignancy, particularly in their resistance to apoptosis.</w:t>
      </w:r>
      <w:r w:rsidR="00FA0529">
        <w:fldChar w:fldCharType="begin">
          <w:fldData xml:space="preserve">PEVuZE5vdGU+PENpdGU+PEF1dGhvcj5NYWhlcjwvQXV0aG9yPjxZZWFyPjIwMTA8L1llYXI+PFJl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MtODI8L3BhZ2VzPjx2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</w:fldData>
        </w:fldChar>
      </w:r>
      <w:r w:rsidR="00BE0F3E">
        <w:instrText xml:space="preserve"> ADDIN EN.CITE </w:instrText>
      </w:r>
      <w:r w:rsidR="00BE0F3E">
        <w:fldChar w:fldCharType="begin">
          <w:fldData xml:space="preserve">PEVuZE5vdGU+PENpdGU+PEF1dGhvcj5NYWhlcjwvQXV0aG9yPjxZZWFyPjIwMTA8L1llYXI+PFJl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MtODI8L3BhZ2VzPjx2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</w:fldData>
        </w:fldChar>
      </w:r>
      <w:r w:rsidR="00BE0F3E">
        <w:instrText xml:space="preserve"> ADDIN EN.CITE.DATA </w:instrText>
      </w:r>
      <w:r w:rsidR="00BE0F3E">
        <w:fldChar w:fldCharType="end"/>
      </w:r>
      <w:r w:rsidR="00FA0529">
        <w:fldChar w:fldCharType="separate"/>
      </w:r>
      <w:r w:rsidR="008E7684" w:rsidRPr="008E7684">
        <w:rPr>
          <w:noProof/>
          <w:vertAlign w:val="superscript"/>
        </w:rPr>
        <w:t>38</w:t>
      </w:r>
      <w:r w:rsidR="00FA0529">
        <w:fldChar w:fldCharType="end"/>
      </w:r>
      <w:r w:rsidR="00FA0529">
        <w:t xml:space="preserve"> Indeed, f</w:t>
      </w:r>
      <w:r w:rsidR="006A0705">
        <w:t xml:space="preserve">ibroblastic foci have been described as </w:t>
      </w:r>
      <w:r w:rsidR="00FA0529">
        <w:t xml:space="preserve">phenotypically </w:t>
      </w:r>
      <w:r w:rsidR="006A0705">
        <w:t xml:space="preserve">similar to </w:t>
      </w:r>
      <w:r w:rsidR="00731D64">
        <w:t>‘</w:t>
      </w:r>
      <w:r w:rsidR="006A0705">
        <w:t>tumorlets</w:t>
      </w:r>
      <w:r w:rsidR="00731D64">
        <w:t>’, although the cellular makeup of these regions is polyclonal, suggesting a reactive, rather than malignant process</w:t>
      </w:r>
      <w:r w:rsidR="006A0705">
        <w:t>.</w:t>
      </w:r>
      <w:r w:rsidR="00731D64">
        <w:fldChar w:fldCharType="begin"/>
      </w:r>
      <w:r w:rsidR="00BE0F3E">
        <w:instrText xml:space="preserve"> ADDIN EN.CITE &lt;EndNote&gt;&lt;Cite&gt;&lt;Author&gt;Cool&lt;/Author&gt;&lt;Year&gt;2006&lt;/Year&gt;&lt;RecNum&gt;881&lt;/RecNum&gt;&lt;DisplayText&gt;&lt;style face="superscript"&gt;39&lt;/style&gt;&lt;/DisplayText&gt;&lt;record&gt;&lt;rec-number&gt;881&lt;/rec-number&gt;&lt;foreign-keys&gt;&lt;key app="EN" db-id="52evaf50e9fe5cewd9b555d6wtw099s0pzrz" timestamp="1489404751" guid="4255b1f2-0779-4326-95a0-3a50949354eb"&gt;881&lt;/key&gt;&lt;key app="ENWeb" db-id=""&gt;0&lt;/key&gt;&lt;/foreign-keys&gt;&lt;ref-type name="Journal Article"&gt;17&lt;/ref-type&gt;&lt;contributors&gt;&lt;authors&gt;&lt;author&gt;Cool, Carlyne D.&lt;/author&gt;&lt;author&gt;Groshong, Steve D.&lt;/author&gt;&lt;author&gt;Rai, Pradeep R.&lt;/author&gt;&lt;author&gt;Henson, Peter M.&lt;/author&gt;&lt;author&gt;Stewart, J. Scott&lt;/author&gt;&lt;author&gt;Brown, Kevin K.&lt;/author&gt;&lt;/authors&gt;&lt;/contributors&gt;&lt;titles&gt;&lt;title&gt;Fibroblast Foci Are Not Discrete Sites of Lung Injury or Repair: The Fibroblast Reticulum&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54-658&lt;/pages&gt;&lt;volume&gt;174&lt;/volume&gt;&lt;number&gt;6&lt;/number&gt;&lt;dates&gt;&lt;year&gt;2006&lt;/year&gt;&lt;pub-dates&gt;&lt;date&gt;06/23&amp;#xD;02/10/received&amp;#xD;05/30/accepted&lt;/date&gt;&lt;/pub-dates&gt;&lt;/dates&gt;&lt;publisher&gt;American Thoracic Society&lt;/publisher&gt;&lt;isbn&gt;1073-449X&amp;#xD;1535-4970&lt;/isbn&gt;&lt;accession-num&gt;PMC2648056&lt;/accession-num&gt;&lt;urls&gt;&lt;related-urls&gt;&lt;url&gt;http://www.ncbi.nlm.nih.gov/pmc/articles/PMC2648056/&lt;/url&gt;&lt;url&gt;https://www.ncbi.nlm.nih.gov/pmc/articles/PMC2648056/pdf/AJRCCM1746654.pdf&lt;/url&gt;&lt;/related-urls&gt;&lt;/urls&gt;&lt;electronic-resource-num&gt;10.1164/rccm.200602-205OC&lt;/electronic-resource-num&gt;&lt;remote-database-name&gt;PMC&lt;/remote-database-name&gt;&lt;/record&gt;&lt;/Cite&gt;&lt;/EndNote&gt;</w:instrText>
      </w:r>
      <w:r w:rsidR="00731D64">
        <w:fldChar w:fldCharType="separate"/>
      </w:r>
      <w:r w:rsidR="008E7684" w:rsidRPr="008E7684">
        <w:rPr>
          <w:noProof/>
          <w:vertAlign w:val="superscript"/>
        </w:rPr>
        <w:t>39</w:t>
      </w:r>
      <w:r w:rsidR="00731D64">
        <w:fldChar w:fldCharType="end"/>
      </w:r>
    </w:p>
    <w:p w14:paraId="3572F1DD" w14:textId="2746A45E" w:rsidR="00D55C98" w:rsidRDefault="00D7758B" w:rsidP="00413F73">
      <w:r>
        <w:t>In spite of recent advanced in our understanding of the complex biology and pathology of IPF</w:t>
      </w:r>
      <w:r w:rsidR="00D55C98">
        <w:t xml:space="preserve">, the precipitating </w:t>
      </w:r>
      <w:r w:rsidR="00120E14">
        <w:t>lung insult</w:t>
      </w:r>
      <w:r w:rsidR="006A0705">
        <w:t>(s) or imbalance(s)</w:t>
      </w:r>
      <w:r w:rsidR="00120E14">
        <w:t xml:space="preserve"> which leads</w:t>
      </w:r>
      <w:r w:rsidR="00D55C98">
        <w:t xml:space="preserve"> to myofibrocyte infiltration and subsequent lung fibrosis seem to be relatively trivial and remain unclear, hence the current terminology ‘idiopathic’ is still taxonomically accurate.</w:t>
      </w:r>
      <w:r w:rsidR="00D55C98">
        <w:fldChar w:fldCharType="begin"/>
      </w:r>
      <w:r w:rsidR="00BE0F3E">
        <w:instrText xml:space="preserve"> ADDIN EN.CITE &lt;EndNote&gt;&lt;Cite&gt;&lt;Author&gt;Mathai&lt;/Author&gt;&lt;Year&gt;2015&lt;/Year&gt;&lt;RecNum&gt;234&lt;/RecNum&gt;&lt;DisplayText&gt;&lt;style face="superscript"&gt;40&lt;/style&gt;&lt;/DisplayText&gt;&lt;record&gt;&lt;rec-number&gt;234&lt;/rec-number&gt;&lt;foreign-keys&gt;&lt;key app="EN" db-id="52evaf50e9fe5cewd9b555d6wtw099s0pzrz" timestamp="1433932662" guid="9d30e8e7-32eb-4c7d-ac53-3b32e7fe70c8"&gt;234&lt;/key&gt;&lt;key app="ENWeb" db-id=""&gt;0&lt;/key&gt;&lt;/foreign-keys&gt;&lt;ref-type name="Journal Article"&gt;17&lt;/ref-type&gt;&lt;contributors&gt;&lt;authors&gt;&lt;author&gt;Mathai, S. K.&lt;/author&gt;&lt;author&gt;Schwartz, D. A.&lt;/author&gt;&lt;/authors&gt;&lt;/contributors&gt;&lt;auth-address&gt;Division of Pulmonary Sciences and Critical Care Medicine, University of Colorado Denver, Aurora, CO, USA susan.mathai@ucdenver.edu.&amp;#xD;Division of Pulmonary Sciences and Critical Care Medicine, University of Colorado Denver, Aurora, CO, USA Dept of Medicine, University of Colorado Denver, Aurora, CO, USA.&lt;/auth-address&gt;&lt;titles&gt;&lt;title&gt;Taking the &amp;quot;I&amp;quot; out of IPF&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539-41&lt;/pages&gt;&lt;volume&gt;45&lt;/volume&gt;&lt;number&gt;6&lt;/number&gt;&lt;dates&gt;&lt;year&gt;2015&lt;/year&gt;&lt;pub-dates&gt;&lt;date&gt;Jun&lt;/date&gt;&lt;/pub-dates&gt;&lt;/dates&gt;&lt;isbn&gt;1399-3003 (Electronic)&amp;#xD;0903-1936 (Linking)&lt;/isbn&gt;&lt;accession-num&gt;26028619&lt;/accession-num&gt;&lt;urls&gt;&lt;related-urls&gt;&lt;url&gt;http://www.ncbi.nlm.nih.gov/pubmed/26028619&lt;/url&gt;&lt;/related-urls&gt;&lt;/urls&gt;&lt;electronic-resource-num&gt;10.1183/09031936.00052715&lt;/electronic-resource-num&gt;&lt;research-notes&gt;Editiorial outlining how recent genetic research is helping to explain the genetic basis for IPF.&lt;/research-notes&gt;&lt;/record&gt;&lt;/Cite&gt;&lt;/EndNote&gt;</w:instrText>
      </w:r>
      <w:r w:rsidR="00D55C98">
        <w:fldChar w:fldCharType="separate"/>
      </w:r>
      <w:r w:rsidR="008E7684" w:rsidRPr="008E7684">
        <w:rPr>
          <w:noProof/>
          <w:vertAlign w:val="superscript"/>
        </w:rPr>
        <w:t>40</w:t>
      </w:r>
      <w:r w:rsidR="00D55C98">
        <w:fldChar w:fldCharType="end"/>
      </w:r>
    </w:p>
    <w:p w14:paraId="15B58DAB" w14:textId="77777777" w:rsidR="00413F73" w:rsidRDefault="00E00E24" w:rsidP="00E00E24">
      <w:pPr>
        <w:pStyle w:val="Heading4"/>
      </w:pPr>
      <w:r>
        <w:t>Physiological sequelae</w:t>
      </w:r>
    </w:p>
    <w:p w14:paraId="71089F8D" w14:textId="462C693D" w:rsidR="00F33F76" w:rsidRDefault="00CE71E0" w:rsidP="00E00E24">
      <w:r>
        <w:t>The replacement of normal interstitium with thickened extracellular matrices leads to t</w:t>
      </w:r>
      <w:r w:rsidR="00D55C98">
        <w:t xml:space="preserve">hickening of alveolar membranes and a destruction </w:t>
      </w:r>
      <w:r w:rsidR="005577A1">
        <w:t>of the normal lu</w:t>
      </w:r>
      <w:r w:rsidR="00264FBB">
        <w:t>ng architecture, as demonstrated</w:t>
      </w:r>
      <w:r w:rsidR="004640E4">
        <w:t xml:space="preserve"> in </w:t>
      </w:r>
      <w:r w:rsidR="000303A8">
        <w:t>Figure</w:t>
      </w:r>
      <w:r w:rsidR="004640E4">
        <w:t>s 1.5 and 1.6</w:t>
      </w:r>
      <w:r w:rsidR="005577A1">
        <w:t>.</w:t>
      </w:r>
      <w:r w:rsidR="00D55C98">
        <w:t xml:space="preserve"> </w:t>
      </w:r>
      <w:r w:rsidR="00873F3E">
        <w:t>The</w:t>
      </w:r>
      <w:r>
        <w:t xml:space="preserve"> resultant reduction in the availability of alve</w:t>
      </w:r>
      <w:r w:rsidR="00873F3E">
        <w:t>olar-</w:t>
      </w:r>
      <w:r>
        <w:t>capillary surface area</w:t>
      </w:r>
      <w:r w:rsidR="000A5445">
        <w:t xml:space="preserve"> </w:t>
      </w:r>
      <w:r w:rsidR="00873F3E">
        <w:t>causes a physiological reduction in</w:t>
      </w:r>
      <w:r w:rsidR="000A5445">
        <w:t xml:space="preserve"> oxygen </w:t>
      </w:r>
      <w:r w:rsidR="00B46BD6">
        <w:t xml:space="preserve">transfer </w:t>
      </w:r>
      <w:r w:rsidR="000A5445">
        <w:t xml:space="preserve">across the alveolar membrane. </w:t>
      </w:r>
      <w:r w:rsidR="00873F3E">
        <w:t>Therefore, hypoxia</w:t>
      </w:r>
      <w:r w:rsidR="00C953E0">
        <w:t xml:space="preserve"> occurs and is most prominent </w:t>
      </w:r>
      <w:r w:rsidR="00873F3E">
        <w:t xml:space="preserve">during </w:t>
      </w:r>
      <w:r w:rsidR="00C953E0">
        <w:t xml:space="preserve">times of increased tissue requirement such as during exercise. </w:t>
      </w:r>
      <w:r w:rsidR="00F33F76">
        <w:t>Stiffness of the interstitium and loss of functional lung tissue also leads to loss of lung volume, which is measurable by simple spirometric techniques</w:t>
      </w:r>
      <w:ins w:id="2319" w:author="Windows User" w:date="2018-10-31T09:01:00Z">
        <w:r w:rsidR="00E05D0B">
          <w:t>, including forced vital capacity</w:t>
        </w:r>
      </w:ins>
      <w:r w:rsidR="00F33F76">
        <w:t>.</w:t>
      </w:r>
    </w:p>
    <w:p w14:paraId="72DDDA88" w14:textId="6B414DF1" w:rsidR="00372631" w:rsidRDefault="00372631" w:rsidP="00E00E24">
      <w:r>
        <w:t xml:space="preserve">As the disease continues to progress, hypoxia is seen during </w:t>
      </w:r>
      <w:r w:rsidR="00C953E0">
        <w:t>more minor exertion</w:t>
      </w:r>
      <w:r w:rsidR="00C45A72">
        <w:t xml:space="preserve">. Recent </w:t>
      </w:r>
      <w:r w:rsidR="004E5968">
        <w:t xml:space="preserve">data from </w:t>
      </w:r>
      <w:r w:rsidR="0006061F">
        <w:t xml:space="preserve">in vitro </w:t>
      </w:r>
      <w:r w:rsidR="00C45A72">
        <w:t xml:space="preserve">biochemical </w:t>
      </w:r>
      <w:r w:rsidR="004E5968">
        <w:t>studies</w:t>
      </w:r>
      <w:r w:rsidR="00C45A72">
        <w:t xml:space="preserve"> suggests that hypoxia may drive further fibroblast proliferation,</w:t>
      </w:r>
      <w:r w:rsidR="0006061F">
        <w:t xml:space="preserve"> which </w:t>
      </w:r>
      <w:r w:rsidR="006F495C">
        <w:t xml:space="preserve">may </w:t>
      </w:r>
      <w:r w:rsidR="0006061F">
        <w:t xml:space="preserve">clinically </w:t>
      </w:r>
      <w:r w:rsidR="006F495C">
        <w:t>translate</w:t>
      </w:r>
      <w:r w:rsidR="0006061F">
        <w:t xml:space="preserve"> to lead</w:t>
      </w:r>
      <w:r w:rsidR="00C45A72">
        <w:t xml:space="preserve"> to further disease progression.</w:t>
      </w:r>
      <w:r w:rsidR="0006061F">
        <w:fldChar w:fldCharType="begin">
          <w:fldData xml:space="preserve">PEVuZE5vdGU+PENpdGU+PEF1dGhvcj5Cb2RlbXB1ZGk8L0F1dGhvcj48WWVhcj4yMDE0PC9ZZWFy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=
</w:fldData>
        </w:fldChar>
      </w:r>
      <w:r w:rsidR="00BE0F3E">
        <w:instrText xml:space="preserve"> ADDIN EN.CITE </w:instrText>
      </w:r>
      <w:r w:rsidR="00BE0F3E">
        <w:fldChar w:fldCharType="begin">
          <w:fldData xml:space="preserve">PEVuZE5vdGU+PENpdGU+PEF1dGhvcj5Cb2RlbXB1ZGk8L0F1dGhvcj48WWVhcj4yMDE0PC9ZZWFy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=
</w:fldData>
        </w:fldChar>
      </w:r>
      <w:r w:rsidR="00BE0F3E">
        <w:instrText xml:space="preserve"> ADDIN EN.CITE.DATA </w:instrText>
      </w:r>
      <w:r w:rsidR="00BE0F3E">
        <w:fldChar w:fldCharType="end"/>
      </w:r>
      <w:r w:rsidR="0006061F">
        <w:fldChar w:fldCharType="separate"/>
      </w:r>
      <w:r w:rsidR="00D452EA" w:rsidRPr="00D452EA">
        <w:rPr>
          <w:noProof/>
          <w:vertAlign w:val="superscript"/>
        </w:rPr>
        <w:t>41, 42</w:t>
      </w:r>
      <w:r w:rsidR="0006061F">
        <w:fldChar w:fldCharType="end"/>
      </w:r>
      <w:r w:rsidR="00ED1890">
        <w:t xml:space="preserve"> Respiratory failure ensues in the majority of patients and is the most common mode of death in most patients with IPF</w:t>
      </w:r>
      <w:r w:rsidR="00D731E9">
        <w:t xml:space="preserve"> observed through several I</w:t>
      </w:r>
      <w:r w:rsidR="004011E9">
        <w:t>PF tr</w:t>
      </w:r>
      <w:r w:rsidR="00D731E9">
        <w:t>i</w:t>
      </w:r>
      <w:r w:rsidR="004011E9">
        <w:t>a</w:t>
      </w:r>
      <w:r w:rsidR="00D731E9">
        <w:t>ls</w:t>
      </w:r>
      <w:r w:rsidR="00811039">
        <w:t xml:space="preserve"> (see </w:t>
      </w:r>
      <w:r w:rsidR="000303A8">
        <w:t>Figure</w:t>
      </w:r>
      <w:r w:rsidR="00811039">
        <w:t xml:space="preserve"> </w:t>
      </w:r>
      <w:r w:rsidR="005B109D">
        <w:t>1.7</w:t>
      </w:r>
      <w:r w:rsidR="00E23D90">
        <w:t>)</w:t>
      </w:r>
      <w:r w:rsidR="00ED1890">
        <w:t>.</w:t>
      </w:r>
      <w:r w:rsidR="000C27D0">
        <w:fldChar w:fldCharType="begin">
          <w:fldData xml:space="preserve">PEVuZE5vdGU+PENpdGU+PEF1dGhvcj5GZXJuYW5kZXogUGVyZXo8L0F1dGhvcj48WWVhcj4yMDEw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MjktMzc8L3BhZ2VzPjx2b2x1bWU+MTM3PC92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dm9sdW1lPjM3NDwvdm9sdW1lPjxkYXRlcz48eWVhcj4yMDA5PC95ZWFyPjwvZGF0ZXM+PGxh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</w:fldData>
        </w:fldChar>
      </w:r>
      <w:r w:rsidR="00BE0F3E">
        <w:instrText xml:space="preserve"> ADDIN EN.CITE </w:instrText>
      </w:r>
      <w:r w:rsidR="00BE0F3E">
        <w:fldChar w:fldCharType="begin">
          <w:fldData xml:space="preserve">PEVuZE5vdGU+PENpdGU+PEF1dGhvcj5GZXJuYW5kZXogUGVyZXo8L0F1dGhvcj48WWVhcj4yMDEw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MjktMzc8L3BhZ2VzPjx2b2x1bWU+MTM3PC92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dm9sdW1lPjM3NDwvdm9sdW1lPjxkYXRlcz48eWVhcj4yMDA5PC95ZWFyPjwvZGF0ZXM+PGxh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</w:fldData>
        </w:fldChar>
      </w:r>
      <w:r w:rsidR="00BE0F3E">
        <w:instrText xml:space="preserve"> ADDIN EN.CITE.DATA </w:instrText>
      </w:r>
      <w:r w:rsidR="00BE0F3E">
        <w:fldChar w:fldCharType="end"/>
      </w:r>
      <w:r w:rsidR="000C27D0">
        <w:fldChar w:fldCharType="separate"/>
      </w:r>
      <w:r w:rsidR="008E7684" w:rsidRPr="008E7684">
        <w:rPr>
          <w:noProof/>
          <w:vertAlign w:val="superscript"/>
        </w:rPr>
        <w:t>43-46</w:t>
      </w:r>
      <w:r w:rsidR="000C27D0">
        <w:fldChar w:fldCharType="end"/>
      </w:r>
    </w:p>
    <w:p w14:paraId="41E9A3C1" w14:textId="77777777" w:rsidR="006866BA" w:rsidRDefault="0040192E" w:rsidP="006866BA">
      <w:pPr>
        <w:pStyle w:val="figure"/>
      </w:pPr>
      <w:r w:rsidRPr="004011E9">
        <w:rPr>
          <w:noProof/>
          <w:lang w:eastAsia="en-GB"/>
        </w:rPr>
        <w:lastRenderedPageBreak/>
        <w:drawing>
          <wp:inline distT="0" distB="0" distL="0" distR="0" wp14:anchorId="5AF2BD72" wp14:editId="5CD96C4C">
            <wp:extent cx="4784725" cy="2778760"/>
            <wp:effectExtent l="0" t="0" r="15875" b="15240"/>
            <wp:docPr id="3"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9B8A5D6" w14:textId="1EF1E66B" w:rsidR="00AA3702" w:rsidRDefault="000303A8" w:rsidP="004011E9">
      <w:pPr>
        <w:pStyle w:val="Caption"/>
      </w:pPr>
      <w:bookmarkStart w:id="2320" w:name="_Toc3145296"/>
      <w:r>
        <w:t>Figure</w:t>
      </w:r>
      <w:r w:rsidR="006866BA">
        <w:t xml:space="preserve"> </w:t>
      </w:r>
      <w:ins w:id="2321"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32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323" w:author="Nicholas Weatherley" w:date="2019-03-05T22:36:00Z">
        <w:r w:rsidR="00D5585D">
          <w:rPr>
            <w:noProof/>
          </w:rPr>
          <w:t>7</w:t>
        </w:r>
        <w:r w:rsidR="00D5585D">
          <w:fldChar w:fldCharType="end"/>
        </w:r>
      </w:ins>
      <w:ins w:id="2324" w:author="Windows User" w:date="2018-11-01T14:27:00Z">
        <w:del w:id="2325" w:author="Nicholas Weatherley" w:date="2019-03-05T22:36:00Z">
          <w:r w:rsidR="002F70B6" w:rsidDel="00D5585D">
            <w:fldChar w:fldCharType="begin"/>
          </w:r>
          <w:r w:rsidR="002F70B6" w:rsidDel="00D5585D">
            <w:delInstrText xml:space="preserve"> STYLEREF 1 \s </w:delInstrText>
          </w:r>
        </w:del>
      </w:ins>
      <w:del w:id="2326" w:author="Nicholas Weatherley" w:date="2019-03-05T22:36:00Z">
        <w:r w:rsidR="002F70B6" w:rsidDel="00D5585D">
          <w:fldChar w:fldCharType="separate"/>
        </w:r>
        <w:r w:rsidR="0024585E" w:rsidDel="00D5585D">
          <w:rPr>
            <w:noProof/>
          </w:rPr>
          <w:delText>1</w:delText>
        </w:r>
      </w:del>
      <w:ins w:id="2327" w:author="Windows User" w:date="2018-11-01T14:27:00Z">
        <w:del w:id="232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29" w:author="Nicholas Weatherley" w:date="2019-03-05T22:36:00Z">
        <w:r w:rsidR="002F70B6" w:rsidDel="00D5585D">
          <w:fldChar w:fldCharType="end"/>
        </w:r>
      </w:del>
      <w:del w:id="233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bookmarkStart w:id="2331" w:name="_Toc364424658"/>
      <w:bookmarkStart w:id="2332" w:name="_Toc364425621"/>
      <w:bookmarkStart w:id="2333" w:name="_Toc364493344"/>
      <w:bookmarkStart w:id="2334" w:name="_Toc494795719"/>
      <w:r w:rsidR="004011E9">
        <w:t>: Causes of death in IPF</w:t>
      </w:r>
      <w:bookmarkEnd w:id="2320"/>
      <w:bookmarkEnd w:id="2331"/>
      <w:bookmarkEnd w:id="2332"/>
      <w:bookmarkEnd w:id="2333"/>
      <w:bookmarkEnd w:id="2334"/>
    </w:p>
    <w:p w14:paraId="0BBEC8BB" w14:textId="4A2C2B97" w:rsidR="004011E9" w:rsidRDefault="004011E9" w:rsidP="004011E9">
      <w:pPr>
        <w:pStyle w:val="Figuretext"/>
      </w:pPr>
      <w:r>
        <w:t>Most patients with IPF die as a result of their respiratory disease</w:t>
      </w:r>
      <w:r w:rsidR="009F3C28">
        <w:t>, in contrast to common respiratory conditions such as asthma and emphysema</w:t>
      </w:r>
      <w:r>
        <w:t>. Adapted from Ley at al.</w:t>
      </w:r>
      <w:r>
        <w:fldChar w:fldCharType="begin"/>
      </w:r>
      <w:r w:rsidR="00BE0F3E">
        <w:instrText xml:space="preserve"> ADDIN EN.CITE &lt;EndNote&gt;&lt;Cite&gt;&lt;Author&gt;Ley&lt;/Author&gt;&lt;Year&gt;2011&lt;/Year&gt;&lt;RecNum&gt;329&lt;/RecNum&gt;&lt;DisplayText&gt;&lt;style face="superscript"&gt;47&lt;/style&gt;&lt;/DisplayText&gt;&lt;record&gt;&lt;rec-number&gt;329&lt;/rec-number&gt;&lt;foreign-keys&gt;&lt;key app="EN" db-id="52evaf50e9fe5cewd9b555d6wtw099s0pzrz" timestamp="1436262034" guid="e5c6af40-e10a-48a2-885b-708cfcd3a671"&gt;329&lt;/key&gt;&lt;/foreign-keys&gt;&lt;ref-type name="Journal Article"&gt;17&lt;/ref-type&gt;&lt;contributors&gt;&lt;authors&gt;&lt;author&gt;Ley, B.&lt;/author&gt;&lt;author&gt;Collard, H. R.&lt;/author&gt;&lt;author&gt;King, T. E., Jr.&lt;/author&gt;&lt;/authors&gt;&lt;/contributors&gt;&lt;auth-address&gt;Department of Medicine, University of California San Francisco, San Francisco, California, USA.&lt;/auth-address&gt;&lt;titles&gt;&lt;title&gt;Clinical course and prediction of survival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431-40&lt;/pages&gt;&lt;volume&gt;183&lt;/volume&gt;&lt;number&gt;4&lt;/number&gt;&lt;edition&gt;2010/10/12&lt;/edition&gt;&lt;keywords&gt;&lt;keyword&gt;Cause of Death&lt;/keyword&gt;&lt;keyword&gt;Disease Progression&lt;/keyword&gt;&lt;keyword&gt;Humans&lt;/keyword&gt;&lt;keyword&gt;Idiopathic Pulmonary Fibrosis/*mortality&lt;/keyword&gt;&lt;keyword&gt;Risk Factors&lt;/keyword&gt;&lt;keyword&gt;Survival Analysis&lt;/keyword&gt;&lt;/keywords&gt;&lt;dates&gt;&lt;year&gt;2011&lt;/year&gt;&lt;pub-dates&gt;&lt;date&gt;Feb 15&lt;/date&gt;&lt;/pub-dates&gt;&lt;/dates&gt;&lt;isbn&gt;1073-449x&lt;/isbn&gt;&lt;accession-num&gt;20935110&lt;/accession-num&gt;&lt;urls&gt;&lt;related-urls&gt;&lt;url&gt;http://www.atsjournals.org/doi/pdf/10.1164/rccm.201006-0894CI&lt;/url&gt;&lt;/related-urls&gt;&lt;/urls&gt;&lt;electronic-resource-num&gt;10.1164/rccm.201006-0894CI&lt;/electronic-resource-num&gt;&lt;remote-database-provider&gt;NLM&lt;/remote-database-provider&gt;&lt;language&gt;eng&lt;/language&gt;&lt;/record&gt;&lt;/Cite&gt;&lt;/EndNote&gt;</w:instrText>
      </w:r>
      <w:r>
        <w:fldChar w:fldCharType="separate"/>
      </w:r>
      <w:r w:rsidR="008E7684" w:rsidRPr="008E7684">
        <w:rPr>
          <w:noProof/>
          <w:vertAlign w:val="superscript"/>
        </w:rPr>
        <w:t>47</w:t>
      </w:r>
      <w:r>
        <w:fldChar w:fldCharType="end"/>
      </w:r>
    </w:p>
    <w:p w14:paraId="31275413" w14:textId="508134B9" w:rsidR="004011E9" w:rsidRPr="004011E9" w:rsidRDefault="00D1330A" w:rsidP="004011E9">
      <w:r>
        <w:t>A</w:t>
      </w:r>
      <w:r w:rsidR="00CD17A0">
        <w:t xml:space="preserve"> period of respiratory decline may be acute and is often termed an exacerbation of IPF. The cause of this sudden deterioration is unknown and is essentially a diagnosis of exclusion after ruling out causes such as infection, heart failure, pulmonary embolism </w:t>
      </w:r>
      <w:r w:rsidR="00F94C6B">
        <w:t>or other cause of acute respiratory deterioration.</w:t>
      </w:r>
      <w:r w:rsidR="00F94C6B">
        <w:fldChar w:fldCharType="begin">
          <w:fldData xml:space="preserve">PEVuZE5vdGU+PENpdGU+PEF1dGhvcj5Db2xsYXJkPC9BdXRob3I+PFllYXI+MjAwNzwvWWVhcj48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zNi00MzwvcGFnZXM+PHZvbHVtZT4xNzY8L3ZvbHVtZT48bnVtYmVyPjc8L251bWJl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</w:fldData>
        </w:fldChar>
      </w:r>
      <w:r w:rsidR="00BE0F3E">
        <w:instrText xml:space="preserve"> ADDIN EN.CITE </w:instrText>
      </w:r>
      <w:r w:rsidR="00BE0F3E">
        <w:fldChar w:fldCharType="begin">
          <w:fldData xml:space="preserve">PEVuZE5vdGU+PENpdGU+PEF1dGhvcj5Db2xsYXJkPC9BdXRob3I+PFllYXI+MjAwNzwvWWVhcj48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zNi00MzwvcGFnZXM+PHZvbHVtZT4xNzY8L3ZvbHVtZT48bnVtYmVyPjc8L251bWJl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</w:fldData>
        </w:fldChar>
      </w:r>
      <w:r w:rsidR="00BE0F3E">
        <w:instrText xml:space="preserve"> ADDIN EN.CITE.DATA </w:instrText>
      </w:r>
      <w:r w:rsidR="00BE0F3E">
        <w:fldChar w:fldCharType="end"/>
      </w:r>
      <w:r w:rsidR="00F94C6B">
        <w:fldChar w:fldCharType="separate"/>
      </w:r>
      <w:r w:rsidR="008E7684" w:rsidRPr="008E7684">
        <w:rPr>
          <w:noProof/>
          <w:vertAlign w:val="superscript"/>
        </w:rPr>
        <w:t>48</w:t>
      </w:r>
      <w:r w:rsidR="00F94C6B">
        <w:fldChar w:fldCharType="end"/>
      </w:r>
      <w:r w:rsidR="00F94C6B">
        <w:t xml:space="preserve"> Prognosis following such</w:t>
      </w:r>
      <w:r w:rsidR="003605EC">
        <w:t xml:space="preserve"> </w:t>
      </w:r>
      <w:r w:rsidR="00F94C6B">
        <w:t>an event is poor.</w:t>
      </w:r>
    </w:p>
    <w:p w14:paraId="4CD121D6" w14:textId="77777777" w:rsidR="008845A4" w:rsidRDefault="008845A4" w:rsidP="008845A4">
      <w:pPr>
        <w:pStyle w:val="Heading4"/>
      </w:pPr>
      <w:r>
        <w:t>Pulmonary hypertension</w:t>
      </w:r>
    </w:p>
    <w:p w14:paraId="0E0BECC8" w14:textId="0B3B71B3" w:rsidR="00E36FFE" w:rsidRDefault="00E36FFE" w:rsidP="00E36FFE">
      <w:pPr>
        <w:pStyle w:val="Body"/>
      </w:pPr>
      <w:r w:rsidRPr="008544A2">
        <w:t xml:space="preserve">A significant proportion of patients with IPF will develop </w:t>
      </w:r>
      <w:r w:rsidR="001357FD">
        <w:t xml:space="preserve">pulmonary </w:t>
      </w:r>
      <w:r w:rsidR="001357FD" w:rsidRPr="008544A2">
        <w:t>hypertension</w:t>
      </w:r>
      <w:r w:rsidRPr="008544A2">
        <w:t xml:space="preserve"> (PH). </w:t>
      </w:r>
      <w:r w:rsidR="009A3191">
        <w:t>PH is defined as mean pulmonary artery pressure (mPAP) of &gt; 25mmHg, measured directly by right heart catheterisation (RHC) pressures.</w:t>
      </w:r>
      <w:r w:rsidR="009A3191">
        <w:fldChar w:fldCharType="begin">
          <w:fldData xml:space="preserve">PEVuZE5vdGU+PENpdGU+PEF1dGhvcj5LaWVseTwvQXV0aG9yPjxZZWFyPjIwMTM8L1llYXI+PFJl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</w:fldData>
        </w:fldChar>
      </w:r>
      <w:r w:rsidR="00BE0F3E">
        <w:instrText xml:space="preserve"> ADDIN EN.CITE </w:instrText>
      </w:r>
      <w:r w:rsidR="00BE0F3E">
        <w:fldChar w:fldCharType="begin">
          <w:fldData xml:space="preserve">PEVuZE5vdGU+PENpdGU+PEF1dGhvcj5LaWVseTwvQXV0aG9yPjxZZWFyPjIwMTM8L1llYXI+PFJl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</w:fldData>
        </w:fldChar>
      </w:r>
      <w:r w:rsidR="00BE0F3E">
        <w:instrText xml:space="preserve"> ADDIN EN.CITE.DATA </w:instrText>
      </w:r>
      <w:r w:rsidR="00BE0F3E">
        <w:fldChar w:fldCharType="end"/>
      </w:r>
      <w:r w:rsidR="009A3191">
        <w:fldChar w:fldCharType="separate"/>
      </w:r>
      <w:r w:rsidR="008E7684" w:rsidRPr="008E7684">
        <w:rPr>
          <w:noProof/>
          <w:vertAlign w:val="superscript"/>
        </w:rPr>
        <w:t>49</w:t>
      </w:r>
      <w:r w:rsidR="009A3191">
        <w:fldChar w:fldCharType="end"/>
      </w:r>
      <w:r w:rsidR="009A3191">
        <w:t xml:space="preserve"> The presence of PH confers a poor prognosis in IPF.</w:t>
      </w:r>
      <w:r w:rsidR="009A3191">
        <w:fldChar w:fldCharType="begin"/>
      </w:r>
      <w:r w:rsidR="00BE0F3E">
        <w:instrText xml:space="preserve"> ADDIN EN.CITE &lt;EndNote&gt;&lt;Cite&gt;&lt;Author&gt;Lettieri&lt;/Author&gt;&lt;Year&gt;2006&lt;/Year&gt;&lt;RecNum&gt;299&lt;/RecNum&gt;&lt;DisplayText&gt;&lt;style face="superscript"&gt;50&lt;/style&gt;&lt;/DisplayText&gt;&lt;record&gt;&lt;rec-number&gt;299&lt;/rec-number&gt;&lt;foreign-keys&gt;&lt;key app="EN" db-id="52evaf50e9fe5cewd9b555d6wtw099s0pzrz" timestamp="1435654174" guid="23f26c56-b870-4200-b177-d03c72037758"&gt;299&lt;/key&gt;&lt;/foreign-keys&gt;&lt;ref-type name="Journal Article"&gt;17&lt;/ref-type&gt;&lt;contributors&gt;&lt;authors&gt;&lt;author&gt;Lettieri, Christopher J.&lt;/author&gt;&lt;author&gt;Nathan, Steven D.&lt;/author&gt;&lt;author&gt;Barnett, Scott D.&lt;/author&gt;&lt;author&gt;Ahmad, Shahzad&lt;/author&gt;&lt;author&gt;Shorr, Andrew F.&lt;/author&gt;&lt;/authors&gt;&lt;/contributors&gt;&lt;titles&gt;&lt;title&gt;Prevalence and outcomes of pulmonary arterial hypertension in advanced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746-752&lt;/pages&gt;&lt;volume&gt;129&lt;/volume&gt;&lt;number&gt;3&lt;/number&gt;&lt;dates&gt;&lt;year&gt;2006&lt;/year&gt;&lt;/dates&gt;&lt;isbn&gt;0012-3692&lt;/isbn&gt;&lt;urls&gt;&lt;related-urls&gt;&lt;url&gt;http://dx.doi.org/10.1378/chest.129.3.746&lt;/url&gt;&lt;url&gt;http://journal.publications.chestnet.org/data/Journals/CHEST/22041/746.pdf&lt;/url&gt;&lt;/related-urls&gt;&lt;/urls&gt;&lt;electronic-resource-num&gt;10.1378/chest.129.3.746&lt;/electronic-resource-num&gt;&lt;research-notes&gt;PH predicts mortality and correlated with TLCO, 6MWT desat and 6MWD, in IPF patients referred for Tx.&lt;/research-notes&gt;&lt;/record&gt;&lt;/Cite&gt;&lt;/EndNote&gt;</w:instrText>
      </w:r>
      <w:r w:rsidR="009A3191">
        <w:fldChar w:fldCharType="separate"/>
      </w:r>
      <w:r w:rsidR="008E7684" w:rsidRPr="008E7684">
        <w:rPr>
          <w:noProof/>
          <w:vertAlign w:val="superscript"/>
        </w:rPr>
        <w:t>50</w:t>
      </w:r>
      <w:r w:rsidR="009A3191">
        <w:fldChar w:fldCharType="end"/>
      </w:r>
      <w:r w:rsidR="009A3191">
        <w:t xml:space="preserve"> A large cohort of patients referred to transplant centres in the USA showed 36% of patients meet the criteria for PH on referral, as determined by RHC assessment </w:t>
      </w:r>
      <w:r w:rsidR="009A3191">
        <w:fldChar w:fldCharType="begin">
          <w:fldData xml:space="preserve">PEVuZE5vdGU+PENpdGU+PEF1dGhvcj5MZWRlcmVyPC9BdXRob3I+PFllYXI+MjAwNjwvWWVhcj48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1OS02NDwvcGFnZXM+PHZvbHVtZT4xNzQ8L3ZvbHVtZT48bnVtYmVyPjY8L251bWJl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</w:fldData>
        </w:fldChar>
      </w:r>
      <w:r w:rsidR="00BE0F3E">
        <w:instrText xml:space="preserve"> ADDIN EN.CITE </w:instrText>
      </w:r>
      <w:r w:rsidR="00BE0F3E">
        <w:fldChar w:fldCharType="begin">
          <w:fldData xml:space="preserve">PEVuZE5vdGU+PENpdGU+PEF1dGhvcj5MZWRlcmVyPC9BdXRob3I+PFllYXI+MjAwNjwvWWVhcj48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1OS02NDwvcGFnZXM+PHZvbHVtZT4xNzQ8L3ZvbHVtZT48bnVtYmVyPjY8L251bWJl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</w:fldData>
        </w:fldChar>
      </w:r>
      <w:r w:rsidR="00BE0F3E">
        <w:instrText xml:space="preserve"> ADDIN EN.CITE.DATA </w:instrText>
      </w:r>
      <w:r w:rsidR="00BE0F3E">
        <w:fldChar w:fldCharType="end"/>
      </w:r>
      <w:r w:rsidR="009A3191">
        <w:fldChar w:fldCharType="separate"/>
      </w:r>
      <w:r w:rsidR="008E7684" w:rsidRPr="008E7684">
        <w:rPr>
          <w:noProof/>
          <w:vertAlign w:val="superscript"/>
        </w:rPr>
        <w:t>51</w:t>
      </w:r>
      <w:r w:rsidR="009A3191">
        <w:fldChar w:fldCharType="end"/>
      </w:r>
      <w:r w:rsidR="009A3191">
        <w:t>.</w:t>
      </w:r>
      <w:r w:rsidR="003E1625">
        <w:t xml:space="preserve"> T</w:t>
      </w:r>
      <w:r>
        <w:t>he</w:t>
      </w:r>
      <w:r w:rsidR="009A3191">
        <w:t xml:space="preserve"> true</w:t>
      </w:r>
      <w:r>
        <w:t xml:space="preserve"> prevalence of PH is difficult to define, with studies ranging from 9.</w:t>
      </w:r>
      <w:r w:rsidR="009A3191">
        <w:t>8 – 86.4%, d</w:t>
      </w:r>
      <w:r>
        <w:t>epending on study design and stage of illness.</w:t>
      </w:r>
      <w:r>
        <w:fldChar w:fldCharType="begin">
          <w:fldData xml:space="preserve">PEVuZE5vdGU+PENpdGU+PEF1dGhvcj5IYW1hZGE8L0F1dGhvcj48WWVhcj4yMDA3PC9ZZWFyPjxS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Y1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</w:fldData>
        </w:fldChar>
      </w:r>
      <w:r w:rsidR="00BE0F3E">
        <w:instrText xml:space="preserve"> ADDIN EN.CITE </w:instrText>
      </w:r>
      <w:r w:rsidR="00BE0F3E">
        <w:fldChar w:fldCharType="begin">
          <w:fldData xml:space="preserve">PEVuZE5vdGU+PENpdGU+PEF1dGhvcj5IYW1hZGE8L0F1dGhvcj48WWVhcj4yMDA3PC9ZZWFyPjxS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Y1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</w:fldData>
        </w:fldChar>
      </w:r>
      <w:r w:rsidR="00BE0F3E">
        <w:instrText xml:space="preserve"> ADDIN EN.CITE.DATA </w:instrText>
      </w:r>
      <w:r w:rsidR="00BE0F3E">
        <w:fldChar w:fldCharType="end"/>
      </w:r>
      <w:r>
        <w:fldChar w:fldCharType="separate"/>
      </w:r>
      <w:r w:rsidR="008E7684" w:rsidRPr="008E7684">
        <w:rPr>
          <w:noProof/>
          <w:vertAlign w:val="superscript"/>
        </w:rPr>
        <w:t>52-55</w:t>
      </w:r>
      <w:r>
        <w:fldChar w:fldCharType="end"/>
      </w:r>
      <w:r w:rsidR="00114FAA">
        <w:t xml:space="preserve"> However, it appears to be a marker of severity and becomes more promin</w:t>
      </w:r>
      <w:r w:rsidR="009A3191">
        <w:t>ent in later stages of disease.</w:t>
      </w:r>
    </w:p>
    <w:p w14:paraId="7A87668E" w14:textId="42B3624E" w:rsidR="00C472FD" w:rsidRDefault="0092460F" w:rsidP="00E36FFE">
      <w:pPr>
        <w:pStyle w:val="Body"/>
      </w:pPr>
      <w:r>
        <w:t xml:space="preserve">The cause of an increase in blood pressure within the pulmonary artery has commonly been attributed to a combination of vascular bed ablation by fibrosis and </w:t>
      </w:r>
      <w:r w:rsidR="0025731A">
        <w:t>hypoxia-induced vasoconstriction.</w:t>
      </w:r>
      <w:r w:rsidR="002228AF">
        <w:t xml:space="preserve"> Both of these mechanisms</w:t>
      </w:r>
      <w:r w:rsidR="004B57E6">
        <w:t xml:space="preserve"> reduce </w:t>
      </w:r>
      <w:r w:rsidR="009B79CA">
        <w:t>available</w:t>
      </w:r>
      <w:r w:rsidR="004B57E6">
        <w:t xml:space="preserve"> pulmonary capillary </w:t>
      </w:r>
      <w:r w:rsidR="009B79CA">
        <w:t>space</w:t>
      </w:r>
      <w:r w:rsidR="004B57E6">
        <w:t xml:space="preserve"> and therefore induce </w:t>
      </w:r>
      <w:r w:rsidR="00D435B4">
        <w:t>backpressure</w:t>
      </w:r>
      <w:r w:rsidR="004B57E6">
        <w:t xml:space="preserve"> into the </w:t>
      </w:r>
      <w:r w:rsidR="00872200">
        <w:t>pulmonary arterial system.</w:t>
      </w:r>
      <w:r w:rsidR="008762CB">
        <w:t xml:space="preserve"> The multifactorial mecha</w:t>
      </w:r>
      <w:r w:rsidR="005B109D">
        <w:t xml:space="preserve">nisms are outlined in </w:t>
      </w:r>
      <w:r w:rsidR="000303A8">
        <w:t>Figure</w:t>
      </w:r>
      <w:r w:rsidR="005B109D">
        <w:t xml:space="preserve"> 1.8</w:t>
      </w:r>
      <w:r w:rsidR="008762CB">
        <w:t>.</w:t>
      </w:r>
      <w:r w:rsidR="00675104">
        <w:fldChar w:fldCharType="begin"/>
      </w:r>
      <w:r w:rsidR="00BE0F3E">
        <w:instrText xml:space="preserve"> ADDIN EN.CITE &lt;EndNote&gt;&lt;Cite&gt;&lt;Author&gt;King&lt;/Author&gt;&lt;Year&gt;2013&lt;/Year&gt;&lt;RecNum&gt;886&lt;/RecNum&gt;&lt;DisplayText&gt;&lt;style face="superscript"&gt;56&lt;/style&gt;&lt;/DisplayText&gt;&lt;record&gt;&lt;rec-number&gt;886&lt;/rec-number&gt;&lt;foreign-keys&gt;&lt;key app="EN" db-id="52evaf50e9fe5cewd9b555d6wtw099s0pzrz" timestamp="1489404763" guid="bfc11004-8ca9-4bd6-aeb0-27547c71a1a7"&gt;886&lt;/key&gt;&lt;/foreign-keys&gt;&lt;ref-type name="Journal Article"&gt;17&lt;/ref-type&gt;&lt;contributors&gt;&lt;authors&gt;&lt;author&gt;King, C.&lt;/author&gt;&lt;author&gt;Nathan, S. D.&lt;/author&gt;&lt;/authors&gt;&lt;/contributors&gt;&lt;auth-address&gt;Fort Belvoir Community Hospital, Pulmonary/Critical Care Medicine, Fort Belvoir, Virginia, USA.&lt;/auth-address&gt;&lt;titles&gt;&lt;title&gt;Identification and treatment of comorbidities in idiopathic pulmonary fibrosis and other fibrotic lung diseases&lt;/title&gt;&lt;secondary-title&gt;Current Opinion in Pulmonary Medicine&lt;/secondary-title&gt;&lt;alt-title&gt;Curr Opin Pulm Med&lt;/alt-title&gt;&lt;/titles&gt;&lt;periodical&gt;&lt;full-title&gt;Current Opinion in Pulmonary Medicine&lt;/full-title&gt;&lt;abbr-1&gt;Curr Opin Pulm Med&lt;/abbr-1&gt;&lt;/periodical&gt;&lt;alt-periodical&gt;&lt;full-title&gt;Current Opinion in Pulmonary Medicine&lt;/full-title&gt;&lt;abbr-1&gt;Curr Opin Pulm Med&lt;/abbr-1&gt;&lt;/alt-periodical&gt;&lt;pages&gt;466-73&lt;/pages&gt;&lt;volume&gt;19&lt;/volume&gt;&lt;number&gt;5&lt;/number&gt;&lt;edition&gt;2013/08/06&lt;/edition&gt;&lt;keywords&gt;&lt;keyword&gt;Comorbidity&lt;/keyword&gt;&lt;keyword&gt;Coronary Artery Disease/diagnosis/epidemiology/therapy&lt;/keyword&gt;&lt;keyword&gt;*Disease Management&lt;/keyword&gt;&lt;keyword&gt;Humans&lt;/keyword&gt;&lt;keyword&gt;Hypertension, Pulmonary/diagnosis/epidemiology/therapy&lt;/keyword&gt;&lt;keyword&gt;Idiopathic Pulmonary Fibrosis/diagnosis/*epidemiology/therapy&lt;/keyword&gt;&lt;keyword&gt;Lung Diseases, Interstitial/diagnosis/*epidemiology/therapy&lt;/keyword&gt;&lt;keyword&gt;Lung Neoplasms/diagnosis/epidemiology/therapy&lt;/keyword&gt;&lt;/keywords&gt;&lt;dates&gt;&lt;year&gt;2013&lt;/year&gt;&lt;pub-dates&gt;&lt;date&gt;Sep&lt;/date&gt;&lt;/pub-dates&gt;&lt;/dates&gt;&lt;isbn&gt;1070-5287&lt;/isbn&gt;&lt;accession-num&gt;23912191&lt;/accession-num&gt;&lt;urls&gt;&lt;/urls&gt;&lt;electronic-resource-num&gt;10.1097/MCP.0b013e328363f460&lt;/electronic-resource-num&gt;&lt;remote-database-provider&gt;NLM&lt;/remote-database-provider&gt;&lt;language&gt;eng&lt;/language&gt;&lt;/record&gt;&lt;/Cite&gt;&lt;/EndNote&gt;</w:instrText>
      </w:r>
      <w:r w:rsidR="00675104">
        <w:fldChar w:fldCharType="separate"/>
      </w:r>
      <w:r w:rsidR="008E7684" w:rsidRPr="008E7684">
        <w:rPr>
          <w:noProof/>
          <w:vertAlign w:val="superscript"/>
        </w:rPr>
        <w:t>56</w:t>
      </w:r>
      <w:r w:rsidR="00675104">
        <w:fldChar w:fldCharType="end"/>
      </w:r>
      <w:r w:rsidR="008762CB">
        <w:t xml:space="preserve"> However, some patients with IPF appear to develop high PAP, with mild or </w:t>
      </w:r>
      <w:r w:rsidR="00CB1CC4">
        <w:t>no significant hypoxia</w:t>
      </w:r>
      <w:r w:rsidR="00BB6AF7">
        <w:t xml:space="preserve"> and disease. This is commonly referred to as ‘out of proportion PH’</w:t>
      </w:r>
      <w:r w:rsidR="00320899">
        <w:t xml:space="preserve">. The mechanism for this is poorly understood and forms the basis of an </w:t>
      </w:r>
      <w:r w:rsidR="00320899">
        <w:lastRenderedPageBreak/>
        <w:t>interesting strand of specialist research</w:t>
      </w:r>
      <w:r w:rsidR="00437047">
        <w:t>, although has not been included in the diagnostic criteria</w:t>
      </w:r>
      <w:r w:rsidR="00320899">
        <w:t>.</w:t>
      </w:r>
      <w:r w:rsidR="00AD465D">
        <w:fldChar w:fldCharType="begin">
          <w:fldData xml:space="preserve">PEVuZE5vdGU+PENpdGU+PEF1dGhvcj5Ib2VwZXI8L0F1dGhvcj48WWVhcj4yMDExPC9ZZWFyPjxS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</w:fldData>
        </w:fldChar>
      </w:r>
      <w:r w:rsidR="00BE0F3E">
        <w:instrText xml:space="preserve"> ADDIN EN.CITE </w:instrText>
      </w:r>
      <w:r w:rsidR="00BE0F3E">
        <w:fldChar w:fldCharType="begin">
          <w:fldData xml:space="preserve">PEVuZE5vdGU+PENpdGU+PEF1dGhvcj5Ib2VwZXI8L0F1dGhvcj48WWVhcj4yMDExPC9ZZWFyPjxS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</w:fldData>
        </w:fldChar>
      </w:r>
      <w:r w:rsidR="00BE0F3E">
        <w:instrText xml:space="preserve"> ADDIN EN.CITE.DATA </w:instrText>
      </w:r>
      <w:r w:rsidR="00BE0F3E">
        <w:fldChar w:fldCharType="end"/>
      </w:r>
      <w:r w:rsidR="00AD465D">
        <w:fldChar w:fldCharType="separate"/>
      </w:r>
      <w:r w:rsidR="008E7684" w:rsidRPr="008E7684">
        <w:rPr>
          <w:noProof/>
          <w:vertAlign w:val="superscript"/>
        </w:rPr>
        <w:t>57</w:t>
      </w:r>
      <w:r w:rsidR="00AD465D">
        <w:fldChar w:fldCharType="end"/>
      </w:r>
    </w:p>
    <w:p w14:paraId="5B37CD71" w14:textId="77777777" w:rsidR="006866BA" w:rsidRDefault="0040192E" w:rsidP="006866BA">
      <w:pPr>
        <w:pStyle w:val="figure"/>
      </w:pPr>
      <w:r w:rsidRPr="006553E6">
        <w:rPr>
          <w:noProof/>
          <w:lang w:eastAsia="en-GB"/>
        </w:rPr>
        <w:drawing>
          <wp:inline distT="0" distB="0" distL="0" distR="0" wp14:anchorId="08E6D423" wp14:editId="229C14AA">
            <wp:extent cx="6099175" cy="35020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b="23622"/>
                    <a:stretch>
                      <a:fillRect/>
                    </a:stretch>
                  </pic:blipFill>
                  <pic:spPr bwMode="auto">
                    <a:xfrm>
                      <a:off x="0" y="0"/>
                      <a:ext cx="6099175" cy="3502025"/>
                    </a:xfrm>
                    <a:prstGeom prst="rect">
                      <a:avLst/>
                    </a:prstGeom>
                    <a:noFill/>
                    <a:ln>
                      <a:noFill/>
                    </a:ln>
                  </pic:spPr>
                </pic:pic>
              </a:graphicData>
            </a:graphic>
          </wp:inline>
        </w:drawing>
      </w:r>
    </w:p>
    <w:p w14:paraId="519DB9F0" w14:textId="6CA567EB" w:rsidR="008762CB" w:rsidRDefault="000303A8" w:rsidP="008961C3">
      <w:pPr>
        <w:pStyle w:val="Caption"/>
      </w:pPr>
      <w:bookmarkStart w:id="2335" w:name="_Toc3145297"/>
      <w:r>
        <w:t>Figure</w:t>
      </w:r>
      <w:r w:rsidR="006866BA">
        <w:t xml:space="preserve"> </w:t>
      </w:r>
      <w:ins w:id="2336"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33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338" w:author="Nicholas Weatherley" w:date="2019-03-05T22:36:00Z">
        <w:r w:rsidR="00D5585D">
          <w:rPr>
            <w:noProof/>
          </w:rPr>
          <w:t>8</w:t>
        </w:r>
        <w:r w:rsidR="00D5585D">
          <w:fldChar w:fldCharType="end"/>
        </w:r>
      </w:ins>
      <w:ins w:id="2339" w:author="Windows User" w:date="2018-11-01T14:27:00Z">
        <w:del w:id="2340" w:author="Nicholas Weatherley" w:date="2019-03-05T22:36:00Z">
          <w:r w:rsidR="002F70B6" w:rsidDel="00D5585D">
            <w:fldChar w:fldCharType="begin"/>
          </w:r>
          <w:r w:rsidR="002F70B6" w:rsidDel="00D5585D">
            <w:delInstrText xml:space="preserve"> STYLEREF 1 \s </w:delInstrText>
          </w:r>
        </w:del>
      </w:ins>
      <w:del w:id="2341" w:author="Nicholas Weatherley" w:date="2019-03-05T22:36:00Z">
        <w:r w:rsidR="002F70B6" w:rsidDel="00D5585D">
          <w:fldChar w:fldCharType="separate"/>
        </w:r>
        <w:r w:rsidR="0024585E" w:rsidDel="00D5585D">
          <w:rPr>
            <w:noProof/>
          </w:rPr>
          <w:delText>1</w:delText>
        </w:r>
      </w:del>
      <w:ins w:id="2342" w:author="Windows User" w:date="2018-11-01T14:27:00Z">
        <w:del w:id="234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44" w:author="Nicholas Weatherley" w:date="2019-03-05T22:36:00Z">
        <w:r w:rsidR="002F70B6" w:rsidDel="00D5585D">
          <w:fldChar w:fldCharType="end"/>
        </w:r>
      </w:del>
      <w:del w:id="234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6866BA">
        <w:t>:</w:t>
      </w:r>
      <w:bookmarkStart w:id="2346" w:name="_Toc364424659"/>
      <w:bookmarkStart w:id="2347" w:name="_Toc364425622"/>
      <w:bookmarkStart w:id="2348" w:name="_Toc364493345"/>
      <w:bookmarkStart w:id="2349" w:name="_Toc494795720"/>
      <w:r w:rsidR="008961C3">
        <w:t xml:space="preserve"> Pathophysiological mechanisms in IPF-associated pulmonary hypertension</w:t>
      </w:r>
      <w:bookmarkEnd w:id="2335"/>
      <w:bookmarkEnd w:id="2346"/>
      <w:bookmarkEnd w:id="2347"/>
      <w:bookmarkEnd w:id="2348"/>
      <w:bookmarkEnd w:id="2349"/>
    </w:p>
    <w:p w14:paraId="2AF31FE1" w14:textId="2B4478F1" w:rsidR="008961C3" w:rsidRPr="008961C3" w:rsidRDefault="00415214" w:rsidP="008961C3">
      <w:pPr>
        <w:pStyle w:val="Figuretext"/>
      </w:pPr>
      <w:r>
        <w:t xml:space="preserve">The mechanisms which lead to the development of PH in IPF are incompletely understood but are likely predominantly resultant from a loss of capillary bed and hypoxic vasoconstriction. Vascular aetiology may form part of the process as may other comorbid pathologies. Chronic obstructive pulmonary disease (COPD) also carries a risk of PH and shares some of the mechanisms. Adapted from King </w:t>
      </w:r>
      <w:r w:rsidRPr="00A25DAC">
        <w:rPr>
          <w:i/>
        </w:rPr>
        <w:t>et al</w:t>
      </w:r>
      <w:r>
        <w:t>.</w:t>
      </w:r>
      <w:r>
        <w:fldChar w:fldCharType="begin"/>
      </w:r>
      <w:r w:rsidR="00BE0F3E">
        <w:instrText xml:space="preserve"> ADDIN EN.CITE &lt;EndNote&gt;&lt;Cite&gt;&lt;Author&gt;King&lt;/Author&gt;&lt;Year&gt;2013&lt;/Year&gt;&lt;RecNum&gt;886&lt;/RecNum&gt;&lt;DisplayText&gt;&lt;style face="superscript"&gt;56&lt;/style&gt;&lt;/DisplayText&gt;&lt;record&gt;&lt;rec-number&gt;886&lt;/rec-number&gt;&lt;foreign-keys&gt;&lt;key app="EN" db-id="52evaf50e9fe5cewd9b555d6wtw099s0pzrz" timestamp="1489404763" guid="bfc11004-8ca9-4bd6-aeb0-27547c71a1a7"&gt;886&lt;/key&gt;&lt;/foreign-keys&gt;&lt;ref-type name="Journal Article"&gt;17&lt;/ref-type&gt;&lt;contributors&gt;&lt;authors&gt;&lt;author&gt;King, C.&lt;/author&gt;&lt;author&gt;Nathan, S. D.&lt;/author&gt;&lt;/authors&gt;&lt;/contributors&gt;&lt;auth-address&gt;Fort Belvoir Community Hospital, Pulmonary/Critical Care Medicine, Fort Belvoir, Virginia, USA.&lt;/auth-address&gt;&lt;titles&gt;&lt;title&gt;Identification and treatment of comorbidities in idiopathic pulmonary fibrosis and other fibrotic lung diseases&lt;/title&gt;&lt;secondary-title&gt;Current Opinion in Pulmonary Medicine&lt;/secondary-title&gt;&lt;alt-title&gt;Curr Opin Pulm Med&lt;/alt-title&gt;&lt;/titles&gt;&lt;periodical&gt;&lt;full-title&gt;Current Opinion in Pulmonary Medicine&lt;/full-title&gt;&lt;abbr-1&gt;Curr Opin Pulm Med&lt;/abbr-1&gt;&lt;/periodical&gt;&lt;alt-periodical&gt;&lt;full-title&gt;Current Opinion in Pulmonary Medicine&lt;/full-title&gt;&lt;abbr-1&gt;Curr Opin Pulm Med&lt;/abbr-1&gt;&lt;/alt-periodical&gt;&lt;pages&gt;466-73&lt;/pages&gt;&lt;volume&gt;19&lt;/volume&gt;&lt;number&gt;5&lt;/number&gt;&lt;edition&gt;2013/08/06&lt;/edition&gt;&lt;keywords&gt;&lt;keyword&gt;Comorbidity&lt;/keyword&gt;&lt;keyword&gt;Coronary Artery Disease/diagnosis/epidemiology/therapy&lt;/keyword&gt;&lt;keyword&gt;*Disease Management&lt;/keyword&gt;&lt;keyword&gt;Humans&lt;/keyword&gt;&lt;keyword&gt;Hypertension, Pulmonary/diagnosis/epidemiology/therapy&lt;/keyword&gt;&lt;keyword&gt;Idiopathic Pulmonary Fibrosis/diagnosis/*epidemiology/therapy&lt;/keyword&gt;&lt;keyword&gt;Lung Diseases, Interstitial/diagnosis/*epidemiology/therapy&lt;/keyword&gt;&lt;keyword&gt;Lung Neoplasms/diagnosis/epidemiology/therapy&lt;/keyword&gt;&lt;/keywords&gt;&lt;dates&gt;&lt;year&gt;2013&lt;/year&gt;&lt;pub-dates&gt;&lt;date&gt;Sep&lt;/date&gt;&lt;/pub-dates&gt;&lt;/dates&gt;&lt;isbn&gt;1070-5287&lt;/isbn&gt;&lt;accession-num&gt;23912191&lt;/accession-num&gt;&lt;urls&gt;&lt;/urls&gt;&lt;electronic-resource-num&gt;10.1097/MCP.0b013e328363f460&lt;/electronic-resource-num&gt;&lt;remote-database-provider&gt;NLM&lt;/remote-database-provider&gt;&lt;language&gt;eng&lt;/language&gt;&lt;/record&gt;&lt;/Cite&gt;&lt;/EndNote&gt;</w:instrText>
      </w:r>
      <w:r>
        <w:fldChar w:fldCharType="separate"/>
      </w:r>
      <w:r w:rsidR="008E7684" w:rsidRPr="008E7684">
        <w:rPr>
          <w:noProof/>
          <w:vertAlign w:val="superscript"/>
        </w:rPr>
        <w:t>56</w:t>
      </w:r>
      <w:r>
        <w:fldChar w:fldCharType="end"/>
      </w:r>
    </w:p>
    <w:p w14:paraId="4C1ABF99" w14:textId="77777777" w:rsidR="0092460F" w:rsidRDefault="00C472FD" w:rsidP="00E36FFE">
      <w:pPr>
        <w:pStyle w:val="Body"/>
      </w:pPr>
      <w:r w:rsidRPr="008544A2">
        <w:t xml:space="preserve">Identifying </w:t>
      </w:r>
      <w:r>
        <w:t>associated P</w:t>
      </w:r>
      <w:r w:rsidRPr="008544A2">
        <w:t xml:space="preserve">H is </w:t>
      </w:r>
      <w:r w:rsidR="00333742">
        <w:t xml:space="preserve">likely to be </w:t>
      </w:r>
      <w:r w:rsidRPr="008544A2">
        <w:t>of</w:t>
      </w:r>
      <w:r>
        <w:t xml:space="preserve"> future</w:t>
      </w:r>
      <w:r w:rsidRPr="008544A2">
        <w:t xml:space="preserve"> importance in both prognostication and identifying patients suitable for clinical tri</w:t>
      </w:r>
      <w:r>
        <w:t>als involving targeted P</w:t>
      </w:r>
      <w:r w:rsidRPr="008544A2">
        <w:t>H therapies.</w:t>
      </w:r>
      <w:r w:rsidR="00821A45">
        <w:t xml:space="preserve"> </w:t>
      </w:r>
    </w:p>
    <w:p w14:paraId="393527A6" w14:textId="15853F84" w:rsidR="0021291A" w:rsidRDefault="0021291A" w:rsidP="0021291A">
      <w:pPr>
        <w:pStyle w:val="Heading4"/>
      </w:pPr>
      <w:r>
        <w:t xml:space="preserve">Animal </w:t>
      </w:r>
      <w:r w:rsidR="00B46BD6">
        <w:t>Models</w:t>
      </w:r>
      <w:r>
        <w:t xml:space="preserve"> of IPF</w:t>
      </w:r>
    </w:p>
    <w:p w14:paraId="473EE7B1" w14:textId="55A08FD3" w:rsidR="004E25A1" w:rsidRDefault="000C19B4" w:rsidP="000C19B4">
      <w:pPr>
        <w:rPr>
          <w:rFonts w:eastAsia="Times New Roman" w:cs="Arial"/>
          <w:color w:val="2E2E2E"/>
          <w:shd w:val="clear" w:color="auto" w:fill="FFFFFF"/>
        </w:rPr>
      </w:pPr>
      <w:r>
        <w:t>One hindrance t</w:t>
      </w:r>
      <w:r w:rsidR="00403B31">
        <w:t>o</w:t>
      </w:r>
      <w:r>
        <w:t xml:space="preserve"> </w:t>
      </w:r>
      <w:r w:rsidR="00403B31">
        <w:t xml:space="preserve">the development of further understanding and therapeutics in IPF is the lack of a </w:t>
      </w:r>
      <w:r w:rsidR="0029311D">
        <w:t>well-</w:t>
      </w:r>
      <w:r w:rsidR="00403B31">
        <w:t xml:space="preserve">pathologically matched animal model of disease. </w:t>
      </w:r>
      <w:r w:rsidRPr="000C19B4">
        <w:rPr>
          <w:rFonts w:eastAsia="Times New Roman" w:cs="Arial"/>
          <w:color w:val="2E2E2E"/>
          <w:shd w:val="clear" w:color="auto" w:fill="FFFFFF"/>
        </w:rPr>
        <w:t> The most common</w:t>
      </w:r>
      <w:r>
        <w:rPr>
          <w:rFonts w:eastAsia="Times New Roman" w:cs="Arial"/>
          <w:color w:val="2E2E2E"/>
          <w:shd w:val="clear" w:color="auto" w:fill="FFFFFF"/>
        </w:rPr>
        <w:t xml:space="preserve"> </w:t>
      </w:r>
      <w:r w:rsidRPr="000C19B4">
        <w:rPr>
          <w:rFonts w:eastAsia="Times New Roman" w:cs="Arial"/>
          <w:color w:val="2E2E2E"/>
          <w:shd w:val="clear" w:color="auto" w:fill="FFFFFF"/>
        </w:rPr>
        <w:t xml:space="preserve">is </w:t>
      </w:r>
      <w:r>
        <w:rPr>
          <w:rFonts w:eastAsia="Times New Roman" w:cs="Arial"/>
          <w:color w:val="2E2E2E"/>
          <w:shd w:val="clear" w:color="auto" w:fill="FFFFFF"/>
        </w:rPr>
        <w:t>the bleomycin model in rodents,</w:t>
      </w:r>
      <w:r w:rsidR="00FC55B0">
        <w:rPr>
          <w:rFonts w:eastAsia="Times New Roman" w:cs="Arial"/>
          <w:color w:val="2E2E2E"/>
          <w:shd w:val="clear" w:color="auto" w:fill="FFFFFF"/>
        </w:rPr>
        <w:t xml:space="preserve"> whereby</w:t>
      </w:r>
      <w:r>
        <w:rPr>
          <w:rFonts w:eastAsia="Times New Roman" w:cs="Arial"/>
          <w:color w:val="2E2E2E"/>
          <w:shd w:val="clear" w:color="auto" w:fill="FFFFFF"/>
        </w:rPr>
        <w:t xml:space="preserve"> the lungs of a </w:t>
      </w:r>
      <w:r w:rsidRPr="000C19B4">
        <w:rPr>
          <w:rFonts w:eastAsia="Times New Roman" w:cs="Arial"/>
          <w:color w:val="2E2E2E"/>
          <w:shd w:val="clear" w:color="auto" w:fill="FFFFFF"/>
        </w:rPr>
        <w:t xml:space="preserve">mouse, rat </w:t>
      </w:r>
      <w:r>
        <w:rPr>
          <w:rFonts w:eastAsia="Times New Roman" w:cs="Arial"/>
          <w:color w:val="2E2E2E"/>
          <w:shd w:val="clear" w:color="auto" w:fill="FFFFFF"/>
        </w:rPr>
        <w:t>or</w:t>
      </w:r>
      <w:r w:rsidRPr="000C19B4">
        <w:rPr>
          <w:rFonts w:eastAsia="Times New Roman" w:cs="Arial"/>
          <w:color w:val="2E2E2E"/>
          <w:shd w:val="clear" w:color="auto" w:fill="FFFFFF"/>
        </w:rPr>
        <w:t xml:space="preserve"> hamster</w:t>
      </w:r>
      <w:r>
        <w:rPr>
          <w:rFonts w:eastAsia="Times New Roman" w:cs="Arial"/>
          <w:color w:val="2E2E2E"/>
          <w:shd w:val="clear" w:color="auto" w:fill="FFFFFF"/>
        </w:rPr>
        <w:t xml:space="preserve"> is instilled with bleomycin, an oncological agent known to cause pulmonary toxicity and ensuing fibrosis in humans.</w:t>
      </w:r>
      <w:r w:rsidR="00CC2496">
        <w:rPr>
          <w:rFonts w:eastAsia="Times New Roman" w:cs="Arial"/>
          <w:color w:val="2E2E2E"/>
          <w:shd w:val="clear" w:color="auto" w:fill="FFFFFF"/>
        </w:rPr>
        <w:fldChar w:fldCharType="begin"/>
      </w:r>
      <w:r w:rsidR="00BE0F3E">
        <w:rPr>
          <w:rFonts w:eastAsia="Times New Roman" w:cs="Arial"/>
          <w:color w:val="2E2E2E"/>
          <w:shd w:val="clear" w:color="auto" w:fill="FFFFFF"/>
        </w:rPr>
        <w:instrText xml:space="preserve"> ADDIN EN.CITE &lt;EndNote&gt;&lt;Cite&gt;&lt;Author&gt;Lazenby&lt;/Author&gt;&lt;Year&gt;1990&lt;/Year&gt;&lt;RecNum&gt;864&lt;/RecNum&gt;&lt;DisplayText&gt;&lt;style face="superscript"&gt;13&lt;/style&gt;&lt;/DisplayText&gt;&lt;record&gt;&lt;rec-number&gt;864&lt;/rec-number&gt;&lt;foreign-keys&gt;&lt;key app="EN" db-id="52evaf50e9fe5cewd9b555d6wtw099s0pzrz" timestamp="1489404693" guid="a4aad09a-56c4-46d3-9328-2076d60bb72d"&gt;864&lt;/key&gt;&lt;key app="ENWeb" db-id=""&gt;0&lt;/key&gt;&lt;/foreign-keys&gt;&lt;ref-type name="Journal Article"&gt;17&lt;/ref-type&gt;&lt;contributors&gt;&lt;authors&gt;&lt;author&gt;Audrey J. Lazenby&lt;/author&gt;&lt;author&gt;Edmond C. Crouch&lt;/author&gt;&lt;author&gt;John A. McDonald&lt;/author&gt;&lt;author&gt;Charles Kuhn, III&lt;/author&gt;&lt;/authors&gt;&lt;/contributors&gt;&lt;titles&gt;&lt;title&gt;Remodeling of the Lung in Bleomycin-induced Pulmonary Fibrosis in the Rat: An Immunohistochemical Study of Laminin, Type IV Collagen, and Fibronectin&lt;/title&gt;&lt;secondary-title&gt;American Review of Respiratory Disease&lt;/secondary-title&gt;&lt;alt-title&gt;Am Rev Respir Dis&lt;/alt-title&gt;&lt;/titles&gt;&lt;periodical&gt;&lt;full-title&gt;American Review of Respiratory Disease&lt;/full-title&gt;&lt;/periodical&gt;&lt;alt-periodical&gt;&lt;full-title&gt;Am Rev Respir Dis&lt;/full-title&gt;&lt;abbr-1&gt;The American review of respiratory disease&lt;/abbr-1&gt;&lt;/alt-periodical&gt;&lt;pages&gt;206-214&lt;/pages&gt;&lt;volume&gt;142&lt;/volume&gt;&lt;number&gt;1&lt;/number&gt;&lt;dates&gt;&lt;year&gt;1990&lt;/year&gt;&lt;/dates&gt;&lt;accession-num&gt;1695071&lt;/accession-num&gt;&lt;urls&gt;&lt;related-urls&gt;&lt;url&gt;http://www.atsjournals.org/doi/abs/10.1164/ajrccm/142.1.206&lt;/url&gt;&lt;/related-urls&gt;&lt;/urls&gt;&lt;electronic-resource-num&gt;10.1164/ajrccm/142.1.206&lt;/electronic-resource-num&gt;&lt;/record&gt;&lt;/Cite&gt;&lt;/EndNote&gt;</w:instrText>
      </w:r>
      <w:r w:rsidR="00CC2496">
        <w:rPr>
          <w:rFonts w:eastAsia="Times New Roman" w:cs="Arial"/>
          <w:color w:val="2E2E2E"/>
          <w:shd w:val="clear" w:color="auto" w:fill="FFFFFF"/>
        </w:rPr>
        <w:fldChar w:fldCharType="separate"/>
      </w:r>
      <w:r w:rsidR="008E7684" w:rsidRPr="008E7684">
        <w:rPr>
          <w:rFonts w:eastAsia="Times New Roman" w:cs="Arial"/>
          <w:noProof/>
          <w:color w:val="2E2E2E"/>
          <w:shd w:val="clear" w:color="auto" w:fill="FFFFFF"/>
          <w:vertAlign w:val="superscript"/>
        </w:rPr>
        <w:t>13</w:t>
      </w:r>
      <w:r w:rsidR="00CC2496">
        <w:rPr>
          <w:rFonts w:eastAsia="Times New Roman" w:cs="Arial"/>
          <w:color w:val="2E2E2E"/>
          <w:shd w:val="clear" w:color="auto" w:fill="FFFFFF"/>
        </w:rPr>
        <w:fldChar w:fldCharType="end"/>
      </w:r>
      <w:r w:rsidR="00FC55B0">
        <w:rPr>
          <w:rFonts w:eastAsia="Times New Roman" w:cs="Arial"/>
          <w:color w:val="2E2E2E"/>
          <w:shd w:val="clear" w:color="auto" w:fill="FFFFFF"/>
        </w:rPr>
        <w:t xml:space="preserve"> </w:t>
      </w:r>
      <w:r w:rsidR="004E25A1">
        <w:rPr>
          <w:rFonts w:eastAsia="Times New Roman" w:cs="Arial"/>
          <w:color w:val="2E2E2E"/>
          <w:shd w:val="clear" w:color="auto" w:fill="FFFFFF"/>
        </w:rPr>
        <w:t>It is relatively easy to perform and has demonstrated good reproducibility.</w:t>
      </w:r>
    </w:p>
    <w:p w14:paraId="534B49B7" w14:textId="724BA658" w:rsidR="0077525E" w:rsidRDefault="00FC55B0" w:rsidP="000C19B4">
      <w:pPr>
        <w:rPr>
          <w:rFonts w:eastAsia="Times New Roman" w:cs="Arial"/>
          <w:color w:val="2E2E2E"/>
          <w:shd w:val="clear" w:color="auto" w:fill="FFFFFF"/>
        </w:rPr>
      </w:pPr>
      <w:r>
        <w:rPr>
          <w:rFonts w:eastAsia="Times New Roman" w:cs="Arial"/>
          <w:color w:val="2E2E2E"/>
          <w:shd w:val="clear" w:color="auto" w:fill="FFFFFF"/>
        </w:rPr>
        <w:t>However, the time period for development of fibrosis is 7-21 days, versus several months and years in humans</w:t>
      </w:r>
      <w:r w:rsidR="004E25A1">
        <w:rPr>
          <w:rFonts w:eastAsia="Times New Roman" w:cs="Arial"/>
          <w:color w:val="2E2E2E"/>
          <w:shd w:val="clear" w:color="auto" w:fill="FFFFFF"/>
        </w:rPr>
        <w:t xml:space="preserve">. </w:t>
      </w:r>
      <w:r>
        <w:rPr>
          <w:rFonts w:eastAsia="Times New Roman" w:cs="Arial"/>
          <w:color w:val="2E2E2E"/>
          <w:shd w:val="clear" w:color="auto" w:fill="FFFFFF"/>
        </w:rPr>
        <w:t>While this permits more rapid assessment, th</w:t>
      </w:r>
      <w:r w:rsidR="00CC2496">
        <w:rPr>
          <w:rFonts w:eastAsia="Times New Roman" w:cs="Arial"/>
          <w:color w:val="2E2E2E"/>
          <w:shd w:val="clear" w:color="auto" w:fill="FFFFFF"/>
        </w:rPr>
        <w:t>is also means that the aetiology differs from IPF</w:t>
      </w:r>
      <w:r>
        <w:rPr>
          <w:rFonts w:eastAsia="Times New Roman" w:cs="Arial"/>
          <w:color w:val="2E2E2E"/>
          <w:shd w:val="clear" w:color="auto" w:fill="FFFFFF"/>
        </w:rPr>
        <w:t xml:space="preserve">, particularly in the </w:t>
      </w:r>
      <w:r w:rsidR="00CC2496">
        <w:rPr>
          <w:rFonts w:eastAsia="Times New Roman" w:cs="Arial"/>
          <w:color w:val="2E2E2E"/>
          <w:shd w:val="clear" w:color="auto" w:fill="FFFFFF"/>
        </w:rPr>
        <w:t>initial inflammatory phase of disease, which seems to predominate until around day 9 after bleomycin instillation.</w:t>
      </w:r>
      <w:r w:rsidR="00CC2496">
        <w:rPr>
          <w:rFonts w:eastAsia="Times New Roman" w:cs="Arial"/>
          <w:color w:val="2E2E2E"/>
          <w:shd w:val="clear" w:color="auto" w:fill="FFFFFF"/>
        </w:rPr>
        <w:fldChar w:fldCharType="begin">
          <w:fldData xml:space="preserve">PEVuZE5vdGU+PENpdGU+PEF1dGhvcj5DaGF1ZGhhcnk8L0F1dGhvcj48WWVhcj4yMDA2PC9ZZWFy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</w:fldData>
        </w:fldChar>
      </w:r>
      <w:r w:rsidR="00BE0F3E">
        <w:rPr>
          <w:rFonts w:eastAsia="Times New Roman" w:cs="Arial"/>
          <w:color w:val="2E2E2E"/>
          <w:shd w:val="clear" w:color="auto" w:fill="FFFFFF"/>
        </w:rPr>
        <w:instrText xml:space="preserve"> ADDIN EN.CITE </w:instrText>
      </w:r>
      <w:r w:rsidR="00BE0F3E">
        <w:rPr>
          <w:rFonts w:eastAsia="Times New Roman" w:cs="Arial"/>
          <w:color w:val="2E2E2E"/>
          <w:shd w:val="clear" w:color="auto" w:fill="FFFFFF"/>
        </w:rPr>
        <w:fldChar w:fldCharType="begin">
          <w:fldData xml:space="preserve">PEVuZE5vdGU+PENpdGU+PEF1dGhvcj5DaGF1ZGhhcnk8L0F1dGhvcj48WWVhcj4yMDA2PC9ZZWFy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</w:fldData>
        </w:fldChar>
      </w:r>
      <w:r w:rsidR="00BE0F3E">
        <w:rPr>
          <w:rFonts w:eastAsia="Times New Roman" w:cs="Arial"/>
          <w:color w:val="2E2E2E"/>
          <w:shd w:val="clear" w:color="auto" w:fill="FFFFFF"/>
        </w:rPr>
        <w:instrText xml:space="preserve"> ADDIN EN.CITE.DATA </w:instrText>
      </w:r>
      <w:r w:rsidR="00BE0F3E">
        <w:rPr>
          <w:rFonts w:eastAsia="Times New Roman" w:cs="Arial"/>
          <w:color w:val="2E2E2E"/>
          <w:shd w:val="clear" w:color="auto" w:fill="FFFFFF"/>
        </w:rPr>
      </w:r>
      <w:r w:rsidR="00BE0F3E">
        <w:rPr>
          <w:rFonts w:eastAsia="Times New Roman" w:cs="Arial"/>
          <w:color w:val="2E2E2E"/>
          <w:shd w:val="clear" w:color="auto" w:fill="FFFFFF"/>
        </w:rPr>
        <w:fldChar w:fldCharType="end"/>
      </w:r>
      <w:r w:rsidR="00CC2496">
        <w:rPr>
          <w:rFonts w:eastAsia="Times New Roman" w:cs="Arial"/>
          <w:color w:val="2E2E2E"/>
          <w:shd w:val="clear" w:color="auto" w:fill="FFFFFF"/>
        </w:rPr>
      </w:r>
      <w:r w:rsidR="00CC2496">
        <w:rPr>
          <w:rFonts w:eastAsia="Times New Roman" w:cs="Arial"/>
          <w:color w:val="2E2E2E"/>
          <w:shd w:val="clear" w:color="auto" w:fill="FFFFFF"/>
        </w:rPr>
        <w:fldChar w:fldCharType="separate"/>
      </w:r>
      <w:r w:rsidR="008E7684" w:rsidRPr="008E7684">
        <w:rPr>
          <w:rFonts w:eastAsia="Times New Roman" w:cs="Arial"/>
          <w:noProof/>
          <w:color w:val="2E2E2E"/>
          <w:shd w:val="clear" w:color="auto" w:fill="FFFFFF"/>
          <w:vertAlign w:val="superscript"/>
        </w:rPr>
        <w:t>58</w:t>
      </w:r>
      <w:r w:rsidR="00CC2496">
        <w:rPr>
          <w:rFonts w:eastAsia="Times New Roman" w:cs="Arial"/>
          <w:color w:val="2E2E2E"/>
          <w:shd w:val="clear" w:color="auto" w:fill="FFFFFF"/>
        </w:rPr>
        <w:fldChar w:fldCharType="end"/>
      </w:r>
      <w:r w:rsidR="009E40F1">
        <w:rPr>
          <w:rFonts w:eastAsia="Times New Roman" w:cs="Arial"/>
          <w:color w:val="2E2E2E"/>
          <w:shd w:val="clear" w:color="auto" w:fill="FFFFFF"/>
        </w:rPr>
        <w:t xml:space="preserve"> This may help to explain some of the difficulties in translating therapeutic agents from preclinical to clinical IPF.</w:t>
      </w:r>
    </w:p>
    <w:p w14:paraId="0A57D836" w14:textId="3477E162" w:rsidR="00A15C41" w:rsidRPr="00E510A0" w:rsidRDefault="0077525E" w:rsidP="00A15C41">
      <w:pPr>
        <w:rPr>
          <w:rFonts w:eastAsia="Times New Roman" w:cs="Arial"/>
          <w:color w:val="2E2E2E"/>
          <w:shd w:val="clear" w:color="auto" w:fill="FFFFFF"/>
        </w:rPr>
      </w:pPr>
      <w:r>
        <w:rPr>
          <w:rFonts w:eastAsia="Times New Roman" w:cs="Arial"/>
          <w:color w:val="2E2E2E"/>
          <w:shd w:val="clear" w:color="auto" w:fill="FFFFFF"/>
        </w:rPr>
        <w:lastRenderedPageBreak/>
        <w:t>A systematic review of such models between 1980 and 2006 identified 240 experimental models identifying compounds which prevented or diminished the extent of disease in this model, but only 13 studies involved drugs given &gt; 7 days after bleomycin administration.</w:t>
      </w:r>
      <w:r w:rsidR="00806889">
        <w:rPr>
          <w:rFonts w:eastAsia="Times New Roman" w:cs="Arial"/>
          <w:color w:val="2E2E2E"/>
          <w:shd w:val="clear" w:color="auto" w:fill="FFFFFF"/>
        </w:rPr>
        <w:fldChar w:fldCharType="begin"/>
      </w:r>
      <w:r w:rsidR="00BE0F3E">
        <w:rPr>
          <w:rFonts w:eastAsia="Times New Roman" w:cs="Arial"/>
          <w:color w:val="2E2E2E"/>
          <w:shd w:val="clear" w:color="auto" w:fill="FFFFFF"/>
        </w:rPr>
        <w:instrText xml:space="preserve"> ADDIN EN.CITE &lt;EndNote&gt;&lt;Cite&gt;&lt;Author&gt;Moeller&lt;/Author&gt;&lt;Year&gt;2008&lt;/Year&gt;&lt;RecNum&gt;890&lt;/RecNum&gt;&lt;DisplayText&gt;&lt;style face="superscript"&gt;59&lt;/style&gt;&lt;/DisplayText&gt;&lt;record&gt;&lt;rec-number&gt;890&lt;/rec-number&gt;&lt;foreign-keys&gt;&lt;key app="EN" db-id="52evaf50e9fe5cewd9b555d6wtw099s0pzrz" timestamp="1491489255" guid="8eef78e3-0190-414c-a1d4-9bf057bbfdaf"&gt;890&lt;/key&gt;&lt;/foreign-keys&gt;&lt;ref-type name="Journal Article"&gt;17&lt;/ref-type&gt;&lt;contributors&gt;&lt;authors&gt;&lt;author&gt;Moeller, Antje&lt;/author&gt;&lt;author&gt;Ask, Kjetil&lt;/author&gt;&lt;author&gt;Warburton, David&lt;/author&gt;&lt;author&gt;Gauldie, Jack&lt;/author&gt;&lt;author&gt;Kolb, Martin&lt;/author&gt;&lt;/authors&gt;&lt;/contributors&gt;&lt;titles&gt;&lt;title&gt;The bleomycin animal model: A useful tool to investigate treatment options for idiopathic pulmonary fibrosis?&lt;/title&gt;&lt;secondary-title&gt;The International Journal of Biochemistry &amp;amp; Cell Biology&lt;/secondary-title&gt;&lt;alt-title&gt;Int J Biochem Cell Biol&lt;/alt-title&gt;&lt;/titles&gt;&lt;periodical&gt;&lt;full-title&gt;The International Journal of Biochemistry &amp;amp; Cell Biology&lt;/full-title&gt;&lt;/periodical&gt;&lt;alt-periodical&gt;&lt;full-title&gt;International Journal of Biochemistry &amp;amp; Cell Biology&lt;/full-title&gt;&lt;abbr-1&gt;Int J Biochem Cell Biol&lt;/abbr-1&gt;&lt;/alt-periodical&gt;&lt;pages&gt;362-382&lt;/pages&gt;&lt;volume&gt;40&lt;/volume&gt;&lt;number&gt;3&lt;/number&gt;&lt;keywords&gt;&lt;keyword&gt;Idiopathic pulmonary fibrosis&lt;/keyword&gt;&lt;keyword&gt;Bleomycin animal model&lt;/keyword&gt;&lt;keyword&gt;Growth factor&lt;/keyword&gt;&lt;keyword&gt;Antifibrotic&lt;/keyword&gt;&lt;keyword&gt;Drug efficacy&lt;/keyword&gt;&lt;/keywords&gt;&lt;dates&gt;&lt;year&gt;2008&lt;/year&gt;&lt;pub-dates&gt;&lt;date&gt;//&lt;/date&gt;&lt;/pub-dates&gt;&lt;/dates&gt;&lt;isbn&gt;1357-2725&lt;/isbn&gt;&lt;urls&gt;&lt;related-urls&gt;&lt;url&gt;http://www.sciencedirect.com/science/article/pii/S1357272507002877&lt;/url&gt;&lt;/related-urls&gt;&lt;/urls&gt;&lt;electronic-resource-num&gt;http://dx.doi.org/10.1016/j.biocel.2007.08.011&lt;/electronic-resource-num&gt;&lt;/record&gt;&lt;/Cite&gt;&lt;/EndNote&gt;</w:instrText>
      </w:r>
      <w:r w:rsidR="00806889">
        <w:rPr>
          <w:rFonts w:eastAsia="Times New Roman" w:cs="Arial"/>
          <w:color w:val="2E2E2E"/>
          <w:shd w:val="clear" w:color="auto" w:fill="FFFFFF"/>
        </w:rPr>
        <w:fldChar w:fldCharType="separate"/>
      </w:r>
      <w:r w:rsidR="008E7684" w:rsidRPr="008E7684">
        <w:rPr>
          <w:rFonts w:eastAsia="Times New Roman" w:cs="Arial"/>
          <w:noProof/>
          <w:color w:val="2E2E2E"/>
          <w:shd w:val="clear" w:color="auto" w:fill="FFFFFF"/>
          <w:vertAlign w:val="superscript"/>
        </w:rPr>
        <w:t>59</w:t>
      </w:r>
      <w:r w:rsidR="00806889">
        <w:rPr>
          <w:rFonts w:eastAsia="Times New Roman" w:cs="Arial"/>
          <w:color w:val="2E2E2E"/>
          <w:shd w:val="clear" w:color="auto" w:fill="FFFFFF"/>
        </w:rPr>
        <w:fldChar w:fldCharType="end"/>
      </w:r>
      <w:r w:rsidR="00806889">
        <w:rPr>
          <w:rFonts w:eastAsia="Times New Roman" w:cs="Arial"/>
          <w:color w:val="2E2E2E"/>
          <w:shd w:val="clear" w:color="auto" w:fill="FFFFFF"/>
        </w:rPr>
        <w:t xml:space="preserve"> A recent example of the importance of this distinction comes from the clinical observation that diminished prostaglandin E2 contributes to fibroblastic resistance to apoptosis.</w:t>
      </w:r>
      <w:r w:rsidR="00806889">
        <w:rPr>
          <w:rFonts w:eastAsia="Times New Roman" w:cs="Arial"/>
          <w:color w:val="2E2E2E"/>
          <w:shd w:val="clear" w:color="auto" w:fill="FFFFFF"/>
        </w:rPr>
        <w:fldChar w:fldCharType="begin">
          <w:fldData xml:space="preserve">PEVuZE5vdGU+PENpdGU+PEF1dGhvcj5NYWhlcjwvQXV0aG9yPjxZZWFyPjIwMTA8L1llYXI+PFJl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MtODI8L3BhZ2VzPjx2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</w:fldData>
        </w:fldChar>
      </w:r>
      <w:r w:rsidR="00BE0F3E">
        <w:rPr>
          <w:rFonts w:eastAsia="Times New Roman" w:cs="Arial"/>
          <w:color w:val="2E2E2E"/>
          <w:shd w:val="clear" w:color="auto" w:fill="FFFFFF"/>
        </w:rPr>
        <w:instrText xml:space="preserve"> ADDIN EN.CITE </w:instrText>
      </w:r>
      <w:r w:rsidR="00BE0F3E">
        <w:rPr>
          <w:rFonts w:eastAsia="Times New Roman" w:cs="Arial"/>
          <w:color w:val="2E2E2E"/>
          <w:shd w:val="clear" w:color="auto" w:fill="FFFFFF"/>
        </w:rPr>
        <w:fldChar w:fldCharType="begin">
          <w:fldData xml:space="preserve">PEVuZE5vdGU+PENpdGU+PEF1dGhvcj5NYWhlcjwvQXV0aG9yPjxZZWFyPjIwMTA8L1llYXI+PFJl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MtODI8L3BhZ2VzPjx2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</w:fldData>
        </w:fldChar>
      </w:r>
      <w:r w:rsidR="00BE0F3E">
        <w:rPr>
          <w:rFonts w:eastAsia="Times New Roman" w:cs="Arial"/>
          <w:color w:val="2E2E2E"/>
          <w:shd w:val="clear" w:color="auto" w:fill="FFFFFF"/>
        </w:rPr>
        <w:instrText xml:space="preserve"> ADDIN EN.CITE.DATA </w:instrText>
      </w:r>
      <w:r w:rsidR="00BE0F3E">
        <w:rPr>
          <w:rFonts w:eastAsia="Times New Roman" w:cs="Arial"/>
          <w:color w:val="2E2E2E"/>
          <w:shd w:val="clear" w:color="auto" w:fill="FFFFFF"/>
        </w:rPr>
      </w:r>
      <w:r w:rsidR="00BE0F3E">
        <w:rPr>
          <w:rFonts w:eastAsia="Times New Roman" w:cs="Arial"/>
          <w:color w:val="2E2E2E"/>
          <w:shd w:val="clear" w:color="auto" w:fill="FFFFFF"/>
        </w:rPr>
        <w:fldChar w:fldCharType="end"/>
      </w:r>
      <w:r w:rsidR="00806889">
        <w:rPr>
          <w:rFonts w:eastAsia="Times New Roman" w:cs="Arial"/>
          <w:color w:val="2E2E2E"/>
          <w:shd w:val="clear" w:color="auto" w:fill="FFFFFF"/>
        </w:rPr>
      </w:r>
      <w:r w:rsidR="00806889">
        <w:rPr>
          <w:rFonts w:eastAsia="Times New Roman" w:cs="Arial"/>
          <w:color w:val="2E2E2E"/>
          <w:shd w:val="clear" w:color="auto" w:fill="FFFFFF"/>
        </w:rPr>
        <w:fldChar w:fldCharType="separate"/>
      </w:r>
      <w:r w:rsidR="008E7684" w:rsidRPr="008E7684">
        <w:rPr>
          <w:rFonts w:eastAsia="Times New Roman" w:cs="Arial"/>
          <w:noProof/>
          <w:color w:val="2E2E2E"/>
          <w:shd w:val="clear" w:color="auto" w:fill="FFFFFF"/>
          <w:vertAlign w:val="superscript"/>
        </w:rPr>
        <w:t>38</w:t>
      </w:r>
      <w:r w:rsidR="00806889">
        <w:rPr>
          <w:rFonts w:eastAsia="Times New Roman" w:cs="Arial"/>
          <w:color w:val="2E2E2E"/>
          <w:shd w:val="clear" w:color="auto" w:fill="FFFFFF"/>
        </w:rPr>
        <w:fldChar w:fldCharType="end"/>
      </w:r>
      <w:r w:rsidR="00DD5C7E">
        <w:rPr>
          <w:rFonts w:eastAsia="Times New Roman" w:cs="Arial"/>
          <w:color w:val="2E2E2E"/>
          <w:shd w:val="clear" w:color="auto" w:fill="FFFFFF"/>
        </w:rPr>
        <w:t xml:space="preserve"> A carefully designed bleomycin mouse model demonstrated that prostaglandin E2 attenuated the toxic effects if administered before bleomycin, but not after.</w:t>
      </w:r>
      <w:r w:rsidR="00DD5C7E">
        <w:rPr>
          <w:rFonts w:eastAsia="Times New Roman" w:cs="Arial"/>
          <w:color w:val="2E2E2E"/>
          <w:shd w:val="clear" w:color="auto" w:fill="FFFFFF"/>
        </w:rPr>
        <w:fldChar w:fldCharType="begin"/>
      </w:r>
      <w:r w:rsidR="00BE0F3E">
        <w:rPr>
          <w:rFonts w:eastAsia="Times New Roman" w:cs="Arial"/>
          <w:color w:val="2E2E2E"/>
          <w:shd w:val="clear" w:color="auto" w:fill="FFFFFF"/>
        </w:rPr>
        <w:instrText xml:space="preserve"> ADDIN EN.CITE &lt;EndNote&gt;&lt;Cite&gt;&lt;Author&gt;Dackor&lt;/Author&gt;&lt;Year&gt;2011&lt;/Year&gt;&lt;RecNum&gt;892&lt;/RecNum&gt;&lt;DisplayText&gt;&lt;style face="superscript"&gt;60&lt;/style&gt;&lt;/DisplayText&gt;&lt;record&gt;&lt;rec-number&gt;892&lt;/rec-number&gt;&lt;foreign-keys&gt;&lt;key app="EN" db-id="52evaf50e9fe5cewd9b555d6wtw099s0pzrz" timestamp="1491489255" guid="f9cda207-59f5-45f3-ba59-30d31203bcfa"&gt;892&lt;/key&gt;&lt;/foreign-keys&gt;&lt;ref-type name="Journal Article"&gt;17&lt;/ref-type&gt;&lt;contributors&gt;&lt;authors&gt;&lt;author&gt;Dackor, Ryan T.&lt;/author&gt;&lt;author&gt;Cheng, Jennifer&lt;/author&gt;&lt;author&gt;Voltz, James W.&lt;/author&gt;&lt;author&gt;Card, Jeffrey W.&lt;/author&gt;&lt;author&gt;Ferguson, Catherine D.&lt;/author&gt;&lt;author&gt;Garrett, Ryan C.&lt;/author&gt;&lt;author&gt;Bradbury, J. Alyce&lt;/author&gt;&lt;author&gt;DeGraff, Laura M.&lt;/author&gt;&lt;author&gt;Lih, Fred B.&lt;/author&gt;&lt;author&gt;Tomer, Kenneth B.&lt;/author&gt;&lt;author&gt;Flake, Gordon P.&lt;/author&gt;&lt;author&gt;Travlos, Gregory S.&lt;/author&gt;&lt;author&gt;Ramsey, Randle W.&lt;/author&gt;&lt;author&gt;Edin, Matthew L.&lt;/author&gt;&lt;author&gt;Morgan, Daniel L.&lt;/author&gt;&lt;author&gt;Zeldin, Darryl C.&lt;/author&gt;&lt;/authors&gt;&lt;/contributors&gt;&lt;titles&gt;&lt;title&gt;Prostaglandin E2 protects murine lungs from bleomycin-induced pulmonary fibrosis and lung dysfunction&lt;/title&gt;&lt;secondary-title&gt;American Journal of Physiology. Lung Cellular and Molecular Physiology&lt;/secondary-title&gt;&lt;alt-title&gt;Am J Physiol Lung Cell Mol Physiol.&lt;/alt-title&gt;&lt;/titles&gt;&lt;periodical&gt;&lt;full-title&gt;Am J Physiol Lung Cell Mol Physiol&lt;/full-title&gt;&lt;abbr-1&gt;American journal of physiology. Lung cellular and molecular physiology&lt;/abbr-1&gt;&lt;/periodical&gt;&lt;pages&gt;L645-L655&lt;/pages&gt;&lt;volume&gt;301&lt;/volume&gt;&lt;number&gt;5&lt;/number&gt;&lt;dates&gt;&lt;year&gt;2011&lt;/year&gt;&lt;/dates&gt;&lt;urls&gt;&lt;/urls&gt;&lt;electronic-resource-num&gt;10.1152/ajplung.00176.2011&lt;/electronic-resource-num&gt;&lt;/record&gt;&lt;/Cite&gt;&lt;/EndNote&gt;</w:instrText>
      </w:r>
      <w:r w:rsidR="00DD5C7E">
        <w:rPr>
          <w:rFonts w:eastAsia="Times New Roman" w:cs="Arial"/>
          <w:color w:val="2E2E2E"/>
          <w:shd w:val="clear" w:color="auto" w:fill="FFFFFF"/>
        </w:rPr>
        <w:fldChar w:fldCharType="separate"/>
      </w:r>
      <w:r w:rsidR="008E7684" w:rsidRPr="008E7684">
        <w:rPr>
          <w:rFonts w:eastAsia="Times New Roman" w:cs="Arial"/>
          <w:noProof/>
          <w:color w:val="2E2E2E"/>
          <w:shd w:val="clear" w:color="auto" w:fill="FFFFFF"/>
          <w:vertAlign w:val="superscript"/>
        </w:rPr>
        <w:t>60</w:t>
      </w:r>
      <w:r w:rsidR="00DD5C7E">
        <w:rPr>
          <w:rFonts w:eastAsia="Times New Roman" w:cs="Arial"/>
          <w:color w:val="2E2E2E"/>
          <w:shd w:val="clear" w:color="auto" w:fill="FFFFFF"/>
        </w:rPr>
        <w:fldChar w:fldCharType="end"/>
      </w:r>
      <w:r w:rsidR="00D64E8E">
        <w:rPr>
          <w:rFonts w:eastAsia="Times New Roman" w:cs="Arial"/>
          <w:color w:val="2E2E2E"/>
          <w:shd w:val="clear" w:color="auto" w:fill="FFFFFF"/>
        </w:rPr>
        <w:t xml:space="preserve"> Resolution of the disease is also not a feature of IPF in humans.</w:t>
      </w:r>
    </w:p>
    <w:p w14:paraId="670E4437" w14:textId="77777777" w:rsidR="00FF59D1" w:rsidRDefault="006C08E4" w:rsidP="000F7164">
      <w:pPr>
        <w:pStyle w:val="Heading3"/>
      </w:pPr>
      <w:bookmarkStart w:id="2350" w:name="_Toc364347262"/>
      <w:r>
        <w:t>Current C</w:t>
      </w:r>
      <w:r w:rsidR="00BF73C6">
        <w:t>lassification of</w:t>
      </w:r>
      <w:r w:rsidR="00DC5C89">
        <w:t xml:space="preserve"> </w:t>
      </w:r>
      <w:r w:rsidR="00FF59D1">
        <w:t>I</w:t>
      </w:r>
      <w:r w:rsidR="005B5FC7">
        <w:t xml:space="preserve">diopathic </w:t>
      </w:r>
      <w:r w:rsidR="00FF59D1">
        <w:t>P</w:t>
      </w:r>
      <w:r w:rsidR="005B5FC7">
        <w:t xml:space="preserve">ulmonary </w:t>
      </w:r>
      <w:r w:rsidR="00FF59D1">
        <w:t>F</w:t>
      </w:r>
      <w:r w:rsidR="005B5FC7">
        <w:t>ibrosis</w:t>
      </w:r>
      <w:bookmarkEnd w:id="2350"/>
    </w:p>
    <w:p w14:paraId="295BDF74" w14:textId="77777777" w:rsidR="004B47A2" w:rsidRDefault="004B47A2" w:rsidP="004B47A2">
      <w:pPr>
        <w:pStyle w:val="Heading4"/>
      </w:pPr>
      <w:r>
        <w:t>21</w:t>
      </w:r>
      <w:r w:rsidRPr="004B47A2">
        <w:rPr>
          <w:vertAlign w:val="superscript"/>
        </w:rPr>
        <w:t>st</w:t>
      </w:r>
      <w:r>
        <w:t xml:space="preserve"> Century Renaissance</w:t>
      </w:r>
    </w:p>
    <w:p w14:paraId="44982714" w14:textId="4408CC44" w:rsidR="002F6346" w:rsidRDefault="002F6346" w:rsidP="002F6346">
      <w:r>
        <w:t xml:space="preserve">The publication with perhaps the most important role in moving towards devolving IPF from other patterns of IIP was </w:t>
      </w:r>
      <w:r w:rsidR="005532CE">
        <w:t xml:space="preserve">the aforementioned article by </w:t>
      </w:r>
      <w:r>
        <w:t>Katzenstein and Myers.</w:t>
      </w:r>
      <w:r>
        <w:fldChar w:fldCharType="begin"/>
      </w:r>
      <w:r w:rsidR="00BE0F3E">
        <w:instrText xml:space="preserve"> ADDIN EN.CITE &lt;EndNote&gt;&lt;Cite&gt;&lt;Author&gt;Katzenstein&lt;/Author&gt;&lt;Year&gt;1998&lt;/Year&gt;&lt;RecNum&gt;311&lt;/RecNum&gt;&lt;DisplayText&gt;&lt;style face="superscript"&gt;32&lt;/style&gt;&lt;/DisplayText&gt;&lt;record&gt;&lt;rec-number&gt;311&lt;/rec-number&gt;&lt;foreign-keys&gt;&lt;key app="EN" db-id="52evaf50e9fe5cewd9b555d6wtw099s0pzrz" timestamp="1435758144" guid="9c77b943-07f6-4b3a-b6d6-41598180a3a5"&gt;311&lt;/key&gt;&lt;/foreign-keys&gt;&lt;ref-type name="Journal Article"&gt;17&lt;/ref-type&gt;&lt;contributors&gt;&lt;authors&gt;&lt;author&gt;Katzenstein, Anna-Luise A&lt;/author&gt;&lt;author&gt;Myers, Jeffrey L&lt;/author&gt;&lt;/authors&gt;&lt;/contributors&gt;&lt;titles&gt;&lt;title&gt;Idiopathic Pulmonary Fibrosis: Clinical Relevance of Pathologic Classification&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301-1315&lt;/pages&gt;&lt;volume&gt;157&lt;/volume&gt;&lt;number&gt;4&lt;/number&gt;&lt;dates&gt;&lt;year&gt;1998&lt;/year&gt;&lt;pub-dates&gt;&lt;date&gt;1998/04/01&lt;/date&gt;&lt;/pub-dates&gt;&lt;/dates&gt;&lt;publisher&gt;American Thoracic Society - AJRCCM&lt;/publisher&gt;&lt;isbn&gt;1073-449X&lt;/isbn&gt;&lt;urls&gt;&lt;related-urls&gt;&lt;url&gt;http://dx.doi.org/10.1164/ajrccm.157.4.9707039&lt;/url&gt;&lt;url&gt;http://www.atsjournals.org/doi/pdf/10.1164/ajrccm.157.4.9707039&lt;/url&gt;&lt;/related-urls&gt;&lt;/urls&gt;&lt;electronic-resource-num&gt;10.1164/ajrccm.157.4.9707039&lt;/electronic-resource-num&gt;&lt;access-date&gt;2015/07/01&lt;/access-date&gt;&lt;/record&gt;&lt;/Cite&gt;&lt;/EndNote&gt;</w:instrText>
      </w:r>
      <w:r>
        <w:fldChar w:fldCharType="separate"/>
      </w:r>
      <w:r w:rsidR="008E7684" w:rsidRPr="008E7684">
        <w:rPr>
          <w:noProof/>
          <w:vertAlign w:val="superscript"/>
        </w:rPr>
        <w:t>32</w:t>
      </w:r>
      <w:r>
        <w:fldChar w:fldCharType="end"/>
      </w:r>
      <w:r w:rsidR="00B10A2B">
        <w:t xml:space="preserve"> They </w:t>
      </w:r>
      <w:r>
        <w:t>emphasised the need for IIPs to be defined by consistent histopathological criteria and recommended that the term IPF be reserved for the phenotypic description of patients with a particular histological pattern associated with a paucity of inflammatory response</w:t>
      </w:r>
      <w:r w:rsidR="005B2A1D">
        <w:t xml:space="preserve"> (UIP).</w:t>
      </w:r>
    </w:p>
    <w:p w14:paraId="1C1FFE1D" w14:textId="6A503436" w:rsidR="00B13EDC" w:rsidRDefault="005005C1" w:rsidP="002F6346">
      <w:r>
        <w:t>This key recommendation was adopted in 2000 by the American Thoracic Society</w:t>
      </w:r>
      <w:r w:rsidR="00DD67D8">
        <w:t xml:space="preserve"> (ATS)</w:t>
      </w:r>
      <w:r>
        <w:t xml:space="preserve"> and incorporated into their guidelines.</w:t>
      </w:r>
      <w:r>
        <w:fldChar w:fldCharType="begin"/>
      </w:r>
      <w:r w:rsidR="00BE0F3E">
        <w:instrText xml:space="preserve"> ADDIN EN.CITE &lt;EndNote&gt;&lt;Cite&gt;&lt;Year&gt;2000&lt;/Year&gt;&lt;RecNum&gt;893&lt;/RecNum&gt;&lt;DisplayText&gt;&lt;style face="superscript"&gt;61&lt;/style&gt;&lt;/DisplayText&gt;&lt;record&gt;&lt;rec-number&gt;893&lt;/rec-number&gt;&lt;foreign-keys&gt;&lt;key app="EN" db-id="52evaf50e9fe5cewd9b555d6wtw099s0pzrz" timestamp="1491489255" guid="6328df86-c1e8-4110-91ea-1a2c975630c8"&gt;893&lt;/key&gt;&lt;/foreign-keys&gt;&lt;ref-type name="Journal Article"&gt;17&lt;/ref-type&gt;&lt;contributors&gt;&lt;/contributors&gt;&lt;titles&gt;&lt;title&gt;American Thoracic Society. Idiopathic Pulmonary Fibrosis: Diagnosis and Treatmen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46-664&lt;/pages&gt;&lt;volume&gt;161&lt;/volume&gt;&lt;number&gt;2&lt;/number&gt;&lt;dates&gt;&lt;year&gt;2000&lt;/year&gt;&lt;/dates&gt;&lt;accession-num&gt;10673212&lt;/accession-num&gt;&lt;urls&gt;&lt;related-urls&gt;&lt;url&gt;http://www.atsjournals.org/doi/abs/10.1164/ajrccm.161.2.ats3-00&lt;/url&gt;&lt;/related-urls&gt;&lt;/urls&gt;&lt;electronic-resource-num&gt;10.1164/ajrccm.161.2.ats3-00&lt;/electronic-resource-num&gt;&lt;/record&gt;&lt;/Cite&gt;&lt;/EndNote&gt;</w:instrText>
      </w:r>
      <w:r>
        <w:fldChar w:fldCharType="separate"/>
      </w:r>
      <w:r w:rsidR="008E7684" w:rsidRPr="008E7684">
        <w:rPr>
          <w:noProof/>
          <w:vertAlign w:val="superscript"/>
        </w:rPr>
        <w:t>61</w:t>
      </w:r>
      <w:r>
        <w:fldChar w:fldCharType="end"/>
      </w:r>
      <w:r>
        <w:t xml:space="preserve"> </w:t>
      </w:r>
      <w:r w:rsidR="000E1335">
        <w:t>This guideline was the first to adopt major and minor diagnostic criteria</w:t>
      </w:r>
      <w:r>
        <w:t xml:space="preserve"> </w:t>
      </w:r>
      <w:r w:rsidR="000E1335">
        <w:t xml:space="preserve">for IPF, albeit on relatively little evidence given the admission that the prevalence of IPF could not be determined. </w:t>
      </w:r>
      <w:r w:rsidR="009B4248">
        <w:t>These criteria are outline in</w:t>
      </w:r>
      <w:r w:rsidR="000303A8">
        <w:t xml:space="preserve"> Table</w:t>
      </w:r>
      <w:r w:rsidR="009B4248">
        <w:t xml:space="preserve"> 1.1</w:t>
      </w:r>
      <w:r w:rsidR="005513E2">
        <w:t xml:space="preserve"> – all four major criteria and three out of four minor criteria increased the likelihood of IPF</w:t>
      </w:r>
      <w:r w:rsidR="009B4248">
        <w:t xml:space="preserve">. This permitted the recognition of idiopathic fibrosis associated with a UIP pattern of disease to be identified as a </w:t>
      </w:r>
      <w:r w:rsidR="004F2340">
        <w:t>distinct</w:t>
      </w:r>
      <w:r w:rsidR="009B4248">
        <w:t xml:space="preserve"> pathological entity and played a key role in driving forward IPF research in the 21</w:t>
      </w:r>
      <w:r w:rsidR="009B4248" w:rsidRPr="009B4248">
        <w:rPr>
          <w:vertAlign w:val="superscript"/>
        </w:rPr>
        <w:t>st</w:t>
      </w:r>
      <w:r w:rsidR="009B4248">
        <w:t xml:space="preserve"> century.</w:t>
      </w:r>
    </w:p>
    <w:p w14:paraId="12645BD4" w14:textId="6BAFCB0D" w:rsidR="00F04918" w:rsidRDefault="00F04918" w:rsidP="00343C30">
      <w:pPr>
        <w:pStyle w:val="TableTitle0"/>
      </w:pPr>
      <w:bookmarkStart w:id="2351" w:name="_Toc3145467"/>
      <w:r>
        <w:t xml:space="preserve">Table </w:t>
      </w:r>
      <w:ins w:id="2352" w:author="Nicholas Weatherley" w:date="2019-03-04T21:03:00Z">
        <w:r w:rsidR="00E96948">
          <w:fldChar w:fldCharType="begin"/>
        </w:r>
        <w:r w:rsidR="00E96948">
          <w:instrText xml:space="preserve"> STYLEREF 1 \s </w:instrText>
        </w:r>
      </w:ins>
      <w:r w:rsidR="00E96948">
        <w:fldChar w:fldCharType="separate"/>
      </w:r>
      <w:r w:rsidR="00E96948">
        <w:rPr>
          <w:noProof/>
        </w:rPr>
        <w:t>1</w:t>
      </w:r>
      <w:ins w:id="235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2354" w:author="Nicholas Weatherley" w:date="2019-03-04T21:03:00Z">
        <w:r w:rsidR="00E96948">
          <w:rPr>
            <w:noProof/>
          </w:rPr>
          <w:t>1</w:t>
        </w:r>
        <w:r w:rsidR="00E96948">
          <w:fldChar w:fldCharType="end"/>
        </w:r>
      </w:ins>
      <w:ins w:id="2355" w:author="Windows User" w:date="2018-11-01T15:46:00Z">
        <w:del w:id="2356" w:author="Nicholas Weatherley" w:date="2019-03-04T21:03:00Z">
          <w:r w:rsidR="00743FFA" w:rsidDel="00E96948">
            <w:fldChar w:fldCharType="begin"/>
          </w:r>
          <w:r w:rsidR="00743FFA" w:rsidDel="00E96948">
            <w:delInstrText xml:space="preserve"> STYLEREF 1 \s </w:delInstrText>
          </w:r>
        </w:del>
      </w:ins>
      <w:del w:id="2357" w:author="Nicholas Weatherley" w:date="2019-03-04T21:03:00Z">
        <w:r w:rsidR="00743FFA" w:rsidDel="00E96948">
          <w:fldChar w:fldCharType="separate"/>
        </w:r>
        <w:r w:rsidR="0024585E" w:rsidDel="00E96948">
          <w:rPr>
            <w:noProof/>
          </w:rPr>
          <w:delText>1</w:delText>
        </w:r>
      </w:del>
      <w:ins w:id="2358" w:author="Windows User" w:date="2018-11-01T15:46:00Z">
        <w:del w:id="235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2360" w:author="Nicholas Weatherley" w:date="2019-03-04T21:03:00Z">
        <w:r w:rsidR="00743FFA" w:rsidDel="00E96948">
          <w:fldChar w:fldCharType="end"/>
        </w:r>
      </w:del>
      <w:del w:id="236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1</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t xml:space="preserve">: ATS 2000 Guidelines - </w:t>
      </w:r>
      <w:r w:rsidR="000B6E66">
        <w:t>diagnostic criteria for IPF (superseded</w:t>
      </w:r>
      <w:r>
        <w:t>)</w:t>
      </w:r>
      <w:bookmarkEnd w:id="2351"/>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4755"/>
        <w:gridCol w:w="4734"/>
      </w:tblGrid>
      <w:tr w:rsidR="00DE32A5" w14:paraId="7EBB3838" w14:textId="77777777" w:rsidTr="00343C30">
        <w:trPr>
          <w:cantSplit/>
          <w:tblHeader/>
        </w:trPr>
        <w:tc>
          <w:tcPr>
            <w:tcW w:w="4923" w:type="dxa"/>
            <w:shd w:val="clear" w:color="auto" w:fill="000000"/>
          </w:tcPr>
          <w:p w14:paraId="2F239DD2" w14:textId="77777777" w:rsidR="00DE32A5" w:rsidRPr="00FB01CC" w:rsidRDefault="00DE32A5" w:rsidP="00343C30">
            <w:pPr>
              <w:keepNext/>
              <w:jc w:val="center"/>
              <w:rPr>
                <w:b/>
                <w:bCs/>
                <w:color w:val="FFFFFF"/>
              </w:rPr>
            </w:pPr>
            <w:r w:rsidRPr="00FB01CC">
              <w:rPr>
                <w:b/>
                <w:bCs/>
                <w:color w:val="FFFFFF"/>
              </w:rPr>
              <w:t>Major Criteria</w:t>
            </w:r>
          </w:p>
        </w:tc>
        <w:tc>
          <w:tcPr>
            <w:tcW w:w="4924" w:type="dxa"/>
            <w:tcBorders>
              <w:bottom w:val="single" w:sz="8" w:space="0" w:color="000000"/>
            </w:tcBorders>
            <w:shd w:val="clear" w:color="auto" w:fill="000000"/>
          </w:tcPr>
          <w:p w14:paraId="046A57E9" w14:textId="77777777" w:rsidR="00DE32A5" w:rsidRPr="00FB01CC" w:rsidRDefault="00DE32A5" w:rsidP="00343C30">
            <w:pPr>
              <w:keepNext/>
              <w:jc w:val="center"/>
              <w:rPr>
                <w:b/>
                <w:bCs/>
                <w:color w:val="FFFFFF"/>
              </w:rPr>
            </w:pPr>
            <w:r w:rsidRPr="00FB01CC">
              <w:rPr>
                <w:b/>
                <w:bCs/>
                <w:color w:val="FFFFFF"/>
              </w:rPr>
              <w:t>Minor Criteria</w:t>
            </w:r>
          </w:p>
        </w:tc>
      </w:tr>
      <w:tr w:rsidR="00DE32A5" w14:paraId="75748E96" w14:textId="77777777" w:rsidTr="00343C30">
        <w:trPr>
          <w:cantSplit/>
        </w:trPr>
        <w:tc>
          <w:tcPr>
            <w:tcW w:w="4923" w:type="dxa"/>
            <w:tcBorders>
              <w:top w:val="single" w:sz="8" w:space="0" w:color="000000"/>
              <w:left w:val="single" w:sz="8" w:space="0" w:color="000000"/>
              <w:bottom w:val="single" w:sz="8" w:space="0" w:color="000000"/>
              <w:right w:val="single" w:sz="4" w:space="0" w:color="auto"/>
            </w:tcBorders>
            <w:shd w:val="clear" w:color="auto" w:fill="auto"/>
          </w:tcPr>
          <w:p w14:paraId="6F68AD7C" w14:textId="77777777" w:rsidR="00DE32A5" w:rsidRPr="00FB01CC" w:rsidRDefault="004F0DE5" w:rsidP="00FB01CC">
            <w:pPr>
              <w:jc w:val="left"/>
              <w:rPr>
                <w:b/>
                <w:bCs/>
              </w:rPr>
            </w:pPr>
            <w:r w:rsidRPr="00FB01CC">
              <w:rPr>
                <w:b/>
                <w:bCs/>
              </w:rPr>
              <w:t xml:space="preserve">Exclusion of other known causes (drugs, environment, connective tissue disease </w:t>
            </w:r>
            <w:r w:rsidR="009864DA" w:rsidRPr="00FB01CC">
              <w:rPr>
                <w:b/>
                <w:bCs/>
              </w:rPr>
              <w:t>etc.</w:t>
            </w:r>
            <w:r w:rsidRPr="00FB01CC">
              <w:rPr>
                <w:b/>
                <w:bCs/>
              </w:rPr>
              <w:t>)</w:t>
            </w:r>
          </w:p>
        </w:tc>
        <w:tc>
          <w:tcPr>
            <w:tcW w:w="4924" w:type="dxa"/>
            <w:tcBorders>
              <w:top w:val="single" w:sz="8" w:space="0" w:color="000000"/>
              <w:left w:val="single" w:sz="4" w:space="0" w:color="auto"/>
              <w:bottom w:val="single" w:sz="8" w:space="0" w:color="000000"/>
              <w:right w:val="single" w:sz="8" w:space="0" w:color="000000"/>
            </w:tcBorders>
            <w:shd w:val="clear" w:color="auto" w:fill="auto"/>
          </w:tcPr>
          <w:p w14:paraId="1DD452AE" w14:textId="77777777" w:rsidR="00DE32A5" w:rsidRDefault="004F0DE5" w:rsidP="00FB01CC">
            <w:pPr>
              <w:jc w:val="left"/>
            </w:pPr>
            <w:r>
              <w:t xml:space="preserve">Age &gt; 50 years </w:t>
            </w:r>
          </w:p>
        </w:tc>
      </w:tr>
      <w:tr w:rsidR="00DE32A5" w14:paraId="573A891A" w14:textId="77777777" w:rsidTr="00343C30">
        <w:trPr>
          <w:cantSplit/>
        </w:trPr>
        <w:tc>
          <w:tcPr>
            <w:tcW w:w="4923" w:type="dxa"/>
            <w:tcBorders>
              <w:right w:val="single" w:sz="4" w:space="0" w:color="auto"/>
            </w:tcBorders>
            <w:shd w:val="clear" w:color="auto" w:fill="auto"/>
          </w:tcPr>
          <w:p w14:paraId="138F053C" w14:textId="77777777" w:rsidR="00DE32A5" w:rsidRPr="00FB01CC" w:rsidRDefault="00065E89" w:rsidP="00FB01CC">
            <w:pPr>
              <w:jc w:val="left"/>
              <w:rPr>
                <w:b/>
                <w:bCs/>
              </w:rPr>
            </w:pPr>
            <w:r w:rsidRPr="00FB01CC">
              <w:rPr>
                <w:b/>
                <w:bCs/>
              </w:rPr>
              <w:lastRenderedPageBreak/>
              <w:t>Abnormal</w:t>
            </w:r>
            <w:r w:rsidR="004F0DE5" w:rsidRPr="00FB01CC">
              <w:rPr>
                <w:b/>
                <w:bCs/>
              </w:rPr>
              <w:t xml:space="preserve"> pulmonary function tests with evidence of restriction and impaired gas exchange</w:t>
            </w:r>
          </w:p>
        </w:tc>
        <w:tc>
          <w:tcPr>
            <w:tcW w:w="4924" w:type="dxa"/>
            <w:tcBorders>
              <w:top w:val="single" w:sz="8" w:space="0" w:color="000000"/>
              <w:left w:val="single" w:sz="4" w:space="0" w:color="auto"/>
              <w:bottom w:val="single" w:sz="8" w:space="0" w:color="000000"/>
            </w:tcBorders>
            <w:shd w:val="clear" w:color="auto" w:fill="auto"/>
          </w:tcPr>
          <w:p w14:paraId="70C88245" w14:textId="77777777" w:rsidR="00DE32A5" w:rsidRDefault="00065E89" w:rsidP="00FB01CC">
            <w:pPr>
              <w:jc w:val="left"/>
            </w:pPr>
            <w:r>
              <w:t>Insidious</w:t>
            </w:r>
            <w:r w:rsidR="004F0DE5">
              <w:t xml:space="preserve"> onset of unexplained dyspnoea</w:t>
            </w:r>
          </w:p>
        </w:tc>
      </w:tr>
      <w:tr w:rsidR="00DE32A5" w14:paraId="38BDA7C7" w14:textId="77777777" w:rsidTr="00343C30">
        <w:trPr>
          <w:cantSplit/>
        </w:trPr>
        <w:tc>
          <w:tcPr>
            <w:tcW w:w="4923" w:type="dxa"/>
            <w:tcBorders>
              <w:top w:val="single" w:sz="8" w:space="0" w:color="000000"/>
              <w:left w:val="single" w:sz="8" w:space="0" w:color="000000"/>
              <w:bottom w:val="single" w:sz="8" w:space="0" w:color="000000"/>
              <w:right w:val="single" w:sz="4" w:space="0" w:color="auto"/>
            </w:tcBorders>
            <w:shd w:val="clear" w:color="auto" w:fill="auto"/>
          </w:tcPr>
          <w:p w14:paraId="7BAA83FB" w14:textId="77777777" w:rsidR="00DE32A5" w:rsidRPr="00FB01CC" w:rsidRDefault="004F0DE5" w:rsidP="00FB01CC">
            <w:pPr>
              <w:jc w:val="left"/>
              <w:rPr>
                <w:b/>
                <w:bCs/>
              </w:rPr>
            </w:pPr>
            <w:r w:rsidRPr="00FB01CC">
              <w:rPr>
                <w:b/>
                <w:bCs/>
              </w:rPr>
              <w:t>Bibasilar reticular abnormalities and minimal ground glass change on high-resolution computed tomography</w:t>
            </w:r>
          </w:p>
        </w:tc>
        <w:tc>
          <w:tcPr>
            <w:tcW w:w="4924" w:type="dxa"/>
            <w:tcBorders>
              <w:top w:val="single" w:sz="8" w:space="0" w:color="000000"/>
              <w:left w:val="single" w:sz="4" w:space="0" w:color="auto"/>
              <w:bottom w:val="single" w:sz="8" w:space="0" w:color="000000"/>
              <w:right w:val="single" w:sz="8" w:space="0" w:color="000000"/>
            </w:tcBorders>
            <w:shd w:val="clear" w:color="auto" w:fill="auto"/>
          </w:tcPr>
          <w:p w14:paraId="579636B5" w14:textId="77777777" w:rsidR="00DE32A5" w:rsidRDefault="004F0DE5" w:rsidP="00FB01CC">
            <w:pPr>
              <w:jc w:val="left"/>
            </w:pPr>
            <w:r>
              <w:t>Duration of illness ≥ 3 months</w:t>
            </w:r>
          </w:p>
        </w:tc>
      </w:tr>
      <w:tr w:rsidR="00DE32A5" w14:paraId="6AFB9D5D" w14:textId="77777777" w:rsidTr="00343C30">
        <w:trPr>
          <w:cantSplit/>
        </w:trPr>
        <w:tc>
          <w:tcPr>
            <w:tcW w:w="4923" w:type="dxa"/>
            <w:tcBorders>
              <w:right w:val="single" w:sz="4" w:space="0" w:color="auto"/>
            </w:tcBorders>
            <w:shd w:val="clear" w:color="auto" w:fill="auto"/>
          </w:tcPr>
          <w:p w14:paraId="5EDA57F4" w14:textId="77777777" w:rsidR="00DE32A5" w:rsidRPr="00FB01CC" w:rsidRDefault="004F0DE5" w:rsidP="00FB01CC">
            <w:pPr>
              <w:jc w:val="left"/>
              <w:rPr>
                <w:b/>
                <w:bCs/>
              </w:rPr>
            </w:pPr>
            <w:r w:rsidRPr="00FB01CC">
              <w:rPr>
                <w:b/>
                <w:bCs/>
              </w:rPr>
              <w:t>Bronchoscopic lavage or transbronchial biopsy show no features to support an alternative diagnosis</w:t>
            </w:r>
          </w:p>
        </w:tc>
        <w:tc>
          <w:tcPr>
            <w:tcW w:w="4924" w:type="dxa"/>
            <w:tcBorders>
              <w:top w:val="single" w:sz="8" w:space="0" w:color="000000"/>
              <w:left w:val="single" w:sz="4" w:space="0" w:color="auto"/>
              <w:bottom w:val="single" w:sz="8" w:space="0" w:color="000000"/>
            </w:tcBorders>
            <w:shd w:val="clear" w:color="auto" w:fill="auto"/>
          </w:tcPr>
          <w:p w14:paraId="796D2399" w14:textId="77777777" w:rsidR="00DE32A5" w:rsidRDefault="004F0DE5" w:rsidP="00FB01CC">
            <w:pPr>
              <w:jc w:val="left"/>
            </w:pPr>
            <w:r>
              <w:t>Bibasilar inspiratory crackles (dry or ‘Velcro’ type in quality)</w:t>
            </w:r>
          </w:p>
        </w:tc>
      </w:tr>
    </w:tbl>
    <w:p w14:paraId="51D0F17E" w14:textId="77777777" w:rsidR="00AB53DE" w:rsidRDefault="00AB53DE" w:rsidP="002F6346"/>
    <w:p w14:paraId="57CD6097" w14:textId="4EBCAA2E" w:rsidR="00E76C17" w:rsidRDefault="006A4CA0" w:rsidP="002F6346">
      <w:r>
        <w:t>With hindsight, t</w:t>
      </w:r>
      <w:r w:rsidR="005513E2">
        <w:t xml:space="preserve">he striking </w:t>
      </w:r>
      <w:r w:rsidR="00772520">
        <w:t>features of these diagnostic guidelines are</w:t>
      </w:r>
      <w:r w:rsidR="005513E2">
        <w:t xml:space="preserve"> the reliance on ruling out</w:t>
      </w:r>
      <w:r w:rsidR="00805608">
        <w:t xml:space="preserve"> features </w:t>
      </w:r>
      <w:r w:rsidR="00772520">
        <w:t xml:space="preserve">of </w:t>
      </w:r>
      <w:r w:rsidR="006B7659">
        <w:t>better-defined pathologies</w:t>
      </w:r>
      <w:r w:rsidR="005513E2">
        <w:t xml:space="preserve"> and </w:t>
      </w:r>
      <w:r>
        <w:t>reliance on</w:t>
      </w:r>
      <w:r w:rsidR="00DF3707">
        <w:t xml:space="preserve"> </w:t>
      </w:r>
      <w:r w:rsidR="008940B9">
        <w:t>subjective clinical findings</w:t>
      </w:r>
      <w:r w:rsidR="006005F0">
        <w:t>, such as quality of crackles</w:t>
      </w:r>
      <w:r w:rsidR="008940B9">
        <w:t>.</w:t>
      </w:r>
      <w:r w:rsidR="00D60F25">
        <w:t xml:space="preserve"> There is relatively little mention of CT findings</w:t>
      </w:r>
      <w:r w:rsidR="00537493">
        <w:t xml:space="preserve"> in this iteration</w:t>
      </w:r>
      <w:r w:rsidR="00D60F25">
        <w:t>, although acknowledgement is given to high-resolution computed tomograph</w:t>
      </w:r>
      <w:r w:rsidR="00D60932">
        <w:t>y</w:t>
      </w:r>
      <w:r w:rsidR="00D60F25">
        <w:t xml:space="preserve"> (HRCT) scanning, which </w:t>
      </w:r>
      <w:r w:rsidR="00D60932">
        <w:t>appeared to provide value in prognostication and staging of disease.</w:t>
      </w:r>
      <w:r w:rsidR="00D60932">
        <w:fldChar w:fldCharType="begin">
          <w:fldData xml:space="preserve">PEVuZE5vdGU+PENpdGU+PEF1dGhvcj5XZWxsczwvQXV0aG9yPjxZZWFyPjE5OTM8L1llYXI+PFJl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</w:fldData>
        </w:fldChar>
      </w:r>
      <w:r w:rsidR="00BE0F3E">
        <w:instrText xml:space="preserve"> ADDIN EN.CITE </w:instrText>
      </w:r>
      <w:r w:rsidR="00BE0F3E">
        <w:fldChar w:fldCharType="begin">
          <w:fldData xml:space="preserve">PEVuZE5vdGU+PENpdGU+PEF1dGhvcj5XZWxsczwvQXV0aG9yPjxZZWFyPjE5OTM8L1llYXI+PFJl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</w:fldData>
        </w:fldChar>
      </w:r>
      <w:r w:rsidR="00BE0F3E">
        <w:instrText xml:space="preserve"> ADDIN EN.CITE.DATA </w:instrText>
      </w:r>
      <w:r w:rsidR="00BE0F3E">
        <w:fldChar w:fldCharType="end"/>
      </w:r>
      <w:r w:rsidR="00D60932">
        <w:fldChar w:fldCharType="separate"/>
      </w:r>
      <w:r w:rsidR="008E7684" w:rsidRPr="008E7684">
        <w:rPr>
          <w:noProof/>
          <w:vertAlign w:val="superscript"/>
        </w:rPr>
        <w:t>62</w:t>
      </w:r>
      <w:r w:rsidR="00D60932">
        <w:fldChar w:fldCharType="end"/>
      </w:r>
      <w:r w:rsidR="0066466A">
        <w:t xml:space="preserve"> However, lung biopsy was stil</w:t>
      </w:r>
      <w:r w:rsidR="00594629">
        <w:t>l heralded as the gold standard at this time.</w:t>
      </w:r>
    </w:p>
    <w:p w14:paraId="7CFF5752" w14:textId="77777777" w:rsidR="00835900" w:rsidRDefault="00835900" w:rsidP="00835900">
      <w:pPr>
        <w:pStyle w:val="Heading4"/>
      </w:pPr>
      <w:r>
        <w:t>The 2011 Joint Societies Collaboration</w:t>
      </w:r>
    </w:p>
    <w:p w14:paraId="6AC5D627" w14:textId="783EB756" w:rsidR="00835900" w:rsidRDefault="006C305E" w:rsidP="00835900">
      <w:r>
        <w:t xml:space="preserve">In the following decade, </w:t>
      </w:r>
      <w:r w:rsidR="00DD67D8">
        <w:t xml:space="preserve">further advances in the molecular, genetic and phenotypic features of IPF led to a substantial update to these guidelines. The ATS, European Respiratory Society (ERS), Japanese Respiratory Society (JRS) and </w:t>
      </w:r>
      <w:r w:rsidR="00E333C6">
        <w:t>Latin American Thoracic Association (ALAT)</w:t>
      </w:r>
      <w:r w:rsidR="0061277D">
        <w:t xml:space="preserve"> released a joint statement in 2011, defining the </w:t>
      </w:r>
      <w:r w:rsidR="002A657E">
        <w:t>guidelines</w:t>
      </w:r>
      <w:r w:rsidR="0061277D">
        <w:t xml:space="preserve"> for diagnosing and managing IPF.</w:t>
      </w:r>
      <w:r w:rsidR="009D682A">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9D682A">
        <w:fldChar w:fldCharType="separate"/>
      </w:r>
      <w:r w:rsidR="008E7684" w:rsidRPr="008E7684">
        <w:rPr>
          <w:noProof/>
          <w:vertAlign w:val="superscript"/>
        </w:rPr>
        <w:t>8</w:t>
      </w:r>
      <w:r w:rsidR="009D682A">
        <w:fldChar w:fldCharType="end"/>
      </w:r>
      <w:r w:rsidR="009D682A">
        <w:t xml:space="preserve"> </w:t>
      </w:r>
    </w:p>
    <w:p w14:paraId="42B58FA0" w14:textId="3FA90F66" w:rsidR="002523D9" w:rsidRDefault="00732122" w:rsidP="00835900">
      <w:r>
        <w:t xml:space="preserve">In these guidelines, the </w:t>
      </w:r>
      <w:r w:rsidR="0066466A">
        <w:t xml:space="preserve">diagnosis of IPF requires an absence of other known associations as per the 2000 ATS guidelines, but </w:t>
      </w:r>
      <w:r w:rsidR="00860E40">
        <w:t>provided greater definition to the ra</w:t>
      </w:r>
      <w:r w:rsidR="00B761CD">
        <w:t>diologic</w:t>
      </w:r>
      <w:r w:rsidR="00860E40">
        <w:t>al phenotyping of UIP</w:t>
      </w:r>
      <w:r w:rsidR="002222A2">
        <w:t>, thus subjecting fewer patients to lung biopsy</w:t>
      </w:r>
      <w:r w:rsidR="00860E40">
        <w:t>.</w:t>
      </w:r>
      <w:r w:rsidR="00CB0F4A">
        <w:t xml:space="preserve"> </w:t>
      </w:r>
      <w:r w:rsidR="004F2340">
        <w:t>Clarification of the radiological criteria was welcome, given that a review of this practice demonstrated a median mortality in the region of 3-4% following the most commonly adopted method of obtaining tissue - video-assisted thoracoscopic surgical (VATS) biopsy.</w:t>
      </w:r>
      <w:r w:rsidR="004F2340">
        <w:fldChar w:fldCharType="begin"/>
      </w:r>
      <w:r w:rsidR="00BE0F3E">
        <w:instrText xml:space="preserve"> ADDIN EN.CITE &lt;EndNote&gt;&lt;Cite&gt;&lt;Author&gt;Kaarteenaho&lt;/Author&gt;&lt;Year&gt;2013&lt;/Year&gt;&lt;RecNum&gt;896&lt;/RecNum&gt;&lt;DisplayText&gt;&lt;style face="superscript"&gt;63&lt;/style&gt;&lt;/DisplayText&gt;&lt;record&gt;&lt;rec-number&gt;896&lt;/rec-number&gt;&lt;foreign-keys&gt;&lt;key app="EN" db-id="52evaf50e9fe5cewd9b555d6wtw099s0pzrz" timestamp="1491489261" guid="80d57619-23fb-43c7-b0fb-d23fcfe32f56"&gt;896&lt;/key&gt;&lt;/foreign-keys&gt;&lt;ref-type name="Journal Article"&gt;17&lt;/ref-type&gt;&lt;contributors&gt;&lt;authors&gt;&lt;author&gt;Kaarteenaho, Riitta&lt;/author&gt;&lt;/authors&gt;&lt;/contributors&gt;&lt;titles&gt;&lt;title&gt;The current position of surgical lung biopsy in the diagnosis of idiopathic pulmonary fibrosis&lt;/title&gt;&lt;secondary-title&gt;Respiratory Research&lt;/secondary-title&gt;&lt;alt-title&gt;Respiratory Res&lt;/alt-title&gt;&lt;/titles&gt;&lt;periodical&gt;&lt;full-title&gt;Respiratory Research&lt;/full-title&gt;&lt;abbr-1&gt;Respir Res&lt;/abbr-1&gt;&lt;/periodical&gt;&lt;pages&gt;43&lt;/pages&gt;&lt;volume&gt;14&lt;/volume&gt;&lt;number&gt;1&lt;/number&gt;&lt;dates&gt;&lt;year&gt;2013&lt;/year&gt;&lt;/dates&gt;&lt;isbn&gt;1465-993X&lt;/isbn&gt;&lt;label&gt;Kaarteenaho2013&lt;/label&gt;&lt;work-type&gt;journal article&lt;/work-type&gt;&lt;urls&gt;&lt;related-urls&gt;&lt;url&gt;http://dx.doi.org/10.1186/1465-9921-14-43&lt;/url&gt;&lt;/related-urls&gt;&lt;/urls&gt;&lt;electronic-resource-num&gt;10.1186/1465-9921-14-43&lt;/electronic-resource-num&gt;&lt;/record&gt;&lt;/Cite&gt;&lt;/EndNote&gt;</w:instrText>
      </w:r>
      <w:r w:rsidR="004F2340">
        <w:fldChar w:fldCharType="separate"/>
      </w:r>
      <w:r w:rsidR="008E7684" w:rsidRPr="008E7684">
        <w:rPr>
          <w:noProof/>
          <w:vertAlign w:val="superscript"/>
        </w:rPr>
        <w:t>63</w:t>
      </w:r>
      <w:r w:rsidR="004F2340">
        <w:fldChar w:fldCharType="end"/>
      </w:r>
      <w:r w:rsidR="004F2340">
        <w:t xml:space="preserve"> Patients with UIP pattern of disease appear to be at highest risk from surgical biopsy complications.</w:t>
      </w:r>
      <w:r w:rsidR="004F2340">
        <w:fldChar w:fldCharType="begin"/>
      </w:r>
      <w:r w:rsidR="00BE0F3E">
        <w:instrText xml:space="preserve"> ADDIN EN.CITE &lt;EndNote&gt;&lt;Cite&gt;&lt;Author&gt;Utz&lt;/Author&gt;&lt;Year&gt;2001&lt;/Year&gt;&lt;RecNum&gt;1027&lt;/RecNum&gt;&lt;DisplayText&gt;&lt;style face="superscript"&gt;64&lt;/style&gt;&lt;/DisplayText&gt;&lt;record&gt;&lt;rec-number&gt;1027&lt;/rec-number&gt;&lt;foreign-keys&gt;&lt;key app="EN" db-id="52evaf50e9fe5cewd9b555d6wtw099s0pzrz" timestamp="1491489363" guid="8cfb04d8-69fd-41b0-b3c1-23f5f7bdadf8"&gt;1027&lt;/key&gt;&lt;/foreign-keys&gt;&lt;ref-type name="Journal Article"&gt;17&lt;/ref-type&gt;&lt;contributors&gt;&lt;authors&gt;&lt;author&gt;Utz, J.P.&lt;/author&gt;&lt;author&gt;Ryu, J.H.&lt;/author&gt;&lt;author&gt;Douglas, W.W.&lt;/author&gt;&lt;author&gt;Hartman, T.E.&lt;/author&gt;&lt;author&gt;Tazelaar, H.D.&lt;/author&gt;&lt;author&gt;Myers, J.L.&lt;/author&gt;&lt;author&gt;Allen, M.S.&lt;/author&gt;&lt;author&gt;Schroeder, D.R.&lt;/author&gt;&lt;/authors&gt;&lt;/contributors&gt;&lt;titles&gt;&lt;title&gt;High short-term mortality following lung biopsy for usual interstitial pneumonia&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75-179&lt;/pages&gt;&lt;volume&gt;17&lt;/volume&gt;&lt;number&gt;2&lt;/number&gt;&lt;dates&gt;&lt;year&gt;2001&lt;/year&gt;&lt;/dates&gt;&lt;urls&gt;&lt;/urls&gt;&lt;/record&gt;&lt;/Cite&gt;&lt;/EndNote&gt;</w:instrText>
      </w:r>
      <w:r w:rsidR="004F2340">
        <w:fldChar w:fldCharType="separate"/>
      </w:r>
      <w:r w:rsidR="008E7684" w:rsidRPr="008E7684">
        <w:rPr>
          <w:noProof/>
          <w:vertAlign w:val="superscript"/>
        </w:rPr>
        <w:t>64</w:t>
      </w:r>
      <w:r w:rsidR="004F2340">
        <w:fldChar w:fldCharType="end"/>
      </w:r>
    </w:p>
    <w:p w14:paraId="4A53D7E6" w14:textId="3A27B82D" w:rsidR="002A657E" w:rsidRDefault="00D22650" w:rsidP="00835900">
      <w:r>
        <w:lastRenderedPageBreak/>
        <w:t xml:space="preserve">Reassurance over the diagnostic accuracy </w:t>
      </w:r>
      <w:r w:rsidR="002523D9">
        <w:t>of HRCT came about through several publications between the two guidelines.</w:t>
      </w:r>
      <w:r w:rsidR="00CC2466">
        <w:fldChar w:fldCharType="begin">
          <w:fldData xml:space="preserve">PEVuZE5vdGU+PENpdGU+PEF1dGhvcj5HcmVuaWVyPC9BdXRob3I+PFllYXI+MTk5MTwvWWVhcj48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xMjMtMzI8L3BhZ2VzPjx2b2x1bWU+MTc5PC92b2x1bWU+PG51bWJlcj4x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IyOS0zNDwvcGFnZXM+PHZvbHVtZT4yMDU8L3ZvbHVtZT48bnVtYmVyPjE8L251bWJlcj48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Zv
bHVtZT4xMTY8L3ZvbHVtZT48ZGF0ZXM+PHllYXI+MTk5OTwveWVhcj48L2RhdGVzPjxsYWJlbD5S
YWdodTE5OTk8L2xhYmVsPjx1cmxzPjxyZWxhdGVkLXVybHM+PHVybD5odHRwOi8vZHguZG9pLm9y
Zy8xMC4xMzc4L2NoZXN0LjExNi41LjExNjg8L3VybD48L3JlbGF0ZWQtdXJscz48L3VybHM+PGVs
ZWN0cm9uaWMtcmVzb3VyY2UtbnVtPjEwLjEzNzgvY2hlc3QuMTE2LjUuMTE2ODwvZWxlY3Ryb25p
Yy1yZXNvdXJjZS1udW0+PC9yZWNvcmQ+PC9DaXRlPjwvRW5kTm90ZT5=
</w:fldData>
        </w:fldChar>
      </w:r>
      <w:r w:rsidR="00BE0F3E">
        <w:instrText xml:space="preserve"> ADDIN EN.CITE </w:instrText>
      </w:r>
      <w:r w:rsidR="00BE0F3E">
        <w:fldChar w:fldCharType="begin">
          <w:fldData xml:space="preserve">PEVuZE5vdGU+PENpdGU+PEF1dGhvcj5HcmVuaWVyPC9BdXRob3I+PFllYXI+MTk5MTwvWWVhcj48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xMjMtMzI8L3BhZ2VzPjx2b2x1bWU+MTc5PC92b2x1bWU+PG51bWJlcj4x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IyOS0zNDwvcGFnZXM+PHZvbHVtZT4yMDU8L3ZvbHVtZT48bnVtYmVyPjE8L251bWJlcj48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Zv
bHVtZT4xMTY8L3ZvbHVtZT48ZGF0ZXM+PHllYXI+MTk5OTwveWVhcj48L2RhdGVzPjxsYWJlbD5S
YWdodTE5OTk8L2xhYmVsPjx1cmxzPjxyZWxhdGVkLXVybHM+PHVybD5odHRwOi8vZHguZG9pLm9y
Zy8xMC4xMzc4L2NoZXN0LjExNi41LjExNjg8L3VybD48L3JlbGF0ZWQtdXJscz48L3VybHM+PGVs
ZWN0cm9uaWMtcmVzb3VyY2UtbnVtPjEwLjEzNzgvY2hlc3QuMTE2LjUuMTE2ODwvZWxlY3Ryb25p
Yy1yZXNvdXJjZS1udW0+PC9yZWNvcmQ+PC9DaXRlPjwvRW5kTm90ZT5=
</w:fldData>
        </w:fldChar>
      </w:r>
      <w:r w:rsidR="00BE0F3E">
        <w:instrText xml:space="preserve"> ADDIN EN.CITE.DATA </w:instrText>
      </w:r>
      <w:r w:rsidR="00BE0F3E">
        <w:fldChar w:fldCharType="end"/>
      </w:r>
      <w:r w:rsidR="00CC2466">
        <w:fldChar w:fldCharType="separate"/>
      </w:r>
      <w:r w:rsidR="008E7684" w:rsidRPr="008E7684">
        <w:rPr>
          <w:noProof/>
          <w:vertAlign w:val="superscript"/>
        </w:rPr>
        <w:t>65-68</w:t>
      </w:r>
      <w:r w:rsidR="00CC2466">
        <w:fldChar w:fldCharType="end"/>
      </w:r>
      <w:r w:rsidR="00CC2466">
        <w:t xml:space="preserve"> This culminated in a prospective study by Hunninghake and colleagues, with a reported positive predictive value for IPF diagnosis from CT of 96%, where </w:t>
      </w:r>
      <w:r w:rsidR="00197F97">
        <w:t>experienced radiologists reviewed the images</w:t>
      </w:r>
      <w:r w:rsidR="00197F97" w:rsidRPr="00197F97">
        <w:t xml:space="preserve"> </w:t>
      </w:r>
      <w:r w:rsidR="00197F97">
        <w:t>in the context of a clinical history</w:t>
      </w:r>
      <w:r w:rsidR="00CC2466">
        <w:t>.</w:t>
      </w:r>
      <w:r w:rsidR="002523D9">
        <w:fldChar w:fldCharType="begin">
          <w:fldData xml:space="preserve">PEVuZE5vdGU+PENpdGU+PEF1dGhvcj5IdW5uaW5naGFrZTwvQXV0aG9yPjxZZWFyPjIwMDE8L1ll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TMt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</w:fldData>
        </w:fldChar>
      </w:r>
      <w:r w:rsidR="00BE0F3E">
        <w:instrText xml:space="preserve"> ADDIN EN.CITE </w:instrText>
      </w:r>
      <w:r w:rsidR="00BE0F3E">
        <w:fldChar w:fldCharType="begin">
          <w:fldData xml:space="preserve">PEVuZE5vdGU+PENpdGU+PEF1dGhvcj5IdW5uaW5naGFrZTwvQXV0aG9yPjxZZWFyPjIwMDE8L1ll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TMt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</w:fldData>
        </w:fldChar>
      </w:r>
      <w:r w:rsidR="00BE0F3E">
        <w:instrText xml:space="preserve"> ADDIN EN.CITE.DATA </w:instrText>
      </w:r>
      <w:r w:rsidR="00BE0F3E">
        <w:fldChar w:fldCharType="end"/>
      </w:r>
      <w:r w:rsidR="002523D9">
        <w:fldChar w:fldCharType="separate"/>
      </w:r>
      <w:r w:rsidR="008E7684" w:rsidRPr="008E7684">
        <w:rPr>
          <w:noProof/>
          <w:vertAlign w:val="superscript"/>
        </w:rPr>
        <w:t>69</w:t>
      </w:r>
      <w:r w:rsidR="002523D9">
        <w:fldChar w:fldCharType="end"/>
      </w:r>
      <w:r w:rsidR="00CC2466">
        <w:t xml:space="preserve"> In p</w:t>
      </w:r>
      <w:r w:rsidR="00666012">
        <w:t xml:space="preserve">ractice, tissue biopsy is now only sought </w:t>
      </w:r>
      <w:r w:rsidR="002222A2">
        <w:t>when clinical and radiological data are unable to produce a confident diagnosis, or where an alternative diagnosis is thought likely.</w:t>
      </w:r>
    </w:p>
    <w:p w14:paraId="0D8E662E" w14:textId="77777777" w:rsidR="00D21EAF" w:rsidRDefault="00C24530" w:rsidP="00D21EAF">
      <w:pPr>
        <w:pStyle w:val="Heading2"/>
      </w:pPr>
      <w:bookmarkStart w:id="2362" w:name="_Toc364347263"/>
      <w:bookmarkStart w:id="2363" w:name="_Toc364347351"/>
      <w:bookmarkStart w:id="2364" w:name="_Toc3145060"/>
      <w:r>
        <w:lastRenderedPageBreak/>
        <w:t xml:space="preserve">Evaluation of </w:t>
      </w:r>
      <w:r w:rsidR="00D21EAF">
        <w:t>Clinical and Radiological Features of IPF</w:t>
      </w:r>
      <w:bookmarkEnd w:id="2362"/>
      <w:bookmarkEnd w:id="2363"/>
      <w:bookmarkEnd w:id="2364"/>
    </w:p>
    <w:p w14:paraId="2AF29B19" w14:textId="77777777" w:rsidR="006C390D" w:rsidRDefault="00265757" w:rsidP="00FC721F">
      <w:pPr>
        <w:pStyle w:val="Heading3"/>
      </w:pPr>
      <w:bookmarkStart w:id="2365" w:name="_Toc349918151"/>
      <w:bookmarkStart w:id="2366" w:name="_Toc364347264"/>
      <w:r>
        <w:t xml:space="preserve">Clinical Features and </w:t>
      </w:r>
      <w:r w:rsidR="006C390D">
        <w:t>Prognostication</w:t>
      </w:r>
      <w:bookmarkEnd w:id="2365"/>
      <w:bookmarkEnd w:id="2366"/>
    </w:p>
    <w:p w14:paraId="3834E440" w14:textId="77777777" w:rsidR="00F87BF0" w:rsidRDefault="00F87BF0" w:rsidP="00F87BF0">
      <w:pPr>
        <w:pStyle w:val="Heading4"/>
      </w:pPr>
      <w:r>
        <w:t>Demographics</w:t>
      </w:r>
    </w:p>
    <w:p w14:paraId="602540BE" w14:textId="0385FC9A" w:rsidR="004412E6" w:rsidRDefault="008454BD" w:rsidP="00E00701">
      <w:r>
        <w:t xml:space="preserve">The incidence of IPF appears to have risen in recent decades. Navaratnam and colleagues examined </w:t>
      </w:r>
      <w:r w:rsidR="000303A8">
        <w:t>Figure</w:t>
      </w:r>
      <w:r>
        <w:t>s from cause of death certificate analyses and G.P. records, demonstrating the rising trend of IPF as a cause of death in the UK from less than 1, to 5.1 per 100,000 person years between 1968 and 2008.</w:t>
      </w:r>
      <w:r>
        <w:fldChar w:fldCharType="begin"/>
      </w:r>
      <w:r w:rsidR="00BE0F3E">
        <w:instrText xml:space="preserve"> ADDIN EN.CITE &lt;EndNote&gt;&lt;Cite&gt;&lt;Author&gt;Navaratnam&lt;/Author&gt;&lt;Year&gt;2011&lt;/Year&gt;&lt;RecNum&gt;314&lt;/RecNum&gt;&lt;DisplayText&gt;&lt;style face="superscript"&gt;70&lt;/style&gt;&lt;/DisplayText&gt;&lt;record&gt;&lt;rec-number&gt;314&lt;/rec-number&gt;&lt;foreign-keys&gt;&lt;key app="EN" db-id="52evaf50e9fe5cewd9b555d6wtw099s0pzrz" timestamp="1435764387" guid="ab7373e3-ed81-4a8d-aabb-00cc54e17152"&gt;314&lt;/key&gt;&lt;/foreign-keys&gt;&lt;ref-type name="Journal Article"&gt;17&lt;/ref-type&gt;&lt;contributors&gt;&lt;authors&gt;&lt;author&gt;Navaratnam, V&lt;/author&gt;&lt;author&gt;Fleming, K M&lt;/author&gt;&lt;author&gt;West, J&lt;/author&gt;&lt;author&gt;Smith, C J P&lt;/author&gt;&lt;author&gt;Jenkins, R G&lt;/author&gt;&lt;author&gt;Fogarty, A&lt;/author&gt;&lt;author&gt;Hubbard, R B&lt;/author&gt;&lt;/authors&gt;&lt;/contributors&gt;&lt;titles&gt;&lt;title&gt;The rising incidence of idiopathic pulmonary fibrosis in the UK&lt;/title&gt;&lt;secondary-title&gt;Thorax&lt;/secondary-title&gt;&lt;alt-title&gt;Thorax&lt;/alt-title&gt;&lt;/titles&gt;&lt;periodical&gt;&lt;full-title&gt;Thorax&lt;/full-title&gt;&lt;abbr-1&gt;Thorax&lt;/abbr-1&gt;&lt;/periodical&gt;&lt;alt-periodical&gt;&lt;full-title&gt;Thorax&lt;/full-title&gt;&lt;abbr-1&gt;Thorax&lt;/abbr-1&gt;&lt;/alt-periodical&gt;&lt;pages&gt;462-467&lt;/pages&gt;&lt;volume&gt;66&lt;/volume&gt;&lt;number&gt;6&lt;/number&gt;&lt;dates&gt;&lt;year&gt;2011&lt;/year&gt;&lt;pub-dates&gt;&lt;date&gt;June 1, 2011&lt;/date&gt;&lt;/pub-dates&gt;&lt;/dates&gt;&lt;urls&gt;&lt;related-urls&gt;&lt;url&gt;http://thorax.bmj.com/content/66/6/462.abstract&lt;/url&gt;&lt;url&gt;http://thorax.bmj.com/content/66/6/462.full.pdf&lt;/url&gt;&lt;/related-urls&gt;&lt;/urls&gt;&lt;electronic-resource-num&gt;10.1136/thx.2010.148031&lt;/electronic-resource-num&gt;&lt;/record&gt;&lt;/Cite&gt;&lt;/EndNote&gt;</w:instrText>
      </w:r>
      <w:r>
        <w:fldChar w:fldCharType="separate"/>
      </w:r>
      <w:r w:rsidR="008E7684" w:rsidRPr="008E7684">
        <w:rPr>
          <w:noProof/>
          <w:vertAlign w:val="superscript"/>
        </w:rPr>
        <w:t>70</w:t>
      </w:r>
      <w:r>
        <w:fldChar w:fldCharType="end"/>
      </w:r>
      <w:r w:rsidR="004412E6">
        <w:t xml:space="preserve"> </w:t>
      </w:r>
      <w:r w:rsidR="00D17CD7">
        <w:t>T</w:t>
      </w:r>
      <w:r w:rsidR="004412E6">
        <w:t>his trend is consistent with other UK epidemiological studies.</w:t>
      </w:r>
      <w:r w:rsidR="004412E6">
        <w:fldChar w:fldCharType="begin">
          <w:fldData xml:space="preserve">PEVuZE5vdGU+PENpdGU+PEF1dGhvcj5HcmliYmluPC9BdXRob3I+PFllYXI+MjAwNjwvWWVhcj48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</w:fldData>
        </w:fldChar>
      </w:r>
      <w:r w:rsidR="00BE0F3E">
        <w:instrText xml:space="preserve"> ADDIN EN.CITE </w:instrText>
      </w:r>
      <w:r w:rsidR="00BE0F3E">
        <w:fldChar w:fldCharType="begin">
          <w:fldData xml:space="preserve">PEVuZE5vdGU+PENpdGU+PEF1dGhvcj5HcmliYmluPC9BdXRob3I+PFllYXI+MjAwNjwvWWVhcj48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</w:fldData>
        </w:fldChar>
      </w:r>
      <w:r w:rsidR="00BE0F3E">
        <w:instrText xml:space="preserve"> ADDIN EN.CITE.DATA </w:instrText>
      </w:r>
      <w:r w:rsidR="00BE0F3E">
        <w:fldChar w:fldCharType="end"/>
      </w:r>
      <w:r w:rsidR="004412E6">
        <w:fldChar w:fldCharType="separate"/>
      </w:r>
      <w:r w:rsidR="008E7684" w:rsidRPr="008E7684">
        <w:rPr>
          <w:noProof/>
          <w:vertAlign w:val="superscript"/>
        </w:rPr>
        <w:t>71</w:t>
      </w:r>
      <w:r w:rsidR="004412E6">
        <w:fldChar w:fldCharType="end"/>
      </w:r>
      <w:r w:rsidR="004412E6">
        <w:t xml:space="preserve"> This increase is likely to be both a true rise in incident cases, but </w:t>
      </w:r>
      <w:r w:rsidR="00D17CD7">
        <w:t xml:space="preserve">may </w:t>
      </w:r>
      <w:r w:rsidR="004412E6">
        <w:t>also</w:t>
      </w:r>
      <w:r w:rsidR="00D17CD7">
        <w:t xml:space="preserve"> be</w:t>
      </w:r>
      <w:r w:rsidR="004412E6">
        <w:t xml:space="preserve"> a result of several reclassifications of the idiopa</w:t>
      </w:r>
      <w:r w:rsidR="002275AC">
        <w:t xml:space="preserve">thic interstitial lung diseases, </w:t>
      </w:r>
      <w:r w:rsidR="004412E6">
        <w:t xml:space="preserve">improved diagnostic </w:t>
      </w:r>
      <w:r w:rsidR="002275AC">
        <w:t>techniques for the identification of earlier disease and accurate mortality recording, making the trend of what we now call IPF difficult to accurately trace.</w:t>
      </w:r>
    </w:p>
    <w:p w14:paraId="10319C88" w14:textId="3D600F4F" w:rsidR="008454BD" w:rsidRDefault="00BD0A2C" w:rsidP="00E00701">
      <w:r>
        <w:t xml:space="preserve">The National Institute for Health and Care Excellence (NICE) </w:t>
      </w:r>
      <w:r w:rsidR="00440C2D">
        <w:t xml:space="preserve">estimated the </w:t>
      </w:r>
      <w:r w:rsidR="006E2AD6">
        <w:t>prevalence</w:t>
      </w:r>
      <w:r w:rsidR="00440C2D">
        <w:t xml:space="preserve"> of disease to be in the region 0f 15-25 per 100,000 of the population,</w:t>
      </w:r>
      <w:r w:rsidR="00AB2C20">
        <w:fldChar w:fldCharType="begin"/>
      </w:r>
      <w:r w:rsidR="00BE0F3E">
        <w:instrText xml:space="preserve"> ADDIN EN.CITE &lt;EndNote&gt;&lt;Cite&gt;&lt;Author&gt;National Institute for Health and Care Excellence&lt;/Author&gt;&lt;Year&gt;2015&lt;/Year&gt;&lt;RecNum&gt;902&lt;/RecNum&gt;&lt;DisplayText&gt;&lt;style face="superscript"&gt;72&lt;/style&gt;&lt;/DisplayText&gt;&lt;record&gt;&lt;rec-number&gt;902&lt;/rec-number&gt;&lt;foreign-keys&gt;&lt;key app="EN" db-id="52evaf50e9fe5cewd9b555d6wtw099s0pzrz" timestamp="1491489295" guid="04021bbd-af3b-4155-98eb-4b6a0d33e5d3"&gt;902&lt;/key&gt;&lt;key app="ENWeb" db-id=""&gt;0&lt;/key&gt;&lt;/foreign-keys&gt;&lt;ref-type name="Report"&gt;27&lt;/ref-type&gt;&lt;contributors&gt;&lt;authors&gt;&lt;author&gt;National Institute for Health and Care Excellence,&lt;/author&gt;&lt;/authors&gt;&lt;/contributors&gt;&lt;titles&gt;&lt;title&gt;Idiopathic Pulmonary Fibrosis in Adults. NICE Guideline (QS79)&lt;/title&gt;&lt;/titles&gt;&lt;dates&gt;&lt;year&gt;2015&lt;/year&gt;&lt;/dates&gt;&lt;urls&gt;&lt;/urls&gt;&lt;/record&gt;&lt;/Cite&gt;&lt;/EndNote&gt;</w:instrText>
      </w:r>
      <w:r w:rsidR="00AB2C20">
        <w:fldChar w:fldCharType="separate"/>
      </w:r>
      <w:r w:rsidR="008E7684" w:rsidRPr="008E7684">
        <w:rPr>
          <w:noProof/>
          <w:vertAlign w:val="superscript"/>
        </w:rPr>
        <w:t>72</w:t>
      </w:r>
      <w:r w:rsidR="00AB2C20">
        <w:fldChar w:fldCharType="end"/>
      </w:r>
      <w:r w:rsidR="00440C2D">
        <w:t xml:space="preserve"> although more recent data from the British Lung Foundation (</w:t>
      </w:r>
      <w:r w:rsidR="00736A17">
        <w:t>BLF</w:t>
      </w:r>
      <w:r w:rsidR="00440C2D">
        <w:t>) suggested that the number of people living with IPF to be more than twice this number</w:t>
      </w:r>
      <w:r w:rsidR="00736A17">
        <w:t>.</w:t>
      </w:r>
      <w:r w:rsidR="00736A17">
        <w:fldChar w:fldCharType="begin"/>
      </w:r>
      <w:r w:rsidR="00BE0F3E">
        <w:instrText xml:space="preserve"> ADDIN EN.CITE &lt;EndNote&gt;&lt;Cite&gt;&lt;Author&gt;British Lung Foundation&lt;/Author&gt;&lt;Year&gt;2016&lt;/Year&gt;&lt;RecNum&gt;901&lt;/RecNum&gt;&lt;DisplayText&gt;&lt;style face="superscript"&gt;73&lt;/style&gt;&lt;/DisplayText&gt;&lt;record&gt;&lt;rec-number&gt;901&lt;/rec-number&gt;&lt;foreign-keys&gt;&lt;key app="EN" db-id="52evaf50e9fe5cewd9b555d6wtw099s0pzrz" timestamp="1491489261" guid="2a07aff9-ae59-4762-9eb6-4287826525a0"&gt;901&lt;/key&gt;&lt;key app="ENWeb" db-id=""&gt;0&lt;/key&gt;&lt;/foreign-keys&gt;&lt;ref-type name="Report"&gt;27&lt;/ref-type&gt;&lt;contributors&gt;&lt;authors&gt;&lt;author&gt;British Lung Foundation,&lt;/author&gt;&lt;/authors&gt;&lt;/contributors&gt;&lt;titles&gt;&lt;title&gt;The Battle for Breath - the impact of lung disease in the UK&lt;/title&gt;&lt;/titles&gt;&lt;dates&gt;&lt;year&gt;2016&lt;/year&gt;&lt;/dates&gt;&lt;urls&gt;&lt;/urls&gt;&lt;/record&gt;&lt;/Cite&gt;&lt;/EndNote&gt;</w:instrText>
      </w:r>
      <w:r w:rsidR="00736A17">
        <w:fldChar w:fldCharType="separate"/>
      </w:r>
      <w:r w:rsidR="008E7684" w:rsidRPr="008E7684">
        <w:rPr>
          <w:noProof/>
          <w:vertAlign w:val="superscript"/>
        </w:rPr>
        <w:t>73</w:t>
      </w:r>
      <w:r w:rsidR="00736A17">
        <w:fldChar w:fldCharType="end"/>
      </w:r>
      <w:r w:rsidR="00440C2D">
        <w:t xml:space="preserve"> The complex taxonomy and </w:t>
      </w:r>
      <w:r w:rsidR="00EC193D">
        <w:t>differences in classification may be reasons for such a discrepancy.</w:t>
      </w:r>
      <w:r w:rsidR="0044613B">
        <w:t xml:space="preserve"> BLF data also sugg</w:t>
      </w:r>
      <w:r w:rsidR="00B10586">
        <w:t>ests a plateau in prevalence between 2008 and 2012.</w:t>
      </w:r>
      <w:r w:rsidR="00D17CD7">
        <w:fldChar w:fldCharType="begin"/>
      </w:r>
      <w:r w:rsidR="00BE0F3E">
        <w:instrText xml:space="preserve"> ADDIN EN.CITE &lt;EndNote&gt;&lt;Cite&gt;&lt;Author&gt;British Lung Foundation&lt;/Author&gt;&lt;Year&gt;2016&lt;/Year&gt;&lt;RecNum&gt;901&lt;/RecNum&gt;&lt;DisplayText&gt;&lt;style face="superscript"&gt;73&lt;/style&gt;&lt;/DisplayText&gt;&lt;record&gt;&lt;rec-number&gt;901&lt;/rec-number&gt;&lt;foreign-keys&gt;&lt;key app="EN" db-id="52evaf50e9fe5cewd9b555d6wtw099s0pzrz" timestamp="1491489261" guid="2a07aff9-ae59-4762-9eb6-4287826525a0"&gt;901&lt;/key&gt;&lt;key app="ENWeb" db-id=""&gt;0&lt;/key&gt;&lt;/foreign-keys&gt;&lt;ref-type name="Report"&gt;27&lt;/ref-type&gt;&lt;contributors&gt;&lt;authors&gt;&lt;author&gt;British Lung Foundation,&lt;/author&gt;&lt;/authors&gt;&lt;/contributors&gt;&lt;titles&gt;&lt;title&gt;The Battle for Breath - the impact of lung disease in the UK&lt;/title&gt;&lt;/titles&gt;&lt;dates&gt;&lt;year&gt;2016&lt;/year&gt;&lt;/dates&gt;&lt;urls&gt;&lt;/urls&gt;&lt;/record&gt;&lt;/Cite&gt;&lt;/EndNote&gt;</w:instrText>
      </w:r>
      <w:r w:rsidR="00D17CD7">
        <w:fldChar w:fldCharType="separate"/>
      </w:r>
      <w:r w:rsidR="008E7684" w:rsidRPr="008E7684">
        <w:rPr>
          <w:noProof/>
          <w:vertAlign w:val="superscript"/>
        </w:rPr>
        <w:t>73</w:t>
      </w:r>
      <w:r w:rsidR="00D17CD7">
        <w:fldChar w:fldCharType="end"/>
      </w:r>
    </w:p>
    <w:p w14:paraId="5A4EC946" w14:textId="34C1B0C1" w:rsidR="0049118B" w:rsidRDefault="008454BD" w:rsidP="00E00701">
      <w:pPr>
        <w:rPr>
          <w:rFonts w:cs="Arial"/>
        </w:rPr>
      </w:pPr>
      <w:r>
        <w:rPr>
          <w:rFonts w:cs="Arial"/>
        </w:rPr>
        <w:t xml:space="preserve">IPF is </w:t>
      </w:r>
      <w:r w:rsidR="009076E1">
        <w:rPr>
          <w:rFonts w:cs="Arial"/>
        </w:rPr>
        <w:t xml:space="preserve">consistently </w:t>
      </w:r>
      <w:r>
        <w:rPr>
          <w:rFonts w:cs="Arial"/>
        </w:rPr>
        <w:t>described as a disease of old age</w:t>
      </w:r>
      <w:r w:rsidR="009076E1">
        <w:rPr>
          <w:rFonts w:cs="Arial"/>
        </w:rPr>
        <w:t>, commonly occurring in the sixth and seventh decades of life</w:t>
      </w:r>
      <w:r>
        <w:rPr>
          <w:rFonts w:cs="Arial"/>
        </w:rPr>
        <w:t>.</w:t>
      </w:r>
      <w:r w:rsidR="009076E1">
        <w:rPr>
          <w:rFonts w:cs="Arial"/>
        </w:rPr>
        <w:fldChar w:fldCharType="begin">
          <w:fldData xml:space="preserve">PEVuZE5vdGU+PENpdGU+PEF1dGhvcj5HcmliYmluPC9BdXRob3I+PFllYXI+MjAwNjwvWWVhcj48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5ODAtOTg1PC9wYWdl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4MTAtNjwvcGFnZXM+PHZvbHVtZT4x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</w:fldData>
        </w:fldChar>
      </w:r>
      <w:r w:rsidR="00BE0F3E">
        <w:rPr>
          <w:rFonts w:cs="Arial"/>
        </w:rPr>
        <w:instrText xml:space="preserve"> ADDIN EN.CITE </w:instrText>
      </w:r>
      <w:r w:rsidR="00BE0F3E">
        <w:rPr>
          <w:rFonts w:cs="Arial"/>
        </w:rPr>
        <w:fldChar w:fldCharType="begin">
          <w:fldData xml:space="preserve">PEVuZE5vdGU+PENpdGU+PEF1dGhvcj5HcmliYmluPC9BdXRob3I+PFllYXI+MjAwNjwvWWVhcj48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5ODAtOTg1PC9wYWdl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4MTAtNjwvcGFnZXM+PHZvbHVtZT4x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</w:fldData>
        </w:fldChar>
      </w:r>
      <w:r w:rsidR="00BE0F3E">
        <w:rPr>
          <w:rFonts w:cs="Arial"/>
        </w:rPr>
        <w:instrText xml:space="preserve"> ADDIN EN.CITE.DATA </w:instrText>
      </w:r>
      <w:r w:rsidR="00BE0F3E">
        <w:rPr>
          <w:rFonts w:cs="Arial"/>
        </w:rPr>
      </w:r>
      <w:r w:rsidR="00BE0F3E">
        <w:rPr>
          <w:rFonts w:cs="Arial"/>
        </w:rPr>
        <w:fldChar w:fldCharType="end"/>
      </w:r>
      <w:r w:rsidR="009076E1">
        <w:rPr>
          <w:rFonts w:cs="Arial"/>
        </w:rPr>
      </w:r>
      <w:r w:rsidR="009076E1">
        <w:rPr>
          <w:rFonts w:cs="Arial"/>
        </w:rPr>
        <w:fldChar w:fldCharType="separate"/>
      </w:r>
      <w:r w:rsidR="008E7684" w:rsidRPr="008E7684">
        <w:rPr>
          <w:rFonts w:cs="Arial"/>
          <w:noProof/>
          <w:vertAlign w:val="superscript"/>
        </w:rPr>
        <w:t>74-76</w:t>
      </w:r>
      <w:r w:rsidR="009076E1">
        <w:rPr>
          <w:rFonts w:cs="Arial"/>
        </w:rPr>
        <w:fldChar w:fldCharType="end"/>
      </w:r>
      <w:r w:rsidR="0088098A">
        <w:rPr>
          <w:rFonts w:cs="Arial"/>
        </w:rPr>
        <w:t xml:space="preserve"> Males are at greater risk and almost twice </w:t>
      </w:r>
      <w:del w:id="2367" w:author="Windows User" w:date="2018-10-31T09:02:00Z">
        <w:r w:rsidR="0088098A" w:rsidDel="00E05D0B">
          <w:rPr>
            <w:rFonts w:cs="Arial"/>
          </w:rPr>
          <w:delText>as likely to develop IPF in later life than</w:delText>
        </w:r>
      </w:del>
      <w:ins w:id="2368" w:author="Windows User" w:date="2018-10-31T09:02:00Z">
        <w:r w:rsidR="00E05D0B">
          <w:rPr>
            <w:rFonts w:cs="Arial"/>
          </w:rPr>
          <w:t>as likely to develop IPF in later life as</w:t>
        </w:r>
      </w:ins>
      <w:r w:rsidR="0088098A">
        <w:rPr>
          <w:rFonts w:cs="Arial"/>
        </w:rPr>
        <w:t xml:space="preserve"> females.</w:t>
      </w:r>
      <w:r w:rsidR="0088098A">
        <w:rPr>
          <w:rFonts w:cs="Arial"/>
        </w:rPr>
        <w:fldChar w:fldCharType="begin">
          <w:fldData xml:space="preserve">PEVuZE5vdGU+PENpdGU+PEF1dGhvcj5SYWdodTwvQXV0aG9yPjxZZWFyPjIwMDY8L1llYXI+PFJl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gxMC02PC9wYWdlcz48dm9sdW1lPjE3NDwvdm9sdW1lPjxudW1i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</w:fldData>
        </w:fldChar>
      </w:r>
      <w:r w:rsidR="00BE0F3E">
        <w:rPr>
          <w:rFonts w:cs="Arial"/>
        </w:rPr>
        <w:instrText xml:space="preserve"> ADDIN EN.CITE </w:instrText>
      </w:r>
      <w:r w:rsidR="00BE0F3E">
        <w:rPr>
          <w:rFonts w:cs="Arial"/>
        </w:rPr>
        <w:fldChar w:fldCharType="begin">
          <w:fldData xml:space="preserve">PEVuZE5vdGU+PENpdGU+PEF1dGhvcj5SYWdodTwvQXV0aG9yPjxZZWFyPjIwMDY8L1llYXI+PFJl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gxMC02PC9wYWdlcz48dm9sdW1lPjE3NDwvdm9sdW1lPjxudW1i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</w:fldData>
        </w:fldChar>
      </w:r>
      <w:r w:rsidR="00BE0F3E">
        <w:rPr>
          <w:rFonts w:cs="Arial"/>
        </w:rPr>
        <w:instrText xml:space="preserve"> ADDIN EN.CITE.DATA </w:instrText>
      </w:r>
      <w:r w:rsidR="00BE0F3E">
        <w:rPr>
          <w:rFonts w:cs="Arial"/>
        </w:rPr>
      </w:r>
      <w:r w:rsidR="00BE0F3E">
        <w:rPr>
          <w:rFonts w:cs="Arial"/>
        </w:rPr>
        <w:fldChar w:fldCharType="end"/>
      </w:r>
      <w:r w:rsidR="0088098A">
        <w:rPr>
          <w:rFonts w:cs="Arial"/>
        </w:rPr>
      </w:r>
      <w:r w:rsidR="0088098A">
        <w:rPr>
          <w:rFonts w:cs="Arial"/>
        </w:rPr>
        <w:fldChar w:fldCharType="separate"/>
      </w:r>
      <w:r w:rsidR="008E7684" w:rsidRPr="008E7684">
        <w:rPr>
          <w:rFonts w:cs="Arial"/>
          <w:noProof/>
          <w:vertAlign w:val="superscript"/>
        </w:rPr>
        <w:t>76</w:t>
      </w:r>
      <w:r w:rsidR="0088098A">
        <w:rPr>
          <w:rFonts w:cs="Arial"/>
        </w:rPr>
        <w:fldChar w:fldCharType="end"/>
      </w:r>
      <w:r w:rsidR="0088098A">
        <w:rPr>
          <w:rFonts w:cs="Arial"/>
        </w:rPr>
        <w:t xml:space="preserve"> Females appear at greater risk under the age of 50, but true IPF in the age group is rare and care should be given </w:t>
      </w:r>
      <w:r w:rsidR="000C661E">
        <w:rPr>
          <w:rFonts w:cs="Arial"/>
        </w:rPr>
        <w:t>not to miss</w:t>
      </w:r>
      <w:r w:rsidR="0088098A">
        <w:rPr>
          <w:rFonts w:cs="Arial"/>
        </w:rPr>
        <w:t xml:space="preserve"> a non-idiopathic</w:t>
      </w:r>
      <w:r w:rsidR="00B06CB6">
        <w:rPr>
          <w:rFonts w:cs="Arial"/>
        </w:rPr>
        <w:t xml:space="preserve"> reason for the development of</w:t>
      </w:r>
      <w:r w:rsidR="0088098A">
        <w:rPr>
          <w:rFonts w:cs="Arial"/>
        </w:rPr>
        <w:t xml:space="preserve"> UIP pattern fibrosis in this cohort, particularly given that females are at greater risk of connective tissue diseases.</w:t>
      </w:r>
      <w:r w:rsidR="000C661E">
        <w:rPr>
          <w:rFonts w:cs="Arial"/>
        </w:rPr>
        <w:fldChar w:fldCharType="begin"/>
      </w:r>
      <w:r w:rsidR="00BE0F3E">
        <w:rPr>
          <w:rFonts w:cs="Arial"/>
        </w:rPr>
        <w:instrText xml:space="preserve"> ADDIN EN.CITE &lt;EndNote&gt;&lt;Cite&gt;&lt;Author&gt;Cottin&lt;/Author&gt;&lt;Year&gt;2013&lt;/Year&gt;&lt;RecNum&gt;853&lt;/RecNum&gt;&lt;DisplayText&gt;&lt;style face="superscript"&gt;14&lt;/style&gt;&lt;/DisplayText&gt;&lt;record&gt;&lt;rec-number&gt;853&lt;/rec-number&gt;&lt;foreign-keys&gt;&lt;key app="EN" db-id="52evaf50e9fe5cewd9b555d6wtw099s0pzrz" timestamp="1489404678" guid="4fbb3d80-6df9-47c1-9327-4575e9df725e"&gt;853&lt;/key&gt;&lt;key app="ENWeb" db-id=""&gt;0&lt;/key&gt;&lt;/foreign-keys&gt;&lt;ref-type name="Journal Article"&gt;17&lt;/ref-type&gt;&lt;contributors&gt;&lt;authors&gt;&lt;author&gt;Cottin, Vincent&lt;/author&gt;&lt;/authors&gt;&lt;/contributors&gt;&lt;titles&gt;&lt;title&gt;Significance of connective tissue diseases features in pulmonary fibrosis&lt;/title&gt;&lt;secondary-title&gt;European Respiratory Review&lt;/secondary-title&gt;&lt;alt-title&gt;Eur Respir Rev&lt;/alt-title&gt;&lt;/titles&gt;&lt;periodical&gt;&lt;full-title&gt;European Respiratory Review&lt;/full-title&gt;&lt;/periodical&gt;&lt;alt-periodical&gt;&lt;full-title&gt;Eur Respir Rev&lt;/full-title&gt;&lt;abbr-1&gt;European respiratory review : an official journal of the European Respiratory Society&lt;/abbr-1&gt;&lt;/alt-periodical&gt;&lt;pages&gt;273-280&lt;/pages&gt;&lt;volume&gt;22&lt;/volume&gt;&lt;number&gt;129&lt;/number&gt;&lt;dates&gt;&lt;year&gt;2013&lt;/year&gt;&lt;/dates&gt;&lt;urls&gt;&lt;related-urls&gt;&lt;url&gt;http://err.ersjournals.com/content/errev/22/129/273.full.pdf&lt;/url&gt;&lt;/related-urls&gt;&lt;/urls&gt;&lt;electronic-resource-num&gt;10.1183/09059180.00003013&lt;/electronic-resource-num&gt;&lt;/record&gt;&lt;/Cite&gt;&lt;/EndNote&gt;</w:instrText>
      </w:r>
      <w:r w:rsidR="000C661E">
        <w:rPr>
          <w:rFonts w:cs="Arial"/>
        </w:rPr>
        <w:fldChar w:fldCharType="separate"/>
      </w:r>
      <w:r w:rsidR="008E7684" w:rsidRPr="008E7684">
        <w:rPr>
          <w:rFonts w:cs="Arial"/>
          <w:noProof/>
          <w:vertAlign w:val="superscript"/>
        </w:rPr>
        <w:t>14</w:t>
      </w:r>
      <w:r w:rsidR="000C661E">
        <w:rPr>
          <w:rFonts w:cs="Arial"/>
        </w:rPr>
        <w:fldChar w:fldCharType="end"/>
      </w:r>
    </w:p>
    <w:p w14:paraId="1B8C614B" w14:textId="54E1BD73" w:rsidR="007140A7" w:rsidRDefault="007140A7" w:rsidP="00E00701">
      <w:pPr>
        <w:rPr>
          <w:rFonts w:cs="Arial"/>
        </w:rPr>
      </w:pPr>
      <w:r>
        <w:rPr>
          <w:rFonts w:cs="Arial"/>
        </w:rPr>
        <w:t>Overall, it appears that the prevalence of IPF has risen in line with an ageing population in recent decades, particularly in men</w:t>
      </w:r>
      <w:ins w:id="2369" w:author="Windows User" w:date="2018-10-31T09:02:00Z">
        <w:r w:rsidR="00E05D0B">
          <w:rPr>
            <w:rFonts w:cs="Arial"/>
          </w:rPr>
          <w:t>,</w:t>
        </w:r>
      </w:ins>
      <w:r>
        <w:rPr>
          <w:rFonts w:cs="Arial"/>
        </w:rPr>
        <w:t xml:space="preserve"> and possibly appears to have plateaued in recent years.</w:t>
      </w:r>
    </w:p>
    <w:p w14:paraId="737D2C12" w14:textId="77777777" w:rsidR="007140A7" w:rsidRDefault="007140A7" w:rsidP="00F87BF0">
      <w:pPr>
        <w:pStyle w:val="Heading4"/>
      </w:pPr>
      <w:r>
        <w:t>Asbestosis</w:t>
      </w:r>
    </w:p>
    <w:p w14:paraId="2410A6BA" w14:textId="4B0A0774" w:rsidR="007140A7" w:rsidRDefault="001867AE" w:rsidP="007140A7">
      <w:r>
        <w:t>Barber and Fishwick made an interesting observation in response to Navaratnam and colleagues’ article on IPF prevalence in the UK.</w:t>
      </w:r>
      <w:r>
        <w:fldChar w:fldCharType="begin">
          <w:fldData xml:space="preserve">PEVuZE5vdGU+PENpdGU+PEF1dGhvcj5CYXJiZXI8L0F1dGhvcj48WWVhcj4yMDEyPC9ZZWFyPjxS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yNjQ8L3BhZ2VzPjx2b2x1bWU+Njc8L3ZvbHVtZT48bnVtYmVy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Q2Mi00Njc8L3BhZ2VzPjx2b2x1
bWU+NjY8L3ZvbHVtZT48bnVtYmVyPjY8L251bWJlcj48ZGF0ZXM+PHllYXI+MjAxMTwveWVhcj48
cHViLWRhdGVzPjxkYXRlPkp1bmUgMSwgMjAxMTwvZGF0ZT48L3B1Yi1kYXRlcz48L2RhdGVzPjx1
cmxzPjxyZWxhdGVkLXVybHM+PHVybD5odHRwOi8vdGhvcmF4LmJtai5jb20vY29udGVudC82Ni82
LzQ2Mi5hYnN0cmFjdDwvdXJsPjx1cmw+aHR0cDovL3Rob3JheC5ibWouY29tL2NvbnRlbnQvNjYv
Ni80NjIuZnVsbC5wZGY8L3VybD48L3JlbGF0ZWQtdXJscz48L3VybHM+PGVsZWN0cm9uaWMtcmVz
b3VyY2UtbnVtPjEwLjExMzYvdGh4LjIwMTAuMTQ4MDMxPC9lbGVjdHJvbmljLXJlc291cmNlLW51
bT48L3JlY29yZD48L0NpdGU+PC9FbmROb3RlPgB=
</w:fldData>
        </w:fldChar>
      </w:r>
      <w:r w:rsidR="00BE0F3E">
        <w:instrText xml:space="preserve"> ADDIN EN.CITE </w:instrText>
      </w:r>
      <w:r w:rsidR="00BE0F3E">
        <w:fldChar w:fldCharType="begin">
          <w:fldData xml:space="preserve">PEVuZE5vdGU+PENpdGU+PEF1dGhvcj5CYXJiZXI8L0F1dGhvcj48WWVhcj4yMDEyPC9ZZWFyPjxS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yNjQ8L3BhZ2VzPjx2b2x1bWU+Njc8L3ZvbHVtZT48bnVtYmVy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Q2Mi00Njc8L3BhZ2VzPjx2b2x1
bWU+NjY8L3ZvbHVtZT48bnVtYmVyPjY8L251bWJlcj48ZGF0ZXM+PHllYXI+MjAxMTwveWVhcj48
cHViLWRhdGVzPjxkYXRlPkp1bmUgMSwgMjAxMTwvZGF0ZT48L3B1Yi1kYXRlcz48L2RhdGVzPjx1
cmxzPjxyZWxhdGVkLXVybHM+PHVybD5odHRwOi8vdGhvcmF4LmJtai5jb20vY29udGVudC82Ni82
LzQ2Mi5hYnN0cmFjdDwvdXJsPjx1cmw+aHR0cDovL3Rob3JheC5ibWouY29tL2NvbnRlbnQvNjYv
Ni80NjIuZnVsbC5wZGY8L3VybD48L3JlbGF0ZWQtdXJscz48L3VybHM+PGVsZWN0cm9uaWMtcmVz
b3VyY2UtbnVtPjEwLjExMzYvdGh4LjIwMTAuMTQ4MDMxPC9lbGVjdHJvbmljLXJlc291cmNlLW51
bT48L3JlY29yZD48L0NpdGU+PC9FbmROb3RlPgB=
</w:fldData>
        </w:fldChar>
      </w:r>
      <w:r w:rsidR="00BE0F3E">
        <w:instrText xml:space="preserve"> ADDIN EN.CITE.DATA </w:instrText>
      </w:r>
      <w:r w:rsidR="00BE0F3E">
        <w:fldChar w:fldCharType="end"/>
      </w:r>
      <w:r>
        <w:fldChar w:fldCharType="separate"/>
      </w:r>
      <w:r w:rsidR="00D452EA" w:rsidRPr="00D452EA">
        <w:rPr>
          <w:noProof/>
          <w:vertAlign w:val="superscript"/>
        </w:rPr>
        <w:t>70, 77</w:t>
      </w:r>
      <w:r>
        <w:fldChar w:fldCharType="end"/>
      </w:r>
      <w:r>
        <w:t xml:space="preserve"> Previous research </w:t>
      </w:r>
      <w:r w:rsidR="009C7844">
        <w:t xml:space="preserve">demonstrates the rise </w:t>
      </w:r>
      <w:r w:rsidR="009C7844">
        <w:lastRenderedPageBreak/>
        <w:t>in mortality from lung fibrosis related to asbestos exposure (asbestosis) over a similar time period.</w:t>
      </w:r>
      <w:r w:rsidR="004A3231">
        <w:fldChar w:fldCharType="begin">
          <w:fldData xml:space="preserve">PEVuZE5vdGU+PENpdGU+PEF1dGhvcj5IYW5sZXk8L0F1dGhvcj48WWVhcj4yMDExPC9ZZWFyPjxS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</w:fldData>
        </w:fldChar>
      </w:r>
      <w:r w:rsidR="00BE0F3E">
        <w:instrText xml:space="preserve"> ADDIN EN.CITE </w:instrText>
      </w:r>
      <w:r w:rsidR="00BE0F3E">
        <w:fldChar w:fldCharType="begin">
          <w:fldData xml:space="preserve">PEVuZE5vdGU+PENpdGU+PEF1dGhvcj5IYW5sZXk8L0F1dGhvcj48WWVhcj4yMDExPC9ZZWFyPjxS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</w:fldData>
        </w:fldChar>
      </w:r>
      <w:r w:rsidR="00BE0F3E">
        <w:instrText xml:space="preserve"> ADDIN EN.CITE.DATA </w:instrText>
      </w:r>
      <w:r w:rsidR="00BE0F3E">
        <w:fldChar w:fldCharType="end"/>
      </w:r>
      <w:r w:rsidR="004A3231">
        <w:fldChar w:fldCharType="separate"/>
      </w:r>
      <w:r w:rsidR="008E7684" w:rsidRPr="008E7684">
        <w:rPr>
          <w:noProof/>
          <w:vertAlign w:val="superscript"/>
        </w:rPr>
        <w:t>78</w:t>
      </w:r>
      <w:r w:rsidR="004A3231">
        <w:fldChar w:fldCharType="end"/>
      </w:r>
      <w:r w:rsidR="009C7844">
        <w:t xml:space="preserve"> A large proportion of the UK population were exposed to asbestos until the 1980s and given the significant lag time between exposure and development of disease</w:t>
      </w:r>
      <w:r w:rsidR="00BE1F0C">
        <w:t>, it is possible that a significant proportion of ‘IPF’ as recorded on death certification may actually be asbestosis</w:t>
      </w:r>
      <w:r w:rsidR="003847B2">
        <w:t>, particularly in males</w:t>
      </w:r>
      <w:r w:rsidR="00BE1F0C">
        <w:t>.</w:t>
      </w:r>
      <w:r w:rsidR="003847B2">
        <w:t xml:space="preserve"> For example, one</w:t>
      </w:r>
      <w:r w:rsidR="004A3231">
        <w:t xml:space="preserve"> case-control</w:t>
      </w:r>
      <w:r w:rsidR="003847B2">
        <w:t xml:space="preserve"> study found that two thirds of males</w:t>
      </w:r>
      <w:r w:rsidR="004A3231">
        <w:t xml:space="preserve"> from the control arm of the study</w:t>
      </w:r>
      <w:r w:rsidR="003847B2">
        <w:t xml:space="preserve"> born in the 1940s had one or more medium to </w:t>
      </w:r>
      <w:r w:rsidR="004A3231">
        <w:t>high-risk</w:t>
      </w:r>
      <w:r w:rsidR="003847B2">
        <w:t xml:space="preserve"> asbestos exposures at work.</w:t>
      </w:r>
      <w:r w:rsidR="004A3231">
        <w:fldChar w:fldCharType="begin">
          <w:fldData xml:space="preserve">PEVuZE5vdGU+PENpdGU+PEF1dGhvcj5SYWtlPC9BdXRob3I+PFllYXI+MjAwOTwvWWVhcj48UmVj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xMTc1LTgzPC9wYWdlcz48dm9sdW1lPjEwMDwvdm9sdW1lPjxudW1iZXI+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</w:fldData>
        </w:fldChar>
      </w:r>
      <w:r w:rsidR="00BE0F3E">
        <w:instrText xml:space="preserve"> ADDIN EN.CITE </w:instrText>
      </w:r>
      <w:r w:rsidR="00BE0F3E">
        <w:fldChar w:fldCharType="begin">
          <w:fldData xml:space="preserve">PEVuZE5vdGU+PENpdGU+PEF1dGhvcj5SYWtlPC9BdXRob3I+PFllYXI+MjAwOTwvWWVhcj48UmVj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xMTc1LTgzPC9wYWdlcz48dm9sdW1lPjEwMDwvdm9sdW1lPjxudW1iZXI+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</w:fldData>
        </w:fldChar>
      </w:r>
      <w:r w:rsidR="00BE0F3E">
        <w:instrText xml:space="preserve"> ADDIN EN.CITE.DATA </w:instrText>
      </w:r>
      <w:r w:rsidR="00BE0F3E">
        <w:fldChar w:fldCharType="end"/>
      </w:r>
      <w:r w:rsidR="004A3231">
        <w:fldChar w:fldCharType="separate"/>
      </w:r>
      <w:r w:rsidR="008E7684" w:rsidRPr="008E7684">
        <w:rPr>
          <w:noProof/>
          <w:vertAlign w:val="superscript"/>
        </w:rPr>
        <w:t>79</w:t>
      </w:r>
      <w:r w:rsidR="004A3231">
        <w:fldChar w:fldCharType="end"/>
      </w:r>
    </w:p>
    <w:p w14:paraId="2DD8EE89" w14:textId="22CF37AC" w:rsidR="00F678CF" w:rsidRDefault="008E4B3E" w:rsidP="007140A7">
      <w:pPr>
        <w:rPr>
          <w:rFonts w:eastAsia="Times New Roman" w:cs="Arial"/>
          <w:color w:val="333333"/>
          <w:shd w:val="clear" w:color="auto" w:fill="FFFFFF"/>
        </w:rPr>
      </w:pPr>
      <w:r>
        <w:t>The overlap between asbestos-induced ILD and true IPF is problematic for a number of reasons. Firstly, asbestosis has a basal and peripheral reticular pattern, as is also found in IPF</w:t>
      </w:r>
      <w:r w:rsidR="0043295C">
        <w:t xml:space="preserve">. Differences can be found at a histological level, for example fibroblastic foci are the hallmark of IPF, but are reported as uncommon </w:t>
      </w:r>
      <w:ins w:id="2370" w:author="Windows User" w:date="2018-10-31T09:03:00Z">
        <w:r w:rsidR="007A7704">
          <w:t xml:space="preserve">in asbestos related UIP </w:t>
        </w:r>
      </w:ins>
      <w:r w:rsidR="0043295C">
        <w:t xml:space="preserve">in the </w:t>
      </w:r>
      <w:r w:rsidR="001E4A1D" w:rsidRPr="0043295C">
        <w:rPr>
          <w:rFonts w:eastAsia="Times New Roman" w:cs="Arial"/>
          <w:color w:val="333333"/>
          <w:shd w:val="clear" w:color="auto" w:fill="FFFFFF"/>
        </w:rPr>
        <w:t xml:space="preserve">College of American Pathologists–Pulmonary Pathology Society </w:t>
      </w:r>
      <w:r w:rsidR="0043295C" w:rsidRPr="0043295C">
        <w:rPr>
          <w:rFonts w:eastAsia="Times New Roman" w:cs="Arial"/>
          <w:color w:val="333333"/>
          <w:shd w:val="clear" w:color="auto" w:fill="FFFFFF"/>
        </w:rPr>
        <w:t>(CAP-PPS) </w:t>
      </w:r>
      <w:r w:rsidR="0043295C">
        <w:rPr>
          <w:rFonts w:eastAsia="Times New Roman" w:cs="Arial"/>
          <w:color w:val="333333"/>
          <w:shd w:val="clear" w:color="auto" w:fill="FFFFFF"/>
        </w:rPr>
        <w:t>guidelines.</w:t>
      </w:r>
      <w:r w:rsidR="0043295C">
        <w:rPr>
          <w:rFonts w:eastAsia="Times New Roman" w:cs="Arial"/>
          <w:color w:val="333333"/>
          <w:shd w:val="clear" w:color="auto" w:fill="FFFFFF"/>
        </w:rPr>
        <w:fldChar w:fldCharType="begin">
          <w:fldData xml:space="preserve">PEVuZE5vdGU+PENpdGU+PEF1dGhvcj5Sb2dnbGk8L0F1dGhvcj48WWVhcj4yMDEwPC9ZZWFyPjxS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</w:fldData>
        </w:fldChar>
      </w:r>
      <w:r w:rsidR="00BE0F3E">
        <w:rPr>
          <w:rFonts w:eastAsia="Times New Roman" w:cs="Arial"/>
          <w:color w:val="333333"/>
          <w:shd w:val="clear" w:color="auto" w:fill="FFFFFF"/>
        </w:rPr>
        <w:instrText xml:space="preserve"> ADDIN EN.CITE </w:instrText>
      </w:r>
      <w:r w:rsidR="00BE0F3E">
        <w:rPr>
          <w:rFonts w:eastAsia="Times New Roman" w:cs="Arial"/>
          <w:color w:val="333333"/>
          <w:shd w:val="clear" w:color="auto" w:fill="FFFFFF"/>
        </w:rPr>
        <w:fldChar w:fldCharType="begin">
          <w:fldData xml:space="preserve">PEVuZE5vdGU+PENpdGU+PEF1dGhvcj5Sb2dnbGk8L0F1dGhvcj48WWVhcj4yMDEwPC9ZZWFyPjxS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</w:fldData>
        </w:fldChar>
      </w:r>
      <w:r w:rsidR="00BE0F3E">
        <w:rPr>
          <w:rFonts w:eastAsia="Times New Roman" w:cs="Arial"/>
          <w:color w:val="333333"/>
          <w:shd w:val="clear" w:color="auto" w:fill="FFFFFF"/>
        </w:rPr>
        <w:instrText xml:space="preserve"> ADDIN EN.CITE.DATA </w:instrText>
      </w:r>
      <w:r w:rsidR="00BE0F3E">
        <w:rPr>
          <w:rFonts w:eastAsia="Times New Roman" w:cs="Arial"/>
          <w:color w:val="333333"/>
          <w:shd w:val="clear" w:color="auto" w:fill="FFFFFF"/>
        </w:rPr>
      </w:r>
      <w:r w:rsidR="00BE0F3E">
        <w:rPr>
          <w:rFonts w:eastAsia="Times New Roman" w:cs="Arial"/>
          <w:color w:val="333333"/>
          <w:shd w:val="clear" w:color="auto" w:fill="FFFFFF"/>
        </w:rPr>
        <w:fldChar w:fldCharType="end"/>
      </w:r>
      <w:r w:rsidR="0043295C">
        <w:rPr>
          <w:rFonts w:eastAsia="Times New Roman" w:cs="Arial"/>
          <w:color w:val="333333"/>
          <w:shd w:val="clear" w:color="auto" w:fill="FFFFFF"/>
        </w:rPr>
      </w:r>
      <w:r w:rsidR="0043295C">
        <w:rPr>
          <w:rFonts w:eastAsia="Times New Roman" w:cs="Arial"/>
          <w:color w:val="333333"/>
          <w:shd w:val="clear" w:color="auto" w:fill="FFFFFF"/>
        </w:rPr>
        <w:fldChar w:fldCharType="separate"/>
      </w:r>
      <w:r w:rsidR="008E7684" w:rsidRPr="008E7684">
        <w:rPr>
          <w:rFonts w:eastAsia="Times New Roman" w:cs="Arial"/>
          <w:noProof/>
          <w:color w:val="333333"/>
          <w:shd w:val="clear" w:color="auto" w:fill="FFFFFF"/>
          <w:vertAlign w:val="superscript"/>
        </w:rPr>
        <w:t>80</w:t>
      </w:r>
      <w:r w:rsidR="0043295C">
        <w:rPr>
          <w:rFonts w:eastAsia="Times New Roman" w:cs="Arial"/>
          <w:color w:val="333333"/>
          <w:shd w:val="clear" w:color="auto" w:fill="FFFFFF"/>
        </w:rPr>
        <w:fldChar w:fldCharType="end"/>
      </w:r>
      <w:r w:rsidR="002A7CB2">
        <w:rPr>
          <w:rFonts w:eastAsia="Times New Roman" w:cs="Arial"/>
          <w:color w:val="333333"/>
          <w:shd w:val="clear" w:color="auto" w:fill="FFFFFF"/>
        </w:rPr>
        <w:t xml:space="preserve"> However, biopsy is less commonly performed due to risk of disease exacerbation and therefore less evidence is available to distinguish the diseases.</w:t>
      </w:r>
    </w:p>
    <w:p w14:paraId="7643C3C0" w14:textId="112923EF" w:rsidR="00F678CF" w:rsidRDefault="004B17EE" w:rsidP="007140A7">
      <w:pPr>
        <w:rPr>
          <w:rFonts w:eastAsia="Times New Roman" w:cs="Arial"/>
          <w:color w:val="333333"/>
          <w:shd w:val="clear" w:color="auto" w:fill="FFFFFF"/>
        </w:rPr>
      </w:pPr>
      <w:r>
        <w:rPr>
          <w:rFonts w:eastAsia="Times New Roman" w:cs="Arial"/>
          <w:color w:val="333333"/>
          <w:shd w:val="clear" w:color="auto" w:fill="FFFFFF"/>
        </w:rPr>
        <w:t xml:space="preserve">Secondly, </w:t>
      </w:r>
      <w:r w:rsidR="00C37C3E">
        <w:rPr>
          <w:rFonts w:eastAsia="Times New Roman" w:cs="Arial"/>
          <w:color w:val="333333"/>
          <w:shd w:val="clear" w:color="auto" w:fill="FFFFFF"/>
        </w:rPr>
        <w:t>c</w:t>
      </w:r>
      <w:r w:rsidR="00F678CF">
        <w:rPr>
          <w:rFonts w:eastAsia="Times New Roman" w:cs="Arial"/>
          <w:color w:val="333333"/>
          <w:shd w:val="clear" w:color="auto" w:fill="FFFFFF"/>
        </w:rPr>
        <w:t xml:space="preserve">onflicting evidence exists as to whether </w:t>
      </w:r>
      <w:r w:rsidR="0011779D">
        <w:rPr>
          <w:rFonts w:eastAsia="Times New Roman" w:cs="Arial"/>
          <w:color w:val="333333"/>
          <w:shd w:val="clear" w:color="auto" w:fill="FFFFFF"/>
        </w:rPr>
        <w:t>histologically defined</w:t>
      </w:r>
      <w:r w:rsidR="00C37C3E">
        <w:rPr>
          <w:rFonts w:eastAsia="Times New Roman" w:cs="Arial"/>
          <w:color w:val="333333"/>
          <w:shd w:val="clear" w:color="auto" w:fill="FFFFFF"/>
        </w:rPr>
        <w:t xml:space="preserve"> UIP is a common</w:t>
      </w:r>
      <w:r w:rsidR="008F2E23">
        <w:rPr>
          <w:rFonts w:eastAsia="Times New Roman" w:cs="Arial"/>
          <w:color w:val="333333"/>
          <w:shd w:val="clear" w:color="auto" w:fill="FFFFFF"/>
        </w:rPr>
        <w:t xml:space="preserve"> pathological manifestation of asbestos-related ILD. Kawabata and colleagues retrospectively examined 1718 cases of explanted lung tissue, finding </w:t>
      </w:r>
      <w:r w:rsidR="008F2E23" w:rsidRPr="008F2E23">
        <w:rPr>
          <w:rFonts w:eastAsia="Times New Roman" w:cs="Arial"/>
          <w:color w:val="333333"/>
          <w:shd w:val="clear" w:color="auto" w:fill="FFFFFF"/>
        </w:rPr>
        <w:t xml:space="preserve">183 with </w:t>
      </w:r>
      <w:r w:rsidR="008F2E23">
        <w:rPr>
          <w:rFonts w:eastAsia="Times New Roman" w:cs="Arial"/>
          <w:color w:val="333333"/>
          <w:shd w:val="clear" w:color="auto" w:fill="FFFFFF"/>
        </w:rPr>
        <w:t xml:space="preserve">a significant </w:t>
      </w:r>
      <w:r w:rsidR="008F2E23" w:rsidRPr="008F2E23">
        <w:rPr>
          <w:rFonts w:eastAsia="Times New Roman" w:cs="Arial"/>
          <w:color w:val="333333"/>
          <w:shd w:val="clear" w:color="auto" w:fill="FFFFFF"/>
        </w:rPr>
        <w:t>asbestos exposure, and 239 with histological UIP</w:t>
      </w:r>
      <w:r w:rsidR="008F2E23">
        <w:rPr>
          <w:rFonts w:eastAsia="Times New Roman" w:cs="Arial"/>
          <w:color w:val="333333"/>
          <w:shd w:val="clear" w:color="auto" w:fill="FFFFFF"/>
        </w:rPr>
        <w:t>.</w:t>
      </w:r>
      <w:r w:rsidR="008F2E23">
        <w:rPr>
          <w:rFonts w:eastAsia="Times New Roman" w:cs="Arial"/>
          <w:color w:val="333333"/>
          <w:shd w:val="clear" w:color="auto" w:fill="FFFFFF"/>
        </w:rPr>
        <w:fldChar w:fldCharType="begin"/>
      </w:r>
      <w:r w:rsidR="00BE0F3E">
        <w:rPr>
          <w:rFonts w:eastAsia="Times New Roman" w:cs="Arial"/>
          <w:color w:val="333333"/>
          <w:shd w:val="clear" w:color="auto" w:fill="FFFFFF"/>
        </w:rPr>
        <w:instrText xml:space="preserve"> ADDIN EN.CITE &lt;EndNote&gt;&lt;Cite&gt;&lt;Author&gt;Kawabata&lt;/Author&gt;&lt;Year&gt;2016&lt;/Year&gt;&lt;RecNum&gt;907&lt;/RecNum&gt;&lt;DisplayText&gt;&lt;style face="superscript"&gt;81&lt;/style&gt;&lt;/DisplayText&gt;&lt;record&gt;&lt;rec-number&gt;907&lt;/rec-number&gt;&lt;foreign-keys&gt;&lt;key app="EN" db-id="52evaf50e9fe5cewd9b555d6wtw099s0pzrz" timestamp="1491489312" guid="5105dc70-6055-4577-86f1-7115e71d29b1"&gt;907&lt;/key&gt;&lt;key app="ENWeb" db-id=""&gt;0&lt;/key&gt;&lt;/foreign-keys&gt;&lt;ref-type name="Journal Article"&gt;17&lt;/ref-type&gt;&lt;contributors&gt;&lt;authors&gt;&lt;author&gt;Kawabata, Yoshinori&lt;/author&gt;&lt;author&gt;Shimizu, Yoshihiko&lt;/author&gt;&lt;author&gt;Hoshi, Eishin&lt;/author&gt;&lt;author&gt;Murai, Kazumi&lt;/author&gt;&lt;author&gt;Kanauchi, Tetsu&lt;/author&gt;&lt;author&gt;Kurashima, Kazuyoshi&lt;/author&gt;&lt;author&gt;Sugita, Yutaka&lt;/author&gt;&lt;/authors&gt;&lt;/contributors&gt;&lt;titles&gt;&lt;title&gt;Asbestos exposure increases the incidence of histologically confirmed usual interstitial pneumonia&lt;/title&gt;&lt;secondary-title&gt;Histopathology&lt;/secondary-title&gt;&lt;alt-title&gt;Histopathology&lt;/alt-title&gt;&lt;/titles&gt;&lt;periodical&gt;&lt;full-title&gt;Histopathology&lt;/full-title&gt;&lt;/periodical&gt;&lt;alt-periodical&gt;&lt;full-title&gt;Histopathology&lt;/full-title&gt;&lt;/alt-periodical&gt;&lt;pages&gt;339-346&lt;/pages&gt;&lt;volume&gt;68&lt;/volume&gt;&lt;number&gt;3&lt;/number&gt;&lt;keywords&gt;&lt;keyword&gt;asbestos exposure&lt;/keyword&gt;&lt;keyword&gt;malignant pleural mesothelioma&lt;/keyword&gt;&lt;keyword&gt;pleural plaque&lt;/keyword&gt;&lt;keyword&gt;usual interstitial pneumonia&lt;/keyword&gt;&lt;/keywords&gt;&lt;dates&gt;&lt;year&gt;2016&lt;/year&gt;&lt;/dates&gt;&lt;isbn&gt;1365-2559&lt;/isbn&gt;&lt;urls&gt;&lt;related-urls&gt;&lt;url&gt;http://dx.doi.org/10.1111/his.12751&lt;/url&gt;&lt;url&gt;http://onlinelibrary.wiley.com/store/10.1111/his.12751/asset/his12751.pdf?v=1&amp;amp;t=j0jo0odw&amp;amp;s=705b1c55bbe5d3bdec5179bfa7c708dff69cbd14&lt;/url&gt;&lt;/related-urls&gt;&lt;/urls&gt;&lt;electronic-resource-num&gt;10.1111/his.12751&lt;/electronic-resource-num&gt;&lt;/record&gt;&lt;/Cite&gt;&lt;/EndNote&gt;</w:instrText>
      </w:r>
      <w:r w:rsidR="008F2E23">
        <w:rPr>
          <w:rFonts w:eastAsia="Times New Roman" w:cs="Arial"/>
          <w:color w:val="333333"/>
          <w:shd w:val="clear" w:color="auto" w:fill="FFFFFF"/>
        </w:rPr>
        <w:fldChar w:fldCharType="separate"/>
      </w:r>
      <w:r w:rsidR="008E7684" w:rsidRPr="008E7684">
        <w:rPr>
          <w:rFonts w:eastAsia="Times New Roman" w:cs="Arial"/>
          <w:noProof/>
          <w:color w:val="333333"/>
          <w:shd w:val="clear" w:color="auto" w:fill="FFFFFF"/>
          <w:vertAlign w:val="superscript"/>
        </w:rPr>
        <w:t>81</w:t>
      </w:r>
      <w:r w:rsidR="008F2E23">
        <w:rPr>
          <w:rFonts w:eastAsia="Times New Roman" w:cs="Arial"/>
          <w:color w:val="333333"/>
          <w:shd w:val="clear" w:color="auto" w:fill="FFFFFF"/>
        </w:rPr>
        <w:fldChar w:fldCharType="end"/>
      </w:r>
      <w:r w:rsidR="008F2E23">
        <w:rPr>
          <w:rFonts w:eastAsia="Times New Roman" w:cs="Arial"/>
          <w:color w:val="333333"/>
          <w:shd w:val="clear" w:color="auto" w:fill="FFFFFF"/>
        </w:rPr>
        <w:t xml:space="preserve"> In assessing these cohorts, even </w:t>
      </w:r>
      <w:r w:rsidR="008F2E23" w:rsidRPr="008F2E23">
        <w:rPr>
          <w:rFonts w:eastAsia="Times New Roman" w:cs="Arial"/>
          <w:color w:val="333333"/>
          <w:shd w:val="clear" w:color="auto" w:fill="FFFFFF"/>
        </w:rPr>
        <w:t>asbestos exposure</w:t>
      </w:r>
      <w:r w:rsidR="008F2E23">
        <w:rPr>
          <w:rFonts w:eastAsia="Times New Roman" w:cs="Arial"/>
          <w:color w:val="333333"/>
          <w:shd w:val="clear" w:color="auto" w:fill="FFFFFF"/>
        </w:rPr>
        <w:t xml:space="preserve"> </w:t>
      </w:r>
      <w:r w:rsidR="008F2E23" w:rsidRPr="008F2E23">
        <w:rPr>
          <w:rFonts w:eastAsia="Times New Roman" w:cs="Arial"/>
          <w:color w:val="333333"/>
          <w:shd w:val="clear" w:color="auto" w:fill="FFFFFF"/>
        </w:rPr>
        <w:t>that does not meet the current criteri</w:t>
      </w:r>
      <w:r w:rsidR="008F2E23">
        <w:rPr>
          <w:rFonts w:eastAsia="Times New Roman" w:cs="Arial"/>
          <w:color w:val="333333"/>
          <w:shd w:val="clear" w:color="auto" w:fill="FFFFFF"/>
        </w:rPr>
        <w:t>a for asbestosis increased</w:t>
      </w:r>
      <w:r w:rsidR="008F2E23" w:rsidRPr="008F2E23">
        <w:rPr>
          <w:rFonts w:eastAsia="Times New Roman" w:cs="Arial"/>
          <w:color w:val="333333"/>
          <w:shd w:val="clear" w:color="auto" w:fill="FFFFFF"/>
        </w:rPr>
        <w:t xml:space="preserve"> the risk of histological UIP</w:t>
      </w:r>
      <w:r w:rsidR="008F2E23">
        <w:rPr>
          <w:rFonts w:eastAsia="Times New Roman" w:cs="Arial"/>
          <w:color w:val="333333"/>
          <w:shd w:val="clear" w:color="auto" w:fill="FFFFFF"/>
        </w:rPr>
        <w:t>.</w:t>
      </w:r>
      <w:r w:rsidR="00D26BEE">
        <w:rPr>
          <w:rFonts w:eastAsia="Times New Roman" w:cs="Arial"/>
          <w:color w:val="333333"/>
          <w:shd w:val="clear" w:color="auto" w:fill="FFFFFF"/>
        </w:rPr>
        <w:t xml:space="preserve"> However, in the same journal two months later, Attanoos and colleagues reported that UIP was rarely seen in post-mortem cases of asbestos lung disease and the cases observed could be accounted for by the background prevalence of IPF in the general population.</w:t>
      </w:r>
      <w:r w:rsidR="00D26BEE">
        <w:rPr>
          <w:rFonts w:eastAsia="Times New Roman" w:cs="Arial"/>
          <w:color w:val="333333"/>
          <w:shd w:val="clear" w:color="auto" w:fill="FFFFFF"/>
        </w:rPr>
        <w:fldChar w:fldCharType="begin"/>
      </w:r>
      <w:r w:rsidR="00BE0F3E">
        <w:rPr>
          <w:rFonts w:eastAsia="Times New Roman" w:cs="Arial"/>
          <w:color w:val="333333"/>
          <w:shd w:val="clear" w:color="auto" w:fill="FFFFFF"/>
        </w:rPr>
        <w:instrText xml:space="preserve"> ADDIN EN.CITE &lt;EndNote&gt;&lt;Cite&gt;&lt;Author&gt;Attanoos&lt;/Author&gt;&lt;Year&gt;2016&lt;/Year&gt;&lt;RecNum&gt;908&lt;/RecNum&gt;&lt;DisplayText&gt;&lt;style face="superscript"&gt;82&lt;/style&gt;&lt;/DisplayText&gt;&lt;record&gt;&lt;rec-number&gt;908&lt;/rec-number&gt;&lt;foreign-keys&gt;&lt;key app="EN" db-id="52evaf50e9fe5cewd9b555d6wtw099s0pzrz" timestamp="1491489316" guid="864060d6-cd5c-4d5d-96a4-f349b6ca8862"&gt;908&lt;/key&gt;&lt;key app="ENWeb" db-id=""&gt;0&lt;/key&gt;&lt;/foreign-keys&gt;&lt;ref-type name="Journal Article"&gt;17&lt;/ref-type&gt;&lt;contributors&gt;&lt;authors&gt;&lt;author&gt;Attanoos, Richard L.&lt;/author&gt;&lt;author&gt;Alchami, Fouad S.&lt;/author&gt;&lt;author&gt;Pooley, Frederick D.&lt;/author&gt;&lt;author&gt;Gibbs, Allen R.&lt;/author&gt;&lt;/authors&gt;&lt;/contributors&gt;&lt;titles&gt;&lt;title&gt;Usual interstitial pneumonia in asbestos-exposed cohorts – concurrent idiopathic pulmonary fibrosis or atypical asbestosis?&lt;/title&gt;&lt;secondary-title&gt;Histopathology&lt;/secondary-title&gt;&lt;alt-title&gt;Histopathology&lt;/alt-title&gt;&lt;/titles&gt;&lt;periodical&gt;&lt;full-title&gt;Histopathology&lt;/full-title&gt;&lt;/periodical&gt;&lt;alt-periodical&gt;&lt;full-title&gt;Histopathology&lt;/full-title&gt;&lt;/alt-periodical&gt;&lt;pages&gt;492-498&lt;/pages&gt;&lt;volume&gt;69&lt;/volume&gt;&lt;number&gt;3&lt;/number&gt;&lt;keywords&gt;&lt;keyword&gt;asbestos&lt;/keyword&gt;&lt;keyword&gt;asbestosis&lt;/keyword&gt;&lt;keyword&gt;usual interstitial pneumonia&lt;/keyword&gt;&lt;/keywords&gt;&lt;dates&gt;&lt;year&gt;2016&lt;/year&gt;&lt;/dates&gt;&lt;isbn&gt;1365-2559&lt;/isbn&gt;&lt;urls&gt;&lt;related-urls&gt;&lt;url&gt;http://dx.doi.org/10.1111/his.12951&lt;/url&gt;&lt;url&gt;http://onlinelibrary.wiley.com/store/10.1111/his.12951/asset/his12951.pdf?v=1&amp;amp;t=j0jo1yud&amp;amp;s=7078cc85c76b7c0cbed0740dfbd80e1ded2df99c&lt;/url&gt;&lt;/related-urls&gt;&lt;/urls&gt;&lt;electronic-resource-num&gt;10.1111/his.12951&lt;/electronic-resource-num&gt;&lt;/record&gt;&lt;/Cite&gt;&lt;/EndNote&gt;</w:instrText>
      </w:r>
      <w:r w:rsidR="00D26BEE">
        <w:rPr>
          <w:rFonts w:eastAsia="Times New Roman" w:cs="Arial"/>
          <w:color w:val="333333"/>
          <w:shd w:val="clear" w:color="auto" w:fill="FFFFFF"/>
        </w:rPr>
        <w:fldChar w:fldCharType="separate"/>
      </w:r>
      <w:r w:rsidR="008E7684" w:rsidRPr="008E7684">
        <w:rPr>
          <w:rFonts w:eastAsia="Times New Roman" w:cs="Arial"/>
          <w:noProof/>
          <w:color w:val="333333"/>
          <w:shd w:val="clear" w:color="auto" w:fill="FFFFFF"/>
          <w:vertAlign w:val="superscript"/>
        </w:rPr>
        <w:t>82</w:t>
      </w:r>
      <w:r w:rsidR="00D26BEE">
        <w:rPr>
          <w:rFonts w:eastAsia="Times New Roman" w:cs="Arial"/>
          <w:color w:val="333333"/>
          <w:shd w:val="clear" w:color="auto" w:fill="FFFFFF"/>
        </w:rPr>
        <w:fldChar w:fldCharType="end"/>
      </w:r>
    </w:p>
    <w:p w14:paraId="20B98F9E" w14:textId="12FD7B6F" w:rsidR="006A4ACA" w:rsidRPr="00F678CF" w:rsidRDefault="00AD74B0" w:rsidP="007140A7">
      <w:pPr>
        <w:rPr>
          <w:rFonts w:eastAsia="Times New Roman" w:cs="Arial"/>
          <w:color w:val="333333"/>
          <w:shd w:val="clear" w:color="auto" w:fill="FFFFFF"/>
        </w:rPr>
      </w:pPr>
      <w:r>
        <w:rPr>
          <w:rFonts w:eastAsia="Times New Roman" w:cs="Arial"/>
          <w:color w:val="333333"/>
          <w:shd w:val="clear" w:color="auto" w:fill="FFFFFF"/>
        </w:rPr>
        <w:t>These findings raise the possibility of IPF being attributed to asbestosis and vice-versa, but the distinction is d</w:t>
      </w:r>
      <w:r w:rsidR="00BF491B">
        <w:rPr>
          <w:rFonts w:eastAsia="Times New Roman" w:cs="Arial"/>
          <w:color w:val="333333"/>
          <w:shd w:val="clear" w:color="auto" w:fill="FFFFFF"/>
        </w:rPr>
        <w:t>ifficult to appreciate clinically.</w:t>
      </w:r>
      <w:r w:rsidR="005451BA">
        <w:rPr>
          <w:rFonts w:eastAsia="Times New Roman" w:cs="Arial"/>
          <w:color w:val="333333"/>
          <w:shd w:val="clear" w:color="auto" w:fill="FFFFFF"/>
        </w:rPr>
        <w:t xml:space="preserve"> </w:t>
      </w:r>
      <w:r w:rsidR="00BF2B31">
        <w:rPr>
          <w:rFonts w:eastAsia="Times New Roman" w:cs="Arial"/>
          <w:color w:val="333333"/>
          <w:shd w:val="clear" w:color="auto" w:fill="FFFFFF"/>
        </w:rPr>
        <w:t>Presence of asbestos bodies in lavage is often cited as a measure of exposure to asbestos fibres</w:t>
      </w:r>
      <w:r w:rsidR="00FB3774">
        <w:rPr>
          <w:rFonts w:eastAsia="Times New Roman" w:cs="Arial"/>
          <w:color w:val="333333"/>
          <w:shd w:val="clear" w:color="auto" w:fill="FFFFFF"/>
        </w:rPr>
        <w:t>, but does not differ in those with and without asbestosis and is not associated with other clinical measures of asbestos-associated lung disease.</w:t>
      </w:r>
      <w:r w:rsidR="0011172B">
        <w:rPr>
          <w:rFonts w:eastAsia="Times New Roman" w:cs="Arial"/>
          <w:color w:val="333333"/>
          <w:shd w:val="clear" w:color="auto" w:fill="FFFFFF"/>
        </w:rPr>
        <w:fldChar w:fldCharType="begin">
          <w:fldData xml:space="preserve">PEVuZE5vdGU+PENpdGU+PEF1dGhvcj5YYXViZXQ8L0F1dGhvcj48WWVhcj4xOTg2PC9ZZWFyPjxS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=
</w:fldData>
        </w:fldChar>
      </w:r>
      <w:r w:rsidR="00BE0F3E">
        <w:rPr>
          <w:rFonts w:eastAsia="Times New Roman" w:cs="Arial"/>
          <w:color w:val="333333"/>
          <w:shd w:val="clear" w:color="auto" w:fill="FFFFFF"/>
        </w:rPr>
        <w:instrText xml:space="preserve"> ADDIN EN.CITE </w:instrText>
      </w:r>
      <w:r w:rsidR="00BE0F3E">
        <w:rPr>
          <w:rFonts w:eastAsia="Times New Roman" w:cs="Arial"/>
          <w:color w:val="333333"/>
          <w:shd w:val="clear" w:color="auto" w:fill="FFFFFF"/>
        </w:rPr>
        <w:fldChar w:fldCharType="begin">
          <w:fldData xml:space="preserve">PEVuZE5vdGU+PENpdGU+PEF1dGhvcj5YYXViZXQ8L0F1dGhvcj48WWVhcj4xOTg2PC9ZZWFyPjxS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=
</w:fldData>
        </w:fldChar>
      </w:r>
      <w:r w:rsidR="00BE0F3E">
        <w:rPr>
          <w:rFonts w:eastAsia="Times New Roman" w:cs="Arial"/>
          <w:color w:val="333333"/>
          <w:shd w:val="clear" w:color="auto" w:fill="FFFFFF"/>
        </w:rPr>
        <w:instrText xml:space="preserve"> ADDIN EN.CITE.DATA </w:instrText>
      </w:r>
      <w:r w:rsidR="00BE0F3E">
        <w:rPr>
          <w:rFonts w:eastAsia="Times New Roman" w:cs="Arial"/>
          <w:color w:val="333333"/>
          <w:shd w:val="clear" w:color="auto" w:fill="FFFFFF"/>
        </w:rPr>
      </w:r>
      <w:r w:rsidR="00BE0F3E">
        <w:rPr>
          <w:rFonts w:eastAsia="Times New Roman" w:cs="Arial"/>
          <w:color w:val="333333"/>
          <w:shd w:val="clear" w:color="auto" w:fill="FFFFFF"/>
        </w:rPr>
        <w:fldChar w:fldCharType="end"/>
      </w:r>
      <w:r w:rsidR="0011172B">
        <w:rPr>
          <w:rFonts w:eastAsia="Times New Roman" w:cs="Arial"/>
          <w:color w:val="333333"/>
          <w:shd w:val="clear" w:color="auto" w:fill="FFFFFF"/>
        </w:rPr>
      </w:r>
      <w:r w:rsidR="0011172B">
        <w:rPr>
          <w:rFonts w:eastAsia="Times New Roman" w:cs="Arial"/>
          <w:color w:val="333333"/>
          <w:shd w:val="clear" w:color="auto" w:fill="FFFFFF"/>
        </w:rPr>
        <w:fldChar w:fldCharType="separate"/>
      </w:r>
      <w:r w:rsidR="00D452EA" w:rsidRPr="00D452EA">
        <w:rPr>
          <w:rFonts w:eastAsia="Times New Roman" w:cs="Arial"/>
          <w:noProof/>
          <w:color w:val="333333"/>
          <w:shd w:val="clear" w:color="auto" w:fill="FFFFFF"/>
          <w:vertAlign w:val="superscript"/>
        </w:rPr>
        <w:t>83, 84</w:t>
      </w:r>
      <w:r w:rsidR="0011172B">
        <w:rPr>
          <w:rFonts w:eastAsia="Times New Roman" w:cs="Arial"/>
          <w:color w:val="333333"/>
          <w:shd w:val="clear" w:color="auto" w:fill="FFFFFF"/>
        </w:rPr>
        <w:fldChar w:fldCharType="end"/>
      </w:r>
      <w:r w:rsidR="0089776C">
        <w:rPr>
          <w:rFonts w:eastAsia="Times New Roman" w:cs="Arial"/>
          <w:color w:val="333333"/>
          <w:shd w:val="clear" w:color="auto" w:fill="FFFFFF"/>
        </w:rPr>
        <w:t xml:space="preserve"> </w:t>
      </w:r>
      <w:r w:rsidR="002205E0">
        <w:rPr>
          <w:rFonts w:eastAsia="Times New Roman" w:cs="Arial"/>
          <w:color w:val="333333"/>
          <w:shd w:val="clear" w:color="auto" w:fill="FFFFFF"/>
        </w:rPr>
        <w:t xml:space="preserve">Asbestos fibres and other clinical markers of exposure, such as pleural plaques is therefore of little practical use in distinguishing the cause of the ILD. </w:t>
      </w:r>
      <w:r w:rsidR="007B4CA8">
        <w:rPr>
          <w:rFonts w:eastAsia="Times New Roman" w:cs="Arial"/>
          <w:color w:val="333333"/>
          <w:shd w:val="clear" w:color="auto" w:fill="FFFFFF"/>
        </w:rPr>
        <w:t>Therefore, c</w:t>
      </w:r>
      <w:r w:rsidR="00B74BFD">
        <w:rPr>
          <w:rFonts w:eastAsia="Times New Roman" w:cs="Arial"/>
          <w:color w:val="333333"/>
          <w:shd w:val="clear" w:color="auto" w:fill="FFFFFF"/>
        </w:rPr>
        <w:t>areful history taking and c</w:t>
      </w:r>
      <w:r w:rsidR="0089776C">
        <w:rPr>
          <w:rFonts w:eastAsia="Times New Roman" w:cs="Arial"/>
          <w:color w:val="333333"/>
          <w:shd w:val="clear" w:color="auto" w:fill="FFFFFF"/>
        </w:rPr>
        <w:t>linical evaluation</w:t>
      </w:r>
      <w:r w:rsidR="00E276C4">
        <w:rPr>
          <w:rFonts w:eastAsia="Times New Roman" w:cs="Arial"/>
          <w:color w:val="333333"/>
          <w:shd w:val="clear" w:color="auto" w:fill="FFFFFF"/>
        </w:rPr>
        <w:t xml:space="preserve"> in these patients</w:t>
      </w:r>
      <w:r w:rsidR="0089776C">
        <w:rPr>
          <w:rFonts w:eastAsia="Times New Roman" w:cs="Arial"/>
          <w:color w:val="333333"/>
          <w:shd w:val="clear" w:color="auto" w:fill="FFFFFF"/>
        </w:rPr>
        <w:t xml:space="preserve"> is vital.</w:t>
      </w:r>
    </w:p>
    <w:p w14:paraId="09C76569" w14:textId="77777777" w:rsidR="00012295" w:rsidRPr="00012295" w:rsidRDefault="005E7C07" w:rsidP="00E00701">
      <w:pPr>
        <w:pStyle w:val="Heading4"/>
      </w:pPr>
      <w:r>
        <w:t xml:space="preserve">Clinical </w:t>
      </w:r>
      <w:r w:rsidR="00F87BF0">
        <w:t>History</w:t>
      </w:r>
    </w:p>
    <w:p w14:paraId="418A2BC9" w14:textId="202B0F08" w:rsidR="00B10A3D" w:rsidRPr="0068200C" w:rsidRDefault="009D2AD8" w:rsidP="00F91FE6">
      <w:pPr>
        <w:rPr>
          <w:rFonts w:ascii="Times" w:eastAsia="Times New Roman" w:hAnsi="Times"/>
          <w:sz w:val="20"/>
          <w:szCs w:val="20"/>
        </w:rPr>
      </w:pPr>
      <w:r>
        <w:rPr>
          <w:rFonts w:cs="Arial"/>
        </w:rPr>
        <w:t>The p</w:t>
      </w:r>
      <w:r w:rsidR="005E7C07">
        <w:rPr>
          <w:rFonts w:cs="Arial"/>
        </w:rPr>
        <w:t>resentation</w:t>
      </w:r>
      <w:r>
        <w:rPr>
          <w:rFonts w:cs="Arial"/>
        </w:rPr>
        <w:t xml:space="preserve"> of IPF is well noted to be of insidious onset, with </w:t>
      </w:r>
      <w:r w:rsidR="000B486A">
        <w:rPr>
          <w:rFonts w:cs="Arial"/>
        </w:rPr>
        <w:t>a developing symptomatology of six months or more in the majority of patients.</w:t>
      </w:r>
      <w:r w:rsidR="009D682A">
        <w:rPr>
          <w:rFonts w:cs="Arial"/>
        </w:rP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rPr>
          <w:rFonts w:cs="Arial"/>
        </w:rPr>
        <w:instrText xml:space="preserve"> ADDIN EN.CITE </w:instrText>
      </w:r>
      <w:r w:rsidR="00BE0F3E">
        <w:rPr>
          <w:rFonts w:cs="Arial"/>
        </w:rP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rPr>
          <w:rFonts w:cs="Arial"/>
        </w:rPr>
        <w:instrText xml:space="preserve"> ADDIN EN.CITE.DATA </w:instrText>
      </w:r>
      <w:r w:rsidR="00BE0F3E">
        <w:rPr>
          <w:rFonts w:cs="Arial"/>
        </w:rPr>
      </w:r>
      <w:r w:rsidR="00BE0F3E">
        <w:rPr>
          <w:rFonts w:cs="Arial"/>
        </w:rPr>
        <w:fldChar w:fldCharType="end"/>
      </w:r>
      <w:r w:rsidR="009D682A">
        <w:rPr>
          <w:rFonts w:cs="Arial"/>
        </w:rPr>
      </w:r>
      <w:r w:rsidR="009D682A">
        <w:rPr>
          <w:rFonts w:cs="Arial"/>
        </w:rPr>
        <w:fldChar w:fldCharType="separate"/>
      </w:r>
      <w:r w:rsidR="008E7684" w:rsidRPr="008E7684">
        <w:rPr>
          <w:rFonts w:cs="Arial"/>
          <w:noProof/>
          <w:vertAlign w:val="superscript"/>
        </w:rPr>
        <w:t>8</w:t>
      </w:r>
      <w:r w:rsidR="009D682A">
        <w:rPr>
          <w:rFonts w:cs="Arial"/>
        </w:rPr>
        <w:fldChar w:fldCharType="end"/>
      </w:r>
      <w:r w:rsidR="00E15735">
        <w:rPr>
          <w:rFonts w:cs="Arial"/>
        </w:rPr>
        <w:t xml:space="preserve"> Unproductive cough and </w:t>
      </w:r>
      <w:r w:rsidR="00E15735">
        <w:rPr>
          <w:rFonts w:cs="Arial"/>
        </w:rPr>
        <w:lastRenderedPageBreak/>
        <w:t>dyspnoea are the most common complaints and the unspecific nature of these symptoms is often in some part responsible for the latency in diagnosis.</w:t>
      </w:r>
      <w:r w:rsidR="00B10A3D">
        <w:rPr>
          <w:rFonts w:cs="Arial"/>
        </w:rPr>
        <w:t xml:space="preserve"> Focus on finding early cases is of importance, given the apparent association of diagnostic delay with mortality in a retrospective analysis of such patients.</w:t>
      </w:r>
      <w:r w:rsidR="00B10A3D">
        <w:rPr>
          <w:rFonts w:cs="Arial"/>
        </w:rPr>
        <w:fldChar w:fldCharType="begin"/>
      </w:r>
      <w:r w:rsidR="00BE0F3E">
        <w:rPr>
          <w:rFonts w:cs="Arial"/>
        </w:rPr>
        <w:instrText xml:space="preserve"> ADDIN EN.CITE &lt;EndNote&gt;&lt;Cite&gt;&lt;Author&gt;Lamas&lt;/Author&gt;&lt;Year&gt;2011&lt;/Year&gt;&lt;RecNum&gt;1028&lt;/RecNum&gt;&lt;DisplayText&gt;&lt;style face="superscript"&gt;85&lt;/style&gt;&lt;/DisplayText&gt;&lt;record&gt;&lt;rec-number&gt;1028&lt;/rec-number&gt;&lt;foreign-keys&gt;&lt;key app="EN" db-id="52evaf50e9fe5cewd9b555d6wtw099s0pzrz" timestamp="1491489363" guid="c6c8faa6-b927-41f5-9a92-cb811144319e"&gt;1028&lt;/key&gt;&lt;key app="ENWeb" db-id=""&gt;0&lt;/key&gt;&lt;/foreign-keys&gt;&lt;ref-type name="Journal Article"&gt;17&lt;/ref-type&gt;&lt;contributors&gt;&lt;authors&gt;&lt;author&gt;Lamas, Daniela J.&lt;/author&gt;&lt;author&gt;Kawut, Steven M.&lt;/author&gt;&lt;author&gt;Bagiella, Emilia&lt;/author&gt;&lt;author&gt;Philip, Nisha&lt;/author&gt;&lt;author&gt;Arcasoy, Selim M.&lt;/author&gt;&lt;author&gt;Lederer, David J.&lt;/author&gt;&lt;/authors&gt;&lt;/contributors&gt;&lt;titles&gt;&lt;title&gt;Delayed Access and Survival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42-847&lt;/pages&gt;&lt;volume&gt;184&lt;/volume&gt;&lt;number&gt;7&lt;/number&gt;&lt;dates&gt;&lt;year&gt;2011&lt;/year&gt;&lt;pub-dates&gt;&lt;date&gt;2011/10/01&lt;/date&gt;&lt;/pub-dates&gt;&lt;/dates&gt;&lt;publisher&gt;American Thoracic Society - AJRCCM&lt;/publisher&gt;&lt;isbn&gt;1073-449X&lt;/isbn&gt;&lt;urls&gt;&lt;related-urls&gt;&lt;url&gt;http://dx.doi.org/10.1164/rccm.201104-0668OC&lt;/url&gt;&lt;url&gt;https://www.ncbi.nlm.nih.gov/pmc/articles/PMC3208648/pdf/AJRCCM1847842.pdf&lt;/url&gt;&lt;/related-urls&gt;&lt;/urls&gt;&lt;electronic-resource-num&gt;10.1164/rccm.201104-0668OC&lt;/electronic-resource-num&gt;&lt;access-date&gt;2017/04/03&lt;/access-date&gt;&lt;/record&gt;&lt;/Cite&gt;&lt;/EndNote&gt;</w:instrText>
      </w:r>
      <w:r w:rsidR="00B10A3D">
        <w:rPr>
          <w:rFonts w:cs="Arial"/>
        </w:rPr>
        <w:fldChar w:fldCharType="separate"/>
      </w:r>
      <w:r w:rsidR="008E7684" w:rsidRPr="008E7684">
        <w:rPr>
          <w:rFonts w:cs="Arial"/>
          <w:noProof/>
          <w:vertAlign w:val="superscript"/>
        </w:rPr>
        <w:t>85</w:t>
      </w:r>
      <w:r w:rsidR="00B10A3D">
        <w:rPr>
          <w:rFonts w:cs="Arial"/>
        </w:rPr>
        <w:fldChar w:fldCharType="end"/>
      </w:r>
      <w:r w:rsidR="0068200C">
        <w:rPr>
          <w:rFonts w:cs="Arial"/>
        </w:rPr>
        <w:t xml:space="preserve"> </w:t>
      </w:r>
      <w:r w:rsidR="00D514D0">
        <w:rPr>
          <w:rFonts w:cs="Arial"/>
        </w:rPr>
        <w:t>indeed, a</w:t>
      </w:r>
      <w:r w:rsidR="0068200C">
        <w:rPr>
          <w:rFonts w:cs="Arial"/>
        </w:rPr>
        <w:t xml:space="preserve"> prospective study of patients referred to a tertiary ILD centre in Denmark aims to identify risk factors for diagnostic delay</w:t>
      </w:r>
      <w:r w:rsidR="00D514D0">
        <w:rPr>
          <w:rFonts w:cs="Arial"/>
        </w:rPr>
        <w:t xml:space="preserve"> and aims to report in December 2019</w:t>
      </w:r>
      <w:r w:rsidR="0068200C">
        <w:rPr>
          <w:rFonts w:cs="Arial"/>
        </w:rPr>
        <w:t xml:space="preserve"> (</w:t>
      </w:r>
      <w:r w:rsidR="0068200C" w:rsidRPr="0068200C">
        <w:rPr>
          <w:rFonts w:cs="Arial"/>
        </w:rPr>
        <w:t>ClinicalTrials.gov</w:t>
      </w:r>
      <w:r w:rsidR="0068200C">
        <w:rPr>
          <w:rFonts w:cs="Arial"/>
        </w:rPr>
        <w:t xml:space="preserve"> ID: </w:t>
      </w:r>
      <w:r w:rsidR="0068200C" w:rsidRPr="0068200C">
        <w:t>NCT02772549)</w:t>
      </w:r>
      <w:r w:rsidR="0068200C">
        <w:t>.</w:t>
      </w:r>
    </w:p>
    <w:p w14:paraId="6CBE9229" w14:textId="226879C1" w:rsidR="005E7C07" w:rsidRDefault="00C72551" w:rsidP="00F91FE6">
      <w:pPr>
        <w:rPr>
          <w:rFonts w:cs="Arial"/>
        </w:rPr>
      </w:pPr>
      <w:r>
        <w:rPr>
          <w:rFonts w:cs="Arial"/>
        </w:rPr>
        <w:t>T</w:t>
      </w:r>
      <w:r w:rsidR="00F649C1">
        <w:rPr>
          <w:rFonts w:cs="Arial"/>
        </w:rPr>
        <w:t xml:space="preserve">he classical features on examination have long been </w:t>
      </w:r>
      <w:r>
        <w:rPr>
          <w:rFonts w:cs="Arial"/>
        </w:rPr>
        <w:t>understood and can provide important diagnostic clues if found. For example, nearly all patients have fine inspiratory crackles, commonly described as ‘Velcro’ in quality, while up to 50%</w:t>
      </w:r>
      <w:r w:rsidR="006552A4">
        <w:rPr>
          <w:rFonts w:cs="Arial"/>
        </w:rPr>
        <w:t xml:space="preserve"> of patients with IPF</w:t>
      </w:r>
      <w:r>
        <w:rPr>
          <w:rFonts w:cs="Arial"/>
        </w:rPr>
        <w:t xml:space="preserve"> </w:t>
      </w:r>
      <w:r w:rsidR="005B109D">
        <w:rPr>
          <w:rFonts w:cs="Arial"/>
        </w:rPr>
        <w:t>have finger clubbing (</w:t>
      </w:r>
      <w:r w:rsidR="000303A8">
        <w:rPr>
          <w:rFonts w:cs="Arial"/>
        </w:rPr>
        <w:t>Figure</w:t>
      </w:r>
      <w:r w:rsidR="005B109D">
        <w:rPr>
          <w:rFonts w:cs="Arial"/>
        </w:rPr>
        <w:t xml:space="preserve"> 1.9</w:t>
      </w:r>
      <w:r>
        <w:rPr>
          <w:rFonts w:cs="Arial"/>
        </w:rPr>
        <w:t>)</w:t>
      </w:r>
      <w:r w:rsidR="00E30801">
        <w:rPr>
          <w:rFonts w:cs="Arial"/>
        </w:rPr>
        <w:t>.</w:t>
      </w:r>
      <w:r w:rsidR="00A5447B">
        <w:rPr>
          <w:rFonts w:cs="Arial"/>
        </w:rPr>
        <w:fldChar w:fldCharType="begin"/>
      </w:r>
      <w:r w:rsidR="008E7684">
        <w:rPr>
          <w:rFonts w:cs="Arial"/>
        </w:rPr>
        <w:instrText xml:space="preserve"> ADDIN EN.CITE &lt;EndNote&gt;&lt;Cite&gt;&lt;Author&gt;Turner-Warwick&lt;/Author&gt;&lt;Year&gt;1980&lt;/Year&gt;&lt;RecNum&gt;791&lt;/RecNum&gt;&lt;DisplayText&gt;&lt;style face="superscript"&gt;24&lt;/style&gt;&lt;/DisplayText&gt;&lt;record&gt;&lt;rec-number&gt;791&lt;/rec-number&gt;&lt;foreign-keys&gt;&lt;key app="EN" db-id="2wzs52ephwvx93eefep5rvxm0x22zpzvpz0w" timestamp="1490362773"&gt;791&lt;/key&gt;&lt;/foreign-keys&gt;&lt;ref-type name="Journal Article"&gt;17&lt;/ref-type&gt;&lt;contributors&gt;&lt;authors&gt;&lt;author&gt;Turner-Warwick, M.&lt;/author&gt;&lt;author&gt;Burrows, B.&lt;/author&gt;&lt;author&gt;Johnson, A.&lt;/author&gt;&lt;/authors&gt;&lt;/contributors&gt;&lt;titles&gt;&lt;title&gt;Cryptogenic fibrosing alveolitis: clinical features and their influence on survival&lt;/title&gt;&lt;secondary-title&gt;Thorax&lt;/secondary-title&gt;&lt;alt-title&gt;Thorax&lt;/alt-title&gt;&lt;/titles&gt;&lt;periodical&gt;&lt;full-title&gt;Thorax&lt;/full-title&gt;&lt;abbr-1&gt;Thorax&lt;/abbr-1&gt;&lt;/periodical&gt;&lt;alt-periodical&gt;&lt;full-title&gt;Thorax&lt;/full-title&gt;&lt;abbr-1&gt;Thorax&lt;/abbr-1&gt;&lt;/alt-periodical&gt;&lt;pages&gt;171-80&lt;/pages&gt;&lt;volume&gt;35&lt;/volume&gt;&lt;number&gt;3&lt;/number&gt;&lt;edition&gt;1980/03/01&lt;/edition&gt;&lt;keywords&gt;&lt;keyword&gt;Adult&lt;/keyword&gt;&lt;keyword&gt;Aged&lt;/keyword&gt;&lt;keyword&gt;Dyspnea/etiology&lt;/keyword&gt;&lt;keyword&gt;Female&lt;/keyword&gt;&lt;keyword&gt;Follow-Up Studies&lt;/keyword&gt;&lt;keyword&gt;Humans&lt;/keyword&gt;&lt;keyword&gt;Lung/diagnostic imaging&lt;/keyword&gt;&lt;keyword&gt;Male&lt;/keyword&gt;&lt;keyword&gt;Middle Aged&lt;/keyword&gt;&lt;keyword&gt;Pulmonary Fibrosis/complications/diagnosis/*mortality&lt;/keyword&gt;&lt;keyword&gt;Radiography&lt;/keyword&gt;&lt;keyword&gt;Retrospective Studies&lt;/keyword&gt;&lt;/keywords&gt;&lt;dates&gt;&lt;year&gt;1980&lt;/year&gt;&lt;pub-dates&gt;&lt;date&gt;Mar&lt;/date&gt;&lt;/pub-dates&gt;&lt;/dates&gt;&lt;isbn&gt;0040-6376 (Print)&amp;#xD;0040-6376&lt;/isbn&gt;&lt;accession-num&gt;7385089&lt;/accession-num&gt;&lt;urls&gt;&lt;related-urls&gt;&lt;url&gt;http://thorax.bmj.com/content/thoraxjnl/35/3/171.full.pdf&lt;/url&gt;&lt;/related-urls&gt;&lt;/urls&gt;&lt;custom2&gt;PMC471249&lt;/custom2&gt;&lt;remote-database-provider&gt;NLM&lt;/remote-database-provider&gt;&lt;language&gt;eng&lt;/language&gt;&lt;/record&gt;&lt;/Cite&gt;&lt;/EndNote&gt;</w:instrText>
      </w:r>
      <w:r w:rsidR="00A5447B">
        <w:rPr>
          <w:rFonts w:cs="Arial"/>
        </w:rPr>
        <w:fldChar w:fldCharType="separate"/>
      </w:r>
      <w:r w:rsidR="008E7684" w:rsidRPr="008E7684">
        <w:rPr>
          <w:rFonts w:cs="Arial"/>
          <w:noProof/>
          <w:vertAlign w:val="superscript"/>
        </w:rPr>
        <w:t>24</w:t>
      </w:r>
      <w:r w:rsidR="00A5447B">
        <w:rPr>
          <w:rFonts w:cs="Arial"/>
        </w:rPr>
        <w:fldChar w:fldCharType="end"/>
      </w:r>
      <w:r w:rsidR="00E30801">
        <w:rPr>
          <w:rFonts w:cs="Arial"/>
        </w:rPr>
        <w:t xml:space="preserve"> As previously described, care should be taken not to miss clues to an underlying association or cause, such as connective tissue diseases.</w:t>
      </w:r>
    </w:p>
    <w:p w14:paraId="72EDB963" w14:textId="77777777" w:rsidR="00AC1D34" w:rsidRDefault="00AC1D34" w:rsidP="00AC1D34">
      <w:pPr>
        <w:pStyle w:val="figure"/>
      </w:pPr>
      <w:r>
        <w:rPr>
          <w:noProof/>
          <w:lang w:eastAsia="en-GB"/>
        </w:rPr>
        <w:drawing>
          <wp:inline distT="0" distB="0" distL="0" distR="0" wp14:anchorId="64B1C7FB" wp14:editId="64B6AFBC">
            <wp:extent cx="6038215" cy="386651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bbing edited1.jpg"/>
                    <pic:cNvPicPr/>
                  </pic:nvPicPr>
                  <pic:blipFill>
                    <a:blip r:embed="rId29">
                      <a:extLst>
                        <a:ext uri="{28A0092B-C50C-407E-A947-70E740481C1C}">
                          <a14:useLocalDpi xmlns:a14="http://schemas.microsoft.com/office/drawing/2010/main" val="0"/>
                        </a:ext>
                      </a:extLst>
                    </a:blip>
                    <a:stretch>
                      <a:fillRect/>
                    </a:stretch>
                  </pic:blipFill>
                  <pic:spPr>
                    <a:xfrm>
                      <a:off x="0" y="0"/>
                      <a:ext cx="6038215" cy="3866515"/>
                    </a:xfrm>
                    <a:prstGeom prst="rect">
                      <a:avLst/>
                    </a:prstGeom>
                  </pic:spPr>
                </pic:pic>
              </a:graphicData>
            </a:graphic>
          </wp:inline>
        </w:drawing>
      </w:r>
    </w:p>
    <w:p w14:paraId="0C726F32" w14:textId="34EC9C8C" w:rsidR="00AC1D34" w:rsidRDefault="000303A8" w:rsidP="00AC1D34">
      <w:pPr>
        <w:pStyle w:val="Caption"/>
      </w:pPr>
      <w:bookmarkStart w:id="2371" w:name="_Toc3145298"/>
      <w:r>
        <w:t>Figure</w:t>
      </w:r>
      <w:r w:rsidR="00AC1D34">
        <w:t xml:space="preserve"> </w:t>
      </w:r>
      <w:ins w:id="2372"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37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374" w:author="Nicholas Weatherley" w:date="2019-03-05T22:36:00Z">
        <w:r w:rsidR="00D5585D">
          <w:rPr>
            <w:noProof/>
          </w:rPr>
          <w:t>9</w:t>
        </w:r>
        <w:r w:rsidR="00D5585D">
          <w:fldChar w:fldCharType="end"/>
        </w:r>
      </w:ins>
      <w:ins w:id="2375" w:author="Windows User" w:date="2018-11-01T14:27:00Z">
        <w:del w:id="2376" w:author="Nicholas Weatherley" w:date="2019-03-05T22:36:00Z">
          <w:r w:rsidR="002F70B6" w:rsidDel="00D5585D">
            <w:fldChar w:fldCharType="begin"/>
          </w:r>
          <w:r w:rsidR="002F70B6" w:rsidDel="00D5585D">
            <w:delInstrText xml:space="preserve"> STYLEREF 1 \s </w:delInstrText>
          </w:r>
        </w:del>
      </w:ins>
      <w:del w:id="2377" w:author="Nicholas Weatherley" w:date="2019-03-05T22:36:00Z">
        <w:r w:rsidR="002F70B6" w:rsidDel="00D5585D">
          <w:fldChar w:fldCharType="separate"/>
        </w:r>
        <w:r w:rsidR="0024585E" w:rsidDel="00D5585D">
          <w:rPr>
            <w:noProof/>
          </w:rPr>
          <w:delText>1</w:delText>
        </w:r>
      </w:del>
      <w:ins w:id="2378" w:author="Windows User" w:date="2018-11-01T14:27:00Z">
        <w:del w:id="237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80" w:author="Nicholas Weatherley" w:date="2019-03-05T22:36:00Z">
        <w:r w:rsidR="002F70B6" w:rsidDel="00D5585D">
          <w:fldChar w:fldCharType="end"/>
        </w:r>
      </w:del>
      <w:del w:id="238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AC1D34">
        <w:t>: Clubbing in a patient with IPF</w:t>
      </w:r>
      <w:bookmarkEnd w:id="2371"/>
    </w:p>
    <w:p w14:paraId="1734177D" w14:textId="6A8301B6" w:rsidR="00AC1D34" w:rsidRPr="00AC1D34" w:rsidRDefault="00AC1D34" w:rsidP="00AC1D34">
      <w:pPr>
        <w:pStyle w:val="Figuretext"/>
      </w:pPr>
      <w:r>
        <w:t>Note the increased curvature of the nails, loss of soft tissue either side of the nails and loss of the normal angle at the nail bed.</w:t>
      </w:r>
      <w:r w:rsidR="00F8156A">
        <w:t xml:space="preserve"> With thanks to the patient</w:t>
      </w:r>
      <w:r w:rsidR="001027D6">
        <w:t xml:space="preserve"> for providing consent</w:t>
      </w:r>
      <w:r w:rsidR="00F8156A">
        <w:t xml:space="preserve"> (anonymous).</w:t>
      </w:r>
    </w:p>
    <w:p w14:paraId="49D3C511" w14:textId="4505520B" w:rsidR="00A15C41" w:rsidRDefault="00012295" w:rsidP="00F91FE6">
      <w:pPr>
        <w:rPr>
          <w:rFonts w:cs="Arial"/>
        </w:rPr>
      </w:pPr>
      <w:r>
        <w:rPr>
          <w:rFonts w:cs="Arial"/>
        </w:rPr>
        <w:t>Occupational exposure to dust may also be associated with the development of IPF,</w:t>
      </w:r>
      <w:r>
        <w:rPr>
          <w:rFonts w:cs="Arial"/>
        </w:rPr>
        <w:fldChar w:fldCharType="begin"/>
      </w:r>
      <w:r w:rsidR="00BE0F3E">
        <w:rPr>
          <w:rFonts w:cs="Arial"/>
        </w:rPr>
        <w:instrText xml:space="preserve"> ADDIN EN.CITE &lt;EndNote&gt;&lt;Cite&gt;&lt;Author&gt;Lee&lt;/Author&gt;&lt;Year&gt;2015&lt;/Year&gt;&lt;RecNum&gt;911&lt;/RecNum&gt;&lt;DisplayText&gt;&lt;style face="superscript"&gt;86&lt;/style&gt;&lt;/DisplayText&gt;&lt;record&gt;&lt;rec-number&gt;911&lt;/rec-number&gt;&lt;foreign-keys&gt;&lt;key app="EN" db-id="52evaf50e9fe5cewd9b555d6wtw099s0pzrz" timestamp="1491489321" guid="dcbcf6e4-2ee2-44ea-a7f6-0db69b4443be"&gt;911&lt;/key&gt;&lt;/foreign-keys&gt;&lt;ref-type name="Journal Article"&gt;17&lt;/ref-type&gt;&lt;contributors&gt;&lt;authors&gt;&lt;author&gt;Lee, Sang Hoon&lt;/author&gt;&lt;author&gt;Kim, Dong Soon&lt;/author&gt;&lt;author&gt;Kim, Young Whan&lt;/author&gt;&lt;author&gt;Chung, Man Pyo&lt;/author&gt;&lt;author&gt;Uh, Soo Taek&lt;/author&gt;&lt;author&gt;Park, Choon Sik&lt;/author&gt;&lt;author&gt;Jeong, Sung Hwan&lt;/author&gt;&lt;author&gt;Park, Yong Bum&lt;/author&gt;&lt;author&gt;Lee, Hong Lyeol&lt;/author&gt;&lt;author&gt;Song, Jeong Sup&lt;/author&gt;&lt;author&gt;Shin, Jong Wook&lt;/author&gt;&lt;author&gt;Yoo, Nam Soo&lt;/author&gt;&lt;author&gt;Lee, Eun Joo&lt;/author&gt;&lt;author&gt;Lee, Jin Hwa&lt;/author&gt;&lt;author&gt;Jegal, Yangin&lt;/author&gt;&lt;author&gt;Lee, Hyun Kyung&lt;/author&gt;&lt;author&gt;Park, Moo Suk&lt;/author&gt;&lt;/authors&gt;&lt;/contributors&gt;&lt;titles&gt;&lt;title&gt;Association Between Occupational Dust Exposure and Prognosis of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465-474&lt;/pages&gt;&lt;volume&gt;147&lt;/volume&gt;&lt;number&gt;2&lt;/number&gt;&lt;dates&gt;&lt;year&gt;2015&lt;/year&gt;&lt;pub-dates&gt;&lt;date&gt;2//&lt;/date&gt;&lt;/pub-dates&gt;&lt;/dates&gt;&lt;isbn&gt;0012-3692&lt;/isbn&gt;&lt;urls&gt;&lt;related-urls&gt;&lt;url&gt;http://www.sciencedirect.com/science/article/pii/S0012369215301811&lt;/url&gt;&lt;/related-urls&gt;&lt;/urls&gt;&lt;electronic-resource-num&gt;http://dx.doi.org/10.1378/chest.14-0994&lt;/electronic-resource-num&gt;&lt;/record&gt;&lt;/Cite&gt;&lt;/EndNote&gt;</w:instrText>
      </w:r>
      <w:r>
        <w:rPr>
          <w:rFonts w:cs="Arial"/>
        </w:rPr>
        <w:fldChar w:fldCharType="separate"/>
      </w:r>
      <w:r w:rsidR="008E7684" w:rsidRPr="008E7684">
        <w:rPr>
          <w:rFonts w:cs="Arial"/>
          <w:noProof/>
          <w:vertAlign w:val="superscript"/>
        </w:rPr>
        <w:t>86</w:t>
      </w:r>
      <w:r>
        <w:rPr>
          <w:rFonts w:cs="Arial"/>
        </w:rPr>
        <w:fldChar w:fldCharType="end"/>
      </w:r>
      <w:r>
        <w:rPr>
          <w:rFonts w:cs="Arial"/>
        </w:rPr>
        <w:t xml:space="preserve"> in particular workers exposed to metal and wood dust appear to be overrepresented in the IPF population.</w:t>
      </w:r>
      <w:r>
        <w:rPr>
          <w:rFonts w:cs="Arial"/>
        </w:rPr>
        <w:fldChar w:fldCharType="begin"/>
      </w:r>
      <w:r w:rsidR="00BE0F3E">
        <w:rPr>
          <w:rFonts w:cs="Arial"/>
        </w:rPr>
        <w:instrText xml:space="preserve"> ADDIN EN.CITE &lt;EndNote&gt;&lt;Cite&gt;&lt;Author&gt;Hubbard&lt;/Author&gt;&lt;Year&gt;1996&lt;/Year&gt;&lt;RecNum&gt;632&lt;/RecNum&gt;&lt;DisplayText&gt;&lt;style face="superscript"&gt;87&lt;/style&gt;&lt;/DisplayText&gt;&lt;record&gt;&lt;rec-number&gt;632&lt;/rec-number&gt;&lt;foreign-keys&gt;&lt;key app="EN" db-id="52evaf50e9fe5cewd9b555d6wtw099s0pzrz" timestamp="1469190021" guid="65934cc8-1171-4de6-86f2-3126c93e15e9"&gt;632&lt;/key&gt;&lt;/foreign-keys&gt;&lt;ref-type name="Journal Article"&gt;17&lt;/ref-type&gt;&lt;contributors&gt;&lt;authors&gt;&lt;author&gt;Hubbard, R.&lt;/author&gt;&lt;author&gt;Lewis, S.&lt;/author&gt;&lt;author&gt;Richards, K.&lt;/author&gt;&lt;author&gt;Johnston, I.&lt;/author&gt;&lt;author&gt;Britton, J.&lt;/author&gt;&lt;/authors&gt;&lt;/contributors&gt;&lt;auth-address&gt;University of Nottingham, Division of Respiratory Medicine, City Hospital, UK.&lt;/auth-address&gt;&lt;titles&gt;&lt;title&gt;Occupational exposure to metal or wood dust and aetiology of cryptogenic fibrosing alveolitis&lt;/title&gt;&lt;secondary-title&gt;Lancet&lt;/secondary-title&gt;&lt;alt-title&gt;Lancet&lt;/alt-title&gt;&lt;/titles&gt;&lt;periodical&gt;&lt;full-title&gt;Lancet&lt;/full-title&gt;&lt;abbr-1&gt;Lancet&lt;/abbr-1&gt;&lt;/periodical&gt;&lt;alt-periodical&gt;&lt;full-title&gt;Lancet&lt;/full-title&gt;&lt;abbr-1&gt;Lancet&lt;/abbr-1&gt;&lt;/alt-periodical&gt;&lt;pages&gt;284-9&lt;/pages&gt;&lt;volume&gt;347&lt;/volume&gt;&lt;number&gt;8997&lt;/number&gt;&lt;edition&gt;1996/02/03&lt;/edition&gt;&lt;keywords&gt;&lt;keyword&gt;Autoantibodies/blood&lt;/keyword&gt;&lt;keyword&gt;Case-Control Studies&lt;/keyword&gt;&lt;keyword&gt;Dust/*adverse effects&lt;/keyword&gt;&lt;keyword&gt;Female&lt;/keyword&gt;&lt;keyword&gt;Humans&lt;/keyword&gt;&lt;keyword&gt;Male&lt;/keyword&gt;&lt;keyword&gt;*Metallurgy&lt;/keyword&gt;&lt;keyword&gt;Occupational Diseases/*etiology/immunology&lt;/keyword&gt;&lt;keyword&gt;*Occupational Exposure&lt;/keyword&gt;&lt;keyword&gt;Odds Ratio&lt;/keyword&gt;&lt;keyword&gt;Pulmonary Fibrosis/*etiology/immunology&lt;/keyword&gt;&lt;keyword&gt;Surveys and Questionnaires&lt;/keyword&gt;&lt;keyword&gt;*Wood&lt;/keyword&gt;&lt;/keywords&gt;&lt;dates&gt;&lt;year&gt;1996&lt;/year&gt;&lt;pub-dates&gt;&lt;date&gt;Feb 3&lt;/date&gt;&lt;/pub-dates&gt;&lt;/dates&gt;&lt;isbn&gt;0140-6736 (Print)&amp;#xD;0140-6736&lt;/isbn&gt;&lt;accession-num&gt;8569361&lt;/accession-num&gt;&lt;urls&gt;&lt;/urls&gt;&lt;remote-database-provider&gt;NLM&lt;/remote-database-provider&gt;&lt;language&gt;eng&lt;/language&gt;&lt;/record&gt;&lt;/Cite&gt;&lt;/EndNote&gt;</w:instrText>
      </w:r>
      <w:r>
        <w:rPr>
          <w:rFonts w:cs="Arial"/>
        </w:rPr>
        <w:fldChar w:fldCharType="separate"/>
      </w:r>
      <w:r w:rsidR="008E7684" w:rsidRPr="008E7684">
        <w:rPr>
          <w:rFonts w:cs="Arial"/>
          <w:noProof/>
          <w:vertAlign w:val="superscript"/>
        </w:rPr>
        <w:t>87</w:t>
      </w:r>
      <w:r>
        <w:rPr>
          <w:rFonts w:cs="Arial"/>
        </w:rPr>
        <w:fldChar w:fldCharType="end"/>
      </w:r>
      <w:r>
        <w:rPr>
          <w:rFonts w:cs="Arial"/>
        </w:rPr>
        <w:t xml:space="preserve"> A meta-analysis conducted in 2006 demonstrated consistency of this observation and also identified agricultural labour, livestock, stone and sand, and cigarette smoke as exposures</w:t>
      </w:r>
      <w:r w:rsidRPr="003A0872">
        <w:rPr>
          <w:rFonts w:cs="Arial"/>
        </w:rPr>
        <w:t xml:space="preserve"> </w:t>
      </w:r>
      <w:r>
        <w:rPr>
          <w:rFonts w:cs="Arial"/>
        </w:rPr>
        <w:t>associated with an increased risk of IPF development.</w:t>
      </w:r>
      <w:r>
        <w:rPr>
          <w:rFonts w:cs="Arial"/>
        </w:rPr>
        <w:fldChar w:fldCharType="begin">
          <w:fldData xml:space="preserve">PEVuZE5vdGU+PENpdGU+PEF1dGhvcj5UYXNrYXI8L0F1dGhvcj48WWVhcj4yMDA2PC9ZZWFyPjxS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=
</w:fldData>
        </w:fldChar>
      </w:r>
      <w:r w:rsidR="00BE0F3E">
        <w:rPr>
          <w:rFonts w:cs="Arial"/>
        </w:rPr>
        <w:instrText xml:space="preserve"> ADDIN EN.CITE </w:instrText>
      </w:r>
      <w:r w:rsidR="00BE0F3E">
        <w:rPr>
          <w:rFonts w:cs="Arial"/>
        </w:rPr>
        <w:fldChar w:fldCharType="begin">
          <w:fldData xml:space="preserve">PEVuZE5vdGU+PENpdGU+PEF1dGhvcj5UYXNrYXI8L0F1dGhvcj48WWVhcj4yMDA2PC9ZZWFyPjxS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=
</w:fldData>
        </w:fldChar>
      </w:r>
      <w:r w:rsidR="00BE0F3E">
        <w:rPr>
          <w:rFonts w:cs="Arial"/>
        </w:rPr>
        <w:instrText xml:space="preserve"> ADDIN EN.CITE.DATA </w:instrText>
      </w:r>
      <w:r w:rsidR="00BE0F3E">
        <w:rPr>
          <w:rFonts w:cs="Arial"/>
        </w:rPr>
      </w:r>
      <w:r w:rsidR="00BE0F3E">
        <w:rPr>
          <w:rFonts w:cs="Arial"/>
        </w:rPr>
        <w:fldChar w:fldCharType="end"/>
      </w:r>
      <w:r>
        <w:rPr>
          <w:rFonts w:cs="Arial"/>
        </w:rPr>
      </w:r>
      <w:r>
        <w:rPr>
          <w:rFonts w:cs="Arial"/>
        </w:rPr>
        <w:fldChar w:fldCharType="separate"/>
      </w:r>
      <w:r w:rsidR="008E7684" w:rsidRPr="008E7684">
        <w:rPr>
          <w:rFonts w:cs="Arial"/>
          <w:noProof/>
          <w:vertAlign w:val="superscript"/>
        </w:rPr>
        <w:t>88</w:t>
      </w:r>
      <w:r>
        <w:rPr>
          <w:rFonts w:cs="Arial"/>
        </w:rPr>
        <w:fldChar w:fldCharType="end"/>
      </w:r>
      <w:r>
        <w:rPr>
          <w:rFonts w:cs="Arial"/>
        </w:rPr>
        <w:t xml:space="preserve"> This suggests that IPF is likely to be a heterogeneous disorder of abnormal lung healing, linked to a range of </w:t>
      </w:r>
      <w:r>
        <w:rPr>
          <w:rFonts w:cs="Arial"/>
        </w:rPr>
        <w:lastRenderedPageBreak/>
        <w:t>exposure types rather than a disease with a single definable external cause. However, there is a reliance on accurate clinical diagnosis in these retrospective observational studies and so they should be considered with this in mind.</w:t>
      </w:r>
    </w:p>
    <w:p w14:paraId="5C3C033A" w14:textId="77777777" w:rsidR="00F87BF0" w:rsidRPr="00F87BF0" w:rsidRDefault="00F87BF0" w:rsidP="00F87BF0">
      <w:pPr>
        <w:pStyle w:val="Heading4"/>
      </w:pPr>
      <w:r>
        <w:t>Prognostication</w:t>
      </w:r>
    </w:p>
    <w:p w14:paraId="0554B10C" w14:textId="48CC6A6F" w:rsidR="007C04BD" w:rsidRDefault="007C4693" w:rsidP="00A119DC">
      <w:r w:rsidRPr="00B45600">
        <w:t xml:space="preserve">In spite of extensive research into this condition, including </w:t>
      </w:r>
      <w:r w:rsidR="00286111" w:rsidRPr="00B45600">
        <w:t xml:space="preserve">the licencing of </w:t>
      </w:r>
      <w:r w:rsidRPr="00B45600">
        <w:t>two new targeted therapeutic</w:t>
      </w:r>
      <w:r w:rsidR="00286111" w:rsidRPr="00B45600">
        <w:t xml:space="preserve"> agents </w:t>
      </w:r>
      <w:r w:rsidR="00286111" w:rsidRPr="00B45600">
        <w:fldChar w:fldCharType="begin">
          <w:fldData xml:space="preserve">PEVuZE5vdGU+PENpdGU+PEF1dGhvcj5SaWNoZWxkaTwvQXV0aG9yPjxZZWFyPjIwMTQ8L1llYXI+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c2MC0xNzY5
PC9wYWdlcz48dm9sdW1lPjM3Nzwvdm9sdW1lPjxudW1iZXI+OTc3OTwvbnVtYmVyPjxkYXRlcz48
eWVhcj4yMDExPC95ZWFyPjwvZGF0ZXM+PGlzYm4+MDE0MDY3MzY8L2lzYm4+PHVybHM+PC91cmxz
PjxlbGVjdHJvbmljLXJlc291cmNlLW51bT4xMC4xMDE2L3MwMTQwLTY3MzYoMTEpNjA0MDUtNDwv
ZWxlY3Ryb25pYy1yZXNvdXJjZS1udW0+PC9yZWNvcmQ+PC9DaXRlPjwvRW5kTm90ZT5=
</w:fldData>
        </w:fldChar>
      </w:r>
      <w:r w:rsidR="00BE0F3E">
        <w:instrText xml:space="preserve"> ADDIN EN.CITE </w:instrText>
      </w:r>
      <w:r w:rsidR="00BE0F3E">
        <w:fldChar w:fldCharType="begin">
          <w:fldData xml:space="preserve">PEVuZE5vdGU+PENpdGU+PEF1dGhvcj5SaWNoZWxkaTwvQXV0aG9yPjxZZWFyPjIwMTQ8L1llYXI+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c2MC0xNzY5
PC9wYWdlcz48dm9sdW1lPjM3Nzwvdm9sdW1lPjxudW1iZXI+OTc3OTwvbnVtYmVyPjxkYXRlcz48
eWVhcj4yMDExPC95ZWFyPjwvZGF0ZXM+PGlzYm4+MDE0MDY3MzY8L2lzYm4+PHVybHM+PC91cmxz
PjxlbGVjdHJvbmljLXJlc291cmNlLW51bT4xMC4xMDE2L3MwMTQwLTY3MzYoMTEpNjA0MDUtNDwv
ZWxlY3Ryb25pYy1yZXNvdXJjZS1udW0+PC9yZWNvcmQ+PC9DaXRlPjwvRW5kTm90ZT5=
</w:fldData>
        </w:fldChar>
      </w:r>
      <w:r w:rsidR="00BE0F3E">
        <w:instrText xml:space="preserve"> ADDIN EN.CITE.DATA </w:instrText>
      </w:r>
      <w:r w:rsidR="00BE0F3E">
        <w:fldChar w:fldCharType="end"/>
      </w:r>
      <w:r w:rsidR="00286111" w:rsidRPr="00B45600">
        <w:fldChar w:fldCharType="separate"/>
      </w:r>
      <w:r w:rsidR="00D452EA" w:rsidRPr="00D452EA">
        <w:rPr>
          <w:noProof/>
          <w:vertAlign w:val="superscript"/>
        </w:rPr>
        <w:t>89, 90</w:t>
      </w:r>
      <w:r w:rsidR="00286111" w:rsidRPr="00B45600">
        <w:fldChar w:fldCharType="end"/>
      </w:r>
      <w:r w:rsidRPr="00B45600">
        <w:t>,</w:t>
      </w:r>
      <w:r w:rsidR="00286111" w:rsidRPr="00B45600">
        <w:t xml:space="preserve"> predicting prognosis</w:t>
      </w:r>
      <w:r w:rsidR="00BC2CCC" w:rsidRPr="00B45600">
        <w:t xml:space="preserve"> for </w:t>
      </w:r>
      <w:r w:rsidR="00B45600" w:rsidRPr="00B45600">
        <w:t>an</w:t>
      </w:r>
      <w:r w:rsidR="00BC2CCC" w:rsidRPr="00B45600">
        <w:t xml:space="preserve"> individual with</w:t>
      </w:r>
      <w:r w:rsidR="00286111" w:rsidRPr="00B45600">
        <w:t xml:space="preserve"> IPF remains </w:t>
      </w:r>
      <w:r w:rsidR="00BC2CCC" w:rsidRPr="00B45600">
        <w:t xml:space="preserve">extremely </w:t>
      </w:r>
      <w:r w:rsidR="00286111" w:rsidRPr="00B45600">
        <w:t>challenging.</w:t>
      </w:r>
      <w:r w:rsidR="00010BAC" w:rsidRPr="00B45600">
        <w:t xml:space="preserve"> </w:t>
      </w:r>
      <w:r w:rsidR="00E4309D">
        <w:t>Prospective studies provide insufficient follow up time to give a true estimate of mortality, although median survival is hi</w:t>
      </w:r>
      <w:r w:rsidR="007C1F04">
        <w:t>storically quoted as between 2-5</w:t>
      </w:r>
      <w:r w:rsidR="00E4309D">
        <w:t xml:space="preserve"> years from diagnosis.</w:t>
      </w:r>
      <w:r w:rsidR="00E4309D">
        <w:fldChar w:fldCharType="begin"/>
      </w:r>
      <w:r w:rsidR="00BE0F3E">
        <w:instrText xml:space="preserve"> ADDIN EN.CITE &lt;EndNote&gt;&lt;Cite&gt;&lt;Author&gt;King&lt;/Author&gt;&lt;Year&gt;2001&lt;/Year&gt;&lt;RecNum&gt;753&lt;/RecNum&gt;&lt;DisplayText&gt;&lt;style face="superscript"&gt;91&lt;/style&gt;&lt;/DisplayText&gt;&lt;record&gt;&lt;rec-number&gt;753&lt;/rec-number&gt;&lt;foreign-keys&gt;&lt;key app="EN" db-id="52evaf50e9fe5cewd9b555d6wtw099s0pzrz" timestamp="1484063096" guid="ec91de5a-3520-49a9-9a89-a26c6f100580"&gt;753&lt;/key&gt;&lt;/foreign-keys&gt;&lt;ref-type name="Journal Article"&gt;17&lt;/ref-type&gt;&lt;contributors&gt;&lt;authors&gt;&lt;author&gt;King, T. E.&lt;/author&gt;&lt;author&gt;Schwarz, M. I.&lt;/author&gt;&lt;author&gt;Brown, K.&lt;/author&gt;&lt;author&gt;Tooze, J. A.&lt;/author&gt;&lt;author&gt;Colby, T. V.&lt;/author&gt;&lt;author&gt;Waldron, J. A.&lt;/author&gt;&lt;author&gt;Flint, A.&lt;/author&gt;&lt;author&gt;Thurlbeck, W.&lt;/author&gt;&lt;author&gt;Cherniack, R. M.&lt;/author&gt;&lt;/authors&gt;&lt;/contributors&gt;&lt;titles&gt;&lt;title&gt;Idiopathic pulmonary fibrosis: relationship between histopathologic features and mortality&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volume&gt;164&lt;/volume&gt;&lt;dates&gt;&lt;year&gt;2001&lt;/year&gt;&lt;/dates&gt;&lt;label&gt;King2001&lt;/label&gt;&lt;urls&gt;&lt;related-urls&gt;&lt;url&gt;http://dx.doi.org/10.1164/ajrccm.164.6.2001056&lt;/url&gt;&lt;/related-urls&gt;&lt;/urls&gt;&lt;electronic-resource-num&gt;10.1164/ajrccm.164.6.2001056&lt;/electronic-resource-num&gt;&lt;/record&gt;&lt;/Cite&gt;&lt;/EndNote&gt;</w:instrText>
      </w:r>
      <w:r w:rsidR="00E4309D">
        <w:fldChar w:fldCharType="separate"/>
      </w:r>
      <w:r w:rsidR="008E7684" w:rsidRPr="008E7684">
        <w:rPr>
          <w:noProof/>
          <w:vertAlign w:val="superscript"/>
        </w:rPr>
        <w:t>91</w:t>
      </w:r>
      <w:r w:rsidR="00E4309D">
        <w:fldChar w:fldCharType="end"/>
      </w:r>
      <w:r w:rsidR="00E4309D">
        <w:t xml:space="preserve"> However, it is clear that p</w:t>
      </w:r>
      <w:r w:rsidR="00010BAC" w:rsidRPr="00B45600">
        <w:t>atients may take a range of different clinical co</w:t>
      </w:r>
      <w:r w:rsidR="003239A0" w:rsidRPr="00B45600">
        <w:t xml:space="preserve">urses, as is outlined in </w:t>
      </w:r>
      <w:r w:rsidR="000303A8">
        <w:t>Figure</w:t>
      </w:r>
      <w:r w:rsidR="00997672" w:rsidRPr="00B45600">
        <w:t xml:space="preserve"> </w:t>
      </w:r>
      <w:r w:rsidR="005B109D">
        <w:t>1.10</w:t>
      </w:r>
      <w:r w:rsidR="00C76F75">
        <w:t>.</w:t>
      </w:r>
      <w:r w:rsidR="001B5820">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1B5820">
        <w:fldChar w:fldCharType="separate"/>
      </w:r>
      <w:r w:rsidR="008E7684" w:rsidRPr="008E7684">
        <w:rPr>
          <w:noProof/>
          <w:vertAlign w:val="superscript"/>
        </w:rPr>
        <w:t>8</w:t>
      </w:r>
      <w:r w:rsidR="001B5820">
        <w:fldChar w:fldCharType="end"/>
      </w:r>
    </w:p>
    <w:p w14:paraId="2DC91BC9" w14:textId="77777777" w:rsidR="00E654AF" w:rsidRDefault="0040192E" w:rsidP="00E654AF">
      <w:pPr>
        <w:pStyle w:val="figure"/>
      </w:pPr>
      <w:r>
        <w:rPr>
          <w:noProof/>
          <w:lang w:eastAsia="en-GB"/>
        </w:rPr>
        <w:drawing>
          <wp:inline distT="0" distB="0" distL="0" distR="0" wp14:anchorId="1A64EE2D" wp14:editId="631099DA">
            <wp:extent cx="6108700" cy="3637915"/>
            <wp:effectExtent l="0" t="0" r="12700" b="0"/>
            <wp:docPr id="13" name="Picture 13" descr="Pro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gnosis"/>
                    <pic:cNvPicPr>
                      <a:picLocks noChangeAspect="1" noChangeArrowheads="1"/>
                    </pic:cNvPicPr>
                  </pic:nvPicPr>
                  <pic:blipFill>
                    <a:blip r:embed="rId30">
                      <a:extLst>
                        <a:ext uri="{28A0092B-C50C-407E-A947-70E740481C1C}">
                          <a14:useLocalDpi xmlns:a14="http://schemas.microsoft.com/office/drawing/2010/main" val="0"/>
                        </a:ext>
                      </a:extLst>
                    </a:blip>
                    <a:srcRect t="20573"/>
                    <a:stretch>
                      <a:fillRect/>
                    </a:stretch>
                  </pic:blipFill>
                  <pic:spPr bwMode="auto">
                    <a:xfrm>
                      <a:off x="0" y="0"/>
                      <a:ext cx="6108700" cy="3637915"/>
                    </a:xfrm>
                    <a:prstGeom prst="rect">
                      <a:avLst/>
                    </a:prstGeom>
                    <a:noFill/>
                    <a:ln>
                      <a:noFill/>
                    </a:ln>
                  </pic:spPr>
                </pic:pic>
              </a:graphicData>
            </a:graphic>
          </wp:inline>
        </w:drawing>
      </w:r>
    </w:p>
    <w:p w14:paraId="5E373FBA" w14:textId="7ED83530" w:rsidR="004F3B16" w:rsidRPr="0019424C" w:rsidRDefault="000303A8" w:rsidP="004F3B16">
      <w:pPr>
        <w:pStyle w:val="Caption"/>
      </w:pPr>
      <w:bookmarkStart w:id="2382" w:name="_Toc3145299"/>
      <w:r>
        <w:t>Figure</w:t>
      </w:r>
      <w:r w:rsidR="00E654AF">
        <w:t xml:space="preserve"> </w:t>
      </w:r>
      <w:ins w:id="2383"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38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385" w:author="Nicholas Weatherley" w:date="2019-03-05T22:36:00Z">
        <w:r w:rsidR="00D5585D">
          <w:rPr>
            <w:noProof/>
          </w:rPr>
          <w:t>10</w:t>
        </w:r>
        <w:r w:rsidR="00D5585D">
          <w:fldChar w:fldCharType="end"/>
        </w:r>
      </w:ins>
      <w:ins w:id="2386" w:author="Windows User" w:date="2018-11-01T14:27:00Z">
        <w:del w:id="2387" w:author="Nicholas Weatherley" w:date="2019-03-05T22:36:00Z">
          <w:r w:rsidR="002F70B6" w:rsidDel="00D5585D">
            <w:fldChar w:fldCharType="begin"/>
          </w:r>
          <w:r w:rsidR="002F70B6" w:rsidDel="00D5585D">
            <w:delInstrText xml:space="preserve"> STYLEREF 1 \s </w:delInstrText>
          </w:r>
        </w:del>
      </w:ins>
      <w:del w:id="2388" w:author="Nicholas Weatherley" w:date="2019-03-05T22:36:00Z">
        <w:r w:rsidR="002F70B6" w:rsidDel="00D5585D">
          <w:fldChar w:fldCharType="separate"/>
        </w:r>
        <w:r w:rsidR="0024585E" w:rsidDel="00D5585D">
          <w:rPr>
            <w:noProof/>
          </w:rPr>
          <w:delText>1</w:delText>
        </w:r>
      </w:del>
      <w:ins w:id="2389" w:author="Windows User" w:date="2018-11-01T14:27:00Z">
        <w:del w:id="239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391" w:author="Nicholas Weatherley" w:date="2019-03-05T22:36:00Z">
        <w:r w:rsidR="002F70B6" w:rsidDel="00D5585D">
          <w:fldChar w:fldCharType="end"/>
        </w:r>
      </w:del>
      <w:del w:id="239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bookmarkStart w:id="2393" w:name="_Toc364424660"/>
      <w:bookmarkStart w:id="2394" w:name="_Toc364425623"/>
      <w:bookmarkStart w:id="2395" w:name="_Toc364493346"/>
      <w:bookmarkStart w:id="2396" w:name="_Toc494795721"/>
      <w:r w:rsidR="004F3B16">
        <w:t>: The unpredictable future for patients with IPF</w:t>
      </w:r>
      <w:bookmarkEnd w:id="2382"/>
      <w:bookmarkEnd w:id="2393"/>
      <w:bookmarkEnd w:id="2394"/>
      <w:bookmarkEnd w:id="2395"/>
      <w:bookmarkEnd w:id="2396"/>
    </w:p>
    <w:p w14:paraId="0894B61D" w14:textId="77777777" w:rsidR="004F3B16" w:rsidRPr="007C04BD" w:rsidRDefault="004F3B16" w:rsidP="004F3B16">
      <w:pPr>
        <w:pStyle w:val="Figuretext"/>
      </w:pPr>
      <w:r>
        <w:t>The median survival of patients with IPF from diagnosis is 3 – 5 years. However, rate of decline from diagnosis for any given individual patient is difficult to predict. Some will have rapidly progressive disease (A). Others will have exacerbations, marked by an acute and unpredictable deterioration in their condition without a return to baseline level of function (B).</w:t>
      </w:r>
      <w:r w:rsidR="007C1F04">
        <w:t xml:space="preserve"> These events confer a poorer prognosis, although what drives them to occur </w:t>
      </w:r>
      <w:r w:rsidR="00C12FCE">
        <w:t xml:space="preserve">in some individuals </w:t>
      </w:r>
      <w:r w:rsidR="007C1F04">
        <w:t>is uncertain.</w:t>
      </w:r>
      <w:r>
        <w:t xml:space="preserve"> Others will progress more slowly (C) </w:t>
      </w:r>
      <w:r w:rsidR="00A23B8F">
        <w:t>and a minority may</w:t>
      </w:r>
      <w:r>
        <w:t xml:space="preserve"> even remain relatively unburdened by their disease for many years from diagnosis (D).</w:t>
      </w:r>
    </w:p>
    <w:p w14:paraId="4C1B2D75" w14:textId="5AD3E400" w:rsidR="004F3B16" w:rsidRDefault="00376A5A" w:rsidP="00A119DC">
      <w:r>
        <w:t xml:space="preserve">Distinguishing which clinical pathway an individual will take is challenging for the ILD physician. Several methods of </w:t>
      </w:r>
      <w:del w:id="2397" w:author="Windows User" w:date="2018-10-31T09:03:00Z">
        <w:r w:rsidDel="007A7704">
          <w:delText xml:space="preserve">detecting </w:delText>
        </w:r>
      </w:del>
      <w:ins w:id="2398" w:author="Windows User" w:date="2018-10-31T09:03:00Z">
        <w:r w:rsidR="007A7704">
          <w:t xml:space="preserve">assessing </w:t>
        </w:r>
      </w:ins>
      <w:r>
        <w:t>disease progression exist although are flawed and often lack sensitivity to further prognostication</w:t>
      </w:r>
      <w:r w:rsidR="00FD0BDF">
        <w:t>. These radiological and physiological clinical assessments are detailed below.</w:t>
      </w:r>
    </w:p>
    <w:p w14:paraId="49ABC0D0" w14:textId="77777777" w:rsidR="008E1299" w:rsidRDefault="00CA3225" w:rsidP="008E1299">
      <w:pPr>
        <w:pStyle w:val="Heading3"/>
      </w:pPr>
      <w:bookmarkStart w:id="2399" w:name="_Toc349918150"/>
      <w:bookmarkStart w:id="2400" w:name="_Toc364347265"/>
      <w:r>
        <w:lastRenderedPageBreak/>
        <w:t>Clinically</w:t>
      </w:r>
      <w:r w:rsidR="00FA2B57">
        <w:t xml:space="preserve"> Utilised Imaging</w:t>
      </w:r>
      <w:r w:rsidR="00800404">
        <w:t xml:space="preserve"> Features</w:t>
      </w:r>
      <w:bookmarkEnd w:id="2399"/>
      <w:bookmarkEnd w:id="2400"/>
    </w:p>
    <w:p w14:paraId="5D10C733" w14:textId="77777777" w:rsidR="00B73F0D" w:rsidRDefault="00B73F0D" w:rsidP="00D17B1D">
      <w:pPr>
        <w:pStyle w:val="Heading4"/>
      </w:pPr>
      <w:r>
        <w:t>Plain Chest Radiography</w:t>
      </w:r>
    </w:p>
    <w:p w14:paraId="67B6CEFC" w14:textId="083E81D2" w:rsidR="002A7F40" w:rsidRDefault="00902A1A" w:rsidP="002A7F40">
      <w:r>
        <w:t xml:space="preserve">Given that the symptoms of </w:t>
      </w:r>
      <w:r w:rsidR="00541F89">
        <w:t xml:space="preserve">IPF tend to be non-specific and insidious in nature, a </w:t>
      </w:r>
      <w:r w:rsidR="008B294E">
        <w:t>plain chest radiograph</w:t>
      </w:r>
      <w:r w:rsidR="00541F89">
        <w:t xml:space="preserve"> performed in the community is in practice likely</w:t>
      </w:r>
      <w:r>
        <w:t xml:space="preserve"> </w:t>
      </w:r>
      <w:r w:rsidR="00541F89">
        <w:t>to be the initial radiological investigation in most patients with IPF.</w:t>
      </w:r>
      <w:r w:rsidR="00192DD9">
        <w:t xml:space="preserve"> Features of fibrosis are </w:t>
      </w:r>
      <w:r w:rsidR="004F2340">
        <w:t>discernible</w:t>
      </w:r>
      <w:r w:rsidR="00192DD9">
        <w:t xml:space="preserve"> on plain radiography and can be helpful in ruling out other causes of the presenting symptoms, however it is significantly less sensitive to disease than CT scanning.</w:t>
      </w:r>
      <w:r w:rsidR="00192DD9">
        <w:fldChar w:fldCharType="begin">
          <w:fldData xml:space="preserve">PEVuZE5vdGU+PENpdGU+PEF1dGhvcj5NYXRoaWVzb248L0F1dGhvcj48WWVhcj4xOTg5PC9ZZWFy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xMTEtNjwvcGFnZXM+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xMjMtMzI8L3BhZ2VzPjx2b2x1bWU+MTc5PC92b2x1bWU+PG51bWJlcj4x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</w:fldData>
        </w:fldChar>
      </w:r>
      <w:r w:rsidR="00BE0F3E">
        <w:instrText xml:space="preserve"> ADDIN EN.CITE </w:instrText>
      </w:r>
      <w:r w:rsidR="00BE0F3E">
        <w:fldChar w:fldCharType="begin">
          <w:fldData xml:space="preserve">PEVuZE5vdGU+PENpdGU+PEF1dGhvcj5NYXRoaWVzb248L0F1dGhvcj48WWVhcj4xOTg5PC9ZZWFy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xMTEtNjwvcGFnZXM+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xMjMtMzI8L3BhZ2VzPjx2b2x1bWU+MTc5PC92b2x1bWU+PG51bWJlcj4x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</w:fldData>
        </w:fldChar>
      </w:r>
      <w:r w:rsidR="00BE0F3E">
        <w:instrText xml:space="preserve"> ADDIN EN.CITE.DATA </w:instrText>
      </w:r>
      <w:r w:rsidR="00BE0F3E">
        <w:fldChar w:fldCharType="end"/>
      </w:r>
      <w:r w:rsidR="00192DD9">
        <w:fldChar w:fldCharType="separate"/>
      </w:r>
      <w:r w:rsidR="00D452EA" w:rsidRPr="00D452EA">
        <w:rPr>
          <w:noProof/>
          <w:vertAlign w:val="superscript"/>
        </w:rPr>
        <w:t>65, 92</w:t>
      </w:r>
      <w:r w:rsidR="00192DD9">
        <w:fldChar w:fldCharType="end"/>
      </w:r>
    </w:p>
    <w:p w14:paraId="6B2F831E" w14:textId="4F8B8946" w:rsidR="00192DD9" w:rsidRDefault="00192DD9" w:rsidP="002A7F40">
      <w:r>
        <w:t xml:space="preserve">Features of peripherally located opacities may be present and if located in a typical basal and peripheral distribution may be supportive of UIP. Reticular abnormalities and reduced lung volumes may be seen, however, finer details such as honeycombing and traction bronchiectasis are not visible and so further radiological investigations are required in order to correctly discern the pattern of disease. Plain chest radiographs from </w:t>
      </w:r>
      <w:r w:rsidR="00C55829">
        <w:t xml:space="preserve">a person without pathology and </w:t>
      </w:r>
      <w:r>
        <w:t xml:space="preserve">with </w:t>
      </w:r>
      <w:r w:rsidR="00C55829">
        <w:t>IPF</w:t>
      </w:r>
      <w:r w:rsidR="00FD4E72">
        <w:t xml:space="preserve"> </w:t>
      </w:r>
      <w:r w:rsidR="00F85AF8">
        <w:t xml:space="preserve">are demonstrated in </w:t>
      </w:r>
      <w:r w:rsidR="000303A8">
        <w:t>Figure</w:t>
      </w:r>
      <w:r w:rsidR="00F85AF8">
        <w:t xml:space="preserve"> 1.11</w:t>
      </w:r>
      <w:r>
        <w:t>.</w:t>
      </w:r>
    </w:p>
    <w:p w14:paraId="2D382482" w14:textId="77777777" w:rsidR="00486955" w:rsidRDefault="00486955" w:rsidP="00486955">
      <w:pPr>
        <w:pStyle w:val="figure"/>
      </w:pPr>
      <w:r>
        <w:rPr>
          <w:noProof/>
          <w:lang w:eastAsia="en-GB"/>
        </w:rPr>
        <w:drawing>
          <wp:inline distT="0" distB="0" distL="0" distR="0" wp14:anchorId="2798D346" wp14:editId="3BB825C4">
            <wp:extent cx="6038215" cy="2794000"/>
            <wp:effectExtent l="0" t="0" r="698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hest radiographs.pdf"/>
                    <pic:cNvPicPr/>
                  </pic:nvPicPr>
                  <pic:blipFill rotWithShape="1">
                    <a:blip r:embed="rId31">
                      <a:extLst>
                        <a:ext uri="{28A0092B-C50C-407E-A947-70E740481C1C}">
                          <a14:useLocalDpi xmlns:a14="http://schemas.microsoft.com/office/drawing/2010/main" val="0"/>
                        </a:ext>
                      </a:extLst>
                    </a:blip>
                    <a:srcRect b="17742"/>
                    <a:stretch/>
                  </pic:blipFill>
                  <pic:spPr bwMode="auto">
                    <a:xfrm>
                      <a:off x="0" y="0"/>
                      <a:ext cx="6038215" cy="2794000"/>
                    </a:xfrm>
                    <a:prstGeom prst="rect">
                      <a:avLst/>
                    </a:prstGeom>
                    <a:ln>
                      <a:noFill/>
                    </a:ln>
                    <a:extLst>
                      <a:ext uri="{53640926-AAD7-44D8-BBD7-CCE9431645EC}">
                        <a14:shadowObscured xmlns:a14="http://schemas.microsoft.com/office/drawing/2010/main"/>
                      </a:ext>
                    </a:extLst>
                  </pic:spPr>
                </pic:pic>
              </a:graphicData>
            </a:graphic>
          </wp:inline>
        </w:drawing>
      </w:r>
    </w:p>
    <w:p w14:paraId="74F9B385" w14:textId="132EF7CF" w:rsidR="000B784D" w:rsidRDefault="000303A8" w:rsidP="00486955">
      <w:pPr>
        <w:pStyle w:val="Caption"/>
      </w:pPr>
      <w:bookmarkStart w:id="2401" w:name="_Toc3145300"/>
      <w:r>
        <w:t>Figure</w:t>
      </w:r>
      <w:r w:rsidR="00486955">
        <w:t xml:space="preserve"> </w:t>
      </w:r>
      <w:ins w:id="2402"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40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404" w:author="Nicholas Weatherley" w:date="2019-03-05T22:36:00Z">
        <w:r w:rsidR="00D5585D">
          <w:rPr>
            <w:noProof/>
          </w:rPr>
          <w:t>11</w:t>
        </w:r>
        <w:r w:rsidR="00D5585D">
          <w:fldChar w:fldCharType="end"/>
        </w:r>
      </w:ins>
      <w:ins w:id="2405" w:author="Windows User" w:date="2018-11-01T14:27:00Z">
        <w:del w:id="2406" w:author="Nicholas Weatherley" w:date="2019-03-05T22:36:00Z">
          <w:r w:rsidR="002F70B6" w:rsidDel="00D5585D">
            <w:fldChar w:fldCharType="begin"/>
          </w:r>
          <w:r w:rsidR="002F70B6" w:rsidDel="00D5585D">
            <w:delInstrText xml:space="preserve"> STYLEREF 1 \s </w:delInstrText>
          </w:r>
        </w:del>
      </w:ins>
      <w:del w:id="2407" w:author="Nicholas Weatherley" w:date="2019-03-05T22:36:00Z">
        <w:r w:rsidR="002F70B6" w:rsidDel="00D5585D">
          <w:fldChar w:fldCharType="separate"/>
        </w:r>
        <w:r w:rsidR="0024585E" w:rsidDel="00D5585D">
          <w:rPr>
            <w:noProof/>
          </w:rPr>
          <w:delText>1</w:delText>
        </w:r>
      </w:del>
      <w:ins w:id="2408" w:author="Windows User" w:date="2018-11-01T14:27:00Z">
        <w:del w:id="240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410" w:author="Nicholas Weatherley" w:date="2019-03-05T22:36:00Z">
        <w:r w:rsidR="002F70B6" w:rsidDel="00D5585D">
          <w:fldChar w:fldCharType="end"/>
        </w:r>
      </w:del>
      <w:del w:id="241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486955">
        <w:t>: Plain chest radiograph</w:t>
      </w:r>
      <w:r w:rsidR="0097372D">
        <w:t>y</w:t>
      </w:r>
      <w:r w:rsidR="00486955">
        <w:t xml:space="preserve"> and IPF</w:t>
      </w:r>
      <w:bookmarkEnd w:id="2401"/>
    </w:p>
    <w:p w14:paraId="372E7C82" w14:textId="4F5AE2EF" w:rsidR="00486955" w:rsidRPr="00486955" w:rsidRDefault="00486955" w:rsidP="00486955">
      <w:pPr>
        <w:pStyle w:val="Figuretext"/>
      </w:pPr>
      <w:r>
        <w:t>The plain chest radiograph in the healthy volunteer (A) can be contrasted with the radiograph in a patient with idiopathic pulmonary fibrosis (IPF) (B). The latter demonstrated smaller lung volumes with volume loss in the right lower lobe. Reticular changes are visible in the lower lobes peripherally, however the changes are subtle</w:t>
      </w:r>
      <w:r w:rsidR="000D552E">
        <w:t xml:space="preserve"> and fibrotic change is commonly missed on plain chest radiography</w:t>
      </w:r>
      <w:r>
        <w:t>.</w:t>
      </w:r>
    </w:p>
    <w:p w14:paraId="01E619A6" w14:textId="77777777" w:rsidR="007C1F04" w:rsidRDefault="00B73F0D" w:rsidP="00D17B1D">
      <w:pPr>
        <w:pStyle w:val="Heading4"/>
      </w:pPr>
      <w:r>
        <w:t>Computed T</w:t>
      </w:r>
      <w:r w:rsidR="00D17B1D">
        <w:t>omography</w:t>
      </w:r>
    </w:p>
    <w:p w14:paraId="73729F1D" w14:textId="7B3B289A" w:rsidR="00652FC5" w:rsidRDefault="00652FC5" w:rsidP="00652FC5">
      <w:r>
        <w:t xml:space="preserve">The CT imaging features of UIP are now well described and are detailed in the most recent iteration of the </w:t>
      </w:r>
      <w:r w:rsidRPr="00154541">
        <w:t>ATS/ERS/JRS/ALAT</w:t>
      </w:r>
      <w:r>
        <w:t xml:space="preserve"> statement on the diagnosis and management of IPF.</w:t>
      </w:r>
      <w: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fldChar w:fldCharType="separate"/>
      </w:r>
      <w:r w:rsidR="008E7684" w:rsidRPr="008E7684">
        <w:rPr>
          <w:noProof/>
          <w:vertAlign w:val="superscript"/>
        </w:rPr>
        <w:t>8</w:t>
      </w:r>
      <w:r>
        <w:fldChar w:fldCharType="end"/>
      </w:r>
      <w:r>
        <w:t xml:space="preserve"> A </w:t>
      </w:r>
      <w:r>
        <w:lastRenderedPageBreak/>
        <w:t>summary of these features is provided in</w:t>
      </w:r>
      <w:r w:rsidR="000303A8">
        <w:t xml:space="preserve"> Table</w:t>
      </w:r>
      <w:r>
        <w:t xml:space="preserve"> 1.2. These features provide the ILD MDT with a consistent guide on which to base the certainty of diagnosis.</w:t>
      </w:r>
      <w:r w:rsidR="00B35BE5">
        <w:t xml:space="preserve"> </w:t>
      </w:r>
    </w:p>
    <w:p w14:paraId="0F4F0304" w14:textId="49C5EFEF" w:rsidR="00652FC5" w:rsidRDefault="00652FC5" w:rsidP="00343C30">
      <w:pPr>
        <w:pStyle w:val="TableTitle0"/>
      </w:pPr>
      <w:bookmarkStart w:id="2412" w:name="_Toc3145468"/>
      <w:r>
        <w:t xml:space="preserve">Table </w:t>
      </w:r>
      <w:ins w:id="2413" w:author="Nicholas Weatherley" w:date="2019-03-04T21:03:00Z">
        <w:r w:rsidR="00E96948">
          <w:fldChar w:fldCharType="begin"/>
        </w:r>
        <w:r w:rsidR="00E96948">
          <w:instrText xml:space="preserve"> STYLEREF 1 \s </w:instrText>
        </w:r>
      </w:ins>
      <w:r w:rsidR="00E96948">
        <w:fldChar w:fldCharType="separate"/>
      </w:r>
      <w:r w:rsidR="00E96948">
        <w:rPr>
          <w:noProof/>
        </w:rPr>
        <w:t>1</w:t>
      </w:r>
      <w:ins w:id="241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2415" w:author="Nicholas Weatherley" w:date="2019-03-04T21:03:00Z">
        <w:r w:rsidR="00E96948">
          <w:rPr>
            <w:noProof/>
          </w:rPr>
          <w:t>2</w:t>
        </w:r>
        <w:r w:rsidR="00E96948">
          <w:fldChar w:fldCharType="end"/>
        </w:r>
      </w:ins>
      <w:ins w:id="2416" w:author="Windows User" w:date="2018-11-01T15:46:00Z">
        <w:del w:id="2417" w:author="Nicholas Weatherley" w:date="2019-03-04T21:03:00Z">
          <w:r w:rsidR="00743FFA" w:rsidDel="00E96948">
            <w:fldChar w:fldCharType="begin"/>
          </w:r>
          <w:r w:rsidR="00743FFA" w:rsidDel="00E96948">
            <w:delInstrText xml:space="preserve"> STYLEREF 1 \s </w:delInstrText>
          </w:r>
        </w:del>
      </w:ins>
      <w:del w:id="2418" w:author="Nicholas Weatherley" w:date="2019-03-04T21:03:00Z">
        <w:r w:rsidR="00743FFA" w:rsidDel="00E96948">
          <w:fldChar w:fldCharType="separate"/>
        </w:r>
        <w:r w:rsidR="0024585E" w:rsidDel="00E96948">
          <w:rPr>
            <w:noProof/>
          </w:rPr>
          <w:delText>1</w:delText>
        </w:r>
      </w:del>
      <w:ins w:id="2419" w:author="Windows User" w:date="2018-11-01T15:46:00Z">
        <w:del w:id="242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2421" w:author="Nicholas Weatherley" w:date="2019-03-04T21:03:00Z">
        <w:r w:rsidR="00743FFA" w:rsidDel="00E96948">
          <w:fldChar w:fldCharType="end"/>
        </w:r>
      </w:del>
      <w:del w:id="242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1</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w:delText>
        </w:r>
        <w:r w:rsidR="00BB544F" w:rsidDel="004435D9">
          <w:fldChar w:fldCharType="end"/>
        </w:r>
      </w:del>
      <w:r>
        <w:t>: Radiological patterns of consistency with usual interstitial pneumonia</w:t>
      </w:r>
      <w:bookmarkEnd w:id="24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2"/>
        <w:gridCol w:w="3139"/>
        <w:gridCol w:w="3198"/>
      </w:tblGrid>
      <w:tr w:rsidR="00D83EE0" w:rsidRPr="00D83EE0" w14:paraId="6B618D7B" w14:textId="77777777" w:rsidTr="00343C30">
        <w:trPr>
          <w:cantSplit/>
          <w:tblHeader/>
        </w:trPr>
        <w:tc>
          <w:tcPr>
            <w:tcW w:w="3282" w:type="dxa"/>
            <w:shd w:val="clear" w:color="auto" w:fill="000000"/>
          </w:tcPr>
          <w:p w14:paraId="65337503" w14:textId="77777777" w:rsidR="00D83EE0" w:rsidRPr="00D83EE0" w:rsidRDefault="00D83EE0" w:rsidP="00343C30">
            <w:pPr>
              <w:keepNext/>
              <w:jc w:val="center"/>
              <w:rPr>
                <w:b/>
                <w:color w:val="FFFFFF"/>
              </w:rPr>
            </w:pPr>
            <w:r w:rsidRPr="00D83EE0">
              <w:rPr>
                <w:b/>
                <w:color w:val="FFFFFF"/>
              </w:rPr>
              <w:t>UIP pattern</w:t>
            </w:r>
          </w:p>
        </w:tc>
        <w:tc>
          <w:tcPr>
            <w:tcW w:w="3282" w:type="dxa"/>
            <w:shd w:val="clear" w:color="auto" w:fill="000000"/>
          </w:tcPr>
          <w:p w14:paraId="021CD5A7" w14:textId="77777777" w:rsidR="00D83EE0" w:rsidRPr="00D83EE0" w:rsidRDefault="00D83EE0" w:rsidP="00343C30">
            <w:pPr>
              <w:keepNext/>
              <w:jc w:val="center"/>
              <w:rPr>
                <w:b/>
                <w:color w:val="FFFFFF"/>
              </w:rPr>
            </w:pPr>
            <w:r w:rsidRPr="00D83EE0">
              <w:rPr>
                <w:b/>
                <w:color w:val="FFFFFF"/>
              </w:rPr>
              <w:t>Possible UIP pattern</w:t>
            </w:r>
          </w:p>
        </w:tc>
        <w:tc>
          <w:tcPr>
            <w:tcW w:w="3283" w:type="dxa"/>
            <w:shd w:val="clear" w:color="auto" w:fill="000000"/>
          </w:tcPr>
          <w:p w14:paraId="273D07D0" w14:textId="77777777" w:rsidR="00D83EE0" w:rsidRPr="00D83EE0" w:rsidRDefault="00D83EE0" w:rsidP="00343C30">
            <w:pPr>
              <w:keepNext/>
              <w:jc w:val="center"/>
              <w:rPr>
                <w:b/>
                <w:color w:val="FFFFFF"/>
              </w:rPr>
            </w:pPr>
            <w:r w:rsidRPr="00D83EE0">
              <w:rPr>
                <w:b/>
                <w:color w:val="FFFFFF"/>
              </w:rPr>
              <w:t>Inconsistent with UIP</w:t>
            </w:r>
          </w:p>
        </w:tc>
      </w:tr>
      <w:tr w:rsidR="00D83EE0" w14:paraId="4304D66D" w14:textId="77777777" w:rsidTr="00343C30">
        <w:trPr>
          <w:cantSplit/>
          <w:tblHeader/>
        </w:trPr>
        <w:tc>
          <w:tcPr>
            <w:tcW w:w="3282" w:type="dxa"/>
            <w:tcBorders>
              <w:bottom w:val="nil"/>
            </w:tcBorders>
            <w:shd w:val="clear" w:color="auto" w:fill="auto"/>
          </w:tcPr>
          <w:p w14:paraId="187D8D24" w14:textId="77777777" w:rsidR="00D83EE0" w:rsidRDefault="00D83EE0" w:rsidP="00652FC5">
            <w:pPr>
              <w:spacing w:line="240" w:lineRule="auto"/>
              <w:jc w:val="left"/>
            </w:pPr>
            <w:r>
              <w:t>Subpleural and basal distribution</w:t>
            </w:r>
          </w:p>
        </w:tc>
        <w:tc>
          <w:tcPr>
            <w:tcW w:w="3282" w:type="dxa"/>
            <w:tcBorders>
              <w:bottom w:val="nil"/>
            </w:tcBorders>
            <w:shd w:val="clear" w:color="auto" w:fill="auto"/>
          </w:tcPr>
          <w:p w14:paraId="239C4F75" w14:textId="77777777" w:rsidR="00D83EE0" w:rsidRDefault="00D83EE0" w:rsidP="00652FC5">
            <w:pPr>
              <w:spacing w:line="240" w:lineRule="auto"/>
              <w:jc w:val="left"/>
            </w:pPr>
            <w:r>
              <w:t>Subpleural and basal distribution</w:t>
            </w:r>
          </w:p>
        </w:tc>
        <w:tc>
          <w:tcPr>
            <w:tcW w:w="3283" w:type="dxa"/>
            <w:tcBorders>
              <w:bottom w:val="nil"/>
            </w:tcBorders>
            <w:shd w:val="clear" w:color="auto" w:fill="auto"/>
          </w:tcPr>
          <w:p w14:paraId="3EA109E1" w14:textId="77777777" w:rsidR="00D83EE0" w:rsidRDefault="00D83EE0" w:rsidP="00652FC5">
            <w:pPr>
              <w:spacing w:line="240" w:lineRule="auto"/>
              <w:jc w:val="left"/>
            </w:pPr>
            <w:r>
              <w:t>Upper or mid-lung predominance</w:t>
            </w:r>
          </w:p>
        </w:tc>
      </w:tr>
      <w:tr w:rsidR="00D83EE0" w14:paraId="38DB5ACA" w14:textId="77777777" w:rsidTr="00343C30">
        <w:trPr>
          <w:cantSplit/>
          <w:tblHeader/>
        </w:trPr>
        <w:tc>
          <w:tcPr>
            <w:tcW w:w="3282" w:type="dxa"/>
            <w:tcBorders>
              <w:top w:val="nil"/>
              <w:bottom w:val="nil"/>
            </w:tcBorders>
            <w:shd w:val="clear" w:color="auto" w:fill="auto"/>
          </w:tcPr>
          <w:p w14:paraId="2BA2FDB3" w14:textId="77777777" w:rsidR="00D83EE0" w:rsidRDefault="00D83EE0" w:rsidP="00652FC5">
            <w:pPr>
              <w:spacing w:line="240" w:lineRule="auto"/>
              <w:jc w:val="left"/>
            </w:pPr>
            <w:r>
              <w:t>Reticulation</w:t>
            </w:r>
          </w:p>
        </w:tc>
        <w:tc>
          <w:tcPr>
            <w:tcW w:w="3282" w:type="dxa"/>
            <w:tcBorders>
              <w:top w:val="nil"/>
              <w:bottom w:val="nil"/>
            </w:tcBorders>
            <w:shd w:val="clear" w:color="auto" w:fill="auto"/>
          </w:tcPr>
          <w:p w14:paraId="26EB774C" w14:textId="77777777" w:rsidR="00D83EE0" w:rsidRDefault="00D83EE0" w:rsidP="00652FC5">
            <w:pPr>
              <w:spacing w:line="240" w:lineRule="auto"/>
              <w:jc w:val="left"/>
            </w:pPr>
            <w:r>
              <w:t>Reticulation</w:t>
            </w:r>
          </w:p>
        </w:tc>
        <w:tc>
          <w:tcPr>
            <w:tcW w:w="3283" w:type="dxa"/>
            <w:tcBorders>
              <w:top w:val="nil"/>
              <w:bottom w:val="nil"/>
            </w:tcBorders>
            <w:shd w:val="clear" w:color="auto" w:fill="auto"/>
          </w:tcPr>
          <w:p w14:paraId="324C6C16" w14:textId="77777777" w:rsidR="00D83EE0" w:rsidRDefault="00D83EE0" w:rsidP="00652FC5">
            <w:pPr>
              <w:spacing w:line="240" w:lineRule="auto"/>
              <w:jc w:val="left"/>
            </w:pPr>
            <w:r>
              <w:t>Peribronchial or perivascular predominance</w:t>
            </w:r>
          </w:p>
        </w:tc>
      </w:tr>
      <w:tr w:rsidR="00D83EE0" w14:paraId="7DDCCBE7" w14:textId="77777777" w:rsidTr="00343C30">
        <w:trPr>
          <w:cantSplit/>
          <w:tblHeader/>
        </w:trPr>
        <w:tc>
          <w:tcPr>
            <w:tcW w:w="3282" w:type="dxa"/>
            <w:tcBorders>
              <w:top w:val="nil"/>
              <w:bottom w:val="nil"/>
            </w:tcBorders>
            <w:shd w:val="clear" w:color="auto" w:fill="auto"/>
          </w:tcPr>
          <w:p w14:paraId="5236C635" w14:textId="77777777" w:rsidR="00D83EE0" w:rsidRDefault="00D83EE0" w:rsidP="00652FC5">
            <w:pPr>
              <w:spacing w:line="240" w:lineRule="auto"/>
              <w:jc w:val="left"/>
            </w:pPr>
            <w:r>
              <w:t>Honeycombing + / - traction bronchiectasis</w:t>
            </w:r>
          </w:p>
        </w:tc>
        <w:tc>
          <w:tcPr>
            <w:tcW w:w="3282" w:type="dxa"/>
            <w:tcBorders>
              <w:top w:val="nil"/>
              <w:bottom w:val="nil"/>
            </w:tcBorders>
            <w:shd w:val="clear" w:color="auto" w:fill="auto"/>
          </w:tcPr>
          <w:p w14:paraId="1A5EBC64" w14:textId="77777777" w:rsidR="00D83EE0" w:rsidRDefault="00D83EE0" w:rsidP="00652FC5">
            <w:pPr>
              <w:spacing w:line="240" w:lineRule="auto"/>
              <w:jc w:val="left"/>
            </w:pPr>
            <w:r>
              <w:t>Absence of features listed as inconsistent with diagnosis</w:t>
            </w:r>
          </w:p>
        </w:tc>
        <w:tc>
          <w:tcPr>
            <w:tcW w:w="3283" w:type="dxa"/>
            <w:tcBorders>
              <w:top w:val="nil"/>
              <w:bottom w:val="nil"/>
            </w:tcBorders>
            <w:shd w:val="clear" w:color="auto" w:fill="auto"/>
          </w:tcPr>
          <w:p w14:paraId="3F6E19B3" w14:textId="77777777" w:rsidR="00D83EE0" w:rsidRDefault="00D83EE0" w:rsidP="00652FC5">
            <w:pPr>
              <w:spacing w:line="240" w:lineRule="auto"/>
              <w:jc w:val="left"/>
            </w:pPr>
            <w:r>
              <w:t>Extensive ground glass changes</w:t>
            </w:r>
          </w:p>
        </w:tc>
      </w:tr>
      <w:tr w:rsidR="00D83EE0" w14:paraId="267FA263" w14:textId="77777777" w:rsidTr="00343C30">
        <w:trPr>
          <w:cantSplit/>
          <w:tblHeader/>
        </w:trPr>
        <w:tc>
          <w:tcPr>
            <w:tcW w:w="3282" w:type="dxa"/>
            <w:tcBorders>
              <w:top w:val="nil"/>
              <w:bottom w:val="nil"/>
            </w:tcBorders>
            <w:shd w:val="clear" w:color="auto" w:fill="auto"/>
          </w:tcPr>
          <w:p w14:paraId="1A8761FE" w14:textId="77777777" w:rsidR="00D83EE0" w:rsidRDefault="00D83EE0" w:rsidP="00652FC5">
            <w:pPr>
              <w:spacing w:line="240" w:lineRule="auto"/>
              <w:jc w:val="left"/>
            </w:pPr>
            <w:r>
              <w:t>Absence of features listed as inconsistent with diagnosis</w:t>
            </w:r>
          </w:p>
        </w:tc>
        <w:tc>
          <w:tcPr>
            <w:tcW w:w="3282" w:type="dxa"/>
            <w:tcBorders>
              <w:top w:val="nil"/>
              <w:bottom w:val="nil"/>
            </w:tcBorders>
            <w:shd w:val="clear" w:color="auto" w:fill="auto"/>
          </w:tcPr>
          <w:p w14:paraId="56C71787" w14:textId="77777777" w:rsidR="00D83EE0" w:rsidRDefault="00D83EE0" w:rsidP="00652FC5">
            <w:pPr>
              <w:spacing w:line="240" w:lineRule="auto"/>
              <w:jc w:val="left"/>
            </w:pPr>
          </w:p>
        </w:tc>
        <w:tc>
          <w:tcPr>
            <w:tcW w:w="3283" w:type="dxa"/>
            <w:tcBorders>
              <w:top w:val="nil"/>
              <w:bottom w:val="nil"/>
            </w:tcBorders>
            <w:shd w:val="clear" w:color="auto" w:fill="auto"/>
          </w:tcPr>
          <w:p w14:paraId="2EDE701C" w14:textId="77777777" w:rsidR="00D83EE0" w:rsidRDefault="00D83EE0" w:rsidP="00652FC5">
            <w:pPr>
              <w:spacing w:line="240" w:lineRule="auto"/>
              <w:jc w:val="left"/>
            </w:pPr>
            <w:r>
              <w:t>Profuse micronodules</w:t>
            </w:r>
          </w:p>
        </w:tc>
      </w:tr>
      <w:tr w:rsidR="00D83EE0" w14:paraId="624249F3" w14:textId="77777777" w:rsidTr="00343C30">
        <w:trPr>
          <w:cantSplit/>
          <w:tblHeader/>
        </w:trPr>
        <w:tc>
          <w:tcPr>
            <w:tcW w:w="3282" w:type="dxa"/>
            <w:tcBorders>
              <w:top w:val="nil"/>
              <w:bottom w:val="nil"/>
            </w:tcBorders>
            <w:shd w:val="clear" w:color="auto" w:fill="auto"/>
          </w:tcPr>
          <w:p w14:paraId="09857CFF" w14:textId="77777777" w:rsidR="00D83EE0" w:rsidRDefault="00D83EE0" w:rsidP="00652FC5">
            <w:pPr>
              <w:spacing w:line="240" w:lineRule="auto"/>
              <w:jc w:val="left"/>
            </w:pPr>
          </w:p>
        </w:tc>
        <w:tc>
          <w:tcPr>
            <w:tcW w:w="3282" w:type="dxa"/>
            <w:tcBorders>
              <w:top w:val="nil"/>
              <w:bottom w:val="nil"/>
            </w:tcBorders>
            <w:shd w:val="clear" w:color="auto" w:fill="auto"/>
          </w:tcPr>
          <w:p w14:paraId="6118EB9F" w14:textId="77777777" w:rsidR="00D83EE0" w:rsidRDefault="00D83EE0" w:rsidP="00652FC5">
            <w:pPr>
              <w:spacing w:line="240" w:lineRule="auto"/>
              <w:jc w:val="left"/>
            </w:pPr>
          </w:p>
        </w:tc>
        <w:tc>
          <w:tcPr>
            <w:tcW w:w="3283" w:type="dxa"/>
            <w:tcBorders>
              <w:top w:val="nil"/>
              <w:bottom w:val="nil"/>
            </w:tcBorders>
            <w:shd w:val="clear" w:color="auto" w:fill="auto"/>
          </w:tcPr>
          <w:p w14:paraId="14141A51" w14:textId="77777777" w:rsidR="00D83EE0" w:rsidRDefault="00D83EE0" w:rsidP="00652FC5">
            <w:pPr>
              <w:spacing w:line="240" w:lineRule="auto"/>
              <w:jc w:val="left"/>
            </w:pPr>
            <w:r>
              <w:t>Cystic change away from areas of honeycombing</w:t>
            </w:r>
          </w:p>
        </w:tc>
      </w:tr>
      <w:tr w:rsidR="00D83EE0" w14:paraId="18F28B75" w14:textId="77777777" w:rsidTr="00343C30">
        <w:trPr>
          <w:cantSplit/>
          <w:tblHeader/>
        </w:trPr>
        <w:tc>
          <w:tcPr>
            <w:tcW w:w="3282" w:type="dxa"/>
            <w:tcBorders>
              <w:top w:val="nil"/>
              <w:bottom w:val="nil"/>
            </w:tcBorders>
            <w:shd w:val="clear" w:color="auto" w:fill="auto"/>
          </w:tcPr>
          <w:p w14:paraId="241BD5C8" w14:textId="77777777" w:rsidR="00D83EE0" w:rsidRDefault="00D83EE0" w:rsidP="00652FC5">
            <w:pPr>
              <w:spacing w:line="240" w:lineRule="auto"/>
              <w:jc w:val="left"/>
            </w:pPr>
          </w:p>
        </w:tc>
        <w:tc>
          <w:tcPr>
            <w:tcW w:w="3282" w:type="dxa"/>
            <w:tcBorders>
              <w:top w:val="nil"/>
              <w:bottom w:val="nil"/>
            </w:tcBorders>
            <w:shd w:val="clear" w:color="auto" w:fill="auto"/>
          </w:tcPr>
          <w:p w14:paraId="5AE51FB6" w14:textId="77777777" w:rsidR="00D83EE0" w:rsidRDefault="00D83EE0" w:rsidP="00652FC5">
            <w:pPr>
              <w:spacing w:line="240" w:lineRule="auto"/>
              <w:jc w:val="left"/>
            </w:pPr>
          </w:p>
        </w:tc>
        <w:tc>
          <w:tcPr>
            <w:tcW w:w="3283" w:type="dxa"/>
            <w:tcBorders>
              <w:top w:val="nil"/>
              <w:bottom w:val="nil"/>
            </w:tcBorders>
            <w:shd w:val="clear" w:color="auto" w:fill="auto"/>
          </w:tcPr>
          <w:p w14:paraId="22FE82F4" w14:textId="77777777" w:rsidR="00D83EE0" w:rsidRDefault="00D83EE0" w:rsidP="00652FC5">
            <w:pPr>
              <w:spacing w:line="240" w:lineRule="auto"/>
              <w:jc w:val="left"/>
            </w:pPr>
            <w:r>
              <w:t>Diffuse mosaicism</w:t>
            </w:r>
          </w:p>
        </w:tc>
      </w:tr>
      <w:tr w:rsidR="00D83EE0" w14:paraId="4DA116DF" w14:textId="77777777" w:rsidTr="00343C30">
        <w:trPr>
          <w:cantSplit/>
          <w:tblHeader/>
        </w:trPr>
        <w:tc>
          <w:tcPr>
            <w:tcW w:w="3282" w:type="dxa"/>
            <w:tcBorders>
              <w:top w:val="nil"/>
            </w:tcBorders>
            <w:shd w:val="clear" w:color="auto" w:fill="auto"/>
          </w:tcPr>
          <w:p w14:paraId="2BDCBF8D" w14:textId="77777777" w:rsidR="00D83EE0" w:rsidRDefault="00D83EE0" w:rsidP="00652FC5">
            <w:pPr>
              <w:spacing w:line="240" w:lineRule="auto"/>
              <w:jc w:val="left"/>
            </w:pPr>
          </w:p>
        </w:tc>
        <w:tc>
          <w:tcPr>
            <w:tcW w:w="3282" w:type="dxa"/>
            <w:tcBorders>
              <w:top w:val="nil"/>
            </w:tcBorders>
            <w:shd w:val="clear" w:color="auto" w:fill="auto"/>
          </w:tcPr>
          <w:p w14:paraId="4EAD58F7" w14:textId="77777777" w:rsidR="00D83EE0" w:rsidRDefault="00D83EE0" w:rsidP="00652FC5">
            <w:pPr>
              <w:spacing w:line="240" w:lineRule="auto"/>
              <w:jc w:val="left"/>
            </w:pPr>
          </w:p>
        </w:tc>
        <w:tc>
          <w:tcPr>
            <w:tcW w:w="3283" w:type="dxa"/>
            <w:tcBorders>
              <w:top w:val="nil"/>
            </w:tcBorders>
            <w:shd w:val="clear" w:color="auto" w:fill="auto"/>
          </w:tcPr>
          <w:p w14:paraId="6B3AE647" w14:textId="77777777" w:rsidR="00D83EE0" w:rsidRDefault="00D83EE0" w:rsidP="00652FC5">
            <w:pPr>
              <w:spacing w:line="240" w:lineRule="auto"/>
              <w:jc w:val="left"/>
            </w:pPr>
            <w:r>
              <w:t>Consolidation in bronchopulmonary segments or lobes</w:t>
            </w:r>
          </w:p>
        </w:tc>
      </w:tr>
    </w:tbl>
    <w:p w14:paraId="37F74433" w14:textId="77777777" w:rsidR="00652FC5" w:rsidRDefault="00652FC5" w:rsidP="008E1299"/>
    <w:p w14:paraId="2400348B" w14:textId="3BFA3A2C" w:rsidR="002F4684" w:rsidRDefault="002F4684" w:rsidP="008E1299">
      <w:r>
        <w:t>As thin-section HRC</w:t>
      </w:r>
      <w:r w:rsidR="00097D6F">
        <w:t xml:space="preserve">T became more widely available, the ability to make a diagnosis of UIP pattern of fibrosis from CT and clinical information without the need for a biopsy increased. A seminal article from Raghu </w:t>
      </w:r>
      <w:r w:rsidR="00097D6F" w:rsidRPr="00A25DAC">
        <w:rPr>
          <w:i/>
        </w:rPr>
        <w:t>et al</w:t>
      </w:r>
      <w:r w:rsidR="002F1515">
        <w:rPr>
          <w:i/>
        </w:rPr>
        <w:t>.</w:t>
      </w:r>
      <w:r w:rsidR="00097D6F">
        <w:t xml:space="preserve"> retrospectively analysed 59 patients following lung biopsy demonstrated that the sensitivity and specificity of HRCT alone was 90% and 78% respectively.</w:t>
      </w:r>
      <w:r w:rsidR="00097D6F">
        <w:fldChar w:fldCharType="begin"/>
      </w:r>
      <w:r w:rsidR="00BE0F3E">
        <w:instrText xml:space="preserve"> ADDIN EN.CITE &lt;EndNote&gt;&lt;Cite&gt;&lt;Author&gt;Raghu&lt;/Author&gt;&lt;Year&gt;1999&lt;/Year&gt;&lt;RecNum&gt;704&lt;/RecNum&gt;&lt;DisplayText&gt;&lt;style face="superscript"&gt;68&lt;/style&gt;&lt;/DisplayText&gt;&lt;record&gt;&lt;rec-number&gt;704&lt;/rec-number&gt;&lt;foreign-keys&gt;&lt;key app="EN" db-id="52evaf50e9fe5cewd9b555d6wtw099s0pzrz" timestamp="1484063094" guid="f8a4db54-83b7-43a3-be76-5ba721b41c2b"&gt;704&lt;/key&gt;&lt;/foreign-keys&gt;&lt;ref-type name="Journal Article"&gt;17&lt;/ref-type&gt;&lt;contributors&gt;&lt;authors&gt;&lt;author&gt;Raghu, G.&lt;/author&gt;&lt;author&gt;Mageto, Y. N.&lt;/author&gt;&lt;author&gt;Lockhart, D.&lt;/author&gt;&lt;author&gt;Schmidt, R. A.&lt;/author&gt;&lt;author&gt;Wood, D. E.&lt;/author&gt;&lt;author&gt;Godwin, J. D.&lt;/author&gt;&lt;/authors&gt;&lt;/contributors&gt;&lt;titles&gt;&lt;title&gt;The accuracy of the clinical diagnosis of new-onset idiopathic pulmonary fibrosis and other interstitial lung disease: a prospective study&lt;/title&gt;&lt;secondary-title&gt;Chest&lt;/secondary-title&gt;&lt;alt-title&gt;Chest&lt;/alt-title&gt;&lt;/titles&gt;&lt;periodical&gt;&lt;full-title&gt;Chest&lt;/full-title&gt;&lt;abbr-1&gt;Chest&lt;/abbr-1&gt;&lt;/periodical&gt;&lt;alt-periodical&gt;&lt;full-title&gt;Chest&lt;/full-title&gt;&lt;abbr-1&gt;Chest&lt;/abbr-1&gt;&lt;/alt-periodical&gt;&lt;volume&gt;116&lt;/volume&gt;&lt;dates&gt;&lt;year&gt;1999&lt;/year&gt;&lt;/dates&gt;&lt;label&gt;Raghu1999&lt;/label&gt;&lt;urls&gt;&lt;related-urls&gt;&lt;url&gt;http://dx.doi.org/10.1378/chest.116.5.1168&lt;/url&gt;&lt;/related-urls&gt;&lt;/urls&gt;&lt;electronic-resource-num&gt;10.1378/chest.116.5.1168&lt;/electronic-resource-num&gt;&lt;/record&gt;&lt;/Cite&gt;&lt;/EndNote&gt;</w:instrText>
      </w:r>
      <w:r w:rsidR="00097D6F">
        <w:fldChar w:fldCharType="separate"/>
      </w:r>
      <w:r w:rsidR="008E7684" w:rsidRPr="008E7684">
        <w:rPr>
          <w:noProof/>
          <w:vertAlign w:val="superscript"/>
        </w:rPr>
        <w:t>68</w:t>
      </w:r>
      <w:r w:rsidR="00097D6F">
        <w:fldChar w:fldCharType="end"/>
      </w:r>
      <w:r w:rsidR="001A5714">
        <w:t xml:space="preserve"> Hunninghake and colleagues demonstrated similar findings and showed that the positive predictive value of HRCT could be enhanced by reviewing the scans alongside clinical data in a centre with physician and radiology experience in diagnosing ILD.</w:t>
      </w:r>
      <w:r w:rsidR="001A5714">
        <w:fldChar w:fldCharType="begin">
          <w:fldData xml:space="preserve">PEVuZE5vdGU+PENpdGU+PEF1dGhvcj5IdW5uaW5naGFrZTwvQXV0aG9yPjxZZWFyPjIwMDE8L1ll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TMt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</w:fldData>
        </w:fldChar>
      </w:r>
      <w:r w:rsidR="00BE0F3E">
        <w:instrText xml:space="preserve"> ADDIN EN.CITE </w:instrText>
      </w:r>
      <w:r w:rsidR="00BE0F3E">
        <w:fldChar w:fldCharType="begin">
          <w:fldData xml:space="preserve">PEVuZE5vdGU+PENpdGU+PEF1dGhvcj5IdW5uaW5naGFrZTwvQXV0aG9yPjxZZWFyPjIwMDE8L1ll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TMt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</w:fldData>
        </w:fldChar>
      </w:r>
      <w:r w:rsidR="00BE0F3E">
        <w:instrText xml:space="preserve"> ADDIN EN.CITE.DATA </w:instrText>
      </w:r>
      <w:r w:rsidR="00BE0F3E">
        <w:fldChar w:fldCharType="end"/>
      </w:r>
      <w:r w:rsidR="001A5714">
        <w:fldChar w:fldCharType="separate"/>
      </w:r>
      <w:r w:rsidR="008E7684" w:rsidRPr="008E7684">
        <w:rPr>
          <w:noProof/>
          <w:vertAlign w:val="superscript"/>
        </w:rPr>
        <w:t>69</w:t>
      </w:r>
      <w:r w:rsidR="001A5714">
        <w:fldChar w:fldCharType="end"/>
      </w:r>
    </w:p>
    <w:p w14:paraId="36EC6E12" w14:textId="51688C6E" w:rsidR="00900BF7" w:rsidRDefault="009C3B09" w:rsidP="0073455F">
      <w:r>
        <w:t xml:space="preserve">In the UK a 2015 quality statement from NICE </w:t>
      </w:r>
      <w:r w:rsidR="00900BF7">
        <w:t xml:space="preserve">dictates </w:t>
      </w:r>
      <w:del w:id="2423" w:author="Windows User" w:date="2018-10-31T09:03:00Z">
        <w:r w:rsidR="00900BF7" w:rsidDel="007A7704">
          <w:delText xml:space="preserve">reflects </w:delText>
        </w:r>
      </w:del>
      <w:r w:rsidR="00900BF7">
        <w:t>the need for a combined radiological and clinical approach</w:t>
      </w:r>
      <w:r w:rsidR="0073455F">
        <w:t>, recommending that the diagnosis of IPF is made</w:t>
      </w:r>
      <w:r w:rsidR="0073455F" w:rsidRPr="0073455F">
        <w:t xml:space="preserve"> only with the consensus of a multidisciplinary team with expertise in </w:t>
      </w:r>
      <w:r w:rsidR="0073455F">
        <w:t>ILD</w:t>
      </w:r>
      <w:r w:rsidR="0073455F" w:rsidRPr="0073455F">
        <w:t>.</w:t>
      </w:r>
      <w:r w:rsidR="000E439E">
        <w:fldChar w:fldCharType="begin"/>
      </w:r>
      <w:r w:rsidR="00BE0F3E">
        <w:instrText xml:space="preserve"> ADDIN EN.CITE &lt;EndNote&gt;&lt;Cite&gt;&lt;Author&gt;National Institute for Health and Care Excellence&lt;/Author&gt;&lt;Year&gt;2015&lt;/Year&gt;&lt;RecNum&gt;902&lt;/RecNum&gt;&lt;DisplayText&gt;&lt;style face="superscript"&gt;72&lt;/style&gt;&lt;/DisplayText&gt;&lt;record&gt;&lt;rec-number&gt;902&lt;/rec-number&gt;&lt;foreign-keys&gt;&lt;key app="EN" db-id="52evaf50e9fe5cewd9b555d6wtw099s0pzrz" timestamp="1491489295" guid="04021bbd-af3b-4155-98eb-4b6a0d33e5d3"&gt;902&lt;/key&gt;&lt;key app="ENWeb" db-id=""&gt;0&lt;/key&gt;&lt;/foreign-keys&gt;&lt;ref-type name="Report"&gt;27&lt;/ref-type&gt;&lt;contributors&gt;&lt;authors&gt;&lt;author&gt;National Institute for Health and Care Excellence,&lt;/author&gt;&lt;/authors&gt;&lt;/contributors&gt;&lt;titles&gt;&lt;title&gt;Idiopathic Pulmonary Fibrosis in Adults. NICE Guideline (QS79)&lt;/title&gt;&lt;/titles&gt;&lt;dates&gt;&lt;year&gt;2015&lt;/year&gt;&lt;/dates&gt;&lt;urls&gt;&lt;/urls&gt;&lt;/record&gt;&lt;/Cite&gt;&lt;/EndNote&gt;</w:instrText>
      </w:r>
      <w:r w:rsidR="000E439E">
        <w:fldChar w:fldCharType="separate"/>
      </w:r>
      <w:r w:rsidR="008E7684" w:rsidRPr="008E7684">
        <w:rPr>
          <w:noProof/>
          <w:vertAlign w:val="superscript"/>
        </w:rPr>
        <w:t>72</w:t>
      </w:r>
      <w:r w:rsidR="000E439E">
        <w:fldChar w:fldCharType="end"/>
      </w:r>
      <w:r w:rsidR="00606651">
        <w:t xml:space="preserve"> In practice, this includes a respiratory physician with expertise in ILD and a radiologist with an interest in thoracic imaging.</w:t>
      </w:r>
    </w:p>
    <w:p w14:paraId="27477D82" w14:textId="5BAB2FDC" w:rsidR="00942825" w:rsidRDefault="0077049D" w:rsidP="008E1299">
      <w:r>
        <w:t>The</w:t>
      </w:r>
      <w:r w:rsidR="00287D0E">
        <w:t xml:space="preserve"> high degree of sensitivity has enabled ILD MDTs to provide a diagnosis with certainty and reduce the reliance on obtaining a pathological specimen through biopsy, with its associated risks and complications.</w:t>
      </w:r>
      <w:r w:rsidR="009026FA">
        <w:fldChar w:fldCharType="begin"/>
      </w:r>
      <w:r w:rsidR="00BE0F3E">
        <w:instrText xml:space="preserve"> ADDIN EN.CITE &lt;EndNote&gt;&lt;Cite&gt;&lt;Author&gt;Lettieri&lt;/Author&gt;&lt;Year&gt;2005&lt;/Year&gt;&lt;RecNum&gt;740&lt;/RecNum&gt;&lt;DisplayText&gt;&lt;style face="superscript"&gt;93&lt;/style&gt;&lt;/DisplayText&gt;&lt;record&gt;&lt;rec-number&gt;740&lt;/rec-number&gt;&lt;foreign-keys&gt;&lt;key app="EN" db-id="52evaf50e9fe5cewd9b555d6wtw099s0pzrz" timestamp="1484063096" guid="cc6509bf-9693-43ad-a05f-c6b567cd0240"&gt;740&lt;/key&gt;&lt;/foreign-keys&gt;&lt;ref-type name="Journal Article"&gt;17&lt;/ref-type&gt;&lt;contributors&gt;&lt;authors&gt;&lt;author&gt;Lettieri, C. J.&lt;/author&gt;&lt;author&gt;Veerappan, G. R.&lt;/author&gt;&lt;author&gt;Helman, D. L.&lt;/author&gt;&lt;author&gt;Mulligan, C. R.&lt;/author&gt;&lt;author&gt;Shorr, A. F.&lt;/author&gt;&lt;/authors&gt;&lt;/contributors&gt;&lt;titles&gt;&lt;title&gt;Outcomes and safety of surgical lung biopsy for interstitial lung disease&lt;/title&gt;&lt;secondary-title&gt;Chest&lt;/secondary-title&gt;&lt;alt-title&gt;Chest&lt;/alt-title&gt;&lt;/titles&gt;&lt;periodical&gt;&lt;full-title&gt;Chest&lt;/full-title&gt;&lt;abbr-1&gt;Chest&lt;/abbr-1&gt;&lt;/periodical&gt;&lt;alt-periodical&gt;&lt;full-title&gt;Chest&lt;/full-title&gt;&lt;abbr-1&gt;Chest&lt;/abbr-1&gt;&lt;/alt-periodical&gt;&lt;pages&gt;1600-5&lt;/pages&gt;&lt;volume&gt;127(5)&lt;/volume&gt;&lt;dates&gt;&lt;year&gt;2005&lt;/year&gt;&lt;/dates&gt;&lt;label&gt;Lettieri2005&lt;/label&gt;&lt;urls&gt;&lt;related-urls&gt;&lt;url&gt;http://dx.doi.org/10.1378/chest.127.5.1600&lt;/url&gt;&lt;/related-urls&gt;&lt;/urls&gt;&lt;electronic-resource-num&gt;10.1378/chest.127.5.1600&lt;/electronic-resource-num&gt;&lt;/record&gt;&lt;/Cite&gt;&lt;/EndNote&gt;</w:instrText>
      </w:r>
      <w:r w:rsidR="009026FA">
        <w:fldChar w:fldCharType="separate"/>
      </w:r>
      <w:r w:rsidR="008E7684" w:rsidRPr="008E7684">
        <w:rPr>
          <w:noProof/>
          <w:vertAlign w:val="superscript"/>
        </w:rPr>
        <w:t>93</w:t>
      </w:r>
      <w:r w:rsidR="009026FA">
        <w:fldChar w:fldCharType="end"/>
      </w:r>
      <w:r w:rsidR="009026FA">
        <w:t xml:space="preserve"> </w:t>
      </w:r>
      <w:r>
        <w:t>This</w:t>
      </w:r>
      <w:r w:rsidR="00BB3D10">
        <w:t xml:space="preserve"> is reflected in the consensus guidelines’ diagnostic algorithm, </w:t>
      </w:r>
      <w:r w:rsidR="00BB3D10">
        <w:lastRenderedPageBreak/>
        <w:t>which stipulates that lung biopsy is not needed if all the criteria in the left column of</w:t>
      </w:r>
      <w:r w:rsidR="000303A8">
        <w:t xml:space="preserve"> Table</w:t>
      </w:r>
      <w:r w:rsidR="00BB3D10">
        <w:t xml:space="preserve"> 1.2 are met.</w:t>
      </w:r>
      <w:r w:rsidR="00BB3D10">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BB3D10">
        <w:fldChar w:fldCharType="separate"/>
      </w:r>
      <w:r w:rsidR="008E7684" w:rsidRPr="008E7684">
        <w:rPr>
          <w:noProof/>
          <w:vertAlign w:val="superscript"/>
        </w:rPr>
        <w:t>8</w:t>
      </w:r>
      <w:r w:rsidR="00BB3D10">
        <w:fldChar w:fldCharType="end"/>
      </w:r>
      <w:r w:rsidR="00BB3D10">
        <w:t xml:space="preserve"> </w:t>
      </w:r>
    </w:p>
    <w:p w14:paraId="7CA6BD50" w14:textId="5D42DD83" w:rsidR="00942825" w:rsidRDefault="00071931" w:rsidP="008E1299">
      <w:r>
        <w:t xml:space="preserve">Radiological </w:t>
      </w:r>
      <w:r w:rsidR="00261020">
        <w:t>examples</w:t>
      </w:r>
      <w:r w:rsidR="006F2888">
        <w:t xml:space="preserve"> of ILD</w:t>
      </w:r>
      <w:r w:rsidR="00A26396">
        <w:t xml:space="preserve"> </w:t>
      </w:r>
      <w:r w:rsidR="001C4943">
        <w:t>demonstrating</w:t>
      </w:r>
      <w:r w:rsidR="00A26396">
        <w:t xml:space="preserve"> UIP pattern</w:t>
      </w:r>
      <w:r w:rsidR="001C4943">
        <w:t xml:space="preserve"> of disease</w:t>
      </w:r>
      <w:r w:rsidR="00A26396">
        <w:t xml:space="preserve"> (all the features in the left column of</w:t>
      </w:r>
      <w:r w:rsidR="000303A8">
        <w:t xml:space="preserve"> Table</w:t>
      </w:r>
      <w:r w:rsidR="00A26396">
        <w:t xml:space="preserve"> 1.2)</w:t>
      </w:r>
      <w:r w:rsidR="00261020">
        <w:t>, possible UIP,</w:t>
      </w:r>
      <w:r w:rsidR="00A26396">
        <w:t xml:space="preserve"> </w:t>
      </w:r>
      <w:r w:rsidR="00261020">
        <w:t xml:space="preserve">and </w:t>
      </w:r>
      <w:r w:rsidR="00A26396">
        <w:t xml:space="preserve">inconsistent with UIP </w:t>
      </w:r>
      <w:r w:rsidR="009C53CE">
        <w:t>are</w:t>
      </w:r>
      <w:r w:rsidR="00A26396">
        <w:t xml:space="preserve"> </w:t>
      </w:r>
      <w:r w:rsidR="009C53CE">
        <w:t>demonstrated</w:t>
      </w:r>
      <w:r w:rsidR="00F85AF8">
        <w:t xml:space="preserve"> in </w:t>
      </w:r>
      <w:r w:rsidR="000303A8">
        <w:t>Figure</w:t>
      </w:r>
      <w:r w:rsidR="00F85AF8">
        <w:t xml:space="preserve"> 1.12</w:t>
      </w:r>
      <w:r w:rsidR="00A26396">
        <w:t>.</w:t>
      </w:r>
    </w:p>
    <w:p w14:paraId="415B405F" w14:textId="758D0BD7" w:rsidR="007435F5" w:rsidRDefault="00754D61" w:rsidP="007435F5">
      <w:pPr>
        <w:pStyle w:val="figure"/>
      </w:pPr>
      <w:r>
        <w:rPr>
          <w:noProof/>
          <w:lang w:eastAsia="en-GB"/>
        </w:rPr>
        <w:drawing>
          <wp:inline distT="0" distB="0" distL="0" distR="0" wp14:anchorId="3F0C3596" wp14:editId="59CB2A4B">
            <wp:extent cx="6038215" cy="4994275"/>
            <wp:effectExtent l="0" t="0" r="698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IP examples.pdf"/>
                    <pic:cNvPicPr/>
                  </pic:nvPicPr>
                  <pic:blipFill>
                    <a:blip r:embed="rId32">
                      <a:extLst>
                        <a:ext uri="{28A0092B-C50C-407E-A947-70E740481C1C}">
                          <a14:useLocalDpi xmlns:a14="http://schemas.microsoft.com/office/drawing/2010/main" val="0"/>
                        </a:ext>
                      </a:extLst>
                    </a:blip>
                    <a:stretch>
                      <a:fillRect/>
                    </a:stretch>
                  </pic:blipFill>
                  <pic:spPr>
                    <a:xfrm>
                      <a:off x="0" y="0"/>
                      <a:ext cx="6038215" cy="4994275"/>
                    </a:xfrm>
                    <a:prstGeom prst="rect">
                      <a:avLst/>
                    </a:prstGeom>
                  </pic:spPr>
                </pic:pic>
              </a:graphicData>
            </a:graphic>
          </wp:inline>
        </w:drawing>
      </w:r>
    </w:p>
    <w:p w14:paraId="0E8C2541" w14:textId="194DE6E4" w:rsidR="007435F5" w:rsidRPr="00A8752C" w:rsidRDefault="000303A8" w:rsidP="007435F5">
      <w:pPr>
        <w:pStyle w:val="Caption"/>
      </w:pPr>
      <w:bookmarkStart w:id="2424" w:name="_Toc3145301"/>
      <w:r>
        <w:t>Figure</w:t>
      </w:r>
      <w:r w:rsidR="007435F5" w:rsidRPr="00A8752C">
        <w:t xml:space="preserve"> </w:t>
      </w:r>
      <w:ins w:id="2425"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42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427" w:author="Nicholas Weatherley" w:date="2019-03-05T22:36:00Z">
        <w:r w:rsidR="00D5585D">
          <w:rPr>
            <w:noProof/>
          </w:rPr>
          <w:t>12</w:t>
        </w:r>
        <w:r w:rsidR="00D5585D">
          <w:fldChar w:fldCharType="end"/>
        </w:r>
      </w:ins>
      <w:ins w:id="2428" w:author="Windows User" w:date="2018-11-01T14:27:00Z">
        <w:del w:id="2429" w:author="Nicholas Weatherley" w:date="2019-03-05T22:36:00Z">
          <w:r w:rsidR="002F70B6" w:rsidDel="00D5585D">
            <w:fldChar w:fldCharType="begin"/>
          </w:r>
          <w:r w:rsidR="002F70B6" w:rsidDel="00D5585D">
            <w:delInstrText xml:space="preserve"> STYLEREF 1 \s </w:delInstrText>
          </w:r>
        </w:del>
      </w:ins>
      <w:del w:id="2430" w:author="Nicholas Weatherley" w:date="2019-03-05T22:36:00Z">
        <w:r w:rsidR="002F70B6" w:rsidDel="00D5585D">
          <w:fldChar w:fldCharType="separate"/>
        </w:r>
        <w:r w:rsidR="0024585E" w:rsidDel="00D5585D">
          <w:rPr>
            <w:noProof/>
          </w:rPr>
          <w:delText>1</w:delText>
        </w:r>
      </w:del>
      <w:ins w:id="2431" w:author="Windows User" w:date="2018-11-01T14:27:00Z">
        <w:del w:id="243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433" w:author="Nicholas Weatherley" w:date="2019-03-05T22:36:00Z">
        <w:r w:rsidR="002F70B6" w:rsidDel="00D5585D">
          <w:fldChar w:fldCharType="end"/>
        </w:r>
      </w:del>
      <w:del w:id="243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7435F5" w:rsidRPr="00A8752C">
        <w:t>:</w:t>
      </w:r>
      <w:r w:rsidR="00AD500D" w:rsidRPr="00A8752C">
        <w:t xml:space="preserve"> </w:t>
      </w:r>
      <w:r w:rsidR="00013FCE">
        <w:t xml:space="preserve">CT </w:t>
      </w:r>
      <w:r w:rsidR="00AD500D" w:rsidRPr="00A8752C">
        <w:t>Patterns of interstitial lung disease and congruity with UIP</w:t>
      </w:r>
      <w:bookmarkEnd w:id="2424"/>
    </w:p>
    <w:p w14:paraId="3FFA5869" w14:textId="590C811C" w:rsidR="007435F5" w:rsidRPr="00A8752C" w:rsidRDefault="00A8752C" w:rsidP="007435F5">
      <w:pPr>
        <w:pStyle w:val="Figuretext"/>
      </w:pPr>
      <w:r w:rsidRPr="00A8752C">
        <w:t>A</w:t>
      </w:r>
      <w:r w:rsidR="006F02B1">
        <w:t xml:space="preserve"> and B</w:t>
      </w:r>
      <w:r w:rsidRPr="00A8752C">
        <w:t xml:space="preserve">: </w:t>
      </w:r>
      <w:r>
        <w:t xml:space="preserve">Disease is </w:t>
      </w:r>
      <w:r w:rsidR="006F02B1">
        <w:t>predominantly</w:t>
      </w:r>
      <w:r>
        <w:t xml:space="preserve"> peripheral and basal. Traction bronchiectasis is apparent</w:t>
      </w:r>
      <w:r w:rsidR="00754D61">
        <w:t xml:space="preserve"> (red arrows)</w:t>
      </w:r>
      <w:r>
        <w:t>, associated with honeycombing in the peripheral lung tissue. This is probable usual interstitial pneumonia (UIP) and in the absence of causative pathology, would be determined as idiopa</w:t>
      </w:r>
      <w:r w:rsidR="006F02B1">
        <w:t>thic pulmonary fibrosis (IPF). C</w:t>
      </w:r>
      <w:r>
        <w:t>: Although reticular changes are basally and peripherally predominant, no honeycombing is apparent. Mild traction bronchiectasis is seen</w:t>
      </w:r>
      <w:r w:rsidR="00754D61">
        <w:t xml:space="preserve"> (red arrows)</w:t>
      </w:r>
      <w:r>
        <w:t xml:space="preserve">. There are no features inconsistent with UIP and so this was determined to </w:t>
      </w:r>
      <w:r w:rsidR="006F02B1">
        <w:t>be ‘probable UIP’ D</w:t>
      </w:r>
      <w:r>
        <w:t xml:space="preserve">: </w:t>
      </w:r>
      <w:r w:rsidR="006F02B1">
        <w:t>Although the peripheral lung parenchyma is affected and there is evidence of traction bronchiectasis</w:t>
      </w:r>
      <w:r w:rsidR="00754D61">
        <w:t xml:space="preserve"> (red arrows)</w:t>
      </w:r>
      <w:r w:rsidR="006F02B1">
        <w:t xml:space="preserve">, the predominant </w:t>
      </w:r>
      <w:r w:rsidR="00B02777">
        <w:t>abnormality</w:t>
      </w:r>
      <w:r w:rsidR="00754D61">
        <w:t xml:space="preserve"> (red circles)</w:t>
      </w:r>
      <w:r w:rsidR="00B02777">
        <w:t xml:space="preserve"> is ground glass opacification (GGO – increased density and opacification without complete obscuration of the underlying bronchovascular structure). No honeycombing or reticulation is present. This is therefore inconsistent with UIP. The addition of subcarinal lymphadenopathy and </w:t>
      </w:r>
      <w:r w:rsidR="00754D61">
        <w:t xml:space="preserve">congruent </w:t>
      </w:r>
      <w:r w:rsidR="00B02777">
        <w:t>clinical features led to a diagnosis is hypersensitivity pneumonitis in this case.</w:t>
      </w:r>
    </w:p>
    <w:p w14:paraId="24013251" w14:textId="677F2222" w:rsidR="00D17B1D" w:rsidRDefault="00D17B1D" w:rsidP="008E1299">
      <w:r>
        <w:t xml:space="preserve">Quantitative </w:t>
      </w:r>
      <w:r w:rsidR="00B06D87">
        <w:t>CT is a novel prospect in</w:t>
      </w:r>
      <w:r>
        <w:t xml:space="preserve"> ILD and IPF</w:t>
      </w:r>
      <w:r w:rsidR="00B06D87">
        <w:t>. This and other investigative radiological imaging</w:t>
      </w:r>
      <w:r w:rsidR="00955B46">
        <w:t xml:space="preserve"> developments</w:t>
      </w:r>
      <w:r>
        <w:t xml:space="preserve"> are further explored in chapter 2</w:t>
      </w:r>
      <w:r w:rsidR="005327D2">
        <w:t>.</w:t>
      </w:r>
    </w:p>
    <w:p w14:paraId="5CF417E7" w14:textId="77777777" w:rsidR="00EE4440" w:rsidRDefault="00EE4440" w:rsidP="00942825">
      <w:pPr>
        <w:pStyle w:val="Heading4"/>
      </w:pPr>
      <w:r>
        <w:lastRenderedPageBreak/>
        <w:t>Echo</w:t>
      </w:r>
      <w:r w:rsidR="00942825">
        <w:t>cardiography</w:t>
      </w:r>
    </w:p>
    <w:p w14:paraId="1B45E7E4" w14:textId="6853C2D1" w:rsidR="00871817" w:rsidRDefault="00F25CFB" w:rsidP="00871817">
      <w:pPr>
        <w:pStyle w:val="Body"/>
      </w:pPr>
      <w:r>
        <w:t xml:space="preserve">As previously described, </w:t>
      </w:r>
      <w:r w:rsidR="00FF7663">
        <w:t>pulmonary arterial hypertension becomes more common in later stage disease a</w:t>
      </w:r>
      <w:r w:rsidR="00576262">
        <w:t>nd is a marker of poor progn</w:t>
      </w:r>
      <w:r w:rsidR="00773335">
        <w:t>os</w:t>
      </w:r>
      <w:r w:rsidR="00576262">
        <w:t>is</w:t>
      </w:r>
      <w:r w:rsidR="009026FA">
        <w:t>.</w:t>
      </w:r>
      <w:r w:rsidR="009026FA">
        <w:fldChar w:fldCharType="begin"/>
      </w:r>
      <w:r w:rsidR="00BE0F3E">
        <w:instrText xml:space="preserve"> ADDIN EN.CITE &lt;EndNote&gt;&lt;Cite&gt;&lt;Author&gt;Lettieri&lt;/Author&gt;&lt;Year&gt;2006&lt;/Year&gt;&lt;RecNum&gt;299&lt;/RecNum&gt;&lt;DisplayText&gt;&lt;style face="superscript"&gt;50&lt;/style&gt;&lt;/DisplayText&gt;&lt;record&gt;&lt;rec-number&gt;299&lt;/rec-number&gt;&lt;foreign-keys&gt;&lt;key app="EN" db-id="52evaf50e9fe5cewd9b555d6wtw099s0pzrz" timestamp="1435654174" guid="23f26c56-b870-4200-b177-d03c72037758"&gt;299&lt;/key&gt;&lt;/foreign-keys&gt;&lt;ref-type name="Journal Article"&gt;17&lt;/ref-type&gt;&lt;contributors&gt;&lt;authors&gt;&lt;author&gt;Lettieri, Christopher J.&lt;/author&gt;&lt;author&gt;Nathan, Steven D.&lt;/author&gt;&lt;author&gt;Barnett, Scott D.&lt;/author&gt;&lt;author&gt;Ahmad, Shahzad&lt;/author&gt;&lt;author&gt;Shorr, Andrew F.&lt;/author&gt;&lt;/authors&gt;&lt;/contributors&gt;&lt;titles&gt;&lt;title&gt;Prevalence and outcomes of pulmonary arterial hypertension in advanced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746-752&lt;/pages&gt;&lt;volume&gt;129&lt;/volume&gt;&lt;number&gt;3&lt;/number&gt;&lt;dates&gt;&lt;year&gt;2006&lt;/year&gt;&lt;/dates&gt;&lt;isbn&gt;0012-3692&lt;/isbn&gt;&lt;urls&gt;&lt;related-urls&gt;&lt;url&gt;http://dx.doi.org/10.1378/chest.129.3.746&lt;/url&gt;&lt;url&gt;http://journal.publications.chestnet.org/data/Journals/CHEST/22041/746.pdf&lt;/url&gt;&lt;/related-urls&gt;&lt;/urls&gt;&lt;electronic-resource-num&gt;10.1378/chest.129.3.746&lt;/electronic-resource-num&gt;&lt;research-notes&gt;PH predicts mortality and correlated with TLCO, 6MWT desat and 6MWD, in IPF patients referred for Tx.&lt;/research-notes&gt;&lt;/record&gt;&lt;/Cite&gt;&lt;/EndNote&gt;</w:instrText>
      </w:r>
      <w:r w:rsidR="009026FA">
        <w:fldChar w:fldCharType="separate"/>
      </w:r>
      <w:r w:rsidR="008E7684" w:rsidRPr="008E7684">
        <w:rPr>
          <w:noProof/>
          <w:vertAlign w:val="superscript"/>
        </w:rPr>
        <w:t>50</w:t>
      </w:r>
      <w:r w:rsidR="009026FA">
        <w:fldChar w:fldCharType="end"/>
      </w:r>
      <w:r w:rsidR="00871817">
        <w:t xml:space="preserve"> Right heart catheterisation </w:t>
      </w:r>
      <w:r w:rsidR="00EF187F">
        <w:t>(</w:t>
      </w:r>
      <w:r w:rsidR="00871817">
        <w:t>RHC</w:t>
      </w:r>
      <w:r w:rsidR="00EF187F">
        <w:t>)</w:t>
      </w:r>
      <w:r w:rsidR="00871817">
        <w:t xml:space="preserve"> </w:t>
      </w:r>
      <w:r w:rsidR="00E373D8">
        <w:t>is the gold standard</w:t>
      </w:r>
      <w:r w:rsidR="00871817">
        <w:t xml:space="preserve"> diagnostic test, but is invasive and carries risks including haematoma, pneumothorax and arrhythmias, with an associated small, but significant (&lt; 0.1%) mortality rate according to an analysis of 7,218 patients electively undergoing this procedure.</w:t>
      </w:r>
      <w:r w:rsidR="00871817">
        <w:fldChar w:fldCharType="begin"/>
      </w:r>
      <w:r w:rsidR="00BE0F3E">
        <w:instrText xml:space="preserve"> ADDIN EN.CITE &lt;EndNote&gt;&lt;Cite&gt;&lt;Author&gt;Hoeper&lt;/Author&gt;&lt;Year&gt;2006&lt;/Year&gt;&lt;RecNum&gt;365&lt;/RecNum&gt;&lt;DisplayText&gt;&lt;style face="superscript"&gt;94&lt;/style&gt;&lt;/DisplayText&gt;&lt;record&gt;&lt;rec-number&gt;365&lt;/rec-number&gt;&lt;foreign-keys&gt;&lt;key app="EN" db-id="52evaf50e9fe5cewd9b555d6wtw099s0pzrz" timestamp="1438599114" guid="de3743d6-e13c-4ae9-9c58-7e5c8bda7a05"&gt;365&lt;/key&gt;&lt;/foreign-keys&gt;&lt;ref-type name="Journal Article"&gt;17&lt;/ref-type&gt;&lt;contributors&gt;&lt;authors&gt;&lt;author&gt;Hoeper, Marius M.&lt;/author&gt;&lt;author&gt;Lee, Stephen H.&lt;/author&gt;&lt;author&gt;Voswinckel, Robert&lt;/author&gt;&lt;author&gt;Palazzini, Massimiliano&lt;/author&gt;&lt;author&gt;Jais, Xavier&lt;/author&gt;&lt;author&gt;Marinelli, Alessandro&lt;/author&gt;&lt;author&gt;Barst, Robyn J.&lt;/author&gt;&lt;author&gt;Ghofrani, Hossein A.&lt;/author&gt;&lt;author&gt;Jing, Zhi-Cheng&lt;/author&gt;&lt;author&gt;Opitz, Christian&lt;/author&gt;&lt;author&gt;Seyfarth, Hans-Juergen&lt;/author&gt;&lt;author&gt;Halank, Michael&lt;/author&gt;&lt;author&gt;McLaughlin, Vallerie&lt;/author&gt;&lt;author&gt;Oudiz, Ronald J.&lt;/author&gt;&lt;author&gt;Ewert, Ralf&lt;/author&gt;&lt;author&gt;Wilkens, Heinrike&lt;/author&gt;&lt;author&gt;Kluge, Stefan&lt;/author&gt;&lt;author&gt;Bremer, Hinrich-Cordt&lt;/author&gt;&lt;author&gt;Baroke, Eva&lt;/author&gt;&lt;author&gt;Rubin, Lewis J.&lt;/author&gt;&lt;/authors&gt;&lt;/contributors&gt;&lt;titles&gt;&lt;title&gt;Complications of Right Heart Catheterization Procedures in Patients With Pulmonary Hypertension in Experienced Centers&lt;/title&gt;&lt;secondary-title&gt;Journal of the American College of Cardiology&lt;/secondary-title&gt;&lt;alt-title&gt;J Am Coll Cardiol&lt;/alt-title&gt;&lt;/titles&gt;&lt;periodical&gt;&lt;full-title&gt;Journal of the American College of Cardiology&lt;/full-title&gt;&lt;/periodical&gt;&lt;pages&gt;2546-2552&lt;/pages&gt;&lt;volume&gt;48&lt;/volume&gt;&lt;number&gt;12&lt;/number&gt;&lt;dates&gt;&lt;year&gt;2006&lt;/year&gt;&lt;/dates&gt;&lt;isbn&gt;0735-1097&lt;/isbn&gt;&lt;urls&gt;&lt;related-urls&gt;&lt;url&gt;http://dx.doi.org/10.1016/j.jacc.2006.07.061&lt;/url&gt;&lt;url&gt;http://ac.els-cdn.com/S0735109706023382/1-s2.0-S0735109706023382-main.pdf?_tid=b888faa8-39cd-11e5-9157-00000aacb35d&amp;amp;acdnat=1438599323_c37c116f5f55eb87fb2e26ea886fb7dc&lt;/url&gt;&lt;/related-urls&gt;&lt;/urls&gt;&lt;electronic-resource-num&gt;10.1016/j.jacc.2006.07.061&lt;/electronic-resource-num&gt;&lt;/record&gt;&lt;/Cite&gt;&lt;/EndNote&gt;</w:instrText>
      </w:r>
      <w:r w:rsidR="00871817">
        <w:fldChar w:fldCharType="separate"/>
      </w:r>
      <w:r w:rsidR="008E7684" w:rsidRPr="008E7684">
        <w:rPr>
          <w:noProof/>
          <w:vertAlign w:val="superscript"/>
        </w:rPr>
        <w:t>94</w:t>
      </w:r>
      <w:r w:rsidR="00871817">
        <w:fldChar w:fldCharType="end"/>
      </w:r>
      <w:r w:rsidR="00871817">
        <w:t xml:space="preserve"> It also requires significant user expertise and time. Thus, a minimally invasive </w:t>
      </w:r>
      <w:r w:rsidR="002B06C7">
        <w:t xml:space="preserve">diagnostic </w:t>
      </w:r>
      <w:r w:rsidR="00871817">
        <w:t>screening tool is useful.</w:t>
      </w:r>
    </w:p>
    <w:p w14:paraId="63DDC9AD" w14:textId="4D918398" w:rsidR="00867671" w:rsidRDefault="00867671" w:rsidP="00867671">
      <w:pPr>
        <w:pStyle w:val="Body"/>
      </w:pPr>
      <w:r>
        <w:t>Echocardiography provides a diagnostic screening test by measuring systolic pulmonary artery pressure (sPAP) as a surrogate for mPAP</w:t>
      </w:r>
      <w:r w:rsidR="00272FCB">
        <w:t>.</w:t>
      </w:r>
      <w:r>
        <w:fldChar w:fldCharType="begin">
          <w:fldData xml:space="preserve">PEVuZE5vdGU+PENpdGU+PEF1dGhvcj5Cb3Nzb25lPC9BdXRob3I+PFllYXI+MjAxMzwvWWVhcj48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</w:fldData>
        </w:fldChar>
      </w:r>
      <w:r w:rsidR="00BE0F3E">
        <w:instrText xml:space="preserve"> ADDIN EN.CITE </w:instrText>
      </w:r>
      <w:r w:rsidR="00BE0F3E">
        <w:fldChar w:fldCharType="begin">
          <w:fldData xml:space="preserve">PEVuZE5vdGU+PENpdGU+PEF1dGhvcj5Cb3Nzb25lPC9BdXRob3I+PFllYXI+MjAxMzwvWWVhcj48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</w:fldData>
        </w:fldChar>
      </w:r>
      <w:r w:rsidR="00BE0F3E">
        <w:instrText xml:space="preserve"> ADDIN EN.CITE.DATA </w:instrText>
      </w:r>
      <w:r w:rsidR="00BE0F3E">
        <w:fldChar w:fldCharType="end"/>
      </w:r>
      <w:r>
        <w:fldChar w:fldCharType="separate"/>
      </w:r>
      <w:r w:rsidR="008E7684" w:rsidRPr="008E7684">
        <w:rPr>
          <w:noProof/>
          <w:vertAlign w:val="superscript"/>
        </w:rPr>
        <w:t>95</w:t>
      </w:r>
      <w:r>
        <w:fldChar w:fldCharType="end"/>
      </w:r>
      <w:r>
        <w:t xml:space="preserve"> Efforts have been made to formalise the pathway of utilising echocardiography in PAH detection for patients with ILDs. </w:t>
      </w:r>
      <w:r w:rsidR="00272FCB">
        <w:t xml:space="preserve">Coghlan and </w:t>
      </w:r>
      <w:r w:rsidR="00D96F1D">
        <w:t>colleagues devised</w:t>
      </w:r>
      <w:r>
        <w:t xml:space="preserve"> the DETECT study to develop a scoring tool for determining whether to refer patients with systemic scleroderma (SSc) for RHC by combining echocardiography with physiological, serological and electrocardiographic data.</w:t>
      </w:r>
      <w:r w:rsidR="00272FCB">
        <w:fldChar w:fldCharType="begin">
          <w:fldData xml:space="preserve">PEVuZE5vdGU+PENpdGU+PEF1dGhvcj5Db2dobGFuPC9BdXRob3I+PFllYXI+MjAxNDwvWWVhcj48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BE0F3E">
        <w:instrText xml:space="preserve"> ADDIN EN.CITE </w:instrText>
      </w:r>
      <w:r w:rsidR="00BE0F3E">
        <w:fldChar w:fldCharType="begin">
          <w:fldData xml:space="preserve">PEVuZE5vdGU+PENpdGU+PEF1dGhvcj5Db2dobGFuPC9BdXRob3I+PFllYXI+MjAxNDwvWWVhcj48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BE0F3E">
        <w:instrText xml:space="preserve"> ADDIN EN.CITE.DATA </w:instrText>
      </w:r>
      <w:r w:rsidR="00BE0F3E">
        <w:fldChar w:fldCharType="end"/>
      </w:r>
      <w:r w:rsidR="00272FCB">
        <w:fldChar w:fldCharType="separate"/>
      </w:r>
      <w:r w:rsidR="008E7684" w:rsidRPr="008E7684">
        <w:rPr>
          <w:noProof/>
          <w:vertAlign w:val="superscript"/>
        </w:rPr>
        <w:t>96</w:t>
      </w:r>
      <w:r w:rsidR="00272FCB">
        <w:fldChar w:fldCharType="end"/>
      </w:r>
      <w:r>
        <w:t xml:space="preserve"> The final result is a tool with excellent sensitivity, but has a post-echocardiograph specificity of just 35%, thus potentially subjecting many patients without PAH to RHC.</w:t>
      </w:r>
    </w:p>
    <w:p w14:paraId="4E8EE65C" w14:textId="190347B8" w:rsidR="00867671" w:rsidRDefault="00867671" w:rsidP="00867671">
      <w:pPr>
        <w:pStyle w:val="Body"/>
      </w:pPr>
      <w:r>
        <w:t>Although studies in small numbers of subjects enrolled prospectively in trials show good correlation between echocardiographic and RHC parameters</w:t>
      </w:r>
      <w:r w:rsidR="00272FCB">
        <w:t>,</w:t>
      </w:r>
      <w:r w:rsidR="00272FCB">
        <w:fldChar w:fldCharType="begin">
          <w:fldData xml:space="preserve">PEVuZE5vdGU+PENpdGU+PEF1dGhvcj5UaWFuPC9BdXRob3I+PFllYXI+MjAxMTwvWWVhcj48UmVj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BE0F3E">
        <w:instrText xml:space="preserve"> ADDIN EN.CITE </w:instrText>
      </w:r>
      <w:r w:rsidR="00BE0F3E">
        <w:fldChar w:fldCharType="begin">
          <w:fldData xml:space="preserve">PEVuZE5vdGU+PENpdGU+PEF1dGhvcj5UaWFuPC9BdXRob3I+PFllYXI+MjAxMTwvWWVhcj48UmVj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BE0F3E">
        <w:instrText xml:space="preserve"> ADDIN EN.CITE.DATA </w:instrText>
      </w:r>
      <w:r w:rsidR="00BE0F3E">
        <w:fldChar w:fldCharType="end"/>
      </w:r>
      <w:r w:rsidR="00272FCB">
        <w:fldChar w:fldCharType="separate"/>
      </w:r>
      <w:r w:rsidR="008E7684" w:rsidRPr="008E7684">
        <w:rPr>
          <w:noProof/>
          <w:vertAlign w:val="superscript"/>
        </w:rPr>
        <w:t>97</w:t>
      </w:r>
      <w:r w:rsidR="00272FCB">
        <w:fldChar w:fldCharType="end"/>
      </w:r>
      <w:r>
        <w:t xml:space="preserve"> </w:t>
      </w:r>
      <w:r>
        <w:rPr>
          <w:noProof/>
        </w:rPr>
        <w:t xml:space="preserve">this is not reflected in retrospective studies of patients in clinical practice. </w:t>
      </w:r>
      <w:r w:rsidR="003C7B54">
        <w:rPr>
          <w:noProof/>
        </w:rPr>
        <w:t xml:space="preserve">For example, Farber </w:t>
      </w:r>
      <w:r w:rsidR="003C7B54" w:rsidRPr="00A25DAC">
        <w:rPr>
          <w:i/>
          <w:noProof/>
        </w:rPr>
        <w:t>et al</w:t>
      </w:r>
      <w:r w:rsidR="003C7B54">
        <w:rPr>
          <w:i/>
          <w:noProof/>
        </w:rPr>
        <w:t>.</w:t>
      </w:r>
      <w:r w:rsidR="003C7B54">
        <w:rPr>
          <w:noProof/>
        </w:rPr>
        <w:t xml:space="preserve"> </w:t>
      </w:r>
      <w:r w:rsidR="003C7B54">
        <w:t>reviewed data from the USA-based REVEAL registry, analysing 1,883 patients who had echocardiography and RHC within 12 months of each other.</w:t>
      </w:r>
      <w:r w:rsidR="003C7B54">
        <w:rPr>
          <w:noProof/>
        </w:rPr>
        <w:fldChar w:fldCharType="begin">
          <w:fldData xml:space="preserve">PEVuZE5vdGU+PENpdGU+PEF1dGhvcj5GYXJiZXI8L0F1dGhvcj48WWVhcj4yMDExPC9ZZWFyPjxS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BE0F3E">
        <w:rPr>
          <w:noProof/>
        </w:rPr>
        <w:instrText xml:space="preserve"> ADDIN EN.CITE </w:instrText>
      </w:r>
      <w:r w:rsidR="00BE0F3E">
        <w:rPr>
          <w:noProof/>
        </w:rPr>
        <w:fldChar w:fldCharType="begin">
          <w:fldData xml:space="preserve">PEVuZE5vdGU+PENpdGU+PEF1dGhvcj5GYXJiZXI8L0F1dGhvcj48WWVhcj4yMDExPC9ZZWFyPjxS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BE0F3E">
        <w:rPr>
          <w:noProof/>
        </w:rPr>
        <w:instrText xml:space="preserve"> ADDIN EN.CITE.DATA </w:instrText>
      </w:r>
      <w:r w:rsidR="00BE0F3E">
        <w:rPr>
          <w:noProof/>
        </w:rPr>
      </w:r>
      <w:r w:rsidR="00BE0F3E">
        <w:rPr>
          <w:noProof/>
        </w:rPr>
        <w:fldChar w:fldCharType="end"/>
      </w:r>
      <w:r w:rsidR="003C7B54">
        <w:rPr>
          <w:noProof/>
        </w:rPr>
      </w:r>
      <w:r w:rsidR="003C7B54">
        <w:rPr>
          <w:noProof/>
        </w:rPr>
        <w:fldChar w:fldCharType="separate"/>
      </w:r>
      <w:r w:rsidR="003C7B54" w:rsidRPr="008E7684">
        <w:rPr>
          <w:noProof/>
          <w:vertAlign w:val="superscript"/>
        </w:rPr>
        <w:t>98</w:t>
      </w:r>
      <w:r w:rsidR="003C7B54">
        <w:rPr>
          <w:noProof/>
        </w:rPr>
        <w:fldChar w:fldCharType="end"/>
      </w:r>
      <w:r w:rsidR="003C7B54">
        <w:rPr>
          <w:noProof/>
        </w:rPr>
        <w:t xml:space="preserve"> </w:t>
      </w:r>
      <w:r w:rsidR="003C7B54">
        <w:t>Correlation between</w:t>
      </w:r>
      <w:r w:rsidR="003C7B54" w:rsidRPr="001107B9">
        <w:t xml:space="preserve"> </w:t>
      </w:r>
      <w:r w:rsidR="003C7B54">
        <w:t xml:space="preserve">echocardiography-measured sPAP and RHC-measured mPAP was good, with r = 0.56 and these results are in broad </w:t>
      </w:r>
      <w:r w:rsidR="003C7B54" w:rsidRPr="00510C32">
        <w:t xml:space="preserve">agreement with a retrospective analysis by </w:t>
      </w:r>
      <w:r w:rsidR="003C7B54">
        <w:t xml:space="preserve">Testani </w:t>
      </w:r>
      <w:r w:rsidR="003C7B54" w:rsidRPr="00A25DAC">
        <w:rPr>
          <w:i/>
        </w:rPr>
        <w:t>et al</w:t>
      </w:r>
      <w:r w:rsidR="003C7B54">
        <w:rPr>
          <w:i/>
        </w:rPr>
        <w:t>.</w:t>
      </w:r>
      <w:r w:rsidR="003C7B54" w:rsidRPr="00510C32">
        <w:t>,</w:t>
      </w:r>
      <w:r w:rsidR="003C7B54">
        <w:t xml:space="preserve"> who reviewed 618 patients undergoing LHC and echocardiography within 48 hours of each other (r = 0.52).</w:t>
      </w:r>
      <w:r w:rsidR="003C7B54" w:rsidRPr="00510C32">
        <w:fldChar w:fldCharType="begin">
          <w:fldData xml:space="preserve">PEVuZE5vdGU+PENpdGU+PEF1dGhvcj5UZXN0YW5pPC9BdXRob3I+PFllYXI+MjAxMDwvWWVhcj48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E5Mi03PC9wYWdlcz48dm9sdW1lPjEwNTwvdm9sdW1lPjxudW1iZXI+ODwvbnVtYmVyPjxlZGl0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</w:fldData>
        </w:fldChar>
      </w:r>
      <w:r w:rsidR="00BE0F3E">
        <w:instrText xml:space="preserve"> ADDIN EN.CITE </w:instrText>
      </w:r>
      <w:r w:rsidR="00BE0F3E">
        <w:fldChar w:fldCharType="begin">
          <w:fldData xml:space="preserve">PEVuZE5vdGU+PENpdGU+PEF1dGhvcj5UZXN0YW5pPC9BdXRob3I+PFllYXI+MjAxMDwvWWVhcj48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E5Mi03PC9wYWdlcz48dm9sdW1lPjEwNTwvdm9sdW1lPjxudW1iZXI+ODwvbnVtYmVyPjxlZGl0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</w:fldData>
        </w:fldChar>
      </w:r>
      <w:r w:rsidR="00BE0F3E">
        <w:instrText xml:space="preserve"> ADDIN EN.CITE.DATA </w:instrText>
      </w:r>
      <w:r w:rsidR="00BE0F3E">
        <w:fldChar w:fldCharType="end"/>
      </w:r>
      <w:r w:rsidR="003C7B54" w:rsidRPr="00510C32">
        <w:fldChar w:fldCharType="separate"/>
      </w:r>
      <w:r w:rsidR="003C7B54" w:rsidRPr="008E7684">
        <w:rPr>
          <w:noProof/>
          <w:vertAlign w:val="superscript"/>
        </w:rPr>
        <w:t>99</w:t>
      </w:r>
      <w:r w:rsidR="003C7B54" w:rsidRPr="00510C32">
        <w:fldChar w:fldCharType="end"/>
      </w:r>
      <w:r w:rsidR="003C7B54">
        <w:t xml:space="preserve"> However, the low specificity of echocardiography is apparent, with only 26% of patients with a normal RHC value identified as having an </w:t>
      </w:r>
      <w:r w:rsidR="003C7B54" w:rsidRPr="00B439E7">
        <w:t>sPAP</w:t>
      </w:r>
      <w:r w:rsidR="003C7B54">
        <w:t xml:space="preserve"> within the normal range on transthoracic echocardiograph. </w:t>
      </w:r>
      <w:r>
        <w:t>In addition, misclassification of the severity of PAH occurred in 54.4% of patients, highlighting the limitation of using echocardiographic measures to evaluate PAH beyond initial diagnosis.</w:t>
      </w:r>
    </w:p>
    <w:p w14:paraId="5B284291" w14:textId="34BDA1E9" w:rsidR="00F25CFB" w:rsidRPr="00F25CFB" w:rsidRDefault="00867671" w:rsidP="00867671">
      <w:pPr>
        <w:pStyle w:val="Body"/>
      </w:pPr>
      <w:r>
        <w:t>Insight into the longer-term prognostic value of echocardiography is provided from further analysis of 167 patients from the REVEAL cohort who had a second RHC and echocardiograph within three months of each other. Correlation of chang</w:t>
      </w:r>
      <w:r w:rsidR="00006249">
        <w:t xml:space="preserve">e in PAP over time was poorer (r </w:t>
      </w:r>
      <w:r>
        <w:t>=</w:t>
      </w:r>
      <w:r w:rsidR="00006249">
        <w:t xml:space="preserve"> </w:t>
      </w:r>
      <w:r>
        <w:t>0.43, p</w:t>
      </w:r>
      <w:r w:rsidR="00006249">
        <w:t xml:space="preserve"> </w:t>
      </w:r>
      <w:r>
        <w:t>=</w:t>
      </w:r>
      <w:r w:rsidR="00006249">
        <w:t xml:space="preserve"> </w:t>
      </w:r>
      <w:r>
        <w:t xml:space="preserve">0.001), with discrepancies ranging from -80mmHg to 60mmHg between </w:t>
      </w:r>
      <w:r>
        <w:lastRenderedPageBreak/>
        <w:t xml:space="preserve">echocardiography and RHC. This suggests that although useful as a screening tool, </w:t>
      </w:r>
      <w:r w:rsidR="00B11F41">
        <w:t>using echocardiographically estimated sPAP as a surrogate for PH i</w:t>
      </w:r>
      <w:r>
        <w:t>s an imprecise means of haemodynamic assessment over time</w:t>
      </w:r>
      <w:r w:rsidR="007435F5">
        <w:t xml:space="preserve"> and is inherently unsuited to </w:t>
      </w:r>
      <w:r w:rsidR="004F2340">
        <w:t>detecting</w:t>
      </w:r>
      <w:r w:rsidR="007435F5">
        <w:t xml:space="preserve"> subtle pulmonary vascular physiology changes in IPF</w:t>
      </w:r>
      <w:r>
        <w:t>.</w:t>
      </w:r>
    </w:p>
    <w:p w14:paraId="328EAB23" w14:textId="77777777" w:rsidR="00CD3139" w:rsidRDefault="00CD3139" w:rsidP="00CD3139">
      <w:pPr>
        <w:pStyle w:val="Heading3"/>
      </w:pPr>
      <w:bookmarkStart w:id="2435" w:name="_Toc349918152"/>
      <w:bookmarkStart w:id="2436" w:name="_Toc364347266"/>
      <w:r>
        <w:t>Pulmonary Function Te</w:t>
      </w:r>
      <w:r w:rsidR="00AE21E6">
        <w:t>sts</w:t>
      </w:r>
      <w:bookmarkEnd w:id="2435"/>
      <w:bookmarkEnd w:id="2436"/>
    </w:p>
    <w:p w14:paraId="6474AC35" w14:textId="77777777" w:rsidR="00D76152" w:rsidRDefault="00611F49" w:rsidP="00611F49">
      <w:pPr>
        <w:pStyle w:val="Heading4"/>
      </w:pPr>
      <w:r>
        <w:t>Sp</w:t>
      </w:r>
      <w:r w:rsidR="00D76152">
        <w:t>iro</w:t>
      </w:r>
      <w:r w:rsidR="00A54CC8">
        <w:t>met</w:t>
      </w:r>
      <w:r w:rsidR="00D76152">
        <w:t>ry</w:t>
      </w:r>
      <w:r w:rsidR="005966F5">
        <w:t xml:space="preserve"> and forced vital capacity</w:t>
      </w:r>
    </w:p>
    <w:p w14:paraId="6AFF68BC" w14:textId="507F18A7" w:rsidR="009F4085" w:rsidRDefault="00A54CC8" w:rsidP="00A119DC">
      <w:r>
        <w:t xml:space="preserve">Spirometry is a </w:t>
      </w:r>
      <w:r w:rsidR="00D01A30">
        <w:t>well standardised</w:t>
      </w:r>
      <w:r>
        <w:t xml:space="preserve"> and relatively easy to perform investigation which is readily available in primary care and chest clinic settings.</w:t>
      </w:r>
      <w:r w:rsidR="00D01A30">
        <w:fldChar w:fldCharType="begin">
          <w:fldData xml:space="preserve">PEVuZE5vdGU+PENpdGU+PEF1dGhvcj5NaWxsZXI8L0F1dGhvcj48WWVhcj4yMDA1PC9ZZWFyPjxS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MxOS0zODwvcGFnZXM+PHZvbHVtZT4yNjwvdm9sdW1lPjxu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=
</w:fldData>
        </w:fldChar>
      </w:r>
      <w:r w:rsidR="00BE0F3E">
        <w:instrText xml:space="preserve"> ADDIN EN.CITE </w:instrText>
      </w:r>
      <w:r w:rsidR="00BE0F3E">
        <w:fldChar w:fldCharType="begin">
          <w:fldData xml:space="preserve">PEVuZE5vdGU+PENpdGU+PEF1dGhvcj5NaWxsZXI8L0F1dGhvcj48WWVhcj4yMDA1PC9ZZWFyPjxS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MxOS0zODwvcGFnZXM+PHZvbHVtZT4yNjwvdm9sdW1lPjxu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=
</w:fldData>
        </w:fldChar>
      </w:r>
      <w:r w:rsidR="00BE0F3E">
        <w:instrText xml:space="preserve"> ADDIN EN.CITE.DATA </w:instrText>
      </w:r>
      <w:r w:rsidR="00BE0F3E">
        <w:fldChar w:fldCharType="end"/>
      </w:r>
      <w:r w:rsidR="00D01A30">
        <w:fldChar w:fldCharType="separate"/>
      </w:r>
      <w:r w:rsidR="008E7684" w:rsidRPr="008E7684">
        <w:rPr>
          <w:noProof/>
          <w:vertAlign w:val="superscript"/>
        </w:rPr>
        <w:t>100</w:t>
      </w:r>
      <w:r w:rsidR="00D01A30">
        <w:fldChar w:fldCharType="end"/>
      </w:r>
      <w:r w:rsidR="00C61AD0">
        <w:t xml:space="preserve"> </w:t>
      </w:r>
      <w:r w:rsidR="00D01A30">
        <w:t xml:space="preserve">As </w:t>
      </w:r>
      <w:r w:rsidR="00631B80">
        <w:t>IPF</w:t>
      </w:r>
      <w:r w:rsidR="00D01A30">
        <w:t xml:space="preserve"> </w:t>
      </w:r>
      <w:r w:rsidR="00362AE4">
        <w:t>progresses</w:t>
      </w:r>
      <w:r w:rsidR="00D01A30">
        <w:t xml:space="preserve">, lung volume begins to fall </w:t>
      </w:r>
      <w:r w:rsidR="00631B80">
        <w:t>due to the replacement of</w:t>
      </w:r>
      <w:r w:rsidR="00D01A30">
        <w:t xml:space="preserve"> normal</w:t>
      </w:r>
      <w:r w:rsidR="00631B80">
        <w:t>,</w:t>
      </w:r>
      <w:r w:rsidR="00D01A30">
        <w:t xml:space="preserve"> elastic lung tissue </w:t>
      </w:r>
      <w:r w:rsidR="00631B80">
        <w:t>with</w:t>
      </w:r>
      <w:r w:rsidR="00D01A30">
        <w:t xml:space="preserve"> rigid regions of fibrosis. </w:t>
      </w:r>
      <w:r w:rsidR="00631B80">
        <w:t>This fall in respiratory volume is detectable by asking the patient to take a deep breath in and then blow out as hard and fast as possible until they can breathe out no further</w:t>
      </w:r>
      <w:r w:rsidR="00C61AD0">
        <w:t>.</w:t>
      </w:r>
      <w:r w:rsidR="00631B80">
        <w:t xml:space="preserve"> This measurement is known as the forced vital capacity (FVC)</w:t>
      </w:r>
      <w:r w:rsidR="0050493E">
        <w:t xml:space="preserve"> and fall in this value is the most commonly stipulated primary endpoint in clinical </w:t>
      </w:r>
      <w:r w:rsidR="004F2340">
        <w:t>trials</w:t>
      </w:r>
      <w:r w:rsidR="0050493E">
        <w:t xml:space="preserve"> of IPF, as a surrogate measure of mortality</w:t>
      </w:r>
      <w:r w:rsidR="001B2E57">
        <w:t>.</w:t>
      </w:r>
      <w:r w:rsidR="00D64E8E">
        <w:fldChar w:fldCharType="begin"/>
      </w:r>
      <w:r w:rsidR="00BE0F3E">
        <w:instrText xml:space="preserve"> ADDIN EN.CITE &lt;EndNote&gt;&lt;Cite&gt;&lt;Author&gt;King&lt;/Author&gt;&lt;Year&gt;2005&lt;/Year&gt;&lt;RecNum&gt;273&lt;/RecNum&gt;&lt;DisplayText&gt;&lt;style face="superscript"&gt;101&lt;/style&gt;&lt;/DisplayText&gt;&lt;record&gt;&lt;rec-number&gt;273&lt;/rec-number&gt;&lt;foreign-keys&gt;&lt;key app="EN" db-id="52evaf50e9fe5cewd9b555d6wtw099s0pzrz" timestamp="1434709153" guid="3904b435-c1be-43cc-8e46-1296ac45d4b4"&gt;273&lt;/key&gt;&lt;/foreign-keys&gt;&lt;ref-type name="Journal Article"&gt;17&lt;/ref-type&gt;&lt;contributors&gt;&lt;authors&gt;&lt;author&gt;King, Jr Talmadge E.&lt;/author&gt;&lt;author&gt;Safrin, Sharon&lt;/author&gt;&lt;author&gt;Starko, Karen M.&lt;/author&gt;&lt;author&gt;Brown, Kevin K.&lt;/author&gt;&lt;author&gt;Noble, Paul W.&lt;/author&gt;&lt;author&gt;Raghu, Ganesh&lt;/author&gt;&lt;author&gt;Schwartz, David A.&lt;/author&gt;&lt;/authors&gt;&lt;/contributors&gt;&lt;titles&gt;&lt;title&gt;Analyses of efficacy end points in a controlled trial of interferon-γ1b for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171-177&lt;/pages&gt;&lt;volume&gt;127&lt;/volume&gt;&lt;number&gt;1&lt;/number&gt;&lt;dates&gt;&lt;year&gt;2005&lt;/year&gt;&lt;/dates&gt;&lt;isbn&gt;0012-3692&lt;/isbn&gt;&lt;urls&gt;&lt;related-urls&gt;&lt;url&gt;http://dx.doi.org/10.1378/chest.127.1.171&lt;/url&gt;&lt;url&gt;http://journal.publications.chestnet.org/data/Journals/CHEST/22020/171.pdf&lt;/url&gt;&lt;/related-urls&gt;&lt;/urls&gt;&lt;electronic-resource-num&gt;10.1378/chest.127.1.171&lt;/electronic-resource-num&gt;&lt;/record&gt;&lt;/Cite&gt;&lt;/EndNote&gt;</w:instrText>
      </w:r>
      <w:r w:rsidR="00D64E8E">
        <w:fldChar w:fldCharType="separate"/>
      </w:r>
      <w:r w:rsidR="00D64E8E" w:rsidRPr="00D64E8E">
        <w:rPr>
          <w:noProof/>
          <w:vertAlign w:val="superscript"/>
        </w:rPr>
        <w:t>101</w:t>
      </w:r>
      <w:r w:rsidR="00D64E8E">
        <w:fldChar w:fldCharType="end"/>
      </w:r>
    </w:p>
    <w:p w14:paraId="6361DB52" w14:textId="393E355C" w:rsidR="00307720" w:rsidRDefault="00CE6EAC" w:rsidP="00A119DC">
      <w:r>
        <w:t>Patients with IPF demonstrate lower percent predicted FVC than healthy population va</w:t>
      </w:r>
      <w:r w:rsidR="00C80168">
        <w:t xml:space="preserve">lues and suffer </w:t>
      </w:r>
      <w:r>
        <w:t>an average decline of around 150-200mL per year in large</w:t>
      </w:r>
      <w:r w:rsidR="00474E1B">
        <w:t xml:space="preserve"> interventional</w:t>
      </w:r>
      <w:r>
        <w:t xml:space="preserve"> trials</w:t>
      </w:r>
      <w:r w:rsidR="00362AE4">
        <w:t>.</w:t>
      </w:r>
      <w:r>
        <w:fldChar w:fldCharType="begin"/>
      </w:r>
      <w:r w:rsidR="00BE0F3E">
        <w:instrText xml:space="preserve"> ADDIN EN.CITE &lt;EndNote&gt;&lt;Cite&gt;&lt;Author&gt;Ley&lt;/Author&gt;&lt;Year&gt;2011&lt;/Year&gt;&lt;RecNum&gt;329&lt;/RecNum&gt;&lt;DisplayText&gt;&lt;style face="superscript"&gt;47&lt;/style&gt;&lt;/DisplayText&gt;&lt;record&gt;&lt;rec-number&gt;329&lt;/rec-number&gt;&lt;foreign-keys&gt;&lt;key app="EN" db-id="52evaf50e9fe5cewd9b555d6wtw099s0pzrz" timestamp="1436262034" guid="e5c6af40-e10a-48a2-885b-708cfcd3a671"&gt;329&lt;/key&gt;&lt;/foreign-keys&gt;&lt;ref-type name="Journal Article"&gt;17&lt;/ref-type&gt;&lt;contributors&gt;&lt;authors&gt;&lt;author&gt;Ley, B.&lt;/author&gt;&lt;author&gt;Collard, H. R.&lt;/author&gt;&lt;author&gt;King, T. E., Jr.&lt;/author&gt;&lt;/authors&gt;&lt;/contributors&gt;&lt;auth-address&gt;Department of Medicine, University of California San Francisco, San Francisco, California, USA.&lt;/auth-address&gt;&lt;titles&gt;&lt;title&gt;Clinical course and prediction of survival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431-40&lt;/pages&gt;&lt;volume&gt;183&lt;/volume&gt;&lt;number&gt;4&lt;/number&gt;&lt;edition&gt;2010/10/12&lt;/edition&gt;&lt;keywords&gt;&lt;keyword&gt;Cause of Death&lt;/keyword&gt;&lt;keyword&gt;Disease Progression&lt;/keyword&gt;&lt;keyword&gt;Humans&lt;/keyword&gt;&lt;keyword&gt;Idiopathic Pulmonary Fibrosis/*mortality&lt;/keyword&gt;&lt;keyword&gt;Risk Factors&lt;/keyword&gt;&lt;keyword&gt;Survival Analysis&lt;/keyword&gt;&lt;/keywords&gt;&lt;dates&gt;&lt;year&gt;2011&lt;/year&gt;&lt;pub-dates&gt;&lt;date&gt;Feb 15&lt;/date&gt;&lt;/pub-dates&gt;&lt;/dates&gt;&lt;isbn&gt;1073-449x&lt;/isbn&gt;&lt;accession-num&gt;20935110&lt;/accession-num&gt;&lt;urls&gt;&lt;related-urls&gt;&lt;url&gt;http://www.atsjournals.org/doi/pdf/10.1164/rccm.201006-0894CI&lt;/url&gt;&lt;/related-urls&gt;&lt;/urls&gt;&lt;electronic-resource-num&gt;10.1164/rccm.201006-0894CI&lt;/electronic-resource-num&gt;&lt;remote-database-provider&gt;NLM&lt;/remote-database-provider&gt;&lt;language&gt;eng&lt;/language&gt;&lt;/record&gt;&lt;/Cite&gt;&lt;/EndNote&gt;</w:instrText>
      </w:r>
      <w:r>
        <w:fldChar w:fldCharType="separate"/>
      </w:r>
      <w:r w:rsidR="008E7684" w:rsidRPr="008E7684">
        <w:rPr>
          <w:noProof/>
          <w:vertAlign w:val="superscript"/>
        </w:rPr>
        <w:t>47</w:t>
      </w:r>
      <w:r>
        <w:fldChar w:fldCharType="end"/>
      </w:r>
      <w:r w:rsidR="00307720">
        <w:t xml:space="preserve"> More recent placebo cohorts from randomised controlled </w:t>
      </w:r>
      <w:r w:rsidR="001932B0">
        <w:t xml:space="preserve">phase III </w:t>
      </w:r>
      <w:r w:rsidR="00307720">
        <w:t xml:space="preserve">trials of </w:t>
      </w:r>
      <w:r w:rsidR="001932B0">
        <w:t xml:space="preserve">Pirfenidone and </w:t>
      </w:r>
      <w:r w:rsidR="00C048E5">
        <w:t>Nintedanib also</w:t>
      </w:r>
      <w:r w:rsidR="00307720">
        <w:t xml:space="preserve"> support this observation. A summary of FVC decline in these trials is p</w:t>
      </w:r>
      <w:r w:rsidR="005B109D">
        <w:t xml:space="preserve">rovided in </w:t>
      </w:r>
      <w:r w:rsidR="000303A8">
        <w:t>Figure</w:t>
      </w:r>
      <w:r w:rsidR="005B109D">
        <w:t xml:space="preserve"> 1.1</w:t>
      </w:r>
      <w:ins w:id="2437" w:author="Windows User" w:date="2018-10-31T09:04:00Z">
        <w:r w:rsidR="007A7704">
          <w:t>3</w:t>
        </w:r>
      </w:ins>
      <w:del w:id="2438" w:author="Windows User" w:date="2018-10-31T09:04:00Z">
        <w:r w:rsidR="005B109D" w:rsidDel="007A7704">
          <w:delText>4</w:delText>
        </w:r>
      </w:del>
      <w:r w:rsidR="00307720">
        <w:t>.</w:t>
      </w:r>
      <w:r w:rsidR="002908D2">
        <w:t xml:space="preserve"> The CAPACITY phase III P</w:t>
      </w:r>
      <w:r w:rsidR="00537D6D">
        <w:t xml:space="preserve">irfenidone trials are not included as the study authors did not publish </w:t>
      </w:r>
      <w:r w:rsidR="00196863">
        <w:t>absolute</w:t>
      </w:r>
      <w:r w:rsidR="00537D6D">
        <w:t xml:space="preserve"> FVC values.</w:t>
      </w:r>
      <w:r w:rsidR="00537D6D">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rsidR="00537D6D">
        <w:fldChar w:fldCharType="separate"/>
      </w:r>
      <w:r w:rsidR="008E7684" w:rsidRPr="008E7684">
        <w:rPr>
          <w:noProof/>
          <w:vertAlign w:val="superscript"/>
        </w:rPr>
        <w:t>90</w:t>
      </w:r>
      <w:r w:rsidR="00537D6D">
        <w:fldChar w:fldCharType="end"/>
      </w:r>
    </w:p>
    <w:p w14:paraId="16C868E9" w14:textId="77777777" w:rsidR="00E654AF" w:rsidRDefault="0040192E" w:rsidP="00E654AF">
      <w:pPr>
        <w:pStyle w:val="figure"/>
      </w:pPr>
      <w:r>
        <w:rPr>
          <w:noProof/>
          <w:lang w:eastAsia="en-GB"/>
        </w:rPr>
        <w:lastRenderedPageBreak/>
        <w:drawing>
          <wp:inline distT="0" distB="0" distL="0" distR="0" wp14:anchorId="24FCC40C" wp14:editId="4BF090D0">
            <wp:extent cx="6108700" cy="3657600"/>
            <wp:effectExtent l="0" t="0" r="12700" b="0"/>
            <wp:docPr id="15" name="Picture 15" descr="FVC de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VC decline"/>
                    <pic:cNvPicPr>
                      <a:picLocks noChangeAspect="1" noChangeArrowheads="1"/>
                    </pic:cNvPicPr>
                  </pic:nvPicPr>
                  <pic:blipFill>
                    <a:blip r:embed="rId33">
                      <a:extLst>
                        <a:ext uri="{28A0092B-C50C-407E-A947-70E740481C1C}">
                          <a14:useLocalDpi xmlns:a14="http://schemas.microsoft.com/office/drawing/2010/main" val="0"/>
                        </a:ext>
                      </a:extLst>
                    </a:blip>
                    <a:srcRect b="20172"/>
                    <a:stretch>
                      <a:fillRect/>
                    </a:stretch>
                  </pic:blipFill>
                  <pic:spPr bwMode="auto">
                    <a:xfrm>
                      <a:off x="0" y="0"/>
                      <a:ext cx="6108700" cy="3657600"/>
                    </a:xfrm>
                    <a:prstGeom prst="rect">
                      <a:avLst/>
                    </a:prstGeom>
                    <a:noFill/>
                    <a:ln>
                      <a:noFill/>
                    </a:ln>
                  </pic:spPr>
                </pic:pic>
              </a:graphicData>
            </a:graphic>
          </wp:inline>
        </w:drawing>
      </w:r>
    </w:p>
    <w:p w14:paraId="5E57E9FB" w14:textId="63EBCF1C" w:rsidR="005A555A" w:rsidRDefault="000303A8" w:rsidP="005A555A">
      <w:pPr>
        <w:pStyle w:val="Caption"/>
      </w:pPr>
      <w:bookmarkStart w:id="2439" w:name="_Toc3145302"/>
      <w:r>
        <w:t>Figure</w:t>
      </w:r>
      <w:r w:rsidR="00E654AF">
        <w:t xml:space="preserve"> </w:t>
      </w:r>
      <w:ins w:id="2440"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44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442" w:author="Nicholas Weatherley" w:date="2019-03-05T22:36:00Z">
        <w:r w:rsidR="00D5585D">
          <w:rPr>
            <w:noProof/>
          </w:rPr>
          <w:t>13</w:t>
        </w:r>
        <w:r w:rsidR="00D5585D">
          <w:fldChar w:fldCharType="end"/>
        </w:r>
      </w:ins>
      <w:ins w:id="2443" w:author="Windows User" w:date="2018-11-01T14:27:00Z">
        <w:del w:id="2444" w:author="Nicholas Weatherley" w:date="2019-03-05T22:36:00Z">
          <w:r w:rsidR="002F70B6" w:rsidDel="00D5585D">
            <w:fldChar w:fldCharType="begin"/>
          </w:r>
          <w:r w:rsidR="002F70B6" w:rsidDel="00D5585D">
            <w:delInstrText xml:space="preserve"> STYLEREF 1 \s </w:delInstrText>
          </w:r>
        </w:del>
      </w:ins>
      <w:del w:id="2445" w:author="Nicholas Weatherley" w:date="2019-03-05T22:36:00Z">
        <w:r w:rsidR="002F70B6" w:rsidDel="00D5585D">
          <w:fldChar w:fldCharType="separate"/>
        </w:r>
        <w:r w:rsidR="0024585E" w:rsidDel="00D5585D">
          <w:rPr>
            <w:noProof/>
          </w:rPr>
          <w:delText>1</w:delText>
        </w:r>
      </w:del>
      <w:ins w:id="2446" w:author="Windows User" w:date="2018-11-01T14:27:00Z">
        <w:del w:id="244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448" w:author="Nicholas Weatherley" w:date="2019-03-05T22:36:00Z">
        <w:r w:rsidR="002F70B6" w:rsidDel="00D5585D">
          <w:fldChar w:fldCharType="end"/>
        </w:r>
      </w:del>
      <w:del w:id="244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bookmarkStart w:id="2450" w:name="_Toc364424662"/>
      <w:bookmarkStart w:id="2451" w:name="_Toc364425625"/>
      <w:bookmarkStart w:id="2452" w:name="_Toc364493348"/>
      <w:bookmarkStart w:id="2453" w:name="_Toc494795723"/>
      <w:r w:rsidR="005A555A">
        <w:t>: Forced vital capacity decline in IPF trial placebo groups</w:t>
      </w:r>
      <w:bookmarkEnd w:id="2439"/>
      <w:bookmarkEnd w:id="2450"/>
      <w:bookmarkEnd w:id="2451"/>
      <w:bookmarkEnd w:id="2452"/>
      <w:bookmarkEnd w:id="2453"/>
    </w:p>
    <w:p w14:paraId="6DB827DC" w14:textId="573BF33D" w:rsidR="009E7503" w:rsidRDefault="00982F19" w:rsidP="00A06C98">
      <w:pPr>
        <w:pStyle w:val="Figuretext"/>
      </w:pPr>
      <w:r>
        <w:t>Placebo groups from s</w:t>
      </w:r>
      <w:r w:rsidR="005A555A">
        <w:t>tudies</w:t>
      </w:r>
      <w:r w:rsidR="00537D6D">
        <w:t xml:space="preserve"> included in this summary are as follows</w:t>
      </w:r>
      <w:r w:rsidR="005A555A">
        <w:t xml:space="preserve">: 1. King </w:t>
      </w:r>
      <w:r w:rsidR="005A555A" w:rsidRPr="00A25DAC">
        <w:rPr>
          <w:i/>
        </w:rPr>
        <w:t>et al</w:t>
      </w:r>
      <w:r w:rsidR="00A25DAC">
        <w:rPr>
          <w:i/>
        </w:rPr>
        <w:t>.</w:t>
      </w:r>
      <w:r w:rsidR="005A555A">
        <w:t xml:space="preserve"> (</w:t>
      </w:r>
      <w:r w:rsidR="006833B9">
        <w:t xml:space="preserve">Bosentan - </w:t>
      </w:r>
      <w:r w:rsidR="005A555A">
        <w:t>BUILD-1)</w:t>
      </w:r>
      <w:r w:rsidR="00AC2149">
        <w:t>,</w:t>
      </w:r>
      <w:r w:rsidR="005A555A">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 </w:instrText>
      </w:r>
      <w:r w:rsidR="00BE0F3E">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DATA </w:instrText>
      </w:r>
      <w:r w:rsidR="00BE0F3E">
        <w:fldChar w:fldCharType="end"/>
      </w:r>
      <w:r w:rsidR="005A555A">
        <w:fldChar w:fldCharType="separate"/>
      </w:r>
      <w:r w:rsidR="00D64E8E" w:rsidRPr="00D64E8E">
        <w:rPr>
          <w:noProof/>
          <w:vertAlign w:val="superscript"/>
        </w:rPr>
        <w:t>102</w:t>
      </w:r>
      <w:r w:rsidR="005A555A">
        <w:fldChar w:fldCharType="end"/>
      </w:r>
      <w:r w:rsidR="005A555A">
        <w:t xml:space="preserve"> </w:t>
      </w:r>
      <w:r>
        <w:t xml:space="preserve">2. King </w:t>
      </w:r>
      <w:r w:rsidR="00A25DAC" w:rsidRPr="00A25DAC">
        <w:rPr>
          <w:i/>
        </w:rPr>
        <w:t>et al</w:t>
      </w:r>
      <w:r w:rsidR="00A25DAC">
        <w:rPr>
          <w:i/>
        </w:rPr>
        <w:t>.</w:t>
      </w:r>
      <w:r w:rsidR="00A25DAC">
        <w:t xml:space="preserve"> </w:t>
      </w:r>
      <w:r>
        <w:t>(Bosentan – BUILD-3),</w:t>
      </w:r>
      <w:r w:rsidR="00B215E3">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rsidR="00B215E3">
        <w:fldChar w:fldCharType="separate"/>
      </w:r>
      <w:r w:rsidR="00D64E8E" w:rsidRPr="00D64E8E">
        <w:rPr>
          <w:noProof/>
          <w:vertAlign w:val="superscript"/>
        </w:rPr>
        <w:t>103</w:t>
      </w:r>
      <w:r w:rsidR="00B215E3">
        <w:fldChar w:fldCharType="end"/>
      </w:r>
      <w:r>
        <w:t xml:space="preserve"> 3</w:t>
      </w:r>
      <w:r w:rsidR="005A555A">
        <w:t xml:space="preserve">. Raghu </w:t>
      </w:r>
      <w:r w:rsidR="00A25DAC" w:rsidRPr="00A25DAC">
        <w:rPr>
          <w:i/>
        </w:rPr>
        <w:t>et al</w:t>
      </w:r>
      <w:r w:rsidR="00A25DAC">
        <w:rPr>
          <w:i/>
        </w:rPr>
        <w:t>.</w:t>
      </w:r>
      <w:r w:rsidR="00A25DAC">
        <w:t xml:space="preserve"> </w:t>
      </w:r>
      <w:r w:rsidR="005A555A">
        <w:t>(</w:t>
      </w:r>
      <w:r w:rsidR="00537D6D">
        <w:t>Interferon gamma</w:t>
      </w:r>
      <w:r w:rsidR="005A555A">
        <w:t>)</w:t>
      </w:r>
      <w:r w:rsidR="00AC2149">
        <w:t>,</w:t>
      </w:r>
      <w:r w:rsidR="005A555A">
        <w:fldChar w:fldCharType="begin"/>
      </w:r>
      <w:r w:rsidR="00BE0F3E">
        <w:instrText xml:space="preserve"> ADDIN EN.CITE &lt;EndNote&gt;&lt;Cite&gt;&lt;Author&gt;Raghu&lt;/Author&gt;&lt;Year&gt;2004&lt;/Year&gt;&lt;RecNum&gt;724&lt;/RecNum&gt;&lt;DisplayText&gt;&lt;style face="superscript"&gt;104&lt;/style&gt;&lt;/DisplayText&gt;&lt;record&gt;&lt;rec-number&gt;724&lt;/rec-number&gt;&lt;foreign-keys&gt;&lt;key app="EN" db-id="52evaf50e9fe5cewd9b555d6wtw099s0pzrz" timestamp="1484063095" guid="54043ed9-5b0d-41d4-bd8a-09e597f35cd1"&gt;724&lt;/key&gt;&lt;key app="ENWeb" db-id=""&gt;0&lt;/key&gt;&lt;/foreign-keys&gt;&lt;ref-type name="Journal Article"&gt;17&lt;/ref-type&gt;&lt;contributors&gt;&lt;authors&gt;&lt;author&gt;Raghu, G.&lt;/author&gt;&lt;author&gt;Brown, K. K.&lt;/author&gt;&lt;author&gt;Bradford, W. Z.&lt;/author&gt;&lt;author&gt;Starko, K.&lt;/author&gt;&lt;author&gt;Noble, P. W.&lt;/author&gt;&lt;author&gt;Schwartz, D. A.&lt;/author&gt;&lt;author&gt;King, T. E.&lt;/author&gt;&lt;/authors&gt;&lt;/contributors&gt;&lt;titles&gt;&lt;title&gt;A placebo-controlled trial of interferon gamma-1b in patients with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25-33&lt;/pages&gt;&lt;volume&gt;350(2)&lt;/volume&gt;&lt;dates&gt;&lt;year&gt;2004&lt;/year&gt;&lt;/dates&gt;&lt;label&gt;Raghu2004&lt;/label&gt;&lt;urls&gt;&lt;related-urls&gt;&lt;url&gt;http://dx.doi.org/10.1056/NEJMoa030511&lt;/url&gt;&lt;url&gt;http://www.nejm.org/doi/pdf/10.1056/NEJMoa030511&lt;/url&gt;&lt;/related-urls&gt;&lt;/urls&gt;&lt;electronic-resource-num&gt;10.1056/NEJMoa030511&lt;/electronic-resource-num&gt;&lt;/record&gt;&lt;/Cite&gt;&lt;/EndNote&gt;</w:instrText>
      </w:r>
      <w:r w:rsidR="005A555A">
        <w:fldChar w:fldCharType="separate"/>
      </w:r>
      <w:r w:rsidR="00D64E8E" w:rsidRPr="00D64E8E">
        <w:rPr>
          <w:noProof/>
          <w:vertAlign w:val="superscript"/>
        </w:rPr>
        <w:t>104</w:t>
      </w:r>
      <w:r w:rsidR="005A555A">
        <w:fldChar w:fldCharType="end"/>
      </w:r>
      <w:r>
        <w:t xml:space="preserve"> 4</w:t>
      </w:r>
      <w:r w:rsidR="005A555A">
        <w:t xml:space="preserve">. Raghu </w:t>
      </w:r>
      <w:r w:rsidR="00A25DAC" w:rsidRPr="00A25DAC">
        <w:rPr>
          <w:i/>
        </w:rPr>
        <w:t>et al</w:t>
      </w:r>
      <w:r w:rsidR="00A25DAC">
        <w:rPr>
          <w:i/>
        </w:rPr>
        <w:t>.</w:t>
      </w:r>
      <w:r w:rsidR="00A25DAC">
        <w:t xml:space="preserve"> </w:t>
      </w:r>
      <w:r w:rsidR="005A555A">
        <w:t>(Ertanacept)</w:t>
      </w:r>
      <w:r w:rsidR="00AC2149">
        <w:t>,</w:t>
      </w:r>
      <w:r w:rsidR="005A555A">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 </w:instrText>
      </w:r>
      <w:r w:rsidR="00BE0F3E">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DATA </w:instrText>
      </w:r>
      <w:r w:rsidR="00BE0F3E">
        <w:fldChar w:fldCharType="end"/>
      </w:r>
      <w:r w:rsidR="005A555A">
        <w:fldChar w:fldCharType="separate"/>
      </w:r>
      <w:r w:rsidR="008E7684" w:rsidRPr="008E7684">
        <w:rPr>
          <w:noProof/>
          <w:vertAlign w:val="superscript"/>
        </w:rPr>
        <w:t>44</w:t>
      </w:r>
      <w:r w:rsidR="005A555A">
        <w:fldChar w:fldCharType="end"/>
      </w:r>
      <w:r>
        <w:t xml:space="preserve"> 5</w:t>
      </w:r>
      <w:r w:rsidR="005A555A">
        <w:t xml:space="preserve">. Azuma </w:t>
      </w:r>
      <w:r w:rsidR="00A25DAC" w:rsidRPr="00A25DAC">
        <w:rPr>
          <w:i/>
        </w:rPr>
        <w:t>et al</w:t>
      </w:r>
      <w:r w:rsidR="00A25DAC">
        <w:rPr>
          <w:i/>
        </w:rPr>
        <w:t>.</w:t>
      </w:r>
      <w:r w:rsidR="00A25DAC">
        <w:t xml:space="preserve"> </w:t>
      </w:r>
      <w:r w:rsidR="005A555A">
        <w:t xml:space="preserve">(Pirfenidone </w:t>
      </w:r>
      <w:r w:rsidR="00537D6D">
        <w:t xml:space="preserve">- </w:t>
      </w:r>
      <w:r w:rsidR="005A555A">
        <w:t xml:space="preserve">phase </w:t>
      </w:r>
      <w:r w:rsidR="00537D6D">
        <w:t>II</w:t>
      </w:r>
      <w:r w:rsidR="005A555A">
        <w:t>)</w:t>
      </w:r>
      <w:r w:rsidR="00AC2149">
        <w:t>,</w:t>
      </w:r>
      <w:r w:rsidR="005A555A">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 </w:instrText>
      </w:r>
      <w:r w:rsidR="00BE0F3E">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DATA </w:instrText>
      </w:r>
      <w:r w:rsidR="00BE0F3E">
        <w:fldChar w:fldCharType="end"/>
      </w:r>
      <w:r w:rsidR="005A555A">
        <w:fldChar w:fldCharType="separate"/>
      </w:r>
      <w:r w:rsidR="00D64E8E" w:rsidRPr="00D64E8E">
        <w:rPr>
          <w:noProof/>
          <w:vertAlign w:val="superscript"/>
        </w:rPr>
        <w:t>105</w:t>
      </w:r>
      <w:r w:rsidR="005A555A">
        <w:fldChar w:fldCharType="end"/>
      </w:r>
      <w:r>
        <w:t xml:space="preserve"> 6</w:t>
      </w:r>
      <w:r w:rsidR="005A555A">
        <w:t xml:space="preserve">. Demedts </w:t>
      </w:r>
      <w:r w:rsidR="00A25DAC" w:rsidRPr="00A25DAC">
        <w:rPr>
          <w:i/>
        </w:rPr>
        <w:t>et al</w:t>
      </w:r>
      <w:r w:rsidR="00A25DAC">
        <w:rPr>
          <w:i/>
        </w:rPr>
        <w:t>.</w:t>
      </w:r>
      <w:r w:rsidR="005A555A">
        <w:t xml:space="preserve"> (NAC)</w:t>
      </w:r>
      <w:r w:rsidR="00AC2149">
        <w:t>,</w:t>
      </w:r>
      <w:r w:rsidR="005A555A">
        <w:fldChar w:fldCharType="begin"/>
      </w:r>
      <w:r w:rsidR="00BE0F3E">
        <w:instrText xml:space="preserve"> ADDIN EN.CITE &lt;EndNote&gt;&lt;Cite&gt;&lt;Author&gt;Demedts&lt;/Author&gt;&lt;Year&gt;2005&lt;/Year&gt;&lt;RecNum&gt;723&lt;/RecNum&gt;&lt;DisplayText&gt;&lt;style face="superscript"&gt;106&lt;/style&gt;&lt;/DisplayText&gt;&lt;record&gt;&lt;rec-number&gt;723&lt;/rec-number&gt;&lt;foreign-keys&gt;&lt;key app="EN" db-id="52evaf50e9fe5cewd9b555d6wtw099s0pzrz" timestamp="1484063095" guid="db97fbec-30f4-4f29-be88-1bf48488a7d2"&gt;723&lt;/key&gt;&lt;key app="ENWeb" db-id=""&gt;0&lt;/key&gt;&lt;/foreign-keys&gt;&lt;ref-type name="Journal Article"&gt;17&lt;/ref-type&gt;&lt;contributors&gt;&lt;authors&gt;&lt;author&gt;Demedts, M.&lt;/author&gt;&lt;author&gt;Behr, J.&lt;/author&gt;&lt;author&gt;Buhl, R.&lt;/author&gt;&lt;author&gt;Costabel, U.&lt;/author&gt;&lt;author&gt;Dekhuijzen, R.&lt;/author&gt;&lt;author&gt;Jansen, H. M.&lt;/author&gt;&lt;author&gt;MacNee, W.&lt;/author&gt;&lt;author&gt;Thomeer, M.&lt;/author&gt;&lt;author&gt;Wallaert, B.&lt;/author&gt;&lt;author&gt;Laurent, F.&lt;/author&gt;&lt;author&gt;Nicholson, A. G.&lt;/author&gt;&lt;author&gt;Verbeken, E. K.&lt;/author&gt;&lt;author&gt;Verschakelen, J.&lt;/author&gt;&lt;author&gt;Flower, C. D.&lt;/author&gt;&lt;author&gt;Capron, F.&lt;/author&gt;&lt;author&gt;Petruzzelli, S.&lt;/author&gt;&lt;author&gt;De Vuyst, P.&lt;/author&gt;&lt;author&gt;van den Bosch, J. M.&lt;/author&gt;&lt;author&gt;Rodriguez-Becerra, E.&lt;/author&gt;&lt;author&gt;Corvasce, G.&lt;/author&gt;&lt;author&gt;Lankhorst, I.&lt;/author&gt;&lt;author&gt;Sardina, M.&lt;/author&gt;&lt;author&gt;Montanari, M.&lt;/author&gt;&lt;/authors&gt;&lt;/contributors&gt;&lt;titles&gt;&lt;title&gt;High-dose acetylcysteine in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2229-42&lt;/pages&gt;&lt;volume&gt;353&lt;/volume&gt;&lt;dates&gt;&lt;year&gt;2005&lt;/year&gt;&lt;/dates&gt;&lt;label&gt;Demedts2005&lt;/label&gt;&lt;urls&gt;&lt;related-urls&gt;&lt;url&gt;http://dx.doi.org/10.1056/NEJMoa042976&lt;/url&gt;&lt;url&gt;http://www.nejm.org/doi/pdf/10.1056/NEJMoa042976&lt;/url&gt;&lt;/related-urls&gt;&lt;/urls&gt;&lt;electronic-resource-num&gt;10.1056/NEJMoa042976&lt;/electronic-resource-num&gt;&lt;/record&gt;&lt;/Cite&gt;&lt;/EndNote&gt;</w:instrText>
      </w:r>
      <w:r w:rsidR="005A555A">
        <w:fldChar w:fldCharType="separate"/>
      </w:r>
      <w:r w:rsidR="00D64E8E" w:rsidRPr="00D64E8E">
        <w:rPr>
          <w:noProof/>
          <w:vertAlign w:val="superscript"/>
        </w:rPr>
        <w:t>106</w:t>
      </w:r>
      <w:r w:rsidR="005A555A">
        <w:fldChar w:fldCharType="end"/>
      </w:r>
      <w:r>
        <w:t xml:space="preserve"> 7</w:t>
      </w:r>
      <w:r w:rsidR="005A555A">
        <w:t xml:space="preserve">. Daniels </w:t>
      </w:r>
      <w:r w:rsidR="00A25DAC" w:rsidRPr="00A25DAC">
        <w:rPr>
          <w:i/>
        </w:rPr>
        <w:t>et al</w:t>
      </w:r>
      <w:r w:rsidR="00A25DAC">
        <w:rPr>
          <w:i/>
        </w:rPr>
        <w:t>.</w:t>
      </w:r>
      <w:r w:rsidR="005A555A">
        <w:t xml:space="preserve"> (Imatinib)</w:t>
      </w:r>
      <w:r w:rsidR="00AC2149">
        <w:t>,</w:t>
      </w:r>
      <w:r w:rsidR="005A555A">
        <w:fldChar w:fldCharType="begin"/>
      </w:r>
      <w:r w:rsidR="00BE0F3E">
        <w:instrText xml:space="preserve"> ADDIN EN.CITE &lt;EndNote&gt;&lt;Cite&gt;&lt;Author&gt;Daniels&lt;/Author&gt;&lt;Year&gt;2010&lt;/Year&gt;&lt;RecNum&gt;725&lt;/RecNum&gt;&lt;DisplayText&gt;&lt;style face="superscript"&gt;46&lt;/style&gt;&lt;/DisplayText&gt;&lt;record&gt;&lt;rec-number&gt;725&lt;/rec-number&gt;&lt;foreign-keys&gt;&lt;key app="EN" db-id="52evaf50e9fe5cewd9b555d6wtw099s0pzrz" timestamp="1484063095" guid="7d5e6900-c09a-4436-a5af-fbead3f6214f"&gt;725&lt;/key&gt;&lt;key app="ENWeb" db-id=""&gt;0&lt;/key&gt;&lt;/foreign-keys&gt;&lt;ref-type name="Journal Article"&gt;17&lt;/ref-type&gt;&lt;contributors&gt;&lt;authors&gt;&lt;author&gt;Daniels, C. E.&lt;/author&gt;&lt;author&gt;Lasky, J. A.&lt;/author&gt;&lt;author&gt;Limper, A. H.&lt;/author&gt;&lt;author&gt;Mieras, K.&lt;/author&gt;&lt;author&gt;Gabor, E.&lt;/author&gt;&lt;author&gt;Schroeder, D. R.&lt;/author&gt;&lt;/authors&gt;&lt;/contributors&gt;&lt;titles&gt;&lt;title&gt;Imatinib treatment for idiopathic pulmonary fibrosis: Randomized placebo-controlled trial results&lt;/title&gt;&lt;secondary-title&gt;American Journal of Respiratory &amp;amp; Critical Care Medicine&lt;/secondary-title&gt;&lt;alt-title&gt;Am J Respir Crit Care Med&lt;/alt-title&gt;&lt;/titles&gt;&lt;alt-periodical&gt;&lt;full-title&gt;Am J Respir Crit Care Med&lt;/full-title&gt;&lt;abbr-1&gt;American journal of respiratory and critical care medicine&lt;/abbr-1&gt;&lt;/alt-periodical&gt;&lt;volume&gt;181&lt;/volume&gt;&lt;dates&gt;&lt;year&gt;2010&lt;/year&gt;&lt;/dates&gt;&lt;label&gt;Daniels2010&lt;/label&gt;&lt;urls&gt;&lt;related-urls&gt;&lt;url&gt;http://dx.doi.org/10.1164/rccm.200906-0964OC&lt;/url&gt;&lt;/related-urls&gt;&lt;/urls&gt;&lt;electronic-resource-num&gt;10.1164/rccm.200906-0964OC&lt;/electronic-resource-num&gt;&lt;/record&gt;&lt;/Cite&gt;&lt;/EndNote&gt;</w:instrText>
      </w:r>
      <w:r w:rsidR="005A555A">
        <w:fldChar w:fldCharType="separate"/>
      </w:r>
      <w:r w:rsidR="008E7684" w:rsidRPr="008E7684">
        <w:rPr>
          <w:noProof/>
          <w:vertAlign w:val="superscript"/>
        </w:rPr>
        <w:t>46</w:t>
      </w:r>
      <w:r w:rsidR="005A555A">
        <w:fldChar w:fldCharType="end"/>
      </w:r>
      <w:r>
        <w:t xml:space="preserve"> 8</w:t>
      </w:r>
      <w:r w:rsidR="005A555A">
        <w:t xml:space="preserve">. Taniguchi </w:t>
      </w:r>
      <w:r w:rsidR="00A25DAC" w:rsidRPr="00A25DAC">
        <w:rPr>
          <w:i/>
        </w:rPr>
        <w:t>et al</w:t>
      </w:r>
      <w:r w:rsidR="00A25DAC">
        <w:rPr>
          <w:i/>
        </w:rPr>
        <w:t>.</w:t>
      </w:r>
      <w:r w:rsidR="00A25DAC">
        <w:t xml:space="preserve"> </w:t>
      </w:r>
      <w:r w:rsidR="005A555A">
        <w:t>(</w:t>
      </w:r>
      <w:r w:rsidR="00537D6D">
        <w:t>Pirfenidone – phase III</w:t>
      </w:r>
      <w:r w:rsidR="005A555A">
        <w:t>)</w:t>
      </w:r>
      <w:r w:rsidR="00AC2149">
        <w:t>,</w:t>
      </w:r>
      <w:r w:rsidR="00AC2149">
        <w:fldChar w:fldCharType="begin"/>
      </w:r>
      <w:r w:rsidR="00BE0F3E">
        <w:instrText xml:space="preserve"> ADDIN EN.CITE &lt;EndNote&gt;&lt;Cite&gt;&lt;Author&gt;Taniguchi&lt;/Author&gt;&lt;Year&gt;2010&lt;/Year&gt;&lt;RecNum&gt;722&lt;/RecNum&gt;&lt;DisplayText&gt;&lt;style face="superscript"&gt;107&lt;/style&gt;&lt;/DisplayText&gt;&lt;record&gt;&lt;rec-number&gt;722&lt;/rec-number&gt;&lt;foreign-keys&gt;&lt;key app="EN" db-id="52evaf50e9fe5cewd9b555d6wtw099s0pzrz" timestamp="1484063095" guid="2902f469-c06e-4965-ab1f-c100afc25ba4"&gt;722&lt;/key&gt;&lt;key app="ENWeb" db-id=""&gt;0&lt;/key&gt;&lt;/foreign-keys&gt;&lt;ref-type name="Journal Article"&gt;17&lt;/ref-type&gt;&lt;contributors&gt;&lt;authors&gt;&lt;author&gt;Taniguchi, H.&lt;/author&gt;&lt;author&gt;Ebina, M.&lt;/author&gt;&lt;author&gt;Kondoh, Y.&lt;/author&gt;&lt;author&gt;Ogura, T.&lt;/author&gt;&lt;author&gt;Azuma, A.&lt;/author&gt;&lt;author&gt;Suga, M.&lt;/author&gt;&lt;author&gt;Taguchi, Y.&lt;/author&gt;&lt;author&gt;Takahashi, H.&lt;/author&gt;&lt;author&gt;Nakata, K.&lt;/author&gt;&lt;author&gt;Sato, A.&lt;/author&gt;&lt;author&gt;Takeuchi, M.&lt;/author&gt;&lt;author&gt;Raghu, G.&lt;/author&gt;&lt;author&gt;Kudoh, S.&lt;/author&gt;&lt;author&gt;Nukiwa, T.&lt;/author&gt;&lt;/authors&gt;&lt;/contributors&gt;&lt;titles&gt;&lt;title&gt;Pirfenidone in idiopathic pulmonary fibrosis&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821-9&lt;/pages&gt;&lt;volume&gt;35&lt;/volume&gt;&lt;dates&gt;&lt;year&gt;2010&lt;/year&gt;&lt;/dates&gt;&lt;label&gt;Taniguchi2010&lt;/label&gt;&lt;urls&gt;&lt;related-urls&gt;&lt;url&gt;http://dx.doi.org/10.1183/09031936.00005209&lt;/url&gt;&lt;url&gt;http://erj.ersjournals.com/content/erj/35/4/821.full.pdf&lt;/url&gt;&lt;/related-urls&gt;&lt;/urls&gt;&lt;electronic-resource-num&gt;10.1183/09031936.00005209&lt;/electronic-resource-num&gt;&lt;/record&gt;&lt;/Cite&gt;&lt;/EndNote&gt;</w:instrText>
      </w:r>
      <w:r w:rsidR="00AC2149">
        <w:fldChar w:fldCharType="separate"/>
      </w:r>
      <w:r w:rsidR="00D64E8E" w:rsidRPr="00D64E8E">
        <w:rPr>
          <w:noProof/>
          <w:vertAlign w:val="superscript"/>
        </w:rPr>
        <w:t>107</w:t>
      </w:r>
      <w:r w:rsidR="00AC2149">
        <w:fldChar w:fldCharType="end"/>
      </w:r>
      <w:r>
        <w:t xml:space="preserve"> 9</w:t>
      </w:r>
      <w:r w:rsidR="005A555A">
        <w:t xml:space="preserve">. </w:t>
      </w:r>
      <w:r w:rsidR="00537D6D">
        <w:t xml:space="preserve">Richeldi </w:t>
      </w:r>
      <w:r w:rsidR="00A25DAC" w:rsidRPr="00A25DAC">
        <w:rPr>
          <w:i/>
        </w:rPr>
        <w:t>et al</w:t>
      </w:r>
      <w:r w:rsidR="00A25DAC">
        <w:rPr>
          <w:i/>
        </w:rPr>
        <w:t>.</w:t>
      </w:r>
      <w:r w:rsidR="00A25DAC">
        <w:t xml:space="preserve"> </w:t>
      </w:r>
      <w:r w:rsidR="00537D6D">
        <w:t>(Nintedanib</w:t>
      </w:r>
      <w:r w:rsidR="00792DB8">
        <w:t xml:space="preserve"> - INPULSIS</w:t>
      </w:r>
      <w:r w:rsidR="00537D6D">
        <w:t>)</w:t>
      </w:r>
      <w:r w:rsidR="00AC2149">
        <w:t>,</w:t>
      </w:r>
      <w:r w:rsidR="00DD74D9">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 </w:instrText>
      </w:r>
      <w:r w:rsidR="008E7684">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DATA </w:instrText>
      </w:r>
      <w:r w:rsidR="008E7684">
        <w:fldChar w:fldCharType="end"/>
      </w:r>
      <w:r w:rsidR="00DD74D9">
        <w:fldChar w:fldCharType="separate"/>
      </w:r>
      <w:r w:rsidR="008E7684" w:rsidRPr="008E7684">
        <w:rPr>
          <w:noProof/>
          <w:vertAlign w:val="superscript"/>
        </w:rPr>
        <w:t>89</w:t>
      </w:r>
      <w:r w:rsidR="00DD74D9">
        <w:fldChar w:fldCharType="end"/>
      </w:r>
      <w:r>
        <w:t xml:space="preserve"> 10</w:t>
      </w:r>
      <w:r w:rsidR="005A555A">
        <w:t xml:space="preserve">. King </w:t>
      </w:r>
      <w:r w:rsidR="00A25DAC" w:rsidRPr="00A25DAC">
        <w:rPr>
          <w:i/>
        </w:rPr>
        <w:t>et al</w:t>
      </w:r>
      <w:r w:rsidR="00A25DAC">
        <w:rPr>
          <w:i/>
        </w:rPr>
        <w:t>.</w:t>
      </w:r>
      <w:r w:rsidR="00A25DAC">
        <w:t xml:space="preserve"> </w:t>
      </w:r>
      <w:r w:rsidR="005A555A">
        <w:t xml:space="preserve">(Pirfenidone </w:t>
      </w:r>
      <w:r w:rsidR="00537D6D">
        <w:t xml:space="preserve">- </w:t>
      </w:r>
      <w:r w:rsidR="005A555A">
        <w:t>ASCEND)</w:t>
      </w:r>
      <w:r w:rsidR="00AC2149">
        <w:t>.</w:t>
      </w:r>
      <w:r w:rsidR="00AC2149">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DATA </w:instrText>
      </w:r>
      <w:r w:rsidR="00BE0F3E">
        <w:fldChar w:fldCharType="end"/>
      </w:r>
      <w:r w:rsidR="00AC2149">
        <w:fldChar w:fldCharType="separate"/>
      </w:r>
      <w:r w:rsidR="00D64E8E" w:rsidRPr="00D64E8E">
        <w:rPr>
          <w:noProof/>
          <w:vertAlign w:val="superscript"/>
        </w:rPr>
        <w:t>108</w:t>
      </w:r>
      <w:r w:rsidR="00AC2149">
        <w:fldChar w:fldCharType="end"/>
      </w:r>
      <w:r w:rsidR="00B76C71">
        <w:t xml:space="preserve"> The ASCEND trial demonstrated a </w:t>
      </w:r>
      <w:r w:rsidR="003C2551">
        <w:t xml:space="preserve">more </w:t>
      </w:r>
      <w:r w:rsidR="00B76C71">
        <w:t>marked deterioration in FVC in both treatment and placebo arms.</w:t>
      </w:r>
      <w:r w:rsidR="00DE0815">
        <w:t xml:space="preserve"> This is discussed in more detail in ‘IPF treatments past and present’, but is likely due to enrichment of the trial more patients at higher risk of progression.</w:t>
      </w:r>
    </w:p>
    <w:p w14:paraId="4CDE0F6B" w14:textId="4E80A032" w:rsidR="009E7503" w:rsidRDefault="009E7503" w:rsidP="009E7503">
      <w:pPr>
        <w:pStyle w:val="Body"/>
      </w:pPr>
      <w:r>
        <w:t>FVC at initial presentation / diagnosis may hold prognostic value. Latsi and colleagues retrospectively dichotomised 104 patients into early (survival less than two years from diagnosis) and late (survival more than two years) deaths, finding a statistically significant difference in baseline FVC between the two groups of 16.7%.</w:t>
      </w:r>
      <w:r>
        <w:fldChar w:fldCharType="begin"/>
      </w:r>
      <w:r w:rsidR="00BE0F3E">
        <w:instrText xml:space="preserve"> ADDIN EN.CITE &lt;EndNote&gt;&lt;Cite&gt;&lt;Author&gt;Latsi&lt;/Author&gt;&lt;Year&gt;2003&lt;/Year&gt;&lt;RecNum&gt;271&lt;/RecNum&gt;&lt;DisplayText&gt;&lt;style face="superscript"&gt;109&lt;/style&gt;&lt;/DisplayText&gt;&lt;record&gt;&lt;rec-number&gt;271&lt;/rec-number&gt;&lt;foreign-keys&gt;&lt;key app="EN" db-id="52evaf50e9fe5cewd9b555d6wtw099s0pzrz" timestamp="1434709025" guid="2e64e415-0f51-41e9-ac64-4b5397dcf9df"&gt;271&lt;/key&gt;&lt;/foreign-keys&gt;&lt;ref-type name="Journal Article"&gt;17&lt;/ref-type&gt;&lt;contributors&gt;&lt;authors&gt;&lt;author&gt;Latsi, Panagiota I.&lt;/author&gt;&lt;author&gt;du Bois, Roland M.&lt;/author&gt;&lt;author&gt;Nicholson, Andrew G.&lt;/author&gt;&lt;author&gt;Colby, Thomas V.&lt;/author&gt;&lt;author&gt;Bisirtzoglou, Danai&lt;/author&gt;&lt;author&gt;Nikolakopoulou, Ageliki&lt;/author&gt;&lt;author&gt;Veeraraghavan, Srihari&lt;/author&gt;&lt;author&gt;Hansell, David M.&lt;/author&gt;&lt;author&gt;Wells, Athol U.&lt;/author&gt;&lt;/authors&gt;&lt;/contributors&gt;&lt;titles&gt;&lt;title&gt;Fibrotic Idiopathic Interstitial Pneumonia: The Prognostic Value of Longitudinal Functional Trend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31-537&lt;/pages&gt;&lt;volume&gt;168&lt;/volume&gt;&lt;number&gt;5&lt;/number&gt;&lt;dates&gt;&lt;year&gt;2003&lt;/year&gt;&lt;pub-dates&gt;&lt;date&gt;2003/09/01&lt;/date&gt;&lt;/pub-dates&gt;&lt;/dates&gt;&lt;publisher&gt;American Thoracic Society - AJRCCM&lt;/publisher&gt;&lt;isbn&gt;1073-449X&lt;/isbn&gt;&lt;urls&gt;&lt;related-urls&gt;&lt;url&gt;http://dx.doi.org/10.1164/rccm.200210-1245OC&lt;/url&gt;&lt;url&gt;http://www.atsjournals.org/doi/pdf/10.1164/rccm.200210-1245OC&lt;/url&gt;&lt;/related-urls&gt;&lt;/urls&gt;&lt;electronic-resource-num&gt;10.1164/rccm.200210-1245OC&lt;/electronic-resource-num&gt;&lt;access-date&gt;2015/06/19&lt;/access-date&gt;&lt;/record&gt;&lt;/Cite&gt;&lt;/EndNote&gt;</w:instrText>
      </w:r>
      <w:r>
        <w:fldChar w:fldCharType="separate"/>
      </w:r>
      <w:r w:rsidR="00D64E8E" w:rsidRPr="00D64E8E">
        <w:rPr>
          <w:noProof/>
          <w:vertAlign w:val="superscript"/>
        </w:rPr>
        <w:t>109</w:t>
      </w:r>
      <w:r>
        <w:fldChar w:fldCharType="end"/>
      </w:r>
      <w:r w:rsidR="009338F5">
        <w:t xml:space="preserve"> However</w:t>
      </w:r>
      <w:r>
        <w:t>, the significant differences in lag time between onset of symptoms and medical presentation is difficult to account for, partially due to subjectivity of patients’ recollection of the time of onset.</w:t>
      </w:r>
    </w:p>
    <w:p w14:paraId="7E02564E" w14:textId="29E6152C" w:rsidR="00CE6EAC" w:rsidRDefault="00CE6EAC" w:rsidP="00A119DC">
      <w:r>
        <w:t xml:space="preserve">Several studies show that decline in FVC is a predictor of </w:t>
      </w:r>
      <w:r w:rsidR="00D64E8E">
        <w:t>reduced</w:t>
      </w:r>
      <w:r>
        <w:t xml:space="preserve"> survival times</w:t>
      </w:r>
      <w:r w:rsidR="00247E5D">
        <w:t>.</w:t>
      </w:r>
      <w:r>
        <w:fldChar w:fldCharType="begin">
          <w:fldData xml:space="preserve">PEVuZE5vdGU+PENpdGU+PEF1dGhvcj5MYXRzaTwvQXV0aG9yPjxZZWFyPjIwMDM8L1llYXI+PFJl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TMxLTUzNzwvcGFnZXM+PHZvbHVtZT4x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TM4LTU0MjwvcGFn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</w:fldData>
        </w:fldChar>
      </w:r>
      <w:r w:rsidR="00BE0F3E">
        <w:instrText xml:space="preserve"> ADDIN EN.CITE </w:instrText>
      </w:r>
      <w:r w:rsidR="00BE0F3E">
        <w:fldChar w:fldCharType="begin">
          <w:fldData xml:space="preserve">PEVuZE5vdGU+PENpdGU+PEF1dGhvcj5MYXRzaTwvQXV0aG9yPjxZZWFyPjIwMDM8L1llYXI+PFJl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TMxLTUzNzwvcGFnZXM+PHZvbHVtZT4x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TM4LTU0MjwvcGFn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</w:fldData>
        </w:fldChar>
      </w:r>
      <w:r w:rsidR="00BE0F3E">
        <w:instrText xml:space="preserve"> ADDIN EN.CITE.DATA </w:instrText>
      </w:r>
      <w:r w:rsidR="00BE0F3E">
        <w:fldChar w:fldCharType="end"/>
      </w:r>
      <w:r>
        <w:fldChar w:fldCharType="separate"/>
      </w:r>
      <w:r w:rsidR="00D64E8E" w:rsidRPr="00D64E8E">
        <w:rPr>
          <w:noProof/>
          <w:vertAlign w:val="superscript"/>
        </w:rPr>
        <w:t>109-111</w:t>
      </w:r>
      <w:r>
        <w:fldChar w:fldCharType="end"/>
      </w:r>
      <w:r w:rsidR="00C6607C">
        <w:t xml:space="preserve"> </w:t>
      </w:r>
      <w:r w:rsidR="00A8354D">
        <w:t>A reduction in survival rate is consistently demonstrable in patients with a decrease in predicted FVC of 10% or greater of their predicted value over six months.</w:t>
      </w:r>
      <w:r w:rsidR="00533701">
        <w:t xml:space="preserve"> </w:t>
      </w:r>
      <w:r w:rsidR="00770905">
        <w:t xml:space="preserve">A post hoc analysis by </w:t>
      </w:r>
      <w:r w:rsidR="0040180A">
        <w:t xml:space="preserve">Zappala and colleagues </w:t>
      </w:r>
      <w:r w:rsidR="00A4576A">
        <w:t>suggests that a decline of 5-10% is also predictive of mortality, although less specific.</w:t>
      </w:r>
      <w:r w:rsidR="004015EA">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iBndWlkPSI4YThkNWU3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4MzAt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</w:fldData>
        </w:fldChar>
      </w:r>
      <w:r w:rsidR="00BE0F3E">
        <w:instrText xml:space="preserve"> ADDIN EN.CITE </w:instrText>
      </w:r>
      <w:r w:rsidR="00BE0F3E">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iBndWlkPSI4YThkNWU3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4MzAt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</w:fldData>
        </w:fldChar>
      </w:r>
      <w:r w:rsidR="00BE0F3E">
        <w:instrText xml:space="preserve"> ADDIN EN.CITE.DATA </w:instrText>
      </w:r>
      <w:r w:rsidR="00BE0F3E">
        <w:fldChar w:fldCharType="end"/>
      </w:r>
      <w:r w:rsidR="004015EA">
        <w:fldChar w:fldCharType="separate"/>
      </w:r>
      <w:r w:rsidR="00D64E8E" w:rsidRPr="00D64E8E">
        <w:rPr>
          <w:noProof/>
          <w:vertAlign w:val="superscript"/>
        </w:rPr>
        <w:t>112</w:t>
      </w:r>
      <w:r w:rsidR="004015EA">
        <w:fldChar w:fldCharType="end"/>
      </w:r>
      <w:r w:rsidR="00A4576A">
        <w:t xml:space="preserve"> Their findings are summarised in</w:t>
      </w:r>
      <w:r w:rsidR="000303A8">
        <w:t xml:space="preserve"> Table</w:t>
      </w:r>
      <w:r w:rsidR="00A4576A">
        <w:t xml:space="preserve"> 1.3.</w:t>
      </w:r>
      <w:r w:rsidR="00533701">
        <w:t xml:space="preserve"> </w:t>
      </w:r>
      <w:r w:rsidR="00C6607C">
        <w:t>Indeed</w:t>
      </w:r>
      <w:r w:rsidR="002B0F2A">
        <w:t>, licencing and UK approval of both pirfenidone</w:t>
      </w:r>
      <w:r w:rsidR="0083252A">
        <w:fldChar w:fldCharType="begin">
          <w:fldData xml:space="preserve">PEVuZE5vdGU+PENpdGU+PEF1dGhvcj5LaW5nPC9BdXRob3I+PFllYXI+MjAxNDwvWWVhcj48UmVj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jAtMTc2OTwvcGFnZXM+PHZvbHVtZT4zNzc8
L3ZvbHVtZT48bnVtYmVyPjk3Nzk8L251bWJlcj48ZGF0ZXM+PHllYXI+MjAxMTwveWVhcj48L2Rh
dGVzPjxpc2JuPjAxNDA2NzM2PC9pc2JuPjx1cmxzPjwvdXJscz48ZWxlY3Ryb25pYy1yZXNvdXJj
ZS1udW0+MTAuMTAxNi9zMDE0MC02NzM2KDExKTYwNDA1LTQ8L2VsZWN0cm9uaWMtcmVzb3VyY2Ut
bnVtPjwvcmVjb3JkPjwvQ2l0ZT48L0VuZE5vdGU+AG==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kw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jAtMTc2OTwvcGFnZXM+PHZvbHVtZT4zNzc8
L3ZvbHVtZT48bnVtYmVyPjk3Nzk8L251bWJlcj48ZGF0ZXM+PHllYXI+MjAxMTwveWVhcj48L2Rh
dGVzPjxpc2JuPjAxNDA2NzM2PC9pc2JuPjx1cmxzPjwvdXJscz48ZWxlY3Ryb25pYy1yZXNvdXJj
ZS1udW0+MTAuMTAxNi9zMDE0MC02NzM2KDExKTYwNDA1LTQ8L2VsZWN0cm9uaWMtcmVzb3VyY2Ut
bnVtPjwvcmVjb3JkPjwvQ2l0ZT48L0VuZE5vdGU+AG==
</w:fldData>
        </w:fldChar>
      </w:r>
      <w:r w:rsidR="00BE0F3E">
        <w:instrText xml:space="preserve"> ADDIN EN.CITE.DATA </w:instrText>
      </w:r>
      <w:r w:rsidR="00BE0F3E">
        <w:fldChar w:fldCharType="end"/>
      </w:r>
      <w:r w:rsidR="0083252A">
        <w:fldChar w:fldCharType="separate"/>
      </w:r>
      <w:r w:rsidR="00D452EA" w:rsidRPr="00D452EA">
        <w:rPr>
          <w:noProof/>
          <w:vertAlign w:val="superscript"/>
        </w:rPr>
        <w:t>90, 108</w:t>
      </w:r>
      <w:r w:rsidR="0083252A">
        <w:fldChar w:fldCharType="end"/>
      </w:r>
      <w:r w:rsidR="002B0F2A">
        <w:t xml:space="preserve"> and nintedanib</w:t>
      </w:r>
      <w:r w:rsidR="0083252A">
        <w:fldChar w:fldCharType="begin"/>
      </w:r>
      <w:r w:rsidR="008E7684">
        <w:instrText xml:space="preserve"> ADDIN EN.CITE &lt;EndNote&gt;&lt;Cite&gt;&lt;Author&gt;Richeldi&lt;/Author&gt;&lt;Year&gt;2014&lt;/Year&gt;&lt;RecNum&gt;802&lt;/RecNum&gt;&lt;DisplayText&gt;&lt;style face="superscript"&gt;89&lt;/style&gt;&lt;/DisplayText&gt;&lt;record&gt;&lt;rec-number&gt;802&lt;/rec-number&gt;&lt;foreign-keys&gt;&lt;key app="EN" db-id="2wzs52ephwvx93eefep5rvxm0x22zpzvpz0w" timestamp="1490365218"&gt;802&lt;/key&gt;&lt;/foreign-keys&gt;&lt;ref-type name="Journal Article"&gt;17&lt;/ref-type&gt;&lt;contributors&gt;&lt;authors&gt;&lt;author&gt;Richeldi, L.&lt;/author&gt;&lt;author&gt;du Bois, R. M.&lt;/author&gt;&lt;author&gt;Raghu, G.&lt;/author&gt;&lt;author&gt;Azuma, A.&lt;/author&gt;&lt;author&gt;Brown, K. K.&lt;/author&gt;&lt;author&gt;Costabel, U.&lt;/author&gt;&lt;author&gt;Cottin, V.&lt;/author&gt;&lt;author&gt;Flaherty, K. R.&lt;/author&gt;&lt;author&gt;Hansell, D. M.&lt;/author&gt;&lt;author&gt;Inoue, Y.&lt;/author&gt;&lt;author&gt;Kim, D. S.&lt;/author&gt;&lt;author&gt;Kolb, M.&lt;/author&gt;&lt;author&gt;Nicholson, A. G.&lt;/author&gt;&lt;author&gt;Noble, P. W.&lt;/author&gt;&lt;author&gt;Selman, M.&lt;/author&gt;&lt;author&gt;Taniguchi, H.&lt;/author&gt;&lt;author&gt;Brun, M.&lt;/author&gt;&lt;author&gt;Le Maulf, F.&lt;/author&gt;&lt;author&gt;Girard, M.&lt;/author&gt;&lt;author&gt;Stowasser, S.&lt;/author&gt;&lt;author&gt;Schlenker-Herceg, R.&lt;/author&gt;&lt;author&gt;Disse, B.&lt;/author&gt;&lt;author&gt;Collard, H. R.&lt;/author&gt;&lt;author&gt;for the Inpulsis Trial Investigators,&lt;/author&gt;&lt;/authors&gt;&lt;/contributors&gt;&lt;titles&gt;&lt;title&gt;Efficacy and safety of nintedanib in idiopathic pulmonary fibrosis&lt;/title&gt;&lt;secondary-title&gt;The New England Journal of Medicine&lt;/secondary-title&gt;&lt;alt-title&gt;N Engl J Med&lt;/alt-title&gt;&lt;/titles&gt;&lt;periodical&gt;&lt;full-title&gt;The New England Journal of Medicine&lt;/full-title&gt;&lt;abbr-1&gt;New Engl J Med&lt;/abbr-1&gt;&lt;/periodical&gt;&lt;alt-periodical&gt;&lt;full-title&gt;New England Journal of Medicine&lt;/full-title&gt;&lt;abbr-1&gt;N Engl J Med&lt;/abbr-1&gt;&lt;/alt-periodical&gt;&lt;pages&gt;2071-82&lt;/pages&gt;&lt;volume&gt;370&lt;/volume&gt;&lt;number&gt;22&lt;/number&gt;&lt;dates&gt;&lt;year&gt;2014&lt;/year&gt;&lt;/dates&gt;&lt;label&gt;Richeldi2014&lt;/label&gt;&lt;urls&gt;&lt;related-urls&gt;&lt;url&gt;http://dx.doi.org/10.1056/NEJMoa1402584&lt;/url&gt;&lt;/related-urls&gt;&lt;/urls&gt;&lt;electronic-resource-num&gt;10.1056/NEJMoa1402584&lt;/electronic-resource-num&gt;&lt;/record&gt;&lt;/Cite&gt;&lt;/EndNote&gt;</w:instrText>
      </w:r>
      <w:r w:rsidR="0083252A">
        <w:fldChar w:fldCharType="separate"/>
      </w:r>
      <w:r w:rsidR="008E7684" w:rsidRPr="008E7684">
        <w:rPr>
          <w:noProof/>
          <w:vertAlign w:val="superscript"/>
        </w:rPr>
        <w:t>89</w:t>
      </w:r>
      <w:r w:rsidR="0083252A">
        <w:fldChar w:fldCharType="end"/>
      </w:r>
      <w:r w:rsidR="002B0F2A">
        <w:t xml:space="preserve"> as licenced treatments are predominantly based on an apparent reduction in decline of FVC </w:t>
      </w:r>
      <w:r w:rsidR="000A5778">
        <w:t>of 10%</w:t>
      </w:r>
      <w:r w:rsidR="001E3414">
        <w:t xml:space="preserve"> </w:t>
      </w:r>
      <w:r w:rsidR="002B0F2A">
        <w:t>over 52 – 72 weeks</w:t>
      </w:r>
      <w:r w:rsidR="00234A3F">
        <w:t>.</w:t>
      </w:r>
      <w:r w:rsidR="0083252A">
        <w:t xml:space="preserve"> </w:t>
      </w:r>
    </w:p>
    <w:p w14:paraId="3AB5F7C1" w14:textId="7BE2F292" w:rsidR="004B4EE9" w:rsidDel="008033D4" w:rsidRDefault="004B4EE9" w:rsidP="00E44D62">
      <w:pPr>
        <w:pStyle w:val="TableTitle0"/>
        <w:rPr>
          <w:del w:id="2454" w:author="Windows User" w:date="2018-10-30T10:19:00Z"/>
        </w:rPr>
      </w:pPr>
      <w:del w:id="2455" w:author="Windows User" w:date="2018-10-30T10:19:00Z">
        <w:r w:rsidDel="008033D4">
          <w:lastRenderedPageBreak/>
          <w:delText xml:space="preserve">Table </w:delText>
        </w:r>
        <w:r w:rsidR="00652FC5" w:rsidDel="008033D4">
          <w:rPr>
            <w:b w:val="0"/>
            <w:bCs w:val="0"/>
          </w:rPr>
          <w:fldChar w:fldCharType="begin"/>
        </w:r>
        <w:r w:rsidR="00652FC5" w:rsidDel="008033D4">
          <w:delInstrText xml:space="preserve"> STYLEREF 1 \s </w:delInstrText>
        </w:r>
        <w:r w:rsidR="00652FC5" w:rsidDel="008033D4">
          <w:rPr>
            <w:b w:val="0"/>
            <w:bCs w:val="0"/>
          </w:rPr>
          <w:fldChar w:fldCharType="separate"/>
        </w:r>
        <w:r w:rsidR="00E95B13" w:rsidDel="008033D4">
          <w:rPr>
            <w:noProof/>
          </w:rPr>
          <w:delText>1</w:delText>
        </w:r>
        <w:r w:rsidR="00652FC5" w:rsidDel="008033D4">
          <w:rPr>
            <w:b w:val="0"/>
            <w:bCs w:val="0"/>
          </w:rPr>
          <w:fldChar w:fldCharType="end"/>
        </w:r>
        <w:r w:rsidR="00D220E5" w:rsidDel="008033D4">
          <w:delText>.3</w:delText>
        </w:r>
        <w:r w:rsidR="00B15059" w:rsidDel="008033D4">
          <w:delText>: FVC decline and mortality</w:delText>
        </w:r>
        <w:r w:rsidR="001F57F3" w:rsidDel="008033D4">
          <w:delText xml:space="preserve">, </w:delText>
        </w:r>
        <w:r w:rsidR="00AC3A07" w:rsidDel="008033D4">
          <w:delText xml:space="preserve">derived </w:delText>
        </w:r>
        <w:r w:rsidR="001F57F3" w:rsidDel="008033D4">
          <w:delText xml:space="preserve">from </w:delText>
        </w:r>
        <w:r w:rsidR="00AC3A07" w:rsidDel="008033D4">
          <w:delText xml:space="preserve">data in </w:delText>
        </w:r>
        <w:r w:rsidR="001F57F3" w:rsidDel="008033D4">
          <w:delText xml:space="preserve">Zappala </w:delText>
        </w:r>
        <w:r w:rsidR="001F57F3" w:rsidRPr="00A25DAC" w:rsidDel="008033D4">
          <w:rPr>
            <w:i/>
          </w:rPr>
          <w:delText>et al</w:delText>
        </w:r>
        <w:r w:rsidR="001F57F3" w:rsidDel="008033D4">
          <w:delText>.</w:delText>
        </w:r>
        <w:r w:rsidR="004015EA" w:rsidDel="008033D4">
          <w:rPr>
            <w:b w:val="0"/>
            <w:bCs w:val="0"/>
          </w:rPr>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j4zNDA8L2tleT48L2Zv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</w:fldData>
          </w:fldChar>
        </w:r>
      </w:del>
      <w:r w:rsidR="00846C94">
        <w:instrText xml:space="preserve"> ADDIN EN.CITE </w:instrText>
      </w:r>
      <w:r w:rsidR="00846C94">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j4zNDA8L2tleT48L2Zv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</w:fldData>
        </w:fldChar>
      </w:r>
      <w:r w:rsidR="00846C94">
        <w:instrText xml:space="preserve"> ADDIN EN.CITE.DATA </w:instrText>
      </w:r>
      <w:r w:rsidR="00846C94">
        <w:fldChar w:fldCharType="end"/>
      </w:r>
      <w:del w:id="2456" w:author="Windows User" w:date="2018-10-30T10:19:00Z">
        <w:r w:rsidR="004015EA" w:rsidDel="008033D4">
          <w:rPr>
            <w:b w:val="0"/>
            <w:bCs w:val="0"/>
          </w:rPr>
        </w:r>
        <w:r w:rsidR="004015EA" w:rsidDel="008033D4">
          <w:rPr>
            <w:b w:val="0"/>
            <w:bCs w:val="0"/>
          </w:rPr>
          <w:fldChar w:fldCharType="separate"/>
        </w:r>
        <w:r w:rsidR="00D64E8E" w:rsidRPr="00D64E8E" w:rsidDel="008033D4">
          <w:rPr>
            <w:noProof/>
            <w:vertAlign w:val="superscript"/>
          </w:rPr>
          <w:delText>112</w:delText>
        </w:r>
        <w:r w:rsidR="004015EA" w:rsidDel="008033D4">
          <w:rPr>
            <w:b w:val="0"/>
            <w:bCs w:val="0"/>
          </w:rPr>
          <w:fldChar w:fldCharType="end"/>
        </w:r>
      </w:del>
    </w:p>
    <w:p w14:paraId="6DAC6900" w14:textId="1EDCD45B" w:rsidR="008033D4" w:rsidRDefault="008033D4">
      <w:pPr>
        <w:pStyle w:val="TableTitle0"/>
        <w:rPr>
          <w:ins w:id="2457" w:author="Windows User" w:date="2018-10-30T10:19:00Z"/>
        </w:rPr>
        <w:pPrChange w:id="2458" w:author="Windows User" w:date="2018-10-30T10:19:00Z">
          <w:pPr/>
        </w:pPrChange>
      </w:pPr>
      <w:bookmarkStart w:id="2459" w:name="_Toc3145469"/>
      <w:ins w:id="2460" w:author="Windows User" w:date="2018-10-30T10:19:00Z">
        <w:r>
          <w:t xml:space="preserve">Table </w:t>
        </w:r>
      </w:ins>
      <w:ins w:id="2461" w:author="Nicholas Weatherley" w:date="2019-03-04T21:03:00Z">
        <w:r w:rsidR="00E96948">
          <w:fldChar w:fldCharType="begin"/>
        </w:r>
        <w:r w:rsidR="00E96948">
          <w:instrText xml:space="preserve"> STYLEREF 1 \s </w:instrText>
        </w:r>
      </w:ins>
      <w:r w:rsidR="00E96948">
        <w:fldChar w:fldCharType="separate"/>
      </w:r>
      <w:r w:rsidR="00E96948">
        <w:rPr>
          <w:noProof/>
        </w:rPr>
        <w:t>1</w:t>
      </w:r>
      <w:ins w:id="246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2463" w:author="Nicholas Weatherley" w:date="2019-03-04T21:03:00Z">
        <w:r w:rsidR="00E96948">
          <w:rPr>
            <w:noProof/>
          </w:rPr>
          <w:t>3</w:t>
        </w:r>
        <w:r w:rsidR="00E96948">
          <w:fldChar w:fldCharType="end"/>
        </w:r>
      </w:ins>
      <w:ins w:id="2464" w:author="Windows User" w:date="2018-11-01T15:46:00Z">
        <w:del w:id="2465" w:author="Nicholas Weatherley" w:date="2019-03-04T21:03:00Z">
          <w:r w:rsidR="00743FFA" w:rsidDel="00E96948">
            <w:fldChar w:fldCharType="begin"/>
          </w:r>
          <w:r w:rsidR="00743FFA" w:rsidDel="00E96948">
            <w:delInstrText xml:space="preserve"> STYLEREF 1 \s </w:delInstrText>
          </w:r>
        </w:del>
      </w:ins>
      <w:del w:id="2466" w:author="Nicholas Weatherley" w:date="2019-03-04T21:03:00Z">
        <w:r w:rsidR="00743FFA" w:rsidDel="00E96948">
          <w:fldChar w:fldCharType="separate"/>
        </w:r>
        <w:r w:rsidR="0024585E" w:rsidDel="00E96948">
          <w:rPr>
            <w:noProof/>
          </w:rPr>
          <w:delText>1</w:delText>
        </w:r>
      </w:del>
      <w:ins w:id="2467" w:author="Windows User" w:date="2018-11-01T15:46:00Z">
        <w:del w:id="246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2469" w:author="Nicholas Weatherley" w:date="2019-03-04T21:03:00Z">
        <w:r w:rsidR="00743FFA" w:rsidDel="00E96948">
          <w:fldChar w:fldCharType="end"/>
        </w:r>
      </w:del>
      <w:ins w:id="2470" w:author="Windows User" w:date="2018-10-30T10:19:00Z">
        <w:r>
          <w:t xml:space="preserve">: FVC decline and mortality, derived from data in Zappala </w:t>
        </w:r>
        <w:r w:rsidRPr="00A25DAC">
          <w:rPr>
            <w:i/>
          </w:rPr>
          <w:t>et al</w:t>
        </w:r>
        <w:r>
          <w:t>.</w:t>
        </w:r>
        <w:r>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iBndWlkPSI4YThkNWU3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4MzAt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</w:fldData>
          </w:fldChar>
        </w:r>
      </w:ins>
      <w:r w:rsidR="00BE0F3E">
        <w:instrText xml:space="preserve"> ADDIN EN.CITE </w:instrText>
      </w:r>
      <w:r w:rsidR="00BE0F3E">
        <w:fldChar w:fldCharType="begin">
          <w:fldData xml:space="preserve">PEVuZE5vdGU+PENpdGU+PEF1dGhvcj5aYXBwYWxhPC9BdXRob3I+PFllYXI+MjAxMDwvWWVhcj48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4MzAt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</w:fldData>
        </w:fldChar>
      </w:r>
      <w:r w:rsidR="00BE0F3E">
        <w:instrText xml:space="preserve"> ADDIN EN.CITE.DATA </w:instrText>
      </w:r>
      <w:r w:rsidR="00BE0F3E">
        <w:fldChar w:fldCharType="end"/>
      </w:r>
      <w:ins w:id="2471" w:author="Windows User" w:date="2018-10-30T10:19:00Z">
        <w:r>
          <w:fldChar w:fldCharType="separate"/>
        </w:r>
        <w:r w:rsidRPr="00D64E8E">
          <w:rPr>
            <w:noProof/>
            <w:vertAlign w:val="superscript"/>
          </w:rPr>
          <w:t>112</w:t>
        </w:r>
        <w:bookmarkEnd w:id="2459"/>
        <w:r>
          <w:fldChar w:fldCharType="end"/>
        </w:r>
      </w:ins>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6"/>
        <w:gridCol w:w="2151"/>
        <w:gridCol w:w="1984"/>
      </w:tblGrid>
      <w:tr w:rsidR="004B4EE9" w:rsidRPr="008E200A" w14:paraId="4988EBE5" w14:textId="77777777" w:rsidTr="00E44D62">
        <w:trPr>
          <w:cantSplit/>
          <w:tblHeader/>
        </w:trPr>
        <w:tc>
          <w:tcPr>
            <w:tcW w:w="3236" w:type="dxa"/>
            <w:shd w:val="clear" w:color="auto" w:fill="000000"/>
          </w:tcPr>
          <w:p w14:paraId="71EE860B" w14:textId="77777777" w:rsidR="004B4EE9" w:rsidRPr="008E200A" w:rsidRDefault="004B4EE9" w:rsidP="00E44D62">
            <w:pPr>
              <w:pStyle w:val="Body"/>
              <w:keepNext/>
              <w:keepLines/>
              <w:spacing w:after="0" w:line="240" w:lineRule="auto"/>
              <w:rPr>
                <w:b/>
                <w:color w:val="FFFFFF"/>
                <w:sz w:val="12"/>
                <w:szCs w:val="12"/>
              </w:rPr>
            </w:pPr>
          </w:p>
          <w:p w14:paraId="66995984" w14:textId="77777777" w:rsidR="004B4EE9" w:rsidRPr="008E200A" w:rsidRDefault="004B4EE9" w:rsidP="00E44D62">
            <w:pPr>
              <w:pStyle w:val="Body"/>
              <w:keepNext/>
              <w:keepLines/>
              <w:spacing w:after="0" w:line="240" w:lineRule="auto"/>
              <w:rPr>
                <w:b/>
                <w:color w:val="FFFFFF"/>
              </w:rPr>
            </w:pPr>
            <w:r w:rsidRPr="008E200A">
              <w:rPr>
                <w:b/>
                <w:color w:val="FFFFFF"/>
              </w:rPr>
              <w:t>FVC decline at six months</w:t>
            </w:r>
          </w:p>
          <w:p w14:paraId="240C112B" w14:textId="77777777" w:rsidR="004B4EE9" w:rsidRPr="008E200A" w:rsidRDefault="004B4EE9" w:rsidP="00E44D62">
            <w:pPr>
              <w:pStyle w:val="Body"/>
              <w:keepNext/>
              <w:keepLines/>
              <w:spacing w:after="0" w:line="240" w:lineRule="auto"/>
              <w:rPr>
                <w:b/>
                <w:color w:val="FFFFFF"/>
                <w:sz w:val="12"/>
                <w:szCs w:val="12"/>
              </w:rPr>
            </w:pPr>
          </w:p>
        </w:tc>
        <w:tc>
          <w:tcPr>
            <w:tcW w:w="2151" w:type="dxa"/>
            <w:shd w:val="clear" w:color="auto" w:fill="000000"/>
          </w:tcPr>
          <w:p w14:paraId="7DFB6DE4" w14:textId="77777777" w:rsidR="004B4EE9" w:rsidRPr="008E200A" w:rsidRDefault="004B4EE9" w:rsidP="00E44D62">
            <w:pPr>
              <w:pStyle w:val="Body"/>
              <w:keepNext/>
              <w:keepLines/>
              <w:spacing w:after="0" w:line="240" w:lineRule="auto"/>
              <w:rPr>
                <w:b/>
                <w:color w:val="FFFFFF"/>
                <w:sz w:val="12"/>
                <w:szCs w:val="12"/>
              </w:rPr>
            </w:pPr>
          </w:p>
          <w:p w14:paraId="31B3CAC6" w14:textId="77777777" w:rsidR="004B4EE9" w:rsidRPr="008E200A" w:rsidRDefault="004B4EE9" w:rsidP="00E44D62">
            <w:pPr>
              <w:pStyle w:val="Body"/>
              <w:keepNext/>
              <w:keepLines/>
              <w:spacing w:after="0" w:line="240" w:lineRule="auto"/>
              <w:rPr>
                <w:b/>
                <w:color w:val="FFFFFF"/>
              </w:rPr>
            </w:pPr>
            <w:r w:rsidRPr="008E200A">
              <w:rPr>
                <w:b/>
                <w:color w:val="FFFFFF"/>
              </w:rPr>
              <w:t>Hazard ratio</w:t>
            </w:r>
          </w:p>
        </w:tc>
        <w:tc>
          <w:tcPr>
            <w:tcW w:w="1984" w:type="dxa"/>
            <w:shd w:val="clear" w:color="auto" w:fill="000000"/>
          </w:tcPr>
          <w:p w14:paraId="5976ED03" w14:textId="77777777" w:rsidR="004B4EE9" w:rsidRPr="008E200A" w:rsidRDefault="004B4EE9" w:rsidP="00E44D62">
            <w:pPr>
              <w:pStyle w:val="Body"/>
              <w:keepNext/>
              <w:keepLines/>
              <w:spacing w:after="0" w:line="240" w:lineRule="auto"/>
              <w:rPr>
                <w:b/>
                <w:color w:val="FFFFFF"/>
                <w:sz w:val="12"/>
                <w:szCs w:val="12"/>
              </w:rPr>
            </w:pPr>
          </w:p>
          <w:p w14:paraId="426F7930" w14:textId="77777777" w:rsidR="004B4EE9" w:rsidRPr="008E200A" w:rsidRDefault="004B4EE9" w:rsidP="00E44D62">
            <w:pPr>
              <w:pStyle w:val="Body"/>
              <w:keepNext/>
              <w:keepLines/>
              <w:spacing w:after="0" w:line="240" w:lineRule="auto"/>
              <w:rPr>
                <w:b/>
                <w:color w:val="FFFFFF"/>
              </w:rPr>
            </w:pPr>
            <w:r w:rsidRPr="008E200A">
              <w:rPr>
                <w:b/>
                <w:color w:val="FFFFFF"/>
              </w:rPr>
              <w:t>p-value</w:t>
            </w:r>
          </w:p>
        </w:tc>
      </w:tr>
      <w:tr w:rsidR="004B4EE9" w14:paraId="11C5454D" w14:textId="77777777" w:rsidTr="00E44D62">
        <w:trPr>
          <w:cantSplit/>
        </w:trPr>
        <w:tc>
          <w:tcPr>
            <w:tcW w:w="3236" w:type="dxa"/>
            <w:shd w:val="clear" w:color="auto" w:fill="auto"/>
          </w:tcPr>
          <w:p w14:paraId="24CE98A5" w14:textId="77777777" w:rsidR="004B4EE9" w:rsidRDefault="004B4EE9" w:rsidP="004B4EE9">
            <w:pPr>
              <w:pStyle w:val="Body"/>
              <w:keepLines/>
              <w:spacing w:after="0" w:line="240" w:lineRule="auto"/>
            </w:pPr>
            <w:r>
              <w:t>&lt; 5%</w:t>
            </w:r>
          </w:p>
        </w:tc>
        <w:tc>
          <w:tcPr>
            <w:tcW w:w="2151" w:type="dxa"/>
            <w:shd w:val="clear" w:color="auto" w:fill="auto"/>
          </w:tcPr>
          <w:p w14:paraId="24C2AD5D" w14:textId="77777777" w:rsidR="004B4EE9" w:rsidRDefault="004B4EE9" w:rsidP="004B4EE9">
            <w:pPr>
              <w:pStyle w:val="Body"/>
              <w:keepLines/>
              <w:spacing w:after="0" w:line="240" w:lineRule="auto"/>
            </w:pPr>
            <w:r>
              <w:t>1</w:t>
            </w:r>
          </w:p>
        </w:tc>
        <w:tc>
          <w:tcPr>
            <w:tcW w:w="1984" w:type="dxa"/>
            <w:shd w:val="clear" w:color="auto" w:fill="auto"/>
          </w:tcPr>
          <w:p w14:paraId="5B817DD5" w14:textId="77777777" w:rsidR="004B4EE9" w:rsidRDefault="004B4EE9" w:rsidP="004B4EE9">
            <w:pPr>
              <w:pStyle w:val="Body"/>
              <w:keepLines/>
              <w:spacing w:after="0" w:line="240" w:lineRule="auto"/>
            </w:pPr>
          </w:p>
        </w:tc>
      </w:tr>
      <w:tr w:rsidR="004B4EE9" w14:paraId="146AB012" w14:textId="77777777" w:rsidTr="00E44D62">
        <w:trPr>
          <w:cantSplit/>
        </w:trPr>
        <w:tc>
          <w:tcPr>
            <w:tcW w:w="3236" w:type="dxa"/>
            <w:shd w:val="clear" w:color="auto" w:fill="auto"/>
          </w:tcPr>
          <w:p w14:paraId="5800442F" w14:textId="77777777" w:rsidR="004B4EE9" w:rsidRDefault="004B4EE9" w:rsidP="004B4EE9">
            <w:pPr>
              <w:pStyle w:val="Body"/>
              <w:keepLines/>
              <w:spacing w:after="0" w:line="240" w:lineRule="auto"/>
            </w:pPr>
            <w:r>
              <w:t>5 – 10%</w:t>
            </w:r>
          </w:p>
        </w:tc>
        <w:tc>
          <w:tcPr>
            <w:tcW w:w="2151" w:type="dxa"/>
            <w:shd w:val="clear" w:color="auto" w:fill="auto"/>
          </w:tcPr>
          <w:p w14:paraId="1D44952B" w14:textId="77777777" w:rsidR="004B4EE9" w:rsidRDefault="004B4EE9" w:rsidP="004B4EE9">
            <w:pPr>
              <w:pStyle w:val="Body"/>
              <w:keepLines/>
              <w:spacing w:after="0" w:line="240" w:lineRule="auto"/>
            </w:pPr>
            <w:r>
              <w:t>2.31</w:t>
            </w:r>
          </w:p>
        </w:tc>
        <w:tc>
          <w:tcPr>
            <w:tcW w:w="1984" w:type="dxa"/>
            <w:shd w:val="clear" w:color="auto" w:fill="auto"/>
          </w:tcPr>
          <w:p w14:paraId="6B1B6125" w14:textId="77777777" w:rsidR="004B4EE9" w:rsidRDefault="004B4EE9" w:rsidP="004B4EE9">
            <w:pPr>
              <w:pStyle w:val="Body"/>
              <w:keepLines/>
              <w:spacing w:after="0" w:line="240" w:lineRule="auto"/>
            </w:pPr>
            <w:r>
              <w:t>0.01</w:t>
            </w:r>
          </w:p>
        </w:tc>
      </w:tr>
      <w:tr w:rsidR="004B4EE9" w14:paraId="2694DF94" w14:textId="77777777" w:rsidTr="00E44D62">
        <w:trPr>
          <w:cantSplit/>
        </w:trPr>
        <w:tc>
          <w:tcPr>
            <w:tcW w:w="3236" w:type="dxa"/>
            <w:shd w:val="clear" w:color="auto" w:fill="auto"/>
          </w:tcPr>
          <w:p w14:paraId="5BF15E1B" w14:textId="77777777" w:rsidR="004B4EE9" w:rsidRDefault="004B4EE9" w:rsidP="004B4EE9">
            <w:pPr>
              <w:pStyle w:val="Body"/>
              <w:keepLines/>
              <w:spacing w:after="0" w:line="240" w:lineRule="auto"/>
            </w:pPr>
            <w:r>
              <w:t>&gt; 10%</w:t>
            </w:r>
          </w:p>
        </w:tc>
        <w:tc>
          <w:tcPr>
            <w:tcW w:w="2151" w:type="dxa"/>
            <w:shd w:val="clear" w:color="auto" w:fill="auto"/>
          </w:tcPr>
          <w:p w14:paraId="55B41B28" w14:textId="77777777" w:rsidR="004B4EE9" w:rsidRDefault="004B4EE9" w:rsidP="004B4EE9">
            <w:pPr>
              <w:pStyle w:val="Body"/>
              <w:keepLines/>
              <w:spacing w:after="0" w:line="240" w:lineRule="auto"/>
            </w:pPr>
            <w:r>
              <w:t>2.80</w:t>
            </w:r>
          </w:p>
        </w:tc>
        <w:tc>
          <w:tcPr>
            <w:tcW w:w="1984" w:type="dxa"/>
            <w:shd w:val="clear" w:color="auto" w:fill="auto"/>
          </w:tcPr>
          <w:p w14:paraId="7982B634" w14:textId="77777777" w:rsidR="004B4EE9" w:rsidRDefault="004B4EE9" w:rsidP="004B4EE9">
            <w:pPr>
              <w:pStyle w:val="Body"/>
              <w:keepLines/>
              <w:spacing w:after="0" w:line="240" w:lineRule="auto"/>
            </w:pPr>
            <w:r>
              <w:t>0.001</w:t>
            </w:r>
          </w:p>
        </w:tc>
      </w:tr>
    </w:tbl>
    <w:p w14:paraId="3851FFD1" w14:textId="77777777" w:rsidR="004B4EE9" w:rsidRDefault="004B4EE9" w:rsidP="00A119DC"/>
    <w:p w14:paraId="3CCFC09B" w14:textId="70141DE2" w:rsidR="004D7A9A" w:rsidRDefault="00D83A33" w:rsidP="004D7A9A">
      <w:pPr>
        <w:pStyle w:val="Heading4"/>
      </w:pPr>
      <w:r>
        <w:t xml:space="preserve">The Problem </w:t>
      </w:r>
      <w:r w:rsidR="004F2340">
        <w:t>with</w:t>
      </w:r>
      <w:r w:rsidR="009F54A3">
        <w:t xml:space="preserve"> Fo</w:t>
      </w:r>
      <w:r w:rsidR="00487541">
        <w:t>rced Vit</w:t>
      </w:r>
      <w:r w:rsidR="009F54A3">
        <w:t>al Capacity</w:t>
      </w:r>
    </w:p>
    <w:p w14:paraId="091CBF52" w14:textId="2A7BE266" w:rsidR="00800634" w:rsidRDefault="00A8354D" w:rsidP="00EC3111">
      <w:r>
        <w:t xml:space="preserve">However, there are several problems associated with using FVC as a surrogate endpoint for mortality. Firstly, </w:t>
      </w:r>
      <w:r w:rsidR="00EC3111">
        <w:t>FVC decline does not</w:t>
      </w:r>
      <w:r w:rsidR="00D64E8E">
        <w:t xml:space="preserve"> necessarily</w:t>
      </w:r>
      <w:r w:rsidR="00EC3111">
        <w:t xml:space="preserve"> </w:t>
      </w:r>
      <w:r w:rsidR="00870555">
        <w:t>predict that</w:t>
      </w:r>
      <w:r w:rsidR="00EC3111">
        <w:t xml:space="preserve"> patients </w:t>
      </w:r>
      <w:r w:rsidR="00D64E8E">
        <w:t>will</w:t>
      </w:r>
      <w:r w:rsidR="00EC3111">
        <w:t xml:space="preserve"> follow a linear path of decline towards death</w:t>
      </w:r>
      <w:r w:rsidR="00870555">
        <w:t>, just as stability over a short time period does not suggest long term stability</w:t>
      </w:r>
      <w:r w:rsidR="00816E0F">
        <w:t xml:space="preserve">. </w:t>
      </w:r>
      <w:r w:rsidR="00DD4986">
        <w:t>For example</w:t>
      </w:r>
      <w:r w:rsidR="00314EBE">
        <w:t>,</w:t>
      </w:r>
      <w:r w:rsidR="00972226">
        <w:t xml:space="preserve"> a recent retrospective multicentre analysis of 734 patients wit</w:t>
      </w:r>
      <w:r w:rsidR="00AE2D1D">
        <w:t>h</w:t>
      </w:r>
      <w:r w:rsidR="00972226">
        <w:t xml:space="preserve"> IPF </w:t>
      </w:r>
      <w:r w:rsidR="00AE2D1D">
        <w:t>demon</w:t>
      </w:r>
      <w:r w:rsidR="00EC3111">
        <w:t xml:space="preserve">strated that a decline in FVC over the </w:t>
      </w:r>
      <w:r w:rsidR="004F2340">
        <w:t>first</w:t>
      </w:r>
      <w:r w:rsidR="00EC3111">
        <w:t xml:space="preserve"> year was predictive of death, but that subsequently, further physiological decline was no more frequent among both whose FVC had declined during year 1 than whose FVC had remained stable.</w:t>
      </w:r>
      <w:r w:rsidR="005B22D9">
        <w:fldChar w:fldCharType="begin">
          <w:fldData xml:space="preserve">PEVuZE5vdGU+PENpdGU+PEF1dGhvcj5TY2htaWR0PC9BdXRob3I+PFllYXI+MjAxNDwvWWVhcj48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Tc5LTg1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==
</w:fldData>
        </w:fldChar>
      </w:r>
      <w:r w:rsidR="00BE0F3E">
        <w:instrText xml:space="preserve"> ADDIN EN.CITE </w:instrText>
      </w:r>
      <w:r w:rsidR="00BE0F3E">
        <w:fldChar w:fldCharType="begin">
          <w:fldData xml:space="preserve">PEVuZE5vdGU+PENpdGU+PEF1dGhvcj5TY2htaWR0PC9BdXRob3I+PFllYXI+MjAxNDwvWWVhcj48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Tc5LTg1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==
</w:fldData>
        </w:fldChar>
      </w:r>
      <w:r w:rsidR="00BE0F3E">
        <w:instrText xml:space="preserve"> ADDIN EN.CITE.DATA </w:instrText>
      </w:r>
      <w:r w:rsidR="00BE0F3E">
        <w:fldChar w:fldCharType="end"/>
      </w:r>
      <w:r w:rsidR="005B22D9">
        <w:fldChar w:fldCharType="separate"/>
      </w:r>
      <w:r w:rsidR="00D64E8E" w:rsidRPr="00D64E8E">
        <w:rPr>
          <w:noProof/>
          <w:vertAlign w:val="superscript"/>
        </w:rPr>
        <w:t>113</w:t>
      </w:r>
      <w:r w:rsidR="005B22D9">
        <w:fldChar w:fldCharType="end"/>
      </w:r>
    </w:p>
    <w:p w14:paraId="2EE46B6E" w14:textId="34EF9533" w:rsidR="00A8354D" w:rsidRDefault="00800634" w:rsidP="00EC3111">
      <w:r>
        <w:t xml:space="preserve">This observation was further characterised by Nathan </w:t>
      </w:r>
      <w:r w:rsidRPr="00A25DAC">
        <w:rPr>
          <w:i/>
        </w:rPr>
        <w:t>et al</w:t>
      </w:r>
      <w:r w:rsidR="00A25DAC">
        <w:rPr>
          <w:i/>
        </w:rPr>
        <w:t>.</w:t>
      </w:r>
      <w:r>
        <w:t>, using Pirfenidone follow-on trial data to show that patients who survived an FVC decline of ≥ 10% over six months were as likely to remain stable over the subsequent six months as they were to suffer another significant drop in FVC.</w:t>
      </w:r>
      <w:r>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 </w:instrText>
      </w:r>
      <w:r w:rsidR="00BE0F3E">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DATA </w:instrText>
      </w:r>
      <w:r w:rsidR="00BE0F3E">
        <w:fldChar w:fldCharType="end"/>
      </w:r>
      <w:r>
        <w:fldChar w:fldCharType="separate"/>
      </w:r>
      <w:r w:rsidR="00D64E8E" w:rsidRPr="00D64E8E">
        <w:rPr>
          <w:noProof/>
          <w:vertAlign w:val="superscript"/>
        </w:rPr>
        <w:t>114</w:t>
      </w:r>
      <w:r>
        <w:fldChar w:fldCharType="end"/>
      </w:r>
      <w:r w:rsidR="008970BF">
        <w:t xml:space="preserve"> In addition, </w:t>
      </w:r>
      <w:r w:rsidR="00D828C8">
        <w:t>data from the placebo ar</w:t>
      </w:r>
      <w:ins w:id="2472" w:author="Windows User" w:date="2018-10-31T09:05:00Z">
        <w:r w:rsidR="007A7704">
          <w:t>m</w:t>
        </w:r>
      </w:ins>
      <w:del w:id="2473" w:author="Windows User" w:date="2018-10-31T09:05:00Z">
        <w:r w:rsidR="00D828C8" w:rsidDel="007A7704">
          <w:delText>e</w:delText>
        </w:r>
      </w:del>
      <w:r w:rsidR="00D828C8">
        <w:t xml:space="preserve"> of the INPULSIS nintedanib trial demonstrated that patients with a ‘high’ starting</w:t>
      </w:r>
      <w:r w:rsidR="00590438">
        <w:t xml:space="preserve"> percent predicted</w:t>
      </w:r>
      <w:r w:rsidR="00D828C8">
        <w:t xml:space="preserve"> FVC of </w:t>
      </w:r>
      <w:r w:rsidR="00590438">
        <w:t>&gt;</w:t>
      </w:r>
      <w:r w:rsidR="00D828C8">
        <w:t xml:space="preserve"> 90% predicted</w:t>
      </w:r>
      <w:r w:rsidR="00590438">
        <w:t xml:space="preserve"> had</w:t>
      </w:r>
      <w:r w:rsidR="00B92DB9">
        <w:t xml:space="preserve"> an annual decline in FVC of 225</w:t>
      </w:r>
      <w:r w:rsidR="00590438">
        <w:t>mL compared to 22</w:t>
      </w:r>
      <w:r w:rsidR="00B92DB9">
        <w:t>4</w:t>
      </w:r>
      <w:r w:rsidR="00590438">
        <w:t>mL for those with a percent predicted FVC of ≤ 90%.</w:t>
      </w:r>
      <w:r w:rsidR="00590438">
        <w:fldChar w:fldCharType="begin"/>
      </w:r>
      <w:r w:rsidR="008E7684">
        <w:instrText xml:space="preserve"> ADDIN EN.CITE &lt;EndNote&gt;&lt;Cite&gt;&lt;Author&gt;Richeldi&lt;/Author&gt;&lt;Year&gt;2014&lt;/Year&gt;&lt;RecNum&gt;802&lt;/RecNum&gt;&lt;DisplayText&gt;&lt;style face="superscript"&gt;89&lt;/style&gt;&lt;/DisplayText&gt;&lt;record&gt;&lt;rec-number&gt;802&lt;/rec-number&gt;&lt;foreign-keys&gt;&lt;key app="EN" db-id="2wzs52ephwvx93eefep5rvxm0x22zpzvpz0w" timestamp="1490365218"&gt;802&lt;/key&gt;&lt;/foreign-keys&gt;&lt;ref-type name="Journal Article"&gt;17&lt;/ref-type&gt;&lt;contributors&gt;&lt;authors&gt;&lt;author&gt;Richeldi, L.&lt;/author&gt;&lt;author&gt;du Bois, R. M.&lt;/author&gt;&lt;author&gt;Raghu, G.&lt;/author&gt;&lt;author&gt;Azuma, A.&lt;/author&gt;&lt;author&gt;Brown, K. K.&lt;/author&gt;&lt;author&gt;Costabel, U.&lt;/author&gt;&lt;author&gt;Cottin, V.&lt;/author&gt;&lt;author&gt;Flaherty, K. R.&lt;/author&gt;&lt;author&gt;Hansell, D. M.&lt;/author&gt;&lt;author&gt;Inoue, Y.&lt;/author&gt;&lt;author&gt;Kim, D. S.&lt;/author&gt;&lt;author&gt;Kolb, M.&lt;/author&gt;&lt;author&gt;Nicholson, A. G.&lt;/author&gt;&lt;author&gt;Noble, P. W.&lt;/author&gt;&lt;author&gt;Selman, M.&lt;/author&gt;&lt;author&gt;Taniguchi, H.&lt;/author&gt;&lt;author&gt;Brun, M.&lt;/author&gt;&lt;author&gt;Le Maulf, F.&lt;/author&gt;&lt;author&gt;Girard, M.&lt;/author&gt;&lt;author&gt;Stowasser, S.&lt;/author&gt;&lt;author&gt;Schlenker-Herceg, R.&lt;/author&gt;&lt;author&gt;Disse, B.&lt;/author&gt;&lt;author&gt;Collard, H. R.&lt;/author&gt;&lt;author&gt;for the Inpulsis Trial Investigators,&lt;/author&gt;&lt;/authors&gt;&lt;/contributors&gt;&lt;titles&gt;&lt;title&gt;Efficacy and safety of nintedanib in idiopathic pulmonary fibrosis&lt;/title&gt;&lt;secondary-title&gt;The New England Journal of Medicine&lt;/secondary-title&gt;&lt;alt-title&gt;N Engl J Med&lt;/alt-title&gt;&lt;/titles&gt;&lt;periodical&gt;&lt;full-title&gt;The New England Journal of Medicine&lt;/full-title&gt;&lt;abbr-1&gt;New Engl J Med&lt;/abbr-1&gt;&lt;/periodical&gt;&lt;alt-periodical&gt;&lt;full-title&gt;New England Journal of Medicine&lt;/full-title&gt;&lt;abbr-1&gt;N Engl J Med&lt;/abbr-1&gt;&lt;/alt-periodical&gt;&lt;pages&gt;2071-82&lt;/pages&gt;&lt;volume&gt;370&lt;/volume&gt;&lt;number&gt;22&lt;/number&gt;&lt;dates&gt;&lt;year&gt;2014&lt;/year&gt;&lt;/dates&gt;&lt;label&gt;Richeldi2014&lt;/label&gt;&lt;urls&gt;&lt;related-urls&gt;&lt;url&gt;http://dx.doi.org/10.1056/NEJMoa1402584&lt;/url&gt;&lt;/related-urls&gt;&lt;/urls&gt;&lt;electronic-resource-num&gt;10.1056/NEJMoa1402584&lt;/electronic-resource-num&gt;&lt;/record&gt;&lt;/Cite&gt;&lt;/EndNote&gt;</w:instrText>
      </w:r>
      <w:r w:rsidR="00590438">
        <w:fldChar w:fldCharType="separate"/>
      </w:r>
      <w:r w:rsidR="008E7684" w:rsidRPr="008E7684">
        <w:rPr>
          <w:noProof/>
          <w:vertAlign w:val="superscript"/>
        </w:rPr>
        <w:t>89</w:t>
      </w:r>
      <w:r w:rsidR="00590438">
        <w:fldChar w:fldCharType="end"/>
      </w:r>
      <w:r w:rsidR="00FE31E0">
        <w:t xml:space="preserve"> Thus, neither starting point nor drop in FVC can predict a future decline with any great accuracy.</w:t>
      </w:r>
    </w:p>
    <w:p w14:paraId="0BFA2F1C" w14:textId="6762785D" w:rsidR="00D54950" w:rsidRDefault="00552BAD" w:rsidP="00A119DC">
      <w:r>
        <w:t xml:space="preserve">Secondly, there is a surprising lack of clarity </w:t>
      </w:r>
      <w:r w:rsidR="00D64E8E">
        <w:t>in several studies</w:t>
      </w:r>
      <w:r w:rsidR="005076DF">
        <w:t xml:space="preserve"> </w:t>
      </w:r>
      <w:r>
        <w:t>regarding</w:t>
      </w:r>
      <w:r w:rsidR="005076DF">
        <w:t xml:space="preserve"> the use of ab</w:t>
      </w:r>
      <w:r w:rsidR="00DD4986">
        <w:t xml:space="preserve">solute </w:t>
      </w:r>
      <w:r w:rsidR="005076DF">
        <w:t>vs.</w:t>
      </w:r>
      <w:r w:rsidR="00DD4986">
        <w:t xml:space="preserve"> relative</w:t>
      </w:r>
      <w:r w:rsidR="005076DF">
        <w:t xml:space="preserve"> decline in percent predicted FVC</w:t>
      </w:r>
      <w:r w:rsidR="00DD4986">
        <w:t>.</w:t>
      </w:r>
      <w:r w:rsidR="009A7A3A">
        <w:t xml:space="preserve"> </w:t>
      </w:r>
      <w:r w:rsidR="005076DF">
        <w:t>For example, if a patient FVC of 70%</w:t>
      </w:r>
      <w:r w:rsidR="00FC7FB0">
        <w:t xml:space="preserve"> with an absolute decline of 10% now has an FVC of 60%, whereas a relative decline of 10% gives them a new FVC of 63%.</w:t>
      </w:r>
      <w:r w:rsidR="005076DF">
        <w:t xml:space="preserve"> </w:t>
      </w:r>
      <w:r w:rsidR="00107119">
        <w:t xml:space="preserve">The outcomes are potentially vastly different if different starting points are considered, such as a patient with 100% predicted value vs. a patient with 40% of predicted value; an absolute 10% decline for the latter would almost certainly </w:t>
      </w:r>
      <w:r w:rsidR="00FC7FB0">
        <w:t>be fatal</w:t>
      </w:r>
      <w:r w:rsidR="00107119">
        <w:t>.</w:t>
      </w:r>
    </w:p>
    <w:p w14:paraId="17EDF7FA" w14:textId="4B133650" w:rsidR="00107119" w:rsidRDefault="00D54950" w:rsidP="00A119DC">
      <w:r>
        <w:t>The</w:t>
      </w:r>
      <w:r w:rsidR="008723F5">
        <w:t>se</w:t>
      </w:r>
      <w:r>
        <w:t xml:space="preserve"> issue</w:t>
      </w:r>
      <w:r w:rsidR="008723F5">
        <w:t>s</w:t>
      </w:r>
      <w:r>
        <w:t xml:space="preserve"> led to Wells </w:t>
      </w:r>
      <w:r w:rsidR="008723F5">
        <w:t>describing</w:t>
      </w:r>
      <w:r>
        <w:t xml:space="preserve"> percent predicted FVC as ‘making a silk purse from a sow’s ear’ and ‘the least flawed of the flawed primary endpoints’.</w:t>
      </w:r>
      <w:r>
        <w:fldChar w:fldCharType="begin"/>
      </w:r>
      <w:r w:rsidR="00BE0F3E">
        <w:instrText xml:space="preserve"> ADDIN EN.CITE &lt;EndNote&gt;&lt;Cite&gt;&lt;Author&gt;Wells&lt;/Author&gt;&lt;Year&gt;2013&lt;/Year&gt;&lt;RecNum&gt;338&lt;/RecNum&gt;&lt;DisplayText&gt;&lt;style face="superscript"&gt;115&lt;/style&gt;&lt;/DisplayText&gt;&lt;record&gt;&lt;rec-number&gt;338&lt;/rec-number&gt;&lt;foreign-keys&gt;&lt;key app="EN" db-id="52evaf50e9fe5cewd9b555d6wtw099s0pzrz" timestamp="1436733295" guid="63894f92-3dff-422e-bddc-cd638c967cb5"&gt;338&lt;/key&gt;&lt;key app="ENWeb" db-id=""&gt;0&lt;/key&gt;&lt;/foreign-keys&gt;&lt;ref-type name="Journal Article"&gt;17&lt;/ref-type&gt;&lt;contributors&gt;&lt;authors&gt;&lt;author&gt;Wells, A. U.&lt;/author&gt;&lt;/authors&gt;&lt;/contributors&gt;&lt;titles&gt;&lt;title&gt;Forced vital capacity as a primary end point in idiopathic pulmonary fibrosis treatment trials: making a silk purse from a sow&amp;apos;s ear&lt;/title&gt;&lt;secondary-title&gt;Thorax&lt;/secondary-title&gt;&lt;alt-title&gt;Thorax&lt;/alt-title&gt;&lt;/titles&gt;&lt;periodical&gt;&lt;full-title&gt;Thorax&lt;/full-title&gt;&lt;abbr-1&gt;Thorax&lt;/abbr-1&gt;&lt;/periodical&gt;&lt;alt-periodical&gt;&lt;full-title&gt;Thorax&lt;/full-title&gt;&lt;abbr-1&gt;Thorax&lt;/abbr-1&gt;&lt;/alt-periodical&gt;&lt;pages&gt;309-10&lt;/pages&gt;&lt;volume&gt;68&lt;/volume&gt;&lt;number&gt;4&lt;/number&gt;&lt;keywords&gt;&lt;keyword&gt;Humans&lt;/keyword&gt;&lt;keyword&gt;Idiopathic Pulmonary Fibrosis/drug therapy/*physiopathology&lt;/keyword&gt;&lt;keyword&gt;Prognosis&lt;/keyword&gt;&lt;keyword&gt;Sensitivity and Specificity&lt;/keyword&gt;&lt;keyword&gt;Vital Capacity&lt;/keyword&gt;&lt;/keywords&gt;&lt;dates&gt;&lt;year&gt;2013&lt;/year&gt;&lt;pub-dates&gt;&lt;date&gt;Apr&lt;/date&gt;&lt;/pub-dates&gt;&lt;/dates&gt;&lt;isbn&gt;1468-3296 (Electronic)&amp;#xD;0040-6376 (Linking)&lt;/isbn&gt;&lt;accession-num&gt;23019257&lt;/accession-num&gt;&lt;urls&gt;&lt;related-urls&gt;&lt;url&gt;http://www.ncbi.nlm.nih.gov/pubmed/23019257&lt;/url&gt;&lt;/related-urls&gt;&lt;/urls&gt;&lt;electronic-resource-num&gt;10.1136/thoraxjnl-2012-202640&lt;/electronic-resource-num&gt;&lt;/record&gt;&lt;/Cite&gt;&lt;/EndNote&gt;</w:instrText>
      </w:r>
      <w:r>
        <w:fldChar w:fldCharType="separate"/>
      </w:r>
      <w:r w:rsidR="00D64E8E" w:rsidRPr="00D64E8E">
        <w:rPr>
          <w:noProof/>
          <w:vertAlign w:val="superscript"/>
        </w:rPr>
        <w:t>115</w:t>
      </w:r>
      <w:r>
        <w:fldChar w:fldCharType="end"/>
      </w:r>
      <w:r w:rsidR="00976DB8">
        <w:t xml:space="preserve"> Richeldi </w:t>
      </w:r>
      <w:r w:rsidR="00976DB8" w:rsidRPr="00A25DAC">
        <w:rPr>
          <w:i/>
        </w:rPr>
        <w:t>et al</w:t>
      </w:r>
      <w:r w:rsidR="00A25DAC">
        <w:rPr>
          <w:i/>
        </w:rPr>
        <w:t>.</w:t>
      </w:r>
      <w:r w:rsidR="00976DB8">
        <w:t xml:space="preserve"> </w:t>
      </w:r>
      <w:r w:rsidR="00346EA2">
        <w:t>demonstrated that using relative rather than absolute decline had little effect on the transplant-free survival of patients</w:t>
      </w:r>
      <w:r w:rsidR="00242378">
        <w:t>, but using an absolute method of detecting decline requires twice as many patients to adequately power a clinical intervention study of IPF.</w:t>
      </w:r>
      <w:r w:rsidR="00242378">
        <w:fldChar w:fldCharType="begin">
          <w:fldData xml:space="preserve">PEVuZE5vdGU+PENpdGU+PEF1dGhvcj5SaWNoZWxkaTwvQXV0aG9yPjxZZWFyPjIwMTI8L1llYXI+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NDA3LTEx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</w:fldData>
        </w:fldChar>
      </w:r>
      <w:r w:rsidR="00BE0F3E">
        <w:instrText xml:space="preserve"> ADDIN EN.CITE </w:instrText>
      </w:r>
      <w:r w:rsidR="00BE0F3E">
        <w:fldChar w:fldCharType="begin">
          <w:fldData xml:space="preserve">PEVuZE5vdGU+PENpdGU+PEF1dGhvcj5SaWNoZWxkaTwvQXV0aG9yPjxZZWFyPjIwMTI8L1llYXI+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NDA3LTEx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</w:fldData>
        </w:fldChar>
      </w:r>
      <w:r w:rsidR="00BE0F3E">
        <w:instrText xml:space="preserve"> ADDIN EN.CITE.DATA </w:instrText>
      </w:r>
      <w:r w:rsidR="00BE0F3E">
        <w:fldChar w:fldCharType="end"/>
      </w:r>
      <w:r w:rsidR="00242378">
        <w:fldChar w:fldCharType="separate"/>
      </w:r>
      <w:r w:rsidR="00D64E8E" w:rsidRPr="00D64E8E">
        <w:rPr>
          <w:noProof/>
          <w:vertAlign w:val="superscript"/>
        </w:rPr>
        <w:t>116</w:t>
      </w:r>
      <w:r w:rsidR="00242378">
        <w:fldChar w:fldCharType="end"/>
      </w:r>
    </w:p>
    <w:p w14:paraId="1F4EEB25" w14:textId="268769E4" w:rsidR="002C4D19" w:rsidRDefault="002C4D19" w:rsidP="00A119DC">
      <w:r>
        <w:lastRenderedPageBreak/>
        <w:t xml:space="preserve">A further complication factor is the recent adoption of Global Lung Initiative </w:t>
      </w:r>
      <w:r w:rsidR="00FC24D5">
        <w:t xml:space="preserve">(GLI) </w:t>
      </w:r>
      <w:r>
        <w:t>reference equations for calculating predicted FVC values.</w:t>
      </w:r>
      <w:r w:rsidR="009524C8">
        <w:fldChar w:fldCharType="begin"/>
      </w:r>
      <w:r w:rsidR="00BE0F3E">
        <w:instrText xml:space="preserve"> ADDIN EN.CITE &lt;EndNote&gt;&lt;Cite&gt;&lt;Author&gt;Quanjer&lt;/Author&gt;&lt;Year&gt;2012&lt;/Year&gt;&lt;RecNum&gt;783&lt;/RecNum&gt;&lt;DisplayText&gt;&lt;style face="superscript"&gt;117&lt;/style&gt;&lt;/DisplayText&gt;&lt;record&gt;&lt;rec-number&gt;783&lt;/rec-number&gt;&lt;foreign-keys&gt;&lt;key app="EN" db-id="52evaf50e9fe5cewd9b555d6wtw099s0pzrz" timestamp="1484063186" guid="c45e406c-8003-4e46-9580-71de630efc15"&gt;783&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gt;Stocks, Janet&lt;/author&gt;&lt;author&gt;Stocks, J.&lt;/author&gt;&lt;author&gt;Baur, X.&lt;/author&gt;&lt;author&gt;Hall, G.L.&lt;/author&gt;&lt;author&gt;Culver, B.&lt;/author&gt;&lt;author&gt;Quanjer, P.H.&lt;/author&gt;&lt;author&gt;Stanojevic, S.&lt;/author&gt;&lt;author&gt;Cole, T.J.&lt;/author&gt;&lt;author&gt;Stocks, J.&lt;/author&gt;&lt;author&gt;Hankinson, J.L.&lt;/author&gt;&lt;author&gt;Enright, P.L.&lt;/author&gt;&lt;author&gt;Zheng, J.&lt;/author&gt;&lt;author&gt;Ip, M.S.M.&lt;/author&gt;&lt;author&gt;Schindler, C.&lt;/author&gt;&lt;/authors&gt;&lt;/contributors&gt;&lt;titles&gt;&lt;title&gt;Multi-ethnic reference values for spirometry for the 3–95-yr age range: the global lung function 2012 equations&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324-1343&lt;/pages&gt;&lt;volume&gt;40&lt;/volume&gt;&lt;number&gt;6&lt;/number&gt;&lt;dates&gt;&lt;year&gt;2012&lt;/year&gt;&lt;/dates&gt;&lt;urls&gt;&lt;/urls&gt;&lt;electronic-resource-num&gt;10.1183/09031936.00080312&lt;/electronic-resource-num&gt;&lt;/record&gt;&lt;/Cite&gt;&lt;/EndNote&gt;</w:instrText>
      </w:r>
      <w:r w:rsidR="009524C8">
        <w:fldChar w:fldCharType="separate"/>
      </w:r>
      <w:r w:rsidR="00D64E8E" w:rsidRPr="00D64E8E">
        <w:rPr>
          <w:noProof/>
          <w:vertAlign w:val="superscript"/>
        </w:rPr>
        <w:t>117</w:t>
      </w:r>
      <w:r w:rsidR="009524C8">
        <w:fldChar w:fldCharType="end"/>
      </w:r>
      <w:r w:rsidR="009524C8">
        <w:t xml:space="preserve"> </w:t>
      </w:r>
      <w:r w:rsidR="00E94D28">
        <w:t>The Association for Respiratory Technology and Physiology (ARTP) p</w:t>
      </w:r>
      <w:r w:rsidR="008A1BDC">
        <w:t>revious</w:t>
      </w:r>
      <w:r w:rsidR="00065C10">
        <w:t>ly recommended Europea</w:t>
      </w:r>
      <w:r w:rsidR="00A00B60">
        <w:t>n Community for Coal and Steel (ECCS</w:t>
      </w:r>
      <w:r w:rsidR="00065C10">
        <w:t>)</w:t>
      </w:r>
      <w:r w:rsidR="008A1BDC">
        <w:t xml:space="preserve"> reference e</w:t>
      </w:r>
      <w:r w:rsidR="00DA6A1D">
        <w:t xml:space="preserve">quations, although these </w:t>
      </w:r>
      <w:r w:rsidR="00DA6A1D" w:rsidRPr="00DA6A1D">
        <w:t>were based on Caucasian males aged 18-75yr working in coal mines and steel works</w:t>
      </w:r>
      <w:r w:rsidR="00DA6A1D">
        <w:t xml:space="preserve"> and extrapolated to other populations.</w:t>
      </w:r>
      <w:r w:rsidR="001535E8">
        <w:fldChar w:fldCharType="begin">
          <w:fldData xml:space="preserve">PEVuZE5vdGU+PENpdGU+PEF1dGhvcj5RdWFuamVyPC9BdXRob3I+PFllYXI+MTk5NDwvWWVhcj48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</w:fldData>
        </w:fldChar>
      </w:r>
      <w:r w:rsidR="00BE0F3E">
        <w:instrText xml:space="preserve"> ADDIN EN.CITE </w:instrText>
      </w:r>
      <w:r w:rsidR="00BE0F3E">
        <w:fldChar w:fldCharType="begin">
          <w:fldData xml:space="preserve">PEVuZE5vdGU+PENpdGU+PEF1dGhvcj5RdWFuamVyPC9BdXRob3I+PFllYXI+MTk5NDwvWWVhcj48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</w:fldData>
        </w:fldChar>
      </w:r>
      <w:r w:rsidR="00BE0F3E">
        <w:instrText xml:space="preserve"> ADDIN EN.CITE.DATA </w:instrText>
      </w:r>
      <w:r w:rsidR="00BE0F3E">
        <w:fldChar w:fldCharType="end"/>
      </w:r>
      <w:r w:rsidR="001535E8">
        <w:fldChar w:fldCharType="separate"/>
      </w:r>
      <w:r w:rsidR="00D64E8E" w:rsidRPr="00D64E8E">
        <w:rPr>
          <w:noProof/>
          <w:vertAlign w:val="superscript"/>
        </w:rPr>
        <w:t>118</w:t>
      </w:r>
      <w:r w:rsidR="001535E8">
        <w:fldChar w:fldCharType="end"/>
      </w:r>
      <w:r w:rsidR="00FC24D5">
        <w:t xml:space="preserve"> </w:t>
      </w:r>
      <w:r w:rsidR="0032338A">
        <w:t xml:space="preserve">The </w:t>
      </w:r>
      <w:r w:rsidR="00F24CDF">
        <w:t xml:space="preserve">GLI </w:t>
      </w:r>
      <w:r w:rsidR="0032338A">
        <w:t>equations are based upon prospectively collected data from</w:t>
      </w:r>
      <w:r w:rsidR="00F24CDF">
        <w:t xml:space="preserve"> a wide range of ages </w:t>
      </w:r>
      <w:r w:rsidR="00A55587">
        <w:t xml:space="preserve">(3 – 95) </w:t>
      </w:r>
      <w:r w:rsidR="00F24CDF">
        <w:t xml:space="preserve">and </w:t>
      </w:r>
      <w:r w:rsidR="009973A5" w:rsidRPr="009973A5">
        <w:t xml:space="preserve">better </w:t>
      </w:r>
      <w:r w:rsidR="00F24CDF">
        <w:t xml:space="preserve">represents females, older patients and non-Caucasian ethic populations, but almost all of the studies </w:t>
      </w:r>
      <w:r w:rsidR="009C0427">
        <w:t>carried out in IPF have used ECCS</w:t>
      </w:r>
      <w:r w:rsidR="00F24CDF">
        <w:t xml:space="preserve"> reference values.</w:t>
      </w:r>
      <w:r w:rsidR="009B700B">
        <w:t xml:space="preserve"> A British Thoracic Society (BTS) 2016 Winter Meeting abstract </w:t>
      </w:r>
      <w:r w:rsidR="00D94A4D">
        <w:t xml:space="preserve">neatly </w:t>
      </w:r>
      <w:r w:rsidR="009B700B">
        <w:t xml:space="preserve">demonstrated </w:t>
      </w:r>
      <w:r w:rsidR="00D94A4D">
        <w:t xml:space="preserve">one consequence of adopting GLI reference values, namely </w:t>
      </w:r>
      <w:r w:rsidR="009B700B">
        <w:t>that patients are more likely to fall into a treatment threshold on the new guildelines.</w:t>
      </w:r>
      <w:r w:rsidR="009B700B">
        <w:fldChar w:fldCharType="begin"/>
      </w:r>
      <w:r w:rsidR="00BE0F3E">
        <w:instrText xml:space="preserve"> ADDIN EN.CITE &lt;EndNote&gt;&lt;Cite&gt;&lt;Author&gt;Cliff&lt;/Author&gt;&lt;Year&gt;2016&lt;/Year&gt;&lt;RecNum&gt;1021&lt;/RecNum&gt;&lt;DisplayText&gt;&lt;style face="superscript"&gt;119&lt;/style&gt;&lt;/DisplayText&gt;&lt;record&gt;&lt;rec-number&gt;1021&lt;/rec-number&gt;&lt;foreign-keys&gt;&lt;key app="EN" db-id="52evaf50e9fe5cewd9b555d6wtw099s0pzrz" timestamp="1491489355" guid="bfc30802-bc0f-4bfe-9395-a33b6d280884"&gt;1021&lt;/key&gt;&lt;/foreign-keys&gt;&lt;ref-type name="Journal Article"&gt;17&lt;/ref-type&gt;&lt;contributors&gt;&lt;authors&gt;&lt;author&gt;Cliff, I&lt;/author&gt;&lt;author&gt;Ali, A&lt;/author&gt;&lt;author&gt;Spiteri, M&lt;/author&gt;&lt;author&gt;Stone, H&lt;/author&gt;&lt;/authors&gt;&lt;/contributors&gt;&lt;titles&gt;&lt;title&gt;P282 Comparitive use of nhanes III, ECCS and GLI prediction equations in determining spirometric indices and suitability for anti-fibrotic therapy in patients with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A241-A242&lt;/pages&gt;&lt;volume&gt;71&lt;/volume&gt;&lt;number&gt;Suppl 3&lt;/number&gt;&lt;dates&gt;&lt;year&gt;2016&lt;/year&gt;&lt;/dates&gt;&lt;urls&gt;&lt;/urls&gt;&lt;electronic-resource-num&gt;10.1136/thoraxjnl-2016-209333.425&lt;/electronic-resource-num&gt;&lt;/record&gt;&lt;/Cite&gt;&lt;/EndNote&gt;</w:instrText>
      </w:r>
      <w:r w:rsidR="009B700B">
        <w:fldChar w:fldCharType="separate"/>
      </w:r>
      <w:r w:rsidR="00D64E8E" w:rsidRPr="00D64E8E">
        <w:rPr>
          <w:noProof/>
          <w:vertAlign w:val="superscript"/>
        </w:rPr>
        <w:t>119</w:t>
      </w:r>
      <w:r w:rsidR="009B700B">
        <w:fldChar w:fldCharType="end"/>
      </w:r>
      <w:r w:rsidR="009B700B">
        <w:t xml:space="preserve"> </w:t>
      </w:r>
      <w:r w:rsidR="00A83D29">
        <w:t>However, m</w:t>
      </w:r>
      <w:r w:rsidR="009B700B">
        <w:t>any of the ramifications of this change remain to be analysed.</w:t>
      </w:r>
    </w:p>
    <w:p w14:paraId="319F9C32" w14:textId="3BDED7A9" w:rsidR="00234A3F" w:rsidRDefault="001D21BA" w:rsidP="00A119DC">
      <w:r>
        <w:t xml:space="preserve">Finally, comorbidity may have a significant influence on the FVC. </w:t>
      </w:r>
      <w:r w:rsidR="00522F2B">
        <w:t>Emphysema is a condition with causes destruction of the acinar airways elasticity and subsequent increases in lung volumes. Emphysema and fibrosis are often co-</w:t>
      </w:r>
      <w:r w:rsidR="0035625B">
        <w:t>existent</w:t>
      </w:r>
      <w:r w:rsidR="00522F2B">
        <w:t xml:space="preserve"> in the same patient and this has led Vincent Cottin to coin the term ‘combined </w:t>
      </w:r>
      <w:r w:rsidR="00D94A4D">
        <w:t>pulmonary</w:t>
      </w:r>
      <w:r w:rsidR="00522F2B">
        <w:t xml:space="preserve"> fibrosis and emphysema</w:t>
      </w:r>
      <w:ins w:id="2474" w:author="Windows User" w:date="2018-10-31T09:05:00Z">
        <w:r w:rsidR="007A7704">
          <w:t>’</w:t>
        </w:r>
      </w:ins>
      <w:r w:rsidR="00522F2B">
        <w:t xml:space="preserve"> syndrome</w:t>
      </w:r>
      <w:del w:id="2475" w:author="Windows User" w:date="2018-10-31T09:05:00Z">
        <w:r w:rsidR="00522F2B" w:rsidDel="007A7704">
          <w:delText>’</w:delText>
        </w:r>
      </w:del>
      <w:r w:rsidR="00522F2B">
        <w:t xml:space="preserve"> (</w:t>
      </w:r>
      <w:r w:rsidR="00234A3F">
        <w:t>CPFE</w:t>
      </w:r>
      <w:r w:rsidR="00522F2B">
        <w:t>)</w:t>
      </w:r>
      <w:r w:rsidR="00D94A4D">
        <w:t>.</w:t>
      </w:r>
      <w:r w:rsidR="00D94A4D">
        <w:fldChar w:fldCharType="begin">
          <w:fldData xml:space="preserve">PEVuZE5vdGU+PENpdGU+PEF1dGhvcj5Db3R0aW48L0F1dGhvcj48WWVhcj4yMDEzPC9ZZWFyPjxS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==
</w:fldData>
        </w:fldChar>
      </w:r>
      <w:r w:rsidR="00BE0F3E">
        <w:instrText xml:space="preserve"> ADDIN EN.CITE </w:instrText>
      </w:r>
      <w:r w:rsidR="00BE0F3E">
        <w:fldChar w:fldCharType="begin">
          <w:fldData xml:space="preserve">PEVuZE5vdGU+PENpdGU+PEF1dGhvcj5Db3R0aW48L0F1dGhvcj48WWVhcj4yMDEzPC9ZZWFyPjxS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==
</w:fldData>
        </w:fldChar>
      </w:r>
      <w:r w:rsidR="00BE0F3E">
        <w:instrText xml:space="preserve"> ADDIN EN.CITE.DATA </w:instrText>
      </w:r>
      <w:r w:rsidR="00BE0F3E">
        <w:fldChar w:fldCharType="end"/>
      </w:r>
      <w:r w:rsidR="00D94A4D">
        <w:fldChar w:fldCharType="separate"/>
      </w:r>
      <w:r w:rsidR="00D64E8E" w:rsidRPr="00D64E8E">
        <w:rPr>
          <w:noProof/>
          <w:vertAlign w:val="superscript"/>
        </w:rPr>
        <w:t>120</w:t>
      </w:r>
      <w:r w:rsidR="00D94A4D">
        <w:fldChar w:fldCharType="end"/>
      </w:r>
      <w:r w:rsidR="001B3B1C">
        <w:t xml:space="preserve"> The increase in lung volume seen in patients with emphysema can lead to an increase in FVC</w:t>
      </w:r>
      <w:r w:rsidR="007418F4">
        <w:t>, leading to underestimation of the severity of underlying fibrotic disease</w:t>
      </w:r>
      <w:r w:rsidR="00C56696">
        <w:t>.</w:t>
      </w:r>
      <w:r w:rsidR="002915ED">
        <w:fldChar w:fldCharType="begin">
          <w:fldData xml:space="preserve">PEVuZE5vdGU+PENpdGU+PEF1dGhvcj5XZWxsczwvQXV0aG9yPjxZZWFyPjE5OTc8L1llYXI+PFJl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</w:fldData>
        </w:fldChar>
      </w:r>
      <w:r w:rsidR="00BE0F3E">
        <w:instrText xml:space="preserve"> ADDIN EN.CITE </w:instrText>
      </w:r>
      <w:r w:rsidR="00BE0F3E">
        <w:fldChar w:fldCharType="begin">
          <w:fldData xml:space="preserve">PEVuZE5vdGU+PENpdGU+PEF1dGhvcj5XZWxsczwvQXV0aG9yPjxZZWFyPjE5OTc8L1llYXI+PFJl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</w:fldData>
        </w:fldChar>
      </w:r>
      <w:r w:rsidR="00BE0F3E">
        <w:instrText xml:space="preserve"> ADDIN EN.CITE.DATA </w:instrText>
      </w:r>
      <w:r w:rsidR="00BE0F3E">
        <w:fldChar w:fldCharType="end"/>
      </w:r>
      <w:r w:rsidR="002915ED">
        <w:fldChar w:fldCharType="separate"/>
      </w:r>
      <w:r w:rsidR="00D64E8E" w:rsidRPr="00D64E8E">
        <w:rPr>
          <w:noProof/>
          <w:vertAlign w:val="superscript"/>
        </w:rPr>
        <w:t>121</w:t>
      </w:r>
      <w:r w:rsidR="002915ED">
        <w:fldChar w:fldCharType="end"/>
      </w:r>
      <w:r w:rsidR="005823DB">
        <w:t xml:space="preserve"> This is in spite of apparent earlier development of PH and worse prognosis in this group of patients.</w:t>
      </w:r>
      <w:r w:rsidR="005823DB">
        <w:fldChar w:fldCharType="begin">
          <w:fldData xml:space="preserve">PEVuZE5vdGU+PENpdGU+PEF1dGhvcj5Db3R0aW48L0F1dGhvcj48WWVhcj4yMDEwPC9ZZWFyPjxS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xMDUt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==
</w:fldData>
        </w:fldChar>
      </w:r>
      <w:r w:rsidR="00BE0F3E">
        <w:instrText xml:space="preserve"> ADDIN EN.CITE </w:instrText>
      </w:r>
      <w:r w:rsidR="00BE0F3E">
        <w:fldChar w:fldCharType="begin">
          <w:fldData xml:space="preserve">PEVuZE5vdGU+PENpdGU+PEF1dGhvcj5Db3R0aW48L0F1dGhvcj48WWVhcj4yMDEwPC9ZZWFyPjxS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==
</w:fldData>
        </w:fldChar>
      </w:r>
      <w:r w:rsidR="00BE0F3E">
        <w:instrText xml:space="preserve"> ADDIN EN.CITE.DATA </w:instrText>
      </w:r>
      <w:r w:rsidR="00BE0F3E">
        <w:fldChar w:fldCharType="end"/>
      </w:r>
      <w:r w:rsidR="005823DB">
        <w:fldChar w:fldCharType="separate"/>
      </w:r>
      <w:r w:rsidR="00D64E8E" w:rsidRPr="00D64E8E">
        <w:rPr>
          <w:noProof/>
          <w:vertAlign w:val="superscript"/>
        </w:rPr>
        <w:t>122</w:t>
      </w:r>
      <w:r w:rsidR="005823DB">
        <w:fldChar w:fldCharType="end"/>
      </w:r>
    </w:p>
    <w:p w14:paraId="5337F504" w14:textId="77777777" w:rsidR="00D76152" w:rsidRDefault="00D76152" w:rsidP="00994A75">
      <w:pPr>
        <w:pStyle w:val="Heading4"/>
      </w:pPr>
      <w:r>
        <w:t>Carbon Monoxide Gas Transfer</w:t>
      </w:r>
    </w:p>
    <w:p w14:paraId="24BF85E7" w14:textId="08EE0270" w:rsidR="00F37ADB" w:rsidRDefault="00AB2362" w:rsidP="00AB2362">
      <w:pPr>
        <w:pStyle w:val="Body"/>
      </w:pPr>
      <w:r>
        <w:t>Transfer coefficient (K</w:t>
      </w:r>
      <w:r w:rsidRPr="00AB2362">
        <w:rPr>
          <w:vertAlign w:val="subscript"/>
        </w:rPr>
        <w:t>CO</w:t>
      </w:r>
      <w:r w:rsidR="0079022B">
        <w:t>)</w:t>
      </w:r>
      <w:r w:rsidR="009D5CCC">
        <w:t xml:space="preserve">, otherwise known as the Krogh coefficient </w:t>
      </w:r>
      <w:r w:rsidR="0079022B">
        <w:t xml:space="preserve">is the rate of uptake </w:t>
      </w:r>
      <w:r>
        <w:t>of carbon monoxide during a 10-second breath hold at maximal inhalation</w:t>
      </w:r>
      <w:r w:rsidR="00C86ECD">
        <w:t>. T</w:t>
      </w:r>
      <w:r w:rsidR="0079022B">
        <w:t>he methodology for quantifying this</w:t>
      </w:r>
      <w:r w:rsidR="00BD4C2E">
        <w:t xml:space="preserve"> was originally devised</w:t>
      </w:r>
      <w:r w:rsidR="00264369">
        <w:t xml:space="preserve"> by Marie Krogh</w:t>
      </w:r>
      <w:r w:rsidR="00BD4C2E">
        <w:t xml:space="preserve"> in 1909 to assess the diffusive capacity of the lung</w:t>
      </w:r>
      <w:r>
        <w:t>.</w:t>
      </w:r>
      <w:r w:rsidR="0079022B">
        <w:fldChar w:fldCharType="begin"/>
      </w:r>
      <w:r w:rsidR="00BE0F3E">
        <w:instrText xml:space="preserve"> ADDIN EN.CITE &lt;EndNote&gt;&lt;Cite&gt;&lt;Author&gt;Schmidt-Nielsen&lt;/Author&gt;&lt;Year&gt;1984&lt;/Year&gt;&lt;RecNum&gt;1026&lt;/RecNum&gt;&lt;DisplayText&gt;&lt;style face="superscript"&gt;123&lt;/style&gt;&lt;/DisplayText&gt;&lt;record&gt;&lt;rec-number&gt;1026&lt;/rec-number&gt;&lt;foreign-keys&gt;&lt;key app="EN" db-id="52evaf50e9fe5cewd9b555d6wtw099s0pzrz" timestamp="1491489363" guid="cae7f1f2-a8e2-4190-9d88-8b80c4648f32"&gt;1026&lt;/key&gt;&lt;/foreign-keys&gt;&lt;ref-type name="Journal Article"&gt;17&lt;/ref-type&gt;&lt;contributors&gt;&lt;authors&gt;&lt;author&gt;Schmidt-Nielsen, B.&lt;/author&gt;&lt;/authors&gt;&lt;/contributors&gt;&lt;titles&gt;&lt;title&gt;August and Marie Krogh and respiratory physiology&lt;/title&gt;&lt;secondary-title&gt;Journal of applied physiology: respiratory, environmental and exercise physiology&lt;/secondary-title&gt;&lt;alt-title&gt;J Appl Physiol Respir Environ Exerc Physiol.&lt;/alt-title&gt;&lt;short-title&gt;J Appl Physiol Respir Environ Exerc Physiol&lt;/short-title&gt;&lt;/titles&gt;&lt;periodical&gt;&lt;full-title&gt;J Appl Physiol Respir Environ Exerc Physiol&lt;/full-title&gt;&lt;abbr-1&gt;Journal of applied physiology: respiratory, environmental and exercise physiology&lt;/abbr-1&gt;&lt;/periodical&gt;&lt;pages&gt;293-303&lt;/pages&gt;&lt;volume&gt;57&lt;/volume&gt;&lt;number&gt;2&lt;/number&gt;&lt;edition&gt;1984/08/01&lt;/edition&gt;&lt;keywords&gt;&lt;keyword&gt;Denmark&lt;/keyword&gt;&lt;keyword&gt;History, 19th Century&lt;/keyword&gt;&lt;keyword&gt;History, 20th Century&lt;/keyword&gt;&lt;keyword&gt;Physiology/*history/instrumentation&lt;/keyword&gt;&lt;/keywords&gt;&lt;dates&gt;&lt;year&gt;1984&lt;/year&gt;&lt;pub-dates&gt;&lt;date&gt;Aug&lt;/date&gt;&lt;/pub-dates&gt;&lt;/dates&gt;&lt;isbn&gt;0161-7567 (Print)&amp;#xD;0161-7567&lt;/isbn&gt;&lt;accession-num&gt;6381437&lt;/accession-num&gt;&lt;urls&gt;&lt;/urls&gt;&lt;remote-database-provider&gt;NLM&lt;/remote-database-provider&gt;&lt;language&gt;eng&lt;/language&gt;&lt;/record&gt;&lt;/Cite&gt;&lt;/EndNote&gt;</w:instrText>
      </w:r>
      <w:r w:rsidR="0079022B">
        <w:fldChar w:fldCharType="separate"/>
      </w:r>
      <w:r w:rsidR="00D64E8E" w:rsidRPr="00D64E8E">
        <w:rPr>
          <w:noProof/>
          <w:vertAlign w:val="superscript"/>
        </w:rPr>
        <w:t>123</w:t>
      </w:r>
      <w:r w:rsidR="0079022B">
        <w:fldChar w:fldCharType="end"/>
      </w:r>
      <w:r>
        <w:t xml:space="preserve"> Transfer factor (T</w:t>
      </w:r>
      <w:r w:rsidRPr="006E77CF">
        <w:rPr>
          <w:vertAlign w:val="subscript"/>
        </w:rPr>
        <w:t>L</w:t>
      </w:r>
      <w:r w:rsidRPr="0045460B">
        <w:rPr>
          <w:vertAlign w:val="subscript"/>
        </w:rPr>
        <w:t>CO</w:t>
      </w:r>
      <w:r w:rsidR="0029667D">
        <w:t>)</w:t>
      </w:r>
      <w:r>
        <w:t>,</w:t>
      </w:r>
      <w:r w:rsidR="0029667D">
        <w:t xml:space="preserve"> otherwise known as diffusion factor (</w:t>
      </w:r>
      <w:r>
        <w:t>D</w:t>
      </w:r>
      <w:r w:rsidRPr="006E77CF">
        <w:rPr>
          <w:vertAlign w:val="subscript"/>
        </w:rPr>
        <w:t>L</w:t>
      </w:r>
      <w:r w:rsidRPr="0045460B">
        <w:rPr>
          <w:vertAlign w:val="subscript"/>
        </w:rPr>
        <w:t>CO</w:t>
      </w:r>
      <w:r>
        <w:t xml:space="preserve">) is </w:t>
      </w:r>
      <w:r w:rsidR="0045460B">
        <w:t>calculated by multiplying</w:t>
      </w:r>
      <w:r>
        <w:t xml:space="preserve"> K</w:t>
      </w:r>
      <w:r w:rsidRPr="0045460B">
        <w:rPr>
          <w:vertAlign w:val="subscript"/>
        </w:rPr>
        <w:t>CO</w:t>
      </w:r>
      <w:r>
        <w:t xml:space="preserve"> </w:t>
      </w:r>
      <w:r w:rsidR="0045460B">
        <w:t xml:space="preserve">by a </w:t>
      </w:r>
      <w:r>
        <w:t>calculated alveolar volume (V</w:t>
      </w:r>
      <w:r w:rsidRPr="00BF25CB">
        <w:rPr>
          <w:vertAlign w:val="subscript"/>
        </w:rPr>
        <w:t>A</w:t>
      </w:r>
      <w:r>
        <w:t>).</w:t>
      </w:r>
      <w:r>
        <w:fldChar w:fldCharType="begin"/>
      </w:r>
      <w:r w:rsidR="00BE0F3E">
        <w:instrText xml:space="preserve"> ADDIN EN.CITE &lt;EndNote&gt;&lt;Cite&gt;&lt;Author&gt;Roughton&lt;/Author&gt;&lt;Year&gt;1957&lt;/Year&gt;&lt;RecNum&gt;238&lt;/RecNum&gt;&lt;DisplayText&gt;&lt;style face="superscript"&gt;124&lt;/style&gt;&lt;/DisplayText&gt;&lt;record&gt;&lt;rec-number&gt;238&lt;/rec-number&gt;&lt;foreign-keys&gt;&lt;key app="EN" db-id="52evaf50e9fe5cewd9b555d6wtw099s0pzrz" timestamp="1434010466" guid="fd08047d-6901-409d-8a7f-a246b490e40a"&gt;238&lt;/key&gt;&lt;key app="ENWeb" db-id=""&gt;0&lt;/key&gt;&lt;/foreign-keys&gt;&lt;ref-type name="Journal Article"&gt;17&lt;/ref-type&gt;&lt;contributors&gt;&lt;authors&gt;&lt;author&gt;Roughton, F.J.W.&lt;/author&gt;&lt;author&gt;Forster, R.E.&lt;/author&gt;&lt;/authors&gt;&lt;/contributors&gt;&lt;titles&gt;&lt;title&gt;Relative importance of diffusion and chemical reaction rates in determining rate of exchange of gases in the human lung, with special reference to true diffusing capacity of pulmonary membrane and volume of blood in lung capillaries.&lt;/title&gt;&lt;secondary-title&gt;Journal of Applied Physiology&lt;/secondary-title&gt;&lt;alt-title&gt;J Appl Physiol&lt;/alt-title&gt;&lt;/titles&gt;&lt;periodical&gt;&lt;full-title&gt;J Appl Physiol (1985)&lt;/full-title&gt;&lt;abbr-1&gt;Journal of applied physiology&lt;/abbr-1&gt;&lt;/periodical&gt;&lt;alt-periodical&gt;&lt;full-title&gt;J Appl Physiol&lt;/full-title&gt;&lt;/alt-periodical&gt;&lt;pages&gt;290-302&lt;/pages&gt;&lt;volume&gt;11&lt;/volume&gt;&lt;number&gt;2&lt;/number&gt;&lt;dates&gt;&lt;year&gt;1957&lt;/year&gt;&lt;/dates&gt;&lt;urls&gt;&lt;/urls&gt;&lt;/record&gt;&lt;/Cite&gt;&lt;/EndNote&gt;</w:instrText>
      </w:r>
      <w:r>
        <w:fldChar w:fldCharType="separate"/>
      </w:r>
      <w:r w:rsidR="00D64E8E" w:rsidRPr="00D64E8E">
        <w:rPr>
          <w:noProof/>
          <w:vertAlign w:val="superscript"/>
        </w:rPr>
        <w:t>124</w:t>
      </w:r>
      <w:r>
        <w:fldChar w:fldCharType="end"/>
      </w:r>
      <w:r>
        <w:t xml:space="preserve"> </w:t>
      </w:r>
      <w:r w:rsidR="00C63E77">
        <w:t>Oxygen and carbon monoxide (CO) bind to the same site on the haemoglobin molecule and therefore CO transfer can be used to infer oxygen transfer efficiency.</w:t>
      </w:r>
      <w:r w:rsidR="004B2899" w:rsidRPr="004B2899">
        <w:t xml:space="preserve"> </w:t>
      </w:r>
      <w:r w:rsidR="009D2382">
        <w:t>I</w:t>
      </w:r>
      <w:r w:rsidR="004B2899">
        <w:t>n modern clinical prac</w:t>
      </w:r>
      <w:r w:rsidR="003A324C">
        <w:t>tice, the single-breath manoeuv</w:t>
      </w:r>
      <w:r w:rsidR="004B2899">
        <w:t>e</w:t>
      </w:r>
      <w:r w:rsidR="003A324C">
        <w:t>r</w:t>
      </w:r>
      <w:r w:rsidR="004B2899">
        <w:t xml:space="preserve"> is most commonly utilised.</w:t>
      </w:r>
      <w:r w:rsidR="004B2899">
        <w:fldChar w:fldCharType="begin"/>
      </w:r>
      <w:r w:rsidR="00BE0F3E">
        <w:instrText xml:space="preserve"> ADDIN EN.CITE &lt;EndNote&gt;&lt;Cite&gt;&lt;Author&gt;Graham&lt;/Author&gt;&lt;Year&gt;2017&lt;/Year&gt;&lt;RecNum&gt;1024&lt;/RecNum&gt;&lt;DisplayText&gt;&lt;style face="superscript"&gt;125&lt;/style&gt;&lt;/DisplayText&gt;&lt;record&gt;&lt;rec-number&gt;1024&lt;/rec-number&gt;&lt;foreign-keys&gt;&lt;key app="EN" db-id="52evaf50e9fe5cewd9b555d6wtw099s0pzrz" timestamp="1491489359" guid="d4de88a8-fb84-47d2-9bf1-7b65ce9f6971"&gt;1024&lt;/key&gt;&lt;key app="ENWeb" db-id=""&gt;0&lt;/key&gt;&lt;/foreign-keys&gt;&lt;ref-type name="Journal Article"&gt;17&lt;/ref-type&gt;&lt;contributors&gt;&lt;authors&gt;&lt;author&gt;Graham, Brian L.&lt;/author&gt;&lt;author&gt;Brusasco, Vito&lt;/author&gt;&lt;author&gt;Burgos, Felip&lt;/author&gt;&lt;author&gt;Cooper, Brendan G.&lt;/author&gt;&lt;author&gt;Jensen, Robert&lt;/author&gt;&lt;author&gt;Kendrick, Adrian&lt;/author&gt;&lt;author&gt;MacIntyre, Neil R.&lt;/author&gt;&lt;author&gt;Thompson, Bruce R.&lt;/author&gt;&lt;author&gt;Wanger, Jack&lt;/author&gt;&lt;/authors&gt;&lt;/contributors&gt;&lt;titles&gt;&lt;title&gt;2017 ERS/ATS standards for single-breath carbon monoxide uptake in the lung&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9&lt;/volume&gt;&lt;number&gt;1&lt;/number&gt;&lt;dates&gt;&lt;year&gt;2017&lt;/year&gt;&lt;/dates&gt;&lt;urls&gt;&lt;related-urls&gt;&lt;url&gt;http://erj.ersjournals.com/content/erj/49/1/1600016.full.pdf&lt;/url&gt;&lt;/related-urls&gt;&lt;/urls&gt;&lt;electronic-resource-num&gt;10.1183/13993003.00016-2016&lt;/electronic-resource-num&gt;&lt;/record&gt;&lt;/Cite&gt;&lt;/EndNote&gt;</w:instrText>
      </w:r>
      <w:r w:rsidR="004B2899">
        <w:fldChar w:fldCharType="separate"/>
      </w:r>
      <w:r w:rsidR="00D64E8E" w:rsidRPr="00D64E8E">
        <w:rPr>
          <w:noProof/>
          <w:vertAlign w:val="superscript"/>
        </w:rPr>
        <w:t>125</w:t>
      </w:r>
      <w:r w:rsidR="004B2899">
        <w:fldChar w:fldCharType="end"/>
      </w:r>
    </w:p>
    <w:p w14:paraId="7E9A6F10" w14:textId="07E06722" w:rsidR="00227603" w:rsidRDefault="00584CAC" w:rsidP="0088046D">
      <w:pPr>
        <w:pStyle w:val="Body"/>
        <w:keepNext/>
      </w:pPr>
      <m:oMathPara>
        <m:oMath>
          <m:sSub>
            <m:sSubPr>
              <m:ctrlPr>
                <w:rPr>
                  <w:rFonts w:ascii="Cambria Math" w:hAnsi="Cambria Math"/>
                  <w:i/>
                </w:rPr>
              </m:ctrlPr>
            </m:sSubPr>
            <m:e>
              <m:r>
                <w:rPr>
                  <w:rFonts w:ascii="Cambria Math" w:hAnsi="Cambria Math"/>
                </w:rPr>
                <m:t>K</m:t>
              </m:r>
            </m:e>
            <m:sub>
              <m:r>
                <w:rPr>
                  <w:rFonts w:ascii="Cambria Math" w:hAnsi="Cambria Math"/>
                </w:rPr>
                <m:t>CO</m:t>
              </m:r>
            </m:sub>
          </m:sSub>
          <m:d>
            <m:dPr>
              <m:begChr m:val="["/>
              <m:endChr m:val="]"/>
              <m:ctrlPr>
                <w:rPr>
                  <w:rFonts w:ascii="Cambria Math" w:hAnsi="Cambria Math"/>
                  <w:i/>
                </w:rPr>
              </m:ctrlPr>
            </m:dPr>
            <m:e>
              <m:r>
                <w:rPr>
                  <w:rFonts w:ascii="Cambria Math" w:hAnsi="Cambria Math"/>
                </w:rPr>
                <m:t>mmol.</m:t>
              </m:r>
              <m:sSup>
                <m:sSupPr>
                  <m:ctrlPr>
                    <w:rPr>
                      <w:rFonts w:ascii="Cambria Math" w:hAnsi="Cambria Math"/>
                      <w:i/>
                    </w:rPr>
                  </m:ctrlPr>
                </m:sSupPr>
                <m:e>
                  <m:r>
                    <w:rPr>
                      <w:rFonts w:ascii="Cambria Math" w:hAnsi="Cambria Math"/>
                    </w:rPr>
                    <m:t>mi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kPa</m:t>
                  </m:r>
                </m:e>
                <m:sup>
                  <m:r>
                    <w:rPr>
                      <w:rFonts w:ascii="Cambria Math" w:hAnsi="Cambria Math"/>
                    </w:rPr>
                    <m:t>-1</m:t>
                  </m:r>
                </m:sup>
              </m:sSup>
              <m:sSup>
                <m:sSupPr>
                  <m:ctrlPr>
                    <w:rPr>
                      <w:rFonts w:ascii="Cambria Math" w:hAnsi="Cambria Math"/>
                      <w:i/>
                    </w:rPr>
                  </m:ctrlPr>
                </m:sSupPr>
                <m:e>
                  <m:r>
                    <w:rPr>
                      <w:rFonts w:ascii="Cambria Math" w:hAnsi="Cambria Math"/>
                    </w:rPr>
                    <m:t>L</m:t>
                  </m:r>
                </m:e>
                <m:sup>
                  <m:r>
                    <w:rPr>
                      <w:rFonts w:ascii="Cambria Math" w:hAnsi="Cambria Math"/>
                    </w:rPr>
                    <m:t>-1</m:t>
                  </m:r>
                </m:sup>
              </m:sSup>
            </m:e>
          </m:d>
          <m:r>
            <m:rPr>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O</m:t>
                      </m:r>
                    </m:e>
                    <m:sub>
                      <m:r>
                        <w:rPr>
                          <w:rFonts w:ascii="Cambria Math" w:hAnsi="Cambria Math"/>
                        </w:rPr>
                        <m:t>0</m:t>
                      </m:r>
                    </m:sub>
                  </m:sSub>
                </m:num>
                <m:den>
                  <m:sSub>
                    <m:sSubPr>
                      <m:ctrlPr>
                        <w:rPr>
                          <w:rFonts w:ascii="Cambria Math" w:hAnsi="Cambria Math"/>
                          <w:i/>
                        </w:rPr>
                      </m:ctrlPr>
                    </m:sSubPr>
                    <m:e>
                      <m:r>
                        <w:rPr>
                          <w:rFonts w:ascii="Cambria Math" w:hAnsi="Cambria Math"/>
                        </w:rPr>
                        <m:t>CO</m:t>
                      </m:r>
                    </m:e>
                    <m:sub>
                      <m:r>
                        <w:rPr>
                          <w:rFonts w:ascii="Cambria Math" w:hAnsi="Cambria Math"/>
                        </w:rPr>
                        <m:t>t</m:t>
                      </m:r>
                    </m:sub>
                  </m:sSub>
                </m:den>
              </m:f>
              <m:r>
                <w:rPr>
                  <w:rFonts w:ascii="Cambria Math" w:hAnsi="Cambria Math"/>
                </w:rPr>
                <m:t>)</m:t>
              </m:r>
            </m:num>
            <m:den>
              <m:r>
                <w:rPr>
                  <w:rFonts w:ascii="Cambria Math" w:hAnsi="Cambria Math"/>
                </w:rPr>
                <m:t>BH</m:t>
              </m:r>
            </m:den>
          </m:f>
          <m:r>
            <m:rPr>
              <m:sty m:val="p"/>
            </m:rPr>
            <w:br/>
          </m:r>
        </m:oMath>
        <m:oMath>
          <m:sSub>
            <m:sSubPr>
              <m:ctrlPr>
                <w:rPr>
                  <w:rFonts w:ascii="Cambria Math" w:hAnsi="Cambria Math"/>
                  <w:i/>
                </w:rPr>
              </m:ctrlPr>
            </m:sSubPr>
            <m:e>
              <m:r>
                <w:rPr>
                  <w:rFonts w:ascii="Cambria Math" w:hAnsi="Cambria Math"/>
                </w:rPr>
                <m:t>T</m:t>
              </m:r>
            </m:e>
            <m:sub>
              <m:r>
                <w:rPr>
                  <w:rFonts w:ascii="Cambria Math" w:hAnsi="Cambria Math"/>
                </w:rPr>
                <m:t>LCO</m:t>
              </m:r>
            </m:sub>
          </m:sSub>
          <m:d>
            <m:dPr>
              <m:begChr m:val="["/>
              <m:endChr m:val="]"/>
              <m:ctrlPr>
                <w:rPr>
                  <w:rFonts w:ascii="Cambria Math" w:hAnsi="Cambria Math"/>
                  <w:i/>
                </w:rPr>
              </m:ctrlPr>
            </m:dPr>
            <m:e>
              <m:r>
                <w:rPr>
                  <w:rFonts w:ascii="Cambria Math" w:hAnsi="Cambria Math"/>
                </w:rPr>
                <m:t>mmol.</m:t>
              </m:r>
              <m:sSup>
                <m:sSupPr>
                  <m:ctrlPr>
                    <w:rPr>
                      <w:rFonts w:ascii="Cambria Math" w:hAnsi="Cambria Math"/>
                      <w:i/>
                    </w:rPr>
                  </m:ctrlPr>
                </m:sSupPr>
                <m:e>
                  <m:r>
                    <w:rPr>
                      <w:rFonts w:ascii="Cambria Math" w:hAnsi="Cambria Math"/>
                    </w:rPr>
                    <m:t>mi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kPa</m:t>
                  </m:r>
                </m:e>
                <m:sup>
                  <m:r>
                    <w:rPr>
                      <w:rFonts w:ascii="Cambria Math" w:hAnsi="Cambria Math"/>
                    </w:rPr>
                    <m:t>-1</m:t>
                  </m:r>
                </m:sup>
              </m:sSup>
            </m:e>
          </m:d>
          <m:r>
            <m:rPr>
              <m:aln/>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L]</m:t>
              </m:r>
            </m:num>
            <m:den>
              <m:r>
                <w:rPr>
                  <w:rFonts w:ascii="Cambria Math" w:hAnsi="Cambria Math"/>
                </w:rPr>
                <m:t>Pb</m:t>
              </m:r>
            </m:den>
          </m:f>
        </m:oMath>
      </m:oMathPara>
      <w:bookmarkStart w:id="2476" w:name="_Toc364424663"/>
    </w:p>
    <w:p w14:paraId="05A3B8B8" w14:textId="61999515" w:rsidR="00F33628" w:rsidRDefault="00227603" w:rsidP="00BA489E">
      <w:pPr>
        <w:pStyle w:val="equation"/>
      </w:pPr>
      <w:bookmarkStart w:id="2477" w:name="_Toc3145570"/>
      <w:r>
        <w:t xml:space="preserve">Equation </w:t>
      </w:r>
      <w:r w:rsidR="00173A58">
        <w:fldChar w:fldCharType="begin"/>
      </w:r>
      <w:r w:rsidR="00173A58">
        <w:instrText xml:space="preserve"> STYLEREF 1 \s </w:instrText>
      </w:r>
      <w:r w:rsidR="00173A58">
        <w:fldChar w:fldCharType="separate"/>
      </w:r>
      <w:r w:rsidR="0024585E">
        <w:rPr>
          <w:noProof/>
        </w:rPr>
        <w:t>1</w:t>
      </w:r>
      <w:r w:rsidR="00173A58">
        <w:fldChar w:fldCharType="end"/>
      </w:r>
      <w:r w:rsidR="00173A58">
        <w:t>.</w:t>
      </w:r>
      <w:r w:rsidR="00173A58">
        <w:fldChar w:fldCharType="begin"/>
      </w:r>
      <w:r w:rsidR="00173A58">
        <w:instrText xml:space="preserve"> SEQ Equation \* ARABIC \s 1 </w:instrText>
      </w:r>
      <w:r w:rsidR="00173A58">
        <w:fldChar w:fldCharType="separate"/>
      </w:r>
      <w:r w:rsidR="0024585E">
        <w:rPr>
          <w:noProof/>
        </w:rPr>
        <w:t>1</w:t>
      </w:r>
      <w:r w:rsidR="00173A58">
        <w:fldChar w:fldCharType="end"/>
      </w:r>
      <w:r w:rsidR="00F33628">
        <w:t xml:space="preserve">: </w:t>
      </w:r>
      <w:r w:rsidR="009F2334">
        <w:t xml:space="preserve">Carbon monoxide gas </w:t>
      </w:r>
      <w:r w:rsidR="002B32C1">
        <w:t xml:space="preserve">coefficient and </w:t>
      </w:r>
      <w:r w:rsidR="009F2334">
        <w:t>transfer summary</w:t>
      </w:r>
      <w:bookmarkEnd w:id="2476"/>
      <w:bookmarkEnd w:id="2477"/>
    </w:p>
    <w:p w14:paraId="74F220B7" w14:textId="77777777" w:rsidR="00F33628" w:rsidRPr="005D57B7" w:rsidRDefault="009F2334" w:rsidP="009F2334">
      <w:pPr>
        <w:pStyle w:val="Figuretext"/>
      </w:pPr>
      <w:r>
        <w:t>K</w:t>
      </w:r>
      <w:r w:rsidRPr="009F2334">
        <w:rPr>
          <w:vertAlign w:val="subscript"/>
        </w:rPr>
        <w:t>CO</w:t>
      </w:r>
      <w:r>
        <w:t xml:space="preserve"> and T</w:t>
      </w:r>
      <w:r w:rsidRPr="009F2334">
        <w:rPr>
          <w:vertAlign w:val="subscript"/>
        </w:rPr>
        <w:t>LCO</w:t>
      </w:r>
      <w:r>
        <w:t xml:space="preserve"> calculations as derived from changes in gas concentrations during breath holding – see text for details.</w:t>
      </w:r>
      <w:r w:rsidR="00227603">
        <w:t xml:space="preserve"> </w:t>
      </w:r>
      <w:r w:rsidR="005D57B7">
        <w:t>CO</w:t>
      </w:r>
      <w:r w:rsidR="005D57B7" w:rsidRPr="005D57B7">
        <w:rPr>
          <w:vertAlign w:val="subscript"/>
        </w:rPr>
        <w:t>0</w:t>
      </w:r>
      <w:r w:rsidR="005D57B7">
        <w:t>: concentration of carbon monoxide at time point zero (prior to breath hold manoeuvre) CO</w:t>
      </w:r>
      <w:r w:rsidR="005D57B7">
        <w:rPr>
          <w:vertAlign w:val="subscript"/>
        </w:rPr>
        <w:t>t</w:t>
      </w:r>
      <w:r w:rsidR="005D57B7">
        <w:t>: concentration of carbon monoxide collected after exhalation; BH: breath holding time in minutes</w:t>
      </w:r>
      <w:r w:rsidR="006634EA">
        <w:t>; V</w:t>
      </w:r>
      <w:r w:rsidR="006634EA" w:rsidRPr="006634EA">
        <w:rPr>
          <w:vertAlign w:val="subscript"/>
        </w:rPr>
        <w:t>A</w:t>
      </w:r>
      <w:r w:rsidR="006634EA">
        <w:t>: alveolar volume, determined by helium dilution changes; Pb: atmospheric pressure.</w:t>
      </w:r>
    </w:p>
    <w:p w14:paraId="07DDFD54" w14:textId="3D0967D8" w:rsidR="00192E7D" w:rsidRDefault="00E71FD7" w:rsidP="00AB2362">
      <w:pPr>
        <w:pStyle w:val="Body"/>
      </w:pPr>
      <w:r>
        <w:t xml:space="preserve">In </w:t>
      </w:r>
      <w:r w:rsidR="004B2899">
        <w:t xml:space="preserve">this </w:t>
      </w:r>
      <w:r>
        <w:t>method, a known concentration of carbon monoxide (CO)</w:t>
      </w:r>
      <w:r w:rsidR="00E85243">
        <w:t xml:space="preserve"> and helium (He)</w:t>
      </w:r>
      <w:r>
        <w:t xml:space="preserve"> is inhaled and the subject holds their breath for a specified time before exhaling into an analyser. </w:t>
      </w:r>
      <w:r w:rsidR="00E85243" w:rsidRPr="00E85243">
        <w:t xml:space="preserve">The logarithmic change in </w:t>
      </w:r>
      <w:r w:rsidR="00E85243">
        <w:t>CO</w:t>
      </w:r>
      <w:r w:rsidR="00E85243" w:rsidRPr="00E85243">
        <w:t xml:space="preserve"> concentration during the breath-hold phase </w:t>
      </w:r>
      <w:r w:rsidR="00E85243">
        <w:t>is termed K</w:t>
      </w:r>
      <w:r w:rsidR="00E85243" w:rsidRPr="00E85243">
        <w:rPr>
          <w:vertAlign w:val="subscript"/>
        </w:rPr>
        <w:t>CO</w:t>
      </w:r>
      <w:r w:rsidR="0029667D">
        <w:t xml:space="preserve">. </w:t>
      </w:r>
      <w:r w:rsidR="00BD384F">
        <w:t>V</w:t>
      </w:r>
      <w:r w:rsidR="00BD384F" w:rsidRPr="00BD384F">
        <w:rPr>
          <w:vertAlign w:val="subscript"/>
        </w:rPr>
        <w:t>A</w:t>
      </w:r>
      <w:r w:rsidR="00BD384F">
        <w:t xml:space="preserve"> is calculated </w:t>
      </w:r>
      <w:r w:rsidR="00A908C7">
        <w:t>by measuring the dilution of helium within the lung at full inspiration.</w:t>
      </w:r>
      <w:r w:rsidR="00450E9C">
        <w:t xml:space="preserve"> In IPF, both K</w:t>
      </w:r>
      <w:r w:rsidR="00450E9C" w:rsidRPr="00450E9C">
        <w:rPr>
          <w:vertAlign w:val="subscript"/>
        </w:rPr>
        <w:t>CO</w:t>
      </w:r>
      <w:r w:rsidR="00450E9C">
        <w:t xml:space="preserve"> and T</w:t>
      </w:r>
      <w:r w:rsidR="00450E9C" w:rsidRPr="00450E9C">
        <w:rPr>
          <w:vertAlign w:val="subscript"/>
        </w:rPr>
        <w:t>LCO</w:t>
      </w:r>
      <w:r w:rsidR="00450E9C">
        <w:t xml:space="preserve"> fall as the disease progresses, owing to destruction of alveolar tissue</w:t>
      </w:r>
      <w:r w:rsidR="00C51BDC">
        <w:t xml:space="preserve"> and thickening of alveolar septae, leading to reduction in functional gas exchanges</w:t>
      </w:r>
      <w:r w:rsidR="00450E9C">
        <w:t>.</w:t>
      </w:r>
      <w:r w:rsidR="009A5319">
        <w:t xml:space="preserve"> Given </w:t>
      </w:r>
      <w:r w:rsidR="00A65B10">
        <w:t xml:space="preserve">that </w:t>
      </w:r>
      <w:r w:rsidR="009A5319">
        <w:t>both ventilation and perfusion is greatest in dependent parts of the lung,</w:t>
      </w:r>
      <w:r w:rsidR="005339CD">
        <w:t xml:space="preserve"> the basal distribution of IPF disease</w:t>
      </w:r>
      <w:r w:rsidR="0011213A">
        <w:t xml:space="preserve"> </w:t>
      </w:r>
      <w:r w:rsidR="005339CD">
        <w:t>can be</w:t>
      </w:r>
      <w:r w:rsidR="006E7ED5">
        <w:t xml:space="preserve"> expected to have dramatic impl</w:t>
      </w:r>
      <w:r w:rsidR="005339CD">
        <w:t>ications for overall gas exchange efficacy within the lung</w:t>
      </w:r>
      <w:r w:rsidR="009A5319">
        <w:t>.</w:t>
      </w:r>
      <w:r w:rsidR="009A5319">
        <w:fldChar w:fldCharType="begin"/>
      </w:r>
      <w:r w:rsidR="00BE0F3E">
        <w:instrText xml:space="preserve"> ADDIN EN.CITE &lt;EndNote&gt;&lt;Cite&gt;&lt;Author&gt;Levitzky&lt;/Author&gt;&lt;Year&gt;2013&lt;/Year&gt;&lt;RecNum&gt;1025&lt;/RecNum&gt;&lt;DisplayText&gt;&lt;style face="superscript"&gt;126&lt;/style&gt;&lt;/DisplayText&gt;&lt;record&gt;&lt;rec-number&gt;1025&lt;/rec-number&gt;&lt;foreign-keys&gt;&lt;key app="EN" db-id="52evaf50e9fe5cewd9b555d6wtw099s0pzrz" timestamp="1491489363" guid="6cdb2af4-8bdb-408b-997b-ac4fe7c8048d"&gt;1025&lt;/key&gt;&lt;/foreign-keys&gt;&lt;ref-type name="Book"&gt;6&lt;/ref-type&gt;&lt;contributors&gt;&lt;authors&gt;&lt;author&gt;Michael G Levitzky&lt;/author&gt;&lt;/authors&gt;&lt;tertiary-authors&gt;&lt;author&gt;Michael G Levitzky&lt;/author&gt;&lt;/tertiary-authors&gt;&lt;/contributors&gt;&lt;titles&gt;&lt;title&gt;Pulmomary Physiology&lt;/title&gt;&lt;/titles&gt;&lt;edition&gt;8th&lt;/edition&gt;&lt;section&gt;Chapter 5: Ventilation Perfusion Relationships&lt;/section&gt;&lt;dates&gt;&lt;year&gt;2013&lt;/year&gt;&lt;/dates&gt;&lt;publisher&gt;McGraw-Hill Companies Inc&lt;/publisher&gt;&lt;urls&gt;&lt;/urls&gt;&lt;/record&gt;&lt;/Cite&gt;&lt;/EndNote&gt;</w:instrText>
      </w:r>
      <w:r w:rsidR="009A5319">
        <w:fldChar w:fldCharType="separate"/>
      </w:r>
      <w:r w:rsidR="00D64E8E" w:rsidRPr="00D64E8E">
        <w:rPr>
          <w:noProof/>
          <w:vertAlign w:val="superscript"/>
        </w:rPr>
        <w:t>126</w:t>
      </w:r>
      <w:r w:rsidR="009A5319">
        <w:fldChar w:fldCharType="end"/>
      </w:r>
    </w:p>
    <w:p w14:paraId="6A4C21E8" w14:textId="7C894C37" w:rsidR="00E71FD7" w:rsidRPr="00192E7D" w:rsidRDefault="00E46F6A" w:rsidP="00AB2362">
      <w:pPr>
        <w:pStyle w:val="Body"/>
      </w:pPr>
      <w:r>
        <w:t>T</w:t>
      </w:r>
      <w:r w:rsidRPr="00E46F6A">
        <w:rPr>
          <w:vertAlign w:val="subscript"/>
        </w:rPr>
        <w:t>LCO</w:t>
      </w:r>
      <w:r>
        <w:t xml:space="preserve"> decline of ≥ 15% over one year has recently been utilised as a secondary endpoint of therapeutic trials involving patients with IPF</w:t>
      </w:r>
      <w:r w:rsidR="00192E7D">
        <w:t xml:space="preserve"> (two phase III trials of pirfenidone vs. placebo)</w:t>
      </w:r>
      <w:r>
        <w:t>.</w:t>
      </w:r>
      <w:r w:rsidR="00192E7D">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rsidR="00192E7D">
        <w:fldChar w:fldCharType="separate"/>
      </w:r>
      <w:r w:rsidR="008E7684" w:rsidRPr="008E7684">
        <w:rPr>
          <w:noProof/>
          <w:vertAlign w:val="superscript"/>
        </w:rPr>
        <w:t>90</w:t>
      </w:r>
      <w:r w:rsidR="00192E7D">
        <w:fldChar w:fldCharType="end"/>
      </w:r>
      <w:r w:rsidR="00192E7D">
        <w:t xml:space="preserve"> However, subsequent key trials have not used this endpoint and simply used mean decline of T</w:t>
      </w:r>
      <w:r w:rsidR="00192E7D" w:rsidRPr="00A22A0F">
        <w:rPr>
          <w:vertAlign w:val="subscript"/>
        </w:rPr>
        <w:t>LCO</w:t>
      </w:r>
      <w:r w:rsidR="00192E7D" w:rsidRPr="00192E7D">
        <w:t>,</w:t>
      </w:r>
      <w:r w:rsidR="00192E7D">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DATA </w:instrText>
      </w:r>
      <w:r w:rsidR="00BE0F3E">
        <w:fldChar w:fldCharType="end"/>
      </w:r>
      <w:r w:rsidR="00192E7D">
        <w:fldChar w:fldCharType="separate"/>
      </w:r>
      <w:r w:rsidR="00D64E8E" w:rsidRPr="00D64E8E">
        <w:rPr>
          <w:noProof/>
          <w:vertAlign w:val="superscript"/>
        </w:rPr>
        <w:t>108</w:t>
      </w:r>
      <w:r w:rsidR="00192E7D">
        <w:fldChar w:fldCharType="end"/>
      </w:r>
      <w:r w:rsidR="00192E7D" w:rsidRPr="00192E7D">
        <w:t xml:space="preserve"> or </w:t>
      </w:r>
      <w:del w:id="2478" w:author="Windows User" w:date="2018-10-31T09:06:00Z">
        <w:r w:rsidR="00192E7D" w:rsidDel="007A7704">
          <w:delText>left T</w:delText>
        </w:r>
        <w:r w:rsidR="00192E7D" w:rsidRPr="00A22A0F" w:rsidDel="007A7704">
          <w:rPr>
            <w:vertAlign w:val="subscript"/>
          </w:rPr>
          <w:delText>LCO</w:delText>
        </w:r>
        <w:r w:rsidR="00192E7D" w:rsidDel="007A7704">
          <w:delText xml:space="preserve"> </w:delText>
        </w:r>
      </w:del>
      <w:r w:rsidR="00192E7D">
        <w:t>omitted decline in gas transfer from the study endpoints completely.</w:t>
      </w:r>
      <w:r w:rsidR="00192E7D">
        <w:fldChar w:fldCharType="begin"/>
      </w:r>
      <w:r w:rsidR="008E7684">
        <w:instrText xml:space="preserve"> ADDIN EN.CITE &lt;EndNote&gt;&lt;Cite&gt;&lt;Author&gt;Richeldi&lt;/Author&gt;&lt;Year&gt;2014&lt;/Year&gt;&lt;RecNum&gt;802&lt;/RecNum&gt;&lt;DisplayText&gt;&lt;style face="superscript"&gt;89&lt;/style&gt;&lt;/DisplayText&gt;&lt;record&gt;&lt;rec-number&gt;802&lt;/rec-number&gt;&lt;foreign-keys&gt;&lt;key app="EN" db-id="2wzs52ephwvx93eefep5rvxm0x22zpzvpz0w" timestamp="1490365218"&gt;802&lt;/key&gt;&lt;/foreign-keys&gt;&lt;ref-type name="Journal Article"&gt;17&lt;/ref-type&gt;&lt;contributors&gt;&lt;authors&gt;&lt;author&gt;Richeldi, L.&lt;/author&gt;&lt;author&gt;du Bois, R. M.&lt;/author&gt;&lt;author&gt;Raghu, G.&lt;/author&gt;&lt;author&gt;Azuma, A.&lt;/author&gt;&lt;author&gt;Brown, K. K.&lt;/author&gt;&lt;author&gt;Costabel, U.&lt;/author&gt;&lt;author&gt;Cottin, V.&lt;/author&gt;&lt;author&gt;Flaherty, K. R.&lt;/author&gt;&lt;author&gt;Hansell, D. M.&lt;/author&gt;&lt;author&gt;Inoue, Y.&lt;/author&gt;&lt;author&gt;Kim, D. S.&lt;/author&gt;&lt;author&gt;Kolb, M.&lt;/author&gt;&lt;author&gt;Nicholson, A. G.&lt;/author&gt;&lt;author&gt;Noble, P. W.&lt;/author&gt;&lt;author&gt;Selman, M.&lt;/author&gt;&lt;author&gt;Taniguchi, H.&lt;/author&gt;&lt;author&gt;Brun, M.&lt;/author&gt;&lt;author&gt;Le Maulf, F.&lt;/author&gt;&lt;author&gt;Girard, M.&lt;/author&gt;&lt;author&gt;Stowasser, S.&lt;/author&gt;&lt;author&gt;Schlenker-Herceg, R.&lt;/author&gt;&lt;author&gt;Disse, B.&lt;/author&gt;&lt;author&gt;Collard, H. R.&lt;/author&gt;&lt;author&gt;for the Inpulsis Trial Investigators,&lt;/author&gt;&lt;/authors&gt;&lt;/contributors&gt;&lt;titles&gt;&lt;title&gt;Efficacy and safety of nintedanib in idiopathic pulmonary fibrosis&lt;/title&gt;&lt;secondary-title&gt;The New England Journal of Medicine&lt;/secondary-title&gt;&lt;alt-title&gt;N Engl J Med&lt;/alt-title&gt;&lt;/titles&gt;&lt;periodical&gt;&lt;full-title&gt;The New England Journal of Medicine&lt;/full-title&gt;&lt;abbr-1&gt;New Engl J Med&lt;/abbr-1&gt;&lt;/periodical&gt;&lt;alt-periodical&gt;&lt;full-title&gt;New England Journal of Medicine&lt;/full-title&gt;&lt;abbr-1&gt;N Engl J Med&lt;/abbr-1&gt;&lt;/alt-periodical&gt;&lt;pages&gt;2071-82&lt;/pages&gt;&lt;volume&gt;370&lt;/volume&gt;&lt;number&gt;22&lt;/number&gt;&lt;dates&gt;&lt;year&gt;2014&lt;/year&gt;&lt;/dates&gt;&lt;label&gt;Richeldi2014&lt;/label&gt;&lt;urls&gt;&lt;related-urls&gt;&lt;url&gt;http://dx.doi.org/10.1056/NEJMoa1402584&lt;/url&gt;&lt;/related-urls&gt;&lt;/urls&gt;&lt;electronic-resource-num&gt;10.1056/NEJMoa1402584&lt;/electronic-resource-num&gt;&lt;/record&gt;&lt;/Cite&gt;&lt;/EndNote&gt;</w:instrText>
      </w:r>
      <w:r w:rsidR="00192E7D">
        <w:fldChar w:fldCharType="separate"/>
      </w:r>
      <w:r w:rsidR="008E7684" w:rsidRPr="008E7684">
        <w:rPr>
          <w:noProof/>
          <w:vertAlign w:val="superscript"/>
        </w:rPr>
        <w:t>89</w:t>
      </w:r>
      <w:r w:rsidR="00192E7D">
        <w:fldChar w:fldCharType="end"/>
      </w:r>
      <w:r w:rsidR="00192E7D">
        <w:t xml:space="preserve"> Thus, carbon monoxide gas transfer metrics require further scrutiny.</w:t>
      </w:r>
    </w:p>
    <w:p w14:paraId="05BDA96F" w14:textId="2E5FAD7E" w:rsidR="00E6181A" w:rsidRPr="00A67D3A" w:rsidRDefault="00A22A0F" w:rsidP="00AB2362">
      <w:pPr>
        <w:pStyle w:val="Body"/>
      </w:pPr>
      <w:r>
        <w:t>Baseline T</w:t>
      </w:r>
      <w:r w:rsidRPr="00A22A0F">
        <w:rPr>
          <w:vertAlign w:val="subscript"/>
        </w:rPr>
        <w:t>LCO</w:t>
      </w:r>
      <w:r>
        <w:t xml:space="preserve"> consistently demonstrates an association with mortality time in IPF</w:t>
      </w:r>
      <w:r w:rsidR="004A1F5A">
        <w:t>,</w:t>
      </w:r>
      <w:r w:rsidR="007B6D9A">
        <w:fldChar w:fldCharType="begin">
          <w:fldData xml:space="preserve">PEVuZE5vdGU+PENpdGU+PEF1dGhvcj5Db2xsYXJkPC9BdXRob3I+PFllYXI+MjAwMzwvWWVhcj48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UzOC01NDI8L3BhZ2VzPjx2b2x1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cx
LTE3NzwvcGFnZXM+PHZvbHVtZT4xMjc8L3ZvbHVtZT48bnVtYmVyPjE8L251bWJlcj48ZGF0ZXM+
PHllYXI+MjAwNTwveWVhcj48L2RhdGVzPjxpc2JuPjAwMTItMzY5MjwvaXNibj48dXJscz48cmVs
YXRlZC11cmxzPjx1cmw+aHR0cDovL2R4LmRvaS5vcmcvMTAuMTM3OC9jaGVzdC4xMjcuMS4xNzE8
L3VybD48dXJsPmh0dHA6Ly9qb3VybmFsLnB1YmxpY2F0aW9ucy5jaGVzdG5ldC5vcmcvZGF0YS9K
b3VybmFscy9DSEVTVC8yMjAyMC8xNzEucGRmPC91cmw+PC9yZWxhdGVkLXVybHM+PC91cmxzPjxl
bGVjdHJvbmljLXJlc291cmNlLW51bT4xMC4xMzc4L2NoZXN0LjEyNy4xLjE3MTwvZWxlY3Ryb25p
Yy1yZXNvdXJjZS1udW0+PC9yZWNvcmQ+PC9DaXRlPjwvRW5kTm90ZT5=
</w:fldData>
        </w:fldChar>
      </w:r>
      <w:r w:rsidR="00BE0F3E">
        <w:instrText xml:space="preserve"> ADDIN EN.CITE </w:instrText>
      </w:r>
      <w:r w:rsidR="00BE0F3E">
        <w:fldChar w:fldCharType="begin">
          <w:fldData xml:space="preserve">PEVuZE5vdGU+PENpdGU+PEF1dGhvcj5Db2xsYXJkPC9BdXRob3I+PFllYXI+MjAwMzwvWWVhcj48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UzOC01NDI8L3BhZ2VzPjx2b2x1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cx
LTE3NzwvcGFnZXM+PHZvbHVtZT4xMjc8L3ZvbHVtZT48bnVtYmVyPjE8L251bWJlcj48ZGF0ZXM+
PHllYXI+MjAwNTwveWVhcj48L2RhdGVzPjxpc2JuPjAwMTItMzY5MjwvaXNibj48dXJscz48cmVs
YXRlZC11cmxzPjx1cmw+aHR0cDovL2R4LmRvaS5vcmcvMTAuMTM3OC9jaGVzdC4xMjcuMS4xNzE8
L3VybD48dXJsPmh0dHA6Ly9qb3VybmFsLnB1YmxpY2F0aW9ucy5jaGVzdG5ldC5vcmcvZGF0YS9K
b3VybmFscy9DSEVTVC8yMjAyMC8xNzEucGRmPC91cmw+PC9yZWxhdGVkLXVybHM+PC91cmxzPjxl
bGVjdHJvbmljLXJlc291cmNlLW51bT4xMC4xMzc4L2NoZXN0LjEyNy4xLjE3MTwvZWxlY3Ryb25p
Yy1yZXNvdXJjZS1udW0+PC9yZWNvcmQ+PC9DaXRlPjwvRW5kTm90ZT5=
</w:fldData>
        </w:fldChar>
      </w:r>
      <w:r w:rsidR="00BE0F3E">
        <w:instrText xml:space="preserve"> ADDIN EN.CITE.DATA </w:instrText>
      </w:r>
      <w:r w:rsidR="00BE0F3E">
        <w:fldChar w:fldCharType="end"/>
      </w:r>
      <w:r w:rsidR="007B6D9A">
        <w:fldChar w:fldCharType="separate"/>
      </w:r>
      <w:r w:rsidR="00D452EA" w:rsidRPr="00D452EA">
        <w:rPr>
          <w:noProof/>
          <w:vertAlign w:val="superscript"/>
        </w:rPr>
        <w:t>101, 110</w:t>
      </w:r>
      <w:r w:rsidR="007B6D9A">
        <w:fldChar w:fldCharType="end"/>
      </w:r>
      <w:r w:rsidR="004A1F5A">
        <w:t xml:space="preserve"> and have been assessed independently from FVC.</w:t>
      </w:r>
      <w:r w:rsidR="004A1F5A">
        <w:fldChar w:fldCharType="begin"/>
      </w:r>
      <w:r w:rsidR="00BE0F3E">
        <w:instrText xml:space="preserve"> ADDIN EN.CITE &lt;EndNote&gt;&lt;Cite&gt;&lt;Author&gt;Latsi&lt;/Author&gt;&lt;Year&gt;2003&lt;/Year&gt;&lt;RecNum&gt;271&lt;/RecNum&gt;&lt;DisplayText&gt;&lt;style face="superscript"&gt;109&lt;/style&gt;&lt;/DisplayText&gt;&lt;record&gt;&lt;rec-number&gt;271&lt;/rec-number&gt;&lt;foreign-keys&gt;&lt;key app="EN" db-id="52evaf50e9fe5cewd9b555d6wtw099s0pzrz" timestamp="1434709025" guid="2e64e415-0f51-41e9-ac64-4b5397dcf9df"&gt;271&lt;/key&gt;&lt;/foreign-keys&gt;&lt;ref-type name="Journal Article"&gt;17&lt;/ref-type&gt;&lt;contributors&gt;&lt;authors&gt;&lt;author&gt;Latsi, Panagiota I.&lt;/author&gt;&lt;author&gt;du Bois, Roland M.&lt;/author&gt;&lt;author&gt;Nicholson, Andrew G.&lt;/author&gt;&lt;author&gt;Colby, Thomas V.&lt;/author&gt;&lt;author&gt;Bisirtzoglou, Danai&lt;/author&gt;&lt;author&gt;Nikolakopoulou, Ageliki&lt;/author&gt;&lt;author&gt;Veeraraghavan, Srihari&lt;/author&gt;&lt;author&gt;Hansell, David M.&lt;/author&gt;&lt;author&gt;Wells, Athol U.&lt;/author&gt;&lt;/authors&gt;&lt;/contributors&gt;&lt;titles&gt;&lt;title&gt;Fibrotic Idiopathic Interstitial Pneumonia: The Prognostic Value of Longitudinal Functional Trend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31-537&lt;/pages&gt;&lt;volume&gt;168&lt;/volume&gt;&lt;number&gt;5&lt;/number&gt;&lt;dates&gt;&lt;year&gt;2003&lt;/year&gt;&lt;pub-dates&gt;&lt;date&gt;2003/09/01&lt;/date&gt;&lt;/pub-dates&gt;&lt;/dates&gt;&lt;publisher&gt;American Thoracic Society - AJRCCM&lt;/publisher&gt;&lt;isbn&gt;1073-449X&lt;/isbn&gt;&lt;urls&gt;&lt;related-urls&gt;&lt;url&gt;http://dx.doi.org/10.1164/rccm.200210-1245OC&lt;/url&gt;&lt;url&gt;http://www.atsjournals.org/doi/pdf/10.1164/rccm.200210-1245OC&lt;/url&gt;&lt;/related-urls&gt;&lt;/urls&gt;&lt;electronic-resource-num&gt;10.1164/rccm.200210-1245OC&lt;/electronic-resource-num&gt;&lt;access-date&gt;2015/06/19&lt;/access-date&gt;&lt;/record&gt;&lt;/Cite&gt;&lt;/EndNote&gt;</w:instrText>
      </w:r>
      <w:r w:rsidR="004A1F5A">
        <w:fldChar w:fldCharType="separate"/>
      </w:r>
      <w:r w:rsidR="00D64E8E" w:rsidRPr="00D64E8E">
        <w:rPr>
          <w:noProof/>
          <w:vertAlign w:val="superscript"/>
        </w:rPr>
        <w:t>109</w:t>
      </w:r>
      <w:r w:rsidR="004A1F5A">
        <w:fldChar w:fldCharType="end"/>
      </w:r>
      <w:r w:rsidR="008468EA">
        <w:t xml:space="preserve"> A value of ≤ 40% of predicted value</w:t>
      </w:r>
      <w:r w:rsidR="00CD54DD">
        <w:t xml:space="preserve"> at presentation</w:t>
      </w:r>
      <w:r w:rsidR="008468EA">
        <w:t xml:space="preserve"> is commonly </w:t>
      </w:r>
      <w:r w:rsidR="00587C17">
        <w:t>identified as a cut off for poor prognosis</w:t>
      </w:r>
      <w:r w:rsidR="00CD54DD">
        <w:t xml:space="preserve"> in these studies. </w:t>
      </w:r>
      <w:r w:rsidR="00CD54DD" w:rsidRPr="00CD54DD">
        <w:t>T</w:t>
      </w:r>
      <w:r w:rsidR="00CD54DD" w:rsidRPr="00E6181A">
        <w:rPr>
          <w:vertAlign w:val="subscript"/>
        </w:rPr>
        <w:t>LCO</w:t>
      </w:r>
      <w:r w:rsidR="00CD54DD">
        <w:t xml:space="preserve"> is a more familiar metric</w:t>
      </w:r>
      <w:r w:rsidR="004C5F9A">
        <w:t xml:space="preserve"> than K</w:t>
      </w:r>
      <w:r w:rsidR="004C5F9A" w:rsidRPr="00E6181A">
        <w:rPr>
          <w:vertAlign w:val="subscript"/>
        </w:rPr>
        <w:t>CO</w:t>
      </w:r>
      <w:r w:rsidR="004C5F9A">
        <w:t xml:space="preserve"> to clinicians</w:t>
      </w:r>
      <w:r w:rsidR="00E6181A">
        <w:t xml:space="preserve"> and perhaps this is the reason that is more commonly reported in studies as a clinical outcome measure</w:t>
      </w:r>
      <w:r w:rsidR="004C5F9A">
        <w:t>.</w:t>
      </w:r>
      <w:r w:rsidR="00A67D3A">
        <w:t xml:space="preserve"> The neglect of K</w:t>
      </w:r>
      <w:r w:rsidR="00A67D3A" w:rsidRPr="00A67D3A">
        <w:rPr>
          <w:vertAlign w:val="subscript"/>
        </w:rPr>
        <w:t>CO</w:t>
      </w:r>
      <w:r w:rsidR="00A67D3A">
        <w:t xml:space="preserve"> as a primary or secondary endpoint in trials is troubling, given that different aspects of </w:t>
      </w:r>
      <w:r w:rsidR="00C06574">
        <w:t xml:space="preserve">the underlying </w:t>
      </w:r>
      <w:r w:rsidR="00A67D3A">
        <w:t>pathology will affect the metrics differently. Pastre and colleagues neatly demonstrate this by showing that for</w:t>
      </w:r>
      <w:r w:rsidR="00CD6E32">
        <w:t xml:space="preserve"> a group of patients with ILD and</w:t>
      </w:r>
      <w:r w:rsidR="00A67D3A">
        <w:t xml:space="preserve"> a given D</w:t>
      </w:r>
      <w:r w:rsidR="00A67D3A" w:rsidRPr="00A67D3A">
        <w:rPr>
          <w:vertAlign w:val="subscript"/>
        </w:rPr>
        <w:t>LCO</w:t>
      </w:r>
      <w:r w:rsidR="00A67D3A">
        <w:t xml:space="preserve"> value of 50%, K</w:t>
      </w:r>
      <w:r w:rsidR="00A67D3A" w:rsidRPr="00A67D3A">
        <w:rPr>
          <w:vertAlign w:val="subscript"/>
        </w:rPr>
        <w:t>CO</w:t>
      </w:r>
      <w:r w:rsidR="00A67D3A">
        <w:t xml:space="preserve"> varied from 60 – 95%.</w:t>
      </w:r>
      <w:r w:rsidR="00A67D3A">
        <w:fldChar w:fldCharType="begin"/>
      </w:r>
      <w:r w:rsidR="00BE0F3E">
        <w:instrText xml:space="preserve"> ADDIN EN.CITE &lt;EndNote&gt;&lt;Cite&gt;&lt;Author&gt;Pastre&lt;/Author&gt;&lt;Year&gt;2015&lt;/Year&gt;&lt;RecNum&gt;1042&lt;/RecNum&gt;&lt;DisplayText&gt;&lt;style face="superscript"&gt;127&lt;/style&gt;&lt;/DisplayText&gt;&lt;record&gt;&lt;rec-number&gt;1042&lt;/rec-number&gt;&lt;foreign-keys&gt;&lt;key app="EN" db-id="52evaf50e9fe5cewd9b555d6wtw099s0pzrz" timestamp="1491489366" guid="fcf3364a-1fc9-4694-8ff6-1282e4bd90e9"&gt;1042&lt;/key&gt;&lt;key app="ENWeb" db-id=""&gt;0&lt;/key&gt;&lt;/foreign-keys&gt;&lt;ref-type name="Journal Article"&gt;17&lt;/ref-type&gt;&lt;contributors&gt;&lt;authors&gt;&lt;author&gt;Pastre, Jean&lt;/author&gt;&lt;author&gt;Plantier, Laurent&lt;/author&gt;&lt;author&gt;Planes, Carole&lt;/author&gt;&lt;author&gt;Borie, Raphaël&lt;/author&gt;&lt;author&gt;Nunes, Hilario&lt;/author&gt;&lt;author&gt;Delclaux, Christophe&lt;/author&gt;&lt;author&gt;Israël-Biet, Dominique&lt;/author&gt;&lt;/authors&gt;&lt;/contributors&gt;&lt;titles&gt;&lt;title&gt;Different KCO and VA combinations exist for the same DLCO value in patients with diffuse parenchymal lung diseases&lt;/title&gt;&lt;secondary-title&gt;BMC Pulmonary Medicine&lt;/secondary-title&gt;&lt;alt-title&gt;BMC Pulm Med&lt;/alt-title&gt;&lt;/titles&gt;&lt;periodical&gt;&lt;full-title&gt;BMC Pulm Med&lt;/full-title&gt;&lt;abbr-1&gt;BMC pulmonary medicine&lt;/abbr-1&gt;&lt;/periodical&gt;&lt;alt-periodical&gt;&lt;full-title&gt;BMC Pulm Med&lt;/full-title&gt;&lt;abbr-1&gt;BMC pulmonary medicine&lt;/abbr-1&gt;&lt;/alt-periodical&gt;&lt;pages&gt;100&lt;/pages&gt;&lt;volume&gt;15&lt;/volume&gt;&lt;number&gt;1&lt;/number&gt;&lt;dates&gt;&lt;year&gt;2015&lt;/year&gt;&lt;/dates&gt;&lt;isbn&gt;1471-2466&lt;/isbn&gt;&lt;label&gt;Pastre2015&lt;/label&gt;&lt;work-type&gt;journal article&lt;/work-type&gt;&lt;urls&gt;&lt;related-urls&gt;&lt;url&gt;http://dx.doi.org/10.1186/s12890-015-0084-1&lt;/url&gt;&lt;url&gt;http://download.springer.com/static/pdf/521/art%253A10.1186%252Fs12890-015-0084-1.pdf?originUrl=http%3A%2F%2Fbmcpulmmed.biomedcentral.com%2Farticle%2F10.1186%2Fs12890-015-0084-1&amp;amp;token2=exp=1491210818~acl=%2Fstatic%2Fpdf%2F521%2Fart%25253A10.1186%25252Fs12890-015-0084-1.pdf*~hmac=e88b0898ea72d0d6db02cacdc4c0448ec3cd1618cc5f548398cf0d1de44fd31a&lt;/url&gt;&lt;/related-urls&gt;&lt;/urls&gt;&lt;electronic-resource-num&gt;10.1186/s12890-015-0084-1&lt;/electronic-resource-num&gt;&lt;/record&gt;&lt;/Cite&gt;&lt;/EndNote&gt;</w:instrText>
      </w:r>
      <w:r w:rsidR="00A67D3A">
        <w:fldChar w:fldCharType="separate"/>
      </w:r>
      <w:r w:rsidR="008E7684" w:rsidRPr="008E7684">
        <w:rPr>
          <w:noProof/>
          <w:vertAlign w:val="superscript"/>
        </w:rPr>
        <w:t>127</w:t>
      </w:r>
      <w:r w:rsidR="00A67D3A">
        <w:fldChar w:fldCharType="end"/>
      </w:r>
    </w:p>
    <w:p w14:paraId="5819CD3B" w14:textId="5A29C45D" w:rsidR="00147D5D" w:rsidRDefault="00CD54DD" w:rsidP="00CF475A">
      <w:pPr>
        <w:pStyle w:val="Body"/>
      </w:pPr>
      <w:r w:rsidRPr="00CD54DD">
        <w:t>A</w:t>
      </w:r>
      <w:r>
        <w:t xml:space="preserve"> Dutch study recruiting between 1993 and 2005 </w:t>
      </w:r>
      <w:r w:rsidR="00561FD3">
        <w:t>reveals what we might be missing out on by taking a simplistic look at gas transfer.</w:t>
      </w:r>
      <w:r w:rsidR="00561FD3">
        <w:fldChar w:fldCharType="begin">
          <w:fldData xml:space="preserve">PEVuZE5vdGU+PENpdGU+PEF1dGhvcj5QZWVsZW48L0F1dGhvcj48WWVhcj4yMDEwPC9ZZWFyPjxS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</w:fldData>
        </w:fldChar>
      </w:r>
      <w:r w:rsidR="00BE0F3E">
        <w:instrText xml:space="preserve"> ADDIN EN.CITE </w:instrText>
      </w:r>
      <w:r w:rsidR="00BE0F3E">
        <w:fldChar w:fldCharType="begin">
          <w:fldData xml:space="preserve">PEVuZE5vdGU+PENpdGU+PEF1dGhvcj5QZWVsZW48L0F1dGhvcj48WWVhcj4yMDEwPC9ZZWFyPjxS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</w:fldData>
        </w:fldChar>
      </w:r>
      <w:r w:rsidR="00BE0F3E">
        <w:instrText xml:space="preserve"> ADDIN EN.CITE.DATA </w:instrText>
      </w:r>
      <w:r w:rsidR="00BE0F3E">
        <w:fldChar w:fldCharType="end"/>
      </w:r>
      <w:r w:rsidR="00561FD3">
        <w:fldChar w:fldCharType="separate"/>
      </w:r>
      <w:r w:rsidR="008E7684" w:rsidRPr="008E7684">
        <w:rPr>
          <w:noProof/>
          <w:vertAlign w:val="superscript"/>
        </w:rPr>
        <w:t>128</w:t>
      </w:r>
      <w:r w:rsidR="00561FD3">
        <w:fldChar w:fldCharType="end"/>
      </w:r>
      <w:r w:rsidR="00561FD3">
        <w:t xml:space="preserve"> A change in </w:t>
      </w:r>
      <w:r>
        <w:t>T</w:t>
      </w:r>
      <w:r w:rsidRPr="00561FD3">
        <w:rPr>
          <w:vertAlign w:val="subscript"/>
        </w:rPr>
        <w:t>LCO</w:t>
      </w:r>
      <w:r>
        <w:t xml:space="preserve"> at six months </w:t>
      </w:r>
      <w:r w:rsidR="009F05A1">
        <w:t xml:space="preserve">was not found </w:t>
      </w:r>
      <w:r>
        <w:t xml:space="preserve">to be </w:t>
      </w:r>
      <w:r w:rsidR="009F05A1">
        <w:t xml:space="preserve">predictive of </w:t>
      </w:r>
      <w:r>
        <w:t>subsequent mortality</w:t>
      </w:r>
      <w:r w:rsidR="00561FD3">
        <w:t>, but</w:t>
      </w:r>
      <w:r>
        <w:t xml:space="preserve"> K</w:t>
      </w:r>
      <w:r w:rsidRPr="00660B79">
        <w:rPr>
          <w:vertAlign w:val="subscript"/>
        </w:rPr>
        <w:t>CO</w:t>
      </w:r>
      <w:r>
        <w:t xml:space="preserve"> was predictive of mortality at six months, with T</w:t>
      </w:r>
      <w:r w:rsidRPr="00660B79">
        <w:rPr>
          <w:vertAlign w:val="subscript"/>
        </w:rPr>
        <w:t>LCO</w:t>
      </w:r>
      <w:r>
        <w:t xml:space="preserve"> </w:t>
      </w:r>
      <w:r>
        <w:lastRenderedPageBreak/>
        <w:t>and FVC decline becoming important</w:t>
      </w:r>
      <w:r w:rsidR="00561FD3">
        <w:t xml:space="preserve"> at 12</w:t>
      </w:r>
      <w:r w:rsidR="00CB0483">
        <w:t xml:space="preserve"> months</w:t>
      </w:r>
      <w:r>
        <w:t>.</w:t>
      </w:r>
      <w:r w:rsidR="00660B79">
        <w:t xml:space="preserve"> Jegal </w:t>
      </w:r>
      <w:r w:rsidR="00660B79" w:rsidRPr="00A25DAC">
        <w:rPr>
          <w:i/>
        </w:rPr>
        <w:t>et al</w:t>
      </w:r>
      <w:r w:rsidR="00A25DAC">
        <w:rPr>
          <w:i/>
        </w:rPr>
        <w:t>.</w:t>
      </w:r>
      <w:r w:rsidR="00660B79">
        <w:t xml:space="preserve"> also</w:t>
      </w:r>
      <w:r w:rsidR="00AB2362">
        <w:t xml:space="preserve"> found that change in T</w:t>
      </w:r>
      <w:r w:rsidR="00AB2362" w:rsidRPr="00660B79">
        <w:rPr>
          <w:vertAlign w:val="subscript"/>
        </w:rPr>
        <w:t xml:space="preserve">LCO </w:t>
      </w:r>
      <w:r w:rsidR="00AB2362">
        <w:t>at six months did not show statistically signific</w:t>
      </w:r>
      <w:r w:rsidR="00A503C1">
        <w:t>ant correlation with mortality</w:t>
      </w:r>
      <w:r w:rsidR="001F7644">
        <w:t>, but do not report</w:t>
      </w:r>
      <w:r w:rsidR="00BC35B4">
        <w:t xml:space="preserve"> exploration of</w:t>
      </w:r>
      <w:r w:rsidR="001F7644">
        <w:t xml:space="preserve"> the other components of gas transfer</w:t>
      </w:r>
      <w:r w:rsidR="00BC35B4">
        <w:t xml:space="preserve"> in their Cox analysis</w:t>
      </w:r>
      <w:r w:rsidR="00AB2362">
        <w:t>.</w:t>
      </w:r>
      <w:r w:rsidR="00660B79">
        <w:fldChar w:fldCharType="begin">
          <w:fldData xml:space="preserve">PEVuZE5vdGU+PENpdGU+PEF1dGhvcj5KZWdhbDwvQXV0aG9yPjxZZWFyPjIwMDU8L1llYXI+PFJl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</w:fldData>
        </w:fldChar>
      </w:r>
      <w:r w:rsidR="00BE0F3E">
        <w:instrText xml:space="preserve"> ADDIN EN.CITE </w:instrText>
      </w:r>
      <w:r w:rsidR="00BE0F3E">
        <w:fldChar w:fldCharType="begin">
          <w:fldData xml:space="preserve">PEVuZE5vdGU+PENpdGU+PEF1dGhvcj5KZWdhbDwvQXV0aG9yPjxZZWFyPjIwMDU8L1llYXI+PFJl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</w:fldData>
        </w:fldChar>
      </w:r>
      <w:r w:rsidR="00BE0F3E">
        <w:instrText xml:space="preserve"> ADDIN EN.CITE.DATA </w:instrText>
      </w:r>
      <w:r w:rsidR="00BE0F3E">
        <w:fldChar w:fldCharType="end"/>
      </w:r>
      <w:r w:rsidR="00660B79">
        <w:fldChar w:fldCharType="separate"/>
      </w:r>
      <w:r w:rsidR="00D64E8E" w:rsidRPr="00D64E8E">
        <w:rPr>
          <w:noProof/>
          <w:vertAlign w:val="superscript"/>
        </w:rPr>
        <w:t>111</w:t>
      </w:r>
      <w:r w:rsidR="00660B79">
        <w:fldChar w:fldCharType="end"/>
      </w:r>
      <w:r w:rsidR="00333387">
        <w:t xml:space="preserve"> Flaherty and colleagues studied 80 patients with UIP</w:t>
      </w:r>
      <w:r w:rsidR="003A2F23">
        <w:t>-pattern fibrosis</w:t>
      </w:r>
      <w:r w:rsidR="00333387">
        <w:t xml:space="preserve"> and found that T</w:t>
      </w:r>
      <w:r w:rsidR="00333387" w:rsidRPr="00333387">
        <w:rPr>
          <w:vertAlign w:val="subscript"/>
        </w:rPr>
        <w:t>LCO</w:t>
      </w:r>
      <w:r w:rsidR="00333387">
        <w:t xml:space="preserve"> was not predictive in the short term.</w:t>
      </w:r>
      <w:r w:rsidR="00E46F6A">
        <w:fldChar w:fldCharType="begin"/>
      </w:r>
      <w:r w:rsidR="00BE0F3E">
        <w:instrText xml:space="preserve"> ADDIN EN.CITE &lt;EndNote&gt;&lt;Cite&gt;&lt;Author&gt;Flaherty&lt;/Author&gt;&lt;Year&gt;2003&lt;/Year&gt;&lt;RecNum&gt;270&lt;/RecNum&gt;&lt;DisplayText&gt;&lt;style face="superscript"&gt;129&lt;/style&gt;&lt;/DisplayText&gt;&lt;record&gt;&lt;rec-number&gt;270&lt;/rec-number&gt;&lt;foreign-keys&gt;&lt;key app="EN" db-id="52evaf50e9fe5cewd9b555d6wtw099s0pzrz" timestamp="1434708968" guid="d71bebe5-eeeb-4661-8831-668eb255784b"&gt;270&lt;/key&gt;&lt;/foreign-keys&gt;&lt;ref-type name="Journal Article"&gt;17&lt;/ref-type&gt;&lt;contributors&gt;&lt;authors&gt;&lt;author&gt;Flaherty, Kevin R.&lt;/author&gt;&lt;author&gt;Mumford, Jeanette A.&lt;/author&gt;&lt;author&gt;Murray, Susan&lt;/author&gt;&lt;author&gt;Kazerooni, Ella A.&lt;/author&gt;&lt;author&gt;Gross, Barry H.&lt;/author&gt;&lt;author&gt;Colby, Thomas V.&lt;/author&gt;&lt;author&gt;Travis, William D.&lt;/author&gt;&lt;author&gt;Flint, Andrew&lt;/author&gt;&lt;author&gt;Toews, Galen B.&lt;/author&gt;&lt;author&gt;Lynch, Joseph P.&lt;/author&gt;&lt;author&gt;Martinez, Fernando J.&lt;/author&gt;&lt;/authors&gt;&lt;/contributors&gt;&lt;titles&gt;&lt;title&gt;Prognostic Implications of Physiologic and Radiographic Changes in Idiopathic Interstitial Pneumonia&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43-548&lt;/pages&gt;&lt;volume&gt;168&lt;/volume&gt;&lt;number&gt;5&lt;/number&gt;&lt;dates&gt;&lt;year&gt;2003&lt;/year&gt;&lt;pub-dates&gt;&lt;date&gt;2003/09/01&lt;/date&gt;&lt;/pub-dates&gt;&lt;/dates&gt;&lt;publisher&gt;American Thoracic Society - AJRCCM&lt;/publisher&gt;&lt;isbn&gt;1073-449X&lt;/isbn&gt;&lt;urls&gt;&lt;related-urls&gt;&lt;url&gt;http://dx.doi.org/10.1164/rccm.200209-1112OC&lt;/url&gt;&lt;url&gt;http://www.atsjournals.org/doi/pdf/10.1164/rccm.200209-1112OC&lt;/url&gt;&lt;/related-urls&gt;&lt;/urls&gt;&lt;electronic-resource-num&gt;10.1164/rccm.200209-1112OC&lt;/electronic-resource-num&gt;&lt;access-date&gt;2015/06/19&lt;/access-date&gt;&lt;/record&gt;&lt;/Cite&gt;&lt;/EndNote&gt;</w:instrText>
      </w:r>
      <w:r w:rsidR="00E46F6A">
        <w:fldChar w:fldCharType="separate"/>
      </w:r>
      <w:r w:rsidR="008E7684" w:rsidRPr="008E7684">
        <w:rPr>
          <w:noProof/>
          <w:vertAlign w:val="superscript"/>
        </w:rPr>
        <w:t>129</w:t>
      </w:r>
      <w:r w:rsidR="00E46F6A">
        <w:fldChar w:fldCharType="end"/>
      </w:r>
    </w:p>
    <w:p w14:paraId="70E33C54" w14:textId="5135A2D0" w:rsidR="00AB2362" w:rsidRPr="00593A40" w:rsidRDefault="00844E48" w:rsidP="00A119DC">
      <w:r>
        <w:t xml:space="preserve">Part of the reason that a relatively large reduction in gas transfer </w:t>
      </w:r>
      <w:r w:rsidR="00CF475A">
        <w:t xml:space="preserve">or change over protracted length of time </w:t>
      </w:r>
      <w:r>
        <w:t>needs to be seen in order to use T</w:t>
      </w:r>
      <w:r w:rsidRPr="00844E48">
        <w:rPr>
          <w:vertAlign w:val="subscript"/>
        </w:rPr>
        <w:t>LCO</w:t>
      </w:r>
      <w:r>
        <w:t xml:space="preserve"> as a prognostic marker may be due to the lower degree of reproducibility of the test in clinical practice. </w:t>
      </w:r>
      <w:r w:rsidR="00147D5D">
        <w:t>A study of 6,193 patients with respiratory conditions demonstrates the wide intra-patient variability of percent predi</w:t>
      </w:r>
      <w:r>
        <w:t>cted T</w:t>
      </w:r>
      <w:r w:rsidRPr="009C0427">
        <w:rPr>
          <w:vertAlign w:val="subscript"/>
        </w:rPr>
        <w:t>LCO</w:t>
      </w:r>
      <w:r>
        <w:t xml:space="preserve"> in clinical practice to have a </w:t>
      </w:r>
      <w:r w:rsidR="00147D5D">
        <w:t xml:space="preserve">mean </w:t>
      </w:r>
      <w:r>
        <w:t>of 5.76% and</w:t>
      </w:r>
      <w:r w:rsidR="00147D5D">
        <w:t xml:space="preserve"> </w:t>
      </w:r>
      <w:r>
        <w:t>standard deviation 7.75%, subjectively quite high if one is observing for subtle changes over short time periods.</w:t>
      </w:r>
      <w:r w:rsidR="00147D5D">
        <w:fldChar w:fldCharType="begin"/>
      </w:r>
      <w:r w:rsidR="00BE0F3E">
        <w:instrText xml:space="preserve"> ADDIN EN.CITE &lt;EndNote&gt;&lt;Cite&gt;&lt;Author&gt;Punjabi&lt;/Author&gt;&lt;Year&gt;2003&lt;/Year&gt;&lt;RecNum&gt;395&lt;/RecNum&gt;&lt;DisplayText&gt;&lt;style face="superscript"&gt;130&lt;/style&gt;&lt;/DisplayText&gt;&lt;record&gt;&lt;rec-number&gt;395&lt;/rec-number&gt;&lt;foreign-keys&gt;&lt;key app="EN" db-id="52evaf50e9fe5cewd9b555d6wtw099s0pzrz" timestamp="1439544477" guid="d3a5c4e7-d8db-4f90-a0d6-1cb174e73705"&gt;395&lt;/key&gt;&lt;/foreign-keys&gt;&lt;ref-type name="Journal Article"&gt;17&lt;/ref-type&gt;&lt;contributors&gt;&lt;authors&gt;&lt;author&gt;Punjabi, Naresh M.&lt;/author&gt;&lt;author&gt;Shade, David&lt;/author&gt;&lt;author&gt;Patel, Anshul M.&lt;/author&gt;&lt;author&gt;Wise, Robert A.&lt;/author&gt;&lt;/authors&gt;&lt;/contributors&gt;&lt;titles&gt;&lt;title&gt;Measurement variability in single-breath diffusing capacity of the lung&lt;/title&gt;&lt;secondary-title&gt;Chest&lt;/secondary-title&gt;&lt;alt-title&gt;Chest&lt;/alt-title&gt;&lt;/titles&gt;&lt;periodical&gt;&lt;full-title&gt;Chest&lt;/full-title&gt;&lt;abbr-1&gt;Chest&lt;/abbr-1&gt;&lt;/periodical&gt;&lt;alt-periodical&gt;&lt;full-title&gt;Chest&lt;/full-title&gt;&lt;abbr-1&gt;Chest&lt;/abbr-1&gt;&lt;/alt-periodical&gt;&lt;pages&gt;1082-1089&lt;/pages&gt;&lt;volume&gt;123&lt;/volume&gt;&lt;number&gt;4&lt;/number&gt;&lt;dates&gt;&lt;year&gt;2003&lt;/year&gt;&lt;/dates&gt;&lt;isbn&gt;0012-3692&lt;/isbn&gt;&lt;urls&gt;&lt;related-urls&gt;&lt;url&gt;http://dx.doi.org/10.1378/chest.123.4.1082&lt;/url&gt;&lt;url&gt;http://graphics.tx.ovid.com/ovftpdfs/FPDDNCMCPCIIAP00/fs025/ovft/live/gv015/00002953/00002953-200304000-00023.pdf&lt;/url&gt;&lt;/related-urls&gt;&lt;/urls&gt;&lt;electronic-resource-num&gt;10.1378/chest.123.4.1082&lt;/electronic-resource-num&gt;&lt;/record&gt;&lt;/Cite&gt;&lt;/EndNote&gt;</w:instrText>
      </w:r>
      <w:r w:rsidR="00147D5D">
        <w:fldChar w:fldCharType="separate"/>
      </w:r>
      <w:r w:rsidR="008E7684" w:rsidRPr="008E7684">
        <w:rPr>
          <w:noProof/>
          <w:vertAlign w:val="superscript"/>
        </w:rPr>
        <w:t>130</w:t>
      </w:r>
      <w:r w:rsidR="00147D5D">
        <w:fldChar w:fldCharType="end"/>
      </w:r>
      <w:ins w:id="2479" w:author="Windows User" w:date="2018-10-31T09:07:00Z">
        <w:r w:rsidR="00593A40">
          <w:t xml:space="preserve"> Irreproducibilites occur during both the breath-hold time (K</w:t>
        </w:r>
        <w:r w:rsidR="00593A40" w:rsidRPr="00593A40">
          <w:rPr>
            <w:vertAlign w:val="subscript"/>
            <w:rPrChange w:id="2480" w:author="Windows User" w:date="2018-10-31T09:08:00Z">
              <w:rPr/>
            </w:rPrChange>
          </w:rPr>
          <w:t>CO</w:t>
        </w:r>
      </w:ins>
      <w:ins w:id="2481" w:author="Windows User" w:date="2018-10-31T09:08:00Z">
        <w:r w:rsidR="00593A40">
          <w:t>) and lung unflation state (K</w:t>
        </w:r>
        <w:r w:rsidR="00593A40" w:rsidRPr="00593A40">
          <w:rPr>
            <w:vertAlign w:val="subscript"/>
            <w:rPrChange w:id="2482" w:author="Windows User" w:date="2018-10-31T09:08:00Z">
              <w:rPr/>
            </w:rPrChange>
          </w:rPr>
          <w:t>CO</w:t>
        </w:r>
        <w:r w:rsidR="00593A40">
          <w:t xml:space="preserve"> and V</w:t>
        </w:r>
        <w:r w:rsidR="00593A40" w:rsidRPr="00593A40">
          <w:rPr>
            <w:vertAlign w:val="subscript"/>
            <w:rPrChange w:id="2483" w:author="Windows User" w:date="2018-10-31T09:08:00Z">
              <w:rPr/>
            </w:rPrChange>
          </w:rPr>
          <w:t>A</w:t>
        </w:r>
        <w:r w:rsidR="00593A40">
          <w:t>)</w:t>
        </w:r>
      </w:ins>
    </w:p>
    <w:p w14:paraId="588E51EF" w14:textId="230A713A" w:rsidR="00E03C14" w:rsidRDefault="00F82393" w:rsidP="00A119DC">
      <w:r>
        <w:t>Complicating the interpretation of gas transfer metrics, o</w:t>
      </w:r>
      <w:r w:rsidR="00CF475A">
        <w:t>ther conditio</w:t>
      </w:r>
      <w:r w:rsidR="004E3225">
        <w:t xml:space="preserve">ns </w:t>
      </w:r>
      <w:r>
        <w:t>such as emphysema</w:t>
      </w:r>
      <w:r w:rsidR="004E3225">
        <w:t xml:space="preserve"> also reduce</w:t>
      </w:r>
      <w:r w:rsidR="00CF475A">
        <w:t xml:space="preserve"> </w:t>
      </w:r>
      <w:r w:rsidR="004E3225">
        <w:t>the capacity of the lung to undertake efficient gas transfer</w:t>
      </w:r>
      <w:r w:rsidR="00CF475A">
        <w:t xml:space="preserve">, particularly where </w:t>
      </w:r>
      <w:r w:rsidR="004E3225">
        <w:t>such pathology</w:t>
      </w:r>
      <w:r w:rsidR="00CF475A">
        <w:t xml:space="preserve"> co-exist</w:t>
      </w:r>
      <w:r w:rsidR="004E3225">
        <w:t>s with ILD.</w:t>
      </w:r>
      <w:r w:rsidR="00CF475A">
        <w:fldChar w:fldCharType="begin"/>
      </w:r>
      <w:r w:rsidR="00BE0F3E">
        <w:instrText xml:space="preserve"> ADDIN EN.CITE &lt;EndNote&gt;&lt;Cite&gt;&lt;Author&gt;Portillo&lt;/Author&gt;&lt;Year&gt;2012&lt;/Year&gt;&lt;RecNum&gt;126&lt;/RecNum&gt;&lt;DisplayText&gt;&lt;style face="superscript"&gt;131&lt;/style&gt;&lt;/DisplayText&gt;&lt;record&gt;&lt;rec-number&gt;126&lt;/rec-number&gt;&lt;foreign-keys&gt;&lt;key app="EN" db-id="52evaf50e9fe5cewd9b555d6wtw099s0pzrz" timestamp="1433163876" guid="baf1efb1-68da-4eea-b89b-f41915b1a1f3"&gt;126&lt;/key&gt;&lt;key app="ENWeb" db-id=""&gt;0&lt;/key&gt;&lt;/foreign-keys&gt;&lt;ref-type name="Journal Article"&gt;17&lt;/ref-type&gt;&lt;contributors&gt;&lt;authors&gt;&lt;author&gt;Portillo, K.&lt;/author&gt;&lt;author&gt;Morera, J.&lt;/author&gt;&lt;/authors&gt;&lt;/contributors&gt;&lt;auth-address&gt;Pulmonary Department, Hospital Germans Trias i Pujol, Carretera de Canyet s/n, 08916 Badalona, Barcelona, Spain.&lt;/auth-address&gt;&lt;titles&gt;&lt;title&gt;Combined Pulmonary Fibrosis and Emphysema Syndrome: A New Phenotype within the Spectrum of Smoking-Related Interstitial Lung Disease&lt;/title&gt;&lt;secondary-title&gt;Pulmonary Medicine&lt;/secondary-title&gt;&lt;alt-title&gt;Pulm Med.&lt;/alt-title&gt;&lt;/titles&gt;&lt;periodical&gt;&lt;full-title&gt;Pulm Med&lt;/full-title&gt;&lt;abbr-1&gt;Pulmonary medicine&lt;/abbr-1&gt;&lt;/periodical&gt;&lt;pages&gt;867-70&lt;/pages&gt;&lt;volume&gt;2012&lt;/volume&gt;&lt;dates&gt;&lt;year&gt;2012&lt;/year&gt;&lt;/dates&gt;&lt;isbn&gt;2090-1844 (Electronic)&amp;#xD;2090-1844 (Linking)&lt;/isbn&gt;&lt;accession-num&gt;22448331&lt;/accession-num&gt;&lt;urls&gt;&lt;related-urls&gt;&lt;url&gt;http://www.ncbi.nlm.nih.gov/pubmed/22448331&lt;/url&gt;&lt;/related-urls&gt;&lt;/urls&gt;&lt;custom2&gt;3289935&lt;/custom2&gt;&lt;electronic-resource-num&gt;10.1155/2012/867870&lt;/electronic-resource-num&gt;&lt;/record&gt;&lt;/Cite&gt;&lt;/EndNote&gt;</w:instrText>
      </w:r>
      <w:r w:rsidR="00CF475A">
        <w:fldChar w:fldCharType="separate"/>
      </w:r>
      <w:r w:rsidR="008E7684" w:rsidRPr="008E7684">
        <w:rPr>
          <w:noProof/>
          <w:vertAlign w:val="superscript"/>
        </w:rPr>
        <w:t>131</w:t>
      </w:r>
      <w:r w:rsidR="00CF475A">
        <w:fldChar w:fldCharType="end"/>
      </w:r>
      <w:r w:rsidR="00CF475A">
        <w:t xml:space="preserve"> P</w:t>
      </w:r>
      <w:r w:rsidR="00890AF7">
        <w:t>atients with IPF and PH may have a decline in T</w:t>
      </w:r>
      <w:r w:rsidR="00890AF7" w:rsidRPr="00890AF7">
        <w:rPr>
          <w:vertAlign w:val="subscript"/>
        </w:rPr>
        <w:t>LCO</w:t>
      </w:r>
      <w:r w:rsidR="00890AF7">
        <w:t xml:space="preserve"> and K</w:t>
      </w:r>
      <w:r w:rsidR="00890AF7" w:rsidRPr="00890AF7">
        <w:rPr>
          <w:vertAlign w:val="subscript"/>
        </w:rPr>
        <w:t>CO</w:t>
      </w:r>
      <w:r w:rsidR="00890AF7">
        <w:t xml:space="preserve"> due to pathophysiological mechanisms from either disease and in this cohort, gas transfer metrics appear to be </w:t>
      </w:r>
      <w:r w:rsidR="00E03C14">
        <w:t xml:space="preserve">of further </w:t>
      </w:r>
      <w:r w:rsidR="00890AF7">
        <w:t>prognostic</w:t>
      </w:r>
      <w:r w:rsidR="00E03C14">
        <w:t xml:space="preserve"> value</w:t>
      </w:r>
      <w:r w:rsidR="00890AF7">
        <w:t>.</w:t>
      </w:r>
      <w:r w:rsidR="00890AF7">
        <w:fldChar w:fldCharType="begin">
          <w:fldData xml:space="preserve">PEVuZE5vdGU+PENpdGU+PEF1dGhvcj5IYW1hZGE8L0F1dGhvcj48WWVhcj4yMDA3PC9ZZWFyPjxS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HBhZ2VzPjY1MC02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</w:fldData>
        </w:fldChar>
      </w:r>
      <w:r w:rsidR="00BE0F3E">
        <w:instrText xml:space="preserve"> ADDIN EN.CITE </w:instrText>
      </w:r>
      <w:r w:rsidR="00BE0F3E">
        <w:fldChar w:fldCharType="begin">
          <w:fldData xml:space="preserve">PEVuZE5vdGU+PENpdGU+PEF1dGhvcj5IYW1hZGE8L0F1dGhvcj48WWVhcj4yMDA3PC9ZZWFyPjxS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HBhZ2VzPjY1MC02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</w:fldData>
        </w:fldChar>
      </w:r>
      <w:r w:rsidR="00BE0F3E">
        <w:instrText xml:space="preserve"> ADDIN EN.CITE.DATA </w:instrText>
      </w:r>
      <w:r w:rsidR="00BE0F3E">
        <w:fldChar w:fldCharType="end"/>
      </w:r>
      <w:r w:rsidR="00890AF7">
        <w:fldChar w:fldCharType="separate"/>
      </w:r>
      <w:r w:rsidR="008E7684" w:rsidRPr="008E7684">
        <w:rPr>
          <w:noProof/>
          <w:vertAlign w:val="superscript"/>
        </w:rPr>
        <w:t>52</w:t>
      </w:r>
      <w:r w:rsidR="00890AF7">
        <w:fldChar w:fldCharType="end"/>
      </w:r>
    </w:p>
    <w:p w14:paraId="66EA1B8F" w14:textId="0C2FF11A" w:rsidR="00994A75" w:rsidRDefault="00202145" w:rsidP="00A119DC">
      <w:r>
        <w:t xml:space="preserve">As IPF </w:t>
      </w:r>
      <w:r w:rsidR="00802F1D">
        <w:t xml:space="preserve">disease </w:t>
      </w:r>
      <w:r>
        <w:t>progresses, breath-holding manoeuvres at total lung capacity become increasingly difficult to perform,</w:t>
      </w:r>
      <w:r w:rsidR="00802F1D">
        <w:t xml:space="preserve"> possibly</w:t>
      </w:r>
      <w:r>
        <w:t xml:space="preserve"> due to activation of cough reflex and dyspnoea.</w:t>
      </w:r>
      <w:r w:rsidR="00802F1D">
        <w:t xml:space="preserve"> It is recognised that some patients with IPF cannot perform carbon monoxide gas transfer testing</w:t>
      </w:r>
      <w:r w:rsidR="00653BFF">
        <w:t>.</w:t>
      </w:r>
      <w:r w:rsidR="00802F1D">
        <w:t xml:space="preserve"> Furthermore, not being able to perform the test has been reported as a marker of poor</w:t>
      </w:r>
      <w:r w:rsidR="00653BFF">
        <w:t xml:space="preserve"> prognosis</w:t>
      </w:r>
      <w:r w:rsidR="00350B93">
        <w:t>.</w:t>
      </w:r>
      <w:r w:rsidR="00802F1D">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802F1D">
        <w:fldChar w:fldCharType="separate"/>
      </w:r>
      <w:r w:rsidR="008E7684" w:rsidRPr="008E7684">
        <w:rPr>
          <w:noProof/>
          <w:vertAlign w:val="superscript"/>
        </w:rPr>
        <w:t>132</w:t>
      </w:r>
      <w:r w:rsidR="00802F1D">
        <w:fldChar w:fldCharType="end"/>
      </w:r>
      <w:r w:rsidR="00784651">
        <w:t xml:space="preserve"> However, some patients cannot perform gas transfer testing due to other reasons, including respiratory muscle weakness, lack of availability or simply poor </w:t>
      </w:r>
      <w:r w:rsidR="003E20E0">
        <w:t>technique</w:t>
      </w:r>
      <w:r w:rsidR="00784651">
        <w:t xml:space="preserve"> in spite of coaching.</w:t>
      </w:r>
      <w:r w:rsidR="003E20E0">
        <w:t xml:space="preserve"> Thus, the test becomes less useful in the advanced stages of disease.</w:t>
      </w:r>
    </w:p>
    <w:p w14:paraId="3E301FB5" w14:textId="2B347747" w:rsidR="003E20E0" w:rsidRDefault="007A7704" w:rsidP="00A119DC">
      <w:ins w:id="2484" w:author="Windows User" w:date="2018-10-31T09:07:00Z">
        <w:r>
          <w:t xml:space="preserve">However, </w:t>
        </w:r>
      </w:ins>
      <w:del w:id="2485" w:author="Windows User" w:date="2018-10-31T09:07:00Z">
        <w:r w:rsidR="003E20E0" w:rsidDel="007A7704">
          <w:delText>C</w:delText>
        </w:r>
      </w:del>
      <w:ins w:id="2486" w:author="Windows User" w:date="2018-10-31T09:07:00Z">
        <w:r>
          <w:t>c</w:t>
        </w:r>
      </w:ins>
      <w:r w:rsidR="003E20E0">
        <w:t>arbon monoxide gas transfer tests remain an invaluable part of the diagnostic evaluation of ILD and are routinely applied in IPF evaluation. Decline over 12 months is likely to be adversely prognostic, but given the wide test variability and conflicting evidence to date, the changes in T</w:t>
      </w:r>
      <w:r w:rsidR="003E20E0" w:rsidRPr="003E20E0">
        <w:rPr>
          <w:vertAlign w:val="subscript"/>
        </w:rPr>
        <w:t>LCO</w:t>
      </w:r>
      <w:r w:rsidR="003E20E0">
        <w:t xml:space="preserve"> which are minimally important and clinically prognostic are not fully determined. K</w:t>
      </w:r>
      <w:r w:rsidR="003E20E0" w:rsidRPr="003E20E0">
        <w:rPr>
          <w:vertAlign w:val="subscript"/>
        </w:rPr>
        <w:t>CO</w:t>
      </w:r>
      <w:r w:rsidR="003E20E0">
        <w:t xml:space="preserve"> is probably underutilised and may add value to the diagnostic and prognostic evaluation of IPF</w:t>
      </w:r>
      <w:r w:rsidR="00094F6D">
        <w:t>.</w:t>
      </w:r>
    </w:p>
    <w:p w14:paraId="573D25AA" w14:textId="77777777" w:rsidR="00A958A9" w:rsidRDefault="00D76152" w:rsidP="00A958A9">
      <w:pPr>
        <w:pStyle w:val="Heading4"/>
      </w:pPr>
      <w:r>
        <w:lastRenderedPageBreak/>
        <w:t>Nitric Oxide Gas transfer</w:t>
      </w:r>
    </w:p>
    <w:p w14:paraId="5FDACC76" w14:textId="60A44EDB" w:rsidR="004D7D77" w:rsidRDefault="004D7D77" w:rsidP="004D7D77">
      <w:r>
        <w:t>A relatively novel concept in gas exchange physiology testing is gas transfer of nitric oxide (NO).</w:t>
      </w:r>
      <w:r w:rsidR="003621F4">
        <w:fldChar w:fldCharType="begin"/>
      </w:r>
      <w:r w:rsidR="00BE0F3E">
        <w:instrText xml:space="preserve"> ADDIN EN.CITE &lt;EndNote&gt;&lt;Cite&gt;&lt;Author&gt;Guenard&lt;/Author&gt;&lt;Year&gt;1987&lt;/Year&gt;&lt;RecNum&gt;1043&lt;/RecNum&gt;&lt;DisplayText&gt;&lt;style face="superscript"&gt;133&lt;/style&gt;&lt;/DisplayText&gt;&lt;record&gt;&lt;rec-number&gt;1043&lt;/rec-number&gt;&lt;foreign-keys&gt;&lt;key app="EN" db-id="52evaf50e9fe5cewd9b555d6wtw099s0pzrz" timestamp="1491489369" guid="629fe659-31f5-459b-9cfb-5ba04b63b8d5"&gt;1043&lt;/key&gt;&lt;/foreign-keys&gt;&lt;ref-type name="Journal Article"&gt;17&lt;/ref-type&gt;&lt;contributors&gt;&lt;authors&gt;&lt;author&gt;Guenard, H.&lt;/author&gt;&lt;author&gt;Varene, N.&lt;/author&gt;&lt;author&gt;Vaida, P.&lt;/author&gt;&lt;/authors&gt;&lt;/contributors&gt;&lt;titles&gt;&lt;title&gt;Determination of lung capillary blood volume and membrane diffusing capacity in man by the measurements of NO and CO transfer&lt;/title&gt;&lt;secondary-title&gt;Respiration Physiology&lt;/secondary-title&gt;&lt;alt-title&gt;Respir Physiol&lt;/alt-title&gt;&lt;/titles&gt;&lt;periodical&gt;&lt;full-title&gt;Respiration Physiology&lt;/full-title&gt;&lt;/periodical&gt;&lt;pages&gt;113-120&lt;/pages&gt;&lt;volume&gt;70&lt;/volume&gt;&lt;number&gt;1&lt;/number&gt;&lt;keywords&gt;&lt;keyword&gt;Carbon monoxide&lt;/keyword&gt;&lt;keyword&gt;Diffusion&lt;/keyword&gt;&lt;keyword&gt;Lung transfer&lt;/keyword&gt;&lt;keyword&gt;Membrane diffusing capacity&lt;/keyword&gt;&lt;keyword&gt;Nitric oxide&lt;/keyword&gt;&lt;keyword&gt;Pulmonary capillary volume&lt;/keyword&gt;&lt;/keywords&gt;&lt;dates&gt;&lt;year&gt;1987&lt;/year&gt;&lt;pub-dates&gt;&lt;date&gt;1987/01/01&lt;/date&gt;&lt;/pub-dates&gt;&lt;/dates&gt;&lt;isbn&gt;0034-5687&lt;/isbn&gt;&lt;urls&gt;&lt;related-urls&gt;&lt;url&gt;http://www.sciencedirect.com/science/article/pii/S0034568787800361&lt;/url&gt;&lt;/related-urls&gt;&lt;/urls&gt;&lt;electronic-resource-num&gt;http://dx.doi.org/10.1016/S0034-5687(87)80036-1&lt;/electronic-resource-num&gt;&lt;/record&gt;&lt;/Cite&gt;&lt;/EndNote&gt;</w:instrText>
      </w:r>
      <w:r w:rsidR="003621F4">
        <w:fldChar w:fldCharType="separate"/>
      </w:r>
      <w:r w:rsidR="008E7684" w:rsidRPr="008E7684">
        <w:rPr>
          <w:noProof/>
          <w:vertAlign w:val="superscript"/>
        </w:rPr>
        <w:t>133</w:t>
      </w:r>
      <w:r w:rsidR="003621F4">
        <w:fldChar w:fldCharType="end"/>
      </w:r>
      <w:r w:rsidR="00A7292A">
        <w:t xml:space="preserve"> K</w:t>
      </w:r>
      <w:r w:rsidR="00A7292A" w:rsidRPr="00A7292A">
        <w:rPr>
          <w:vertAlign w:val="subscript"/>
        </w:rPr>
        <w:t>NO</w:t>
      </w:r>
      <w:r w:rsidR="00A7292A">
        <w:t xml:space="preserve"> and T</w:t>
      </w:r>
      <w:r w:rsidR="00A7292A">
        <w:rPr>
          <w:vertAlign w:val="subscript"/>
        </w:rPr>
        <w:t>LN</w:t>
      </w:r>
      <w:r w:rsidR="00A7292A" w:rsidRPr="00A7292A">
        <w:rPr>
          <w:vertAlign w:val="subscript"/>
        </w:rPr>
        <w:t>O</w:t>
      </w:r>
      <w:r w:rsidR="00A7292A">
        <w:t xml:space="preserve"> (D</w:t>
      </w:r>
      <w:r w:rsidR="00A7292A" w:rsidRPr="00A7292A">
        <w:rPr>
          <w:vertAlign w:val="subscript"/>
        </w:rPr>
        <w:t>LNO</w:t>
      </w:r>
      <w:r w:rsidR="00A7292A">
        <w:t>) are the nitric oxide equivalents of K</w:t>
      </w:r>
      <w:r w:rsidR="00A7292A" w:rsidRPr="003E20E0">
        <w:rPr>
          <w:vertAlign w:val="subscript"/>
        </w:rPr>
        <w:t>CO</w:t>
      </w:r>
      <w:r w:rsidR="00A7292A">
        <w:t xml:space="preserve"> and T</w:t>
      </w:r>
      <w:r w:rsidR="00A7292A" w:rsidRPr="003E20E0">
        <w:rPr>
          <w:vertAlign w:val="subscript"/>
        </w:rPr>
        <w:t>LCO</w:t>
      </w:r>
      <w:r w:rsidR="000044F3">
        <w:t xml:space="preserve">, respectively. </w:t>
      </w:r>
      <w:r w:rsidR="00A7292A">
        <w:t>NO and CO can be inhaled</w:t>
      </w:r>
      <w:r w:rsidR="003621F4" w:rsidRPr="003621F4">
        <w:t xml:space="preserve"> </w:t>
      </w:r>
      <w:r w:rsidR="003621F4">
        <w:t>simultaneously in the same manoeuvre.</w:t>
      </w:r>
      <w:r w:rsidR="00CE2158">
        <w:t xml:space="preserve"> </w:t>
      </w:r>
      <w:r w:rsidR="00CE2158" w:rsidRPr="00CE2158">
        <w:t xml:space="preserve">The red blood cell resistance to carbon monoxide uptake accounts for </w:t>
      </w:r>
      <w:r w:rsidR="00324951">
        <w:t>more than half</w:t>
      </w:r>
      <w:r w:rsidR="00CE2158" w:rsidRPr="00CE2158">
        <w:t xml:space="preserve"> of the total resistance from </w:t>
      </w:r>
      <w:r w:rsidR="00BD24F6">
        <w:t>airway into</w:t>
      </w:r>
      <w:r w:rsidR="00CE2158" w:rsidRPr="00CE2158">
        <w:t xml:space="preserve"> blood, but </w:t>
      </w:r>
      <w:r w:rsidR="00324951">
        <w:t>the resistance</w:t>
      </w:r>
      <w:r w:rsidR="00CE2158" w:rsidRPr="00CE2158">
        <w:t xml:space="preserve"> is much less for nitric oxide.</w:t>
      </w:r>
      <w:r w:rsidR="00324951">
        <w:fldChar w:fldCharType="begin"/>
      </w:r>
      <w:r w:rsidR="00BE0F3E">
        <w:instrText xml:space="preserve"> ADDIN EN.CITE &lt;EndNote&gt;&lt;Cite&gt;&lt;Author&gt;Roughton&lt;/Author&gt;&lt;Year&gt;1957&lt;/Year&gt;&lt;RecNum&gt;238&lt;/RecNum&gt;&lt;DisplayText&gt;&lt;style face="superscript"&gt;124&lt;/style&gt;&lt;/DisplayText&gt;&lt;record&gt;&lt;rec-number&gt;238&lt;/rec-number&gt;&lt;foreign-keys&gt;&lt;key app="EN" db-id="52evaf50e9fe5cewd9b555d6wtw099s0pzrz" timestamp="1434010466" guid="fd08047d-6901-409d-8a7f-a246b490e40a"&gt;238&lt;/key&gt;&lt;key app="ENWeb" db-id=""&gt;0&lt;/key&gt;&lt;/foreign-keys&gt;&lt;ref-type name="Journal Article"&gt;17&lt;/ref-type&gt;&lt;contributors&gt;&lt;authors&gt;&lt;author&gt;Roughton, F.J.W.&lt;/author&gt;&lt;author&gt;Forster, R.E.&lt;/author&gt;&lt;/authors&gt;&lt;/contributors&gt;&lt;titles&gt;&lt;title&gt;Relative importance of diffusion and chemical reaction rates in determining rate of exchange of gases in the human lung, with special reference to true diffusing capacity of pulmonary membrane and volume of blood in lung capillaries.&lt;/title&gt;&lt;secondary-title&gt;Journal of Applied Physiology&lt;/secondary-title&gt;&lt;alt-title&gt;J Appl Physiol&lt;/alt-title&gt;&lt;/titles&gt;&lt;periodical&gt;&lt;full-title&gt;J Appl Physiol (1985)&lt;/full-title&gt;&lt;abbr-1&gt;Journal of applied physiology&lt;/abbr-1&gt;&lt;/periodical&gt;&lt;alt-periodical&gt;&lt;full-title&gt;J Appl Physiol&lt;/full-title&gt;&lt;/alt-periodical&gt;&lt;pages&gt;290-302&lt;/pages&gt;&lt;volume&gt;11&lt;/volume&gt;&lt;number&gt;2&lt;/number&gt;&lt;dates&gt;&lt;year&gt;1957&lt;/year&gt;&lt;/dates&gt;&lt;urls&gt;&lt;/urls&gt;&lt;/record&gt;&lt;/Cite&gt;&lt;/EndNote&gt;</w:instrText>
      </w:r>
      <w:r w:rsidR="00324951">
        <w:fldChar w:fldCharType="separate"/>
      </w:r>
      <w:r w:rsidR="00D64E8E" w:rsidRPr="00D64E8E">
        <w:rPr>
          <w:noProof/>
          <w:vertAlign w:val="superscript"/>
        </w:rPr>
        <w:t>124</w:t>
      </w:r>
      <w:r w:rsidR="00324951">
        <w:fldChar w:fldCharType="end"/>
      </w:r>
      <w:r w:rsidR="00324951">
        <w:t xml:space="preserve"> Hence, CO is more perfusion limited and NO more diffusion limited.</w:t>
      </w:r>
    </w:p>
    <w:p w14:paraId="67E2C5AC" w14:textId="37B4A9B6" w:rsidR="00324951" w:rsidRDefault="00324951" w:rsidP="004D7D77">
      <w:r>
        <w:t>The relationship between T</w:t>
      </w:r>
      <w:r>
        <w:rPr>
          <w:vertAlign w:val="subscript"/>
        </w:rPr>
        <w:t>LN</w:t>
      </w:r>
      <w:r w:rsidRPr="00A7292A">
        <w:rPr>
          <w:vertAlign w:val="subscript"/>
        </w:rPr>
        <w:t>O</w:t>
      </w:r>
      <w:r>
        <w:t xml:space="preserve"> and T</w:t>
      </w:r>
      <w:r w:rsidRPr="003E20E0">
        <w:rPr>
          <w:vertAlign w:val="subscript"/>
        </w:rPr>
        <w:t>LCO</w:t>
      </w:r>
      <w:r>
        <w:t xml:space="preserve"> has been explored in a recent review.</w:t>
      </w:r>
      <w:r w:rsidR="00701EBF">
        <w:fldChar w:fldCharType="begin"/>
      </w:r>
      <w:r w:rsidR="00BE0F3E">
        <w:instrText xml:space="preserve"> ADDIN EN.CITE &lt;EndNote&gt;&lt;Cite&gt;&lt;Author&gt;Hughes&lt;/Author&gt;&lt;Year&gt;2013&lt;/Year&gt;&lt;RecNum&gt;1044&lt;/RecNum&gt;&lt;DisplayText&gt;&lt;style face="superscript"&gt;134&lt;/style&gt;&lt;/DisplayText&gt;&lt;record&gt;&lt;rec-number&gt;1044&lt;/rec-number&gt;&lt;foreign-keys&gt;&lt;key app="EN" db-id="52evaf50e9fe5cewd9b555d6wtw099s0pzrz" timestamp="1491489369" guid="c2bc73ff-542b-4d66-ac2c-9260f7dc19d9"&gt;1044&lt;/key&gt;&lt;/foreign-keys&gt;&lt;ref-type name="Journal Article"&gt;17&lt;/ref-type&gt;&lt;contributors&gt;&lt;authors&gt;&lt;author&gt;Hughes, J. Michael B.&lt;/author&gt;&lt;author&gt;van der Lee, Ivo&lt;/author&gt;&lt;/authors&gt;&lt;/contributors&gt;&lt;titles&gt;&lt;title&gt;&lt;style face="normal" font="default" size="100%"&gt;The T&lt;/style&gt;&lt;style face="subscript" font="default" size="100%"&gt;L,NO&lt;/style&gt;&lt;style face="normal" font="default" size="100%"&gt;/T&lt;/style&gt;&lt;style face="subscript" font="default" size="100%"&gt;L,CO&lt;/style&gt;&lt;style face="normal" font="default" size="100%"&gt; ratio in pulmonary function test interpretation&lt;/style&gt;&lt;/title&gt;&lt;secondary-title&gt;European Respiratory Journal&lt;/secondary-title&gt;&lt;alt-title&gt;Eur Resp J&lt;/alt-title&gt;&lt;/titles&gt;&lt;periodical&gt;&lt;full-title&gt;European Respiratory Journal&lt;/full-title&gt;&lt;/periodical&gt;&lt;pages&gt;453-461&lt;/pages&gt;&lt;volume&gt;41&lt;/volume&gt;&lt;number&gt;2&lt;/number&gt;&lt;dates&gt;&lt;year&gt;2013&lt;/year&gt;&lt;/dates&gt;&lt;urls&gt;&lt;/urls&gt;&lt;electronic-resource-num&gt;10.1183/09031936.00082112&lt;/electronic-resource-num&gt;&lt;/record&gt;&lt;/Cite&gt;&lt;/EndNote&gt;</w:instrText>
      </w:r>
      <w:r w:rsidR="00701EBF">
        <w:fldChar w:fldCharType="separate"/>
      </w:r>
      <w:r w:rsidR="008E7684" w:rsidRPr="008E7684">
        <w:rPr>
          <w:noProof/>
          <w:vertAlign w:val="superscript"/>
        </w:rPr>
        <w:t>134</w:t>
      </w:r>
      <w:r w:rsidR="00701EBF">
        <w:fldChar w:fldCharType="end"/>
      </w:r>
      <w:r w:rsidR="00701EBF">
        <w:t xml:space="preserve"> The ratio between T</w:t>
      </w:r>
      <w:r w:rsidR="00701EBF" w:rsidRPr="006031C0">
        <w:rPr>
          <w:vertAlign w:val="subscript"/>
        </w:rPr>
        <w:t>LNO</w:t>
      </w:r>
      <w:r w:rsidR="00701EBF">
        <w:t xml:space="preserve"> and T</w:t>
      </w:r>
      <w:r w:rsidR="00701EBF" w:rsidRPr="006031C0">
        <w:rPr>
          <w:vertAlign w:val="subscript"/>
        </w:rPr>
        <w:t>LCO</w:t>
      </w:r>
      <w:r w:rsidR="00701EBF">
        <w:t xml:space="preserve"> has been explored and may provide insights into perfusion vs. diffusion limitation in patients with ILD, but studies are thus far small and single timepoint in nature. </w:t>
      </w:r>
      <w:r w:rsidR="006031C0">
        <w:t xml:space="preserve">For example, a study of 25 patients with pulmonary </w:t>
      </w:r>
      <w:r w:rsidR="006031C0" w:rsidRPr="006031C0">
        <w:t xml:space="preserve">sarcoidosis had a reduced </w:t>
      </w:r>
      <w:r w:rsidR="006031C0">
        <w:t>T</w:t>
      </w:r>
      <w:r w:rsidR="006031C0" w:rsidRPr="006031C0">
        <w:rPr>
          <w:vertAlign w:val="subscript"/>
        </w:rPr>
        <w:t>LNO</w:t>
      </w:r>
      <w:r w:rsidR="006031C0">
        <w:t>/T</w:t>
      </w:r>
      <w:r w:rsidR="006031C0" w:rsidRPr="006031C0">
        <w:rPr>
          <w:vertAlign w:val="subscript"/>
        </w:rPr>
        <w:t>LCO</w:t>
      </w:r>
      <w:r w:rsidR="006031C0" w:rsidRPr="006031C0">
        <w:t xml:space="preserve"> ratio</w:t>
      </w:r>
      <w:r w:rsidR="006031C0">
        <w:t>,</w:t>
      </w:r>
      <w:r w:rsidR="00F61CA6">
        <w:t xml:space="preserve"> consistent with alveolar thickening and reduced diffusion acpability.</w:t>
      </w:r>
      <w:r w:rsidR="00B027B1">
        <w:fldChar w:fldCharType="begin"/>
      </w:r>
      <w:r w:rsidR="00BE0F3E">
        <w:instrText xml:space="preserve"> ADDIN EN.CITE &lt;EndNote&gt;&lt;Cite&gt;&lt;Author&gt;Phansalkar&lt;/Author&gt;&lt;Year&gt;2004&lt;/Year&gt;&lt;RecNum&gt;1045&lt;/RecNum&gt;&lt;DisplayText&gt;&lt;style face="superscript"&gt;135&lt;/style&gt;&lt;/DisplayText&gt;&lt;record&gt;&lt;rec-number&gt;1045&lt;/rec-number&gt;&lt;foreign-keys&gt;&lt;key app="EN" db-id="52evaf50e9fe5cewd9b555d6wtw099s0pzrz" timestamp="1491489369" guid="2b0152a1-a801-42cb-baa8-a0f21b6a2ab3"&gt;1045&lt;/key&gt;&lt;/foreign-keys&gt;&lt;ref-type name="Journal Article"&gt;17&lt;/ref-type&gt;&lt;contributors&gt;&lt;authors&gt;&lt;author&gt;Anagha R. Phansalkar&lt;/author&gt;&lt;author&gt;Chad M. Hanson&lt;/author&gt;&lt;author&gt;Ahmed R. Shakir&lt;/author&gt;&lt;author&gt;Robert L. Johnson, Jr.&lt;/author&gt;&lt;author&gt;Connie C. W. Hsia&lt;/author&gt;&lt;/authors&gt;&lt;/contributors&gt;&lt;titles&gt;&lt;title&gt;Nitric Oxide Diffusing Capacity and Alveolar Microvascular Recruitment in Sarcoidosis&lt;/title&gt;&lt;secondary-title&gt;American Journal of Respiratory and Critical Care Medicine&lt;/secondary-title&gt;&lt;alt-title&gt;Am J Resp Crit Care Med&lt;/alt-title&gt;&lt;/titles&gt;&lt;periodical&gt;&lt;full-title&gt;Am J Respir Crit Care Med&lt;/full-title&gt;&lt;abbr-1&gt;American journal of respiratory and critical care medicine&lt;/abbr-1&gt;&lt;/periodical&gt;&lt;pages&gt;1034-1040&lt;/pages&gt;&lt;volume&gt;169&lt;/volume&gt;&lt;number&gt;9&lt;/number&gt;&lt;keywords&gt;&lt;keyword&gt;membrane diffusing capacity,nitric oxide,capillary blood volume,exercise,Roughton-Forster relationship&lt;/keyword&gt;&lt;/keywords&gt;&lt;dates&gt;&lt;year&gt;2004&lt;/year&gt;&lt;/dates&gt;&lt;accession-num&gt;14977623&lt;/accession-num&gt;&lt;urls&gt;&lt;related-urls&gt;&lt;url&gt;http://www.atsjournals.org/doi/abs/10.1164/rccm.200309-1287OC&lt;/url&gt;&lt;/related-urls&gt;&lt;/urls&gt;&lt;electronic-resource-num&gt;10.1164/rccm.200309-1287OC&lt;/electronic-resource-num&gt;&lt;/record&gt;&lt;/Cite&gt;&lt;/EndNote&gt;</w:instrText>
      </w:r>
      <w:r w:rsidR="00B027B1">
        <w:fldChar w:fldCharType="separate"/>
      </w:r>
      <w:r w:rsidR="008E7684" w:rsidRPr="008E7684">
        <w:rPr>
          <w:noProof/>
          <w:vertAlign w:val="superscript"/>
        </w:rPr>
        <w:t>135</w:t>
      </w:r>
      <w:r w:rsidR="00B027B1">
        <w:fldChar w:fldCharType="end"/>
      </w:r>
      <w:r w:rsidR="00F61CA6">
        <w:t xml:space="preserve"> However, a study of 41 patients</w:t>
      </w:r>
      <w:r w:rsidR="006031C0">
        <w:t xml:space="preserve"> </w:t>
      </w:r>
      <w:r w:rsidR="006031C0" w:rsidRPr="006031C0">
        <w:t xml:space="preserve">with </w:t>
      </w:r>
      <w:r w:rsidR="00F61CA6">
        <w:t xml:space="preserve">ILD (most </w:t>
      </w:r>
      <w:r w:rsidR="001F6B6F">
        <w:t>with</w:t>
      </w:r>
      <w:r w:rsidR="00F61CA6">
        <w:t xml:space="preserve"> sarcoidosis) demonstrated a raised T</w:t>
      </w:r>
      <w:r w:rsidR="00F61CA6" w:rsidRPr="006031C0">
        <w:rPr>
          <w:vertAlign w:val="subscript"/>
        </w:rPr>
        <w:t>LNO</w:t>
      </w:r>
      <w:r w:rsidR="00F61CA6">
        <w:t>/T</w:t>
      </w:r>
      <w:r w:rsidR="00F61CA6" w:rsidRPr="006031C0">
        <w:rPr>
          <w:vertAlign w:val="subscript"/>
        </w:rPr>
        <w:t>LCO</w:t>
      </w:r>
      <w:r w:rsidR="00F61CA6" w:rsidRPr="006031C0">
        <w:t xml:space="preserve"> ratio</w:t>
      </w:r>
      <w:r w:rsidR="00F61CA6">
        <w:t>, possibly reflecting that this cohort had later stage disease and increasing component of vasculopathy.</w:t>
      </w:r>
      <w:r w:rsidR="00B027B1">
        <w:fldChar w:fldCharType="begin"/>
      </w:r>
      <w:r w:rsidR="00BE0F3E">
        <w:instrText xml:space="preserve"> ADDIN EN.CITE &lt;EndNote&gt;&lt;Cite&gt;&lt;Author&gt;van der Lee&lt;/Author&gt;&lt;Year&gt;2006&lt;/Year&gt;&lt;RecNum&gt;1046&lt;/RecNum&gt;&lt;DisplayText&gt;&lt;style face="superscript"&gt;136&lt;/style&gt;&lt;/DisplayText&gt;&lt;record&gt;&lt;rec-number&gt;1046&lt;/rec-number&gt;&lt;foreign-keys&gt;&lt;key app="EN" db-id="52evaf50e9fe5cewd9b555d6wtw099s0pzrz" timestamp="1491489369" guid="9b7856bc-e721-4fe7-b6e7-d1c1ce8f26ef"&gt;1046&lt;/key&gt;&lt;/foreign-keys&gt;&lt;ref-type name="Journal Article"&gt;17&lt;/ref-type&gt;&lt;contributors&gt;&lt;authors&gt;&lt;author&gt;van der Lee, Ivo&lt;/author&gt;&lt;author&gt;Zanen, Pieter&lt;/author&gt;&lt;author&gt;Grutters, Jan C.&lt;/author&gt;&lt;author&gt;Snijder, Repke J.&lt;/author&gt;&lt;author&gt;van den Bosch, Jules M. M.&lt;/author&gt;&lt;/authors&gt;&lt;/contributors&gt;&lt;titles&gt;&lt;title&gt;DIffusing capacity for nitric oxide and carbon monoxide in patients with diffuse parenchymal lung disease and pulmonary arterial hypertension&lt;/title&gt;&lt;secondary-title&gt;Chest&lt;/secondary-title&gt;&lt;alt-title&gt;Chest&lt;/alt-title&gt;&lt;/titles&gt;&lt;periodical&gt;&lt;full-title&gt;Chest&lt;/full-title&gt;&lt;abbr-1&gt;Chest&lt;/abbr-1&gt;&lt;/periodical&gt;&lt;alt-periodical&gt;&lt;full-title&gt;Chest&lt;/full-title&gt;&lt;abbr-1&gt;Chest&lt;/abbr-1&gt;&lt;/alt-periodical&gt;&lt;pages&gt;378-383&lt;/pages&gt;&lt;volume&gt;129&lt;/volume&gt;&lt;number&gt;2&lt;/number&gt;&lt;dates&gt;&lt;year&gt;2006&lt;/year&gt;&lt;/dates&gt;&lt;isbn&gt;0012-3692&lt;/isbn&gt;&lt;urls&gt;&lt;related-urls&gt;&lt;url&gt;http://dx.doi.org/10.1378/chest.129.2.378&lt;/url&gt;&lt;/related-urls&gt;&lt;/urls&gt;&lt;electronic-resource-num&gt;10.1378/chest.129.2.378&lt;/electronic-resource-num&gt;&lt;/record&gt;&lt;/Cite&gt;&lt;/EndNote&gt;</w:instrText>
      </w:r>
      <w:r w:rsidR="00B027B1">
        <w:fldChar w:fldCharType="separate"/>
      </w:r>
      <w:r w:rsidR="008E7684" w:rsidRPr="008E7684">
        <w:rPr>
          <w:noProof/>
          <w:vertAlign w:val="superscript"/>
        </w:rPr>
        <w:t>136</w:t>
      </w:r>
      <w:r w:rsidR="00B027B1">
        <w:fldChar w:fldCharType="end"/>
      </w:r>
    </w:p>
    <w:p w14:paraId="01C64C87" w14:textId="048A37AB" w:rsidR="00F61CA6" w:rsidRDefault="00804210" w:rsidP="004D7D77">
      <w:r>
        <w:t xml:space="preserve">It is unclear how NO gas transfer will </w:t>
      </w:r>
      <w:r w:rsidR="00CD7AE2">
        <w:t>evolve into use</w:t>
      </w:r>
      <w:r>
        <w:t xml:space="preserve"> in</w:t>
      </w:r>
      <w:r w:rsidR="00DA6AE7">
        <w:t xml:space="preserve"> research studies and</w:t>
      </w:r>
      <w:r>
        <w:t xml:space="preserve"> </w:t>
      </w:r>
      <w:r w:rsidR="00D447B0">
        <w:t>clinical</w:t>
      </w:r>
      <w:r>
        <w:t xml:space="preserve"> practice, but </w:t>
      </w:r>
      <w:r w:rsidR="007D2EF9">
        <w:t xml:space="preserve">has the potential to be a </w:t>
      </w:r>
      <w:r>
        <w:t>tool for</w:t>
      </w:r>
      <w:r w:rsidR="00E606DD">
        <w:t xml:space="preserve"> the</w:t>
      </w:r>
      <w:r>
        <w:t xml:space="preserve"> investigating </w:t>
      </w:r>
      <w:r w:rsidR="00E606DD">
        <w:t xml:space="preserve">of </w:t>
      </w:r>
      <w:r>
        <w:t xml:space="preserve">diffusion and perfusion related pathophysiological </w:t>
      </w:r>
      <w:r w:rsidR="00E606DD">
        <w:t>limitations</w:t>
      </w:r>
      <w:r>
        <w:t xml:space="preserve"> in IPF.</w:t>
      </w:r>
    </w:p>
    <w:p w14:paraId="74CA0136" w14:textId="30BD1168" w:rsidR="00622656" w:rsidRDefault="00622656" w:rsidP="00622656">
      <w:pPr>
        <w:pStyle w:val="Heading4"/>
      </w:pPr>
      <w:r>
        <w:t>Composite Physiologic Index</w:t>
      </w:r>
    </w:p>
    <w:p w14:paraId="5AB12079" w14:textId="71A9A71E" w:rsidR="00173A58" w:rsidRDefault="00622656" w:rsidP="006128DA">
      <w:r>
        <w:t>In an attempt to address the aforementioned problem of lung volume measurements being confounded by emphysema, Wells and colleagues comprised a composite physiology index (CPI) in 2003.</w:t>
      </w:r>
      <w:r>
        <w:fldChar w:fldCharType="begin"/>
      </w:r>
      <w:r w:rsidR="00BE0F3E">
        <w:instrText xml:space="preserve"> ADDIN EN.CITE &lt;EndNote&gt;&lt;Cite&gt;&lt;Author&gt;Wells&lt;/Author&gt;&lt;Year&gt;2003&lt;/Year&gt;&lt;RecNum&gt;827&lt;/RecNum&gt;&lt;DisplayText&gt;&lt;style face="superscript"&gt;137&lt;/style&gt;&lt;/DisplayText&gt;&lt;record&gt;&lt;rec-number&gt;827&lt;/rec-number&gt;&lt;foreign-keys&gt;&lt;key app="EN" db-id="52evaf50e9fe5cewd9b555d6wtw099s0pzrz" timestamp="1489404618" guid="b9a891f7-7bd8-4a93-b765-886da906d9ec"&gt;827&lt;/key&gt;&lt;/foreign-keys&gt;&lt;ref-type name="Journal Article"&gt;17&lt;/ref-type&gt;&lt;contributors&gt;&lt;authors&gt;&lt;author&gt;Wells, A. U.&lt;/author&gt;&lt;author&gt;Desai, S. R.&lt;/author&gt;&lt;author&gt;Rubens, M. B.&lt;/author&gt;&lt;/authors&gt;&lt;/contributors&gt;&lt;titles&gt;&lt;title&gt;Idiopathic pulmonary fibrosis: a composite physiologic index derived from disease extent observed by computed tomography&lt;/title&gt;&lt;secondary-title&gt;Americal Journal of Respiratory and Critical Care Medicine&lt;/secondary-title&gt;&lt;alt-title&gt;Am J Respir Crit Care Med&lt;/alt-title&gt;&lt;/titles&gt;&lt;alt-periodical&gt;&lt;full-title&gt;Am J Respir Crit Care Med&lt;/full-title&gt;&lt;abbr-1&gt;American journal of respiratory and critical care medicine&lt;/abbr-1&gt;&lt;/alt-periodical&gt;&lt;pages&gt;962-969&lt;/pages&gt;&lt;volume&gt;167&lt;/volume&gt;&lt;number&gt;7&lt;/number&gt;&lt;dates&gt;&lt;year&gt;2003&lt;/year&gt;&lt;/dates&gt;&lt;label&gt;Wells2003&lt;/label&gt;&lt;urls&gt;&lt;related-urls&gt;&lt;url&gt;http://dx.doi.org/10.1164/rccm.2111053&lt;/url&gt;&lt;/related-urls&gt;&lt;/urls&gt;&lt;electronic-resource-num&gt;10.1164/rccm.2111053&lt;/electronic-resource-num&gt;&lt;/record&gt;&lt;/Cite&gt;&lt;/EndNote&gt;</w:instrText>
      </w:r>
      <w:r>
        <w:fldChar w:fldCharType="separate"/>
      </w:r>
      <w:r w:rsidR="008E7684" w:rsidRPr="008E7684">
        <w:rPr>
          <w:noProof/>
          <w:vertAlign w:val="superscript"/>
        </w:rPr>
        <w:t>137</w:t>
      </w:r>
      <w:r>
        <w:fldChar w:fldCharType="end"/>
      </w:r>
      <w:r w:rsidR="006128DA">
        <w:t xml:space="preserve"> A stepwise regression method was used to generate the weighted combination of lung function variables which best correlated with the extent of pulmonary fibrosis on CT. This was formulated in 106 patients and then tested in a derivation cohort of a further 106 patients. The equation is given below.</w:t>
      </w:r>
    </w:p>
    <w:p w14:paraId="331FF8DC" w14:textId="77777777" w:rsidR="00D64E8E" w:rsidRDefault="00D64E8E" w:rsidP="006128DA"/>
    <w:p w14:paraId="413E4CCA" w14:textId="554589B6" w:rsidR="006128DA" w:rsidRPr="00622656" w:rsidRDefault="00812714" w:rsidP="00173A58">
      <w:pPr>
        <w:keepNext/>
      </w:pPr>
      <m:oMathPara>
        <m:oMath>
          <m:r>
            <w:rPr>
              <w:rFonts w:ascii="Cambria Math" w:hAnsi="Cambria Math"/>
            </w:rPr>
            <m:t>Extent of fibrosis on CT=91.0-</m:t>
          </m:r>
          <m:d>
            <m:dPr>
              <m:ctrlPr>
                <w:rPr>
                  <w:rFonts w:ascii="Cambria Math" w:hAnsi="Cambria Math"/>
                  <w:i/>
                </w:rPr>
              </m:ctrlPr>
            </m:dPr>
            <m:e>
              <m:r>
                <w:rPr>
                  <w:rFonts w:ascii="Cambria Math" w:hAnsi="Cambria Math"/>
                </w:rPr>
                <m:t xml:space="preserve">0.65 x </m:t>
              </m:r>
              <m:sSub>
                <m:sSubPr>
                  <m:ctrlPr>
                    <w:rPr>
                      <w:rFonts w:ascii="Cambria Math" w:hAnsi="Cambria Math"/>
                      <w:i/>
                    </w:rPr>
                  </m:ctrlPr>
                </m:sSubPr>
                <m:e>
                  <m:r>
                    <w:rPr>
                      <w:rFonts w:ascii="Cambria Math" w:hAnsi="Cambria Math"/>
                    </w:rPr>
                    <m:t>D</m:t>
                  </m:r>
                </m:e>
                <m:sub>
                  <m:r>
                    <w:rPr>
                      <w:rFonts w:ascii="Cambria Math" w:hAnsi="Cambria Math"/>
                    </w:rPr>
                    <m:t>LCO</m:t>
                  </m:r>
                </m:sub>
              </m:sSub>
            </m:e>
          </m:d>
          <m:r>
            <w:rPr>
              <w:rFonts w:ascii="Cambria Math" w:hAnsi="Cambria Math"/>
            </w:rPr>
            <m:t>-</m:t>
          </m:r>
          <m:d>
            <m:dPr>
              <m:ctrlPr>
                <w:rPr>
                  <w:rFonts w:ascii="Cambria Math" w:hAnsi="Cambria Math"/>
                  <w:i/>
                </w:rPr>
              </m:ctrlPr>
            </m:dPr>
            <m:e>
              <m:r>
                <w:rPr>
                  <w:rFonts w:ascii="Cambria Math" w:hAnsi="Cambria Math"/>
                </w:rPr>
                <m:t>0.53 x FVC</m:t>
              </m:r>
            </m:e>
          </m:d>
          <m:r>
            <w:rPr>
              <w:rFonts w:ascii="Cambria Math" w:hAnsi="Cambria Math"/>
            </w:rPr>
            <m:t>+</m:t>
          </m:r>
          <m:d>
            <m:dPr>
              <m:ctrlPr>
                <w:rPr>
                  <w:rFonts w:ascii="Cambria Math" w:hAnsi="Cambria Math"/>
                  <w:i/>
                </w:rPr>
              </m:ctrlPr>
            </m:dPr>
            <m:e>
              <m:r>
                <w:rPr>
                  <w:rFonts w:ascii="Cambria Math" w:hAnsi="Cambria Math"/>
                </w:rPr>
                <m:t>0.34 x FEV1</m:t>
              </m:r>
            </m:e>
          </m:d>
        </m:oMath>
      </m:oMathPara>
    </w:p>
    <w:p w14:paraId="171544BC" w14:textId="6362F93A" w:rsidR="00173A58" w:rsidRDefault="00173A58" w:rsidP="00B26E67">
      <w:pPr>
        <w:pStyle w:val="equation"/>
      </w:pPr>
      <w:bookmarkStart w:id="2487" w:name="_Toc364347267"/>
      <w:bookmarkStart w:id="2488" w:name="_Toc3145571"/>
      <w:r>
        <w:t xml:space="preserve">Equation </w:t>
      </w:r>
      <w:r>
        <w:fldChar w:fldCharType="begin"/>
      </w:r>
      <w:r>
        <w:instrText xml:space="preserve"> STYLEREF 1 \s </w:instrText>
      </w:r>
      <w:r>
        <w:fldChar w:fldCharType="separate"/>
      </w:r>
      <w:r w:rsidR="0024585E">
        <w:rPr>
          <w:noProof/>
        </w:rPr>
        <w:t>1</w:t>
      </w:r>
      <w:r>
        <w:fldChar w:fldCharType="end"/>
      </w:r>
      <w:r>
        <w:t>.</w:t>
      </w:r>
      <w:r>
        <w:fldChar w:fldCharType="begin"/>
      </w:r>
      <w:r>
        <w:instrText xml:space="preserve"> SEQ Equation \* ARABIC \s 1 </w:instrText>
      </w:r>
      <w:r>
        <w:fldChar w:fldCharType="separate"/>
      </w:r>
      <w:r w:rsidR="0024585E">
        <w:rPr>
          <w:noProof/>
        </w:rPr>
        <w:t>2</w:t>
      </w:r>
      <w:r>
        <w:fldChar w:fldCharType="end"/>
      </w:r>
      <w:r>
        <w:t>: Composite Physiologic Index for Idiopathic Pulmonary Fibrosis</w:t>
      </w:r>
      <w:bookmarkEnd w:id="2488"/>
    </w:p>
    <w:p w14:paraId="583798F3" w14:textId="2657D55F" w:rsidR="00173A58" w:rsidRDefault="00173A58" w:rsidP="00173A58">
      <w:pPr>
        <w:pStyle w:val="Figuretext"/>
      </w:pPr>
      <w:r>
        <w:t>CT: computed tomography; D</w:t>
      </w:r>
      <w:r w:rsidRPr="00173A58">
        <w:rPr>
          <w:vertAlign w:val="subscript"/>
        </w:rPr>
        <w:t>LCO</w:t>
      </w:r>
      <w:r>
        <w:t>: diffusing capacity of the lungs for carbon monoxide; FVC: forced vital capacity; FEV1: forced expiratory volume in 1 second. All physiology values are percent of predicted value.</w:t>
      </w:r>
      <w:r w:rsidR="00D64E8E">
        <w:t xml:space="preserve"> Adapted from Wells </w:t>
      </w:r>
      <w:r w:rsidR="00D64E8E" w:rsidRPr="00A25DAC">
        <w:rPr>
          <w:i/>
        </w:rPr>
        <w:t>et al</w:t>
      </w:r>
      <w:r w:rsidR="00D64E8E">
        <w:t>.</w:t>
      </w:r>
      <w:r w:rsidR="00D64E8E">
        <w:fldChar w:fldCharType="begin"/>
      </w:r>
      <w:r w:rsidR="00BE0F3E">
        <w:instrText xml:space="preserve"> ADDIN EN.CITE &lt;EndNote&gt;&lt;Cite&gt;&lt;Author&gt;Wells&lt;/Author&gt;&lt;Year&gt;2003&lt;/Year&gt;&lt;RecNum&gt;845&lt;/RecNum&gt;&lt;DisplayText&gt;&lt;style face="superscript"&gt;138&lt;/style&gt;&lt;/DisplayText&gt;&lt;record&gt;&lt;rec-number&gt;845&lt;/rec-number&gt;&lt;foreign-keys&gt;&lt;key app="EN" db-id="52evaf50e9fe5cewd9b555d6wtw099s0pzrz" timestamp="1489404652" guid="21e88995-b0c1-4e57-95d1-322e530f3e50"&gt;845&lt;/key&gt;&lt;key app="ENWeb" db-id=""&gt;0&lt;/key&gt;&lt;/foreign-keys&gt;&lt;ref-type name="Journal Article"&gt;17&lt;/ref-type&gt;&lt;contributors&gt;&lt;authors&gt;&lt;author&gt;Athol U. Wells&lt;/author&gt;&lt;author&gt;Sujal R. Desai&lt;/author&gt;&lt;author&gt;Michael B. Rubens&lt;/author&gt;&lt;author&gt;Nicole S. L. Goh&lt;/author&gt;&lt;author&gt;Derek Cramer&lt;/author&gt;&lt;author&gt;Andrew G. Nicholson&lt;/author&gt;&lt;author&gt;Thomas V. Colby&lt;/author&gt;&lt;author&gt;Roland M. du Bois&lt;/author&gt;&lt;author&gt;David M. Hansell&lt;/author&gt;&lt;/authors&gt;&lt;/contributors&gt;&lt;titles&gt;&lt;title&gt;Idiopathic Pulmonary Fibrosis: A Composite Physiologic Index Derived from Disease Extent Observed by Computed Tomography&lt;/title&gt;&lt;secondary-title&gt;American Journal of Respiratory and Critical Care Medicine&lt;/secondary-title&gt;&lt;/titles&gt;&lt;periodical&gt;&lt;full-title&gt;Am J Respir Crit Care Med&lt;/full-title&gt;&lt;abbr-1&gt;American journal of respiratory and critical care medicine&lt;/abbr-1&gt;&lt;/periodical&gt;&lt;pages&gt;962-969&lt;/pages&gt;&lt;volume&gt;167&lt;/volume&gt;&lt;number&gt;7&lt;/number&gt;&lt;keywords&gt;&lt;keyword&gt;pulmonary function tests,composite physiologic index,idiopathic pulmonary fibrosis,prognosis&lt;/keyword&gt;&lt;/keywords&gt;&lt;dates&gt;&lt;year&gt;2003&lt;/year&gt;&lt;/dates&gt;&lt;accession-num&gt;12663338&lt;/accession-num&gt;&lt;urls&gt;&lt;related-urls&gt;&lt;url&gt;http://www.atsjournals.org/doi/abs/10.1164/rccm.2111053&lt;/url&gt;&lt;/related-urls&gt;&lt;/urls&gt;&lt;electronic-resource-num&gt;10.1164/rccm.2111053&lt;/electronic-resource-num&gt;&lt;/record&gt;&lt;/Cite&gt;&lt;/EndNote&gt;</w:instrText>
      </w:r>
      <w:r w:rsidR="00D64E8E">
        <w:fldChar w:fldCharType="separate"/>
      </w:r>
      <w:r w:rsidR="00D64E8E" w:rsidRPr="00D64E8E">
        <w:rPr>
          <w:noProof/>
          <w:vertAlign w:val="superscript"/>
        </w:rPr>
        <w:t>138</w:t>
      </w:r>
      <w:r w:rsidR="00D64E8E">
        <w:fldChar w:fldCharType="end"/>
      </w:r>
    </w:p>
    <w:p w14:paraId="5A54BE61" w14:textId="05C66976" w:rsidR="00173A58" w:rsidRPr="00173A58" w:rsidRDefault="00173A58" w:rsidP="00B241CF">
      <w:r>
        <w:lastRenderedPageBreak/>
        <w:t>In the derivation cohort, the CPI predicted CT extent of emphysema better than any physiological index alone in patients with co-existent emphysema.</w:t>
      </w:r>
      <w:r w:rsidR="00B241CF">
        <w:fldChar w:fldCharType="begin"/>
      </w:r>
      <w:r w:rsidR="00BE0F3E">
        <w:instrText xml:space="preserve"> ADDIN EN.CITE &lt;EndNote&gt;&lt;Cite&gt;&lt;Author&gt;Wells&lt;/Author&gt;&lt;Year&gt;2003&lt;/Year&gt;&lt;RecNum&gt;827&lt;/RecNum&gt;&lt;DisplayText&gt;&lt;style face="superscript"&gt;137&lt;/style&gt;&lt;/DisplayText&gt;&lt;record&gt;&lt;rec-number&gt;827&lt;/rec-number&gt;&lt;foreign-keys&gt;&lt;key app="EN" db-id="52evaf50e9fe5cewd9b555d6wtw099s0pzrz" timestamp="1489404618" guid="b9a891f7-7bd8-4a93-b765-886da906d9ec"&gt;827&lt;/key&gt;&lt;/foreign-keys&gt;&lt;ref-type name="Journal Article"&gt;17&lt;/ref-type&gt;&lt;contributors&gt;&lt;authors&gt;&lt;author&gt;Wells, A. U.&lt;/author&gt;&lt;author&gt;Desai, S. R.&lt;/author&gt;&lt;author&gt;Rubens, M. B.&lt;/author&gt;&lt;/authors&gt;&lt;/contributors&gt;&lt;titles&gt;&lt;title&gt;Idiopathic pulmonary fibrosis: a composite physiologic index derived from disease extent observed by computed tomography&lt;/title&gt;&lt;secondary-title&gt;Americal Journal of Respiratory and Critical Care Medicine&lt;/secondary-title&gt;&lt;alt-title&gt;Am J Respir Crit Care Med&lt;/alt-title&gt;&lt;/titles&gt;&lt;alt-periodical&gt;&lt;full-title&gt;Am J Respir Crit Care Med&lt;/full-title&gt;&lt;abbr-1&gt;American journal of respiratory and critical care medicine&lt;/abbr-1&gt;&lt;/alt-periodical&gt;&lt;pages&gt;962-969&lt;/pages&gt;&lt;volume&gt;167&lt;/volume&gt;&lt;number&gt;7&lt;/number&gt;&lt;dates&gt;&lt;year&gt;2003&lt;/year&gt;&lt;/dates&gt;&lt;label&gt;Wells2003&lt;/label&gt;&lt;urls&gt;&lt;related-urls&gt;&lt;url&gt;http://dx.doi.org/10.1164/rccm.2111053&lt;/url&gt;&lt;/related-urls&gt;&lt;/urls&gt;&lt;electronic-resource-num&gt;10.1164/rccm.2111053&lt;/electronic-resource-num&gt;&lt;/record&gt;&lt;/Cite&gt;&lt;/EndNote&gt;</w:instrText>
      </w:r>
      <w:r w:rsidR="00B241CF">
        <w:fldChar w:fldCharType="separate"/>
      </w:r>
      <w:r w:rsidR="008E7684" w:rsidRPr="008E7684">
        <w:rPr>
          <w:noProof/>
          <w:vertAlign w:val="superscript"/>
        </w:rPr>
        <w:t>137</w:t>
      </w:r>
      <w:r w:rsidR="00B241CF">
        <w:fldChar w:fldCharType="end"/>
      </w:r>
      <w:r>
        <w:t xml:space="preserve"> </w:t>
      </w:r>
      <w:r w:rsidR="00B241CF">
        <w:t>The physiological indices</w:t>
      </w:r>
      <w:r w:rsidR="008B1354">
        <w:t xml:space="preserve"> are readily utilised in the chest clinic and so calculating the CPI is relatively straightforward.</w:t>
      </w:r>
      <w:r w:rsidR="00B241CF">
        <w:t xml:space="preserve"> </w:t>
      </w:r>
      <w:r>
        <w:t>However, this data was generated before the GLI reference equations for spirometry were published and it remains unclear what effect they would have on both the underlying prognostic value of the spirometric indices, or the CPI itself.</w:t>
      </w:r>
      <w:r w:rsidR="008B1354">
        <w:t xml:space="preserve"> In addition, a minimally important or clinically significant change has not been identified and recent large trials on IPF therapies have excluded patients with significant emphysema.</w:t>
      </w:r>
      <w:r w:rsidR="008B1354">
        <w:fldChar w:fldCharType="begin">
          <w:fldData xml:space="preserve">PEVuZE5vdGU+PENpdGU+PEF1dGhvcj5UYW5pZ3VjaGk8L0F1dGhvcj48WWVhcj4yMDEwPC9ZZWFy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</w:fldData>
        </w:fldChar>
      </w:r>
      <w:r w:rsidR="00BE0F3E">
        <w:instrText xml:space="preserve"> ADDIN EN.CITE </w:instrText>
      </w:r>
      <w:r w:rsidR="00BE0F3E">
        <w:fldChar w:fldCharType="begin">
          <w:fldData xml:space="preserve">PEVuZE5vdGU+PENpdGU+PEF1dGhvcj5UYW5pZ3VjaGk8L0F1dGhvcj48WWVhcj4yMDEwPC9ZZWFy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</w:fldData>
        </w:fldChar>
      </w:r>
      <w:r w:rsidR="00BE0F3E">
        <w:instrText xml:space="preserve"> ADDIN EN.CITE.DATA </w:instrText>
      </w:r>
      <w:r w:rsidR="00BE0F3E">
        <w:fldChar w:fldCharType="end"/>
      </w:r>
      <w:r w:rsidR="008B1354">
        <w:fldChar w:fldCharType="separate"/>
      </w:r>
      <w:r w:rsidR="00D452EA" w:rsidRPr="00D452EA">
        <w:rPr>
          <w:noProof/>
          <w:vertAlign w:val="superscript"/>
        </w:rPr>
        <w:t>89, 107</w:t>
      </w:r>
      <w:r w:rsidR="008B1354">
        <w:fldChar w:fldCharType="end"/>
      </w:r>
    </w:p>
    <w:p w14:paraId="2F727FE1" w14:textId="03B101E7" w:rsidR="00AE21E6" w:rsidRDefault="00AE21E6" w:rsidP="00AE21E6">
      <w:pPr>
        <w:pStyle w:val="Heading3"/>
      </w:pPr>
      <w:r>
        <w:t>Exercise Capacity Tests</w:t>
      </w:r>
      <w:bookmarkEnd w:id="2487"/>
    </w:p>
    <w:p w14:paraId="56A0B45B" w14:textId="77777777" w:rsidR="00094E0D" w:rsidRDefault="00094E0D" w:rsidP="00094E0D">
      <w:pPr>
        <w:rPr>
          <w:lang w:val="en-US"/>
        </w:rPr>
      </w:pPr>
      <w:r>
        <w:rPr>
          <w:lang w:val="en-US"/>
        </w:rPr>
        <w:t>Three main tests of physiological exercise capacity exist:</w:t>
      </w:r>
    </w:p>
    <w:p w14:paraId="6E33DAD3" w14:textId="77777777" w:rsidR="00094E0D" w:rsidRDefault="00094E0D" w:rsidP="00B54836">
      <w:pPr>
        <w:numPr>
          <w:ilvl w:val="0"/>
          <w:numId w:val="2"/>
        </w:numPr>
        <w:spacing w:after="0"/>
        <w:rPr>
          <w:lang w:val="en-US"/>
        </w:rPr>
      </w:pPr>
      <w:r>
        <w:rPr>
          <w:lang w:val="en-US"/>
        </w:rPr>
        <w:t>6-minute walk test (6MWT)</w:t>
      </w:r>
    </w:p>
    <w:p w14:paraId="565ED3B3" w14:textId="77777777" w:rsidR="00094E0D" w:rsidRDefault="00094E0D" w:rsidP="00B54836">
      <w:pPr>
        <w:numPr>
          <w:ilvl w:val="0"/>
          <w:numId w:val="2"/>
        </w:numPr>
        <w:spacing w:after="0"/>
        <w:rPr>
          <w:lang w:val="en-US"/>
        </w:rPr>
      </w:pPr>
      <w:r>
        <w:rPr>
          <w:lang w:val="en-US"/>
        </w:rPr>
        <w:t>Incremental shuttle walk test (ISWT)</w:t>
      </w:r>
    </w:p>
    <w:p w14:paraId="0EEC6E65" w14:textId="77777777" w:rsidR="00094E0D" w:rsidRDefault="00094E0D" w:rsidP="00B54836">
      <w:pPr>
        <w:numPr>
          <w:ilvl w:val="0"/>
          <w:numId w:val="2"/>
        </w:numPr>
        <w:rPr>
          <w:lang w:val="en-US"/>
        </w:rPr>
      </w:pPr>
      <w:r>
        <w:rPr>
          <w:lang w:val="en-US"/>
        </w:rPr>
        <w:t>Cardiopulmonary exercise testing (CPET / CPEX)</w:t>
      </w:r>
    </w:p>
    <w:p w14:paraId="1F53CF8B" w14:textId="77777777" w:rsidR="00094E0D" w:rsidRPr="00094E0D" w:rsidRDefault="00094E0D" w:rsidP="00094E0D">
      <w:r>
        <w:t xml:space="preserve">The evidence of each </w:t>
      </w:r>
      <w:r w:rsidR="00752D16">
        <w:t>as measures of exercise ability in patients with</w:t>
      </w:r>
      <w:r>
        <w:t xml:space="preserve"> IPF is further explored.</w:t>
      </w:r>
    </w:p>
    <w:p w14:paraId="6D4DB979" w14:textId="77777777" w:rsidR="00DD3676" w:rsidRDefault="00F23BC1" w:rsidP="00F23BC1">
      <w:pPr>
        <w:pStyle w:val="Heading4"/>
      </w:pPr>
      <w:r>
        <w:t>Six-minute Walk Test</w:t>
      </w:r>
    </w:p>
    <w:p w14:paraId="59D136B7" w14:textId="4F6917A9" w:rsidR="00A26242" w:rsidRDefault="00EB3C96" w:rsidP="00F23BC1">
      <w:r>
        <w:t xml:space="preserve">The six-minute walk test (6MWT) </w:t>
      </w:r>
      <w:r w:rsidR="00840DA3">
        <w:t>is a well-established</w:t>
      </w:r>
      <w:r w:rsidR="00BA58D4">
        <w:t>, safe</w:t>
      </w:r>
      <w:r w:rsidR="00840DA3">
        <w:t xml:space="preserve"> and straightforward technique, which aims to establish the maximal distance a participant </w:t>
      </w:r>
      <w:r w:rsidR="005C778B">
        <w:t>can walk in six minutes.</w:t>
      </w:r>
      <w:r w:rsidR="00F4655F">
        <w:t xml:space="preserve"> Ideally, the corridor in which a 6MWT is performed should be 30m in length, marked out be cones at each end, as shorter course lengths increase turning time and decrease the 6MWT distance achieved.</w:t>
      </w:r>
      <w:r w:rsidR="005C778B">
        <w:fldChar w:fldCharType="begin"/>
      </w:r>
      <w:r w:rsidR="00BE0F3E">
        <w:instrText xml:space="preserve"> ADDIN EN.CITE &lt;EndNote&gt;&lt;Cite&gt;&lt;Author&gt;Crapo&lt;/Author&gt;&lt;Year&gt;2002&lt;/Year&gt;&lt;RecNum&gt;474&lt;/RecNum&gt;&lt;DisplayText&gt;&lt;style face="superscript"&gt;139&lt;/style&gt;&lt;/DisplayText&gt;&lt;record&gt;&lt;rec-number&gt;474&lt;/rec-number&gt;&lt;foreign-keys&gt;&lt;key app="EN" db-id="52evaf50e9fe5cewd9b555d6wtw099s0pzrz" timestamp="1453990097" guid="6835717c-6a55-4a27-9538-4953229a6297"&gt;474&lt;/key&gt;&lt;key app="ENWeb" db-id=""&gt;0&lt;/key&gt;&lt;/foreign-keys&gt;&lt;ref-type name="Journal Article"&gt;17&lt;/ref-type&gt;&lt;contributors&gt;&lt;authors&gt;&lt;author&gt;Crapo, R.O.&lt;/author&gt;&lt;author&gt;Casaburi, R&lt;/author&gt;&lt;author&gt;Coates, A.L.&lt;/author&gt;&lt;author&gt;Enright, P.L.&lt;/author&gt;&lt;author&gt;MacIntyre, N.R.&lt;/author&gt;&lt;author&gt;McKay, R.T.&lt;/author&gt;&lt;author&gt;Johnson, D&lt;/author&gt;&lt;author&gt;Wanger, J.S.&lt;/author&gt;&lt;author&gt;Zeballos, R.J.&lt;/author&gt;&lt;/authors&gt;&lt;/contributors&gt;&lt;titles&gt;&lt;title&gt;ATS Statement: Guidelines for the Six-Minute Walk Tes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117&lt;/pages&gt;&lt;volume&gt;166&lt;/volume&gt;&lt;number&gt;1&lt;/number&gt;&lt;dates&gt;&lt;year&gt;2002&lt;/year&gt;&lt;pub-dates&gt;&lt;date&gt;2002/07/01&lt;/date&gt;&lt;/pub-dates&gt;&lt;/dates&gt;&lt;publisher&gt;American Thoracic Society - AJRCCM&lt;/publisher&gt;&lt;isbn&gt;1073-449X&lt;/isbn&gt;&lt;urls&gt;&lt;related-urls&gt;&lt;url&gt;http://dx.doi.org/10.1164/ajrccm.166.1.at1102&lt;/url&gt;&lt;/related-urls&gt;&lt;/urls&gt;&lt;electronic-resource-num&gt;10.1164/ajrccm.166.1.at1102&lt;/electronic-resource-num&gt;&lt;access-date&gt;2016/01/28&lt;/access-date&gt;&lt;/record&gt;&lt;/Cite&gt;&lt;/EndNote&gt;</w:instrText>
      </w:r>
      <w:r w:rsidR="005C778B">
        <w:fldChar w:fldCharType="separate"/>
      </w:r>
      <w:r w:rsidR="00D64E8E" w:rsidRPr="00D64E8E">
        <w:rPr>
          <w:noProof/>
          <w:vertAlign w:val="superscript"/>
        </w:rPr>
        <w:t>139</w:t>
      </w:r>
      <w:r w:rsidR="005C778B">
        <w:fldChar w:fldCharType="end"/>
      </w:r>
      <w:r w:rsidR="00B424BF">
        <w:t xml:space="preserve"> Oxygen saturations at baseline and at nadir levels can help establish if hypoxia is present on exertion.</w:t>
      </w:r>
    </w:p>
    <w:p w14:paraId="4A2CE9B7" w14:textId="1A6C0DA6" w:rsidR="00F21767" w:rsidRDefault="00F21767" w:rsidP="00F21767">
      <w:r>
        <w:t xml:space="preserve">Although there are several small studies observing the effect of 6MWT distance on mortality, Mura </w:t>
      </w:r>
      <w:r w:rsidRPr="00A25DAC">
        <w:rPr>
          <w:i/>
        </w:rPr>
        <w:t>et al</w:t>
      </w:r>
      <w:r w:rsidR="00A25DAC">
        <w:rPr>
          <w:i/>
        </w:rPr>
        <w:t>.</w:t>
      </w:r>
      <w:r>
        <w:t xml:space="preserve"> performed a three-year follow up of IPF patients in what was the largest study of 6MWT in IPF patients at the time. They found only that percent predicted walking test difference and not absolute distance in metres predicted three-year survival.</w:t>
      </w:r>
      <w:r>
        <w:fldChar w:fldCharType="begin"/>
      </w:r>
      <w:r w:rsidR="00BE0F3E">
        <w:instrText xml:space="preserve"> ADDIN EN.CITE &lt;EndNote&gt;&lt;Cite&gt;&lt;Author&gt;Mura&lt;/Author&gt;&lt;Year&gt;2012&lt;/Year&gt;&lt;RecNum&gt;1067&lt;/RecNum&gt;&lt;DisplayText&gt;&lt;style face="superscript"&gt;140&lt;/style&gt;&lt;/DisplayText&gt;&lt;record&gt;&lt;rec-number&gt;1067&lt;/rec-number&gt;&lt;foreign-keys&gt;&lt;key app="EN" db-id="52evaf50e9fe5cewd9b555d6wtw099s0pzrz" timestamp="1491489403" guid="f1c1c8af-db4c-4bea-a751-07a8ed4c8f77"&gt;1067&lt;/key&gt;&lt;key app="ENWeb" db-id=""&gt;0&lt;/key&gt;&lt;/foreign-keys&gt;&lt;ref-type name="Journal Article"&gt;17&lt;/ref-type&gt;&lt;contributors&gt;&lt;authors&gt;&lt;author&gt;Mura, Marco&lt;/author&gt;&lt;author&gt;Porretta, Maria A.&lt;/author&gt;&lt;author&gt;Bargagli, Elena&lt;/author&gt;&lt;author&gt;Sergiacomi, Gianluigi&lt;/author&gt;&lt;author&gt;Zompatori, Maurizio&lt;/author&gt;&lt;author&gt;Sverzellati, Nicola&lt;/author&gt;&lt;author&gt;Taglieri, Amedeo&lt;/author&gt;&lt;author&gt;Mezzasalma, Fabrizio&lt;/author&gt;&lt;author&gt;Rottoli, Paola&lt;/author&gt;&lt;author&gt;Saltini, Cesare&lt;/author&gt;&lt;author&gt;Rogliani, Paola&lt;/author&gt;&lt;/authors&gt;&lt;/contributors&gt;&lt;titles&gt;&lt;title&gt;Predicting survival in newly diagnosed idiopathic pulmonary fibrosis: a 3-year prospective study&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01-109&lt;/pages&gt;&lt;volume&gt;40&lt;/volume&gt;&lt;number&gt;1&lt;/number&gt;&lt;dates&gt;&lt;year&gt;2012&lt;/year&gt;&lt;/dates&gt;&lt;urls&gt;&lt;related-urls&gt;&lt;url&gt;http://erj.ersjournals.com/content/erj/40/1/101.full.pdf&lt;/url&gt;&lt;/related-urls&gt;&lt;/urls&gt;&lt;electronic-resource-num&gt;10.1183/09031936.00106011&lt;/electronic-resource-num&gt;&lt;/record&gt;&lt;/Cite&gt;&lt;/EndNote&gt;</w:instrText>
      </w:r>
      <w:r>
        <w:fldChar w:fldCharType="separate"/>
      </w:r>
      <w:r w:rsidR="00D64E8E" w:rsidRPr="00D64E8E">
        <w:rPr>
          <w:noProof/>
          <w:vertAlign w:val="superscript"/>
        </w:rPr>
        <w:t>140</w:t>
      </w:r>
      <w:r>
        <w:fldChar w:fldCharType="end"/>
      </w:r>
      <w:r>
        <w:t xml:space="preserve"> This is somewhat surprising, given that reference ranges for normal values are based u</w:t>
      </w:r>
      <w:r w:rsidR="004B77B3">
        <w:t>pon only 300 healthy participant</w:t>
      </w:r>
      <w:r>
        <w:t>s from a single region of the United States of America.</w:t>
      </w:r>
      <w:r>
        <w:fldChar w:fldCharType="begin"/>
      </w:r>
      <w:r w:rsidR="00BE0F3E">
        <w:instrText xml:space="preserve"> ADDIN EN.CITE &lt;EndNote&gt;&lt;Cite&gt;&lt;Author&gt;Enright&lt;/Author&gt;&lt;Year&gt;1998&lt;/Year&gt;&lt;RecNum&gt;1066&lt;/RecNum&gt;&lt;DisplayText&gt;&lt;style face="superscript"&gt;141&lt;/style&gt;&lt;/DisplayText&gt;&lt;record&gt;&lt;rec-number&gt;1066&lt;/rec-number&gt;&lt;foreign-keys&gt;&lt;key app="EN" db-id="52evaf50e9fe5cewd9b555d6wtw099s0pzrz" timestamp="1491489403" guid="22ef5118-0738-46c4-8351-00051482a0ae"&gt;1066&lt;/key&gt;&lt;/foreign-keys&gt;&lt;ref-type name="Journal Article"&gt;17&lt;/ref-type&gt;&lt;contributors&gt;&lt;authors&gt;&lt;author&gt;Paul L. Enright&lt;/author&gt;&lt;author&gt;Duane L. Sherrill&lt;/author&gt;&lt;/authors&gt;&lt;/contributors&gt;&lt;titles&gt;&lt;title&gt;Reference Equations for the Six-Minute Walk in Healthy Adult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384-1387&lt;/pages&gt;&lt;volume&gt;158&lt;/volume&gt;&lt;number&gt;5&lt;/number&gt;&lt;dates&gt;&lt;year&gt;1998&lt;/year&gt;&lt;/dates&gt;&lt;accession-num&gt;9817683&lt;/accession-num&gt;&lt;urls&gt;&lt;related-urls&gt;&lt;url&gt;http://www.atsjournals.org/doi/abs/10.1164/ajrccm.158.5.9710086&lt;/url&gt;&lt;/related-urls&gt;&lt;/urls&gt;&lt;electronic-resource-num&gt;10.1164/ajrccm.158.5.9710086&lt;/electronic-resource-num&gt;&lt;/record&gt;&lt;/Cite&gt;&lt;/EndNote&gt;</w:instrText>
      </w:r>
      <w:r>
        <w:fldChar w:fldCharType="separate"/>
      </w:r>
      <w:r w:rsidR="00D64E8E" w:rsidRPr="00D64E8E">
        <w:rPr>
          <w:noProof/>
          <w:vertAlign w:val="superscript"/>
        </w:rPr>
        <w:t>141</w:t>
      </w:r>
      <w:r>
        <w:fldChar w:fldCharType="end"/>
      </w:r>
    </w:p>
    <w:p w14:paraId="380EE626" w14:textId="72C8B279" w:rsidR="00A70FA2" w:rsidRDefault="00F21767" w:rsidP="00F23BC1">
      <w:r>
        <w:t>Subsequently, b</w:t>
      </w:r>
      <w:r w:rsidR="00A70FA2">
        <w:t xml:space="preserve">aseline 6MWD of &lt; 250m </w:t>
      </w:r>
      <w:r w:rsidR="002E18CA">
        <w:t>was associated with a two-fold increase in mortality risk in</w:t>
      </w:r>
      <w:r w:rsidR="00B72A16">
        <w:t xml:space="preserve"> a retrospective analysis of</w:t>
      </w:r>
      <w:r w:rsidR="002E18CA">
        <w:t xml:space="preserve"> 748 patients with IPF</w:t>
      </w:r>
      <w:r w:rsidR="004B77B3">
        <w:t>,</w:t>
      </w:r>
      <w:r w:rsidR="00BB6A83">
        <w:fldChar w:fldCharType="begin">
          <w:fldData xml:space="preserve">PEVuZE5vdGU+PENpdGU+PEF1dGhvcj5kdSBCb2lzPC9BdXRob3I+PFllYXI+MjAxMTwvWWVhcj48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BE0F3E">
        <w:instrText xml:space="preserve"> ADDIN EN.CITE </w:instrText>
      </w:r>
      <w:r w:rsidR="00BE0F3E">
        <w:fldChar w:fldCharType="begin">
          <w:fldData xml:space="preserve">PEVuZE5vdGU+PENpdGU+PEF1dGhvcj5kdSBCb2lzPC9BdXRob3I+PFllYXI+MjAxMTwvWWVhcj48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BE0F3E">
        <w:instrText xml:space="preserve"> ADDIN EN.CITE.DATA </w:instrText>
      </w:r>
      <w:r w:rsidR="00BE0F3E">
        <w:fldChar w:fldCharType="end"/>
      </w:r>
      <w:r w:rsidR="00BB6A83">
        <w:fldChar w:fldCharType="separate"/>
      </w:r>
      <w:r w:rsidR="00D64E8E" w:rsidRPr="00D64E8E">
        <w:rPr>
          <w:noProof/>
          <w:vertAlign w:val="superscript"/>
        </w:rPr>
        <w:t>142</w:t>
      </w:r>
      <w:r w:rsidR="00BB6A83">
        <w:fldChar w:fldCharType="end"/>
      </w:r>
      <w:r w:rsidR="004B77B3">
        <w:t xml:space="preserve"> which included retrospective data </w:t>
      </w:r>
      <w:r w:rsidR="004B77B3">
        <w:lastRenderedPageBreak/>
        <w:t>from the INSPIRE study.</w:t>
      </w:r>
      <w:r w:rsidR="00CD5020">
        <w:fldChar w:fldCharType="begin"/>
      </w:r>
      <w:r w:rsidR="00BE0F3E">
        <w:instrText xml:space="preserve"> ADDIN EN.CITE &lt;EndNote&gt;&lt;Cite&gt;&lt;Author&gt;King&lt;/Author&gt;&lt;Year&gt;2009&lt;/Year&gt;&lt;RecNum&gt;727&lt;/RecNum&gt;&lt;DisplayText&gt;&lt;style face="superscript"&gt;45&lt;/style&gt;&lt;/DisplayText&gt;&lt;record&gt;&lt;rec-number&gt;727&lt;/rec-number&gt;&lt;foreign-keys&gt;&lt;key app="EN" db-id="52evaf50e9fe5cewd9b555d6wtw099s0pzrz" timestamp="1484063095" guid="88390123-07df-40d0-aef6-2d1a184514da"&gt;727&lt;/key&gt;&lt;/foreign-keys&gt;&lt;ref-type name="Journal Article"&gt;17&lt;/ref-type&gt;&lt;contributors&gt;&lt;authors&gt;&lt;author&gt;King, T. E.&lt;/author&gt;&lt;author&gt;Albera, C.&lt;/author&gt;&lt;author&gt;Bradford, W. Z.&lt;/author&gt;&lt;author&gt;Costabel, U.&lt;/author&gt;&lt;author&gt;Hormel, P.&lt;/author&gt;&lt;author&gt;Lancaster, L.&lt;/author&gt;&lt;author&gt;Noble, P. W.&lt;/author&gt;&lt;author&gt;Sahn, S. A.&lt;/author&gt;&lt;author&gt;Szwarcberg, J.&lt;/author&gt;&lt;author&gt;Thomeer, M.&lt;/author&gt;&lt;author&gt;Valeyre, D.&lt;/author&gt;&lt;author&gt;du Bois, R. M.&lt;/author&gt;&lt;/authors&gt;&lt;/contributors&gt;&lt;titles&gt;&lt;title&gt;Effect of interferon gamma-1b on survival in patients with idiopathic pulmonary fibrosis (INSPIRE): a multicentre, randomised, placebo-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volume&gt;374&lt;/volume&gt;&lt;dates&gt;&lt;year&gt;2009&lt;/year&gt;&lt;/dates&gt;&lt;label&gt;King2009&lt;/label&gt;&lt;urls&gt;&lt;related-urls&gt;&lt;url&gt;http://dx.doi.org/10.1016/S0140-6736(09)60551-1&lt;/url&gt;&lt;/related-urls&gt;&lt;/urls&gt;&lt;electronic-resource-num&gt;10.1016/s0140-6736(09)60551-1&lt;/electronic-resource-num&gt;&lt;/record&gt;&lt;/Cite&gt;&lt;/EndNote&gt;</w:instrText>
      </w:r>
      <w:r w:rsidR="00CD5020">
        <w:fldChar w:fldCharType="separate"/>
      </w:r>
      <w:r w:rsidR="008E7684" w:rsidRPr="008E7684">
        <w:rPr>
          <w:noProof/>
          <w:vertAlign w:val="superscript"/>
        </w:rPr>
        <w:t>45</w:t>
      </w:r>
      <w:r w:rsidR="00CD5020">
        <w:fldChar w:fldCharType="end"/>
      </w:r>
      <w:r w:rsidR="00BB6A83">
        <w:t xml:space="preserve"> </w:t>
      </w:r>
      <w:r w:rsidR="000C0980">
        <w:t>A</w:t>
      </w:r>
      <w:r w:rsidR="00683635">
        <w:t xml:space="preserve"> low six-minute walk distance (6MWD) </w:t>
      </w:r>
      <w:r w:rsidR="00BB6A83">
        <w:t xml:space="preserve">may be associated with other comorbid conditions and </w:t>
      </w:r>
      <w:r w:rsidR="003D395A">
        <w:t xml:space="preserve">it is not clear if the deaths in this cohort were driven by IPF. </w:t>
      </w:r>
      <w:r w:rsidR="000C0980">
        <w:t xml:space="preserve">However, the </w:t>
      </w:r>
      <w:r w:rsidR="00A33894">
        <w:t>investigators</w:t>
      </w:r>
      <w:r w:rsidR="000C0980">
        <w:t xml:space="preserve"> al</w:t>
      </w:r>
      <w:r w:rsidR="00683635">
        <w:t>so showed that a change in 6MWD</w:t>
      </w:r>
      <w:r w:rsidR="000C0980">
        <w:t xml:space="preserve"> of 50m or more over the 24-week follow up period was associated with an approximately three-fold increase in subsequent mortality.</w:t>
      </w:r>
      <w:r w:rsidR="00BC72DF">
        <w:t xml:space="preserve"> This </w:t>
      </w:r>
      <w:r w:rsidR="00C55B23">
        <w:t>appeared</w:t>
      </w:r>
      <w:r w:rsidR="00545F85">
        <w:t xml:space="preserve"> to improve the prognostic ability of previous physiological test monitoring in this cohort.</w:t>
      </w:r>
      <w:r w:rsidR="00545F85">
        <w:fldChar w:fldCharType="begin">
          <w:fldData xml:space="preserve">PEVuZE5vdGU+PENpdGU+PEF1dGhvcj5kdSBCb2lzPC9BdXRob3I+PFllYXI+MjAxNDwvWWVhcj48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0MzExNzY2PC91cmw+PHVybD5odHRwOi8vcmVzb2x2ZXIuc2hlZi5hYy51ay8/aHR0cDovL2Zp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 </w:instrText>
      </w:r>
      <w:r w:rsidR="00BE0F3E">
        <w:fldChar w:fldCharType="begin">
          <w:fldData xml:space="preserve">PEVuZE5vdGU+PENpdGU+PEF1dGhvcj5kdSBCb2lzPC9BdXRob3I+PFllYXI+MjAxNDwvWWVhcj48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0MzExNzY2PC91cmw+PHVybD5odHRwOi8vcmVzb2x2ZXIuc2hlZi5hYy51ay8/aHR0cDovL2Zp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DATA </w:instrText>
      </w:r>
      <w:r w:rsidR="00BE0F3E">
        <w:fldChar w:fldCharType="end"/>
      </w:r>
      <w:r w:rsidR="00545F85">
        <w:fldChar w:fldCharType="separate"/>
      </w:r>
      <w:r w:rsidR="00D64E8E" w:rsidRPr="00D64E8E">
        <w:rPr>
          <w:noProof/>
          <w:vertAlign w:val="superscript"/>
        </w:rPr>
        <w:t>143</w:t>
      </w:r>
      <w:r w:rsidR="00545F85">
        <w:fldChar w:fldCharType="end"/>
      </w:r>
    </w:p>
    <w:p w14:paraId="2EA02363" w14:textId="113280CA" w:rsidR="00A80B95" w:rsidRDefault="00A80B95" w:rsidP="00F23BC1">
      <w:r>
        <w:t xml:space="preserve">Nathan </w:t>
      </w:r>
      <w:r w:rsidRPr="00A25DAC">
        <w:rPr>
          <w:i/>
        </w:rPr>
        <w:t>et al</w:t>
      </w:r>
      <w:r w:rsidR="00A25DAC">
        <w:rPr>
          <w:i/>
        </w:rPr>
        <w:t>.</w:t>
      </w:r>
      <w:r>
        <w:t xml:space="preserve"> subsequently </w:t>
      </w:r>
      <w:r w:rsidR="00A33894">
        <w:t>analysed 6MWT</w:t>
      </w:r>
      <w:r>
        <w:t xml:space="preserve"> data from the placebo arms of the CAPACITY trials</w:t>
      </w:r>
      <w:r w:rsidR="00A33894">
        <w:t>,</w:t>
      </w:r>
      <w:r>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fldChar w:fldCharType="separate"/>
      </w:r>
      <w:r w:rsidR="008E7684" w:rsidRPr="008E7684">
        <w:rPr>
          <w:noProof/>
          <w:vertAlign w:val="superscript"/>
        </w:rPr>
        <w:t>90</w:t>
      </w:r>
      <w:r>
        <w:fldChar w:fldCharType="end"/>
      </w:r>
      <w:r>
        <w:t xml:space="preserve"> </w:t>
      </w:r>
      <w:r w:rsidR="00B27C06">
        <w:t>demonstrating correlations in decline of distance walked with PFTs and quality of life metrics.</w:t>
      </w:r>
      <w:r w:rsidR="00B27C06">
        <w:fldChar w:fldCharType="begin">
          <w:fldData xml:space="preserve">PEVuZE5vdGU+PENpdGU+PEF1dGhvcj5OYXRoYW48L0F1dGhvcj48WWVhcj4yMDE1PC9ZZWFyPjxS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5MTQtMjI8L3BhZ2VzPjx2b2x1bWU+MTA5PC92b2x1bWU+PG51bWJlcj43PC9udW1iZXI+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BE0F3E">
        <w:instrText xml:space="preserve"> ADDIN EN.CITE </w:instrText>
      </w:r>
      <w:r w:rsidR="00BE0F3E">
        <w:fldChar w:fldCharType="begin">
          <w:fldData xml:space="preserve">PEVuZE5vdGU+PENpdGU+PEF1dGhvcj5OYXRoYW48L0F1dGhvcj48WWVhcj4yMDE1PC9ZZWFyPjxS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5MTQtMjI8L3BhZ2VzPjx2b2x1bWU+MTA5PC92b2x1bWU+PG51bWJlcj43PC9udW1iZXI+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BE0F3E">
        <w:instrText xml:space="preserve"> ADDIN EN.CITE.DATA </w:instrText>
      </w:r>
      <w:r w:rsidR="00BE0F3E">
        <w:fldChar w:fldCharType="end"/>
      </w:r>
      <w:r w:rsidR="00B27C06">
        <w:fldChar w:fldCharType="separate"/>
      </w:r>
      <w:r w:rsidR="00D64E8E" w:rsidRPr="00D64E8E">
        <w:rPr>
          <w:noProof/>
          <w:vertAlign w:val="superscript"/>
        </w:rPr>
        <w:t>144</w:t>
      </w:r>
      <w:r w:rsidR="00B27C06">
        <w:fldChar w:fldCharType="end"/>
      </w:r>
      <w:r w:rsidR="00B27C06">
        <w:t xml:space="preserve"> Although a trend to increasing mortality was observed in those with a</w:t>
      </w:r>
      <w:r w:rsidR="006E66CE">
        <w:t xml:space="preserve"> 6MWD </w:t>
      </w:r>
      <w:r w:rsidR="00B27C06">
        <w:t xml:space="preserve">&lt; 250m or a decrease of 50m, this was not statistically significant. </w:t>
      </w:r>
      <w:r w:rsidR="0096424C">
        <w:t>However, p</w:t>
      </w:r>
      <w:r w:rsidR="00B27C06">
        <w:t xml:space="preserve">atients </w:t>
      </w:r>
      <w:r w:rsidR="0096424C">
        <w:t>were excluded from the</w:t>
      </w:r>
      <w:r w:rsidR="00B27C06">
        <w:t xml:space="preserve"> CAPACITY trial </w:t>
      </w:r>
      <w:r w:rsidR="0096424C">
        <w:t>i</w:t>
      </w:r>
      <w:del w:id="2489" w:author="Windows User" w:date="2018-10-31T09:09:00Z">
        <w:r w:rsidR="0096424C" w:rsidDel="005852F1">
          <w:delText>s</w:delText>
        </w:r>
      </w:del>
      <w:ins w:id="2490" w:author="Windows User" w:date="2018-10-31T09:09:00Z">
        <w:r w:rsidR="005852F1">
          <w:t>f</w:t>
        </w:r>
      </w:ins>
      <w:r w:rsidR="0096424C">
        <w:t xml:space="preserve"> they had severe impairment, which is likely to have led to underpowering of this study to assess for mortality effect.</w:t>
      </w:r>
    </w:p>
    <w:p w14:paraId="507A4FCD" w14:textId="025353A0" w:rsidR="0020645F" w:rsidRDefault="001D22E9" w:rsidP="00601FED">
      <w:r>
        <w:t>A</w:t>
      </w:r>
      <w:r w:rsidR="0020645F">
        <w:t xml:space="preserve">lthough 6MWT has been investigated more than ISWT or CPET in IPF, there are several limitations to its use. </w:t>
      </w:r>
      <w:r w:rsidR="00683635">
        <w:t>Firstly, 6MW</w:t>
      </w:r>
      <w:r w:rsidR="00210383">
        <w:t xml:space="preserve">D </w:t>
      </w:r>
      <w:r w:rsidR="00C863DC">
        <w:t>is not sensitive to the development of PH.</w:t>
      </w:r>
      <w:r w:rsidR="00C863DC">
        <w:fldChar w:fldCharType="begin">
          <w:fldData xml:space="preserve">PEVuZE5vdGU+PENpdGU+PEF1dGhvcj5IYXJhcmk8L0F1dGhvcj48WWVhcj4yMDE1PC9ZZWFyPjxS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BE0F3E">
        <w:instrText xml:space="preserve"> ADDIN EN.CITE </w:instrText>
      </w:r>
      <w:r w:rsidR="00BE0F3E">
        <w:fldChar w:fldCharType="begin">
          <w:fldData xml:space="preserve">PEVuZE5vdGU+PENpdGU+PEF1dGhvcj5IYXJhcmk8L0F1dGhvcj48WWVhcj4yMDE1PC9ZZWFyPjxS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BE0F3E">
        <w:instrText xml:space="preserve"> ADDIN EN.CITE.DATA </w:instrText>
      </w:r>
      <w:r w:rsidR="00BE0F3E">
        <w:fldChar w:fldCharType="end"/>
      </w:r>
      <w:r w:rsidR="00C863DC">
        <w:fldChar w:fldCharType="separate"/>
      </w:r>
      <w:r w:rsidR="00D64E8E" w:rsidRPr="00D64E8E">
        <w:rPr>
          <w:noProof/>
          <w:vertAlign w:val="superscript"/>
        </w:rPr>
        <w:t>145</w:t>
      </w:r>
      <w:r w:rsidR="00C863DC">
        <w:fldChar w:fldCharType="end"/>
      </w:r>
      <w:r w:rsidR="00C863DC">
        <w:t xml:space="preserve"> Given that patients with severe physiological impairment were excluded from the studies above, this may limit the applicability of 6MWT in this subgroup.</w:t>
      </w:r>
      <w:r w:rsidR="00601FED">
        <w:t xml:space="preserve"> When the ‘moderate’ group of patients has been taken in isolation from the BUILD-1 IF-gamma trial, no significant change in 6MWD was found from baseline to either 6 or 12 month follow-up tests.</w:t>
      </w:r>
      <w:r w:rsidR="00601FED">
        <w:fldChar w:fldCharType="begin">
          <w:fldData xml:space="preserve">PEVuZE5vdGU+PENpdGU+PEF1dGhvcj5Td2lncmlzPC9BdXRob3I+PFllYXI+MjAxMDwvWWVhcj48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E3My03PC9wYWdlcz48dm9sdW1lPjY1PC92b2x1bWU+PG51bWJlcj4yPC9udW1i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64E8E">
        <w:instrText xml:space="preserve"> ADDIN EN.CITE </w:instrText>
      </w:r>
      <w:r w:rsidR="00D64E8E">
        <w:fldChar w:fldCharType="begin">
          <w:fldData xml:space="preserve">PEVuZE5vdGU+PENpdGU+PEF1dGhvcj5Td2lncmlzPC9BdXRob3I+PFllYXI+MjAxMDwvWWVhcj48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E3My03PC9wYWdlcz48dm9sdW1lPjY1PC92b2x1bWU+PG51bWJlcj4yPC9udW1i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64E8E">
        <w:instrText xml:space="preserve"> ADDIN EN.CITE.DATA </w:instrText>
      </w:r>
      <w:r w:rsidR="00D64E8E">
        <w:fldChar w:fldCharType="end"/>
      </w:r>
      <w:r w:rsidR="00601FED">
        <w:fldChar w:fldCharType="separate"/>
      </w:r>
      <w:r w:rsidR="00D64E8E" w:rsidRPr="00D64E8E">
        <w:rPr>
          <w:noProof/>
          <w:vertAlign w:val="superscript"/>
        </w:rPr>
        <w:t>146</w:t>
      </w:r>
      <w:r w:rsidR="00601FED">
        <w:fldChar w:fldCharType="end"/>
      </w:r>
      <w:r w:rsidR="00601FED">
        <w:t xml:space="preserve"> Thus, caution should be exercised in extrapolating results in patients selected for interventional studies to a clinical patient cohort.</w:t>
      </w:r>
    </w:p>
    <w:p w14:paraId="7F544635" w14:textId="6CC60AC2" w:rsidR="00CD0C4D" w:rsidRDefault="0020645F" w:rsidP="00F23BC1">
      <w:r>
        <w:t>A</w:t>
      </w:r>
      <w:r w:rsidR="00601FED">
        <w:t>necdotally 6MWT</w:t>
      </w:r>
      <w:r w:rsidR="001D22E9">
        <w:t xml:space="preserve"> is thought to be as much as a test of participant motivation as of exercise limitation.</w:t>
      </w:r>
      <w:r w:rsidR="00601FED">
        <w:t xml:space="preserve"> Comparison of intrapatient 6MWD between visits is therefore more likely to be meaningful than interpatient comparisons. </w:t>
      </w:r>
      <w:r w:rsidR="00000887">
        <w:t>The ATS guideline also stipulates that a 30m long corridor should be used, but the guideline authors acknowledge the significant variation in circuit length in practice, including the use of treadmills, on which patients are unable to pace themselves</w:t>
      </w:r>
      <w:r w:rsidR="00CD0C4D">
        <w:t>.</w:t>
      </w:r>
      <w:r w:rsidR="00000887">
        <w:fldChar w:fldCharType="begin"/>
      </w:r>
      <w:r w:rsidR="00BE0F3E">
        <w:instrText xml:space="preserve"> ADDIN EN.CITE &lt;EndNote&gt;&lt;Cite&gt;&lt;Author&gt;Crapo&lt;/Author&gt;&lt;Year&gt;2002&lt;/Year&gt;&lt;RecNum&gt;474&lt;/RecNum&gt;&lt;DisplayText&gt;&lt;style face="superscript"&gt;139&lt;/style&gt;&lt;/DisplayText&gt;&lt;record&gt;&lt;rec-number&gt;474&lt;/rec-number&gt;&lt;foreign-keys&gt;&lt;key app="EN" db-id="52evaf50e9fe5cewd9b555d6wtw099s0pzrz" timestamp="1453990097" guid="6835717c-6a55-4a27-9538-4953229a6297"&gt;474&lt;/key&gt;&lt;key app="ENWeb" db-id=""&gt;0&lt;/key&gt;&lt;/foreign-keys&gt;&lt;ref-type name="Journal Article"&gt;17&lt;/ref-type&gt;&lt;contributors&gt;&lt;authors&gt;&lt;author&gt;Crapo, R.O.&lt;/author&gt;&lt;author&gt;Casaburi, R&lt;/author&gt;&lt;author&gt;Coates, A.L.&lt;/author&gt;&lt;author&gt;Enright, P.L.&lt;/author&gt;&lt;author&gt;MacIntyre, N.R.&lt;/author&gt;&lt;author&gt;McKay, R.T.&lt;/author&gt;&lt;author&gt;Johnson, D&lt;/author&gt;&lt;author&gt;Wanger, J.S.&lt;/author&gt;&lt;author&gt;Zeballos, R.J.&lt;/author&gt;&lt;/authors&gt;&lt;/contributors&gt;&lt;titles&gt;&lt;title&gt;ATS Statement: Guidelines for the Six-Minute Walk Tes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117&lt;/pages&gt;&lt;volume&gt;166&lt;/volume&gt;&lt;number&gt;1&lt;/number&gt;&lt;dates&gt;&lt;year&gt;2002&lt;/year&gt;&lt;pub-dates&gt;&lt;date&gt;2002/07/01&lt;/date&gt;&lt;/pub-dates&gt;&lt;/dates&gt;&lt;publisher&gt;American Thoracic Society - AJRCCM&lt;/publisher&gt;&lt;isbn&gt;1073-449X&lt;/isbn&gt;&lt;urls&gt;&lt;related-urls&gt;&lt;url&gt;http://dx.doi.org/10.1164/ajrccm.166.1.at1102&lt;/url&gt;&lt;/related-urls&gt;&lt;/urls&gt;&lt;electronic-resource-num&gt;10.1164/ajrccm.166.1.at1102&lt;/electronic-resource-num&gt;&lt;access-date&gt;2016/01/28&lt;/access-date&gt;&lt;/record&gt;&lt;/Cite&gt;&lt;/EndNote&gt;</w:instrText>
      </w:r>
      <w:r w:rsidR="00000887">
        <w:fldChar w:fldCharType="separate"/>
      </w:r>
      <w:r w:rsidR="00D64E8E" w:rsidRPr="00D64E8E">
        <w:rPr>
          <w:noProof/>
          <w:vertAlign w:val="superscript"/>
        </w:rPr>
        <w:t>139</w:t>
      </w:r>
      <w:r w:rsidR="00000887">
        <w:fldChar w:fldCharType="end"/>
      </w:r>
    </w:p>
    <w:p w14:paraId="5F165E2E" w14:textId="77777777" w:rsidR="00F23BC1" w:rsidRDefault="00E05693" w:rsidP="00F23BC1">
      <w:r>
        <w:t>In spite of these</w:t>
      </w:r>
      <w:r w:rsidR="00C232FE">
        <w:t xml:space="preserve"> limitations and the lack of clarity over its prognostic ability,</w:t>
      </w:r>
      <w:r>
        <w:t xml:space="preserve"> the relative simplicity of the 6MWT makes it the most utilised method of exercise capacity assessment in lung disease, including IPF. </w:t>
      </w:r>
      <w:r w:rsidR="0020645F">
        <w:t>One</w:t>
      </w:r>
      <w:r w:rsidR="001C2880">
        <w:t xml:space="preserve"> significant advantage of the 6MWT is that it can be repeated with the administration of ambulatory oxygen in those patients who are hypoxaemic during exercise and thus provide an objective means of quantifying improvement in exercise tolerance with ambulatory oxygen treatment.</w:t>
      </w:r>
      <w:r w:rsidR="0020645F">
        <w:t xml:space="preserve"> This is also the case with the </w:t>
      </w:r>
      <w:r w:rsidR="00F540BF">
        <w:t>incremental shuttle walk test</w:t>
      </w:r>
      <w:r w:rsidR="0020645F">
        <w:t xml:space="preserve">, </w:t>
      </w:r>
      <w:r w:rsidR="00F540BF">
        <w:t>which</w:t>
      </w:r>
      <w:r w:rsidR="0020645F">
        <w:t xml:space="preserve"> is described below.</w:t>
      </w:r>
    </w:p>
    <w:p w14:paraId="7827FF85" w14:textId="77777777" w:rsidR="00F23BC1" w:rsidRDefault="00F23BC1" w:rsidP="00F23BC1">
      <w:pPr>
        <w:pStyle w:val="Heading4"/>
      </w:pPr>
      <w:r>
        <w:lastRenderedPageBreak/>
        <w:t>Incremental Shuttle Walk Test</w:t>
      </w:r>
    </w:p>
    <w:p w14:paraId="31829857" w14:textId="72B6AB86" w:rsidR="00195F3C" w:rsidRDefault="0009394E" w:rsidP="0009394E">
      <w:pPr>
        <w:rPr>
          <w:lang w:val="en-US"/>
        </w:rPr>
      </w:pPr>
      <w:r>
        <w:rPr>
          <w:lang w:val="en-US"/>
        </w:rPr>
        <w:t>The incremental shuttle walk test (ISWT)</w:t>
      </w:r>
      <w:r w:rsidR="00DB33F5">
        <w:rPr>
          <w:lang w:val="en-US"/>
        </w:rPr>
        <w:t xml:space="preserve"> was initially developed as a simple way of assessing disability in COPD.</w:t>
      </w:r>
      <w:r w:rsidR="00DB33F5">
        <w:rPr>
          <w:lang w:val="en-US"/>
        </w:rPr>
        <w:fldChar w:fldCharType="begin"/>
      </w:r>
      <w:r w:rsidR="00BE0F3E">
        <w:rPr>
          <w:lang w:val="en-US"/>
        </w:rPr>
        <w:instrText xml:space="preserve"> ADDIN EN.CITE &lt;EndNote&gt;&lt;Cite&gt;&lt;Author&gt;Singh&lt;/Author&gt;&lt;Year&gt;1992&lt;/Year&gt;&lt;RecNum&gt;1061&lt;/RecNum&gt;&lt;DisplayText&gt;&lt;style face="superscript"&gt;147&lt;/style&gt;&lt;/DisplayText&gt;&lt;record&gt;&lt;rec-number&gt;1061&lt;/rec-number&gt;&lt;foreign-keys&gt;&lt;key app="EN" db-id="52evaf50e9fe5cewd9b555d6wtw099s0pzrz" timestamp="1491489398" guid="eee7fab5-fc2c-465b-83ff-8f8cea39ecb3"&gt;1061&lt;/key&gt;&lt;/foreign-keys&gt;&lt;ref-type name="Journal Article"&gt;17&lt;/ref-type&gt;&lt;contributors&gt;&lt;authors&gt;&lt;author&gt;Singh, S. J.&lt;/author&gt;&lt;author&gt;Morgan, M. D.&lt;/author&gt;&lt;author&gt;Scott, S.&lt;/author&gt;&lt;author&gt;Walters, D.&lt;/author&gt;&lt;author&gt;Hardman, A. E.&lt;/author&gt;&lt;/authors&gt;&lt;/contributors&gt;&lt;auth-address&gt;Department of Respiratory Medicine, Glenfield General Hospital, Leicester.&lt;/auth-address&gt;&lt;titles&gt;&lt;title&gt;Development of a shuttle walking test of disability in patients with chronic airways obstruction&lt;/title&gt;&lt;secondary-title&gt;Thorax&lt;/secondary-title&gt;&lt;alt-title&gt;Thorax&lt;/alt-title&gt;&lt;/titles&gt;&lt;periodical&gt;&lt;full-title&gt;Thorax&lt;/full-title&gt;&lt;abbr-1&gt;Thorax&lt;/abbr-1&gt;&lt;/periodical&gt;&lt;alt-periodical&gt;&lt;full-title&gt;Thorax&lt;/full-title&gt;&lt;abbr-1&gt;Thorax&lt;/abbr-1&gt;&lt;/alt-periodical&gt;&lt;pages&gt;1019-24&lt;/pages&gt;&lt;volume&gt;47&lt;/volume&gt;&lt;number&gt;12&lt;/number&gt;&lt;edition&gt;1992/12/01&lt;/edition&gt;&lt;keywords&gt;&lt;keyword&gt;Aged&lt;/keyword&gt;&lt;keyword&gt;*Disability Evaluation&lt;/keyword&gt;&lt;keyword&gt;Exercise Test&lt;/keyword&gt;&lt;keyword&gt;Feasibility Studies&lt;/keyword&gt;&lt;keyword&gt;Female&lt;/keyword&gt;&lt;keyword&gt;Heart Rate&lt;/keyword&gt;&lt;keyword&gt;Humans&lt;/keyword&gt;&lt;keyword&gt;Lung Diseases, Obstructive/*physiopathology/rehabilitation&lt;/keyword&gt;&lt;keyword&gt;Male&lt;/keyword&gt;&lt;keyword&gt;Middle Aged&lt;/keyword&gt;&lt;keyword&gt;Reproducibility of Results&lt;/keyword&gt;&lt;keyword&gt;*Walking&lt;/keyword&gt;&lt;/keywords&gt;&lt;dates&gt;&lt;year&gt;1992&lt;/year&gt;&lt;pub-dates&gt;&lt;date&gt;Dec&lt;/date&gt;&lt;/pub-dates&gt;&lt;/dates&gt;&lt;isbn&gt;0040-6376 (Print)&amp;#xD;0040-6376&lt;/isbn&gt;&lt;accession-num&gt;1494764&lt;/accession-num&gt;&lt;urls&gt;&lt;/urls&gt;&lt;custom2&gt;PMC1021093&lt;/custom2&gt;&lt;remote-database-provider&gt;NLM&lt;/remote-database-provider&gt;&lt;language&gt;eng&lt;/language&gt;&lt;/record&gt;&lt;/Cite&gt;&lt;/EndNote&gt;</w:instrText>
      </w:r>
      <w:r w:rsidR="00DB33F5">
        <w:rPr>
          <w:lang w:val="en-US"/>
        </w:rPr>
        <w:fldChar w:fldCharType="separate"/>
      </w:r>
      <w:r w:rsidR="00D64E8E" w:rsidRPr="00D64E8E">
        <w:rPr>
          <w:noProof/>
          <w:vertAlign w:val="superscript"/>
          <w:lang w:val="en-US"/>
        </w:rPr>
        <w:t>147</w:t>
      </w:r>
      <w:r w:rsidR="00DB33F5">
        <w:rPr>
          <w:lang w:val="en-US"/>
        </w:rPr>
        <w:fldChar w:fldCharType="end"/>
      </w:r>
      <w:r w:rsidR="00DB33F5">
        <w:rPr>
          <w:lang w:val="en-US"/>
        </w:rPr>
        <w:t xml:space="preserve"> The test</w:t>
      </w:r>
      <w:r>
        <w:rPr>
          <w:lang w:val="en-US"/>
        </w:rPr>
        <w:t xml:space="preserve"> requires the participant to between two cones in time to a set of auditory beeps. Each minute the required walking speed progressively increases. The participant walks for as long as they can until they are either too symptomatic to continue or can no longer keep up with the beeps. The number of shuttles (laps between the cones) is recorded. </w:t>
      </w:r>
      <w:r w:rsidR="009A1052">
        <w:rPr>
          <w:lang w:val="en-US"/>
        </w:rPr>
        <w:t xml:space="preserve">Like the 6MWT, </w:t>
      </w:r>
      <w:r w:rsidR="00512C0A">
        <w:rPr>
          <w:lang w:val="en-US"/>
        </w:rPr>
        <w:t xml:space="preserve">an </w:t>
      </w:r>
      <w:r>
        <w:rPr>
          <w:lang w:val="en-US"/>
        </w:rPr>
        <w:t xml:space="preserve">ISWT is straightforward to conduct </w:t>
      </w:r>
      <w:r w:rsidR="009A1052">
        <w:rPr>
          <w:lang w:val="en-US"/>
        </w:rPr>
        <w:t>and does not require specialist laboratory equipment. The associated schematic explains this in further detail</w:t>
      </w:r>
      <w:r w:rsidR="00F85AF8">
        <w:rPr>
          <w:lang w:val="en-US"/>
        </w:rPr>
        <w:t xml:space="preserve"> (</w:t>
      </w:r>
      <w:r w:rsidR="000303A8">
        <w:rPr>
          <w:lang w:val="en-US"/>
        </w:rPr>
        <w:t>Figure</w:t>
      </w:r>
      <w:r w:rsidR="00F85AF8">
        <w:rPr>
          <w:lang w:val="en-US"/>
        </w:rPr>
        <w:t xml:space="preserve"> 1.1</w:t>
      </w:r>
      <w:ins w:id="2491" w:author="Windows User" w:date="2018-10-31T09:09:00Z">
        <w:r w:rsidR="005852F1">
          <w:rPr>
            <w:lang w:val="en-US"/>
          </w:rPr>
          <w:t>4</w:t>
        </w:r>
      </w:ins>
      <w:del w:id="2492" w:author="Windows User" w:date="2018-10-31T09:09:00Z">
        <w:r w:rsidR="00F85AF8" w:rsidDel="005852F1">
          <w:rPr>
            <w:lang w:val="en-US"/>
          </w:rPr>
          <w:delText>5</w:delText>
        </w:r>
      </w:del>
      <w:r w:rsidR="00C26BBD">
        <w:rPr>
          <w:lang w:val="en-US"/>
        </w:rPr>
        <w:t>)</w:t>
      </w:r>
      <w:r w:rsidR="009A1052">
        <w:rPr>
          <w:lang w:val="en-US"/>
        </w:rPr>
        <w:t>.</w:t>
      </w:r>
      <w:r w:rsidR="00DB33F5">
        <w:rPr>
          <w:lang w:val="en-US"/>
        </w:rPr>
        <w:t xml:space="preserve"> Distance in metres achieved (number of laps x 10), as well as start and end dyspnea score, spO</w:t>
      </w:r>
      <w:r w:rsidR="00DB33F5" w:rsidRPr="00DB33F5">
        <w:rPr>
          <w:vertAlign w:val="subscript"/>
          <w:lang w:val="en-US"/>
        </w:rPr>
        <w:t>2</w:t>
      </w:r>
      <w:r w:rsidR="00DB33F5" w:rsidRPr="00DB33F5">
        <w:rPr>
          <w:lang w:val="en-US"/>
        </w:rPr>
        <w:t>, and heart rate are recorded</w:t>
      </w:r>
      <w:r w:rsidR="00DB33F5">
        <w:rPr>
          <w:lang w:val="en-US"/>
        </w:rPr>
        <w:t>.</w:t>
      </w:r>
    </w:p>
    <w:p w14:paraId="2AE9AFF1" w14:textId="77777777" w:rsidR="000968AD" w:rsidRDefault="0040192E" w:rsidP="000968AD">
      <w:pPr>
        <w:pStyle w:val="figure"/>
      </w:pPr>
      <w:r>
        <w:rPr>
          <w:noProof/>
          <w:lang w:eastAsia="en-GB"/>
        </w:rPr>
        <w:drawing>
          <wp:inline distT="0" distB="0" distL="0" distR="0" wp14:anchorId="7D34FF37" wp14:editId="67452CC2">
            <wp:extent cx="6108700" cy="1984375"/>
            <wp:effectExtent l="0" t="0" r="12700" b="0"/>
            <wp:docPr id="17" name="Picture 17" descr="ISW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SWT diagram"/>
                    <pic:cNvPicPr>
                      <a:picLocks noChangeAspect="1" noChangeArrowheads="1"/>
                    </pic:cNvPicPr>
                  </pic:nvPicPr>
                  <pic:blipFill>
                    <a:blip r:embed="rId34">
                      <a:extLst>
                        <a:ext uri="{28A0092B-C50C-407E-A947-70E740481C1C}">
                          <a14:useLocalDpi xmlns:a14="http://schemas.microsoft.com/office/drawing/2010/main" val="0"/>
                        </a:ext>
                      </a:extLst>
                    </a:blip>
                    <a:srcRect b="56772"/>
                    <a:stretch>
                      <a:fillRect/>
                    </a:stretch>
                  </pic:blipFill>
                  <pic:spPr bwMode="auto">
                    <a:xfrm>
                      <a:off x="0" y="0"/>
                      <a:ext cx="6108700" cy="1984375"/>
                    </a:xfrm>
                    <a:prstGeom prst="rect">
                      <a:avLst/>
                    </a:prstGeom>
                    <a:noFill/>
                    <a:ln>
                      <a:noFill/>
                    </a:ln>
                  </pic:spPr>
                </pic:pic>
              </a:graphicData>
            </a:graphic>
          </wp:inline>
        </w:drawing>
      </w:r>
    </w:p>
    <w:p w14:paraId="79106317" w14:textId="5B26FDC6" w:rsidR="00143B6C" w:rsidRDefault="000303A8" w:rsidP="00143B6C">
      <w:pPr>
        <w:pStyle w:val="Caption"/>
      </w:pPr>
      <w:bookmarkStart w:id="2493" w:name="_Toc3145303"/>
      <w:r>
        <w:t>Figure</w:t>
      </w:r>
      <w:r w:rsidR="000968AD">
        <w:t xml:space="preserve"> </w:t>
      </w:r>
      <w:ins w:id="2494"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49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496" w:author="Nicholas Weatherley" w:date="2019-03-05T22:36:00Z">
        <w:r w:rsidR="00D5585D">
          <w:rPr>
            <w:noProof/>
          </w:rPr>
          <w:t>14</w:t>
        </w:r>
        <w:r w:rsidR="00D5585D">
          <w:fldChar w:fldCharType="end"/>
        </w:r>
      </w:ins>
      <w:ins w:id="2497" w:author="Windows User" w:date="2018-11-01T14:27:00Z">
        <w:del w:id="2498" w:author="Nicholas Weatherley" w:date="2019-03-05T22:36:00Z">
          <w:r w:rsidR="002F70B6" w:rsidDel="00D5585D">
            <w:fldChar w:fldCharType="begin"/>
          </w:r>
          <w:r w:rsidR="002F70B6" w:rsidDel="00D5585D">
            <w:delInstrText xml:space="preserve"> STYLEREF 1 \s </w:delInstrText>
          </w:r>
        </w:del>
      </w:ins>
      <w:del w:id="2499" w:author="Nicholas Weatherley" w:date="2019-03-05T22:36:00Z">
        <w:r w:rsidR="002F70B6" w:rsidDel="00D5585D">
          <w:fldChar w:fldCharType="separate"/>
        </w:r>
        <w:r w:rsidR="0024585E" w:rsidDel="00D5585D">
          <w:rPr>
            <w:noProof/>
          </w:rPr>
          <w:delText>1</w:delText>
        </w:r>
      </w:del>
      <w:ins w:id="2500" w:author="Windows User" w:date="2018-11-01T14:27:00Z">
        <w:del w:id="250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502" w:author="Nicholas Weatherley" w:date="2019-03-05T22:36:00Z">
        <w:r w:rsidR="002F70B6" w:rsidDel="00D5585D">
          <w:fldChar w:fldCharType="end"/>
        </w:r>
      </w:del>
      <w:del w:id="250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bookmarkStart w:id="2504" w:name="_Toc364424664"/>
      <w:bookmarkStart w:id="2505" w:name="_Toc364425626"/>
      <w:bookmarkStart w:id="2506" w:name="_Toc364493349"/>
      <w:bookmarkStart w:id="2507" w:name="_Toc494795724"/>
      <w:r w:rsidR="0076491C">
        <w:t>:</w:t>
      </w:r>
      <w:r w:rsidR="006866F9">
        <w:t xml:space="preserve"> Incremental shuttle walk schematic</w:t>
      </w:r>
      <w:bookmarkEnd w:id="2493"/>
      <w:bookmarkEnd w:id="2504"/>
      <w:bookmarkEnd w:id="2505"/>
      <w:bookmarkEnd w:id="2506"/>
      <w:bookmarkEnd w:id="2507"/>
    </w:p>
    <w:p w14:paraId="04B65196" w14:textId="05E8E93D" w:rsidR="00143B6C" w:rsidRPr="00143B6C" w:rsidRDefault="006866F9" w:rsidP="00143B6C">
      <w:pPr>
        <w:pStyle w:val="Figuretext"/>
      </w:pPr>
      <w:r>
        <w:t>After an introductory sequence of bleeps, the participant sets off from the first cone start point (left) and must make it to the second cone by the next bleep. They wait at the point marked by the dashed line until the bleep and set off back towards the first cone. A</w:t>
      </w:r>
      <w:r w:rsidR="006721AB">
        <w:t xml:space="preserve">fter each minute, the bleeps occur with a shorter time interval in between, thus requiring an increase in walking speed. The test ends if the required distance is failed by more </w:t>
      </w:r>
      <w:r w:rsidR="004F2340">
        <w:t>than</w:t>
      </w:r>
      <w:r w:rsidR="006721AB">
        <w:t xml:space="preserve"> 0.5m or if the participant is too symptomatic to continue.</w:t>
      </w:r>
    </w:p>
    <w:p w14:paraId="61648E14" w14:textId="5336B8BD" w:rsidR="000E0D47" w:rsidRDefault="003D30DB" w:rsidP="0009394E">
      <w:pPr>
        <w:rPr>
          <w:lang w:val="en-US"/>
        </w:rPr>
      </w:pPr>
      <w:r>
        <w:rPr>
          <w:lang w:val="en-US"/>
        </w:rPr>
        <w:t>The requirement to keep up with the recording removes some aspects of self-motivation associated with 6MWT and it is simpler to conduct than CPET, although ISWT also aims to maximally exert to participant</w:t>
      </w:r>
      <w:r w:rsidR="009D45EC">
        <w:rPr>
          <w:lang w:val="en-US"/>
        </w:rPr>
        <w:t>. In spite of these advantages, evidence of the clinical application of the ISWT in IPF is sparse.</w:t>
      </w:r>
      <w:r w:rsidR="00703DB7">
        <w:rPr>
          <w:lang w:val="en-US"/>
        </w:rPr>
        <w:t xml:space="preserve"> </w:t>
      </w:r>
      <w:r w:rsidR="00D5613A">
        <w:rPr>
          <w:lang w:val="en-US"/>
        </w:rPr>
        <w:t xml:space="preserve">Correlation of ISWT </w:t>
      </w:r>
      <w:r w:rsidR="000E0D47">
        <w:rPr>
          <w:lang w:val="en-US"/>
        </w:rPr>
        <w:t>distance</w:t>
      </w:r>
      <w:r w:rsidR="00703DB7">
        <w:rPr>
          <w:lang w:val="en-US"/>
        </w:rPr>
        <w:t xml:space="preserve"> with maximum oxygen consumption recorded during CPET</w:t>
      </w:r>
      <w:r w:rsidR="00D5613A">
        <w:rPr>
          <w:lang w:val="en-US"/>
        </w:rPr>
        <w:t xml:space="preserve"> in patients with IPF is mixed, with one small study demonstrating a strong positive relationship,</w:t>
      </w:r>
      <w:r w:rsidR="00D5613A">
        <w:rPr>
          <w:lang w:val="en-US"/>
        </w:rPr>
        <w:fldChar w:fldCharType="begin"/>
      </w:r>
      <w:r w:rsidR="00BE0F3E">
        <w:rPr>
          <w:lang w:val="en-US"/>
        </w:rPr>
        <w:instrText xml:space="preserve"> ADDIN EN.CITE &lt;EndNote&gt;&lt;Cite&gt;&lt;Author&gt;Moloney&lt;/Author&gt;&lt;Year&gt;2003&lt;/Year&gt;&lt;RecNum&gt;1062&lt;/RecNum&gt;&lt;DisplayText&gt;&lt;style face="superscript"&gt;148&lt;/style&gt;&lt;/DisplayText&gt;&lt;record&gt;&lt;rec-number&gt;1062&lt;/rec-number&gt;&lt;foreign-keys&gt;&lt;key app="EN" db-id="52evaf50e9fe5cewd9b555d6wtw099s0pzrz" timestamp="1491489398" guid="a072b44e-270a-42f9-9d01-c247d8389b26"&gt;1062&lt;/key&gt;&lt;/foreign-keys&gt;&lt;ref-type name="Journal Article"&gt;17&lt;/ref-type&gt;&lt;contributors&gt;&lt;authors&gt;&lt;author&gt;Moloney, E. D.&lt;/author&gt;&lt;author&gt;Clayton, N.&lt;/author&gt;&lt;author&gt;Mukherjee, D. K.&lt;/author&gt;&lt;author&gt;Gallagher, C. G.&lt;/author&gt;&lt;author&gt;Egan, J. J.&lt;/author&gt;&lt;/authors&gt;&lt;/contributors&gt;&lt;auth-address&gt;Department of Respiratory Medicine, University College Dublin, Mater Misericordiae Hospital, Dublin, Ireland. e.moloney@ic.ac.uk&lt;/auth-address&gt;&lt;titles&gt;&lt;title&gt;The shuttle walk exercise test in idiopathic pulmonary fibrosis&lt;/title&gt;&lt;secondary-title&gt;Respiratory Medicine&lt;/secondary-title&gt;&lt;alt-title&gt;Respir Med&lt;/alt-title&gt;&lt;/titles&gt;&lt;periodical&gt;&lt;full-title&gt;Respir Med&lt;/full-title&gt;&lt;abbr-1&gt;Respiratory medicine&lt;/abbr-1&gt;&lt;/periodical&gt;&lt;alt-periodical&gt;&lt;full-title&gt;Respir Med&lt;/full-title&gt;&lt;abbr-1&gt;Respiratory medicine&lt;/abbr-1&gt;&lt;/alt-periodical&gt;&lt;pages&gt;682-7&lt;/pages&gt;&lt;volume&gt;97&lt;/volume&gt;&lt;number&gt;6&lt;/number&gt;&lt;edition&gt;2003/06/20&lt;/edition&gt;&lt;keywords&gt;&lt;keyword&gt;Exercise Test/*methods&lt;/keyword&gt;&lt;keyword&gt;Female&lt;/keyword&gt;&lt;keyword&gt;Forced Expiratory Volume/physiology&lt;/keyword&gt;&lt;keyword&gt;Humans&lt;/keyword&gt;&lt;keyword&gt;Male&lt;/keyword&gt;&lt;keyword&gt;Middle Aged&lt;/keyword&gt;&lt;keyword&gt;Oxygen Consumption/*physiology&lt;/keyword&gt;&lt;keyword&gt;Prospective Studies&lt;/keyword&gt;&lt;keyword&gt;Pulmonary Fibrosis/*diagnosis/diagnostic imaging/physiopathology&lt;/keyword&gt;&lt;keyword&gt;Single-Blind Method&lt;/keyword&gt;&lt;keyword&gt;Tomography, X-Ray Computed/methods&lt;/keyword&gt;&lt;keyword&gt;Vital Capacity/physiology&lt;/keyword&gt;&lt;keyword&gt;Walking&lt;/keyword&gt;&lt;/keywords&gt;&lt;dates&gt;&lt;year&gt;2003&lt;/year&gt;&lt;pub-dates&gt;&lt;date&gt;Jun&lt;/date&gt;&lt;/pub-dates&gt;&lt;/dates&gt;&lt;isbn&gt;0954-6111 (Print)&amp;#xD;0954-6111&lt;/isbn&gt;&lt;accession-num&gt;12814155&lt;/accession-num&gt;&lt;urls&gt;&lt;/urls&gt;&lt;remote-database-provider&gt;NLM&lt;/remote-database-provider&gt;&lt;language&gt;eng&lt;/language&gt;&lt;/record&gt;&lt;/Cite&gt;&lt;/EndNote&gt;</w:instrText>
      </w:r>
      <w:r w:rsidR="00D5613A">
        <w:rPr>
          <w:lang w:val="en-US"/>
        </w:rPr>
        <w:fldChar w:fldCharType="separate"/>
      </w:r>
      <w:r w:rsidR="00D64E8E" w:rsidRPr="00D64E8E">
        <w:rPr>
          <w:noProof/>
          <w:vertAlign w:val="superscript"/>
          <w:lang w:val="en-US"/>
        </w:rPr>
        <w:t>148</w:t>
      </w:r>
      <w:r w:rsidR="00D5613A">
        <w:rPr>
          <w:lang w:val="en-US"/>
        </w:rPr>
        <w:fldChar w:fldCharType="end"/>
      </w:r>
      <w:r w:rsidR="00D5613A">
        <w:rPr>
          <w:lang w:val="en-US"/>
        </w:rPr>
        <w:t xml:space="preserve"> but a non-significant relationship in a group of patients with a broader range of ILD.</w:t>
      </w:r>
      <w:r w:rsidR="00D5613A">
        <w:rPr>
          <w:lang w:val="en-US"/>
        </w:rPr>
        <w:fldChar w:fldCharType="begin"/>
      </w:r>
      <w:r w:rsidR="00BE0F3E">
        <w:rPr>
          <w:lang w:val="en-US"/>
        </w:rPr>
        <w:instrText xml:space="preserve"> ADDIN EN.CITE &lt;EndNote&gt;&lt;Cite&gt;&lt;Author&gt;Shakespeare&lt;/Author&gt;&lt;Year&gt;2014&lt;/Year&gt;&lt;RecNum&gt;1063&lt;/RecNum&gt;&lt;DisplayText&gt;&lt;style face="superscript"&gt;149&lt;/style&gt;&lt;/DisplayText&gt;&lt;record&gt;&lt;rec-number&gt;1063&lt;/rec-number&gt;&lt;foreign-keys&gt;&lt;key app="EN" db-id="52evaf50e9fe5cewd9b555d6wtw099s0pzrz" timestamp="1491489398" guid="c55988d7-309e-4792-860b-39c7b8bd8f65"&gt;1063&lt;/key&gt;&lt;/foreign-keys&gt;&lt;ref-type name="Journal Article"&gt;17&lt;/ref-type&gt;&lt;contributors&gt;&lt;authors&gt;&lt;author&gt;Shakespeare, Joanna&lt;/author&gt;&lt;author&gt;Archer, Lynsey&lt;/author&gt;&lt;author&gt;Hastings, Robert&lt;/author&gt;&lt;author&gt;Woodhead, Felix&lt;/author&gt;&lt;author&gt;Helm, Emma&lt;/author&gt;&lt;author&gt;Hughes, Rhian&lt;/author&gt;&lt;author&gt;Parr, David&lt;/author&gt;&lt;/authors&gt;&lt;/contributors&gt;&lt;titles&gt;&lt;title&gt;Relationship between the incremental shuttle walk test (ISWT) and full cardiopulmonary exercise testing (CPET) in patients with idiopathic interstitial pneumonia (IIP)&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4&lt;/volume&gt;&lt;number&gt;Suppl 58&lt;/number&gt;&lt;dates&gt;&lt;year&gt;2014&lt;/year&gt;&lt;/dates&gt;&lt;urls&gt;&lt;/urls&gt;&lt;/record&gt;&lt;/Cite&gt;&lt;/EndNote&gt;</w:instrText>
      </w:r>
      <w:r w:rsidR="00D5613A">
        <w:rPr>
          <w:lang w:val="en-US"/>
        </w:rPr>
        <w:fldChar w:fldCharType="separate"/>
      </w:r>
      <w:r w:rsidR="00D64E8E" w:rsidRPr="00D64E8E">
        <w:rPr>
          <w:noProof/>
          <w:vertAlign w:val="superscript"/>
          <w:lang w:val="en-US"/>
        </w:rPr>
        <w:t>149</w:t>
      </w:r>
      <w:r w:rsidR="00D5613A">
        <w:rPr>
          <w:lang w:val="en-US"/>
        </w:rPr>
        <w:fldChar w:fldCharType="end"/>
      </w:r>
    </w:p>
    <w:p w14:paraId="69AB8402" w14:textId="77777777" w:rsidR="003D30DB" w:rsidRPr="0009394E" w:rsidRDefault="000E0D47" w:rsidP="0009394E">
      <w:pPr>
        <w:rPr>
          <w:lang w:val="en-US"/>
        </w:rPr>
      </w:pPr>
      <w:r>
        <w:rPr>
          <w:lang w:val="en-US"/>
        </w:rPr>
        <w:t>No published studies that explore</w:t>
      </w:r>
      <w:r w:rsidRPr="000E0D47">
        <w:rPr>
          <w:lang w:val="en-US"/>
        </w:rPr>
        <w:t xml:space="preserve"> </w:t>
      </w:r>
      <w:r>
        <w:rPr>
          <w:lang w:val="en-US"/>
        </w:rPr>
        <w:t>the prognostic ability of ISWT</w:t>
      </w:r>
      <w:r w:rsidR="001C1CE3">
        <w:rPr>
          <w:lang w:val="en-US"/>
        </w:rPr>
        <w:t xml:space="preserve"> distance in IPF are available. However, </w:t>
      </w:r>
      <w:r>
        <w:rPr>
          <w:lang w:val="en-US"/>
        </w:rPr>
        <w:t xml:space="preserve">its relative simplicity and </w:t>
      </w:r>
      <w:r w:rsidR="001C1CE3">
        <w:rPr>
          <w:lang w:val="en-US"/>
        </w:rPr>
        <w:t>lack of requirement of specialist equipment or long corridor space makes it an attractive, if somewhat pragmatic tool for research studies.</w:t>
      </w:r>
    </w:p>
    <w:p w14:paraId="73F42C65" w14:textId="70003E8D" w:rsidR="009A3B50" w:rsidRDefault="009A3B50" w:rsidP="00195F3C">
      <w:pPr>
        <w:pStyle w:val="Heading4"/>
      </w:pPr>
      <w:r>
        <w:lastRenderedPageBreak/>
        <w:t>Cardiopulmonary exercise testing</w:t>
      </w:r>
      <w:r w:rsidR="004A1515">
        <w:t xml:space="preserve"> (CPET)</w:t>
      </w:r>
    </w:p>
    <w:p w14:paraId="79581F91" w14:textId="03263BCD" w:rsidR="00B001E8" w:rsidRDefault="006D6B05" w:rsidP="006D6B05">
      <w:r>
        <w:t xml:space="preserve">CPET, otherwise abbreviated to CPEX, is seen as the physiologically gold standard method for the assessment of determining cardiovascular, respiratory and metabolic responses and limitations to exercise. An incremental </w:t>
      </w:r>
      <w:r w:rsidR="00816EC6">
        <w:t>ramp increase in workload on a treadmill or exercise bike is applied until the participant no longer feels able to continue. Ideally, at this point a maximal ability to consume oxygen (</w:t>
      </w:r>
      <w:r w:rsidR="00550FE1">
        <w:t>V</w:t>
      </w:r>
      <w:r w:rsidR="00816EC6">
        <w:t>O</w:t>
      </w:r>
      <w:r w:rsidR="00816EC6" w:rsidRPr="00816EC6">
        <w:rPr>
          <w:vertAlign w:val="subscript"/>
        </w:rPr>
        <w:t>2</w:t>
      </w:r>
      <w:r w:rsidR="00431D6C">
        <w:t>peak, or VO</w:t>
      </w:r>
      <w:r w:rsidR="00431D6C" w:rsidRPr="00431D6C">
        <w:rPr>
          <w:vertAlign w:val="subscript"/>
        </w:rPr>
        <w:t>2</w:t>
      </w:r>
      <w:r w:rsidR="00431D6C">
        <w:t>max if a plateau is observed</w:t>
      </w:r>
      <w:r w:rsidR="00816EC6">
        <w:t>) will be observed.</w:t>
      </w:r>
      <w:r w:rsidR="004D2879">
        <w:fldChar w:fldCharType="begin"/>
      </w:r>
      <w:r w:rsidR="00BE0F3E">
        <w:instrText xml:space="preserve"> ADDIN EN.CITE &lt;EndNote&gt;&lt;Cite&gt;&lt;Author&gt;Casaburi&lt;/Author&gt;&lt;Year&gt;2003&lt;/Year&gt;&lt;RecNum&gt;471&lt;/RecNum&gt;&lt;DisplayText&gt;&lt;style face="superscript"&gt;150&lt;/style&gt;&lt;/DisplayText&gt;&lt;record&gt;&lt;rec-number&gt;471&lt;/rec-number&gt;&lt;foreign-keys&gt;&lt;key app="EN" db-id="52evaf50e9fe5cewd9b555d6wtw099s0pzrz" timestamp="1453988571" guid="f9ec3ddb-8d4f-449e-bfc5-48221fbd4e89"&gt;471&lt;/key&gt;&lt;/foreign-keys&gt;&lt;ref-type name="Journal Article"&gt;17&lt;/ref-type&gt;&lt;contributors&gt;&lt;authors&gt;&lt;author&gt;Casaburi,  R&lt;/author&gt;&lt;author&gt;Marciniuk, D&lt;/author&gt;&lt;author&gt;Beck, K&lt;/author&gt;&lt;author&gt;Zeballos, J&lt;/author&gt;&lt;author&gt;Swanson, G&lt;/author&gt;&lt;author&gt;Myers, J&lt;/author&gt;&lt;author&gt;Sciurba, F&lt;/author&gt;&lt;author&gt;Read More: http://www.atsjournals.org/doi/full/10.1164/rccm.167.2.211#.VqoawzbEJSU&lt;/author&gt;&lt;/authors&gt;&lt;/contributors&gt;&lt;titles&gt;&lt;title&gt;ATS/ACCP Statement on Cardiopulmonary Exercise Testing&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211-277&lt;/pages&gt;&lt;volume&gt;167&lt;/volume&gt;&lt;number&gt;2&lt;/number&gt;&lt;dates&gt;&lt;year&gt;2003&lt;/year&gt;&lt;pub-dates&gt;&lt;date&gt;2003/01/15&lt;/date&gt;&lt;/pub-dates&gt;&lt;/dates&gt;&lt;publisher&gt;American Thoracic Society - AJRCCM&lt;/publisher&gt;&lt;isbn&gt;1073-449X&lt;/isbn&gt;&lt;urls&gt;&lt;related-urls&gt;&lt;url&gt;http://dx.doi.org/10.1164/rccm.167.2.211&lt;/url&gt;&lt;url&gt;http://www.atsjournals.org/doi/pdf/10.1164/rccm.167.2.211&lt;/url&gt;&lt;/related-urls&gt;&lt;/urls&gt;&lt;electronic-resource-num&gt;10.1164/rccm.167.2.211&lt;/electronic-resource-num&gt;&lt;access-date&gt;2016/01/28&lt;/access-date&gt;&lt;/record&gt;&lt;/Cite&gt;&lt;/EndNote&gt;</w:instrText>
      </w:r>
      <w:r w:rsidR="004D2879">
        <w:fldChar w:fldCharType="separate"/>
      </w:r>
      <w:r w:rsidR="00D64E8E" w:rsidRPr="00D64E8E">
        <w:rPr>
          <w:noProof/>
          <w:vertAlign w:val="superscript"/>
        </w:rPr>
        <w:t>150</w:t>
      </w:r>
      <w:r w:rsidR="004D2879">
        <w:fldChar w:fldCharType="end"/>
      </w:r>
    </w:p>
    <w:p w14:paraId="44BFE7B3" w14:textId="23876B09" w:rsidR="006D6B05" w:rsidRDefault="00B001E8" w:rsidP="006D6B05">
      <w:r>
        <w:t>A wealth of information can be gained from exerting each system. CPET can elicit alterations in respiratory mechanics, gas exchange, cardiovascular abnormalities and muscular dysfunction in patients with various forms of ILD.</w:t>
      </w:r>
      <w:r w:rsidR="00800C30">
        <w:fldChar w:fldCharType="begin"/>
      </w:r>
      <w:r w:rsidR="00BE0F3E">
        <w:instrText xml:space="preserve"> ADDIN EN.CITE &lt;EndNote&gt;&lt;Cite&gt;&lt;Author&gt;Bonini&lt;/Author&gt;&lt;Year&gt;2017&lt;/Year&gt;&lt;RecNum&gt;1060&lt;/RecNum&gt;&lt;DisplayText&gt;&lt;style face="superscript"&gt;151&lt;/style&gt;&lt;/DisplayText&gt;&lt;record&gt;&lt;rec-number&gt;1060&lt;/rec-number&gt;&lt;foreign-keys&gt;&lt;key app="EN" db-id="52evaf50e9fe5cewd9b555d6wtw099s0pzrz" timestamp="1491489395" guid="c177a20c-9f9f-4e26-9a67-fa49bff3dc29"&gt;1060&lt;/key&gt;&lt;key app="ENWeb" db-id=""&gt;0&lt;/key&gt;&lt;/foreign-keys&gt;&lt;ref-type name="Journal Article"&gt;17&lt;/ref-type&gt;&lt;contributors&gt;&lt;authors&gt;&lt;author&gt;Bonini, Matteo&lt;/author&gt;&lt;author&gt;Fiorenzano, Giuseppe&lt;/author&gt;&lt;/authors&gt;&lt;/contributors&gt;&lt;titles&gt;&lt;title&gt;Exertional dyspnoea in interstitial lung diseases: the clinical utility of cardiopulmonary exercise testing&lt;/title&gt;&lt;secondary-title&gt;European Respiratory Review&lt;/secondary-title&gt;&lt;alt-title&gt;Eur Respir Rev&lt;/alt-title&gt;&lt;/titles&gt;&lt;periodical&gt;&lt;full-title&gt;European Respiratory Review&lt;/full-title&gt;&lt;/periodical&gt;&lt;alt-periodical&gt;&lt;full-title&gt;Eur Respir Rev&lt;/full-title&gt;&lt;abbr-1&gt;European respiratory review : an official journal of the European Respiratory Society&lt;/abbr-1&gt;&lt;/alt-periodical&gt;&lt;volume&gt;26&lt;/volume&gt;&lt;number&gt;143&lt;/number&gt;&lt;dates&gt;&lt;year&gt;2017&lt;/year&gt;&lt;/dates&gt;&lt;urls&gt;&lt;/urls&gt;&lt;electronic-resource-num&gt;10.1183/16000617.0099-2016&lt;/electronic-resource-num&gt;&lt;/record&gt;&lt;/Cite&gt;&lt;/EndNote&gt;</w:instrText>
      </w:r>
      <w:r w:rsidR="00800C30">
        <w:fldChar w:fldCharType="separate"/>
      </w:r>
      <w:r w:rsidR="00D64E8E" w:rsidRPr="00D64E8E">
        <w:rPr>
          <w:noProof/>
          <w:vertAlign w:val="superscript"/>
        </w:rPr>
        <w:t>151</w:t>
      </w:r>
      <w:r w:rsidR="00800C30">
        <w:fldChar w:fldCharType="end"/>
      </w:r>
      <w:r>
        <w:t xml:space="preserve"> </w:t>
      </w:r>
      <w:r w:rsidR="00800C30">
        <w:t>However, t</w:t>
      </w:r>
      <w:r w:rsidR="00197D7E">
        <w:t>he use of CPET metrics</w:t>
      </w:r>
      <w:r w:rsidR="00431D6C">
        <w:t xml:space="preserve"> </w:t>
      </w:r>
      <w:r w:rsidR="00800C30">
        <w:t xml:space="preserve">in respiratory medicine </w:t>
      </w:r>
      <w:r w:rsidR="00197D7E">
        <w:t xml:space="preserve">is probably </w:t>
      </w:r>
      <w:r w:rsidR="00431D6C">
        <w:t>best</w:t>
      </w:r>
      <w:r w:rsidR="00197D7E">
        <w:t xml:space="preserve"> established</w:t>
      </w:r>
      <w:r w:rsidR="008D2041">
        <w:t xml:space="preserve"> is respiratory medicine</w:t>
      </w:r>
      <w:r w:rsidR="00800C30" w:rsidRPr="00800C30">
        <w:t xml:space="preserve"> </w:t>
      </w:r>
      <w:r w:rsidR="00800C30">
        <w:t>as pre-operative markers of prognosis in lung cancer,</w:t>
      </w:r>
      <w:r w:rsidR="008D2041">
        <w:fldChar w:fldCharType="begin">
          <w:fldData xml:space="preserve">PEVuZE5vdGU+PENpdGU+PEF1dGhvcj5CcnVuZWxsaTwvQXV0aG9yPjxZZWFyPjIwMDk8L1llYXI+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ctNDE8L3BhZ2VzPjx2b2x1bWU+MzQ8L3ZvbHVtZT48bnVtYmVyPjE8L251bWJlcj48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</w:fldData>
        </w:fldChar>
      </w:r>
      <w:r w:rsidR="00BE0F3E">
        <w:instrText xml:space="preserve"> ADDIN EN.CITE </w:instrText>
      </w:r>
      <w:r w:rsidR="00BE0F3E">
        <w:fldChar w:fldCharType="begin">
          <w:fldData xml:space="preserve">PEVuZE5vdGU+PENpdGU+PEF1dGhvcj5CcnVuZWxsaTwvQXV0aG9yPjxZZWFyPjIwMDk8L1llYXI+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ctNDE8L3BhZ2VzPjx2b2x1bWU+MzQ8L3ZvbHVtZT48bnVtYmVyPjE8L251bWJlcj48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</w:fldData>
        </w:fldChar>
      </w:r>
      <w:r w:rsidR="00BE0F3E">
        <w:instrText xml:space="preserve"> ADDIN EN.CITE.DATA </w:instrText>
      </w:r>
      <w:r w:rsidR="00BE0F3E">
        <w:fldChar w:fldCharType="end"/>
      </w:r>
      <w:r w:rsidR="008D2041">
        <w:fldChar w:fldCharType="separate"/>
      </w:r>
      <w:r w:rsidR="00D64E8E" w:rsidRPr="00D64E8E">
        <w:rPr>
          <w:noProof/>
          <w:vertAlign w:val="superscript"/>
        </w:rPr>
        <w:t>152</w:t>
      </w:r>
      <w:r w:rsidR="008D2041">
        <w:fldChar w:fldCharType="end"/>
      </w:r>
      <w:r w:rsidR="00800C30">
        <w:t xml:space="preserve"> while relatively little </w:t>
      </w:r>
      <w:r w:rsidR="003F5EB0">
        <w:t>has been evaluated with regards to</w:t>
      </w:r>
      <w:r w:rsidR="00800C30">
        <w:t xml:space="preserve"> its clinical application in IPF</w:t>
      </w:r>
      <w:r w:rsidR="006F4010">
        <w:t>.</w:t>
      </w:r>
    </w:p>
    <w:p w14:paraId="112898C5" w14:textId="78C66AB8" w:rsidR="004D2879" w:rsidRDefault="00980AC1" w:rsidP="006D6B05">
      <w:r>
        <w:t>A study of 38 patients demonstrated that the ventilatory equivalent for CO</w:t>
      </w:r>
      <w:r w:rsidRPr="004D2879">
        <w:rPr>
          <w:vertAlign w:val="subscript"/>
        </w:rPr>
        <w:t>2</w:t>
      </w:r>
      <w:r>
        <w:t xml:space="preserve"> (V’E/V’CO</w:t>
      </w:r>
      <w:r w:rsidRPr="004D2879">
        <w:rPr>
          <w:vertAlign w:val="subscript"/>
        </w:rPr>
        <w:t>2</w:t>
      </w:r>
      <w:r>
        <w:t xml:space="preserve"> - a measure of the efficiency of the lung to clearing carbon dioxide) predicted high sPAP (&gt; 40mmmHg) and therefore provides</w:t>
      </w:r>
      <w:r w:rsidR="00E83C80">
        <w:t xml:space="preserve"> a non-invasive surrogate for pulmonary hypertension.</w:t>
      </w:r>
      <w:r w:rsidR="00E83C80">
        <w:fldChar w:fldCharType="begin">
          <w:fldData xml:space="preserve">PEVuZE5vdGU+PENpdGU+PEF1dGhvcj52YW4gZGVyIFBsYXM8L0F1dGhvcj48WWVhcj4yMDE0PC9Z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 </w:instrText>
      </w:r>
      <w:r w:rsidR="00BE0F3E">
        <w:fldChar w:fldCharType="begin">
          <w:fldData xml:space="preserve">PEVuZE5vdGU+PENpdGU+PEF1dGhvcj52YW4gZGVyIFBsYXM8L0F1dGhvcj48WWVhcj4yMDE0PC9Z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DATA </w:instrText>
      </w:r>
      <w:r w:rsidR="00BE0F3E">
        <w:fldChar w:fldCharType="end"/>
      </w:r>
      <w:r w:rsidR="00E83C80">
        <w:fldChar w:fldCharType="separate"/>
      </w:r>
      <w:r w:rsidR="00D64E8E" w:rsidRPr="00D64E8E">
        <w:rPr>
          <w:noProof/>
          <w:vertAlign w:val="superscript"/>
        </w:rPr>
        <w:t>153</w:t>
      </w:r>
      <w:r w:rsidR="00E83C80">
        <w:fldChar w:fldCharType="end"/>
      </w:r>
      <w:r w:rsidR="00E103AF">
        <w:t xml:space="preserve"> High V’E/V’CO</w:t>
      </w:r>
      <w:r w:rsidR="00E103AF" w:rsidRPr="00E103AF">
        <w:rPr>
          <w:vertAlign w:val="subscript"/>
        </w:rPr>
        <w:t>2</w:t>
      </w:r>
      <w:r w:rsidR="00E103AF">
        <w:t xml:space="preserve"> (&gt; 45) was associated with a poorer prognosis. However, </w:t>
      </w:r>
      <w:r w:rsidR="000406DD">
        <w:t>the assumption that this reflects increasing pulmonary arterial pressure</w:t>
      </w:r>
      <w:r w:rsidR="00E103AF">
        <w:t xml:space="preserve"> has not been </w:t>
      </w:r>
      <w:r w:rsidR="004D6CC7">
        <w:t>validated</w:t>
      </w:r>
      <w:r w:rsidR="00E103AF">
        <w:t xml:space="preserve"> with data from RHC and </w:t>
      </w:r>
      <w:r w:rsidR="000406DD">
        <w:t>it is unclear how many patients with IPF reach this threshold</w:t>
      </w:r>
      <w:r w:rsidR="000A5935">
        <w:t xml:space="preserve"> and at what stage of their disease</w:t>
      </w:r>
      <w:r w:rsidR="00E103AF">
        <w:t>.</w:t>
      </w:r>
    </w:p>
    <w:p w14:paraId="5D796FC4" w14:textId="233E9B76" w:rsidR="00597A7E" w:rsidRPr="00597A7E" w:rsidRDefault="00A33F50" w:rsidP="00597A7E">
      <w:r>
        <w:t xml:space="preserve">The only study in publication to assess the role of </w:t>
      </w:r>
      <w:r w:rsidR="00A261A2">
        <w:t>VO</w:t>
      </w:r>
      <w:r w:rsidR="00A261A2" w:rsidRPr="00A261A2">
        <w:rPr>
          <w:vertAlign w:val="subscript"/>
        </w:rPr>
        <w:t>2</w:t>
      </w:r>
      <w:r>
        <w:t xml:space="preserve"> in IPF prognosis is a study by </w:t>
      </w:r>
      <w:r w:rsidR="00D067A7">
        <w:t>Fell and colleagues</w:t>
      </w:r>
      <w:r>
        <w:t>,</w:t>
      </w:r>
      <w:r w:rsidR="00D067A7">
        <w:t xml:space="preserve"> </w:t>
      </w:r>
      <w:r>
        <w:t>who</w:t>
      </w:r>
      <w:r w:rsidR="00D067A7">
        <w:t xml:space="preserve"> retrospectively </w:t>
      </w:r>
      <w:r>
        <w:t xml:space="preserve">reported </w:t>
      </w:r>
      <w:r w:rsidR="00D067A7">
        <w:t>on 117 patients with IPF and baseline CPET data.</w:t>
      </w:r>
      <w:r w:rsidR="00A261A2">
        <w:fldChar w:fldCharType="begin"/>
      </w:r>
      <w:r w:rsidR="00BE0F3E">
        <w:instrText xml:space="preserve"> ADDIN EN.CITE &lt;EndNote&gt;&lt;Cite&gt;&lt;Author&gt;Fell&lt;/Author&gt;&lt;Year&gt;2009&lt;/Year&gt;&lt;RecNum&gt;473&lt;/RecNum&gt;&lt;DisplayText&gt;&lt;style face="superscript"&gt;154&lt;/style&gt;&lt;/DisplayText&gt;&lt;record&gt;&lt;rec-number&gt;473&lt;/rec-number&gt;&lt;foreign-keys&gt;&lt;key app="EN" db-id="52evaf50e9fe5cewd9b555d6wtw099s0pzrz" timestamp="1453989949" guid="717891a1-7754-48c2-8fe3-45d7278e29d8"&gt;473&lt;/key&gt;&lt;/foreign-keys&gt;&lt;ref-type name="Journal Article"&gt;17&lt;/ref-type&gt;&lt;contributors&gt;&lt;authors&gt;&lt;author&gt;Fell, Charlene D.&lt;/author&gt;&lt;author&gt;Liu, Lyrica Xiaohong&lt;/author&gt;&lt;author&gt;Motika, Caroline&lt;/author&gt;&lt;author&gt;Kazerooni, Ella A.&lt;/author&gt;&lt;author&gt;Gross, Barry H.&lt;/author&gt;&lt;author&gt;Travis, William D.&lt;/author&gt;&lt;author&gt;Colby, Thomas V.&lt;/author&gt;&lt;author&gt;Murray, Susan&lt;/author&gt;&lt;author&gt;Toews, Galen B.&lt;/author&gt;&lt;author&gt;Martinez, Fernando J.&lt;/author&gt;&lt;author&gt;Flaherty, Kevin R.&lt;/author&gt;&lt;/authors&gt;&lt;/contributors&gt;&lt;titles&gt;&lt;title&gt;The Prognostic Value of Cardiopulmonary Exercise Testing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402-407&lt;/pages&gt;&lt;volume&gt;179&lt;/volume&gt;&lt;number&gt;5&lt;/number&gt;&lt;dates&gt;&lt;year&gt;2009&lt;/year&gt;&lt;pub-dates&gt;&lt;date&gt;2009/03/01&lt;/date&gt;&lt;/pub-dates&gt;&lt;/dates&gt;&lt;publisher&gt;American Thoracic Society - AJRCCM&lt;/publisher&gt;&lt;isbn&gt;1073-449X&lt;/isbn&gt;&lt;urls&gt;&lt;related-urls&gt;&lt;url&gt;http://dx.doi.org/10.1164/rccm.200802-241OC&lt;/url&gt;&lt;url&gt;http://www.atsjournals.org/doi/pdf/10.1164/rccm.200802-241OC&lt;/url&gt;&lt;/related-urls&gt;&lt;/urls&gt;&lt;electronic-resource-num&gt;10.1164/rccm.200802-241OC&lt;/electronic-resource-num&gt;&lt;access-date&gt;2016/01/28&lt;/access-date&gt;&lt;/record&gt;&lt;/Cite&gt;&lt;/EndNote&gt;</w:instrText>
      </w:r>
      <w:r w:rsidR="00A261A2">
        <w:fldChar w:fldCharType="separate"/>
      </w:r>
      <w:r w:rsidR="00D64E8E" w:rsidRPr="00D64E8E">
        <w:rPr>
          <w:noProof/>
          <w:vertAlign w:val="superscript"/>
        </w:rPr>
        <w:t>154</w:t>
      </w:r>
      <w:r w:rsidR="00A261A2">
        <w:fldChar w:fldCharType="end"/>
      </w:r>
      <w:r w:rsidR="00597A7E">
        <w:t xml:space="preserve"> A VO</w:t>
      </w:r>
      <w:r w:rsidR="00597A7E" w:rsidRPr="00597A7E">
        <w:rPr>
          <w:vertAlign w:val="subscript"/>
        </w:rPr>
        <w:t>2</w:t>
      </w:r>
      <w:r w:rsidR="00597A7E">
        <w:t>max &lt; 8.3ml/kg/min was associated with significantly worse prognosis</w:t>
      </w:r>
      <w:r w:rsidR="00125A80">
        <w:t>, although this represented only 7% of patients</w:t>
      </w:r>
      <w:r w:rsidR="00597A7E">
        <w:t>. Interestingly, not all patients with a cut off below this value demonstrated desaturation in 6MWT. This may be due to the aforementioned limitations of 6MWT in exercising participants to their true exercise capacity.</w:t>
      </w:r>
    </w:p>
    <w:p w14:paraId="16C1A6DF" w14:textId="77777777" w:rsidR="00D067A7" w:rsidRPr="004D2879" w:rsidRDefault="00A036AE" w:rsidP="00597A7E">
      <w:r>
        <w:t>T</w:t>
      </w:r>
      <w:r w:rsidR="00597A7E">
        <w:t xml:space="preserve">he </w:t>
      </w:r>
      <w:r>
        <w:t>study</w:t>
      </w:r>
      <w:r w:rsidR="00597A7E">
        <w:t xml:space="preserve"> </w:t>
      </w:r>
      <w:r>
        <w:t>data was unable</w:t>
      </w:r>
      <w:r w:rsidR="00597A7E">
        <w:t xml:space="preserve"> to </w:t>
      </w:r>
      <w:r>
        <w:t>demonstrate a value that constitutes</w:t>
      </w:r>
      <w:r w:rsidR="00597A7E">
        <w:t xml:space="preserve"> a </w:t>
      </w:r>
      <w:r>
        <w:t xml:space="preserve">clinically significant </w:t>
      </w:r>
      <w:r w:rsidR="00597A7E">
        <w:t>change</w:t>
      </w:r>
      <w:r>
        <w:t xml:space="preserve"> in</w:t>
      </w:r>
      <w:r w:rsidR="00597A7E">
        <w:t xml:space="preserve"> VO</w:t>
      </w:r>
      <w:r w:rsidR="00597A7E" w:rsidRPr="00597A7E">
        <w:rPr>
          <w:vertAlign w:val="subscript"/>
        </w:rPr>
        <w:t>2</w:t>
      </w:r>
      <w:r w:rsidR="00597A7E">
        <w:t xml:space="preserve">max over time </w:t>
      </w:r>
      <w:r w:rsidR="00E30B8D">
        <w:t>to</w:t>
      </w:r>
      <w:r w:rsidR="00125A80">
        <w:t xml:space="preserve"> predict</w:t>
      </w:r>
      <w:r w:rsidR="00597A7E">
        <w:t xml:space="preserve"> short-term</w:t>
      </w:r>
      <w:r w:rsidR="00E30B8D" w:rsidRPr="00E30B8D">
        <w:t xml:space="preserve"> </w:t>
      </w:r>
      <w:r w:rsidR="00E30B8D">
        <w:t>survival</w:t>
      </w:r>
      <w:r w:rsidR="00597A7E">
        <w:t xml:space="preserve">. This </w:t>
      </w:r>
      <w:r w:rsidR="00E30B8D">
        <w:t>may</w:t>
      </w:r>
      <w:r w:rsidR="00597A7E">
        <w:t xml:space="preserve"> reflect a selection bias</w:t>
      </w:r>
      <w:r w:rsidR="00E30B8D">
        <w:t>; as</w:t>
      </w:r>
      <w:r w:rsidR="00597A7E">
        <w:t xml:space="preserve"> patients became sicker they dec</w:t>
      </w:r>
      <w:r w:rsidR="00E30B8D">
        <w:t xml:space="preserve">line </w:t>
      </w:r>
      <w:r w:rsidR="00597A7E">
        <w:t xml:space="preserve">exercise testing but still perform </w:t>
      </w:r>
      <w:r w:rsidR="00E30B8D">
        <w:t>other PFTs</w:t>
      </w:r>
      <w:r w:rsidR="00597A7E">
        <w:t>.</w:t>
      </w:r>
      <w:r w:rsidR="008B3257">
        <w:t xml:space="preserve"> Ultimately, this reflects one of the primary limitations of CPET. Patients may find it unpleasant and decline testing where other simpler methods of assessing severity and progression are available. CPET is usually only available in tertiary referral centres and requires significant time and expertise to perform and interpret, limiting its broader use. Evidence in IPF is sparse, </w:t>
      </w:r>
      <w:r w:rsidR="008B3257">
        <w:lastRenderedPageBreak/>
        <w:t>although</w:t>
      </w:r>
      <w:r w:rsidR="00AE5156">
        <w:t xml:space="preserve"> the studies discussed suggest that</w:t>
      </w:r>
      <w:r w:rsidR="008B3257">
        <w:t xml:space="preserve"> it could add value in vascular disease evaluation and prognostication.</w:t>
      </w:r>
    </w:p>
    <w:p w14:paraId="1E2B655F" w14:textId="77777777" w:rsidR="00A958A9" w:rsidRDefault="00A958A9" w:rsidP="00A958A9">
      <w:pPr>
        <w:pStyle w:val="Heading3"/>
      </w:pPr>
      <w:bookmarkStart w:id="2508" w:name="_Toc364347268"/>
      <w:r>
        <w:t>Risk Scoring</w:t>
      </w:r>
      <w:bookmarkEnd w:id="2508"/>
    </w:p>
    <w:p w14:paraId="01DCB55F" w14:textId="1AC26359" w:rsidR="00235BEE" w:rsidRDefault="00447131" w:rsidP="00235BEE">
      <w:r>
        <w:t xml:space="preserve">In practice, a combination of </w:t>
      </w:r>
      <w:r w:rsidR="00C7686A">
        <w:t xml:space="preserve">demographics, </w:t>
      </w:r>
      <w:r>
        <w:t>spirometry, carbon monoxide gas transfer, walking distance and radiological findings are utilised to develop a picture of disease stability or decline. Ley and colleagues aimed to quantify this combination with the invention of a multifactorial staging system for IPF, now commonly known as the GAP score (gender, age, physiology).</w:t>
      </w:r>
      <w:r w:rsidR="00C7686A">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C7686A">
        <w:fldChar w:fldCharType="separate"/>
      </w:r>
      <w:r w:rsidR="008E7684" w:rsidRPr="008E7684">
        <w:rPr>
          <w:noProof/>
          <w:vertAlign w:val="superscript"/>
        </w:rPr>
        <w:t>132</w:t>
      </w:r>
      <w:r w:rsidR="00C7686A">
        <w:fldChar w:fldCharType="end"/>
      </w:r>
    </w:p>
    <w:p w14:paraId="0B26B869" w14:textId="693CC68D" w:rsidR="00E95C3B" w:rsidRDefault="00E95C3B" w:rsidP="00235BEE">
      <w:r>
        <w:t>The derivation cohort was performed on 228 patients and validated in 330 patients treated in a separate clinical centre.</w:t>
      </w:r>
      <w:r w:rsidR="00FE4593">
        <w:t xml:space="preserve"> There are several strengths to this approach, including the use of comm</w:t>
      </w:r>
      <w:r w:rsidR="00F5007D">
        <w:t xml:space="preserve">only available clinical </w:t>
      </w:r>
      <w:r w:rsidR="00FE4593">
        <w:t>tests, the external validation</w:t>
      </w:r>
      <w:r w:rsidR="002B3764">
        <w:t xml:space="preserve"> cohort,</w:t>
      </w:r>
      <w:r w:rsidR="00FE4593">
        <w:t xml:space="preserve"> and the relatively long follow up time (median 1.7 years in derivation cohort). </w:t>
      </w:r>
      <w:r w:rsidR="002B3764">
        <w:t xml:space="preserve">Indeed, it is the only tool to have undergone external validation, although several risk prediction tools without external validation </w:t>
      </w:r>
      <w:r w:rsidR="00FF397F">
        <w:t>precede</w:t>
      </w:r>
      <w:r w:rsidR="002B3764">
        <w:t xml:space="preserve"> this</w:t>
      </w:r>
      <w:r w:rsidR="00FF397F">
        <w:t xml:space="preserve"> study</w:t>
      </w:r>
      <w:r w:rsidR="002B3764">
        <w:t>.</w:t>
      </w:r>
      <w:r w:rsidR="00F5007D">
        <w:fldChar w:fldCharType="begin">
          <w:fldData xml:space="preserve">PEVuZE5vdGU+PENpdGU+PEF1dGhvcj5LaW5nPC9BdXRob3I+PFllYXI+MjAwMTwvWWVhcj48UmVj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xNzEtMTE4MTwvcGFnZXM+PHZvbHVtZT4xNjQ8L3ZvbHVtZT48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0NTktNjY8L3BhZ2VzPjx2b2x1bWU+MTg0PC92
b2x1bWU+PG51bWJlcj40PC9udW1iZXI+PGVkaXRpb24+MjAxMS8wNS8yODwvZWRpdGlvbj48a2V5
d29yZHM+PGtleXdvcmQ+QWdlZDwva2V5d29yZD48a2V5d29yZD5DYXJib24gTW9ub3hpZGU8L2tl
eXdvcmQ+PGtleXdvcmQ+Q2xpbmljYWwgVHJpYWxzIGFzIFRvcGljPC9rZXl3b3JkPjxrZXl3b3Jk
PkZlbWFsZTwva2V5d29yZD48a2V5d29yZD5IZWFsdGggU3RhdHVzPC9rZXl3b3JkPjxrZXl3b3Jk
Pkh1bWFuczwva2V5d29yZD48a2V5d29yZD5JZGlvcGF0aGljIFB1bG1vbmFyeSBGaWJyb3Npcy8q
bW9ydGFsaXR5L3BoeXNpb3BhdGhvbG9neT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QdWxtb25hcnkgRGlmZnVzaW5nIENhcGFjaXR5PC9rZXl3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</w:fldData>
        </w:fldChar>
      </w:r>
      <w:r w:rsidR="00BE0F3E">
        <w:instrText xml:space="preserve"> ADDIN EN.CITE </w:instrText>
      </w:r>
      <w:r w:rsidR="00BE0F3E">
        <w:fldChar w:fldCharType="begin">
          <w:fldData xml:space="preserve">PEVuZE5vdGU+PENpdGU+PEF1dGhvcj5LaW5nPC9BdXRob3I+PFllYXI+MjAwMTwvWWVhcj48UmVj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xNzEtMTE4MTwvcGFnZXM+PHZvbHVtZT4xNjQ8L3ZvbHVtZT48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0NTktNjY8L3BhZ2VzPjx2b2x1bWU+MTg0PC92
b2x1bWU+PG51bWJlcj40PC9udW1iZXI+PGVkaXRpb24+MjAxMS8wNS8yODwvZWRpdGlvbj48a2V5
d29yZHM+PGtleXdvcmQ+QWdlZDwva2V5d29yZD48a2V5d29yZD5DYXJib24gTW9ub3hpZGU8L2tl
eXdvcmQ+PGtleXdvcmQ+Q2xpbmljYWwgVHJpYWxzIGFzIFRvcGljPC9rZXl3b3JkPjxrZXl3b3Jk
PkZlbWFsZTwva2V5d29yZD48a2V5d29yZD5IZWFsdGggU3RhdHVzPC9rZXl3b3JkPjxrZXl3b3Jk
Pkh1bWFuczwva2V5d29yZD48a2V5d29yZD5JZGlvcGF0aGljIFB1bG1vbmFyeSBGaWJyb3Npcy8q
bW9ydGFsaXR5L3BoeXNpb3BhdGhvbG9neT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QdWxtb25hcnkgRGlmZnVzaW5nIENhcGFjaXR5PC9rZXl3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</w:fldData>
        </w:fldChar>
      </w:r>
      <w:r w:rsidR="00BE0F3E">
        <w:instrText xml:space="preserve"> ADDIN EN.CITE.DATA </w:instrText>
      </w:r>
      <w:r w:rsidR="00BE0F3E">
        <w:fldChar w:fldCharType="end"/>
      </w:r>
      <w:r w:rsidR="00F5007D">
        <w:fldChar w:fldCharType="separate"/>
      </w:r>
      <w:r w:rsidR="00D452EA" w:rsidRPr="00D452EA">
        <w:rPr>
          <w:noProof/>
          <w:vertAlign w:val="superscript"/>
        </w:rPr>
        <w:t>137, 155, 156</w:t>
      </w:r>
      <w:r w:rsidR="00F5007D">
        <w:fldChar w:fldCharType="end"/>
      </w:r>
      <w:r w:rsidR="002B3764">
        <w:t xml:space="preserve"> </w:t>
      </w:r>
      <w:r w:rsidR="000A2ED1">
        <w:t>An inability to perform T</w:t>
      </w:r>
      <w:r w:rsidR="000A2ED1" w:rsidRPr="000A2ED1">
        <w:rPr>
          <w:vertAlign w:val="subscript"/>
        </w:rPr>
        <w:t>LCO</w:t>
      </w:r>
      <w:r w:rsidR="000A2ED1">
        <w:t xml:space="preserve"> confers </w:t>
      </w:r>
      <w:r w:rsidR="00BE3000">
        <w:t>the highest risk score for the T</w:t>
      </w:r>
      <w:r w:rsidR="000A2ED1" w:rsidRPr="000A2ED1">
        <w:rPr>
          <w:vertAlign w:val="subscript"/>
        </w:rPr>
        <w:t>LCO</w:t>
      </w:r>
      <w:r w:rsidR="000A2ED1">
        <w:t xml:space="preserve"> paradigm, as the most likely reason for an inability to perform the test is a decline in lung function, although as previously discussed, this is not necessarily the case. </w:t>
      </w:r>
      <w:r w:rsidR="00FE4593">
        <w:t xml:space="preserve">A summary of the derived </w:t>
      </w:r>
      <w:r w:rsidR="00CB01AB">
        <w:t xml:space="preserve">GAP </w:t>
      </w:r>
      <w:r w:rsidR="00FE4593">
        <w:t>index and scorin</w:t>
      </w:r>
      <w:r w:rsidR="005B109D">
        <w:t>g system</w:t>
      </w:r>
      <w:r w:rsidR="00F85AF8">
        <w:t xml:space="preserve"> is given in </w:t>
      </w:r>
      <w:r w:rsidR="000303A8">
        <w:t>Figure</w:t>
      </w:r>
      <w:r w:rsidR="00F85AF8">
        <w:t xml:space="preserve"> 1.1</w:t>
      </w:r>
      <w:ins w:id="2509" w:author="Windows User" w:date="2018-10-31T09:09:00Z">
        <w:r w:rsidR="005852F1">
          <w:t>5</w:t>
        </w:r>
      </w:ins>
      <w:del w:id="2510" w:author="Windows User" w:date="2018-10-31T09:09:00Z">
        <w:r w:rsidR="00F85AF8" w:rsidDel="005852F1">
          <w:delText>6</w:delText>
        </w:r>
      </w:del>
      <w:r w:rsidR="00FE4593">
        <w:t>.</w:t>
      </w:r>
    </w:p>
    <w:p w14:paraId="677D3EC7" w14:textId="6F5A1645" w:rsidR="00C91D8B" w:rsidRDefault="0040192E" w:rsidP="004B1AE3">
      <w:pPr>
        <w:pStyle w:val="figure"/>
        <w:spacing w:after="240"/>
        <w:rPr>
          <w:lang w:val="en-US"/>
        </w:rPr>
      </w:pPr>
      <w:r w:rsidRPr="00B7009C">
        <w:rPr>
          <w:noProof/>
          <w:lang w:eastAsia="en-GB"/>
        </w:rPr>
        <w:lastRenderedPageBreak/>
        <w:drawing>
          <wp:inline distT="0" distB="0" distL="0" distR="0" wp14:anchorId="752FE560" wp14:editId="03A86C94">
            <wp:extent cx="6050915" cy="4436110"/>
            <wp:effectExtent l="0" t="0" r="0" b="8890"/>
            <wp:docPr id="18"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50915" cy="4436110"/>
                    </a:xfrm>
                    <a:prstGeom prst="rect">
                      <a:avLst/>
                    </a:prstGeom>
                    <a:noFill/>
                    <a:ln>
                      <a:noFill/>
                    </a:ln>
                  </pic:spPr>
                </pic:pic>
              </a:graphicData>
            </a:graphic>
          </wp:inline>
        </w:drawing>
      </w:r>
    </w:p>
    <w:p w14:paraId="6BFA208A" w14:textId="77777777" w:rsidR="00C176EB" w:rsidRDefault="0040192E" w:rsidP="00C176EB">
      <w:pPr>
        <w:pStyle w:val="figure"/>
        <w:spacing w:after="240"/>
      </w:pPr>
      <w:r w:rsidRPr="00B7009C">
        <w:rPr>
          <w:noProof/>
          <w:lang w:eastAsia="en-GB"/>
        </w:rPr>
        <w:drawing>
          <wp:inline distT="0" distB="0" distL="0" distR="0" wp14:anchorId="497F9294" wp14:editId="17F2E676">
            <wp:extent cx="6050915" cy="1517650"/>
            <wp:effectExtent l="0" t="0" r="0" b="6350"/>
            <wp:docPr id="19"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50915" cy="1517650"/>
                    </a:xfrm>
                    <a:prstGeom prst="rect">
                      <a:avLst/>
                    </a:prstGeom>
                    <a:noFill/>
                    <a:ln>
                      <a:noFill/>
                    </a:ln>
                  </pic:spPr>
                </pic:pic>
              </a:graphicData>
            </a:graphic>
          </wp:inline>
        </w:drawing>
      </w:r>
    </w:p>
    <w:p w14:paraId="4EB078E6" w14:textId="3750004C" w:rsidR="00B7009C" w:rsidRDefault="000303A8" w:rsidP="00C176EB">
      <w:pPr>
        <w:pStyle w:val="Caption"/>
      </w:pPr>
      <w:bookmarkStart w:id="2511" w:name="_Toc3145304"/>
      <w:r>
        <w:t>Figure</w:t>
      </w:r>
      <w:r w:rsidR="00C176EB">
        <w:t xml:space="preserve"> </w:t>
      </w:r>
      <w:ins w:id="2512" w:author="Nicholas Weatherley" w:date="2019-03-05T22:36:00Z">
        <w:r w:rsidR="00D5585D">
          <w:fldChar w:fldCharType="begin"/>
        </w:r>
        <w:r w:rsidR="00D5585D">
          <w:instrText xml:space="preserve"> STYLEREF 1 \s </w:instrText>
        </w:r>
      </w:ins>
      <w:r w:rsidR="00D5585D">
        <w:fldChar w:fldCharType="separate"/>
      </w:r>
      <w:r w:rsidR="00D5585D">
        <w:rPr>
          <w:noProof/>
        </w:rPr>
        <w:t>1</w:t>
      </w:r>
      <w:ins w:id="251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514" w:author="Nicholas Weatherley" w:date="2019-03-05T22:36:00Z">
        <w:r w:rsidR="00D5585D">
          <w:rPr>
            <w:noProof/>
          </w:rPr>
          <w:t>15</w:t>
        </w:r>
        <w:r w:rsidR="00D5585D">
          <w:fldChar w:fldCharType="end"/>
        </w:r>
      </w:ins>
      <w:ins w:id="2515" w:author="Windows User" w:date="2018-11-01T14:27:00Z">
        <w:del w:id="2516" w:author="Nicholas Weatherley" w:date="2019-03-05T22:36:00Z">
          <w:r w:rsidR="002F70B6" w:rsidDel="00D5585D">
            <w:fldChar w:fldCharType="begin"/>
          </w:r>
          <w:r w:rsidR="002F70B6" w:rsidDel="00D5585D">
            <w:delInstrText xml:space="preserve"> STYLEREF 1 \s </w:delInstrText>
          </w:r>
        </w:del>
      </w:ins>
      <w:del w:id="2517" w:author="Nicholas Weatherley" w:date="2019-03-05T22:36:00Z">
        <w:r w:rsidR="002F70B6" w:rsidDel="00D5585D">
          <w:fldChar w:fldCharType="separate"/>
        </w:r>
        <w:r w:rsidR="0024585E" w:rsidDel="00D5585D">
          <w:rPr>
            <w:noProof/>
          </w:rPr>
          <w:delText>1</w:delText>
        </w:r>
      </w:del>
      <w:ins w:id="2518" w:author="Windows User" w:date="2018-11-01T14:27:00Z">
        <w:del w:id="251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520" w:author="Nicholas Weatherley" w:date="2019-03-05T22:36:00Z">
        <w:r w:rsidR="002F70B6" w:rsidDel="00D5585D">
          <w:fldChar w:fldCharType="end"/>
        </w:r>
      </w:del>
      <w:del w:id="252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1</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5</w:delText>
        </w:r>
        <w:r w:rsidR="00C87381" w:rsidDel="00135BE2">
          <w:fldChar w:fldCharType="end"/>
        </w:r>
      </w:del>
      <w:r w:rsidR="00D7119D">
        <w:t>: GAP score and mortality index</w:t>
      </w:r>
      <w:bookmarkEnd w:id="2511"/>
    </w:p>
    <w:p w14:paraId="631AFD06" w14:textId="4361F083" w:rsidR="000E4B51" w:rsidRPr="000E4B51" w:rsidRDefault="004B1AE3" w:rsidP="000E4B51">
      <w:pPr>
        <w:pStyle w:val="Figuretext"/>
      </w:pPr>
      <w:r>
        <w:t xml:space="preserve">Risk prediction score as derived from Ley </w:t>
      </w:r>
      <w:r w:rsidRPr="00A25DAC">
        <w:rPr>
          <w:i/>
        </w:rPr>
        <w:t>et al</w:t>
      </w:r>
      <w:r w:rsidR="00A25DAC">
        <w:rPr>
          <w:i/>
        </w:rPr>
        <w:t>.</w:t>
      </w:r>
      <w:r>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fldChar w:fldCharType="separate"/>
      </w:r>
      <w:r w:rsidR="008E7684" w:rsidRPr="008E7684">
        <w:rPr>
          <w:noProof/>
          <w:vertAlign w:val="superscript"/>
        </w:rPr>
        <w:t>132</w:t>
      </w:r>
      <w:r>
        <w:fldChar w:fldCharType="end"/>
      </w:r>
    </w:p>
    <w:p w14:paraId="1D69B77B" w14:textId="09373597" w:rsidR="00A80000" w:rsidRDefault="00A80000" w:rsidP="00235BEE">
      <w:r>
        <w:t xml:space="preserve">One potential weakness of this scoring system are the inclusion of patients on treatments now not commonly utilised for IPF in the derivation and validation cohorts, which </w:t>
      </w:r>
      <w:r w:rsidR="00B11D06">
        <w:t xml:space="preserve">is now </w:t>
      </w:r>
      <w:r>
        <w:t xml:space="preserve">understand </w:t>
      </w:r>
      <w:r w:rsidR="00B11D06">
        <w:t>to</w:t>
      </w:r>
      <w:r>
        <w:t xml:space="preserve"> adversely affect the outcome in IPF.</w:t>
      </w:r>
      <w:r>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fldChar w:fldCharType="separate"/>
      </w:r>
      <w:r w:rsidR="00D64E8E" w:rsidRPr="00D64E8E">
        <w:rPr>
          <w:noProof/>
          <w:vertAlign w:val="superscript"/>
        </w:rPr>
        <w:t>157</w:t>
      </w:r>
      <w:r>
        <w:fldChar w:fldCharType="end"/>
      </w:r>
      <w:r w:rsidR="002B3764">
        <w:t xml:space="preserve"> The </w:t>
      </w:r>
      <w:r w:rsidR="002A6850">
        <w:t>limitations of D</w:t>
      </w:r>
      <w:r w:rsidR="002A6850" w:rsidRPr="002A6850">
        <w:rPr>
          <w:vertAlign w:val="subscript"/>
        </w:rPr>
        <w:t>LCO</w:t>
      </w:r>
      <w:r w:rsidR="002A6850">
        <w:t xml:space="preserve"> and FVC have been set out previously, but the external validation demonstrates that the model nevertheless is a robust predictor of 1,2 and 3-year mortality. It does not however, provide detail on the importance of decline in the clinical parameters and does not assert the ability to predict sudden periods of decline, termed exacerbations, which carry a high mortality rate.</w:t>
      </w:r>
    </w:p>
    <w:p w14:paraId="7BB0BD86" w14:textId="58879591" w:rsidR="00262E82" w:rsidRDefault="000A2ED1" w:rsidP="00235BEE">
      <w:pPr>
        <w:rPr>
          <w:ins w:id="2522" w:author="Windows User" w:date="2018-10-30T09:52:00Z"/>
        </w:rPr>
      </w:pPr>
      <w:r>
        <w:t>The GAP score remains the most clinically useful tool for discussing risk and severity of disease with patients and enables stratification for research.</w:t>
      </w:r>
      <w:r w:rsidR="001800A8">
        <w:t xml:space="preserve"> The RISE stratification score, </w:t>
      </w:r>
      <w:r w:rsidR="001800A8">
        <w:lastRenderedPageBreak/>
        <w:t>based upon dyspnoea, PFTs and 6MWT is currently under evaluation, with an estimated completion of data collection time of December 2018 (</w:t>
      </w:r>
      <w:r w:rsidR="00D370B1">
        <w:t xml:space="preserve">ClinicalTrials.gov ID: </w:t>
      </w:r>
      <w:r w:rsidR="001800A8" w:rsidRPr="00D370B1">
        <w:t>NCT02632123).</w:t>
      </w:r>
    </w:p>
    <w:p w14:paraId="6481B729" w14:textId="723F3A96" w:rsidR="00C700D6" w:rsidRDefault="00C700D6">
      <w:pPr>
        <w:pStyle w:val="Heading3"/>
        <w:rPr>
          <w:ins w:id="2523" w:author="Windows User" w:date="2018-10-30T09:52:00Z"/>
        </w:rPr>
        <w:pPrChange w:id="2524" w:author="Windows User" w:date="2018-10-30T09:52:00Z">
          <w:pPr/>
        </w:pPrChange>
      </w:pPr>
      <w:ins w:id="2525" w:author="Windows User" w:date="2018-10-30T09:52:00Z">
        <w:r>
          <w:t>Serum Biomarkers</w:t>
        </w:r>
      </w:ins>
    </w:p>
    <w:p w14:paraId="7386A9E8" w14:textId="7388CE2D" w:rsidR="00C2635D" w:rsidRDefault="00C2635D">
      <w:pPr>
        <w:pStyle w:val="Heading4"/>
        <w:rPr>
          <w:ins w:id="2526" w:author="Windows User" w:date="2018-10-30T10:22:00Z"/>
        </w:rPr>
        <w:pPrChange w:id="2527" w:author="Windows User" w:date="2018-10-30T10:22:00Z">
          <w:pPr/>
        </w:pPrChange>
      </w:pPr>
      <w:ins w:id="2528" w:author="Windows User" w:date="2018-10-30T10:22:00Z">
        <w:r>
          <w:t>Classification of Biomarkers</w:t>
        </w:r>
      </w:ins>
    </w:p>
    <w:p w14:paraId="2B3DA49D" w14:textId="3C7870A8" w:rsidR="008033D4" w:rsidRDefault="00FF657D">
      <w:pPr>
        <w:rPr>
          <w:ins w:id="2529" w:author="Windows User" w:date="2018-10-30T09:59:00Z"/>
        </w:rPr>
      </w:pPr>
      <w:ins w:id="2530" w:author="Windows User" w:date="2018-10-30T09:53:00Z">
        <w:r>
          <w:t xml:space="preserve">Biological markers, or biomarkers, </w:t>
        </w:r>
      </w:ins>
      <w:ins w:id="2531" w:author="Windows User" w:date="2018-10-30T09:54:00Z">
        <w:r>
          <w:t xml:space="preserve">are objectively measured indicators of a physiological </w:t>
        </w:r>
      </w:ins>
      <w:ins w:id="2532" w:author="Windows User" w:date="2018-10-30T09:55:00Z">
        <w:r w:rsidR="009C213E">
          <w:t xml:space="preserve">or pathological </w:t>
        </w:r>
      </w:ins>
      <w:ins w:id="2533" w:author="Windows User" w:date="2018-10-30T09:54:00Z">
        <w:r>
          <w:t>process</w:t>
        </w:r>
      </w:ins>
      <w:ins w:id="2534" w:author="Windows User" w:date="2018-10-30T09:56:00Z">
        <w:r w:rsidR="009C213E">
          <w:t>,</w:t>
        </w:r>
      </w:ins>
      <w:ins w:id="2535" w:author="Windows User" w:date="2018-10-30T09:54:00Z">
        <w:r>
          <w:t xml:space="preserve"> or a response to therapeutic intervention. </w:t>
        </w:r>
      </w:ins>
      <w:ins w:id="2536" w:author="Windows User" w:date="2018-10-30T09:56:00Z">
        <w:r w:rsidR="003A08E5">
          <w:t xml:space="preserve">They can be </w:t>
        </w:r>
      </w:ins>
      <w:ins w:id="2537" w:author="Windows User" w:date="2018-10-30T09:58:00Z">
        <w:r w:rsidR="003A08E5">
          <w:t>subsclassified as described in table</w:t>
        </w:r>
      </w:ins>
      <w:ins w:id="2538" w:author="Windows User" w:date="2018-10-30T10:21:00Z">
        <w:r w:rsidR="008033D4">
          <w:t xml:space="preserve"> 1.4.</w:t>
        </w:r>
      </w:ins>
      <w:ins w:id="2539" w:author="Windows User" w:date="2018-10-30T10:20:00Z">
        <w:r w:rsidR="008033D4">
          <w:t xml:space="preserve"> </w:t>
        </w:r>
      </w:ins>
    </w:p>
    <w:p w14:paraId="2D9051C7" w14:textId="5077E9A7" w:rsidR="004435D9" w:rsidRPr="008033D4" w:rsidRDefault="004435D9">
      <w:pPr>
        <w:pStyle w:val="TableTitle0"/>
        <w:rPr>
          <w:ins w:id="2540" w:author="Windows User" w:date="2018-10-30T10:16:00Z"/>
        </w:rPr>
        <w:pPrChange w:id="2541" w:author="Windows User" w:date="2018-10-30T10:18:00Z">
          <w:pPr/>
        </w:pPrChange>
      </w:pPr>
      <w:bookmarkStart w:id="2542" w:name="_Toc3145470"/>
      <w:ins w:id="2543" w:author="Windows User" w:date="2018-10-30T10:16:00Z">
        <w:r>
          <w:t xml:space="preserve">Table </w:t>
        </w:r>
      </w:ins>
      <w:ins w:id="2544" w:author="Nicholas Weatherley" w:date="2019-03-04T21:03:00Z">
        <w:r w:rsidR="00E96948">
          <w:fldChar w:fldCharType="begin"/>
        </w:r>
        <w:r w:rsidR="00E96948">
          <w:instrText xml:space="preserve"> STYLEREF 1 \s </w:instrText>
        </w:r>
      </w:ins>
      <w:r w:rsidR="00E96948">
        <w:fldChar w:fldCharType="separate"/>
      </w:r>
      <w:r w:rsidR="00E96948">
        <w:rPr>
          <w:noProof/>
        </w:rPr>
        <w:t>1</w:t>
      </w:r>
      <w:ins w:id="2545"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2546" w:author="Nicholas Weatherley" w:date="2019-03-04T21:03:00Z">
        <w:r w:rsidR="00E96948">
          <w:rPr>
            <w:noProof/>
          </w:rPr>
          <w:t>4</w:t>
        </w:r>
        <w:r w:rsidR="00E96948">
          <w:fldChar w:fldCharType="end"/>
        </w:r>
      </w:ins>
      <w:ins w:id="2547" w:author="Windows User" w:date="2018-11-01T15:46:00Z">
        <w:del w:id="2548" w:author="Nicholas Weatherley" w:date="2019-03-04T21:03:00Z">
          <w:r w:rsidR="00743FFA" w:rsidDel="00E96948">
            <w:fldChar w:fldCharType="begin"/>
          </w:r>
          <w:r w:rsidR="00743FFA" w:rsidDel="00E96948">
            <w:delInstrText xml:space="preserve"> STYLEREF 1 \s </w:delInstrText>
          </w:r>
        </w:del>
      </w:ins>
      <w:del w:id="2549" w:author="Nicholas Weatherley" w:date="2019-03-04T21:03:00Z">
        <w:r w:rsidR="00743FFA" w:rsidDel="00E96948">
          <w:fldChar w:fldCharType="separate"/>
        </w:r>
        <w:r w:rsidR="0024585E" w:rsidDel="00E96948">
          <w:rPr>
            <w:noProof/>
          </w:rPr>
          <w:delText>1</w:delText>
        </w:r>
      </w:del>
      <w:ins w:id="2550" w:author="Windows User" w:date="2018-11-01T15:46:00Z">
        <w:del w:id="2551"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2552" w:author="Nicholas Weatherley" w:date="2019-03-04T21:03:00Z">
        <w:r w:rsidR="00743FFA" w:rsidDel="00E96948">
          <w:fldChar w:fldCharType="end"/>
        </w:r>
      </w:del>
      <w:ins w:id="2553" w:author="Windows User" w:date="2018-10-30T10:16:00Z">
        <w:r>
          <w:t>: Biomarker classification</w:t>
        </w:r>
        <w:bookmarkEnd w:id="2542"/>
      </w:ins>
    </w:p>
    <w:tbl>
      <w:tblPr>
        <w:tblStyle w:val="LightList"/>
        <w:tblW w:w="0" w:type="auto"/>
        <w:tblLook w:val="04A0" w:firstRow="1" w:lastRow="0" w:firstColumn="1" w:lastColumn="0" w:noHBand="0" w:noVBand="1"/>
        <w:tblPrChange w:id="2554" w:author="Windows User" w:date="2018-10-30T10:00:00Z">
          <w:tblPr>
            <w:tblStyle w:val="ListTable3"/>
            <w:tblW w:w="0" w:type="auto"/>
            <w:tblLook w:val="04A0" w:firstRow="1" w:lastRow="0" w:firstColumn="1" w:lastColumn="0" w:noHBand="0" w:noVBand="1"/>
          </w:tblPr>
        </w:tblPrChange>
      </w:tblPr>
      <w:tblGrid>
        <w:gridCol w:w="2400"/>
        <w:gridCol w:w="4678"/>
        <w:gridCol w:w="2411"/>
        <w:tblGridChange w:id="2555">
          <w:tblGrid>
            <w:gridCol w:w="5"/>
            <w:gridCol w:w="2400"/>
            <w:gridCol w:w="761"/>
            <w:gridCol w:w="3166"/>
            <w:gridCol w:w="751"/>
            <w:gridCol w:w="2411"/>
            <w:gridCol w:w="5"/>
          </w:tblGrid>
        </w:tblGridChange>
      </w:tblGrid>
      <w:tr w:rsidR="003A08E5" w14:paraId="01348D20" w14:textId="77777777" w:rsidTr="003A08E5">
        <w:trPr>
          <w:cnfStyle w:val="100000000000" w:firstRow="1" w:lastRow="0" w:firstColumn="0" w:lastColumn="0" w:oddVBand="0" w:evenVBand="0" w:oddHBand="0" w:evenHBand="0" w:firstRowFirstColumn="0" w:firstRowLastColumn="0" w:lastRowFirstColumn="0" w:lastRowLastColumn="0"/>
          <w:ins w:id="2556" w:author="Windows User" w:date="2018-10-30T10:00:00Z"/>
        </w:trPr>
        <w:tc>
          <w:tcPr>
            <w:cnfStyle w:val="001000000000" w:firstRow="0" w:lastRow="0" w:firstColumn="1" w:lastColumn="0" w:oddVBand="0" w:evenVBand="0" w:oddHBand="0" w:evenHBand="0" w:firstRowFirstColumn="0" w:firstRowLastColumn="0" w:lastRowFirstColumn="0" w:lastRowLastColumn="0"/>
            <w:tcW w:w="2400" w:type="dxa"/>
            <w:tcPrChange w:id="2557" w:author="Windows User" w:date="2018-10-30T10:00:00Z">
              <w:tcPr>
                <w:tcW w:w="3166" w:type="dxa"/>
                <w:gridSpan w:val="3"/>
              </w:tcPr>
            </w:tcPrChange>
          </w:tcPr>
          <w:p w14:paraId="18106DEA" w14:textId="2F68E454" w:rsidR="003A08E5" w:rsidRDefault="003A08E5" w:rsidP="00C700D6">
            <w:pPr>
              <w:cnfStyle w:val="101000000000" w:firstRow="1" w:lastRow="0" w:firstColumn="1" w:lastColumn="0" w:oddVBand="0" w:evenVBand="0" w:oddHBand="0" w:evenHBand="0" w:firstRowFirstColumn="0" w:firstRowLastColumn="0" w:lastRowFirstColumn="0" w:lastRowLastColumn="0"/>
              <w:rPr>
                <w:ins w:id="2558" w:author="Windows User" w:date="2018-10-30T10:00:00Z"/>
              </w:rPr>
            </w:pPr>
            <w:ins w:id="2559" w:author="Windows User" w:date="2018-10-30T10:00:00Z">
              <w:r>
                <w:t>Type of Biomarker</w:t>
              </w:r>
            </w:ins>
          </w:p>
        </w:tc>
        <w:tc>
          <w:tcPr>
            <w:tcW w:w="4678" w:type="dxa"/>
            <w:tcPrChange w:id="2560" w:author="Windows User" w:date="2018-10-30T10:00:00Z">
              <w:tcPr>
                <w:tcW w:w="3166" w:type="dxa"/>
              </w:tcPr>
            </w:tcPrChange>
          </w:tcPr>
          <w:p w14:paraId="495574DC" w14:textId="00DDF716" w:rsidR="003A08E5" w:rsidRDefault="003A08E5" w:rsidP="00C700D6">
            <w:pPr>
              <w:cnfStyle w:val="100000000000" w:firstRow="1" w:lastRow="0" w:firstColumn="0" w:lastColumn="0" w:oddVBand="0" w:evenVBand="0" w:oddHBand="0" w:evenHBand="0" w:firstRowFirstColumn="0" w:firstRowLastColumn="0" w:lastRowFirstColumn="0" w:lastRowLastColumn="0"/>
              <w:rPr>
                <w:ins w:id="2561" w:author="Windows User" w:date="2018-10-30T10:00:00Z"/>
              </w:rPr>
            </w:pPr>
            <w:ins w:id="2562" w:author="Windows User" w:date="2018-10-30T10:00:00Z">
              <w:r>
                <w:t>Description</w:t>
              </w:r>
            </w:ins>
          </w:p>
        </w:tc>
        <w:tc>
          <w:tcPr>
            <w:tcW w:w="2411" w:type="dxa"/>
            <w:tcPrChange w:id="2563" w:author="Windows User" w:date="2018-10-30T10:00:00Z">
              <w:tcPr>
                <w:tcW w:w="3167" w:type="dxa"/>
                <w:gridSpan w:val="3"/>
              </w:tcPr>
            </w:tcPrChange>
          </w:tcPr>
          <w:p w14:paraId="6E71075E" w14:textId="3C5C997F" w:rsidR="003A08E5" w:rsidRDefault="003A08E5" w:rsidP="00C700D6">
            <w:pPr>
              <w:cnfStyle w:val="100000000000" w:firstRow="1" w:lastRow="0" w:firstColumn="0" w:lastColumn="0" w:oddVBand="0" w:evenVBand="0" w:oddHBand="0" w:evenHBand="0" w:firstRowFirstColumn="0" w:firstRowLastColumn="0" w:lastRowFirstColumn="0" w:lastRowLastColumn="0"/>
              <w:rPr>
                <w:ins w:id="2564" w:author="Windows User" w:date="2018-10-30T10:00:00Z"/>
              </w:rPr>
            </w:pPr>
            <w:ins w:id="2565" w:author="Windows User" w:date="2018-10-30T10:00:00Z">
              <w:r>
                <w:t>Example</w:t>
              </w:r>
            </w:ins>
          </w:p>
        </w:tc>
      </w:tr>
      <w:tr w:rsidR="003A08E5" w14:paraId="18D835F7" w14:textId="77777777" w:rsidTr="003A08E5">
        <w:trPr>
          <w:cnfStyle w:val="000000100000" w:firstRow="0" w:lastRow="0" w:firstColumn="0" w:lastColumn="0" w:oddVBand="0" w:evenVBand="0" w:oddHBand="1" w:evenHBand="0" w:firstRowFirstColumn="0" w:firstRowLastColumn="0" w:lastRowFirstColumn="0" w:lastRowLastColumn="0"/>
          <w:ins w:id="2566" w:author="Windows User" w:date="2018-10-30T10:00:00Z"/>
        </w:trPr>
        <w:tc>
          <w:tcPr>
            <w:cnfStyle w:val="001000000000" w:firstRow="0" w:lastRow="0" w:firstColumn="1" w:lastColumn="0" w:oddVBand="0" w:evenVBand="0" w:oddHBand="0" w:evenHBand="0" w:firstRowFirstColumn="0" w:firstRowLastColumn="0" w:lastRowFirstColumn="0" w:lastRowLastColumn="0"/>
            <w:tcW w:w="2400" w:type="dxa"/>
            <w:tcPrChange w:id="2567" w:author="Windows User" w:date="2018-10-30T10:00:00Z">
              <w:tcPr>
                <w:tcW w:w="3166" w:type="dxa"/>
                <w:gridSpan w:val="3"/>
              </w:tcPr>
            </w:tcPrChange>
          </w:tcPr>
          <w:p w14:paraId="5816AE5C" w14:textId="4B3B844F" w:rsidR="003A08E5" w:rsidRDefault="009E4609" w:rsidP="00C700D6">
            <w:pPr>
              <w:cnfStyle w:val="001000100000" w:firstRow="0" w:lastRow="0" w:firstColumn="1" w:lastColumn="0" w:oddVBand="0" w:evenVBand="0" w:oddHBand="1" w:evenHBand="0" w:firstRowFirstColumn="0" w:firstRowLastColumn="0" w:lastRowFirstColumn="0" w:lastRowLastColumn="0"/>
              <w:rPr>
                <w:ins w:id="2568" w:author="Windows User" w:date="2018-10-30T10:00:00Z"/>
              </w:rPr>
            </w:pPr>
            <w:ins w:id="2569" w:author="Windows User" w:date="2018-10-30T10:04:00Z">
              <w:r>
                <w:t>Predisposition</w:t>
              </w:r>
            </w:ins>
          </w:p>
        </w:tc>
        <w:tc>
          <w:tcPr>
            <w:tcW w:w="4678" w:type="dxa"/>
            <w:tcPrChange w:id="2570" w:author="Windows User" w:date="2018-10-30T10:00:00Z">
              <w:tcPr>
                <w:tcW w:w="3166" w:type="dxa"/>
              </w:tcPr>
            </w:tcPrChange>
          </w:tcPr>
          <w:p w14:paraId="792BDFED" w14:textId="3D33DA1C" w:rsidR="003A08E5" w:rsidRDefault="006A27C8" w:rsidP="00C700D6">
            <w:pPr>
              <w:cnfStyle w:val="000000100000" w:firstRow="0" w:lastRow="0" w:firstColumn="0" w:lastColumn="0" w:oddVBand="0" w:evenVBand="0" w:oddHBand="1" w:evenHBand="0" w:firstRowFirstColumn="0" w:firstRowLastColumn="0" w:lastRowFirstColumn="0" w:lastRowLastColumn="0"/>
              <w:rPr>
                <w:ins w:id="2571" w:author="Windows User" w:date="2018-10-30T10:00:00Z"/>
              </w:rPr>
            </w:pPr>
            <w:ins w:id="2572" w:author="Windows User" w:date="2018-10-30T10:05:00Z">
              <w:r>
                <w:t>An</w:t>
              </w:r>
              <w:r w:rsidRPr="006A27C8">
                <w:t xml:space="preserve"> increased likelihood of developing a health disorder based on the presence of a particular biomarker.</w:t>
              </w:r>
            </w:ins>
          </w:p>
        </w:tc>
        <w:tc>
          <w:tcPr>
            <w:tcW w:w="2411" w:type="dxa"/>
            <w:tcPrChange w:id="2573" w:author="Windows User" w:date="2018-10-30T10:00:00Z">
              <w:tcPr>
                <w:tcW w:w="3167" w:type="dxa"/>
                <w:gridSpan w:val="3"/>
              </w:tcPr>
            </w:tcPrChange>
          </w:tcPr>
          <w:p w14:paraId="233A90F8" w14:textId="44D36D74" w:rsidR="003A08E5" w:rsidRDefault="006A27C8" w:rsidP="00C700D6">
            <w:pPr>
              <w:cnfStyle w:val="000000100000" w:firstRow="0" w:lastRow="0" w:firstColumn="0" w:lastColumn="0" w:oddVBand="0" w:evenVBand="0" w:oddHBand="1" w:evenHBand="0" w:firstRowFirstColumn="0" w:firstRowLastColumn="0" w:lastRowFirstColumn="0" w:lastRowLastColumn="0"/>
              <w:rPr>
                <w:ins w:id="2574" w:author="Windows User" w:date="2018-10-30T10:00:00Z"/>
              </w:rPr>
            </w:pPr>
            <w:ins w:id="2575" w:author="Windows User" w:date="2018-10-30T10:05:00Z">
              <w:r>
                <w:t>BRCA1 / BRCA2 gene mutation and breast cancer</w:t>
              </w:r>
            </w:ins>
          </w:p>
        </w:tc>
      </w:tr>
      <w:tr w:rsidR="003A08E5" w14:paraId="74C57A38" w14:textId="77777777" w:rsidTr="003A08E5">
        <w:trPr>
          <w:ins w:id="2576" w:author="Windows User" w:date="2018-10-30T10:00:00Z"/>
        </w:trPr>
        <w:tc>
          <w:tcPr>
            <w:cnfStyle w:val="001000000000" w:firstRow="0" w:lastRow="0" w:firstColumn="1" w:lastColumn="0" w:oddVBand="0" w:evenVBand="0" w:oddHBand="0" w:evenHBand="0" w:firstRowFirstColumn="0" w:firstRowLastColumn="0" w:lastRowFirstColumn="0" w:lastRowLastColumn="0"/>
            <w:tcW w:w="2400" w:type="dxa"/>
            <w:tcPrChange w:id="2577" w:author="Windows User" w:date="2018-10-30T10:00:00Z">
              <w:tcPr>
                <w:tcW w:w="3166" w:type="dxa"/>
                <w:gridSpan w:val="3"/>
              </w:tcPr>
            </w:tcPrChange>
          </w:tcPr>
          <w:p w14:paraId="399AFD3A" w14:textId="60B95B7F" w:rsidR="003A08E5" w:rsidRDefault="006A27C8" w:rsidP="00C700D6">
            <w:pPr>
              <w:rPr>
                <w:ins w:id="2578" w:author="Windows User" w:date="2018-10-30T10:00:00Z"/>
              </w:rPr>
            </w:pPr>
            <w:ins w:id="2579" w:author="Windows User" w:date="2018-10-30T10:06:00Z">
              <w:r>
                <w:t>Diagnostic</w:t>
              </w:r>
            </w:ins>
          </w:p>
        </w:tc>
        <w:tc>
          <w:tcPr>
            <w:tcW w:w="4678" w:type="dxa"/>
            <w:tcPrChange w:id="2580" w:author="Windows User" w:date="2018-10-30T10:00:00Z">
              <w:tcPr>
                <w:tcW w:w="3166" w:type="dxa"/>
              </w:tcPr>
            </w:tcPrChange>
          </w:tcPr>
          <w:p w14:paraId="09F17244" w14:textId="3CED1F32" w:rsidR="003A08E5" w:rsidRDefault="006A27C8" w:rsidP="00C700D6">
            <w:pPr>
              <w:cnfStyle w:val="000000000000" w:firstRow="0" w:lastRow="0" w:firstColumn="0" w:lastColumn="0" w:oddVBand="0" w:evenVBand="0" w:oddHBand="0" w:evenHBand="0" w:firstRowFirstColumn="0" w:firstRowLastColumn="0" w:lastRowFirstColumn="0" w:lastRowLastColumn="0"/>
              <w:rPr>
                <w:ins w:id="2581" w:author="Windows User" w:date="2018-10-30T10:00:00Z"/>
              </w:rPr>
            </w:pPr>
            <w:ins w:id="2582" w:author="Windows User" w:date="2018-10-30T10:07:00Z">
              <w:r>
                <w:t>Confirms the presence of a disease</w:t>
              </w:r>
            </w:ins>
            <w:ins w:id="2583" w:author="Windows User" w:date="2018-10-30T10:08:00Z">
              <w:r>
                <w:t>, may also facilitate earlier detection</w:t>
              </w:r>
            </w:ins>
          </w:p>
        </w:tc>
        <w:tc>
          <w:tcPr>
            <w:tcW w:w="2411" w:type="dxa"/>
            <w:tcPrChange w:id="2584" w:author="Windows User" w:date="2018-10-30T10:00:00Z">
              <w:tcPr>
                <w:tcW w:w="3167" w:type="dxa"/>
                <w:gridSpan w:val="3"/>
              </w:tcPr>
            </w:tcPrChange>
          </w:tcPr>
          <w:p w14:paraId="0EB9462A" w14:textId="5A0F89F6" w:rsidR="003A08E5" w:rsidRDefault="006A27C8" w:rsidP="00C700D6">
            <w:pPr>
              <w:cnfStyle w:val="000000000000" w:firstRow="0" w:lastRow="0" w:firstColumn="0" w:lastColumn="0" w:oddVBand="0" w:evenVBand="0" w:oddHBand="0" w:evenHBand="0" w:firstRowFirstColumn="0" w:firstRowLastColumn="0" w:lastRowFirstColumn="0" w:lastRowLastColumn="0"/>
              <w:rPr>
                <w:ins w:id="2585" w:author="Windows User" w:date="2018-10-30T10:00:00Z"/>
              </w:rPr>
            </w:pPr>
            <w:ins w:id="2586" w:author="Windows User" w:date="2018-10-30T10:07:00Z">
              <w:r>
                <w:t>CFTR gene and cystic fibrosis</w:t>
              </w:r>
            </w:ins>
          </w:p>
        </w:tc>
      </w:tr>
      <w:tr w:rsidR="003A08E5" w14:paraId="7F65FA61" w14:textId="77777777" w:rsidTr="003A08E5">
        <w:trPr>
          <w:cnfStyle w:val="000000100000" w:firstRow="0" w:lastRow="0" w:firstColumn="0" w:lastColumn="0" w:oddVBand="0" w:evenVBand="0" w:oddHBand="1" w:evenHBand="0" w:firstRowFirstColumn="0" w:firstRowLastColumn="0" w:lastRowFirstColumn="0" w:lastRowLastColumn="0"/>
          <w:ins w:id="2587" w:author="Windows User" w:date="2018-10-30T10:00:00Z"/>
        </w:trPr>
        <w:tc>
          <w:tcPr>
            <w:cnfStyle w:val="001000000000" w:firstRow="0" w:lastRow="0" w:firstColumn="1" w:lastColumn="0" w:oddVBand="0" w:evenVBand="0" w:oddHBand="0" w:evenHBand="0" w:firstRowFirstColumn="0" w:firstRowLastColumn="0" w:lastRowFirstColumn="0" w:lastRowLastColumn="0"/>
            <w:tcW w:w="2400" w:type="dxa"/>
            <w:tcPrChange w:id="2588" w:author="Windows User" w:date="2018-10-30T10:00:00Z">
              <w:tcPr>
                <w:tcW w:w="3166" w:type="dxa"/>
                <w:gridSpan w:val="3"/>
              </w:tcPr>
            </w:tcPrChange>
          </w:tcPr>
          <w:p w14:paraId="56EEA2B0" w14:textId="1FD94A6E" w:rsidR="003A08E5" w:rsidRDefault="006A27C8" w:rsidP="00C700D6">
            <w:pPr>
              <w:cnfStyle w:val="001000100000" w:firstRow="0" w:lastRow="0" w:firstColumn="1" w:lastColumn="0" w:oddVBand="0" w:evenVBand="0" w:oddHBand="1" w:evenHBand="0" w:firstRowFirstColumn="0" w:firstRowLastColumn="0" w:lastRowFirstColumn="0" w:lastRowLastColumn="0"/>
              <w:rPr>
                <w:ins w:id="2589" w:author="Windows User" w:date="2018-10-30T10:00:00Z"/>
              </w:rPr>
            </w:pPr>
            <w:ins w:id="2590" w:author="Windows User" w:date="2018-10-30T10:08:00Z">
              <w:r>
                <w:t>Prognostic</w:t>
              </w:r>
            </w:ins>
          </w:p>
        </w:tc>
        <w:tc>
          <w:tcPr>
            <w:tcW w:w="4678" w:type="dxa"/>
            <w:tcPrChange w:id="2591" w:author="Windows User" w:date="2018-10-30T10:00:00Z">
              <w:tcPr>
                <w:tcW w:w="3166" w:type="dxa"/>
              </w:tcPr>
            </w:tcPrChange>
          </w:tcPr>
          <w:p w14:paraId="1BE42CF4" w14:textId="5850FB6F" w:rsidR="003A08E5" w:rsidRDefault="006A27C8" w:rsidP="00C700D6">
            <w:pPr>
              <w:cnfStyle w:val="000000100000" w:firstRow="0" w:lastRow="0" w:firstColumn="0" w:lastColumn="0" w:oddVBand="0" w:evenVBand="0" w:oddHBand="1" w:evenHBand="0" w:firstRowFirstColumn="0" w:firstRowLastColumn="0" w:lastRowFirstColumn="0" w:lastRowLastColumn="0"/>
              <w:rPr>
                <w:ins w:id="2592" w:author="Windows User" w:date="2018-10-30T10:00:00Z"/>
              </w:rPr>
            </w:pPr>
            <w:ins w:id="2593" w:author="Windows User" w:date="2018-10-30T10:08:00Z">
              <w:r>
                <w:t>Indicates how a disease may develop in an individual in whom the diagnosis is already established</w:t>
              </w:r>
            </w:ins>
          </w:p>
        </w:tc>
        <w:tc>
          <w:tcPr>
            <w:tcW w:w="2411" w:type="dxa"/>
            <w:tcPrChange w:id="2594" w:author="Windows User" w:date="2018-10-30T10:00:00Z">
              <w:tcPr>
                <w:tcW w:w="3167" w:type="dxa"/>
                <w:gridSpan w:val="3"/>
              </w:tcPr>
            </w:tcPrChange>
          </w:tcPr>
          <w:p w14:paraId="1B9D5F84" w14:textId="55083E16" w:rsidR="003A08E5" w:rsidRDefault="004435D9" w:rsidP="00C700D6">
            <w:pPr>
              <w:cnfStyle w:val="000000100000" w:firstRow="0" w:lastRow="0" w:firstColumn="0" w:lastColumn="0" w:oddVBand="0" w:evenVBand="0" w:oddHBand="1" w:evenHBand="0" w:firstRowFirstColumn="0" w:firstRowLastColumn="0" w:lastRowFirstColumn="0" w:lastRowLastColumn="0"/>
              <w:rPr>
                <w:ins w:id="2595" w:author="Windows User" w:date="2018-10-30T10:00:00Z"/>
              </w:rPr>
            </w:pPr>
            <w:ins w:id="2596" w:author="Windows User" w:date="2018-10-30T10:15:00Z">
              <w:r>
                <w:t>WT1 antigen in ovarian cancer (negative)</w:t>
              </w:r>
            </w:ins>
          </w:p>
        </w:tc>
      </w:tr>
      <w:tr w:rsidR="006A27C8" w14:paraId="355B600A" w14:textId="77777777" w:rsidTr="003A08E5">
        <w:trPr>
          <w:ins w:id="2597" w:author="Windows User" w:date="2018-10-30T10:10:00Z"/>
        </w:trPr>
        <w:tc>
          <w:tcPr>
            <w:cnfStyle w:val="001000000000" w:firstRow="0" w:lastRow="0" w:firstColumn="1" w:lastColumn="0" w:oddVBand="0" w:evenVBand="0" w:oddHBand="0" w:evenHBand="0" w:firstRowFirstColumn="0" w:firstRowLastColumn="0" w:lastRowFirstColumn="0" w:lastRowLastColumn="0"/>
            <w:tcW w:w="2400" w:type="dxa"/>
          </w:tcPr>
          <w:p w14:paraId="6A2EE054" w14:textId="189BC188" w:rsidR="006A27C8" w:rsidRDefault="004435D9" w:rsidP="00C700D6">
            <w:pPr>
              <w:rPr>
                <w:ins w:id="2598" w:author="Windows User" w:date="2018-10-30T10:10:00Z"/>
              </w:rPr>
            </w:pPr>
            <w:ins w:id="2599" w:author="Windows User" w:date="2018-10-30T10:13:00Z">
              <w:r>
                <w:t>Predictive</w:t>
              </w:r>
            </w:ins>
          </w:p>
        </w:tc>
        <w:tc>
          <w:tcPr>
            <w:tcW w:w="4678" w:type="dxa"/>
          </w:tcPr>
          <w:p w14:paraId="2360E9E8" w14:textId="56121A6A" w:rsidR="006A27C8" w:rsidRDefault="004435D9" w:rsidP="00C700D6">
            <w:pPr>
              <w:cnfStyle w:val="000000000000" w:firstRow="0" w:lastRow="0" w:firstColumn="0" w:lastColumn="0" w:oddVBand="0" w:evenVBand="0" w:oddHBand="0" w:evenHBand="0" w:firstRowFirstColumn="0" w:firstRowLastColumn="0" w:lastRowFirstColumn="0" w:lastRowLastColumn="0"/>
              <w:rPr>
                <w:ins w:id="2600" w:author="Windows User" w:date="2018-10-30T10:10:00Z"/>
              </w:rPr>
            </w:pPr>
            <w:ins w:id="2601" w:author="Windows User" w:date="2018-10-30T10:13:00Z">
              <w:r>
                <w:t>Helps determine which patients are more likely to benefit from a given treatment option</w:t>
              </w:r>
            </w:ins>
          </w:p>
        </w:tc>
        <w:tc>
          <w:tcPr>
            <w:tcW w:w="2411" w:type="dxa"/>
          </w:tcPr>
          <w:p w14:paraId="57FA38A1" w14:textId="685C4E0E" w:rsidR="006A27C8" w:rsidRDefault="00684904" w:rsidP="00C700D6">
            <w:pPr>
              <w:cnfStyle w:val="000000000000" w:firstRow="0" w:lastRow="0" w:firstColumn="0" w:lastColumn="0" w:oddVBand="0" w:evenVBand="0" w:oddHBand="0" w:evenHBand="0" w:firstRowFirstColumn="0" w:firstRowLastColumn="0" w:lastRowFirstColumn="0" w:lastRowLastColumn="0"/>
              <w:rPr>
                <w:ins w:id="2602" w:author="Windows User" w:date="2018-10-30T10:10:00Z"/>
              </w:rPr>
            </w:pPr>
            <w:ins w:id="2603" w:author="Windows User" w:date="2018-10-30T10:10:00Z">
              <w:r>
                <w:t>EGFR</w:t>
              </w:r>
              <w:r w:rsidR="006A27C8">
                <w:t xml:space="preserve"> mutations and response to TKI therapy in non-small cell lung cancer</w:t>
              </w:r>
            </w:ins>
          </w:p>
        </w:tc>
      </w:tr>
    </w:tbl>
    <w:p w14:paraId="05C46236" w14:textId="73586E78" w:rsidR="003A08E5" w:rsidRDefault="00684904">
      <w:pPr>
        <w:pStyle w:val="Figuretext"/>
        <w:rPr>
          <w:ins w:id="2604" w:author="Windows User" w:date="2018-10-30T10:22:00Z"/>
        </w:rPr>
        <w:pPrChange w:id="2605" w:author="Windows User" w:date="2018-10-30T10:17:00Z">
          <w:pPr/>
        </w:pPrChange>
      </w:pPr>
      <w:ins w:id="2606" w:author="Windows User" w:date="2018-10-30T10:27:00Z">
        <w:r>
          <w:t xml:space="preserve">BRCA is the name of </w:t>
        </w:r>
      </w:ins>
      <w:ins w:id="2607" w:author="Windows User" w:date="2018-10-30T10:29:00Z">
        <w:r>
          <w:t xml:space="preserve">a tumour suppression gene and is not an acronym; CFTR: Cystic fibrosis transmembrane conductance regulator; </w:t>
        </w:r>
      </w:ins>
      <w:ins w:id="2608" w:author="Windows User" w:date="2018-10-30T10:30:00Z">
        <w:r>
          <w:t>WT1: Wilms’ tumour 1; EGFR</w:t>
        </w:r>
      </w:ins>
      <w:ins w:id="2609" w:author="Windows User" w:date="2018-10-30T10:31:00Z">
        <w:r>
          <w:t>: epithelial growth factor receptor; TKI: tyrosine kinase inhibitor.</w:t>
        </w:r>
      </w:ins>
    </w:p>
    <w:p w14:paraId="6628FF32" w14:textId="49DD4FB3" w:rsidR="00C2635D" w:rsidRDefault="00BE7987">
      <w:pPr>
        <w:rPr>
          <w:ins w:id="2610" w:author="Windows User" w:date="2018-10-30T10:27:00Z"/>
        </w:rPr>
      </w:pPr>
      <w:ins w:id="2611" w:author="Windows User" w:date="2018-10-30T11:30:00Z">
        <w:r>
          <w:t>Key s</w:t>
        </w:r>
        <w:r w:rsidR="00A512D5">
          <w:t xml:space="preserve">tudies exploring the potential use of </w:t>
        </w:r>
      </w:ins>
      <w:ins w:id="2612" w:author="Windows User" w:date="2018-10-30T12:24:00Z">
        <w:r>
          <w:t xml:space="preserve">serum </w:t>
        </w:r>
      </w:ins>
      <w:ins w:id="2613" w:author="Windows User" w:date="2018-10-30T11:30:00Z">
        <w:r w:rsidR="00A512D5">
          <w:t>b</w:t>
        </w:r>
      </w:ins>
      <w:ins w:id="2614" w:author="Windows User" w:date="2018-10-30T10:22:00Z">
        <w:r w:rsidR="00C2635D">
          <w:t>iomarkers in IPF are discussed further</w:t>
        </w:r>
      </w:ins>
      <w:ins w:id="2615" w:author="Windows User" w:date="2018-10-30T10:24:00Z">
        <w:r w:rsidR="00684904">
          <w:t xml:space="preserve"> in the remainder of this subchapter</w:t>
        </w:r>
      </w:ins>
      <w:ins w:id="2616" w:author="Windows User" w:date="2018-10-30T12:24:00Z">
        <w:r>
          <w:t>, focussing mainly on potential prognostic and predictive markers</w:t>
        </w:r>
      </w:ins>
      <w:ins w:id="2617" w:author="Windows User" w:date="2018-10-30T10:22:00Z">
        <w:r w:rsidR="00C2635D">
          <w:t>.</w:t>
        </w:r>
      </w:ins>
    </w:p>
    <w:p w14:paraId="59E3F52C" w14:textId="36E9957A" w:rsidR="00684904" w:rsidRDefault="00BC53E8">
      <w:pPr>
        <w:pStyle w:val="Heading4"/>
        <w:rPr>
          <w:ins w:id="2618" w:author="Windows User" w:date="2018-10-30T10:32:00Z"/>
        </w:rPr>
        <w:pPrChange w:id="2619" w:author="Windows User" w:date="2018-10-30T10:31:00Z">
          <w:pPr/>
        </w:pPrChange>
      </w:pPr>
      <w:ins w:id="2620" w:author="Windows User" w:date="2018-10-30T10:31:00Z">
        <w:r>
          <w:lastRenderedPageBreak/>
          <w:t xml:space="preserve">Alveolar Epithelial </w:t>
        </w:r>
      </w:ins>
      <w:ins w:id="2621" w:author="Windows User" w:date="2018-10-30T10:32:00Z">
        <w:r>
          <w:t>M</w:t>
        </w:r>
      </w:ins>
      <w:ins w:id="2622" w:author="Windows User" w:date="2018-10-30T10:31:00Z">
        <w:r>
          <w:t>arkers</w:t>
        </w:r>
      </w:ins>
    </w:p>
    <w:p w14:paraId="2E8B9095" w14:textId="2949D517" w:rsidR="003C57A4" w:rsidRDefault="003C57A4" w:rsidP="003C57A4">
      <w:pPr>
        <w:rPr>
          <w:ins w:id="2623" w:author="Windows User" w:date="2018-10-30T10:50:00Z"/>
        </w:rPr>
      </w:pPr>
      <w:ins w:id="2624" w:author="Windows User" w:date="2018-10-30T10:50:00Z">
        <w:r>
          <w:t>Krebs von den Lungen-6 antigen (KL-6) is expressed on type 2 pneumocytes in the lung and promotes the migration, proliferation and survival of fibroblasts.</w:t>
        </w:r>
      </w:ins>
      <w:r w:rsidR="00D452EA">
        <w:fldChar w:fldCharType="begin">
          <w:fldData xml:space="preserve">PEVuZE5vdGU+PENpdGU+PEF1dGhvcj5IaXJhc2F3YTwvQXV0aG9yPjxZZWFyPjE5OTc8L1llYXI+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UwMS03PC9wYWdlcz48dm9sdW1lPjE3PC92b2x1bWU+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</w:fldData>
        </w:fldChar>
      </w:r>
      <w:r w:rsidR="00846C94">
        <w:instrText xml:space="preserve"> ADDIN EN.CITE </w:instrText>
      </w:r>
      <w:r w:rsidR="00846C94">
        <w:fldChar w:fldCharType="begin">
          <w:fldData xml:space="preserve">PEVuZE5vdGU+PENpdGU+PEF1dGhvcj5IaXJhc2F3YTwvQXV0aG9yPjxZZWFyPjE5OTc8L1llYXI+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UwMS03PC9wYWdlcz48dm9sdW1lPjE3PC92b2x1bWU+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</w:fldData>
        </w:fldChar>
      </w:r>
      <w:r w:rsidR="00846C94">
        <w:instrText xml:space="preserve"> ADDIN EN.CITE.DATA </w:instrText>
      </w:r>
      <w:r w:rsidR="00846C94">
        <w:fldChar w:fldCharType="end"/>
      </w:r>
      <w:r w:rsidR="00D452EA">
        <w:fldChar w:fldCharType="separate"/>
      </w:r>
      <w:r w:rsidR="00D452EA" w:rsidRPr="00D452EA">
        <w:rPr>
          <w:noProof/>
          <w:vertAlign w:val="superscript"/>
        </w:rPr>
        <w:t>158, 159</w:t>
      </w:r>
      <w:r w:rsidR="00D452EA">
        <w:fldChar w:fldCharType="end"/>
      </w:r>
      <w:ins w:id="2625" w:author="Windows User" w:date="2018-10-30T10:50:00Z">
        <w:r>
          <w:t xml:space="preserve"> KL-6 is markedly elevated in patients with IPF as compared to heatlhy subjects and a baseline serum level &gt;1000 U/mL is associated with a poor outcome,</w:t>
        </w:r>
      </w:ins>
      <w:r w:rsidR="00D452EA">
        <w:fldChar w:fldCharType="begin">
          <w:fldData xml:space="preserve">PEVuZE5vdGU+PENpdGU+PEF1dGhvcj5Zb2tveWFtYTwvQXV0aG9yPjxZZWFyPjE5OTg8L1llYXI+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0MjktMzQ8L3Bh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</w:fldData>
        </w:fldChar>
      </w:r>
      <w:r w:rsidR="00D452EA">
        <w:instrText xml:space="preserve"> ADDIN EN.CITE </w:instrText>
      </w:r>
      <w:r w:rsidR="00D452EA">
        <w:fldChar w:fldCharType="begin">
          <w:fldData xml:space="preserve">PEVuZE5vdGU+PENpdGU+PEF1dGhvcj5Zb2tveWFtYTwvQXV0aG9yPjxZZWFyPjE5OTg8L1llYXI+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0MjktMzQ8L3Bh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</w:fldData>
        </w:fldChar>
      </w:r>
      <w:r w:rsidR="00D452EA">
        <w:instrText xml:space="preserve"> ADDIN EN.CITE.DATA </w:instrText>
      </w:r>
      <w:r w:rsidR="00D452EA">
        <w:fldChar w:fldCharType="end"/>
      </w:r>
      <w:r w:rsidR="00D452EA">
        <w:fldChar w:fldCharType="separate"/>
      </w:r>
      <w:r w:rsidR="00D452EA" w:rsidRPr="00D452EA">
        <w:rPr>
          <w:noProof/>
          <w:vertAlign w:val="superscript"/>
        </w:rPr>
        <w:t>160, 161</w:t>
      </w:r>
      <w:r w:rsidR="00D452EA">
        <w:fldChar w:fldCharType="end"/>
      </w:r>
      <w:ins w:id="2626" w:author="Windows User" w:date="2018-10-30T10:50:00Z">
        <w:r>
          <w:t xml:space="preserve"> although there is no current evidence to suggest how KL-6 could be associated with antifibrotic treatment response.</w:t>
        </w:r>
      </w:ins>
      <w:r w:rsidR="00682C35">
        <w:fldChar w:fldCharType="begin">
          <w:fldData xml:space="preserve">PEVuZE5vdGU+PENpdGU+PEF1dGhvcj5HdWlvdDwvQXV0aG9yPjxZZWFyPjIwMTY8L1llYXI+PFJl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</w:fldData>
        </w:fldChar>
      </w:r>
      <w:r w:rsidR="00682C35">
        <w:instrText xml:space="preserve"> ADDIN EN.CITE </w:instrText>
      </w:r>
      <w:r w:rsidR="00682C35">
        <w:fldChar w:fldCharType="begin">
          <w:fldData xml:space="preserve">PEVuZE5vdGU+PENpdGU+PEF1dGhvcj5HdWlvdDwvQXV0aG9yPjxZZWFyPjIwMTY8L1llYXI+PFJl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</w:fldData>
        </w:fldChar>
      </w:r>
      <w:r w:rsidR="00682C35">
        <w:instrText xml:space="preserve"> ADDIN EN.CITE.DATA </w:instrText>
      </w:r>
      <w:r w:rsidR="00682C35">
        <w:fldChar w:fldCharType="end"/>
      </w:r>
      <w:r w:rsidR="00682C35">
        <w:fldChar w:fldCharType="separate"/>
      </w:r>
      <w:r w:rsidR="00682C35" w:rsidRPr="00682C35">
        <w:rPr>
          <w:noProof/>
          <w:vertAlign w:val="superscript"/>
        </w:rPr>
        <w:t>162</w:t>
      </w:r>
      <w:r w:rsidR="00682C35">
        <w:fldChar w:fldCharType="end"/>
      </w:r>
    </w:p>
    <w:p w14:paraId="616DA4A1" w14:textId="1C9CFF20" w:rsidR="00BC53E8" w:rsidRDefault="003C57A4" w:rsidP="0053594E">
      <w:pPr>
        <w:rPr>
          <w:ins w:id="2627" w:author="Windows User" w:date="2018-10-30T10:32:00Z"/>
        </w:rPr>
      </w:pPr>
      <w:ins w:id="2628" w:author="Windows User" w:date="2018-10-30T10:50:00Z">
        <w:r>
          <w:t>Surfactant proteins are secreted by type 2 pneumocytes in the alveoli to decrease surface tension and enable alveolar expansion in health. However, surfactant proteins A and D (SP-A and SP-D) are also elevated in patients with IPF.</w:t>
        </w:r>
      </w:ins>
      <w:r w:rsidR="00A34BB8">
        <w:fldChar w:fldCharType="begin">
          <w:fldData xml:space="preserve">PEVuZE5vdGU+PENpdGU+PEF1dGhvcj5HcmVlbmU8L0F1dGhvcj48WWVhcj4yMDAyPC9ZZWFyPjxS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</w:fldData>
        </w:fldChar>
      </w:r>
      <w:r w:rsidR="00A34BB8">
        <w:instrText xml:space="preserve"> ADDIN EN.CITE </w:instrText>
      </w:r>
      <w:r w:rsidR="00A34BB8">
        <w:fldChar w:fldCharType="begin">
          <w:fldData xml:space="preserve">PEVuZE5vdGU+PENpdGU+PEF1dGhvcj5HcmVlbmU8L0F1dGhvcj48WWVhcj4yMDAyPC9ZZWFyPjxS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</w:fldData>
        </w:fldChar>
      </w:r>
      <w:r w:rsidR="00A34BB8">
        <w:instrText xml:space="preserve"> ADDIN EN.CITE.DATA </w:instrText>
      </w:r>
      <w:r w:rsidR="00A34BB8">
        <w:fldChar w:fldCharType="end"/>
      </w:r>
      <w:r w:rsidR="00A34BB8">
        <w:fldChar w:fldCharType="separate"/>
      </w:r>
      <w:r w:rsidR="00A34BB8" w:rsidRPr="00A34BB8">
        <w:rPr>
          <w:noProof/>
          <w:vertAlign w:val="superscript"/>
        </w:rPr>
        <w:t>163</w:t>
      </w:r>
      <w:r w:rsidR="00A34BB8">
        <w:fldChar w:fldCharType="end"/>
      </w:r>
      <w:ins w:id="2629" w:author="Windows User" w:date="2018-10-30T10:50:00Z">
        <w:r>
          <w:t xml:space="preserve"> They are predictive of improved survival, possibly by</w:t>
        </w:r>
      </w:ins>
      <w:ins w:id="2630" w:author="Windows User" w:date="2018-10-30T12:00:00Z">
        <w:r w:rsidR="002E3418">
          <w:t xml:space="preserve"> </w:t>
        </w:r>
      </w:ins>
      <w:ins w:id="2631" w:author="Windows User" w:date="2018-10-30T10:50:00Z">
        <w:r>
          <w:t>inducing fibroblast apoptosis.</w:t>
        </w:r>
      </w:ins>
      <w:r w:rsidR="002E3418">
        <w:fldChar w:fldCharType="begin">
          <w:fldData xml:space="preserve">PEVuZE5vdGU+PENpdGU+PEF1dGhvcj5UYWthaGFzaGk8L0F1dGhvcj48WWVhcj4yMDAwPC9ZZWFy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</w:fldData>
        </w:fldChar>
      </w:r>
      <w:r w:rsidR="002E3418">
        <w:instrText xml:space="preserve"> ADDIN EN.CITE </w:instrText>
      </w:r>
      <w:r w:rsidR="002E3418">
        <w:fldChar w:fldCharType="begin">
          <w:fldData xml:space="preserve">PEVuZE5vdGU+PENpdGU+PEF1dGhvcj5UYWthaGFzaGk8L0F1dGhvcj48WWVhcj4yMDAwPC9ZZWFy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</w:fldData>
        </w:fldChar>
      </w:r>
      <w:r w:rsidR="002E3418">
        <w:instrText xml:space="preserve"> ADDIN EN.CITE.DATA </w:instrText>
      </w:r>
      <w:r w:rsidR="002E3418">
        <w:fldChar w:fldCharType="end"/>
      </w:r>
      <w:r w:rsidR="002E3418">
        <w:fldChar w:fldCharType="separate"/>
      </w:r>
      <w:r w:rsidR="002E3418" w:rsidRPr="002E3418">
        <w:rPr>
          <w:noProof/>
          <w:vertAlign w:val="superscript"/>
        </w:rPr>
        <w:t>164</w:t>
      </w:r>
      <w:r w:rsidR="002E3418">
        <w:fldChar w:fldCharType="end"/>
      </w:r>
      <w:ins w:id="2632" w:author="Windows User" w:date="2018-10-30T10:50:00Z">
        <w:r>
          <w:t xml:space="preserve"> Mutations of surfactant protein C are also associated with familial forms of IPF.</w:t>
        </w:r>
      </w:ins>
      <w:r w:rsidR="002E3418">
        <w:fldChar w:fldCharType="begin">
          <w:fldData xml:space="preserve">PEVuZE5vdGU+PENpdGU+PEF1dGhvcj52YW4gTW9vcnNlbDwvQXV0aG9yPjxZZWFyPjIwMTA8L1ll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0MTktMjU8L3BhZ2VzPjx2b2x1bWU+MTgyPC92b2x1bWU+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</w:fldData>
        </w:fldChar>
      </w:r>
      <w:r w:rsidR="002E3418">
        <w:instrText xml:space="preserve"> ADDIN EN.CITE </w:instrText>
      </w:r>
      <w:r w:rsidR="002E3418">
        <w:fldChar w:fldCharType="begin">
          <w:fldData xml:space="preserve">PEVuZE5vdGU+PENpdGU+PEF1dGhvcj52YW4gTW9vcnNlbDwvQXV0aG9yPjxZZWFyPjIwMTA8L1ll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E0MTktMjU8L3BhZ2VzPjx2b2x1bWU+MTgyPC92b2x1bWU+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</w:fldData>
        </w:fldChar>
      </w:r>
      <w:r w:rsidR="002E3418">
        <w:instrText xml:space="preserve"> ADDIN EN.CITE.DATA </w:instrText>
      </w:r>
      <w:r w:rsidR="002E3418">
        <w:fldChar w:fldCharType="end"/>
      </w:r>
      <w:r w:rsidR="002E3418">
        <w:fldChar w:fldCharType="separate"/>
      </w:r>
      <w:r w:rsidR="002E3418" w:rsidRPr="002E3418">
        <w:rPr>
          <w:noProof/>
          <w:vertAlign w:val="superscript"/>
        </w:rPr>
        <w:t>165</w:t>
      </w:r>
      <w:r w:rsidR="002E3418">
        <w:fldChar w:fldCharType="end"/>
      </w:r>
    </w:p>
    <w:p w14:paraId="25CCAFF1" w14:textId="2E121A14" w:rsidR="00BC53E8" w:rsidRDefault="00BC53E8">
      <w:pPr>
        <w:pStyle w:val="Heading4"/>
        <w:rPr>
          <w:ins w:id="2633" w:author="Windows User" w:date="2018-10-30T10:51:00Z"/>
        </w:rPr>
        <w:pPrChange w:id="2634" w:author="Windows User" w:date="2018-10-30T10:32:00Z">
          <w:pPr/>
        </w:pPrChange>
      </w:pPr>
      <w:ins w:id="2635" w:author="Windows User" w:date="2018-10-30T10:32:00Z">
        <w:r>
          <w:t>F</w:t>
        </w:r>
        <w:r w:rsidR="00CD0A41">
          <w:t>ibrogenesis and Extracellular Remo</w:t>
        </w:r>
        <w:r>
          <w:t>delling</w:t>
        </w:r>
      </w:ins>
    </w:p>
    <w:p w14:paraId="522373A2" w14:textId="722287BF" w:rsidR="00034710" w:rsidRDefault="00034710" w:rsidP="00034710">
      <w:pPr>
        <w:rPr>
          <w:ins w:id="2636" w:author="Windows User" w:date="2018-10-30T10:57:00Z"/>
        </w:rPr>
      </w:pPr>
      <w:ins w:id="2637" w:author="Windows User" w:date="2018-10-30T10:57:00Z">
        <w:r>
          <w:t>Lysyl oxidase-like 2 (LOXL2)</w:t>
        </w:r>
      </w:ins>
      <w:ins w:id="2638" w:author="Windows User" w:date="2018-10-30T10:58:00Z">
        <w:r w:rsidR="008C2F9B">
          <w:t xml:space="preserve"> is expressed in fibrotic tissue</w:t>
        </w:r>
      </w:ins>
      <w:ins w:id="2639" w:author="Windows User" w:date="2018-10-30T10:59:00Z">
        <w:r w:rsidR="008C2F9B">
          <w:t xml:space="preserve"> and seems to be directly linked to the process of extracellular matrix remodelling.</w:t>
        </w:r>
      </w:ins>
      <w:r w:rsidR="00383839">
        <w:fldChar w:fldCharType="begin"/>
      </w:r>
      <w:r w:rsidR="00383839">
        <w:instrText xml:space="preserve"> ADDIN EN.CITE &lt;EndNote&gt;&lt;Cite&gt;&lt;Author&gt;J&lt;/Author&gt;&lt;Year&gt;2014&lt;/Year&gt;&lt;RecNum&gt;2132&lt;/RecNum&gt;&lt;DisplayText&gt;&lt;style face="superscript"&gt;166&lt;/style&gt;&lt;/DisplayText&gt;&lt;record&gt;&lt;rec-number&gt;2132&lt;/rec-number&gt;&lt;foreign-keys&gt;&lt;key app="EN" db-id="52evaf50e9fe5cewd9b555d6wtw099s0pzrz" timestamp="1540901230"&gt;2132&lt;/key&gt;&lt;/foreign-keys&gt;&lt;ref-type name="Journal Article"&gt;17&lt;/ref-type&gt;&lt;contributors&gt;&lt;authors&gt;&lt;author&gt;Chien J&lt;/author&gt;&lt;author&gt;Shao L,&lt;/author&gt;&lt;author&gt;Lyman S&lt;/author&gt;&lt;author&gt;Adamkewicz J&lt;/author&gt;&lt;author&gt;Smith V&lt;/author&gt;&lt;author&gt;O’Riordan T&lt;/author&gt;&lt;/authors&gt;&lt;/contributors&gt;&lt;titles&gt;&lt;title&gt;Elevated serum LOXL2 levels are associated with rapid disease progression in idiopathic pulmonary fibrosis (IPF)&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0&lt;/volume&gt;&lt;number&gt;(Suppl 56)&lt;/number&gt;&lt;dates&gt;&lt;year&gt;2014&lt;/year&gt;&lt;/dates&gt;&lt;urls&gt;&lt;/urls&gt;&lt;/record&gt;&lt;/Cite&gt;&lt;/EndNote&gt;</w:instrText>
      </w:r>
      <w:r w:rsidR="00383839">
        <w:fldChar w:fldCharType="separate"/>
      </w:r>
      <w:r w:rsidR="00383839" w:rsidRPr="00383839">
        <w:rPr>
          <w:noProof/>
          <w:vertAlign w:val="superscript"/>
        </w:rPr>
        <w:t>166</w:t>
      </w:r>
      <w:r w:rsidR="00383839">
        <w:fldChar w:fldCharType="end"/>
      </w:r>
      <w:ins w:id="2640" w:author="Windows User" w:date="2018-10-30T10:59:00Z">
        <w:r w:rsidR="008C2F9B">
          <w:t xml:space="preserve"> Although a correlation has been reported between </w:t>
        </w:r>
      </w:ins>
      <w:ins w:id="2641" w:author="Windows User" w:date="2018-10-30T11:00:00Z">
        <w:r w:rsidR="008C2F9B">
          <w:t>serum LOXL2 and disase progression,</w:t>
        </w:r>
      </w:ins>
      <w:r w:rsidR="003A301D">
        <w:fldChar w:fldCharType="begin">
          <w:fldData xml:space="preserve">PEVuZE5vdGU+PENpdGU+PEF1dGhvcj5DaGllbjwvQXV0aG9yPjxZZWFyPjIwMTQ8L1llYXI+PFJl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</w:fldData>
        </w:fldChar>
      </w:r>
      <w:r w:rsidR="003A301D">
        <w:instrText xml:space="preserve"> ADDIN EN.CITE </w:instrText>
      </w:r>
      <w:r w:rsidR="003A301D">
        <w:fldChar w:fldCharType="begin">
          <w:fldData xml:space="preserve">PEVuZE5vdGU+PENpdGU+PEF1dGhvcj5DaGllbjwvQXV0aG9yPjxZZWFyPjIwMTQ8L1llYXI+PFJl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</w:fldData>
        </w:fldChar>
      </w:r>
      <w:r w:rsidR="003A301D">
        <w:instrText xml:space="preserve"> ADDIN EN.CITE.DATA </w:instrText>
      </w:r>
      <w:r w:rsidR="003A301D">
        <w:fldChar w:fldCharType="end"/>
      </w:r>
      <w:r w:rsidR="003A301D">
        <w:fldChar w:fldCharType="separate"/>
      </w:r>
      <w:r w:rsidR="003A301D" w:rsidRPr="003A301D">
        <w:rPr>
          <w:noProof/>
          <w:vertAlign w:val="superscript"/>
        </w:rPr>
        <w:t>167</w:t>
      </w:r>
      <w:r w:rsidR="003A301D">
        <w:fldChar w:fldCharType="end"/>
      </w:r>
      <w:ins w:id="2642" w:author="Windows User" w:date="2018-10-30T11:00:00Z">
        <w:r w:rsidR="008C2F9B">
          <w:t xml:space="preserve"> the monoclonal antibody developed </w:t>
        </w:r>
      </w:ins>
      <w:ins w:id="2643" w:author="Windows User" w:date="2018-10-30T11:01:00Z">
        <w:r w:rsidR="008C2F9B">
          <w:t>to target</w:t>
        </w:r>
      </w:ins>
      <w:ins w:id="2644" w:author="Windows User" w:date="2018-10-30T11:00:00Z">
        <w:r w:rsidR="008C2F9B">
          <w:t xml:space="preserve"> LOXL2 </w:t>
        </w:r>
      </w:ins>
      <w:ins w:id="2645" w:author="Windows User" w:date="2018-10-30T11:01:00Z">
        <w:r w:rsidR="008C2F9B">
          <w:t xml:space="preserve">(Simtuzumab) was inefficacious at </w:t>
        </w:r>
      </w:ins>
      <w:ins w:id="2646" w:author="Windows User" w:date="2018-10-30T12:13:00Z">
        <w:r w:rsidR="00392677">
          <w:t xml:space="preserve">a phase 2 </w:t>
        </w:r>
      </w:ins>
      <w:ins w:id="2647" w:author="Windows User" w:date="2018-10-30T11:01:00Z">
        <w:r w:rsidR="008C2F9B">
          <w:t>clinical trial</w:t>
        </w:r>
      </w:ins>
      <w:ins w:id="2648" w:author="Windows User" w:date="2018-10-30T12:13:00Z">
        <w:r w:rsidR="00392677">
          <w:t xml:space="preserve"> of patients with IPF,</w:t>
        </w:r>
      </w:ins>
      <w:r w:rsidR="004847ED">
        <w:fldChar w:fldCharType="begin">
          <w:fldData xml:space="preserve">PEVuZE5vdGU+PENpdGU+PEF1dGhvcj5SYWdodTwvQXV0aG9yPjxZZWFyPjIwMTc8L1llYXI+PFJl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</w:fldData>
        </w:fldChar>
      </w:r>
      <w:r w:rsidR="004847ED">
        <w:instrText xml:space="preserve"> ADDIN EN.CITE </w:instrText>
      </w:r>
      <w:r w:rsidR="004847ED">
        <w:fldChar w:fldCharType="begin">
          <w:fldData xml:space="preserve">PEVuZE5vdGU+PENpdGU+PEF1dGhvcj5SYWdodTwvQXV0aG9yPjxZZWFyPjIwMTc8L1llYXI+PFJl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</w:fldData>
        </w:fldChar>
      </w:r>
      <w:r w:rsidR="004847ED">
        <w:instrText xml:space="preserve"> ADDIN EN.CITE.DATA </w:instrText>
      </w:r>
      <w:r w:rsidR="004847ED">
        <w:fldChar w:fldCharType="end"/>
      </w:r>
      <w:r w:rsidR="004847ED">
        <w:fldChar w:fldCharType="separate"/>
      </w:r>
      <w:r w:rsidR="004847ED" w:rsidRPr="004847ED">
        <w:rPr>
          <w:noProof/>
          <w:vertAlign w:val="superscript"/>
        </w:rPr>
        <w:t>168</w:t>
      </w:r>
      <w:r w:rsidR="004847ED">
        <w:fldChar w:fldCharType="end"/>
      </w:r>
      <w:ins w:id="2649" w:author="Windows User" w:date="2018-10-30T12:13:00Z">
        <w:r w:rsidR="00392677">
          <w:t xml:space="preserve"> and also interestingly in a phase 2 trial of patients with liver fibrosis</w:t>
        </w:r>
      </w:ins>
      <w:ins w:id="2650" w:author="Windows User" w:date="2018-10-30T11:01:00Z">
        <w:r w:rsidR="008C2F9B">
          <w:t>.</w:t>
        </w:r>
      </w:ins>
      <w:r w:rsidR="004847ED">
        <w:fldChar w:fldCharType="begin">
          <w:fldData xml:space="preserve">PEVuZE5vdGU+PENpdGU+PEF1dGhvcj5IYXJyaXNvbjwvQXV0aG9yPjxZZWFyPjIwMTg8L1llYXI+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Qw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</w:fldData>
        </w:fldChar>
      </w:r>
      <w:r w:rsidR="004847ED">
        <w:instrText xml:space="preserve"> ADDIN EN.CITE </w:instrText>
      </w:r>
      <w:r w:rsidR="004847ED">
        <w:fldChar w:fldCharType="begin">
          <w:fldData xml:space="preserve">PEVuZE5vdGU+PENpdGU+PEF1dGhvcj5IYXJyaXNvbjwvQXV0aG9yPjxZZWFyPjIwMTg8L1llYXI+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Qw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</w:fldData>
        </w:fldChar>
      </w:r>
      <w:r w:rsidR="004847ED">
        <w:instrText xml:space="preserve"> ADDIN EN.CITE.DATA </w:instrText>
      </w:r>
      <w:r w:rsidR="004847ED">
        <w:fldChar w:fldCharType="end"/>
      </w:r>
      <w:r w:rsidR="004847ED">
        <w:fldChar w:fldCharType="separate"/>
      </w:r>
      <w:r w:rsidR="004847ED" w:rsidRPr="004847ED">
        <w:rPr>
          <w:noProof/>
          <w:vertAlign w:val="superscript"/>
        </w:rPr>
        <w:t>169</w:t>
      </w:r>
      <w:r w:rsidR="004847ED">
        <w:fldChar w:fldCharType="end"/>
      </w:r>
    </w:p>
    <w:p w14:paraId="546216AE" w14:textId="3E341EAE" w:rsidR="00CD0A41" w:rsidRPr="0053594E" w:rsidRDefault="00034710" w:rsidP="0053594E">
      <w:pPr>
        <w:rPr>
          <w:ins w:id="2651" w:author="Windows User" w:date="2018-10-30T10:32:00Z"/>
        </w:rPr>
      </w:pPr>
      <w:ins w:id="2652" w:author="Windows User" w:date="2018-10-30T10:57:00Z">
        <w:r>
          <w:t>Matrix metalloproteinases (MMP) are enzymes which facilitate the remodelling of the lung extracellular matrix.</w:t>
        </w:r>
      </w:ins>
      <w:r w:rsidR="004847ED">
        <w:fldChar w:fldCharType="begin"/>
      </w:r>
      <w:r w:rsidR="004847ED">
        <w:instrText xml:space="preserve"> ADDIN EN.CITE &lt;EndNote&gt;&lt;Cite&gt;&lt;Author&gt;Oikonomidi&lt;/Author&gt;&lt;Year&gt;2009&lt;/Year&gt;&lt;RecNum&gt;2136&lt;/RecNum&gt;&lt;DisplayText&gt;&lt;style face="superscript"&gt;170&lt;/style&gt;&lt;/DisplayText&gt;&lt;record&gt;&lt;rec-number&gt;2136&lt;/rec-number&gt;&lt;foreign-keys&gt;&lt;key app="EN" db-id="52evaf50e9fe5cewd9b555d6wtw099s0pzrz" timestamp="1540902026"&gt;2136&lt;/key&gt;&lt;/foreign-keys&gt;&lt;ref-type name="Journal Article"&gt;17&lt;/ref-type&gt;&lt;contributors&gt;&lt;authors&gt;&lt;author&gt;Oikonomidi, S.&lt;/author&gt;&lt;author&gt;Kostikas, K.&lt;/author&gt;&lt;author&gt;Tsilioni, I.&lt;/author&gt;&lt;author&gt;Tanou, K.&lt;/author&gt;&lt;author&gt;Gourgoulianis, K. I.&lt;/author&gt;&lt;author&gt;Kiropoulos, T. S.&lt;/author&gt;&lt;/authors&gt;&lt;/contributors&gt;&lt;auth-address&gt;Respiratory Medicine Department, University of Thessaly Medical School, University Hospital of Larissa, 41110 Larissa, Greece.&lt;/auth-address&gt;&lt;titles&gt;&lt;title&gt;Matrix metalloproteinases in respiratory diseases: from pathogenesis to potential clinical implications&lt;/title&gt;&lt;secondary-title&gt;Current medicinal chemistry&lt;/secondary-title&gt;&lt;alt-title&gt;Curr Med Chem&lt;/alt-title&gt;&lt;/titles&gt;&lt;periodical&gt;&lt;full-title&gt;Current Medicinal Chemistry&lt;/full-title&gt;&lt;abbr-1&gt;Curr Med Chem&lt;/abbr-1&gt;&lt;/periodical&gt;&lt;alt-periodical&gt;&lt;full-title&gt;Current Medicinal Chemistry&lt;/full-title&gt;&lt;abbr-1&gt;Curr Med Chem&lt;/abbr-1&gt;&lt;/alt-periodical&gt;&lt;pages&gt;1214-28&lt;/pages&gt;&lt;volume&gt;16&lt;/volume&gt;&lt;number&gt;10&lt;/number&gt;&lt;edition&gt;2009/04/10&lt;/edition&gt;&lt;keywords&gt;&lt;keyword&gt;Humans&lt;/keyword&gt;&lt;keyword&gt;Lung Neoplasms/*enzymology/*physiopathology&lt;/keyword&gt;&lt;keyword&gt;Matrix Metalloproteinases/classification/*metabolism&lt;/keyword&gt;&lt;keyword&gt;Pleural Effusion/physiopathology&lt;/keyword&gt;&lt;keyword&gt;Pulmonary Disease, Chronic Obstructive/*enzymology/*physiopathology&lt;/keyword&gt;&lt;/keywords&gt;&lt;dates&gt;&lt;year&gt;2009&lt;/year&gt;&lt;/dates&gt;&lt;isbn&gt;0929-8673 (Print)&amp;#xD;0929-8673&lt;/isbn&gt;&lt;accession-num&gt;19355880&lt;/accession-num&gt;&lt;urls&gt;&lt;/urls&gt;&lt;remote-database-provider&gt;NLM&lt;/remote-database-provider&gt;&lt;language&gt;eng&lt;/language&gt;&lt;/record&gt;&lt;/Cite&gt;&lt;/EndNote&gt;</w:instrText>
      </w:r>
      <w:r w:rsidR="004847ED">
        <w:fldChar w:fldCharType="separate"/>
      </w:r>
      <w:r w:rsidR="004847ED" w:rsidRPr="004847ED">
        <w:rPr>
          <w:noProof/>
          <w:vertAlign w:val="superscript"/>
        </w:rPr>
        <w:t>170</w:t>
      </w:r>
      <w:r w:rsidR="004847ED">
        <w:fldChar w:fldCharType="end"/>
      </w:r>
      <w:ins w:id="2653" w:author="Windows User" w:date="2018-10-30T10:57:00Z">
        <w:r>
          <w:t xml:space="preserve"> Subclasses 1 and 7 (MMP-1 and MMP-7) are overexpressed in IPF compared to other interstitial lung diseases.</w:t>
        </w:r>
      </w:ins>
      <w:r w:rsidR="004847ED">
        <w:fldChar w:fldCharType="begin">
          <w:fldData xml:space="preserve">PEVuZE5vdGU+PENpdGU+PEF1dGhvcj5Sb3NhczwvQXV0aG9yPjxZZWFyPjIwMDg8L1llYXI+PFJl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</w:fldData>
        </w:fldChar>
      </w:r>
      <w:r w:rsidR="004847ED">
        <w:instrText xml:space="preserve"> ADDIN EN.CITE </w:instrText>
      </w:r>
      <w:r w:rsidR="004847ED">
        <w:fldChar w:fldCharType="begin">
          <w:fldData xml:space="preserve">PEVuZE5vdGU+PENpdGU+PEF1dGhvcj5Sb3NhczwvQXV0aG9yPjxZZWFyPjIwMDg8L1llYXI+PFJl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</w:fldData>
        </w:fldChar>
      </w:r>
      <w:r w:rsidR="004847ED">
        <w:instrText xml:space="preserve"> ADDIN EN.CITE.DATA </w:instrText>
      </w:r>
      <w:r w:rsidR="004847ED">
        <w:fldChar w:fldCharType="end"/>
      </w:r>
      <w:r w:rsidR="004847ED">
        <w:fldChar w:fldCharType="separate"/>
      </w:r>
      <w:r w:rsidR="004847ED" w:rsidRPr="004847ED">
        <w:rPr>
          <w:noProof/>
          <w:vertAlign w:val="superscript"/>
        </w:rPr>
        <w:t>171</w:t>
      </w:r>
      <w:r w:rsidR="004847ED">
        <w:fldChar w:fldCharType="end"/>
      </w:r>
      <w:ins w:id="2654" w:author="Windows User" w:date="2018-10-30T10:57:00Z">
        <w:r>
          <w:t xml:space="preserve"> In particular, MMP-7 levels are correlated with physiological lung function metrics and are linked to disease progression and survival,</w:t>
        </w:r>
      </w:ins>
      <w:r w:rsidR="00BE7987">
        <w:fldChar w:fldCharType="begin">
          <w:fldData xml:space="preserve">PEVuZE5vdGU+PENpdGU+PEF1dGhvcj5Sb3NhczwvQXV0aG9yPjxZZWFyPjIwMDg8L1llYXI+PFJl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</w:fldData>
        </w:fldChar>
      </w:r>
      <w:r w:rsidR="00BE7987">
        <w:instrText xml:space="preserve"> ADDIN EN.CITE </w:instrText>
      </w:r>
      <w:r w:rsidR="00BE7987">
        <w:fldChar w:fldCharType="begin">
          <w:fldData xml:space="preserve">PEVuZE5vdGU+PENpdGU+PEF1dGhvcj5Sb3NhczwvQXV0aG9yPjxZZWFyPjIwMDg8L1llYXI+PFJl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</w:fldData>
        </w:fldChar>
      </w:r>
      <w:r w:rsidR="00BE7987">
        <w:instrText xml:space="preserve"> ADDIN EN.CITE.DATA </w:instrText>
      </w:r>
      <w:r w:rsidR="00BE7987">
        <w:fldChar w:fldCharType="end"/>
      </w:r>
      <w:r w:rsidR="00BE7987">
        <w:fldChar w:fldCharType="separate"/>
      </w:r>
      <w:r w:rsidR="00BE7987" w:rsidRPr="00BE7987">
        <w:rPr>
          <w:noProof/>
          <w:vertAlign w:val="superscript"/>
        </w:rPr>
        <w:t>171</w:t>
      </w:r>
      <w:r w:rsidR="00BE7987">
        <w:fldChar w:fldCharType="end"/>
      </w:r>
      <w:ins w:id="2655" w:author="Windows User" w:date="2018-10-30T10:57:00Z">
        <w:r>
          <w:t xml:space="preserve"> making MMP-7 one of the most promising prognostic serum biomarkers in IPF.</w:t>
        </w:r>
      </w:ins>
    </w:p>
    <w:p w14:paraId="1430D787" w14:textId="767AAAAD" w:rsidR="00BC53E8" w:rsidRDefault="005A5A71">
      <w:pPr>
        <w:pStyle w:val="Heading4"/>
        <w:rPr>
          <w:ins w:id="2656" w:author="Windows User" w:date="2018-10-30T10:32:00Z"/>
        </w:rPr>
        <w:pPrChange w:id="2657" w:author="Windows User" w:date="2018-10-30T10:33:00Z">
          <w:pPr/>
        </w:pPrChange>
      </w:pPr>
      <w:ins w:id="2658" w:author="Windows User" w:date="2018-10-30T10:32:00Z">
        <w:r>
          <w:t>Chemokines</w:t>
        </w:r>
      </w:ins>
    </w:p>
    <w:p w14:paraId="5AF29B45" w14:textId="336A0D90" w:rsidR="005A5A71" w:rsidRPr="0053594E" w:rsidRDefault="009D12F9">
      <w:pPr>
        <w:rPr>
          <w:ins w:id="2659" w:author="Windows User" w:date="2018-10-30T10:32:00Z"/>
        </w:rPr>
      </w:pPr>
      <w:ins w:id="2660" w:author="Windows User" w:date="2018-10-30T11:23:00Z">
        <w:r>
          <w:t xml:space="preserve">Both CC Chemokine Ligand 18 (CCL18) and Interleukin-8 (IL-8) </w:t>
        </w:r>
      </w:ins>
      <w:ins w:id="2661" w:author="Windows User" w:date="2018-10-30T11:24:00Z">
        <w:r>
          <w:t>are leukocyte chemoattractants and bot</w:t>
        </w:r>
      </w:ins>
      <w:ins w:id="2662" w:author="Windows User" w:date="2018-10-30T12:25:00Z">
        <w:r w:rsidR="004D42D3">
          <w:t>h</w:t>
        </w:r>
      </w:ins>
      <w:ins w:id="2663" w:author="Windows User" w:date="2018-10-30T11:24:00Z">
        <w:r>
          <w:t xml:space="preserve"> are elevated in the serum of patients with IPF.</w:t>
        </w:r>
      </w:ins>
      <w:r w:rsidR="004D42D3">
        <w:fldChar w:fldCharType="begin">
          <w:fldData xml:space="preserve">PEVuZE5vdGU+PENpdGU+PEF1dGhvcj5Uc291dHNvdTwvQXV0aG9yPjxZZWFyPjIwMDY8L1llYXI+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kzOC00NTwvcGFnZXM+PHZvbHVtZT4xMDA8L3ZvbHVtZT48bnVtYmVyPjU8L251bWJl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</w:fldData>
        </w:fldChar>
      </w:r>
      <w:r w:rsidR="004D42D3">
        <w:instrText xml:space="preserve"> ADDIN EN.CITE </w:instrText>
      </w:r>
      <w:r w:rsidR="004D42D3">
        <w:fldChar w:fldCharType="begin">
          <w:fldData xml:space="preserve">PEVuZE5vdGU+PENpdGU+PEF1dGhvcj5Uc291dHNvdTwvQXV0aG9yPjxZZWFyPjIwMDY8L1llYXI+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kzOC00NTwvcGFnZXM+PHZvbHVtZT4xMDA8L3ZvbHVtZT48bnVtYmVyPjU8L251bWJl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</w:fldData>
        </w:fldChar>
      </w:r>
      <w:r w:rsidR="004D42D3">
        <w:instrText xml:space="preserve"> ADDIN EN.CITE.DATA </w:instrText>
      </w:r>
      <w:r w:rsidR="004D42D3">
        <w:fldChar w:fldCharType="end"/>
      </w:r>
      <w:r w:rsidR="004D42D3">
        <w:fldChar w:fldCharType="separate"/>
      </w:r>
      <w:r w:rsidR="004D42D3" w:rsidRPr="004D42D3">
        <w:rPr>
          <w:noProof/>
          <w:vertAlign w:val="superscript"/>
        </w:rPr>
        <w:t>172, 173</w:t>
      </w:r>
      <w:r w:rsidR="004D42D3">
        <w:fldChar w:fldCharType="end"/>
      </w:r>
      <w:ins w:id="2664" w:author="Windows User" w:date="2018-10-30T11:24:00Z">
        <w:r>
          <w:t xml:space="preserve"> </w:t>
        </w:r>
      </w:ins>
      <w:ins w:id="2665" w:author="Windows User" w:date="2018-10-30T11:25:00Z">
        <w:r>
          <w:t>Both</w:t>
        </w:r>
      </w:ins>
      <w:ins w:id="2666" w:author="Windows User" w:date="2018-10-30T12:36:00Z">
        <w:r w:rsidR="00FE5551">
          <w:t xml:space="preserve"> CCL18 and IL-8</w:t>
        </w:r>
      </w:ins>
      <w:ins w:id="2667" w:author="Windows User" w:date="2018-10-30T11:25:00Z">
        <w:r>
          <w:t xml:space="preserve"> are negatively correlated with pulmonary function tests </w:t>
        </w:r>
      </w:ins>
      <w:ins w:id="2668" w:author="Windows User" w:date="2018-10-30T11:26:00Z">
        <w:r>
          <w:t>and survival.</w:t>
        </w:r>
      </w:ins>
      <w:r w:rsidR="004D42D3">
        <w:fldChar w:fldCharType="begin">
          <w:fldData xml:space="preserve">PEVuZE5vdGU+PENpdGU+PEF1dGhvcj5aaWVnZW5oYWdlbjwvQXV0aG9yPjxZZWFyPjE5OTg8L1ll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zYyLTg8L3BhZ2VzPjx2b2x1bWU+MTU3PC92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</w:fldData>
        </w:fldChar>
      </w:r>
      <w:r w:rsidR="004D42D3">
        <w:instrText xml:space="preserve"> ADDIN EN.CITE </w:instrText>
      </w:r>
      <w:r w:rsidR="004D42D3">
        <w:fldChar w:fldCharType="begin">
          <w:fldData xml:space="preserve">PEVuZE5vdGU+PENpdGU+PEF1dGhvcj5aaWVnZW5oYWdlbjwvQXV0aG9yPjxZZWFyPjE5OTg8L1ll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zYyLTg8L3BhZ2VzPjx2b2x1bWU+MTU3PC92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</w:fldData>
        </w:fldChar>
      </w:r>
      <w:r w:rsidR="004D42D3">
        <w:instrText xml:space="preserve"> ADDIN EN.CITE.DATA </w:instrText>
      </w:r>
      <w:r w:rsidR="004D42D3">
        <w:fldChar w:fldCharType="end"/>
      </w:r>
      <w:r w:rsidR="004D42D3">
        <w:fldChar w:fldCharType="separate"/>
      </w:r>
      <w:r w:rsidR="004D42D3" w:rsidRPr="004D42D3">
        <w:rPr>
          <w:noProof/>
          <w:vertAlign w:val="superscript"/>
        </w:rPr>
        <w:t>174, 175</w:t>
      </w:r>
      <w:r w:rsidR="004D42D3">
        <w:fldChar w:fldCharType="end"/>
      </w:r>
      <w:ins w:id="2669" w:author="Windows User" w:date="2018-10-30T11:26:00Z">
        <w:r>
          <w:t xml:space="preserve"> Perhaps most interestingly, </w:t>
        </w:r>
        <w:r w:rsidR="00A512D5">
          <w:t xml:space="preserve">pirfenidone is </w:t>
        </w:r>
        <w:r>
          <w:t xml:space="preserve">licenced in </w:t>
        </w:r>
      </w:ins>
      <w:ins w:id="2670" w:author="Windows User" w:date="2018-10-30T11:27:00Z">
        <w:r w:rsidR="00A512D5">
          <w:t xml:space="preserve">the treatment of IPF and </w:t>
        </w:r>
      </w:ins>
      <w:ins w:id="2671" w:author="Windows User" w:date="2018-10-30T11:28:00Z">
        <w:r w:rsidR="00A512D5">
          <w:t>supresses the expression of CCL18 on macrophages,</w:t>
        </w:r>
      </w:ins>
      <w:r w:rsidR="004D42D3">
        <w:fldChar w:fldCharType="begin"/>
      </w:r>
      <w:r w:rsidR="004D42D3">
        <w:instrText xml:space="preserve"> ADDIN EN.CITE &lt;EndNote&gt;&lt;Cite&gt;&lt;Author&gt;Saito&lt;/Author&gt;&lt;Year&gt;2016&lt;/Year&gt;&lt;RecNum&gt;2142&lt;/RecNum&gt;&lt;DisplayText&gt;&lt;style face="superscript"&gt;176&lt;/style&gt;&lt;/DisplayText&gt;&lt;record&gt;&lt;rec-number&gt;2142&lt;/rec-number&gt;&lt;foreign-keys&gt;&lt;key app="EN" db-id="52evaf50e9fe5cewd9b555d6wtw099s0pzrz" timestamp="1540902839"&gt;2142&lt;/key&gt;&lt;/foreign-keys&gt;&lt;ref-type name="Journal Article"&gt;17&lt;/ref-type&gt;&lt;contributors&gt;&lt;authors&gt;&lt;author&gt;Saito, Y.&lt;/author&gt;&lt;author&gt;Azuma, A.&lt;/author&gt;&lt;author&gt;Matsuda, K.&lt;/author&gt;&lt;author&gt;Kamio, K.&lt;/author&gt;&lt;author&gt;Abe, S.&lt;/author&gt;&lt;author&gt;Gemma, A.&lt;/author&gt;&lt;/authors&gt;&lt;/contributors&gt;&lt;auth-address&gt;a Department of Pulmonary Medicine and Oncology , Graduate School of Medicine, Nippon Medical School , Tokyo , Japan.&lt;/auth-address&gt;&lt;titles&gt;&lt;title&gt;Pirfenidone exerts a suppressive effect on CCL18 expression in U937-derived macrophages partly by inhibiting STAT6 phosphorylation&lt;/title&gt;&lt;secondary-title&gt;Immunopharmacology and immunotoxicology&lt;/secondary-title&gt;&lt;alt-title&gt;Immunopharmacol Immunotoxicol&lt;/alt-title&gt;&lt;/titles&gt;&lt;alt-periodical&gt;&lt;full-title&gt;Immunopharmacol Immunotoxicol&lt;/full-title&gt;&lt;/alt-periodical&gt;&lt;pages&gt;1-8&lt;/pages&gt;&lt;edition&gt;2016/10/30&lt;/edition&gt;&lt;keywords&gt;&lt;keyword&gt;Ccl18&lt;/keyword&gt;&lt;keyword&gt;Pulmonary fibrosis&lt;/keyword&gt;&lt;keyword&gt;Stat6&lt;/keyword&gt;&lt;keyword&gt;macrophage&lt;/keyword&gt;&lt;keyword&gt;pirfenidone&lt;/keyword&gt;&lt;/keywords&gt;&lt;dates&gt;&lt;year&gt;2016&lt;/year&gt;&lt;pub-dates&gt;&lt;date&gt;Oct 27&lt;/date&gt;&lt;/pub-dates&gt;&lt;/dates&gt;&lt;isbn&gt;0892-3973&lt;/isbn&gt;&lt;accession-num&gt;27788604&lt;/accession-num&gt;&lt;urls&gt;&lt;/urls&gt;&lt;electronic-resource-num&gt;10.1080/08923973.2016.1247852&lt;/electronic-resource-num&gt;&lt;remote-database-provider&gt;NLM&lt;/remote-database-provider&gt;&lt;language&gt;eng&lt;/language&gt;&lt;/record&gt;&lt;/Cite&gt;&lt;/EndNote&gt;</w:instrText>
      </w:r>
      <w:r w:rsidR="004D42D3">
        <w:fldChar w:fldCharType="separate"/>
      </w:r>
      <w:r w:rsidR="004D42D3" w:rsidRPr="004D42D3">
        <w:rPr>
          <w:noProof/>
          <w:vertAlign w:val="superscript"/>
        </w:rPr>
        <w:t>176</w:t>
      </w:r>
      <w:r w:rsidR="004D42D3">
        <w:fldChar w:fldCharType="end"/>
      </w:r>
      <w:ins w:id="2672" w:author="Windows User" w:date="2018-10-30T11:28:00Z">
        <w:r w:rsidR="00A512D5">
          <w:t xml:space="preserve"> underlying the potential importance of further </w:t>
        </w:r>
      </w:ins>
      <w:ins w:id="2673" w:author="Windows User" w:date="2018-10-30T11:29:00Z">
        <w:r w:rsidR="00A512D5">
          <w:t>studying the potential of these chemokines</w:t>
        </w:r>
      </w:ins>
      <w:ins w:id="2674" w:author="Windows User" w:date="2018-10-30T11:28:00Z">
        <w:r w:rsidR="00A512D5">
          <w:t xml:space="preserve"> as predictive biomarkers in </w:t>
        </w:r>
      </w:ins>
      <w:ins w:id="2675" w:author="Windows User" w:date="2018-10-30T11:29:00Z">
        <w:r w:rsidR="00A512D5">
          <w:t>IPF.</w:t>
        </w:r>
      </w:ins>
    </w:p>
    <w:p w14:paraId="178F3F20" w14:textId="229A1E3A" w:rsidR="00BC53E8" w:rsidRDefault="00BC53E8">
      <w:pPr>
        <w:pStyle w:val="Heading4"/>
        <w:rPr>
          <w:ins w:id="2676" w:author="Windows User" w:date="2018-10-30T10:32:00Z"/>
        </w:rPr>
        <w:pPrChange w:id="2677" w:author="Windows User" w:date="2018-10-30T10:33:00Z">
          <w:pPr/>
        </w:pPrChange>
      </w:pPr>
      <w:ins w:id="2678" w:author="Windows User" w:date="2018-10-30T10:32:00Z">
        <w:r>
          <w:lastRenderedPageBreak/>
          <w:t>Growth Factor and Ahesion molecules</w:t>
        </w:r>
      </w:ins>
    </w:p>
    <w:p w14:paraId="143EFADB" w14:textId="345349EB" w:rsidR="005A5A71" w:rsidRDefault="005A5A71" w:rsidP="005A5A71">
      <w:pPr>
        <w:rPr>
          <w:ins w:id="2679" w:author="Windows User" w:date="2018-10-30T11:06:00Z"/>
        </w:rPr>
      </w:pPr>
      <w:ins w:id="2680" w:author="Windows User" w:date="2018-10-30T11:06:00Z">
        <w:r>
          <w:t xml:space="preserve">YKL-40 appears to affect cell proliferation, but the mechanism of action </w:t>
        </w:r>
      </w:ins>
      <w:ins w:id="2681" w:author="Windows User" w:date="2018-10-30T12:36:00Z">
        <w:r w:rsidR="00FE5551">
          <w:t xml:space="preserve">of </w:t>
        </w:r>
      </w:ins>
      <w:ins w:id="2682" w:author="Windows User" w:date="2018-10-30T12:38:00Z">
        <w:r w:rsidR="006E3D34">
          <w:t>this protein</w:t>
        </w:r>
      </w:ins>
      <w:ins w:id="2683" w:author="Windows User" w:date="2018-10-30T12:36:00Z">
        <w:r w:rsidR="00FE5551">
          <w:t xml:space="preserve"> </w:t>
        </w:r>
      </w:ins>
      <w:ins w:id="2684" w:author="Windows User" w:date="2018-10-30T11:06:00Z">
        <w:r>
          <w:t xml:space="preserve">is </w:t>
        </w:r>
      </w:ins>
      <w:ins w:id="2685" w:author="Windows User" w:date="2018-10-30T11:10:00Z">
        <w:r>
          <w:t>n</w:t>
        </w:r>
      </w:ins>
      <w:ins w:id="2686" w:author="Windows User" w:date="2018-10-30T11:06:00Z">
        <w:r>
          <w:t>ot yet understood</w:t>
        </w:r>
      </w:ins>
      <w:ins w:id="2687" w:author="Windows User" w:date="2018-10-30T12:38:00Z">
        <w:r w:rsidR="006E3D34">
          <w:t xml:space="preserve"> in spite of several studies involving YKL-40 in </w:t>
        </w:r>
      </w:ins>
      <w:ins w:id="2688" w:author="Windows User" w:date="2018-10-30T12:39:00Z">
        <w:r w:rsidR="006E3D34">
          <w:t>interstitiallung disease</w:t>
        </w:r>
      </w:ins>
      <w:ins w:id="2689" w:author="Windows User" w:date="2018-10-30T11:06:00Z">
        <w:r>
          <w:t>.</w:t>
        </w:r>
      </w:ins>
      <w:r w:rsidR="004C2316">
        <w:fldChar w:fldCharType="begin">
          <w:fldData xml:space="preserve">PEVuZE5vdGU+PENpdGU+PEF1dGhvcj5GdXJ1aGFzaGk8L0F1dGhvcj48WWVhcj4yMDEwPC9ZZWFy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</w:fldData>
        </w:fldChar>
      </w:r>
      <w:r w:rsidR="004C2316">
        <w:instrText xml:space="preserve"> ADDIN EN.CITE </w:instrText>
      </w:r>
      <w:r w:rsidR="004C2316">
        <w:fldChar w:fldCharType="begin">
          <w:fldData xml:space="preserve">PEVuZE5vdGU+PENpdGU+PEF1dGhvcj5GdXJ1aGFzaGk8L0F1dGhvcj48WWVhcj4yMDEwPC9ZZWFy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</w:fldData>
        </w:fldChar>
      </w:r>
      <w:r w:rsidR="004C2316">
        <w:instrText xml:space="preserve"> ADDIN EN.CITE.DATA </w:instrText>
      </w:r>
      <w:r w:rsidR="004C2316">
        <w:fldChar w:fldCharType="end"/>
      </w:r>
      <w:r w:rsidR="004C2316">
        <w:fldChar w:fldCharType="separate"/>
      </w:r>
      <w:r w:rsidR="004C2316" w:rsidRPr="004C2316">
        <w:rPr>
          <w:noProof/>
          <w:vertAlign w:val="superscript"/>
        </w:rPr>
        <w:t>177</w:t>
      </w:r>
      <w:r w:rsidR="004C2316">
        <w:fldChar w:fldCharType="end"/>
      </w:r>
      <w:ins w:id="2690" w:author="Windows User" w:date="2018-10-30T11:06:00Z">
        <w:r>
          <w:t xml:space="preserve"> It encourages cellular </w:t>
        </w:r>
        <w:r w:rsidR="00C5560C">
          <w:t>replication of lung fibroblasts in the animal model</w:t>
        </w:r>
      </w:ins>
      <w:ins w:id="2691" w:author="Windows User" w:date="2018-10-30T12:41:00Z">
        <w:r w:rsidR="004C2316">
          <w:t xml:space="preserve"> </w:t>
        </w:r>
      </w:ins>
      <w:r w:rsidR="004C2316">
        <w:fldChar w:fldCharType="begin">
          <w:fldData xml:space="preserve">PEVuZE5vdGU+PENpdGU+PEF1dGhvcj5PYmVyPC9BdXRob3I+PFllYXI+MjAwOTwvWWVhcj48UmVj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=
</w:fldData>
        </w:fldChar>
      </w:r>
      <w:r w:rsidR="004C2316">
        <w:instrText xml:space="preserve"> ADDIN EN.CITE </w:instrText>
      </w:r>
      <w:r w:rsidR="004C2316">
        <w:fldChar w:fldCharType="begin">
          <w:fldData xml:space="preserve">PEVuZE5vdGU+PENpdGU+PEF1dGhvcj5PYmVyPC9BdXRob3I+PFllYXI+MjAwOTwvWWVhcj48UmVj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=
</w:fldData>
        </w:fldChar>
      </w:r>
      <w:r w:rsidR="004C2316">
        <w:instrText xml:space="preserve"> ADDIN EN.CITE.DATA </w:instrText>
      </w:r>
      <w:r w:rsidR="004C2316">
        <w:fldChar w:fldCharType="end"/>
      </w:r>
      <w:r w:rsidR="004C2316">
        <w:fldChar w:fldCharType="separate"/>
      </w:r>
      <w:r w:rsidR="004C2316" w:rsidRPr="004C2316">
        <w:rPr>
          <w:noProof/>
          <w:vertAlign w:val="superscript"/>
        </w:rPr>
        <w:t>178</w:t>
      </w:r>
      <w:r w:rsidR="004C2316">
        <w:fldChar w:fldCharType="end"/>
      </w:r>
      <w:ins w:id="2692" w:author="Windows User" w:date="2018-10-30T11:11:00Z">
        <w:r w:rsidR="00C5560C">
          <w:t xml:space="preserve"> and one study determined that a serum level &gt; 79 ng/mL was adversely prognostic.</w:t>
        </w:r>
      </w:ins>
      <w:r w:rsidR="009C34DB">
        <w:fldChar w:fldCharType="begin">
          <w:fldData xml:space="preserve">PEVuZE5vdGU+PENpdGU+PEF1dGhvcj5Lb3J0aGFnZW48L0F1dGhvcj48WWVhcj4yMDExPC9ZZWFy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</w:fldData>
        </w:fldChar>
      </w:r>
      <w:r w:rsidR="009C34DB">
        <w:instrText xml:space="preserve"> ADDIN EN.CITE </w:instrText>
      </w:r>
      <w:r w:rsidR="009C34DB">
        <w:fldChar w:fldCharType="begin">
          <w:fldData xml:space="preserve">PEVuZE5vdGU+PENpdGU+PEF1dGhvcj5Lb3J0aGFnZW48L0F1dGhvcj48WWVhcj4yMDExPC9ZZWFy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</w:fldData>
        </w:fldChar>
      </w:r>
      <w:r w:rsidR="009C34DB">
        <w:instrText xml:space="preserve"> ADDIN EN.CITE.DATA </w:instrText>
      </w:r>
      <w:r w:rsidR="009C34DB">
        <w:fldChar w:fldCharType="end"/>
      </w:r>
      <w:r w:rsidR="009C34DB">
        <w:fldChar w:fldCharType="separate"/>
      </w:r>
      <w:r w:rsidR="009C34DB" w:rsidRPr="009C34DB">
        <w:rPr>
          <w:noProof/>
          <w:vertAlign w:val="superscript"/>
        </w:rPr>
        <w:t>179</w:t>
      </w:r>
      <w:r w:rsidR="009C34DB">
        <w:fldChar w:fldCharType="end"/>
      </w:r>
      <w:ins w:id="2693" w:author="Windows User" w:date="2018-10-30T11:12:00Z">
        <w:r w:rsidR="00C5560C">
          <w:t xml:space="preserve"> </w:t>
        </w:r>
      </w:ins>
      <w:ins w:id="2694" w:author="Windows User" w:date="2018-10-30T11:13:00Z">
        <w:r w:rsidR="00C5560C">
          <w:t>Various insulin-like growth factors are involved in cellular proliferation and differentiation</w:t>
        </w:r>
      </w:ins>
      <w:ins w:id="2695" w:author="Windows User" w:date="2018-10-30T11:14:00Z">
        <w:r w:rsidR="00C5560C">
          <w:t>. In particular,</w:t>
        </w:r>
      </w:ins>
      <w:ins w:id="2696" w:author="Windows User" w:date="2018-10-30T11:15:00Z">
        <w:r w:rsidR="007D02CE">
          <w:t xml:space="preserve"> serum levels of</w:t>
        </w:r>
      </w:ins>
      <w:ins w:id="2697" w:author="Windows User" w:date="2018-10-30T11:14:00Z">
        <w:r w:rsidR="00C5560C">
          <w:t xml:space="preserve"> insulin-like gro</w:t>
        </w:r>
      </w:ins>
      <w:ins w:id="2698" w:author="Windows User" w:date="2018-10-30T11:15:00Z">
        <w:r w:rsidR="007D02CE">
          <w:t>w</w:t>
        </w:r>
      </w:ins>
      <w:ins w:id="2699" w:author="Windows User" w:date="2018-10-30T11:14:00Z">
        <w:r w:rsidR="00C5560C">
          <w:t xml:space="preserve">th factor binding proteins 1 and 2 (IGFBP-1 and </w:t>
        </w:r>
      </w:ins>
      <w:ins w:id="2700" w:author="Windows User" w:date="2018-10-30T11:15:00Z">
        <w:r w:rsidR="007D02CE">
          <w:t xml:space="preserve">IGFBP-2) are elevated in </w:t>
        </w:r>
      </w:ins>
      <w:ins w:id="2701" w:author="Windows User" w:date="2018-10-30T13:30:00Z">
        <w:r w:rsidR="009C34DB">
          <w:t xml:space="preserve">patients with </w:t>
        </w:r>
      </w:ins>
      <w:ins w:id="2702" w:author="Windows User" w:date="2018-10-30T11:15:00Z">
        <w:r w:rsidR="007D02CE">
          <w:t>IPF</w:t>
        </w:r>
      </w:ins>
      <w:ins w:id="2703" w:author="Windows User" w:date="2018-10-30T13:30:00Z">
        <w:r w:rsidR="009C34DB">
          <w:t xml:space="preserve"> </w:t>
        </w:r>
      </w:ins>
      <w:r w:rsidR="009C34DB">
        <w:fldChar w:fldCharType="begin">
          <w:fldData xml:space="preserve">PEVuZE5vdGU+PENpdGU+PEF1dGhvcj5HdWlvdDwvQXV0aG9yPjxZZWFyPjIwMTY8L1llYXI+PFJl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3MTM0NDwvcGFnZXM+PHZvbHVtZT4xMjwvdm9sdW1l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</w:fldData>
        </w:fldChar>
      </w:r>
      <w:r w:rsidR="009C34DB">
        <w:instrText xml:space="preserve"> ADDIN EN.CITE </w:instrText>
      </w:r>
      <w:r w:rsidR="009C34DB">
        <w:fldChar w:fldCharType="begin">
          <w:fldData xml:space="preserve">PEVuZE5vdGU+PENpdGU+PEF1dGhvcj5HdWlvdDwvQXV0aG9yPjxZZWFyPjIwMTY8L1llYXI+PFJl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3MTM0NDwvcGFnZXM+PHZvbHVtZT4xMjwvdm9sdW1l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</w:fldData>
        </w:fldChar>
      </w:r>
      <w:r w:rsidR="009C34DB">
        <w:instrText xml:space="preserve"> ADDIN EN.CITE.DATA </w:instrText>
      </w:r>
      <w:r w:rsidR="009C34DB">
        <w:fldChar w:fldCharType="end"/>
      </w:r>
      <w:r w:rsidR="009C34DB">
        <w:fldChar w:fldCharType="separate"/>
      </w:r>
      <w:r w:rsidR="009C34DB" w:rsidRPr="009C34DB">
        <w:rPr>
          <w:noProof/>
          <w:vertAlign w:val="superscript"/>
        </w:rPr>
        <w:t>162, 180</w:t>
      </w:r>
      <w:r w:rsidR="009C34DB">
        <w:fldChar w:fldCharType="end"/>
      </w:r>
      <w:ins w:id="2704" w:author="Windows User" w:date="2018-10-30T11:15:00Z">
        <w:r w:rsidR="007D02CE">
          <w:t xml:space="preserve"> and </w:t>
        </w:r>
      </w:ins>
      <w:ins w:id="2705" w:author="Windows User" w:date="2018-10-30T11:16:00Z">
        <w:r w:rsidR="007D02CE">
          <w:t>IGFBP-2 decreases in patients treated with antifibrotic therapy</w:t>
        </w:r>
        <w:r w:rsidR="009F5C90">
          <w:t>,</w:t>
        </w:r>
      </w:ins>
      <w:r w:rsidR="009C34DB">
        <w:fldChar w:fldCharType="begin">
          <w:fldData xml:space="preserve">PEVuZE5vdGU+PENpdGU+PEF1dGhvcj5HdWlvdDwvQXV0aG9yPjxZZWFyPjIwMTY8L1llYXI+PFJl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</w:fldData>
        </w:fldChar>
      </w:r>
      <w:r w:rsidR="009C34DB">
        <w:instrText xml:space="preserve"> ADDIN EN.CITE </w:instrText>
      </w:r>
      <w:r w:rsidR="009C34DB">
        <w:fldChar w:fldCharType="begin">
          <w:fldData xml:space="preserve">PEVuZE5vdGU+PENpdGU+PEF1dGhvcj5HdWlvdDwvQXV0aG9yPjxZZWFyPjIwMTY8L1llYXI+PFJl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</w:fldData>
        </w:fldChar>
      </w:r>
      <w:r w:rsidR="009C34DB">
        <w:instrText xml:space="preserve"> ADDIN EN.CITE.DATA </w:instrText>
      </w:r>
      <w:r w:rsidR="009C34DB">
        <w:fldChar w:fldCharType="end"/>
      </w:r>
      <w:r w:rsidR="009C34DB">
        <w:fldChar w:fldCharType="separate"/>
      </w:r>
      <w:r w:rsidR="009C34DB" w:rsidRPr="009C34DB">
        <w:rPr>
          <w:noProof/>
          <w:vertAlign w:val="superscript"/>
        </w:rPr>
        <w:t>162</w:t>
      </w:r>
      <w:r w:rsidR="009C34DB">
        <w:fldChar w:fldCharType="end"/>
      </w:r>
      <w:ins w:id="2706" w:author="Windows User" w:date="2018-10-30T11:16:00Z">
        <w:r w:rsidR="009F5C90">
          <w:t xml:space="preserve"> although it was not associated with degree</w:t>
        </w:r>
      </w:ins>
      <w:ins w:id="2707" w:author="Windows User" w:date="2018-10-30T13:33:00Z">
        <w:r w:rsidR="009C34DB">
          <w:t xml:space="preserve"> </w:t>
        </w:r>
      </w:ins>
      <w:ins w:id="2708" w:author="Windows User" w:date="2018-10-30T11:16:00Z">
        <w:r w:rsidR="009F5C90">
          <w:t>of disease severity as measured by pulmonary function tests.</w:t>
        </w:r>
      </w:ins>
    </w:p>
    <w:p w14:paraId="77FC0747" w14:textId="2C6C3467" w:rsidR="0061530D" w:rsidRPr="0053594E" w:rsidRDefault="009F5C90" w:rsidP="0053594E">
      <w:pPr>
        <w:rPr>
          <w:ins w:id="2709" w:author="Windows User" w:date="2018-10-30T09:56:00Z"/>
        </w:rPr>
      </w:pPr>
      <w:ins w:id="2710" w:author="Windows User" w:date="2018-10-30T11:18:00Z">
        <w:r>
          <w:t xml:space="preserve">Vascular endothelial growth factor (VEGF) is a proliferation enhancing glycoprotein </w:t>
        </w:r>
      </w:ins>
      <w:ins w:id="2711" w:author="Windows User" w:date="2018-10-30T11:19:00Z">
        <w:r>
          <w:t>expressed by the alveolar epithelium.</w:t>
        </w:r>
      </w:ins>
      <w:r w:rsidR="009C34DB">
        <w:fldChar w:fldCharType="begin">
          <w:fldData xml:space="preserve">PEVuZE5vdGU+PENpdGU+PEF1dGhvcj5Nb25hY2NpPC9BdXRob3I+PFllYXI+MTk5MzwvWWVhcj48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</w:fldData>
        </w:fldChar>
      </w:r>
      <w:r w:rsidR="009C34DB">
        <w:instrText xml:space="preserve"> ADDIN EN.CITE </w:instrText>
      </w:r>
      <w:r w:rsidR="009C34DB">
        <w:fldChar w:fldCharType="begin">
          <w:fldData xml:space="preserve">PEVuZE5vdGU+PENpdGU+PEF1dGhvcj5Nb25hY2NpPC9BdXRob3I+PFllYXI+MTk5MzwvWWVhcj48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</w:fldData>
        </w:fldChar>
      </w:r>
      <w:r w:rsidR="009C34DB">
        <w:instrText xml:space="preserve"> ADDIN EN.CITE.DATA </w:instrText>
      </w:r>
      <w:r w:rsidR="009C34DB">
        <w:fldChar w:fldCharType="end"/>
      </w:r>
      <w:r w:rsidR="009C34DB">
        <w:fldChar w:fldCharType="separate"/>
      </w:r>
      <w:r w:rsidR="009C34DB" w:rsidRPr="009C34DB">
        <w:rPr>
          <w:noProof/>
          <w:vertAlign w:val="superscript"/>
        </w:rPr>
        <w:t>181</w:t>
      </w:r>
      <w:r w:rsidR="009C34DB">
        <w:fldChar w:fldCharType="end"/>
      </w:r>
      <w:ins w:id="2712" w:author="Windows User" w:date="2018-10-30T11:19:00Z">
        <w:r>
          <w:t xml:space="preserve"> </w:t>
        </w:r>
      </w:ins>
      <w:ins w:id="2713" w:author="Windows User" w:date="2018-10-30T11:21:00Z">
        <w:r w:rsidR="007171A9">
          <w:t>Nintedanib non</w:t>
        </w:r>
      </w:ins>
      <w:ins w:id="2714" w:author="Windows User" w:date="2018-10-30T11:19:00Z">
        <w:r>
          <w:t xml:space="preserve">-specifically inhibits VEGF and is a licenced therapy, originally in </w:t>
        </w:r>
      </w:ins>
      <w:ins w:id="2715" w:author="Windows User" w:date="2018-10-30T11:20:00Z">
        <w:r>
          <w:t>epithelial growth factor receptor-postive non-small cell lung cancer,</w:t>
        </w:r>
      </w:ins>
      <w:r w:rsidR="00E32AA1">
        <w:fldChar w:fldCharType="begin">
          <w:fldData xml:space="preserve">PEVuZE5vdGU+PENpdGU+PEF1dGhvcj5SZWNrPC9BdXRob3I+PFllYXI+MjAxNDwvWWVhcj48UmVj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==
</w:fldData>
        </w:fldChar>
      </w:r>
      <w:r w:rsidR="00E32AA1">
        <w:instrText xml:space="preserve"> ADDIN EN.CITE </w:instrText>
      </w:r>
      <w:r w:rsidR="00E32AA1">
        <w:fldChar w:fldCharType="begin">
          <w:fldData xml:space="preserve">PEVuZE5vdGU+PENpdGU+PEF1dGhvcj5SZWNrPC9BdXRob3I+PFllYXI+MjAxNDwvWWVhcj48UmVj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==
</w:fldData>
        </w:fldChar>
      </w:r>
      <w:r w:rsidR="00E32AA1">
        <w:instrText xml:space="preserve"> ADDIN EN.CITE.DATA </w:instrText>
      </w:r>
      <w:r w:rsidR="00E32AA1">
        <w:fldChar w:fldCharType="end"/>
      </w:r>
      <w:r w:rsidR="00E32AA1">
        <w:fldChar w:fldCharType="separate"/>
      </w:r>
      <w:r w:rsidR="00E32AA1" w:rsidRPr="00E32AA1">
        <w:rPr>
          <w:noProof/>
          <w:vertAlign w:val="superscript"/>
        </w:rPr>
        <w:t>182</w:t>
      </w:r>
      <w:r w:rsidR="00E32AA1">
        <w:fldChar w:fldCharType="end"/>
      </w:r>
      <w:ins w:id="2716" w:author="Windows User" w:date="2018-10-30T11:20:00Z">
        <w:r>
          <w:t xml:space="preserve"> and most recently in IPF.</w:t>
        </w:r>
      </w:ins>
      <w:r w:rsidR="00E32AA1">
        <w:fldChar w:fldCharType="begin">
          <w:fldData xml:space="preserve">PEVuZE5vdGU+PENpdGU+PEF1dGhvcj5SaWNoZWxkaTwvQXV0aG9yPjxZZWFyPjIwMTQ8L1llYXI+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A3MS04MjwvcGFnZXM+PHZvbHVtZT4zNzA8L3ZvbHVtZT48bnVtYmVyPjIyPC9udW1i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</w:fldData>
        </w:fldChar>
      </w:r>
      <w:r w:rsidR="00BE0F3E">
        <w:instrText xml:space="preserve"> ADDIN EN.CITE </w:instrText>
      </w:r>
      <w:r w:rsidR="00BE0F3E">
        <w:fldChar w:fldCharType="begin">
          <w:fldData xml:space="preserve">PEVuZE5vdGU+PENpdGU+PEF1dGhvcj5SaWNoZWxkaTwvQXV0aG9yPjxZZWFyPjIwMTQ8L1llYXI+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A3MS04MjwvcGFnZXM+PHZvbHVtZT4zNzA8L3ZvbHVtZT48bnVtYmVyPjIyPC9udW1i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</w:fldData>
        </w:fldChar>
      </w:r>
      <w:r w:rsidR="00BE0F3E">
        <w:instrText xml:space="preserve"> ADDIN EN.CITE.DATA </w:instrText>
      </w:r>
      <w:r w:rsidR="00BE0F3E">
        <w:fldChar w:fldCharType="end"/>
      </w:r>
      <w:r w:rsidR="00E32AA1">
        <w:fldChar w:fldCharType="separate"/>
      </w:r>
      <w:r w:rsidR="00E32AA1" w:rsidRPr="00E32AA1">
        <w:rPr>
          <w:noProof/>
          <w:vertAlign w:val="superscript"/>
        </w:rPr>
        <w:t>89</w:t>
      </w:r>
      <w:r w:rsidR="00E32AA1">
        <w:fldChar w:fldCharType="end"/>
      </w:r>
    </w:p>
    <w:p w14:paraId="331ECAA7" w14:textId="38F01886" w:rsidR="009C213E" w:rsidRPr="00C700D6" w:rsidDel="003A08E5" w:rsidRDefault="009C213E">
      <w:pPr>
        <w:pStyle w:val="TableTitle0"/>
        <w:rPr>
          <w:del w:id="2717" w:author="Windows User" w:date="2018-10-30T09:59:00Z"/>
        </w:rPr>
        <w:pPrChange w:id="2718" w:author="Windows User" w:date="2018-10-30T09:59:00Z">
          <w:pPr/>
        </w:pPrChange>
      </w:pPr>
      <w:bookmarkStart w:id="2719" w:name="_Toc528663627"/>
      <w:bookmarkStart w:id="2720" w:name="_Toc528672570"/>
      <w:bookmarkStart w:id="2721" w:name="_Toc528766291"/>
      <w:bookmarkStart w:id="2722" w:name="_Toc528919180"/>
      <w:bookmarkStart w:id="2723" w:name="_Toc528920825"/>
      <w:bookmarkStart w:id="2724" w:name="_Toc703882"/>
      <w:bookmarkStart w:id="2725" w:name="_Toc705547"/>
      <w:bookmarkStart w:id="2726" w:name="_Toc3145061"/>
      <w:bookmarkEnd w:id="2719"/>
      <w:bookmarkEnd w:id="2720"/>
      <w:bookmarkEnd w:id="2721"/>
      <w:bookmarkEnd w:id="2722"/>
      <w:bookmarkEnd w:id="2723"/>
      <w:bookmarkEnd w:id="2724"/>
      <w:bookmarkEnd w:id="2725"/>
      <w:bookmarkEnd w:id="2726"/>
    </w:p>
    <w:p w14:paraId="4663C7B3" w14:textId="77777777" w:rsidR="00CC01F0" w:rsidRDefault="0055477C" w:rsidP="00CC01F0">
      <w:pPr>
        <w:pStyle w:val="Heading2"/>
      </w:pPr>
      <w:bookmarkStart w:id="2727" w:name="_Toc349918153"/>
      <w:bookmarkStart w:id="2728" w:name="_Toc364347269"/>
      <w:bookmarkStart w:id="2729" w:name="_Toc364347352"/>
      <w:bookmarkStart w:id="2730" w:name="_Toc3145062"/>
      <w:r>
        <w:lastRenderedPageBreak/>
        <w:t>Clinical E</w:t>
      </w:r>
      <w:r w:rsidR="008D5C9A">
        <w:t>ndpoints</w:t>
      </w:r>
      <w:r w:rsidR="00EC0651">
        <w:t xml:space="preserve"> in </w:t>
      </w:r>
      <w:r w:rsidR="00967C4A">
        <w:t>Past and Present</w:t>
      </w:r>
      <w:bookmarkEnd w:id="2727"/>
      <w:r w:rsidR="00385CA3" w:rsidRPr="00385CA3">
        <w:t xml:space="preserve"> </w:t>
      </w:r>
      <w:r w:rsidR="00385CA3">
        <w:t>IPF Treatment</w:t>
      </w:r>
      <w:r>
        <w:t xml:space="preserve"> T</w:t>
      </w:r>
      <w:r w:rsidR="007D09CB">
        <w:t>rials</w:t>
      </w:r>
      <w:bookmarkEnd w:id="2728"/>
      <w:bookmarkEnd w:id="2729"/>
      <w:bookmarkEnd w:id="2730"/>
    </w:p>
    <w:p w14:paraId="7CF0E7FA" w14:textId="61A4BA83" w:rsidR="00307193" w:rsidRPr="00307193" w:rsidRDefault="00307193" w:rsidP="00307193">
      <w:r>
        <w:t xml:space="preserve">One significant driver to the recent increase in research interest in IPF is the difficulty in finding efficacious treatment. </w:t>
      </w:r>
      <w:r w:rsidR="00E55F85">
        <w:t xml:space="preserve">Here, the </w:t>
      </w:r>
      <w:r w:rsidR="008212BE">
        <w:t>numerous</w:t>
      </w:r>
      <w:r w:rsidR="00C42337">
        <w:t xml:space="preserve"> inefficacious </w:t>
      </w:r>
      <w:r w:rsidR="00E55F85">
        <w:t xml:space="preserve">treatments trialled to date are explored, followed by </w:t>
      </w:r>
      <w:r w:rsidR="008212BE">
        <w:t>an</w:t>
      </w:r>
      <w:r w:rsidR="00C42337">
        <w:t xml:space="preserve"> evaluation of current </w:t>
      </w:r>
      <w:r w:rsidR="00E55F85">
        <w:t>treatments.</w:t>
      </w:r>
      <w:r w:rsidR="00690FF7" w:rsidRPr="00690FF7">
        <w:t xml:space="preserve"> </w:t>
      </w:r>
      <w:r w:rsidR="00C42337">
        <w:t>Although t</w:t>
      </w:r>
      <w:r w:rsidR="00DD002C">
        <w:t>he 2012 trial evaluating immunosuppression and N-Acetylcysteine by</w:t>
      </w:r>
      <w:r w:rsidR="00690FF7">
        <w:t xml:space="preserve"> </w:t>
      </w:r>
      <w:r w:rsidR="00DD002C">
        <w:t xml:space="preserve">Raghu </w:t>
      </w:r>
      <w:r w:rsidR="00DD002C" w:rsidRPr="00A25DAC">
        <w:rPr>
          <w:i/>
        </w:rPr>
        <w:t>et al</w:t>
      </w:r>
      <w:r w:rsidR="00A25DAC">
        <w:rPr>
          <w:i/>
        </w:rPr>
        <w:t>.</w:t>
      </w:r>
      <w:r w:rsidR="00DD002C">
        <w:t xml:space="preserve"> is </w:t>
      </w:r>
      <w:r w:rsidR="00690FF7">
        <w:t xml:space="preserve">not the </w:t>
      </w:r>
      <w:r w:rsidR="00DD002C">
        <w:t xml:space="preserve">sequentially </w:t>
      </w:r>
      <w:r w:rsidR="00690FF7">
        <w:t>first trial</w:t>
      </w:r>
      <w:r w:rsidR="00DD002C">
        <w:t xml:space="preserve"> of those described here</w:t>
      </w:r>
      <w:r w:rsidR="00690FF7">
        <w:t xml:space="preserve">, it is explored first here due to its highly significant outcome and </w:t>
      </w:r>
      <w:r w:rsidR="00DD002C">
        <w:t>i</w:t>
      </w:r>
      <w:r w:rsidR="00A95A00">
        <w:t>t provides</w:t>
      </w:r>
      <w:r w:rsidR="00DD002C">
        <w:t xml:space="preserve"> </w:t>
      </w:r>
      <w:r w:rsidR="00A95A00">
        <w:t>context to the effects</w:t>
      </w:r>
      <w:r w:rsidR="00690FF7">
        <w:t xml:space="preserve"> of </w:t>
      </w:r>
      <w:r w:rsidR="005F434A">
        <w:t>these treatments which were commonly co-prescribed</w:t>
      </w:r>
      <w:r w:rsidR="00690FF7">
        <w:t xml:space="preserve"> in some of the other </w:t>
      </w:r>
      <w:r w:rsidR="004C46F1">
        <w:t xml:space="preserve">earlier </w:t>
      </w:r>
      <w:r w:rsidR="002530C8">
        <w:t>trials.</w:t>
      </w:r>
      <w:r w:rsidR="002530C8">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2530C8">
        <w:fldChar w:fldCharType="separate"/>
      </w:r>
      <w:r w:rsidR="00D64E8E" w:rsidRPr="00D64E8E">
        <w:rPr>
          <w:noProof/>
          <w:vertAlign w:val="superscript"/>
        </w:rPr>
        <w:t>157</w:t>
      </w:r>
      <w:r w:rsidR="002530C8">
        <w:fldChar w:fldCharType="end"/>
      </w:r>
    </w:p>
    <w:p w14:paraId="41006CBD" w14:textId="5432FE27" w:rsidR="00FE36EB" w:rsidRDefault="00C4038D" w:rsidP="00FE36EB">
      <w:pPr>
        <w:pStyle w:val="Heading3"/>
      </w:pPr>
      <w:r>
        <w:t>The Graveyard of IPF Therapies</w:t>
      </w:r>
    </w:p>
    <w:p w14:paraId="48585F82" w14:textId="77777777" w:rsidR="00690FF7" w:rsidRDefault="00E034EE" w:rsidP="00690FF7">
      <w:pPr>
        <w:pStyle w:val="Heading4"/>
      </w:pPr>
      <w:r>
        <w:t xml:space="preserve">Azathioprine, </w:t>
      </w:r>
      <w:r w:rsidR="00690FF7">
        <w:t>Glucocorticoids</w:t>
      </w:r>
      <w:r>
        <w:t xml:space="preserve"> and N-Acetylcysteine </w:t>
      </w:r>
      <w:r w:rsidR="008F2CCF">
        <w:t>C</w:t>
      </w:r>
      <w:r>
        <w:t>ombinations</w:t>
      </w:r>
    </w:p>
    <w:p w14:paraId="0154D7B2" w14:textId="185A0698" w:rsidR="005148AB" w:rsidRDefault="006C3C95" w:rsidP="002530C8">
      <w:r>
        <w:t>The belief that inflammation played a key role in the aetiology of IPF led to immunosuppression and antioxidant therapy being most commonly co-prescribed</w:t>
      </w:r>
      <w:r w:rsidR="00D33F9F">
        <w:t>, particularly following its recommendation in the 2000 consensus guidelines</w:t>
      </w:r>
      <w:r>
        <w:t>.</w:t>
      </w:r>
      <w:r w:rsidR="00D33F9F">
        <w:fldChar w:fldCharType="begin"/>
      </w:r>
      <w:r w:rsidR="00BE0F3E">
        <w:instrText xml:space="preserve"> ADDIN EN.CITE &lt;EndNote&gt;&lt;Cite&gt;&lt;Year&gt;2000&lt;/Year&gt;&lt;RecNum&gt;893&lt;/RecNum&gt;&lt;DisplayText&gt;&lt;style face="superscript"&gt;61&lt;/style&gt;&lt;/DisplayText&gt;&lt;record&gt;&lt;rec-number&gt;893&lt;/rec-number&gt;&lt;foreign-keys&gt;&lt;key app="EN" db-id="52evaf50e9fe5cewd9b555d6wtw099s0pzrz" timestamp="1491489255" guid="6328df86-c1e8-4110-91ea-1a2c975630c8"&gt;893&lt;/key&gt;&lt;/foreign-keys&gt;&lt;ref-type name="Journal Article"&gt;17&lt;/ref-type&gt;&lt;contributors&gt;&lt;/contributors&gt;&lt;titles&gt;&lt;title&gt;American Thoracic Society. Idiopathic Pulmonary Fibrosis: Diagnosis and Treatmen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46-664&lt;/pages&gt;&lt;volume&gt;161&lt;/volume&gt;&lt;number&gt;2&lt;/number&gt;&lt;dates&gt;&lt;year&gt;2000&lt;/year&gt;&lt;/dates&gt;&lt;accession-num&gt;10673212&lt;/accession-num&gt;&lt;urls&gt;&lt;related-urls&gt;&lt;url&gt;http://www.atsjournals.org/doi/abs/10.1164/ajrccm.161.2.ats3-00&lt;/url&gt;&lt;/related-urls&gt;&lt;/urls&gt;&lt;electronic-resource-num&gt;10.1164/ajrccm.161.2.ats3-00&lt;/electronic-resource-num&gt;&lt;/record&gt;&lt;/Cite&gt;&lt;/EndNote&gt;</w:instrText>
      </w:r>
      <w:r w:rsidR="00D33F9F">
        <w:fldChar w:fldCharType="separate"/>
      </w:r>
      <w:r w:rsidR="008E7684" w:rsidRPr="008E7684">
        <w:rPr>
          <w:noProof/>
          <w:vertAlign w:val="superscript"/>
        </w:rPr>
        <w:t>61</w:t>
      </w:r>
      <w:r w:rsidR="00D33F9F">
        <w:fldChar w:fldCharType="end"/>
      </w:r>
      <w:r w:rsidR="007471F5">
        <w:t xml:space="preserve"> The most significant piece of evidence behind this </w:t>
      </w:r>
      <w:r w:rsidR="003578DE">
        <w:t xml:space="preserve">recommendation was </w:t>
      </w:r>
      <w:r w:rsidR="00CD162F">
        <w:t>a study of 27 patients with IPF, whereby those randomised to azathioprine and prednisolone tapered to 20mg daily showed a greater improvement in FVC, and D</w:t>
      </w:r>
      <w:r w:rsidR="00CD162F" w:rsidRPr="00CD162F">
        <w:rPr>
          <w:vertAlign w:val="subscript"/>
        </w:rPr>
        <w:t>LCO</w:t>
      </w:r>
      <w:r w:rsidR="00CD162F">
        <w:t xml:space="preserve"> over placebo, although no differences were of statistical significance</w:t>
      </w:r>
      <w:r w:rsidR="007471F5">
        <w:t>.</w:t>
      </w:r>
      <w:r w:rsidR="00CD162F">
        <w:fldChar w:fldCharType="begin"/>
      </w:r>
      <w:r w:rsidR="00BE0F3E">
        <w:instrText xml:space="preserve"> ADDIN EN.CITE &lt;EndNote&gt;&lt;Cite&gt;&lt;Author&gt;Raghu&lt;/Author&gt;&lt;Year&gt;1991&lt;/Year&gt;&lt;RecNum&gt;312&lt;/RecNum&gt;&lt;DisplayText&gt;&lt;style face="superscript"&gt;183&lt;/style&gt;&lt;/DisplayText&gt;&lt;record&gt;&lt;rec-number&gt;312&lt;/rec-number&gt;&lt;foreign-keys&gt;&lt;key app="EN" db-id="52evaf50e9fe5cewd9b555d6wtw099s0pzrz" timestamp="1435759481" guid="9761628b-44b0-47e2-bd3d-61a1195a3234"&gt;312&lt;/key&gt;&lt;key app="ENWeb" db-id=""&gt;0&lt;/key&gt;&lt;/foreign-keys&gt;&lt;ref-type name="Journal Article"&gt;17&lt;/ref-type&gt;&lt;contributors&gt;&lt;authors&gt;&lt;author&gt;Raghu, Ganesh&lt;/author&gt;&lt;author&gt;Depaso, William J.&lt;/author&gt;&lt;author&gt;Cain, Kevin&lt;/author&gt;&lt;author&gt;Hammar, Samuel P.&lt;/author&gt;&lt;author&gt;Wetzel, Claude E.&lt;/author&gt;&lt;author&gt;Dreis, David F.&lt;/author&gt;&lt;author&gt;Hutchinson, John&lt;/author&gt;&lt;author&gt;Pardee, Neeley E.&lt;/author&gt;&lt;author&gt;Winterbauer, Richard H.&lt;/author&gt;&lt;/authors&gt;&lt;/contributors&gt;&lt;titles&gt;&lt;title&gt;Azathioprine Combined with Prednisone in the Treatment of Idiopathic Pulmonary Fibrosis: A Prospective Double-blind, Randomized, Placebo-controlled Clinical Trial&lt;/title&gt;&lt;secondary-title&gt;The American Review of Respiratory Diseases&lt;/secondary-title&gt;&lt;alt-title&gt;Am Rev Respir Dis&lt;/alt-title&gt;&lt;/titles&gt;&lt;alt-periodical&gt;&lt;full-title&gt;Am Rev Respir Dis&lt;/full-title&gt;&lt;abbr-1&gt;The American review of respiratory disease&lt;/abbr-1&gt;&lt;/alt-periodical&gt;&lt;pages&gt;291-296&lt;/pages&gt;&lt;volume&gt;144&lt;/volume&gt;&lt;number&gt;2&lt;/number&gt;&lt;dates&gt;&lt;year&gt;1991&lt;/year&gt;&lt;pub-dates&gt;&lt;date&gt;1991/08/01&lt;/date&gt;&lt;/pub-dates&gt;&lt;/dates&gt;&lt;publisher&gt;American Thoracic Society - AJRCCM&lt;/publisher&gt;&lt;isbn&gt;0003-0805&lt;/isbn&gt;&lt;urls&gt;&lt;related-urls&gt;&lt;url&gt;http://dx.doi.org/10.1164/ajrccm/144.2.291&lt;/url&gt;&lt;url&gt;http://www.atsjournals.org/doi/abs/10.1164/ajrccm/144.2.291?url_ver=Z39.88-2003&amp;amp;rfr_id=ori:rid:crossref.org&amp;amp;rfr_dat=cr_pub%3dpubmed&lt;/url&gt;&lt;/related-urls&gt;&lt;/urls&gt;&lt;electronic-resource-num&gt;10.1164/ajrccm/144.2.291&lt;/electronic-resource-num&gt;&lt;research-notes&gt;Underpowered, didn&amp;apos;t reach statistcal significance&lt;/research-notes&gt;&lt;access-date&gt;2015/07/01&lt;/access-date&gt;&lt;/record&gt;&lt;/Cite&gt;&lt;/EndNote&gt;</w:instrText>
      </w:r>
      <w:r w:rsidR="00CD162F">
        <w:fldChar w:fldCharType="separate"/>
      </w:r>
      <w:r w:rsidR="00E32AA1" w:rsidRPr="00E32AA1">
        <w:rPr>
          <w:noProof/>
          <w:vertAlign w:val="superscript"/>
        </w:rPr>
        <w:t>183</w:t>
      </w:r>
      <w:r w:rsidR="00CD162F">
        <w:fldChar w:fldCharType="end"/>
      </w:r>
    </w:p>
    <w:p w14:paraId="2EE3767F" w14:textId="273B4FEF" w:rsidR="005148AB" w:rsidRPr="000E44D0" w:rsidRDefault="005148AB" w:rsidP="00B70997">
      <w:r>
        <w:t xml:space="preserve">In 2005, </w:t>
      </w:r>
      <w:r w:rsidR="000E44D0">
        <w:t xml:space="preserve">Demedts </w:t>
      </w:r>
      <w:r w:rsidR="000E44D0" w:rsidRPr="00A25DAC">
        <w:rPr>
          <w:i/>
        </w:rPr>
        <w:t>et al</w:t>
      </w:r>
      <w:r w:rsidR="00A25DAC">
        <w:rPr>
          <w:i/>
        </w:rPr>
        <w:t>.</w:t>
      </w:r>
      <w:r w:rsidR="000E44D0">
        <w:t xml:space="preserve"> demonstrated an advantage in better preservation of FVC and T</w:t>
      </w:r>
      <w:r w:rsidR="000E44D0" w:rsidRPr="000E44D0">
        <w:rPr>
          <w:vertAlign w:val="subscript"/>
        </w:rPr>
        <w:t>LCO</w:t>
      </w:r>
      <w:r w:rsidR="000E44D0">
        <w:t xml:space="preserve"> in patients on</w:t>
      </w:r>
      <w:r w:rsidR="00B84648">
        <w:t xml:space="preserve"> the antioxidant</w:t>
      </w:r>
      <w:r w:rsidR="000E44D0">
        <w:t xml:space="preserve"> N-acetylcysteine (NAC) </w:t>
      </w:r>
      <w:r w:rsidR="00203343">
        <w:t xml:space="preserve">azathioprine and prednisolone (triple therapy) </w:t>
      </w:r>
      <w:r w:rsidR="000E44D0">
        <w:t>compared to azathioprine and prednisolone</w:t>
      </w:r>
      <w:r w:rsidR="0088799E">
        <w:t xml:space="preserve"> (IFIGENIA study)</w:t>
      </w:r>
      <w:r w:rsidR="000E44D0">
        <w:t>.</w:t>
      </w:r>
      <w:r w:rsidR="00B70997">
        <w:fldChar w:fldCharType="begin"/>
      </w:r>
      <w:r w:rsidR="00BE0F3E">
        <w:instrText xml:space="preserve"> ADDIN EN.CITE &lt;EndNote&gt;&lt;Cite&gt;&lt;Author&gt;Demedts&lt;/Author&gt;&lt;Year&gt;2005&lt;/Year&gt;&lt;RecNum&gt;723&lt;/RecNum&gt;&lt;DisplayText&gt;&lt;style face="superscript"&gt;106&lt;/style&gt;&lt;/DisplayText&gt;&lt;record&gt;&lt;rec-number&gt;723&lt;/rec-number&gt;&lt;foreign-keys&gt;&lt;key app="EN" db-id="52evaf50e9fe5cewd9b555d6wtw099s0pzrz" timestamp="1484063095" guid="db97fbec-30f4-4f29-be88-1bf48488a7d2"&gt;723&lt;/key&gt;&lt;key app="ENWeb" db-id=""&gt;0&lt;/key&gt;&lt;/foreign-keys&gt;&lt;ref-type name="Journal Article"&gt;17&lt;/ref-type&gt;&lt;contributors&gt;&lt;authors&gt;&lt;author&gt;Demedts, M.&lt;/author&gt;&lt;author&gt;Behr, J.&lt;/author&gt;&lt;author&gt;Buhl, R.&lt;/author&gt;&lt;author&gt;Costabel, U.&lt;/author&gt;&lt;author&gt;Dekhuijzen, R.&lt;/author&gt;&lt;author&gt;Jansen, H. M.&lt;/author&gt;&lt;author&gt;MacNee, W.&lt;/author&gt;&lt;author&gt;Thomeer, M.&lt;/author&gt;&lt;author&gt;Wallaert, B.&lt;/author&gt;&lt;author&gt;Laurent, F.&lt;/author&gt;&lt;author&gt;Nicholson, A. G.&lt;/author&gt;&lt;author&gt;Verbeken, E. K.&lt;/author&gt;&lt;author&gt;Verschakelen, J.&lt;/author&gt;&lt;author&gt;Flower, C. D.&lt;/author&gt;&lt;author&gt;Capron, F.&lt;/author&gt;&lt;author&gt;Petruzzelli, S.&lt;/author&gt;&lt;author&gt;De Vuyst, P.&lt;/author&gt;&lt;author&gt;van den Bosch, J. M.&lt;/author&gt;&lt;author&gt;Rodriguez-Becerra, E.&lt;/author&gt;&lt;author&gt;Corvasce, G.&lt;/author&gt;&lt;author&gt;Lankhorst, I.&lt;/author&gt;&lt;author&gt;Sardina, M.&lt;/author&gt;&lt;author&gt;Montanari, M.&lt;/author&gt;&lt;/authors&gt;&lt;/contributors&gt;&lt;titles&gt;&lt;title&gt;High-dose acetylcysteine in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2229-42&lt;/pages&gt;&lt;volume&gt;353&lt;/volume&gt;&lt;dates&gt;&lt;year&gt;2005&lt;/year&gt;&lt;/dates&gt;&lt;label&gt;Demedts2005&lt;/label&gt;&lt;urls&gt;&lt;related-urls&gt;&lt;url&gt;http://dx.doi.org/10.1056/NEJMoa042976&lt;/url&gt;&lt;url&gt;http://www.nejm.org/doi/pdf/10.1056/NEJMoa042976&lt;/url&gt;&lt;/related-urls&gt;&lt;/urls&gt;&lt;electronic-resource-num&gt;10.1056/NEJMoa042976&lt;/electronic-resource-num&gt;&lt;/record&gt;&lt;/Cite&gt;&lt;/EndNote&gt;</w:instrText>
      </w:r>
      <w:r w:rsidR="00B70997">
        <w:fldChar w:fldCharType="separate"/>
      </w:r>
      <w:r w:rsidR="00D64E8E" w:rsidRPr="00D64E8E">
        <w:rPr>
          <w:noProof/>
          <w:vertAlign w:val="superscript"/>
        </w:rPr>
        <w:t>106</w:t>
      </w:r>
      <w:r w:rsidR="00B70997">
        <w:fldChar w:fldCharType="end"/>
      </w:r>
      <w:r w:rsidR="00B70997">
        <w:t xml:space="preserve"> The study is limited due to </w:t>
      </w:r>
      <w:del w:id="2731" w:author="Windows User" w:date="2018-10-31T09:09:00Z">
        <w:r w:rsidR="00B70997" w:rsidDel="005852F1">
          <w:delText xml:space="preserve">the loss of </w:delText>
        </w:r>
      </w:del>
      <w:r w:rsidR="00B70997">
        <w:t>30% of patients being lost to follow-up due to death or withdrawal and the lack of a placebo arm</w:t>
      </w:r>
      <w:r w:rsidR="00743AAB">
        <w:t xml:space="preserve"> for steroids and azathioprine,</w:t>
      </w:r>
      <w:r w:rsidR="00B70997">
        <w:t xml:space="preserve"> but </w:t>
      </w:r>
      <w:r w:rsidR="00743AAB">
        <w:t xml:space="preserve">nevertheless </w:t>
      </w:r>
      <w:r w:rsidR="00B70997">
        <w:t>seemed to support</w:t>
      </w:r>
      <w:r w:rsidR="00743AAB">
        <w:t xml:space="preserve"> the combination of three drugs.</w:t>
      </w:r>
    </w:p>
    <w:p w14:paraId="6745ADC4" w14:textId="2BFFD875" w:rsidR="00394E47" w:rsidRDefault="00FF7662" w:rsidP="002530C8">
      <w:r>
        <w:t>By</w:t>
      </w:r>
      <w:r w:rsidR="007471F5">
        <w:t xml:space="preserve"> 2008,</w:t>
      </w:r>
      <w:r>
        <w:t xml:space="preserve"> there </w:t>
      </w:r>
      <w:r w:rsidR="003B47E6">
        <w:t>remained</w:t>
      </w:r>
      <w:r>
        <w:t xml:space="preserve"> substantial heterogeneity in </w:t>
      </w:r>
      <w:r w:rsidR="003B47E6">
        <w:t>clinical</w:t>
      </w:r>
      <w:r>
        <w:t xml:space="preserve"> practice, with approximately 50% of 814 </w:t>
      </w:r>
      <w:r w:rsidR="00246387">
        <w:t xml:space="preserve">surveyed </w:t>
      </w:r>
      <w:r>
        <w:t>American chest physicians pre</w:t>
      </w:r>
      <w:r w:rsidR="008517A0">
        <w:t>scribing a combination of two or</w:t>
      </w:r>
      <w:r>
        <w:t xml:space="preserve"> three of these drugs.</w:t>
      </w:r>
      <w:r>
        <w:fldChar w:fldCharType="begin"/>
      </w:r>
      <w:r w:rsidR="00BE0F3E">
        <w:instrText xml:space="preserve"> ADDIN EN.CITE &lt;EndNote&gt;&lt;Cite&gt;&lt;Author&gt;Peikert&lt;/Author&gt;&lt;Year&gt;2008&lt;/Year&gt;&lt;RecNum&gt;1083&lt;/RecNum&gt;&lt;DisplayText&gt;&lt;style face="superscript"&gt;184&lt;/style&gt;&lt;/DisplayText&gt;&lt;record&gt;&lt;rec-number&gt;1083&lt;/rec-number&gt;&lt;foreign-keys&gt;&lt;key app="EN" db-id="52evaf50e9fe5cewd9b555d6wtw099s0pzrz" timestamp="1492081348" guid="135c6b2e-96ae-42e4-96f6-bab7197c64a0"&gt;1083&lt;/key&gt;&lt;key app="ENWeb" db-id=""&gt;0&lt;/key&gt;&lt;/foreign-keys&gt;&lt;ref-type name="Journal Article"&gt;17&lt;/ref-type&gt;&lt;contributors&gt;&lt;authors&gt;&lt;author&gt;Peikert, T.&lt;/author&gt;&lt;author&gt;Daniels, C. E.&lt;/author&gt;&lt;author&gt;Beebe, T. J.&lt;/author&gt;&lt;author&gt;Meyer, K. C.&lt;/author&gt;&lt;author&gt;Ryu, J. H.&lt;/author&gt;&lt;/authors&gt;&lt;/contributors&gt;&lt;titles&gt;&lt;title&gt;Assessment of current practice in the diagnosis and therapy of idiopathic pulmonary fibrosis&lt;/title&gt;&lt;secondary-title&gt;Respiratory Medicine&lt;/secondary-title&gt;&lt;alt-title&gt;Respir Med&lt;/alt-title&gt;&lt;/titles&gt;&lt;periodical&gt;&lt;full-title&gt;Respir Med&lt;/full-title&gt;&lt;abbr-1&gt;Respiratory medicine&lt;/abbr-1&gt;&lt;/periodical&gt;&lt;alt-periodical&gt;&lt;full-title&gt;Respir Med&lt;/full-title&gt;&lt;abbr-1&gt;Respiratory medicine&lt;/abbr-1&gt;&lt;/alt-periodical&gt;&lt;pages&gt;1342-1348&lt;/pages&gt;&lt;volume&gt;102&lt;/volume&gt;&lt;number&gt;9&lt;/number&gt;&lt;keywords&gt;&lt;keyword&gt;Idiopathic pulmonary fibrosis&lt;/keyword&gt;&lt;keyword&gt;Pulmonary fibrosis&lt;/keyword&gt;&lt;keyword&gt;Health surveys&lt;/keyword&gt;&lt;keyword&gt;Questionnaires&lt;/keyword&gt;&lt;keyword&gt;Physician&amp;apos;s practice patterns&lt;/keyword&gt;&lt;/keywords&gt;&lt;dates&gt;&lt;year&gt;2008&lt;/year&gt;&lt;pub-dates&gt;&lt;date&gt;9//&lt;/date&gt;&lt;/pub-dates&gt;&lt;/dates&gt;&lt;isbn&gt;0954-6111&lt;/isbn&gt;&lt;urls&gt;&lt;related-urls&gt;&lt;url&gt;http://www.sciencedirect.com/science/article/pii/S0954611108001285&lt;/url&gt;&lt;url&gt;http://ac.els-cdn.com/S0954611108001285/1-s2.0-S0954611108001285-main.pdf?_tid=11f8cbb8-1f8c-11e7-9671-00000aacb35d&amp;amp;acdnat=1492007391_be1cc1122e292f3f86b920f25126918c&lt;/url&gt;&lt;/related-urls&gt;&lt;/urls&gt;&lt;electronic-resource-num&gt;http://doi.org/10.1016/j.rmed.2008.03.018&lt;/electronic-resource-num&gt;&lt;/record&gt;&lt;/Cite&gt;&lt;/EndNote&gt;</w:instrText>
      </w:r>
      <w:r>
        <w:fldChar w:fldCharType="separate"/>
      </w:r>
      <w:r w:rsidR="00E32AA1" w:rsidRPr="00E32AA1">
        <w:rPr>
          <w:noProof/>
          <w:vertAlign w:val="superscript"/>
        </w:rPr>
        <w:t>184</w:t>
      </w:r>
      <w:r>
        <w:fldChar w:fldCharType="end"/>
      </w:r>
      <w:r w:rsidR="005148AB">
        <w:t xml:space="preserve"> The phase-shift in this treatment came as late as 2012, following publication of the ‘PANTHER-IPF study’.</w:t>
      </w:r>
      <w:r w:rsidR="005148AB">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5148AB">
        <w:fldChar w:fldCharType="separate"/>
      </w:r>
      <w:r w:rsidR="00D64E8E" w:rsidRPr="00D64E8E">
        <w:rPr>
          <w:noProof/>
          <w:vertAlign w:val="superscript"/>
        </w:rPr>
        <w:t>157</w:t>
      </w:r>
      <w:r w:rsidR="005148AB">
        <w:fldChar w:fldCharType="end"/>
      </w:r>
      <w:r w:rsidR="00203343">
        <w:t xml:space="preserve"> After randomisation of 236 patients evenly among triple therapy, NAC and placebo, the trial was stopped following planned interim analysis due to an excess mortality </w:t>
      </w:r>
      <w:r w:rsidR="00A20B80">
        <w:t xml:space="preserve">and hospitalisation </w:t>
      </w:r>
      <w:r w:rsidR="00203343">
        <w:t>among the triple therapy arm of the study.</w:t>
      </w:r>
    </w:p>
    <w:p w14:paraId="7728366B" w14:textId="77777777" w:rsidR="00A20B80" w:rsidRDefault="00A20B80" w:rsidP="002530C8">
      <w:r>
        <w:lastRenderedPageBreak/>
        <w:t xml:space="preserve">The fact that this was not observed in the NAC group </w:t>
      </w:r>
      <w:r w:rsidR="00FD0A01">
        <w:t>suggests</w:t>
      </w:r>
      <w:r>
        <w:t xml:space="preserve"> that azathioprine or prednisolone may equally be responsible for the deleterious effect.</w:t>
      </w:r>
      <w:r w:rsidR="00535ADE">
        <w:t xml:space="preserve"> Mean follow-up was just 32 weeks, suggesting that the effect was soon after drug commencement </w:t>
      </w:r>
      <w:r w:rsidR="0045421B">
        <w:t>and was most often related to an exacerbation of disease and may therefore be in some part attributable to infection contributed to by immune suppression.</w:t>
      </w:r>
    </w:p>
    <w:p w14:paraId="5CBC92EB" w14:textId="7330DF75" w:rsidR="00E21FCB" w:rsidRDefault="00FD0A01" w:rsidP="002530C8">
      <w:r>
        <w:t>There may be several reasons for the observed inconsistencies. The distinction of</w:t>
      </w:r>
      <w:r w:rsidR="00682FA0">
        <w:t xml:space="preserve"> </w:t>
      </w:r>
      <w:r>
        <w:t xml:space="preserve">IPF from other IIPs </w:t>
      </w:r>
      <w:ins w:id="2732" w:author="Windows User" w:date="2018-10-31T09:09:00Z">
        <w:r w:rsidR="005852F1">
          <w:t xml:space="preserve">waqs </w:t>
        </w:r>
      </w:ins>
      <w:r>
        <w:t>less clear in 1980s when the first study was carried out.</w:t>
      </w:r>
      <w:r>
        <w:fldChar w:fldCharType="begin"/>
      </w:r>
      <w:r w:rsidR="00BE0F3E">
        <w:instrText xml:space="preserve"> ADDIN EN.CITE &lt;EndNote&gt;&lt;Cite&gt;&lt;Author&gt;Raghu&lt;/Author&gt;&lt;Year&gt;1991&lt;/Year&gt;&lt;RecNum&gt;312&lt;/RecNum&gt;&lt;DisplayText&gt;&lt;style face="superscript"&gt;183&lt;/style&gt;&lt;/DisplayText&gt;&lt;record&gt;&lt;rec-number&gt;312&lt;/rec-number&gt;&lt;foreign-keys&gt;&lt;key app="EN" db-id="52evaf50e9fe5cewd9b555d6wtw099s0pzrz" timestamp="1435759481" guid="9761628b-44b0-47e2-bd3d-61a1195a3234"&gt;312&lt;/key&gt;&lt;key app="ENWeb" db-id=""&gt;0&lt;/key&gt;&lt;/foreign-keys&gt;&lt;ref-type name="Journal Article"&gt;17&lt;/ref-type&gt;&lt;contributors&gt;&lt;authors&gt;&lt;author&gt;Raghu, Ganesh&lt;/author&gt;&lt;author&gt;Depaso, William J.&lt;/author&gt;&lt;author&gt;Cain, Kevin&lt;/author&gt;&lt;author&gt;Hammar, Samuel P.&lt;/author&gt;&lt;author&gt;Wetzel, Claude E.&lt;/author&gt;&lt;author&gt;Dreis, David F.&lt;/author&gt;&lt;author&gt;Hutchinson, John&lt;/author&gt;&lt;author&gt;Pardee, Neeley E.&lt;/author&gt;&lt;author&gt;Winterbauer, Richard H.&lt;/author&gt;&lt;/authors&gt;&lt;/contributors&gt;&lt;titles&gt;&lt;title&gt;Azathioprine Combined with Prednisone in the Treatment of Idiopathic Pulmonary Fibrosis: A Prospective Double-blind, Randomized, Placebo-controlled Clinical Trial&lt;/title&gt;&lt;secondary-title&gt;The American Review of Respiratory Diseases&lt;/secondary-title&gt;&lt;alt-title&gt;Am Rev Respir Dis&lt;/alt-title&gt;&lt;/titles&gt;&lt;alt-periodical&gt;&lt;full-title&gt;Am Rev Respir Dis&lt;/full-title&gt;&lt;abbr-1&gt;The American review of respiratory disease&lt;/abbr-1&gt;&lt;/alt-periodical&gt;&lt;pages&gt;291-296&lt;/pages&gt;&lt;volume&gt;144&lt;/volume&gt;&lt;number&gt;2&lt;/number&gt;&lt;dates&gt;&lt;year&gt;1991&lt;/year&gt;&lt;pub-dates&gt;&lt;date&gt;1991/08/01&lt;/date&gt;&lt;/pub-dates&gt;&lt;/dates&gt;&lt;publisher&gt;American Thoracic Society - AJRCCM&lt;/publisher&gt;&lt;isbn&gt;0003-0805&lt;/isbn&gt;&lt;urls&gt;&lt;related-urls&gt;&lt;url&gt;http://dx.doi.org/10.1164/ajrccm/144.2.291&lt;/url&gt;&lt;url&gt;http://www.atsjournals.org/doi/abs/10.1164/ajrccm/144.2.291?url_ver=Z39.88-2003&amp;amp;rfr_id=ori:rid:crossref.org&amp;amp;rfr_dat=cr_pub%3dpubmed&lt;/url&gt;&lt;/related-urls&gt;&lt;/urls&gt;&lt;electronic-resource-num&gt;10.1164/ajrccm/144.2.291&lt;/electronic-resource-num&gt;&lt;research-notes&gt;Underpowered, didn&amp;apos;t reach statistcal significance&lt;/research-notes&gt;&lt;access-date&gt;2015/07/01&lt;/access-date&gt;&lt;/record&gt;&lt;/Cite&gt;&lt;/EndNote&gt;</w:instrText>
      </w:r>
      <w:r>
        <w:fldChar w:fldCharType="separate"/>
      </w:r>
      <w:r w:rsidR="00E32AA1" w:rsidRPr="00E32AA1">
        <w:rPr>
          <w:noProof/>
          <w:vertAlign w:val="superscript"/>
        </w:rPr>
        <w:t>183</w:t>
      </w:r>
      <w:r>
        <w:fldChar w:fldCharType="end"/>
      </w:r>
      <w:r>
        <w:t xml:space="preserve"> </w:t>
      </w:r>
      <w:r w:rsidR="00A51234">
        <w:t>Other forms of IIP</w:t>
      </w:r>
      <w:r w:rsidR="00916450">
        <w:t xml:space="preserve"> with a significant inflammatory component, </w:t>
      </w:r>
      <w:r w:rsidR="00A51234">
        <w:t>such as NSIP</w:t>
      </w:r>
      <w:r w:rsidR="00916450">
        <w:t>,</w:t>
      </w:r>
      <w:r w:rsidR="00A51234">
        <w:t xml:space="preserve"> are routinely treated with such therapies. The lack of a placebo arm in IFIGENIA did not allow for direct comparison with the natural course of IPF and it may be that NAC simply ameliorated some of the deleterious effect of immunosuppression in this study.</w:t>
      </w:r>
    </w:p>
    <w:p w14:paraId="495D1883" w14:textId="597EBE76" w:rsidR="00682FA0" w:rsidRPr="002530C8" w:rsidRDefault="00E21FCB" w:rsidP="002530C8">
      <w:r>
        <w:t>Although aerosolised and oral NAC have proven effective biochemically in reducing biomarkers of oxidative stress and clinical markers of progression, such small studies are unable to correct for the role of other therapies such as steroids.</w:t>
      </w:r>
      <w:r>
        <w:fldChar w:fldCharType="begin">
          <w:fldData xml:space="preserve">PEVuZE5vdGU+PENpdGU+PEF1dGhvcj5CZWhyPC9BdXRob3I+PFllYXI+MTk5NzwvWWVhcj48UmVj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g5Ny0xOTAxPC9wYWdlcz48dm9sdW1lPjE1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</w:fldData>
        </w:fldChar>
      </w:r>
      <w:r w:rsidR="00BE0F3E">
        <w:instrText xml:space="preserve"> ADDIN EN.CITE </w:instrText>
      </w:r>
      <w:r w:rsidR="00BE0F3E">
        <w:fldChar w:fldCharType="begin">
          <w:fldData xml:space="preserve">PEVuZE5vdGU+PENpdGU+PEF1dGhvcj5CZWhyPC9BdXRob3I+PFllYXI+MTk5NzwvWWVhcj48UmVj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g5Ny0xOTAxPC9wYWdlcz48dm9sdW1lPjE1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</w:fldData>
        </w:fldChar>
      </w:r>
      <w:r w:rsidR="00BE0F3E">
        <w:instrText xml:space="preserve"> ADDIN EN.CITE.DATA </w:instrText>
      </w:r>
      <w:r w:rsidR="00BE0F3E">
        <w:fldChar w:fldCharType="end"/>
      </w:r>
      <w:r>
        <w:fldChar w:fldCharType="separate"/>
      </w:r>
      <w:r w:rsidR="00E32AA1" w:rsidRPr="00E32AA1">
        <w:rPr>
          <w:noProof/>
          <w:vertAlign w:val="superscript"/>
        </w:rPr>
        <w:t>185, 186</w:t>
      </w:r>
      <w:r>
        <w:fldChar w:fldCharType="end"/>
      </w:r>
      <w:r w:rsidR="00297093">
        <w:t xml:space="preserve"> A follow</w:t>
      </w:r>
      <w:ins w:id="2733" w:author="Windows User" w:date="2018-10-31T09:10:00Z">
        <w:r w:rsidR="005852F1">
          <w:t>-</w:t>
        </w:r>
      </w:ins>
      <w:del w:id="2734" w:author="Windows User" w:date="2018-10-31T09:10:00Z">
        <w:r w:rsidR="00297093" w:rsidDel="005852F1">
          <w:delText xml:space="preserve"> </w:delText>
        </w:r>
      </w:del>
      <w:r w:rsidR="00297093">
        <w:t>on of the NAC and placebo arms of the PANTHER study has subsequently show</w:t>
      </w:r>
      <w:ins w:id="2735" w:author="Windows User" w:date="2018-10-31T09:10:00Z">
        <w:r w:rsidR="005852F1">
          <w:t>n</w:t>
        </w:r>
      </w:ins>
      <w:r w:rsidR="00297093">
        <w:t xml:space="preserve"> no difference in FVC decline or mortality.</w:t>
      </w:r>
      <w:r w:rsidR="00297093">
        <w:fldChar w:fldCharType="begin"/>
      </w:r>
      <w:r w:rsidR="00BE0F3E">
        <w:instrText xml:space="preserve"> ADDIN EN.CITE &lt;EndNote&gt;&lt;Cite&gt;&lt;Author&gt;Martinez&lt;/Author&gt;&lt;Year&gt;2014&lt;/Year&gt;&lt;RecNum&gt;333&lt;/RecNum&gt;&lt;DisplayText&gt;&lt;style face="superscript"&gt;187&lt;/style&gt;&lt;/DisplayText&gt;&lt;record&gt;&lt;rec-number&gt;333&lt;/rec-number&gt;&lt;foreign-keys&gt;&lt;key app="EN" db-id="52evaf50e9fe5cewd9b555d6wtw099s0pzrz" timestamp="1436451899" guid="142355e7-25ff-43c6-9e1b-b085543e36b6"&gt;333&lt;/key&gt;&lt;/foreign-keys&gt;&lt;ref-type name="Journal Article"&gt;17&lt;/ref-type&gt;&lt;contributors&gt;&lt;authors&gt;&lt;author&gt;Martinez, F.J.&lt;/author&gt;&lt;author&gt;de Andrade, J.A.&lt;/author&gt;&lt;author&gt;Anstrom, K.J.&lt;/author&gt;&lt;author&gt;King, T.E.&lt;/author&gt;&lt;author&gt;Raghu, G.&lt;/author&gt;&lt;/authors&gt;&lt;/contributors&gt;&lt;titles&gt;&lt;title&gt;Randomized Trial of Acetylcysteine in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2093-2101&lt;/pages&gt;&lt;volume&gt;370&lt;/volume&gt;&lt;number&gt;22&lt;/number&gt;&lt;dates&gt;&lt;year&gt;2014&lt;/year&gt;&lt;/dates&gt;&lt;accession-num&gt;24836309&lt;/accession-num&gt;&lt;urls&gt;&lt;related-urls&gt;&lt;url&gt;http://www.nejm.org/doi/full/10.1056/NEJMoa1401739&lt;/url&gt;&lt;url&gt;http://graphics.tx.ovid.com/ovftpdfs/FPDDNCFBDHKFIE00/fs046/ovft/live/gv023/00006024/00006024-201405290-00008.pdf&lt;/url&gt;&lt;/related-urls&gt;&lt;/urls&gt;&lt;electronic-resource-num&gt;doi:10.1056/NEJMoa1401739&lt;/electronic-resource-num&gt;&lt;/record&gt;&lt;/Cite&gt;&lt;/EndNote&gt;</w:instrText>
      </w:r>
      <w:r w:rsidR="00297093">
        <w:fldChar w:fldCharType="separate"/>
      </w:r>
      <w:r w:rsidR="00E32AA1" w:rsidRPr="00E32AA1">
        <w:rPr>
          <w:noProof/>
          <w:vertAlign w:val="superscript"/>
        </w:rPr>
        <w:t>187</w:t>
      </w:r>
      <w:r w:rsidR="00297093">
        <w:fldChar w:fldCharType="end"/>
      </w:r>
      <w:r w:rsidR="00297093">
        <w:t xml:space="preserve"> There was however, an improvement in quality of life scores in the NAC arm. </w:t>
      </w:r>
      <w:r w:rsidR="003F1CA0">
        <w:t xml:space="preserve">Consequently, steroids, azathioprine </w:t>
      </w:r>
      <w:del w:id="2736" w:author="Windows User" w:date="2018-10-31T09:10:00Z">
        <w:r w:rsidR="003F1CA0" w:rsidDel="005852F1">
          <w:delText xml:space="preserve">nor </w:delText>
        </w:r>
      </w:del>
      <w:ins w:id="2737" w:author="Windows User" w:date="2018-10-31T09:10:00Z">
        <w:r w:rsidR="005852F1">
          <w:t xml:space="preserve">and </w:t>
        </w:r>
      </w:ins>
      <w:r w:rsidR="003F1CA0">
        <w:t>triple therapy are</w:t>
      </w:r>
      <w:ins w:id="2738" w:author="Windows User" w:date="2018-10-31T09:10:00Z">
        <w:r w:rsidR="005852F1">
          <w:t xml:space="preserve"> not</w:t>
        </w:r>
      </w:ins>
      <w:r w:rsidR="003F1CA0">
        <w:t xml:space="preserve"> </w:t>
      </w:r>
      <w:r w:rsidR="00C55C6E">
        <w:t xml:space="preserve">prescribed in IPF for the treatment of disease. NAC may provide symptomatic relief </w:t>
      </w:r>
      <w:r w:rsidR="00140A3C">
        <w:t>as a mucolytic agent,</w:t>
      </w:r>
      <w:r w:rsidR="006902EA">
        <w:fldChar w:fldCharType="begin">
          <w:fldData xml:space="preserve">PEVuZE5vdGU+PENpdGU+PEF1dGhvcj5LaW5nPC9BdXRob3I+PFllYXI+MjAwMjwvWWVhcj48UmVj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</w:fldData>
        </w:fldChar>
      </w:r>
      <w:r w:rsidR="00BE0F3E">
        <w:instrText xml:space="preserve"> ADDIN EN.CITE </w:instrText>
      </w:r>
      <w:r w:rsidR="00BE0F3E">
        <w:fldChar w:fldCharType="begin">
          <w:fldData xml:space="preserve">PEVuZE5vdGU+PENpdGU+PEF1dGhvcj5LaW5nPC9BdXRob3I+PFllYXI+MjAwMjwvWWVhcj48UmVj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</w:fldData>
        </w:fldChar>
      </w:r>
      <w:r w:rsidR="00BE0F3E">
        <w:instrText xml:space="preserve"> ADDIN EN.CITE.DATA </w:instrText>
      </w:r>
      <w:r w:rsidR="00BE0F3E">
        <w:fldChar w:fldCharType="end"/>
      </w:r>
      <w:r w:rsidR="006902EA">
        <w:fldChar w:fldCharType="separate"/>
      </w:r>
      <w:r w:rsidR="00E32AA1" w:rsidRPr="00E32AA1">
        <w:rPr>
          <w:noProof/>
          <w:vertAlign w:val="superscript"/>
        </w:rPr>
        <w:t>188</w:t>
      </w:r>
      <w:r w:rsidR="006902EA">
        <w:fldChar w:fldCharType="end"/>
      </w:r>
      <w:r w:rsidR="00140A3C">
        <w:t xml:space="preserve"> but does not seem to affect the clinical course</w:t>
      </w:r>
      <w:r w:rsidR="006902EA">
        <w:t xml:space="preserve"> of disease</w:t>
      </w:r>
      <w:r w:rsidR="00140A3C">
        <w:t xml:space="preserve"> </w:t>
      </w:r>
      <w:r w:rsidR="00300D90">
        <w:t>as monotherapy.</w:t>
      </w:r>
    </w:p>
    <w:p w14:paraId="13823CF3" w14:textId="77777777" w:rsidR="00F0276E" w:rsidRDefault="000A0C9C" w:rsidP="00F27ECF">
      <w:pPr>
        <w:pStyle w:val="Heading4"/>
      </w:pPr>
      <w:r>
        <w:t>Tumour N</w:t>
      </w:r>
      <w:r w:rsidR="009D7E01">
        <w:t>ecrosis Factor In</w:t>
      </w:r>
      <w:r>
        <w:t>h</w:t>
      </w:r>
      <w:r w:rsidR="009D7E01">
        <w:t>i</w:t>
      </w:r>
      <w:r>
        <w:t>bition</w:t>
      </w:r>
      <w:r w:rsidR="00E249A9">
        <w:t xml:space="preserve"> and E</w:t>
      </w:r>
      <w:r w:rsidR="002C5B91">
        <w:t>tan</w:t>
      </w:r>
      <w:r w:rsidR="00E249A9">
        <w:t>ercept</w:t>
      </w:r>
    </w:p>
    <w:p w14:paraId="0668E436" w14:textId="55AE570A" w:rsidR="004F6D0E" w:rsidRDefault="00965530" w:rsidP="004F6D0E">
      <w:r>
        <w:t xml:space="preserve">Piguet </w:t>
      </w:r>
      <w:r w:rsidRPr="00A25DAC">
        <w:rPr>
          <w:i/>
        </w:rPr>
        <w:t>et al</w:t>
      </w:r>
      <w:r w:rsidR="00A25DAC">
        <w:rPr>
          <w:i/>
        </w:rPr>
        <w:t>.</w:t>
      </w:r>
      <w:r>
        <w:t xml:space="preserve"> were the first to observe tumour necrosis factor (TNF)</w:t>
      </w:r>
      <w:r w:rsidR="00163258">
        <w:t xml:space="preserve"> expression in human tissue biopsies from patients with IPF.</w:t>
      </w:r>
      <w:r w:rsidR="00163258">
        <w:fldChar w:fldCharType="begin">
          <w:fldData xml:space="preserve">PEVuZE5vdGU+PENpdGU+PEF1dGhvcj5QaWd1ZXQ8L0F1dGhvcj48WWVhcj4xOTkzPC9ZZWFyPjxS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==
</w:fldData>
        </w:fldChar>
      </w:r>
      <w:r w:rsidR="00BE0F3E">
        <w:instrText xml:space="preserve"> ADDIN EN.CITE </w:instrText>
      </w:r>
      <w:r w:rsidR="00BE0F3E">
        <w:fldChar w:fldCharType="begin">
          <w:fldData xml:space="preserve">PEVuZE5vdGU+PENpdGU+PEF1dGhvcj5QaWd1ZXQ8L0F1dGhvcj48WWVhcj4xOTkzPC9ZZWFyPjxS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==
</w:fldData>
        </w:fldChar>
      </w:r>
      <w:r w:rsidR="00BE0F3E">
        <w:instrText xml:space="preserve"> ADDIN EN.CITE.DATA </w:instrText>
      </w:r>
      <w:r w:rsidR="00BE0F3E">
        <w:fldChar w:fldCharType="end"/>
      </w:r>
      <w:r w:rsidR="00163258">
        <w:fldChar w:fldCharType="separate"/>
      </w:r>
      <w:r w:rsidR="00E32AA1" w:rsidRPr="00E32AA1">
        <w:rPr>
          <w:noProof/>
          <w:vertAlign w:val="superscript"/>
        </w:rPr>
        <w:t>189</w:t>
      </w:r>
      <w:r w:rsidR="00163258">
        <w:fldChar w:fldCharType="end"/>
      </w:r>
      <w:r>
        <w:t xml:space="preserve"> </w:t>
      </w:r>
      <w:r w:rsidR="00163258">
        <w:t xml:space="preserve">This finding </w:t>
      </w:r>
      <w:r w:rsidR="004F6D0E">
        <w:t>led to</w:t>
      </w:r>
      <w:del w:id="2739" w:author="Windows User" w:date="2018-10-31T09:10:00Z">
        <w:r w:rsidR="004F6D0E" w:rsidDel="005852F1">
          <w:delText xml:space="preserve"> a</w:delText>
        </w:r>
      </w:del>
      <w:r w:rsidR="004F6D0E">
        <w:t xml:space="preserve"> </w:t>
      </w:r>
      <w:r w:rsidR="00163258">
        <w:t xml:space="preserve">Piguet and Visen conducting a trial </w:t>
      </w:r>
      <w:r w:rsidR="004F6D0E">
        <w:t xml:space="preserve">of </w:t>
      </w:r>
      <w:r w:rsidR="008A05C3">
        <w:t xml:space="preserve">recombinant </w:t>
      </w:r>
      <w:r w:rsidR="004F6D0E">
        <w:t>TNF receptor infusion</w:t>
      </w:r>
      <w:r w:rsidR="00163258">
        <w:t xml:space="preserve"> treatment</w:t>
      </w:r>
      <w:r w:rsidR="004F6D0E">
        <w:t xml:space="preserve"> in mice instilled with belomycin.</w:t>
      </w:r>
      <w:r w:rsidR="004C0FE4">
        <w:fldChar w:fldCharType="begin">
          <w:fldData xml:space="preserve">PEVuZE5vdGU+PENpdGU+PEF1dGhvcj5QaWd1ZXQ8L0F1dGhvcj48WWVhcj4xOTk0PC9ZZWFyPjxS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xh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</w:fldData>
        </w:fldChar>
      </w:r>
      <w:r w:rsidR="00BE0F3E">
        <w:instrText xml:space="preserve"> ADDIN EN.CITE </w:instrText>
      </w:r>
      <w:r w:rsidR="00BE0F3E">
        <w:fldChar w:fldCharType="begin">
          <w:fldData xml:space="preserve">PEVuZE5vdGU+PENpdGU+PEF1dGhvcj5QaWd1ZXQ8L0F1dGhvcj48WWVhcj4xOTk0PC9ZZWFyPjxS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xh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</w:fldData>
        </w:fldChar>
      </w:r>
      <w:r w:rsidR="00BE0F3E">
        <w:instrText xml:space="preserve"> ADDIN EN.CITE.DATA </w:instrText>
      </w:r>
      <w:r w:rsidR="00BE0F3E">
        <w:fldChar w:fldCharType="end"/>
      </w:r>
      <w:r w:rsidR="004C0FE4">
        <w:fldChar w:fldCharType="separate"/>
      </w:r>
      <w:r w:rsidR="00E32AA1" w:rsidRPr="00E32AA1">
        <w:rPr>
          <w:noProof/>
          <w:vertAlign w:val="superscript"/>
        </w:rPr>
        <w:t>190</w:t>
      </w:r>
      <w:r w:rsidR="004C0FE4">
        <w:fldChar w:fldCharType="end"/>
      </w:r>
      <w:r w:rsidR="00581A8D">
        <w:t xml:space="preserve"> </w:t>
      </w:r>
      <w:r w:rsidR="00163258">
        <w:t>The investigators</w:t>
      </w:r>
      <w:r w:rsidR="00581A8D">
        <w:t xml:space="preserve"> demonstrated in ex-vivo specimens that the infusion reduced lung collagen content, suggesting that the TNF may </w:t>
      </w:r>
      <w:r w:rsidR="00266888">
        <w:t>provide a therapeutic target to</w:t>
      </w:r>
      <w:r w:rsidR="00581A8D">
        <w:t xml:space="preserve"> reduce the activity of the molecule, thus diminishing the progression of fibrosis.</w:t>
      </w:r>
    </w:p>
    <w:p w14:paraId="0107AC5C" w14:textId="72B0C2BF" w:rsidR="00581A8D" w:rsidRDefault="001B7E0B" w:rsidP="004F6D0E">
      <w:r>
        <w:t xml:space="preserve">Recombinant human TNF receptor medication </w:t>
      </w:r>
      <w:r w:rsidR="00D02402">
        <w:t>was developed and first shown to be efficacious as add-on therapy in rheumatological conditions, such as rheumatoid arthritis.</w:t>
      </w:r>
      <w:r w:rsidR="00D02402">
        <w:fldChar w:fldCharType="begin">
          <w:fldData xml:space="preserve">PEVuZE5vdGU+PENpdGU+PEF1dGhvcj5XZWluYmxhdHQ8L0F1dGhvcj48WWVhcj4xOTk5PC9ZZWFy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</w:fldData>
        </w:fldChar>
      </w:r>
      <w:r w:rsidR="00BE0F3E">
        <w:instrText xml:space="preserve"> ADDIN EN.CITE </w:instrText>
      </w:r>
      <w:r w:rsidR="00BE0F3E">
        <w:fldChar w:fldCharType="begin">
          <w:fldData xml:space="preserve">PEVuZE5vdGU+PENpdGU+PEF1dGhvcj5XZWluYmxhdHQ8L0F1dGhvcj48WWVhcj4xOTk5PC9ZZWFy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</w:fldData>
        </w:fldChar>
      </w:r>
      <w:r w:rsidR="00BE0F3E">
        <w:instrText xml:space="preserve"> ADDIN EN.CITE.DATA </w:instrText>
      </w:r>
      <w:r w:rsidR="00BE0F3E">
        <w:fldChar w:fldCharType="end"/>
      </w:r>
      <w:r w:rsidR="00D02402">
        <w:fldChar w:fldCharType="separate"/>
      </w:r>
      <w:r w:rsidR="00E32AA1" w:rsidRPr="00E32AA1">
        <w:rPr>
          <w:noProof/>
          <w:vertAlign w:val="superscript"/>
        </w:rPr>
        <w:t>191</w:t>
      </w:r>
      <w:r w:rsidR="00D02402">
        <w:fldChar w:fldCharType="end"/>
      </w:r>
      <w:r w:rsidR="00DC731F">
        <w:t xml:space="preserve"> However, th</w:t>
      </w:r>
      <w:r w:rsidR="00DA2ABB">
        <w:t xml:space="preserve">ere is no proven efficacy of </w:t>
      </w:r>
      <w:r w:rsidR="00853EA2">
        <w:t>targeting TNF in IPF.</w:t>
      </w:r>
      <w:r w:rsidR="00DC731F">
        <w:t xml:space="preserve"> An RCT of 88 patients</w:t>
      </w:r>
      <w:r w:rsidR="00247F99">
        <w:t xml:space="preserve"> treated with </w:t>
      </w:r>
      <w:r w:rsidR="00864058">
        <w:t>E</w:t>
      </w:r>
      <w:r w:rsidR="00247F99">
        <w:t>tanercept or placebo</w:t>
      </w:r>
      <w:r w:rsidR="00DC731F">
        <w:t xml:space="preserve"> failed to demonstrate a statistically significant difference </w:t>
      </w:r>
      <w:r w:rsidR="00853EA2">
        <w:t>in physiologic or functional endpoints.</w:t>
      </w:r>
      <w:r w:rsidR="00853EA2">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 </w:instrText>
      </w:r>
      <w:r w:rsidR="00BE0F3E">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DATA </w:instrText>
      </w:r>
      <w:r w:rsidR="00BE0F3E">
        <w:fldChar w:fldCharType="end"/>
      </w:r>
      <w:r w:rsidR="00853EA2">
        <w:fldChar w:fldCharType="separate"/>
      </w:r>
      <w:r w:rsidR="008E7684" w:rsidRPr="008E7684">
        <w:rPr>
          <w:noProof/>
          <w:vertAlign w:val="superscript"/>
        </w:rPr>
        <w:t>44</w:t>
      </w:r>
      <w:r w:rsidR="00853EA2">
        <w:fldChar w:fldCharType="end"/>
      </w:r>
      <w:r w:rsidR="00853EA2">
        <w:t xml:space="preserve"> A trend was observed for </w:t>
      </w:r>
      <w:r w:rsidR="00E609BF">
        <w:t>a slowing in decline</w:t>
      </w:r>
      <w:r w:rsidR="00853EA2">
        <w:t xml:space="preserve"> of FVC </w:t>
      </w:r>
      <w:r w:rsidR="00853EA2">
        <w:lastRenderedPageBreak/>
        <w:t>and T</w:t>
      </w:r>
      <w:r w:rsidR="00853EA2" w:rsidRPr="00853EA2">
        <w:rPr>
          <w:vertAlign w:val="subscript"/>
        </w:rPr>
        <w:t>LCO</w:t>
      </w:r>
      <w:r w:rsidR="00853EA2">
        <w:t xml:space="preserve"> in the active treatment arm, although both parameters demonstrated decline in both arms over a 48-week follow </w:t>
      </w:r>
      <w:r w:rsidR="00050B9C">
        <w:t>up.</w:t>
      </w:r>
    </w:p>
    <w:p w14:paraId="1E6BF681" w14:textId="4376BC9B" w:rsidR="006116F5" w:rsidRDefault="00050B9C" w:rsidP="004F6D0E">
      <w:r>
        <w:t>The trial was</w:t>
      </w:r>
      <w:r w:rsidR="00ED2D30">
        <w:t xml:space="preserve"> small and only 34 patients in the E</w:t>
      </w:r>
      <w:r>
        <w:t xml:space="preserve">tanercept </w:t>
      </w:r>
      <w:r w:rsidR="00ED2D30">
        <w:t>arm completed follow-up.</w:t>
      </w:r>
      <w:r>
        <w:t xml:space="preserve"> Approximately one third of the patients in both groups received corticosteroid treatment during the trial, which may have influenced the endpoint, given what is now understood about the potential harms of immunosuppressive treatment in IPF.</w:t>
      </w:r>
      <w:r w:rsidR="00BE3C64">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BE3C64">
        <w:fldChar w:fldCharType="separate"/>
      </w:r>
      <w:r w:rsidR="00D64E8E" w:rsidRPr="00D64E8E">
        <w:rPr>
          <w:noProof/>
          <w:vertAlign w:val="superscript"/>
        </w:rPr>
        <w:t>157</w:t>
      </w:r>
      <w:r w:rsidR="00BE3C64">
        <w:fldChar w:fldCharType="end"/>
      </w:r>
      <w:r w:rsidR="00BE3C64">
        <w:t xml:space="preserve"> </w:t>
      </w:r>
    </w:p>
    <w:p w14:paraId="2EDC655E" w14:textId="23E69C26" w:rsidR="00050B9C" w:rsidRPr="00853EA2" w:rsidRDefault="00767045" w:rsidP="004F6D0E">
      <w:r>
        <w:t xml:space="preserve">The interesting trend </w:t>
      </w:r>
      <w:r w:rsidR="00AA17FA">
        <w:t>of</w:t>
      </w:r>
      <w:r>
        <w:t xml:space="preserve"> reduction in progression has not been taken up in further trials to date, </w:t>
      </w:r>
      <w:r w:rsidR="00E32632">
        <w:t>even though</w:t>
      </w:r>
      <w:r>
        <w:t xml:space="preserve"> since this study, there have been reports that augmenting the TNF signalling pathway or pulmonary delivery </w:t>
      </w:r>
      <w:r w:rsidR="00031CAF">
        <w:t>of TNF therapy may be efficacious in the bleomycin mouse model.</w:t>
      </w:r>
      <w:r w:rsidR="006116F5">
        <w:fldChar w:fldCharType="begin">
          <w:fldData xml:space="preserve">PEVuZE5vdGU+PENpdGU+PEF1dGhvcj5SZWRlbnRlPC9BdXRob3I+PFllYXI+MjAxNDwvWWVhcj48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</w:fldData>
        </w:fldChar>
      </w:r>
      <w:r w:rsidR="00BE0F3E">
        <w:instrText xml:space="preserve"> ADDIN EN.CITE </w:instrText>
      </w:r>
      <w:r w:rsidR="00BE0F3E">
        <w:fldChar w:fldCharType="begin">
          <w:fldData xml:space="preserve">PEVuZE5vdGU+PENpdGU+PEF1dGhvcj5SZWRlbnRlPC9BdXRob3I+PFllYXI+MjAxNDwvWWVhcj48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</w:fldData>
        </w:fldChar>
      </w:r>
      <w:r w:rsidR="00BE0F3E">
        <w:instrText xml:space="preserve"> ADDIN EN.CITE.DATA </w:instrText>
      </w:r>
      <w:r w:rsidR="00BE0F3E">
        <w:fldChar w:fldCharType="end"/>
      </w:r>
      <w:r w:rsidR="006116F5">
        <w:fldChar w:fldCharType="separate"/>
      </w:r>
      <w:r w:rsidR="00E32AA1" w:rsidRPr="00E32AA1">
        <w:rPr>
          <w:noProof/>
          <w:vertAlign w:val="superscript"/>
        </w:rPr>
        <w:t>192</w:t>
      </w:r>
      <w:r w:rsidR="006116F5">
        <w:fldChar w:fldCharType="end"/>
      </w:r>
      <w:r w:rsidR="00E32632">
        <w:t xml:space="preserve"> The potential of this class of drug to modify pathophysiology in IPF</w:t>
      </w:r>
      <w:r w:rsidR="006116F5">
        <w:t xml:space="preserve"> is further complicated by the apparent emerging complications of TNF therapy, including case reports of infection, TB reactivation and </w:t>
      </w:r>
      <w:r w:rsidR="0081320A">
        <w:t xml:space="preserve">ILD development, including </w:t>
      </w:r>
      <w:r w:rsidR="006116F5">
        <w:t>hypersensitivity pneumonitis.</w:t>
      </w:r>
      <w:r w:rsidR="0079488A">
        <w:fldChar w:fldCharType="begin"/>
      </w:r>
      <w:r w:rsidR="00BE0F3E">
        <w:instrText xml:space="preserve"> ADDIN EN.CITE &lt;EndNote&gt;&lt;Cite&gt;&lt;Author&gt;Thavarajah&lt;/Author&gt;&lt;Year&gt;2009&lt;/Year&gt;&lt;RecNum&gt;1074&lt;/RecNum&gt;&lt;DisplayText&gt;&lt;style face="superscript"&gt;193&lt;/style&gt;&lt;/DisplayText&gt;&lt;record&gt;&lt;rec-number&gt;1074&lt;/rec-number&gt;&lt;foreign-keys&gt;&lt;key app="EN" db-id="52evaf50e9fe5cewd9b555d6wtw099s0pzrz" timestamp="1491572774" guid="3ceb74fb-42d1-4a9a-a5d7-68871267c11a"&gt;1074&lt;/key&gt;&lt;/foreign-keys&gt;&lt;ref-type name="Journal Article"&gt;17&lt;/ref-type&gt;&lt;contributors&gt;&lt;authors&gt;&lt;author&gt;Thavarajah, Krishna&lt;/author&gt;&lt;author&gt;Wu, Peggy&lt;/author&gt;&lt;author&gt;Rhew, Elisa J.&lt;/author&gt;&lt;author&gt;Yeldandi, Anjana K.&lt;/author&gt;&lt;author&gt;Kamp, David W.&lt;/author&gt;&lt;/authors&gt;&lt;/contributors&gt;&lt;titles&gt;&lt;title&gt;Pulmonary complications of tumor necrosis factor-targeted therapy&lt;/title&gt;&lt;secondary-title&gt;Respiratory Medicine&lt;/secondary-title&gt;&lt;alt-title&gt;Respir Med&lt;/alt-title&gt;&lt;/titles&gt;&lt;periodical&gt;&lt;full-title&gt;Respir Med&lt;/full-title&gt;&lt;abbr-1&gt;Respiratory medicine&lt;/abbr-1&gt;&lt;/periodical&gt;&lt;alt-periodical&gt;&lt;full-title&gt;Respir Med&lt;/full-title&gt;&lt;abbr-1&gt;Respiratory medicine&lt;/abbr-1&gt;&lt;/alt-periodical&gt;&lt;pages&gt;661-669&lt;/pages&gt;&lt;volume&gt;103&lt;/volume&gt;&lt;number&gt;5&lt;/number&gt;&lt;dates&gt;&lt;year&gt;2009&lt;/year&gt;&lt;pub-dates&gt;&lt;date&gt;02/07&lt;/date&gt;&lt;/pub-dates&gt;&lt;/dates&gt;&lt;isbn&gt;0954-6111&amp;#xD;1532-3064&lt;/isbn&gt;&lt;accession-num&gt;PMC2743303&lt;/accession-num&gt;&lt;urls&gt;&lt;related-urls&gt;&lt;url&gt;http://www.ncbi.nlm.nih.gov/pmc/articles/PMC2743303/&lt;/url&gt;&lt;/related-urls&gt;&lt;/urls&gt;&lt;electronic-resource-num&gt;10.1016/j.rmed.2009.01.002&lt;/electronic-resource-num&gt;&lt;remote-database-name&gt;PMC&lt;/remote-database-name&gt;&lt;/record&gt;&lt;/Cite&gt;&lt;/EndNote&gt;</w:instrText>
      </w:r>
      <w:r w:rsidR="0079488A">
        <w:fldChar w:fldCharType="separate"/>
      </w:r>
      <w:r w:rsidR="00E32AA1" w:rsidRPr="00E32AA1">
        <w:rPr>
          <w:noProof/>
          <w:vertAlign w:val="superscript"/>
        </w:rPr>
        <w:t>193</w:t>
      </w:r>
      <w:r w:rsidR="0079488A">
        <w:fldChar w:fldCharType="end"/>
      </w:r>
      <w:r w:rsidR="0079488A" w:rsidRPr="00853EA2">
        <w:t xml:space="preserve"> </w:t>
      </w:r>
      <w:r w:rsidR="00E32632">
        <w:t>It seems unlikely</w:t>
      </w:r>
      <w:ins w:id="2740" w:author="Windows User" w:date="2018-10-31T09:10:00Z">
        <w:r w:rsidR="005852F1">
          <w:t>,</w:t>
        </w:r>
      </w:ins>
      <w:r w:rsidR="00E32632">
        <w:t xml:space="preserve"> therefore, that further TNF-targeting therapies will be trialled in IPF</w:t>
      </w:r>
      <w:r w:rsidR="00590EDC">
        <w:t>.</w:t>
      </w:r>
    </w:p>
    <w:p w14:paraId="58299675" w14:textId="77777777" w:rsidR="00D50227" w:rsidRDefault="005B6512" w:rsidP="00F27ECF">
      <w:pPr>
        <w:pStyle w:val="Heading4"/>
      </w:pPr>
      <w:r>
        <w:t xml:space="preserve">Interferon </w:t>
      </w:r>
      <w:r w:rsidR="006B19F8">
        <w:t>G</w:t>
      </w:r>
      <w:r>
        <w:t xml:space="preserve">amma and </w:t>
      </w:r>
      <w:r w:rsidR="006B19F8">
        <w:t>Transforming G</w:t>
      </w:r>
      <w:r>
        <w:t xml:space="preserve">rowth </w:t>
      </w:r>
      <w:r w:rsidR="006B19F8">
        <w:t>F</w:t>
      </w:r>
      <w:r>
        <w:t xml:space="preserve">actor </w:t>
      </w:r>
      <w:r w:rsidR="006B19F8">
        <w:t>R</w:t>
      </w:r>
      <w:r>
        <w:t>eceptor</w:t>
      </w:r>
    </w:p>
    <w:p w14:paraId="4E7DFDC0" w14:textId="358FB1A9" w:rsidR="003066AC" w:rsidRDefault="00AF6FCF" w:rsidP="003066AC">
      <w:r>
        <w:t>Transforming growth factor</w:t>
      </w:r>
      <w:r w:rsidR="00992395">
        <w:t xml:space="preserve"> (TGF)</w:t>
      </w:r>
      <w:r>
        <w:t xml:space="preserve"> ß1 was identified </w:t>
      </w:r>
      <w:r w:rsidR="00AA17FA">
        <w:t>as</w:t>
      </w:r>
      <w:r>
        <w:t xml:space="preserve"> another </w:t>
      </w:r>
      <w:r w:rsidR="00051C10">
        <w:t xml:space="preserve">example of a </w:t>
      </w:r>
      <w:r>
        <w:t xml:space="preserve">potential </w:t>
      </w:r>
      <w:r w:rsidR="00051C10">
        <w:t xml:space="preserve">molecular </w:t>
      </w:r>
      <w:r>
        <w:t xml:space="preserve">target </w:t>
      </w:r>
      <w:r w:rsidR="00051C10">
        <w:t>discovered</w:t>
      </w:r>
      <w:r>
        <w:t xml:space="preserve"> from the</w:t>
      </w:r>
      <w:r w:rsidR="00051C10">
        <w:t xml:space="preserve"> study of </w:t>
      </w:r>
      <w:r w:rsidR="00DE54D8">
        <w:t>a</w:t>
      </w:r>
      <w:r>
        <w:t xml:space="preserve"> rodent model of </w:t>
      </w:r>
      <w:r w:rsidR="00DE54D8">
        <w:t>lung fibrosis</w:t>
      </w:r>
      <w:r>
        <w:t>.</w:t>
      </w:r>
      <w:r w:rsidR="00992395">
        <w:fldChar w:fldCharType="begin">
          <w:fldData xml:space="preserve">PEVuZE5vdGU+PENpdGU+PEF1dGhvcj5TaW1lPC9BdXRob3I+PFllYXI+MTk5NzwvWWVhcj48UmVj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TaW1lPC9BdXRob3I+PFllYXI+MTk5NzwvWWVhcj48UmVj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rsidR="00992395">
        <w:fldChar w:fldCharType="separate"/>
      </w:r>
      <w:r w:rsidR="00E32AA1" w:rsidRPr="00E32AA1">
        <w:rPr>
          <w:noProof/>
          <w:vertAlign w:val="superscript"/>
        </w:rPr>
        <w:t>194</w:t>
      </w:r>
      <w:r w:rsidR="00992395">
        <w:fldChar w:fldCharType="end"/>
      </w:r>
      <w:r w:rsidR="00992395">
        <w:t xml:space="preserve"> </w:t>
      </w:r>
      <w:r w:rsidR="002C7F0C">
        <w:t>When exogenous TGF-ß1 is instilled into lung tissue, it causes extensive fibrotic changes in the lungs of rats.</w:t>
      </w:r>
      <w:r w:rsidR="002C7F0C">
        <w:fldChar w:fldCharType="begin">
          <w:fldData xml:space="preserve">PEVuZE5vdGU+PENpdGU+PEF1dGhvcj5TaW1lPC9BdXRob3I+PFllYXI+MTk5NzwvWWVhcj48UmVj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TaW1lPC9BdXRob3I+PFllYXI+MTk5NzwvWWVhcj48UmVj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rsidR="002C7F0C">
        <w:fldChar w:fldCharType="separate"/>
      </w:r>
      <w:r w:rsidR="00E32AA1" w:rsidRPr="00E32AA1">
        <w:rPr>
          <w:noProof/>
          <w:vertAlign w:val="superscript"/>
        </w:rPr>
        <w:t>194</w:t>
      </w:r>
      <w:r w:rsidR="002C7F0C">
        <w:fldChar w:fldCharType="end"/>
      </w:r>
      <w:r w:rsidR="002C7F0C">
        <w:t xml:space="preserve"> </w:t>
      </w:r>
      <w:r w:rsidR="00673BCD">
        <w:t>Thus, the combination of findings that lymphocyte-derived interferon-gamma (IFN-</w:t>
      </w:r>
      <w:r w:rsidR="00673BCD" w:rsidRPr="00673BCD">
        <w:t>γ</w:t>
      </w:r>
      <w:r w:rsidR="00673BCD">
        <w:t xml:space="preserve">) is relatively deplete in </w:t>
      </w:r>
      <w:r w:rsidR="00522B40">
        <w:t>human subjects</w:t>
      </w:r>
      <w:r w:rsidR="00673BCD">
        <w:t xml:space="preserve"> with fibrosing ILD,</w:t>
      </w:r>
      <w:r w:rsidR="00522B40">
        <w:fldChar w:fldCharType="begin">
          <w:fldData xml:space="preserve">PEVuZE5vdGU+PENpdGU+PEF1dGhvcj5QcmlvcjwvQXV0aG9yPjxZZWFyPjE5OTI8L1llYXI+PFJl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yODAtNzwvcGFn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</w:fldData>
        </w:fldChar>
      </w:r>
      <w:r w:rsidR="00BE0F3E">
        <w:instrText xml:space="preserve"> ADDIN EN.CITE </w:instrText>
      </w:r>
      <w:r w:rsidR="00BE0F3E">
        <w:fldChar w:fldCharType="begin">
          <w:fldData xml:space="preserve">PEVuZE5vdGU+PENpdGU+PEF1dGhvcj5QcmlvcjwvQXV0aG9yPjxZZWFyPjE5OTI8L1llYXI+PFJl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yODAtNzwvcGFn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</w:fldData>
        </w:fldChar>
      </w:r>
      <w:r w:rsidR="00BE0F3E">
        <w:instrText xml:space="preserve"> ADDIN EN.CITE.DATA </w:instrText>
      </w:r>
      <w:r w:rsidR="00BE0F3E">
        <w:fldChar w:fldCharType="end"/>
      </w:r>
      <w:r w:rsidR="00522B40">
        <w:fldChar w:fldCharType="separate"/>
      </w:r>
      <w:r w:rsidR="00E32AA1" w:rsidRPr="00E32AA1">
        <w:rPr>
          <w:noProof/>
          <w:vertAlign w:val="superscript"/>
        </w:rPr>
        <w:t>195</w:t>
      </w:r>
      <w:r w:rsidR="00522B40">
        <w:fldChar w:fldCharType="end"/>
      </w:r>
      <w:r w:rsidR="00673BCD">
        <w:t xml:space="preserve"> and</w:t>
      </w:r>
      <w:r w:rsidR="001D3D2F">
        <w:t xml:space="preserve"> subsequently</w:t>
      </w:r>
      <w:r w:rsidR="00673BCD">
        <w:t xml:space="preserve"> </w:t>
      </w:r>
      <w:r w:rsidR="00522B40">
        <w:t>that IFN-</w:t>
      </w:r>
      <w:r w:rsidR="00522B40" w:rsidRPr="00673BCD">
        <w:t>γ</w:t>
      </w:r>
      <w:r w:rsidR="00522B40">
        <w:t xml:space="preserve"> treatment led to significant downregulation of TGF-</w:t>
      </w:r>
      <w:r w:rsidR="001D3D2F">
        <w:t>ß</w:t>
      </w:r>
      <w:r w:rsidR="00522B40">
        <w:t xml:space="preserve"> in </w:t>
      </w:r>
      <w:r w:rsidR="001D3D2F">
        <w:t xml:space="preserve">the </w:t>
      </w:r>
      <w:r w:rsidR="00522B40">
        <w:t xml:space="preserve">bleomycin instilled rat model </w:t>
      </w:r>
      <w:r w:rsidR="001D3D2F">
        <w:t>of IPF</w:t>
      </w:r>
      <w:r w:rsidR="001D3D2F">
        <w:fldChar w:fldCharType="begin">
          <w:fldData xml:space="preserve">PEVuZE5vdGU+PENpdGU+PEF1dGhvcj5HdXJ1amV5YWxha3NobWk8L0F1dGhvcj48WWVhcj4xOTk1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</w:fldData>
        </w:fldChar>
      </w:r>
      <w:r w:rsidR="00BE0F3E">
        <w:instrText xml:space="preserve"> ADDIN EN.CITE </w:instrText>
      </w:r>
      <w:r w:rsidR="00BE0F3E">
        <w:fldChar w:fldCharType="begin">
          <w:fldData xml:space="preserve">PEVuZE5vdGU+PENpdGU+PEF1dGhvcj5HdXJ1amV5YWxha3NobWk8L0F1dGhvcj48WWVhcj4xOTk1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</w:fldData>
        </w:fldChar>
      </w:r>
      <w:r w:rsidR="00BE0F3E">
        <w:instrText xml:space="preserve"> ADDIN EN.CITE.DATA </w:instrText>
      </w:r>
      <w:r w:rsidR="00BE0F3E">
        <w:fldChar w:fldCharType="end"/>
      </w:r>
      <w:r w:rsidR="001D3D2F">
        <w:fldChar w:fldCharType="separate"/>
      </w:r>
      <w:r w:rsidR="00E32AA1" w:rsidRPr="00E32AA1">
        <w:rPr>
          <w:noProof/>
          <w:vertAlign w:val="superscript"/>
        </w:rPr>
        <w:t>196</w:t>
      </w:r>
      <w:r w:rsidR="001D3D2F">
        <w:fldChar w:fldCharType="end"/>
      </w:r>
      <w:r w:rsidR="001D3D2F">
        <w:t xml:space="preserve"> </w:t>
      </w:r>
      <w:r w:rsidR="00522B40">
        <w:t xml:space="preserve">led to </w:t>
      </w:r>
      <w:r w:rsidR="001D3D2F">
        <w:t xml:space="preserve">exploratory trails of IFN- </w:t>
      </w:r>
      <w:r w:rsidR="001D3D2F" w:rsidRPr="00673BCD">
        <w:t>γ</w:t>
      </w:r>
      <w:r w:rsidR="001D3D2F">
        <w:t xml:space="preserve"> in human disease.</w:t>
      </w:r>
    </w:p>
    <w:p w14:paraId="527C9ED8" w14:textId="1DD96E0A" w:rsidR="001D3D2F" w:rsidRDefault="00D342F8" w:rsidP="003066AC">
      <w:r>
        <w:t>Zie</w:t>
      </w:r>
      <w:r w:rsidR="003214AF">
        <w:t>s</w:t>
      </w:r>
      <w:r>
        <w:t xml:space="preserve">che </w:t>
      </w:r>
      <w:r w:rsidRPr="00A25DAC">
        <w:rPr>
          <w:i/>
        </w:rPr>
        <w:t>et al</w:t>
      </w:r>
      <w:r w:rsidR="00A25DAC">
        <w:rPr>
          <w:i/>
        </w:rPr>
        <w:t>.</w:t>
      </w:r>
      <w:r>
        <w:t xml:space="preserve"> were the first to publish an improvement in patients with IPF treated with </w:t>
      </w:r>
      <w:r w:rsidR="00627157">
        <w:t>IFN-</w:t>
      </w:r>
      <w:r w:rsidR="00627157" w:rsidRPr="00673BCD">
        <w:t>γ</w:t>
      </w:r>
      <w:r w:rsidR="00627157">
        <w:t>.</w:t>
      </w:r>
      <w:r w:rsidR="00637521">
        <w:t xml:space="preserve"> Here, histopathologically confirmed IPF which did not respond to high dose steroids was treated with either physician-guided further steroid ther</w:t>
      </w:r>
      <w:r w:rsidR="00DD385A">
        <w:t>a</w:t>
      </w:r>
      <w:r w:rsidR="00637521">
        <w:t xml:space="preserve">py, or </w:t>
      </w:r>
      <w:r w:rsidR="00BA6E93">
        <w:t>subcutaneous injections of IFN-</w:t>
      </w:r>
      <w:r w:rsidR="00BA6E93" w:rsidRPr="00673BCD">
        <w:t>γ</w:t>
      </w:r>
      <w:r w:rsidR="00CE52EE">
        <w:t xml:space="preserve"> and low-dose steroid</w:t>
      </w:r>
      <w:r w:rsidR="00DD385A">
        <w:t xml:space="preserve"> (prednisolone)</w:t>
      </w:r>
      <w:r w:rsidR="0051475D">
        <w:t>, with nine patients in each arm.</w:t>
      </w:r>
      <w:r w:rsidR="00F4023B">
        <w:t xml:space="preserve"> Although small in number, the IFN-</w:t>
      </w:r>
      <w:r w:rsidR="00F4023B" w:rsidRPr="00673BCD">
        <w:t>γ</w:t>
      </w:r>
      <w:r w:rsidR="00F4023B">
        <w:t xml:space="preserve"> arm demonstrated reduction in TGF-ß1 </w:t>
      </w:r>
      <w:r w:rsidR="005B0E8A">
        <w:t xml:space="preserve">gene transcription compared to the steroid alone arm. </w:t>
      </w:r>
      <w:r w:rsidR="00EB6865">
        <w:t>Clinically, a</w:t>
      </w:r>
      <w:r w:rsidR="005B0E8A">
        <w:t xml:space="preserve">n improvement in </w:t>
      </w:r>
      <w:r w:rsidR="00EB6865">
        <w:t>lung capacity was seen in the IFN-</w:t>
      </w:r>
      <w:r w:rsidR="00EB6865" w:rsidRPr="00673BCD">
        <w:t>γ</w:t>
      </w:r>
      <w:r w:rsidR="00EB6865">
        <w:t xml:space="preserve"> arm vs. steroid arm.</w:t>
      </w:r>
      <w:r w:rsidR="00075A9F">
        <w:t xml:space="preserve"> Another study of 50 patients randomised to IFN-</w:t>
      </w:r>
      <w:r w:rsidR="00075A9F" w:rsidRPr="00673BCD">
        <w:t>γ</w:t>
      </w:r>
      <w:r w:rsidR="00075A9F">
        <w:t xml:space="preserve"> or colchicine </w:t>
      </w:r>
      <w:r w:rsidR="00540810">
        <w:t>and steroid demonstrated a survival advantage in the IFN-</w:t>
      </w:r>
      <w:r w:rsidR="00540810" w:rsidRPr="00673BCD">
        <w:t>γ</w:t>
      </w:r>
      <w:r w:rsidR="00540810">
        <w:t xml:space="preserve"> arm</w:t>
      </w:r>
      <w:r w:rsidR="00540810">
        <w:fldChar w:fldCharType="begin"/>
      </w:r>
      <w:r w:rsidR="00BE0F3E">
        <w:instrText xml:space="preserve"> ADDIN EN.CITE &lt;EndNote&gt;&lt;Cite&gt;&lt;Author&gt;Antoniou&lt;/Author&gt;&lt;Year&gt;2006&lt;/Year&gt;&lt;RecNum&gt;1081&lt;/RecNum&gt;&lt;DisplayText&gt;&lt;style face="superscript"&gt;197&lt;/style&gt;&lt;/DisplayText&gt;&lt;record&gt;&lt;rec-number&gt;1081&lt;/rec-number&gt;&lt;foreign-keys&gt;&lt;key app="EN" db-id="52evaf50e9fe5cewd9b555d6wtw099s0pzrz" timestamp="1492081339" guid="180cb7ea-086a-41ca-837f-6f9c251041ba"&gt;1081&lt;/key&gt;&lt;key app="ENWeb" db-id=""&gt;0&lt;/key&gt;&lt;/foreign-keys&gt;&lt;ref-type name="Journal Article"&gt;17&lt;/ref-type&gt;&lt;contributors&gt;&lt;authors&gt;&lt;author&gt;Antoniou, K.M.&lt;/author&gt;&lt;author&gt;Nicholson, A.G.&lt;/author&gt;&lt;author&gt;Dimadi, M.&lt;/author&gt;&lt;author&gt;Malagari, K.&lt;/author&gt;&lt;author&gt;Latsi, P.&lt;/author&gt;&lt;author&gt;Rapti, A.&lt;/author&gt;&lt;author&gt;Tzanakis, N.&lt;/author&gt;&lt;author&gt;Trigidou, R.&lt;/author&gt;&lt;author&gt;Polychronopoulos, V.&lt;/author&gt;&lt;author&gt;Bouros, D.&lt;/author&gt;&lt;/authors&gt;&lt;/contributors&gt;&lt;titles&gt;&lt;title&gt;Long term clinical effects of IFN-γ-1b and colchicine in idiopathic pulmonary fibrosis&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dates&gt;&lt;year&gt;2006&lt;/year&gt;&lt;/dates&gt;&lt;urls&gt;&lt;related-urls&gt;&lt;url&gt;http://erj.ersjournals.com/content/erj/early/2006/04/12/09031936.06.00032605.full.pdf&lt;/url&gt;&lt;/related-urls&gt;&lt;/urls&gt;&lt;electronic-resource-num&gt;10.1183/09031936.06.00032605&lt;/electronic-resource-num&gt;&lt;/record&gt;&lt;/Cite&gt;&lt;/EndNote&gt;</w:instrText>
      </w:r>
      <w:r w:rsidR="00540810">
        <w:fldChar w:fldCharType="separate"/>
      </w:r>
      <w:r w:rsidR="00E32AA1" w:rsidRPr="00E32AA1">
        <w:rPr>
          <w:noProof/>
          <w:vertAlign w:val="superscript"/>
        </w:rPr>
        <w:t>197</w:t>
      </w:r>
      <w:r w:rsidR="00540810">
        <w:fldChar w:fldCharType="end"/>
      </w:r>
      <w:r w:rsidR="00540810">
        <w:t xml:space="preserve"> and these studies  paved the way for larger trials involving IFN-</w:t>
      </w:r>
      <w:r w:rsidR="00540810" w:rsidRPr="00673BCD">
        <w:t>γ</w:t>
      </w:r>
      <w:r w:rsidR="00540810">
        <w:t>.</w:t>
      </w:r>
    </w:p>
    <w:p w14:paraId="11E6941F" w14:textId="7A93FEC1" w:rsidR="00DD385A" w:rsidRDefault="00BB515C" w:rsidP="003066AC">
      <w:r>
        <w:lastRenderedPageBreak/>
        <w:t>The first RCT to assess IFN-</w:t>
      </w:r>
      <w:r w:rsidRPr="00673BCD">
        <w:t>γ</w:t>
      </w:r>
      <w:r>
        <w:t xml:space="preserve"> against placebo therapy included 330 patients with IPF, who had progressed radiologically or by evidence of ≥ 10% decline in FVC despite steroid treatment.</w:t>
      </w:r>
      <w:r>
        <w:fldChar w:fldCharType="begin"/>
      </w:r>
      <w:r w:rsidR="00BE0F3E">
        <w:instrText xml:space="preserve"> ADDIN EN.CITE &lt;EndNote&gt;&lt;Cite&gt;&lt;Author&gt;Raghu&lt;/Author&gt;&lt;Year&gt;2004&lt;/Year&gt;&lt;RecNum&gt;724&lt;/RecNum&gt;&lt;DisplayText&gt;&lt;style face="superscript"&gt;104&lt;/style&gt;&lt;/DisplayText&gt;&lt;record&gt;&lt;rec-number&gt;724&lt;/rec-number&gt;&lt;foreign-keys&gt;&lt;key app="EN" db-id="52evaf50e9fe5cewd9b555d6wtw099s0pzrz" timestamp="1484063095" guid="54043ed9-5b0d-41d4-bd8a-09e597f35cd1"&gt;724&lt;/key&gt;&lt;key app="ENWeb" db-id=""&gt;0&lt;/key&gt;&lt;/foreign-keys&gt;&lt;ref-type name="Journal Article"&gt;17&lt;/ref-type&gt;&lt;contributors&gt;&lt;authors&gt;&lt;author&gt;Raghu, G.&lt;/author&gt;&lt;author&gt;Brown, K. K.&lt;/author&gt;&lt;author&gt;Bradford, W. Z.&lt;/author&gt;&lt;author&gt;Starko, K.&lt;/author&gt;&lt;author&gt;Noble, P. W.&lt;/author&gt;&lt;author&gt;Schwartz, D. A.&lt;/author&gt;&lt;author&gt;King, T. E.&lt;/author&gt;&lt;/authors&gt;&lt;/contributors&gt;&lt;titles&gt;&lt;title&gt;A placebo-controlled trial of interferon gamma-1b in patients with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25-33&lt;/pages&gt;&lt;volume&gt;350(2)&lt;/volume&gt;&lt;dates&gt;&lt;year&gt;2004&lt;/year&gt;&lt;/dates&gt;&lt;label&gt;Raghu2004&lt;/label&gt;&lt;urls&gt;&lt;related-urls&gt;&lt;url&gt;http://dx.doi.org/10.1056/NEJMoa030511&lt;/url&gt;&lt;url&gt;http://www.nejm.org/doi/pdf/10.1056/NEJMoa030511&lt;/url&gt;&lt;/related-urls&gt;&lt;/urls&gt;&lt;electronic-resource-num&gt;10.1056/NEJMoa030511&lt;/electronic-resource-num&gt;&lt;/record&gt;&lt;/Cite&gt;&lt;/EndNote&gt;</w:instrText>
      </w:r>
      <w:r>
        <w:fldChar w:fldCharType="separate"/>
      </w:r>
      <w:r w:rsidR="00D64E8E" w:rsidRPr="00D64E8E">
        <w:rPr>
          <w:noProof/>
          <w:vertAlign w:val="superscript"/>
        </w:rPr>
        <w:t>104</w:t>
      </w:r>
      <w:r>
        <w:fldChar w:fldCharType="end"/>
      </w:r>
      <w:r>
        <w:t xml:space="preserve"> </w:t>
      </w:r>
      <w:r w:rsidR="00DD385A">
        <w:t>Pred</w:t>
      </w:r>
      <w:r w:rsidR="00A47D0B">
        <w:t>nisolone was permitted in either arm, provided the dose was</w:t>
      </w:r>
      <w:r>
        <w:t xml:space="preserve"> </w:t>
      </w:r>
      <w:r w:rsidR="00777AFB">
        <w:t>≤</w:t>
      </w:r>
      <w:r>
        <w:t xml:space="preserve"> 15mg</w:t>
      </w:r>
      <w:r w:rsidR="00DD385A">
        <w:t xml:space="preserve">. </w:t>
      </w:r>
      <w:r w:rsidR="00A47D0B">
        <w:t>The trial failed to demonstrate a survival or disease progression advantage in the treatment arm</w:t>
      </w:r>
      <w:r w:rsidR="002F18A0">
        <w:t>, although there was an advantage if analysed per protocol</w:t>
      </w:r>
      <w:r w:rsidR="00A47D0B">
        <w:t>.</w:t>
      </w:r>
      <w:r w:rsidR="002F18A0">
        <w:t xml:space="preserve"> There was also a benefit to treatment in patients with ‘mild’ disease in a post-hoc </w:t>
      </w:r>
      <w:r w:rsidR="00F71B8F">
        <w:t xml:space="preserve">subgroup </w:t>
      </w:r>
      <w:r w:rsidR="002F18A0">
        <w:t>analysis.</w:t>
      </w:r>
      <w:r w:rsidR="004B10CE">
        <w:t xml:space="preserve"> In addition, no molecular analysis was undertaken to enable a focus on subgroups such as those with very low IFN-</w:t>
      </w:r>
      <w:r w:rsidR="004B10CE" w:rsidRPr="00673BCD">
        <w:t>γ</w:t>
      </w:r>
      <w:r w:rsidR="004B10CE">
        <w:t xml:space="preserve"> expression.</w:t>
      </w:r>
      <w:r w:rsidR="002251FE">
        <w:t xml:space="preserve"> When the</w:t>
      </w:r>
      <w:r w:rsidR="00C27629">
        <w:t>se studies were included in a me</w:t>
      </w:r>
      <w:r w:rsidR="002251FE">
        <w:t>ta-analysis, IFN-</w:t>
      </w:r>
      <w:r w:rsidR="002251FE" w:rsidRPr="00673BCD">
        <w:t>γ</w:t>
      </w:r>
      <w:r w:rsidR="002251FE">
        <w:t xml:space="preserve"> therapy was found to be associated with improved survival.</w:t>
      </w:r>
      <w:r w:rsidR="002251FE">
        <w:fldChar w:fldCharType="begin"/>
      </w:r>
      <w:r w:rsidR="00BE0F3E">
        <w:instrText xml:space="preserve"> ADDIN EN.CITE &lt;EndNote&gt;&lt;Cite&gt;&lt;Author&gt;Bajwa&lt;/Author&gt;&lt;Year&gt;2005&lt;/Year&gt;&lt;RecNum&gt;1082&lt;/RecNum&gt;&lt;DisplayText&gt;&lt;style face="superscript"&gt;198&lt;/style&gt;&lt;/DisplayText&gt;&lt;record&gt;&lt;rec-number&gt;1082&lt;/rec-number&gt;&lt;foreign-keys&gt;&lt;key app="EN" db-id="52evaf50e9fe5cewd9b555d6wtw099s0pzrz" timestamp="1492081342" guid="a8f53eef-94cc-41c7-a5af-c7a8c79cea93"&gt;1082&lt;/key&gt;&lt;key app="ENWeb" db-id=""&gt;0&lt;/key&gt;&lt;/foreign-keys&gt;&lt;ref-type name="Journal Article"&gt;17&lt;/ref-type&gt;&lt;contributors&gt;&lt;authors&gt;&lt;author&gt;Bajwa, E. K.&lt;/author&gt;&lt;author&gt;Ayas, N. T.&lt;/author&gt;&lt;author&gt;Schulzer, M.&lt;/author&gt;&lt;author&gt;Mak, E.&lt;/author&gt;&lt;author&gt;Ryu, J. H.&lt;/author&gt;&lt;author&gt;Malhotra, A.&lt;/author&gt;&lt;/authors&gt;&lt;/contributors&gt;&lt;auth-address&gt;Brigham and Women&amp;apos;s Hospital, 75 Francis Street, Boston, MA 02115, USA.&lt;/auth-address&gt;&lt;titles&gt;&lt;title&gt;Interferon-gamma1b therapy in idiopathic pulmonary fibrosis: a metaanalysis&lt;/title&gt;&lt;secondary-title&gt;Chest&lt;/secondary-title&gt;&lt;alt-title&gt;Chest&lt;/alt-title&gt;&lt;/titles&gt;&lt;periodical&gt;&lt;full-title&gt;Chest&lt;/full-title&gt;&lt;abbr-1&gt;Chest&lt;/abbr-1&gt;&lt;/periodical&gt;&lt;alt-periodical&gt;&lt;full-title&gt;Chest&lt;/full-title&gt;&lt;abbr-1&gt;Chest&lt;/abbr-1&gt;&lt;/alt-periodical&gt;&lt;pages&gt;203-6&lt;/pages&gt;&lt;volume&gt;128&lt;/volume&gt;&lt;number&gt;1&lt;/number&gt;&lt;edition&gt;2005/07/09&lt;/edition&gt;&lt;keywords&gt;&lt;keyword&gt;Humans&lt;/keyword&gt;&lt;keyword&gt;Interferon-gamma/*therapeutic use&lt;/keyword&gt;&lt;keyword&gt;Pulmonary Fibrosis/*drug therapy/mortality&lt;/keyword&gt;&lt;keyword&gt;Recombinant Proteins&lt;/keyword&gt;&lt;/keywords&gt;&lt;dates&gt;&lt;year&gt;2005&lt;/year&gt;&lt;pub-dates&gt;&lt;date&gt;Jul&lt;/date&gt;&lt;/pub-dates&gt;&lt;/dates&gt;&lt;isbn&gt;0012-3692 (Print)&amp;#xD;0012-3692&lt;/isbn&gt;&lt;accession-num&gt;16002936&lt;/accession-num&gt;&lt;urls&gt;&lt;related-urls&gt;&lt;url&gt;http://journal.publications.chestnet.org/pdfaccess.ashx?url=/data/journals/chest/22027/203.pdf&lt;/url&gt;&lt;/related-urls&gt;&lt;/urls&gt;&lt;electronic-resource-num&gt;10.1378/chest.128.1.203&lt;/electronic-resource-num&gt;&lt;remote-database-provider&gt;NLM&lt;/remote-database-provider&gt;&lt;language&gt;eng&lt;/language&gt;&lt;/record&gt;&lt;/Cite&gt;&lt;/EndNote&gt;</w:instrText>
      </w:r>
      <w:r w:rsidR="002251FE">
        <w:fldChar w:fldCharType="separate"/>
      </w:r>
      <w:r w:rsidR="00E32AA1" w:rsidRPr="00E32AA1">
        <w:rPr>
          <w:noProof/>
          <w:vertAlign w:val="superscript"/>
        </w:rPr>
        <w:t>198</w:t>
      </w:r>
      <w:r w:rsidR="002251FE">
        <w:fldChar w:fldCharType="end"/>
      </w:r>
    </w:p>
    <w:p w14:paraId="55CD1FF5" w14:textId="02F0864D" w:rsidR="008E2719" w:rsidRDefault="008E2719" w:rsidP="003066AC">
      <w:r>
        <w:t xml:space="preserve">Given the per protocol and subgroup findings, </w:t>
      </w:r>
      <w:r w:rsidR="00207C19">
        <w:t>King and col</w:t>
      </w:r>
      <w:r>
        <w:t>leagues undertook a post hoc analysis of the study, determining that FVC decrement of 10% was reliable for mortality prediction.</w:t>
      </w:r>
      <w:r w:rsidR="00250342">
        <w:fldChar w:fldCharType="begin"/>
      </w:r>
      <w:r w:rsidR="00BE0F3E">
        <w:instrText xml:space="preserve"> ADDIN EN.CITE &lt;EndNote&gt;&lt;Cite&gt;&lt;Author&gt;King&lt;/Author&gt;&lt;Year&gt;2005&lt;/Year&gt;&lt;RecNum&gt;273&lt;/RecNum&gt;&lt;DisplayText&gt;&lt;style face="superscript"&gt;101&lt;/style&gt;&lt;/DisplayText&gt;&lt;record&gt;&lt;rec-number&gt;273&lt;/rec-number&gt;&lt;foreign-keys&gt;&lt;key app="EN" db-id="52evaf50e9fe5cewd9b555d6wtw099s0pzrz" timestamp="1434709153" guid="3904b435-c1be-43cc-8e46-1296ac45d4b4"&gt;273&lt;/key&gt;&lt;/foreign-keys&gt;&lt;ref-type name="Journal Article"&gt;17&lt;/ref-type&gt;&lt;contributors&gt;&lt;authors&gt;&lt;author&gt;King, Jr Talmadge E.&lt;/author&gt;&lt;author&gt;Safrin, Sharon&lt;/author&gt;&lt;author&gt;Starko, Karen M.&lt;/author&gt;&lt;author&gt;Brown, Kevin K.&lt;/author&gt;&lt;author&gt;Noble, Paul W.&lt;/author&gt;&lt;author&gt;Raghu, Ganesh&lt;/author&gt;&lt;author&gt;Schwartz, David A.&lt;/author&gt;&lt;/authors&gt;&lt;/contributors&gt;&lt;titles&gt;&lt;title&gt;Analyses of efficacy end points in a controlled trial of interferon-γ1b for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171-177&lt;/pages&gt;&lt;volume&gt;127&lt;/volume&gt;&lt;number&gt;1&lt;/number&gt;&lt;dates&gt;&lt;year&gt;2005&lt;/year&gt;&lt;/dates&gt;&lt;isbn&gt;0012-3692&lt;/isbn&gt;&lt;urls&gt;&lt;related-urls&gt;&lt;url&gt;http://dx.doi.org/10.1378/chest.127.1.171&lt;/url&gt;&lt;url&gt;http://journal.publications.chestnet.org/data/Journals/CHEST/22020/171.pdf&lt;/url&gt;&lt;/related-urls&gt;&lt;/urls&gt;&lt;electronic-resource-num&gt;10.1378/chest.127.1.171&lt;/electronic-resource-num&gt;&lt;/record&gt;&lt;/Cite&gt;&lt;/EndNote&gt;</w:instrText>
      </w:r>
      <w:r w:rsidR="00250342">
        <w:fldChar w:fldCharType="separate"/>
      </w:r>
      <w:r w:rsidR="00D64E8E" w:rsidRPr="00D64E8E">
        <w:rPr>
          <w:noProof/>
          <w:vertAlign w:val="superscript"/>
        </w:rPr>
        <w:t>101</w:t>
      </w:r>
      <w:r w:rsidR="00250342">
        <w:fldChar w:fldCharType="end"/>
      </w:r>
      <w:r>
        <w:t xml:space="preserve"> T</w:t>
      </w:r>
      <w:r w:rsidR="00207C19">
        <w:t>his analysis and surrogate of mortality has since been utilised in several therapeutic IPF studies, and</w:t>
      </w:r>
      <w:r>
        <w:t xml:space="preserve"> was </w:t>
      </w:r>
      <w:r w:rsidR="00207C19">
        <w:t xml:space="preserve">subsequently </w:t>
      </w:r>
      <w:r>
        <w:t>used</w:t>
      </w:r>
      <w:r w:rsidR="002251FE">
        <w:t xml:space="preserve"> by the investigators</w:t>
      </w:r>
      <w:r>
        <w:t xml:space="preserve"> to power a larger RCT of IFN-</w:t>
      </w:r>
      <w:r w:rsidRPr="00673BCD">
        <w:t>γ</w:t>
      </w:r>
      <w:r>
        <w:t xml:space="preserve"> and placebo in 826 patients.</w:t>
      </w:r>
      <w:r>
        <w:fldChar w:fldCharType="begin"/>
      </w:r>
      <w:r w:rsidR="00BE0F3E">
        <w:instrText xml:space="preserve"> ADDIN EN.CITE &lt;EndNote&gt;&lt;Cite&gt;&lt;Author&gt;King&lt;/Author&gt;&lt;Year&gt;2009&lt;/Year&gt;&lt;RecNum&gt;727&lt;/RecNum&gt;&lt;DisplayText&gt;&lt;style face="superscript"&gt;45&lt;/style&gt;&lt;/DisplayText&gt;&lt;record&gt;&lt;rec-number&gt;727&lt;/rec-number&gt;&lt;foreign-keys&gt;&lt;key app="EN" db-id="52evaf50e9fe5cewd9b555d6wtw099s0pzrz" timestamp="1484063095" guid="88390123-07df-40d0-aef6-2d1a184514da"&gt;727&lt;/key&gt;&lt;/foreign-keys&gt;&lt;ref-type name="Journal Article"&gt;17&lt;/ref-type&gt;&lt;contributors&gt;&lt;authors&gt;&lt;author&gt;King, T. E.&lt;/author&gt;&lt;author&gt;Albera, C.&lt;/author&gt;&lt;author&gt;Bradford, W. Z.&lt;/author&gt;&lt;author&gt;Costabel, U.&lt;/author&gt;&lt;author&gt;Hormel, P.&lt;/author&gt;&lt;author&gt;Lancaster, L.&lt;/author&gt;&lt;author&gt;Noble, P. W.&lt;/author&gt;&lt;author&gt;Sahn, S. A.&lt;/author&gt;&lt;author&gt;Szwarcberg, J.&lt;/author&gt;&lt;author&gt;Thomeer, M.&lt;/author&gt;&lt;author&gt;Valeyre, D.&lt;/author&gt;&lt;author&gt;du Bois, R. M.&lt;/author&gt;&lt;/authors&gt;&lt;/contributors&gt;&lt;titles&gt;&lt;title&gt;Effect of interferon gamma-1b on survival in patients with idiopathic pulmonary fibrosis (INSPIRE): a multicentre, randomised, placebo-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volume&gt;374&lt;/volume&gt;&lt;dates&gt;&lt;year&gt;2009&lt;/year&gt;&lt;/dates&gt;&lt;label&gt;King2009&lt;/label&gt;&lt;urls&gt;&lt;related-urls&gt;&lt;url&gt;http://dx.doi.org/10.1016/S0140-6736(09)60551-1&lt;/url&gt;&lt;/related-urls&gt;&lt;/urls&gt;&lt;electronic-resource-num&gt;10.1016/s0140-6736(09)60551-1&lt;/electronic-resource-num&gt;&lt;/record&gt;&lt;/Cite&gt;&lt;/EndNote&gt;</w:instrText>
      </w:r>
      <w:r>
        <w:fldChar w:fldCharType="separate"/>
      </w:r>
      <w:r w:rsidR="008E7684" w:rsidRPr="008E7684">
        <w:rPr>
          <w:noProof/>
          <w:vertAlign w:val="superscript"/>
        </w:rPr>
        <w:t>45</w:t>
      </w:r>
      <w:r>
        <w:fldChar w:fldCharType="end"/>
      </w:r>
      <w:r w:rsidR="000B44C7">
        <w:t xml:space="preserve"> </w:t>
      </w:r>
      <w:r w:rsidR="00DB1FAE">
        <w:t>However, this</w:t>
      </w:r>
      <w:r w:rsidR="000B44C7">
        <w:t xml:space="preserve"> trial was stopped at a planned interim analysis due to lack of efficacy</w:t>
      </w:r>
      <w:r w:rsidR="00FE3D42">
        <w:t xml:space="preserve"> in any paradigm, including FVC, T</w:t>
      </w:r>
      <w:r w:rsidR="00FE3D42" w:rsidRPr="00FE3D42">
        <w:rPr>
          <w:vertAlign w:val="subscript"/>
        </w:rPr>
        <w:t>LCO</w:t>
      </w:r>
      <w:r w:rsidR="00FE3D42">
        <w:t>, or mortality</w:t>
      </w:r>
      <w:r w:rsidR="00D96110">
        <w:t>.</w:t>
      </w:r>
    </w:p>
    <w:p w14:paraId="394FEAC6" w14:textId="76F5740E" w:rsidR="004024D3" w:rsidRPr="003066AC" w:rsidRDefault="003A57F6" w:rsidP="003066AC">
      <w:r>
        <w:t>The reasons for the apparent earlier findings of improved survival with IFN-</w:t>
      </w:r>
      <w:r w:rsidRPr="00673BCD">
        <w:t>γ</w:t>
      </w:r>
      <w:r>
        <w:t xml:space="preserve"> are unclear, although there are some significant differences in study design. </w:t>
      </w:r>
      <w:r w:rsidR="004024D3">
        <w:t xml:space="preserve">Pneumonia and exacerbation </w:t>
      </w:r>
      <w:r>
        <w:t xml:space="preserve">rates were </w:t>
      </w:r>
      <w:r w:rsidR="004024D3">
        <w:t xml:space="preserve">lower in </w:t>
      </w:r>
      <w:ins w:id="2741" w:author="Windows User" w:date="2018-10-31T09:11:00Z">
        <w:r w:rsidR="005852F1">
          <w:t xml:space="preserve">the </w:t>
        </w:r>
      </w:ins>
      <w:r>
        <w:t>largest and final</w:t>
      </w:r>
      <w:r w:rsidR="004024D3">
        <w:t xml:space="preserve"> trial</w:t>
      </w:r>
      <w:r>
        <w:t>,</w:t>
      </w:r>
      <w:r>
        <w:fldChar w:fldCharType="begin"/>
      </w:r>
      <w:r w:rsidR="00BE0F3E">
        <w:instrText xml:space="preserve"> ADDIN EN.CITE &lt;EndNote&gt;&lt;Cite&gt;&lt;Author&gt;King&lt;/Author&gt;&lt;Year&gt;2009&lt;/Year&gt;&lt;RecNum&gt;727&lt;/RecNum&gt;&lt;DisplayText&gt;&lt;style face="superscript"&gt;45&lt;/style&gt;&lt;/DisplayText&gt;&lt;record&gt;&lt;rec-number&gt;727&lt;/rec-number&gt;&lt;foreign-keys&gt;&lt;key app="EN" db-id="52evaf50e9fe5cewd9b555d6wtw099s0pzrz" timestamp="1484063095" guid="88390123-07df-40d0-aef6-2d1a184514da"&gt;727&lt;/key&gt;&lt;/foreign-keys&gt;&lt;ref-type name="Journal Article"&gt;17&lt;/ref-type&gt;&lt;contributors&gt;&lt;authors&gt;&lt;author&gt;King, T. E.&lt;/author&gt;&lt;author&gt;Albera, C.&lt;/author&gt;&lt;author&gt;Bradford, W. Z.&lt;/author&gt;&lt;author&gt;Costabel, U.&lt;/author&gt;&lt;author&gt;Hormel, P.&lt;/author&gt;&lt;author&gt;Lancaster, L.&lt;/author&gt;&lt;author&gt;Noble, P. W.&lt;/author&gt;&lt;author&gt;Sahn, S. A.&lt;/author&gt;&lt;author&gt;Szwarcberg, J.&lt;/author&gt;&lt;author&gt;Thomeer, M.&lt;/author&gt;&lt;author&gt;Valeyre, D.&lt;/author&gt;&lt;author&gt;du Bois, R. M.&lt;/author&gt;&lt;/authors&gt;&lt;/contributors&gt;&lt;titles&gt;&lt;title&gt;Effect of interferon gamma-1b on survival in patients with idiopathic pulmonary fibrosis (INSPIRE): a multicentre, randomised, placebo-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volume&gt;374&lt;/volume&gt;&lt;dates&gt;&lt;year&gt;2009&lt;/year&gt;&lt;/dates&gt;&lt;label&gt;King2009&lt;/label&gt;&lt;urls&gt;&lt;related-urls&gt;&lt;url&gt;http://dx.doi.org/10.1016/S0140-6736(09)60551-1&lt;/url&gt;&lt;/related-urls&gt;&lt;/urls&gt;&lt;electronic-resource-num&gt;10.1016/s0140-6736(09)60551-1&lt;/electronic-resource-num&gt;&lt;/record&gt;&lt;/Cite&gt;&lt;/EndNote&gt;</w:instrText>
      </w:r>
      <w:r>
        <w:fldChar w:fldCharType="separate"/>
      </w:r>
      <w:r w:rsidR="008E7684" w:rsidRPr="008E7684">
        <w:rPr>
          <w:noProof/>
          <w:vertAlign w:val="superscript"/>
        </w:rPr>
        <w:t>45</w:t>
      </w:r>
      <w:r>
        <w:fldChar w:fldCharType="end"/>
      </w:r>
      <w:r>
        <w:t xml:space="preserve"> and in contrast to the earlier studies, patients who were on a dose of prednisolone ≥ 0.125mg/kg/day were excluded. By contrast, </w:t>
      </w:r>
      <w:r w:rsidR="007645A0">
        <w:t>physicians</w:t>
      </w:r>
      <w:r w:rsidR="00DC0067">
        <w:t xml:space="preserve"> could titrate the dose of steroid in the non-</w:t>
      </w:r>
      <w:r w:rsidR="00DC0067" w:rsidRPr="00DC0067">
        <w:t xml:space="preserve"> </w:t>
      </w:r>
      <w:r w:rsidR="00DC0067">
        <w:t>IFN-</w:t>
      </w:r>
      <w:r w:rsidR="00DC0067" w:rsidRPr="00673BCD">
        <w:t>γ</w:t>
      </w:r>
      <w:r w:rsidR="00DC0067">
        <w:t xml:space="preserve"> arms of other studies and no </w:t>
      </w:r>
      <w:r w:rsidR="00485D1D">
        <w:t>report of the doses was</w:t>
      </w:r>
      <w:r w:rsidR="00DC0067">
        <w:t xml:space="preserve"> given for these studies. The deleterious effect of immunosuppression</w:t>
      </w:r>
      <w:r w:rsidR="006C3C95">
        <w:t xml:space="preserve"> observed by</w:t>
      </w:r>
      <w:ins w:id="2742" w:author="Windows User" w:date="2018-10-31T09:11:00Z">
        <w:r w:rsidR="005852F1">
          <w:t xml:space="preserve"> the</w:t>
        </w:r>
      </w:ins>
      <w:r w:rsidR="006C3C95">
        <w:t xml:space="preserve"> Raghu </w:t>
      </w:r>
      <w:r w:rsidR="006C3C95" w:rsidRPr="00A25DAC">
        <w:rPr>
          <w:i/>
        </w:rPr>
        <w:t>et al</w:t>
      </w:r>
      <w:r w:rsidR="00A25DAC">
        <w:rPr>
          <w:i/>
        </w:rPr>
        <w:t>.</w:t>
      </w:r>
      <w:r w:rsidR="00DC0067">
        <w:t xml:space="preserve"> trial therefore may account for some of the apparent differences,</w:t>
      </w:r>
      <w:r w:rsidR="002530C8">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2530C8">
        <w:fldChar w:fldCharType="separate"/>
      </w:r>
      <w:r w:rsidR="00D64E8E" w:rsidRPr="00D64E8E">
        <w:rPr>
          <w:noProof/>
          <w:vertAlign w:val="superscript"/>
        </w:rPr>
        <w:t>157</w:t>
      </w:r>
      <w:r w:rsidR="002530C8">
        <w:fldChar w:fldCharType="end"/>
      </w:r>
      <w:r w:rsidR="00DC0067">
        <w:t xml:space="preserve"> particularly given that the apparent benefits of IFN-</w:t>
      </w:r>
      <w:r w:rsidR="00DC0067" w:rsidRPr="00673BCD">
        <w:t>γ</w:t>
      </w:r>
      <w:r w:rsidR="00DC0067">
        <w:t xml:space="preserve"> appeared to be m</w:t>
      </w:r>
      <w:r w:rsidR="00DC7FD6">
        <w:t>ost pronounced early in</w:t>
      </w:r>
      <w:ins w:id="2743" w:author="Windows User" w:date="2018-10-31T09:11:00Z">
        <w:r w:rsidR="005852F1">
          <w:t xml:space="preserve"> the</w:t>
        </w:r>
      </w:ins>
      <w:r w:rsidR="00DC7FD6">
        <w:t xml:space="preserve"> course</w:t>
      </w:r>
      <w:r w:rsidR="00DC0067">
        <w:t xml:space="preserve"> of treatment</w:t>
      </w:r>
      <w:r w:rsidR="006C3C95">
        <w:t xml:space="preserve"> and the inclusion of more severely affected patients,</w:t>
      </w:r>
      <w:r w:rsidR="00AC740B">
        <w:t xml:space="preserve"> who may have been more pro</w:t>
      </w:r>
      <w:r w:rsidR="006C3C95">
        <w:t>ne to pneumonia resultant from immunosupression</w:t>
      </w:r>
      <w:r w:rsidR="00DC7FD6">
        <w:t>.</w:t>
      </w:r>
      <w:r w:rsidR="00782A4B">
        <w:fldChar w:fldCharType="begin"/>
      </w:r>
      <w:r w:rsidR="00BE0F3E">
        <w:instrText xml:space="preserve"> ADDIN EN.CITE &lt;EndNote&gt;&lt;Cite&gt;&lt;Author&gt;Raghu&lt;/Author&gt;&lt;Year&gt;2004&lt;/Year&gt;&lt;RecNum&gt;724&lt;/RecNum&gt;&lt;DisplayText&gt;&lt;style face="superscript"&gt;104&lt;/style&gt;&lt;/DisplayText&gt;&lt;record&gt;&lt;rec-number&gt;724&lt;/rec-number&gt;&lt;foreign-keys&gt;&lt;key app="EN" db-id="52evaf50e9fe5cewd9b555d6wtw099s0pzrz" timestamp="1484063095" guid="54043ed9-5b0d-41d4-bd8a-09e597f35cd1"&gt;724&lt;/key&gt;&lt;key app="ENWeb" db-id=""&gt;0&lt;/key&gt;&lt;/foreign-keys&gt;&lt;ref-type name="Journal Article"&gt;17&lt;/ref-type&gt;&lt;contributors&gt;&lt;authors&gt;&lt;author&gt;Raghu, G.&lt;/author&gt;&lt;author&gt;Brown, K. K.&lt;/author&gt;&lt;author&gt;Bradford, W. Z.&lt;/author&gt;&lt;author&gt;Starko, K.&lt;/author&gt;&lt;author&gt;Noble, P. W.&lt;/author&gt;&lt;author&gt;Schwartz, D. A.&lt;/author&gt;&lt;author&gt;King, T. E.&lt;/author&gt;&lt;/authors&gt;&lt;/contributors&gt;&lt;titles&gt;&lt;title&gt;A placebo-controlled trial of interferon gamma-1b in patients with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25-33&lt;/pages&gt;&lt;volume&gt;350(2)&lt;/volume&gt;&lt;dates&gt;&lt;year&gt;2004&lt;/year&gt;&lt;/dates&gt;&lt;label&gt;Raghu2004&lt;/label&gt;&lt;urls&gt;&lt;related-urls&gt;&lt;url&gt;http://dx.doi.org/10.1056/NEJMoa030511&lt;/url&gt;&lt;url&gt;http://www.nejm.org/doi/pdf/10.1056/NEJMoa030511&lt;/url&gt;&lt;/related-urls&gt;&lt;/urls&gt;&lt;electronic-resource-num&gt;10.1056/NEJMoa030511&lt;/electronic-resource-num&gt;&lt;/record&gt;&lt;/Cite&gt;&lt;/EndNote&gt;</w:instrText>
      </w:r>
      <w:r w:rsidR="00782A4B">
        <w:fldChar w:fldCharType="separate"/>
      </w:r>
      <w:r w:rsidR="00D64E8E" w:rsidRPr="00D64E8E">
        <w:rPr>
          <w:noProof/>
          <w:vertAlign w:val="superscript"/>
        </w:rPr>
        <w:t>104</w:t>
      </w:r>
      <w:r w:rsidR="00782A4B">
        <w:fldChar w:fldCharType="end"/>
      </w:r>
      <w:r w:rsidR="000B44C7">
        <w:t xml:space="preserve"> </w:t>
      </w:r>
      <w:r w:rsidR="009240DD">
        <w:t>Prognos</w:t>
      </w:r>
      <w:r w:rsidR="000B44C7">
        <w:t>i</w:t>
      </w:r>
      <w:r w:rsidR="009240DD">
        <w:t>s</w:t>
      </w:r>
      <w:r w:rsidR="002530C8">
        <w:t xml:space="preserve"> in the placebo arm was better than expected in the final</w:t>
      </w:r>
      <w:r w:rsidR="000B44C7">
        <w:t xml:space="preserve"> trial</w:t>
      </w:r>
      <w:r w:rsidR="002530C8">
        <w:t>, possibly also d</w:t>
      </w:r>
      <w:ins w:id="2744" w:author="Windows User" w:date="2018-10-31T09:11:00Z">
        <w:r w:rsidR="005852F1">
          <w:t>u</w:t>
        </w:r>
      </w:ins>
      <w:del w:id="2745" w:author="Windows User" w:date="2018-10-31T09:11:00Z">
        <w:r w:rsidR="002530C8" w:rsidDel="005852F1">
          <w:delText>i</w:delText>
        </w:r>
      </w:del>
      <w:r w:rsidR="002530C8">
        <w:t>e to a reduction in the</w:t>
      </w:r>
      <w:r w:rsidR="003615C9">
        <w:t xml:space="preserve"> use of </w:t>
      </w:r>
      <w:r w:rsidR="002530C8">
        <w:t>immunosuppressive agents</w:t>
      </w:r>
      <w:r w:rsidR="00D96110">
        <w:t>.</w:t>
      </w:r>
      <w:r w:rsidR="002530C8">
        <w:fldChar w:fldCharType="begin"/>
      </w:r>
      <w:r w:rsidR="00BE0F3E">
        <w:instrText xml:space="preserve"> ADDIN EN.CITE &lt;EndNote&gt;&lt;Cite&gt;&lt;Author&gt;King&lt;/Author&gt;&lt;Year&gt;2009&lt;/Year&gt;&lt;RecNum&gt;727&lt;/RecNum&gt;&lt;DisplayText&gt;&lt;style face="superscript"&gt;45&lt;/style&gt;&lt;/DisplayText&gt;&lt;record&gt;&lt;rec-number&gt;727&lt;/rec-number&gt;&lt;foreign-keys&gt;&lt;key app="EN" db-id="52evaf50e9fe5cewd9b555d6wtw099s0pzrz" timestamp="1484063095" guid="88390123-07df-40d0-aef6-2d1a184514da"&gt;727&lt;/key&gt;&lt;/foreign-keys&gt;&lt;ref-type name="Journal Article"&gt;17&lt;/ref-type&gt;&lt;contributors&gt;&lt;authors&gt;&lt;author&gt;King, T. E.&lt;/author&gt;&lt;author&gt;Albera, C.&lt;/author&gt;&lt;author&gt;Bradford, W. Z.&lt;/author&gt;&lt;author&gt;Costabel, U.&lt;/author&gt;&lt;author&gt;Hormel, P.&lt;/author&gt;&lt;author&gt;Lancaster, L.&lt;/author&gt;&lt;author&gt;Noble, P. W.&lt;/author&gt;&lt;author&gt;Sahn, S. A.&lt;/author&gt;&lt;author&gt;Szwarcberg, J.&lt;/author&gt;&lt;author&gt;Thomeer, M.&lt;/author&gt;&lt;author&gt;Valeyre, D.&lt;/author&gt;&lt;author&gt;du Bois, R. M.&lt;/author&gt;&lt;/authors&gt;&lt;/contributors&gt;&lt;titles&gt;&lt;title&gt;Effect of interferon gamma-1b on survival in patients with idiopathic pulmonary fibrosis (INSPIRE): a multicentre, randomised, placebo-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volume&gt;374&lt;/volume&gt;&lt;dates&gt;&lt;year&gt;2009&lt;/year&gt;&lt;/dates&gt;&lt;label&gt;King2009&lt;/label&gt;&lt;urls&gt;&lt;related-urls&gt;&lt;url&gt;http://dx.doi.org/10.1016/S0140-6736(09)60551-1&lt;/url&gt;&lt;/related-urls&gt;&lt;/urls&gt;&lt;electronic-resource-num&gt;10.1016/s0140-6736(09)60551-1&lt;/electronic-resource-num&gt;&lt;/record&gt;&lt;/Cite&gt;&lt;/EndNote&gt;</w:instrText>
      </w:r>
      <w:r w:rsidR="002530C8">
        <w:fldChar w:fldCharType="separate"/>
      </w:r>
      <w:r w:rsidR="008E7684" w:rsidRPr="008E7684">
        <w:rPr>
          <w:noProof/>
          <w:vertAlign w:val="superscript"/>
        </w:rPr>
        <w:t>45</w:t>
      </w:r>
      <w:r w:rsidR="002530C8">
        <w:fldChar w:fldCharType="end"/>
      </w:r>
    </w:p>
    <w:p w14:paraId="49EE6F91" w14:textId="77777777" w:rsidR="005D2A5F" w:rsidRDefault="004B7D6C" w:rsidP="00284532">
      <w:pPr>
        <w:pStyle w:val="Heading4"/>
      </w:pPr>
      <w:r>
        <w:t xml:space="preserve">Endothelin and </w:t>
      </w:r>
      <w:r w:rsidR="002C5B91">
        <w:t>Bosentan</w:t>
      </w:r>
      <w:r w:rsidR="00543EC7">
        <w:t>: the BUILD Trials</w:t>
      </w:r>
    </w:p>
    <w:p w14:paraId="5B3AEC02" w14:textId="4888921B" w:rsidR="00934DE5" w:rsidRDefault="00934DE5" w:rsidP="00074404">
      <w:r>
        <w:t xml:space="preserve">Endothelin-1 (ET-1) is a </w:t>
      </w:r>
      <w:r w:rsidR="00604AFA">
        <w:t>peptide with numerous and diverse range of actions in the lung and beyond</w:t>
      </w:r>
      <w:r w:rsidR="00F0525C">
        <w:t>. It is most commonly recognised in the field of pulmonary hypertension</w:t>
      </w:r>
      <w:r w:rsidR="00B42E33">
        <w:t xml:space="preserve"> (PH)</w:t>
      </w:r>
      <w:r w:rsidR="00F0525C">
        <w:t xml:space="preserve"> for its vasoconstrictive properties and</w:t>
      </w:r>
      <w:r w:rsidR="00997031">
        <w:t xml:space="preserve"> a recent Cochrane review details the potential benefits of targeting</w:t>
      </w:r>
      <w:r w:rsidR="00B42E33">
        <w:t xml:space="preserve"> </w:t>
      </w:r>
      <w:r w:rsidR="00997031">
        <w:t>this molecule with</w:t>
      </w:r>
      <w:r w:rsidR="00B42E33">
        <w:t xml:space="preserve"> endothelin</w:t>
      </w:r>
      <w:r w:rsidR="00D96944">
        <w:t xml:space="preserve"> receptor antagonists, such as B</w:t>
      </w:r>
      <w:r w:rsidR="00B42E33">
        <w:t>osentan</w:t>
      </w:r>
      <w:r w:rsidR="00604AFA">
        <w:t>.</w:t>
      </w:r>
      <w:r w:rsidR="004F2340">
        <w:fldChar w:fldCharType="begin"/>
      </w:r>
      <w:r w:rsidR="00BE0F3E">
        <w:instrText xml:space="preserve"> ADDIN EN.CITE &lt;EndNote&gt;&lt;Cite&gt;&lt;Author&gt;Liu&lt;/Author&gt;&lt;Year&gt;2013&lt;/Year&gt;&lt;RecNum&gt;1090&lt;/RecNum&gt;&lt;DisplayText&gt;&lt;style face="superscript"&gt;199&lt;/style&gt;&lt;/DisplayText&gt;&lt;record&gt;&lt;rec-number&gt;1090&lt;/rec-number&gt;&lt;foreign-keys&gt;&lt;key app="EN" db-id="52evaf50e9fe5cewd9b555d6wtw099s0pzrz" timestamp="1492081364" guid="7e667319-c2e4-4d87-baca-25f9973fbcdd"&gt;1090&lt;/key&gt;&lt;/foreign-keys&gt;&lt;ref-type name="Journal Article"&gt;17&lt;/ref-type&gt;&lt;contributors&gt;&lt;authors&gt;&lt;author&gt;Liu, C.&lt;/author&gt;&lt;author&gt;Chen, J.&lt;/author&gt;&lt;author&gt;Gao, Y.&lt;/author&gt;&lt;author&gt;Deng, B.&lt;/author&gt;&lt;author&gt;Liu, K.&lt;/author&gt;&lt;/authors&gt;&lt;/contributors&gt;&lt;auth-address&gt;The First Hospital of Hebei Medical University, Shijiazhuang, China. dr_chaoliu@yahoo.com.cn. lcwv@sohu.com.&lt;/auth-address&gt;&lt;titles&gt;&lt;title&gt;Endothelin receptor antagonists for pulmonary arterial hypertension&lt;/title&gt;&lt;secondary-title&gt;The Cochrane database of systematic reviews&lt;/secondary-title&gt;&lt;alt-title&gt;Cochrane Database Syst Rev&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434&lt;/pages&gt;&lt;number&gt;2&lt;/number&gt;&lt;edition&gt;2013/03/02&lt;/edition&gt;&lt;keywords&gt;&lt;keyword&gt;Antihypertensive Agents/*therapeutic use&lt;/keyword&gt;&lt;keyword&gt;*Endothelin Receptor Antagonists&lt;/keyword&gt;&lt;keyword&gt;Humans&lt;/keyword&gt;&lt;keyword&gt;Hypertension, Pulmonary/*drug therapy&lt;/keyword&gt;&lt;keyword&gt;Randomized Controlled Trials as Topic&lt;/keyword&gt;&lt;/keywords&gt;&lt;dates&gt;&lt;year&gt;2013&lt;/year&gt;&lt;pub-dates&gt;&lt;date&gt;Feb 28&lt;/date&gt;&lt;/pub-dates&gt;&lt;/dates&gt;&lt;isbn&gt;1361-6137&lt;/isbn&gt;&lt;accession-num&gt;23450552&lt;/accession-num&gt;&lt;urls&gt;&lt;/urls&gt;&lt;electronic-resource-num&gt;10.1002/14651858.CD004434.pub5&lt;/electronic-resource-num&gt;&lt;remote-database-provider&gt;NLM&lt;/remote-database-provider&gt;&lt;language&gt;eng&lt;/language&gt;&lt;/record&gt;&lt;/Cite&gt;&lt;/EndNote&gt;</w:instrText>
      </w:r>
      <w:r w:rsidR="004F2340">
        <w:fldChar w:fldCharType="separate"/>
      </w:r>
      <w:r w:rsidR="00E32AA1" w:rsidRPr="00E32AA1">
        <w:rPr>
          <w:noProof/>
          <w:vertAlign w:val="superscript"/>
        </w:rPr>
        <w:t>199</w:t>
      </w:r>
      <w:r w:rsidR="004F2340">
        <w:fldChar w:fldCharType="end"/>
      </w:r>
      <w:r w:rsidR="004F2340">
        <w:t xml:space="preserve"> Enhanced ET-1 expression has been identified in the rat bleomycin model of fibrosis.</w:t>
      </w:r>
      <w:r w:rsidR="004F2340">
        <w:fldChar w:fldCharType="begin"/>
      </w:r>
      <w:r w:rsidR="00BE0F3E">
        <w:instrText xml:space="preserve"> ADDIN EN.CITE &lt;EndNote&gt;&lt;Cite&gt;&lt;Author&gt;Park&lt;/Author&gt;&lt;Year&gt;1997&lt;/Year&gt;&lt;RecNum&gt;1091&lt;/RecNum&gt;&lt;DisplayText&gt;&lt;style face="superscript"&gt;200&lt;/style&gt;&lt;/DisplayText&gt;&lt;record&gt;&lt;rec-number&gt;1091&lt;/rec-number&gt;&lt;foreign-keys&gt;&lt;key app="EN" db-id="52evaf50e9fe5cewd9b555d6wtw099s0pzrz" timestamp="1492081364" guid="0fc0f58b-6ec1-4044-bf02-00be41662600"&gt;1091&lt;/key&gt;&lt;/foreign-keys&gt;&lt;ref-type name="Journal Article"&gt;17&lt;/ref-type&gt;&lt;contributors&gt;&lt;authors&gt;&lt;author&gt;Sung-Hae Park&lt;/author&gt;&lt;author&gt;Dina Saleh&lt;/author&gt;&lt;author&gt;Adel Giaid&lt;/author&gt;&lt;author&gt;René P. Michel&lt;/author&gt;&lt;/authors&gt;&lt;/contributors&gt;&lt;titles&gt;&lt;title&gt;Increased Endothelin-1 in Bleomycin-induced Pulmonary Fibrosis and the Effect of an Endothelin Receptor Antagonis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00-608&lt;/pages&gt;&lt;volume&gt;156&lt;/volume&gt;&lt;number&gt;2&lt;/number&gt;&lt;dates&gt;&lt;year&gt;1997&lt;/year&gt;&lt;/dates&gt;&lt;accession-num&gt;9279246&lt;/accession-num&gt;&lt;urls&gt;&lt;related-urls&gt;&lt;url&gt;http://www.atsjournals.org/doi/abs/10.1164/ajrccm.156.2.9607123&lt;/url&gt;&lt;/related-urls&gt;&lt;/urls&gt;&lt;electronic-resource-num&gt;10.1164/ajrccm.156.2.9607123&lt;/electronic-resource-num&gt;&lt;/record&gt;&lt;/Cite&gt;&lt;/EndNote&gt;</w:instrText>
      </w:r>
      <w:r w:rsidR="004F2340">
        <w:fldChar w:fldCharType="separate"/>
      </w:r>
      <w:r w:rsidR="00E32AA1" w:rsidRPr="00E32AA1">
        <w:rPr>
          <w:noProof/>
          <w:vertAlign w:val="superscript"/>
        </w:rPr>
        <w:t>200</w:t>
      </w:r>
      <w:r w:rsidR="004F2340">
        <w:fldChar w:fldCharType="end"/>
      </w:r>
      <w:r w:rsidR="004F2340">
        <w:t xml:space="preserve"> Furthermore, </w:t>
      </w:r>
      <w:r w:rsidR="004F2340">
        <w:lastRenderedPageBreak/>
        <w:t>Bosentan appeared to reduce collagen content of the treated rat lungs compared to controls,</w:t>
      </w:r>
      <w:r w:rsidR="004F2340">
        <w:fldChar w:fldCharType="begin"/>
      </w:r>
      <w:r w:rsidR="00BE0F3E">
        <w:instrText xml:space="preserve"> ADDIN EN.CITE &lt;EndNote&gt;&lt;Cite&gt;&lt;Author&gt;Park&lt;/Author&gt;&lt;Year&gt;1997&lt;/Year&gt;&lt;RecNum&gt;1091&lt;/RecNum&gt;&lt;DisplayText&gt;&lt;style face="superscript"&gt;200&lt;/style&gt;&lt;/DisplayText&gt;&lt;record&gt;&lt;rec-number&gt;1091&lt;/rec-number&gt;&lt;foreign-keys&gt;&lt;key app="EN" db-id="52evaf50e9fe5cewd9b555d6wtw099s0pzrz" timestamp="1492081364" guid="0fc0f58b-6ec1-4044-bf02-00be41662600"&gt;1091&lt;/key&gt;&lt;/foreign-keys&gt;&lt;ref-type name="Journal Article"&gt;17&lt;/ref-type&gt;&lt;contributors&gt;&lt;authors&gt;&lt;author&gt;Sung-Hae Park&lt;/author&gt;&lt;author&gt;Dina Saleh&lt;/author&gt;&lt;author&gt;Adel Giaid&lt;/author&gt;&lt;author&gt;René P. Michel&lt;/author&gt;&lt;/authors&gt;&lt;/contributors&gt;&lt;titles&gt;&lt;title&gt;Increased Endothelin-1 in Bleomycin-induced Pulmonary Fibrosis and the Effect of an Endothelin Receptor Antagonis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00-608&lt;/pages&gt;&lt;volume&gt;156&lt;/volume&gt;&lt;number&gt;2&lt;/number&gt;&lt;dates&gt;&lt;year&gt;1997&lt;/year&gt;&lt;/dates&gt;&lt;accession-num&gt;9279246&lt;/accession-num&gt;&lt;urls&gt;&lt;related-urls&gt;&lt;url&gt;http://www.atsjournals.org/doi/abs/10.1164/ajrccm.156.2.9607123&lt;/url&gt;&lt;/related-urls&gt;&lt;/urls&gt;&lt;electronic-resource-num&gt;10.1164/ajrccm.156.2.9607123&lt;/electronic-resource-num&gt;&lt;/record&gt;&lt;/Cite&gt;&lt;/EndNote&gt;</w:instrText>
      </w:r>
      <w:r w:rsidR="004F2340">
        <w:fldChar w:fldCharType="separate"/>
      </w:r>
      <w:r w:rsidR="00E32AA1" w:rsidRPr="00E32AA1">
        <w:rPr>
          <w:noProof/>
          <w:vertAlign w:val="superscript"/>
        </w:rPr>
        <w:t>200</w:t>
      </w:r>
      <w:r w:rsidR="004F2340">
        <w:fldChar w:fldCharType="end"/>
      </w:r>
      <w:r w:rsidR="004F2340">
        <w:t xml:space="preserve"> leading to bleomycin trials in humans with IPF.</w:t>
      </w:r>
      <w:r w:rsidR="004F2340">
        <w:fldChar w:fldCharType="begin">
          <w:fldData xml:space="preserve">PEVuZE5vdGU+PENpdGU+PEF1dGhvcj5LaW5nPC9BdXRob3I+PFllYXI+MjAwODwvWWVhcj48UmVj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NzUtODE8L3BhZ2VzPjx2b2x1bWU+MTc3PC92b2x1bWU+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kyLTk8L3BhZ2VzPjx2b2x1bWU+MTg0PC92b2x1bWU+PG51bWJlcj4xPC9u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</w:fldData>
        </w:fldChar>
      </w:r>
      <w:r w:rsidR="00BE0F3E">
        <w:instrText xml:space="preserve"> ADDIN EN.CITE </w:instrText>
      </w:r>
      <w:r w:rsidR="00BE0F3E">
        <w:fldChar w:fldCharType="begin">
          <w:fldData xml:space="preserve">PEVuZE5vdGU+PENpdGU+PEF1dGhvcj5LaW5nPC9BdXRob3I+PFllYXI+MjAwODwvWWVhcj48UmVj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NzUtODE8L3BhZ2VzPjx2b2x1bWU+MTc3PC92b2x1bWU+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kyLTk8L3BhZ2VzPjx2b2x1bWU+MTg0PC92b2x1bWU+PG51bWJlcj4xPC9u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</w:fldData>
        </w:fldChar>
      </w:r>
      <w:r w:rsidR="00BE0F3E">
        <w:instrText xml:space="preserve"> ADDIN EN.CITE.DATA </w:instrText>
      </w:r>
      <w:r w:rsidR="00BE0F3E">
        <w:fldChar w:fldCharType="end"/>
      </w:r>
      <w:r w:rsidR="004F2340">
        <w:fldChar w:fldCharType="separate"/>
      </w:r>
      <w:r w:rsidR="00D452EA" w:rsidRPr="00D452EA">
        <w:rPr>
          <w:noProof/>
          <w:vertAlign w:val="superscript"/>
        </w:rPr>
        <w:t>102, 103</w:t>
      </w:r>
      <w:r w:rsidR="004F2340">
        <w:fldChar w:fldCharType="end"/>
      </w:r>
    </w:p>
    <w:p w14:paraId="7E7CFCDD" w14:textId="2EC78777" w:rsidR="00074404" w:rsidRDefault="004F2340" w:rsidP="00074404">
      <w:r>
        <w:t>BUILD-1 randomised 168 patients to Bosentan (71) or placebo (83), with the aim of detecting a significant difference in 6MWT decline over 52 weeks.</w:t>
      </w:r>
      <w:r>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 </w:instrText>
      </w:r>
      <w:r w:rsidR="00BE0F3E">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DATA </w:instrText>
      </w:r>
      <w:r w:rsidR="00BE0F3E">
        <w:fldChar w:fldCharType="end"/>
      </w:r>
      <w:r>
        <w:fldChar w:fldCharType="separate"/>
      </w:r>
      <w:r w:rsidR="00D64E8E" w:rsidRPr="00D64E8E">
        <w:rPr>
          <w:noProof/>
          <w:vertAlign w:val="superscript"/>
        </w:rPr>
        <w:t>102</w:t>
      </w:r>
      <w:r>
        <w:fldChar w:fldCharType="end"/>
      </w:r>
      <w:r>
        <w:t xml:space="preserve"> The primary endpoint was not met, but the investigators were encouraged by non-significant trends towards reduction in FVC /D</w:t>
      </w:r>
      <w:r w:rsidRPr="0015061E">
        <w:rPr>
          <w:vertAlign w:val="subscript"/>
        </w:rPr>
        <w:t>LCO</w:t>
      </w:r>
      <w:r>
        <w:rPr>
          <w:vertAlign w:val="subscript"/>
        </w:rPr>
        <w:t xml:space="preserve"> </w:t>
      </w:r>
      <w:r>
        <w:t xml:space="preserve">decline and a reduction in mortality in the treatment arm, particularly in a post-hoc analysis of patients in whom diagnosis was confirmed with surgical lung biopsy. </w:t>
      </w:r>
      <w:r w:rsidR="0015061E">
        <w:t xml:space="preserve">This led to King </w:t>
      </w:r>
      <w:r w:rsidR="0015061E" w:rsidRPr="00A25DAC">
        <w:rPr>
          <w:i/>
        </w:rPr>
        <w:t>et al</w:t>
      </w:r>
      <w:r w:rsidR="00A25DAC">
        <w:t>.</w:t>
      </w:r>
      <w:r w:rsidR="0015061E">
        <w:t xml:space="preserve"> to conduct the larger </w:t>
      </w:r>
      <w:r w:rsidR="00644A83">
        <w:t>BUILD-3</w:t>
      </w:r>
      <w:r w:rsidR="0015061E">
        <w:t xml:space="preserve"> trial.</w:t>
      </w:r>
      <w:r w:rsidR="0015061E">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rsidR="0015061E">
        <w:fldChar w:fldCharType="separate"/>
      </w:r>
      <w:r w:rsidR="00D64E8E" w:rsidRPr="00D64E8E">
        <w:rPr>
          <w:noProof/>
          <w:vertAlign w:val="superscript"/>
        </w:rPr>
        <w:t>103</w:t>
      </w:r>
      <w:r w:rsidR="0015061E">
        <w:fldChar w:fldCharType="end"/>
      </w:r>
    </w:p>
    <w:p w14:paraId="1BFD98F5" w14:textId="5D69FA56" w:rsidR="0015061E" w:rsidRPr="00074404" w:rsidRDefault="004F2340" w:rsidP="00074404">
      <w:r>
        <w:t xml:space="preserve">Following the findings from King and colleagues </w:t>
      </w:r>
      <w:del w:id="2746" w:author="Windows User" w:date="2018-10-31T09:12:00Z">
        <w:r w:rsidDel="005852F1">
          <w:delText xml:space="preserve">involvement in endpoint validation </w:delText>
        </w:r>
      </w:del>
      <w:r>
        <w:t>in the IFN-</w:t>
      </w:r>
      <w:r w:rsidRPr="00673BCD">
        <w:t>γ</w:t>
      </w:r>
      <w:r>
        <w:t xml:space="preserve"> trial,</w:t>
      </w:r>
      <w:r>
        <w:fldChar w:fldCharType="begin"/>
      </w:r>
      <w:r w:rsidR="00BE0F3E">
        <w:instrText xml:space="preserve"> ADDIN EN.CITE &lt;EndNote&gt;&lt;Cite&gt;&lt;Author&gt;King&lt;/Author&gt;&lt;Year&gt;2005&lt;/Year&gt;&lt;RecNum&gt;273&lt;/RecNum&gt;&lt;DisplayText&gt;&lt;style face="superscript"&gt;101&lt;/style&gt;&lt;/DisplayText&gt;&lt;record&gt;&lt;rec-number&gt;273&lt;/rec-number&gt;&lt;foreign-keys&gt;&lt;key app="EN" db-id="52evaf50e9fe5cewd9b555d6wtw099s0pzrz" timestamp="1434709153" guid="3904b435-c1be-43cc-8e46-1296ac45d4b4"&gt;273&lt;/key&gt;&lt;/foreign-keys&gt;&lt;ref-type name="Journal Article"&gt;17&lt;/ref-type&gt;&lt;contributors&gt;&lt;authors&gt;&lt;author&gt;King, Jr Talmadge E.&lt;/author&gt;&lt;author&gt;Safrin, Sharon&lt;/author&gt;&lt;author&gt;Starko, Karen M.&lt;/author&gt;&lt;author&gt;Brown, Kevin K.&lt;/author&gt;&lt;author&gt;Noble, Paul W.&lt;/author&gt;&lt;author&gt;Raghu, Ganesh&lt;/author&gt;&lt;author&gt;Schwartz, David A.&lt;/author&gt;&lt;/authors&gt;&lt;/contributors&gt;&lt;titles&gt;&lt;title&gt;Analyses of efficacy end points in a controlled trial of interferon-γ1b for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171-177&lt;/pages&gt;&lt;volume&gt;127&lt;/volume&gt;&lt;number&gt;1&lt;/number&gt;&lt;dates&gt;&lt;year&gt;2005&lt;/year&gt;&lt;/dates&gt;&lt;isbn&gt;0012-3692&lt;/isbn&gt;&lt;urls&gt;&lt;related-urls&gt;&lt;url&gt;http://dx.doi.org/10.1378/chest.127.1.171&lt;/url&gt;&lt;url&gt;http://journal.publications.chestnet.org/data/Journals/CHEST/22020/171.pdf&lt;/url&gt;&lt;/related-urls&gt;&lt;/urls&gt;&lt;electronic-resource-num&gt;10.1378/chest.127.1.171&lt;/electronic-resource-num&gt;&lt;/record&gt;&lt;/Cite&gt;&lt;/EndNote&gt;</w:instrText>
      </w:r>
      <w:r>
        <w:fldChar w:fldCharType="separate"/>
      </w:r>
      <w:r w:rsidR="00D64E8E" w:rsidRPr="00D64E8E">
        <w:rPr>
          <w:noProof/>
          <w:vertAlign w:val="superscript"/>
        </w:rPr>
        <w:t>101</w:t>
      </w:r>
      <w:r>
        <w:fldChar w:fldCharType="end"/>
      </w:r>
      <w:r>
        <w:t xml:space="preserve"> BUILD-3 was powered to observe a decline of ≥ 10% in FVC, reduction in T</w:t>
      </w:r>
      <w:r w:rsidRPr="001137D3">
        <w:rPr>
          <w:vertAlign w:val="subscript"/>
        </w:rPr>
        <w:t>LCO</w:t>
      </w:r>
      <w:r>
        <w:t xml:space="preserve"> ≥ 15%, exacerbation of disease, or mortality.</w:t>
      </w:r>
      <w:r>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fldChar w:fldCharType="separate"/>
      </w:r>
      <w:r w:rsidR="00D64E8E" w:rsidRPr="00D64E8E">
        <w:rPr>
          <w:noProof/>
          <w:vertAlign w:val="superscript"/>
        </w:rPr>
        <w:t>103</w:t>
      </w:r>
      <w:r>
        <w:fldChar w:fldCharType="end"/>
      </w:r>
      <w:r>
        <w:t xml:space="preserve"> In total, 616 patients were randomised to Bosentan (407) or placebo (209), all of whom underwent lung biopsy to confirm the diagnosis. </w:t>
      </w:r>
      <w:r w:rsidR="00E60453">
        <w:t>There was no difference in the primary endpoint</w:t>
      </w:r>
      <w:r w:rsidR="004D2A01">
        <w:t>.</w:t>
      </w:r>
      <w:r w:rsidR="00AE5393">
        <w:t xml:space="preserve"> This well-conducted and sufficiently powered trial highlights further difficulties in the translation of the bleomycin animal model of fibrosis to human IPF and also the large number of patients required to detect changes in the commonly selected primary endpoints.</w:t>
      </w:r>
    </w:p>
    <w:p w14:paraId="6AE1AD6B" w14:textId="77777777" w:rsidR="00B57C9D" w:rsidRDefault="00B57C9D" w:rsidP="00F27ECF">
      <w:pPr>
        <w:pStyle w:val="Heading4"/>
      </w:pPr>
      <w:r>
        <w:t>Warfarin</w:t>
      </w:r>
      <w:r w:rsidR="000A20A6">
        <w:t xml:space="preserve"> and Anticoagulation</w:t>
      </w:r>
    </w:p>
    <w:p w14:paraId="6EC6C779" w14:textId="07E0B090" w:rsidR="006A5DD8" w:rsidRDefault="00950BB9" w:rsidP="00950BB9">
      <w:r>
        <w:t>A recent review highlights the imbalance in the clotting cascade in patients with IPF.</w:t>
      </w:r>
      <w:r>
        <w:fldChar w:fldCharType="begin"/>
      </w:r>
      <w:r w:rsidR="00BE0F3E">
        <w:instrText xml:space="preserve"> ADDIN EN.CITE &lt;EndNote&gt;&lt;Cite&gt;&lt;Author&gt;Crooks&lt;/Author&gt;&lt;Year&gt;2015&lt;/Year&gt;&lt;RecNum&gt;1087&lt;/RecNum&gt;&lt;DisplayText&gt;&lt;style face="superscript"&gt;201&lt;/style&gt;&lt;/DisplayText&gt;&lt;record&gt;&lt;rec-number&gt;1087&lt;/rec-number&gt;&lt;foreign-keys&gt;&lt;key app="EN" db-id="52evaf50e9fe5cewd9b555d6wtw099s0pzrz" timestamp="1492081354" guid="526205f3-6250-4b63-b6c0-ab0940a620d4"&gt;1087&lt;/key&gt;&lt;key app="ENWeb" db-id=""&gt;0&lt;/key&gt;&lt;/foreign-keys&gt;&lt;ref-type name="Journal Article"&gt;17&lt;/ref-type&gt;&lt;contributors&gt;&lt;authors&gt;&lt;author&gt;Crooks, Michael G.&lt;/author&gt;&lt;author&gt;Hart, Simon P.&lt;/author&gt;&lt;/authors&gt;&lt;/contributors&gt;&lt;titles&gt;&lt;title&gt;Coagulation and anticoagulation in idiopathic pulmonary fibrosis&lt;/title&gt;&lt;secondary-title&gt;European Respiratory Review&lt;/secondary-title&gt;&lt;alt-title&gt;Eur Respir Rev&lt;/alt-title&gt;&lt;/titles&gt;&lt;periodical&gt;&lt;full-title&gt;European Respiratory Review&lt;/full-title&gt;&lt;/periodical&gt;&lt;alt-periodical&gt;&lt;full-title&gt;Eur Respir Rev&lt;/full-title&gt;&lt;abbr-1&gt;European respiratory review : an official journal of the European Respiratory Society&lt;/abbr-1&gt;&lt;/alt-periodical&gt;&lt;pages&gt;392-399&lt;/pages&gt;&lt;volume&gt;24&lt;/volume&gt;&lt;number&gt;137&lt;/number&gt;&lt;dates&gt;&lt;year&gt;2015&lt;/year&gt;&lt;/dates&gt;&lt;urls&gt;&lt;related-urls&gt;&lt;url&gt;http://err.ersjournals.com/content/errev/24/137/392.full.pdf&lt;/url&gt;&lt;/related-urls&gt;&lt;/urls&gt;&lt;electronic-resource-num&gt;10.1183/16000617.00008414&lt;/electronic-resource-num&gt;&lt;/record&gt;&lt;/Cite&gt;&lt;/EndNote&gt;</w:instrText>
      </w:r>
      <w:r>
        <w:fldChar w:fldCharType="separate"/>
      </w:r>
      <w:r w:rsidR="00E32AA1" w:rsidRPr="00E32AA1">
        <w:rPr>
          <w:noProof/>
          <w:vertAlign w:val="superscript"/>
        </w:rPr>
        <w:t>201</w:t>
      </w:r>
      <w:r>
        <w:fldChar w:fldCharType="end"/>
      </w:r>
      <w:r w:rsidR="00D13EDB">
        <w:t xml:space="preserve"> However, only two studies have investigated the effect of warfarin, a vitamin K antagonist in IPF.</w:t>
      </w:r>
      <w:r w:rsidR="00D13EDB">
        <w:fldChar w:fldCharType="begin">
          <w:fldData xml:space="preserve">PEVuZE5vdGU+PENpdGU+PEF1dGhvcj5LdWJvPC9BdXRob3I+PFllYXI+MjAwNTwvWWVhcj48UmVj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0NzUtODI8L3BhZ2VzPjx2b2x1bWU+MTI4PC92b2x1bWU+PG51bWJlcj4z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4OC05NTwvcGFnZXM+PHZvbHVt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</w:fldData>
        </w:fldChar>
      </w:r>
      <w:r w:rsidR="00BE0F3E">
        <w:instrText xml:space="preserve"> ADDIN EN.CITE </w:instrText>
      </w:r>
      <w:r w:rsidR="00BE0F3E">
        <w:fldChar w:fldCharType="begin">
          <w:fldData xml:space="preserve">PEVuZE5vdGU+PENpdGU+PEF1dGhvcj5LdWJvPC9BdXRob3I+PFllYXI+MjAwNTwvWWVhcj48UmVj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0NzUtODI8L3BhZ2VzPjx2b2x1bWU+MTI4PC92b2x1bWU+PG51bWJlcj4z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4OC05NTwvcGFnZXM+PHZvbHVt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</w:fldData>
        </w:fldChar>
      </w:r>
      <w:r w:rsidR="00BE0F3E">
        <w:instrText xml:space="preserve"> ADDIN EN.CITE.DATA </w:instrText>
      </w:r>
      <w:r w:rsidR="00BE0F3E">
        <w:fldChar w:fldCharType="end"/>
      </w:r>
      <w:r w:rsidR="00D13EDB">
        <w:fldChar w:fldCharType="separate"/>
      </w:r>
      <w:r w:rsidR="00E32AA1" w:rsidRPr="00E32AA1">
        <w:rPr>
          <w:noProof/>
          <w:vertAlign w:val="superscript"/>
        </w:rPr>
        <w:t>202, 203</w:t>
      </w:r>
      <w:r w:rsidR="00D13EDB">
        <w:fldChar w:fldCharType="end"/>
      </w:r>
      <w:r w:rsidR="00382FB3">
        <w:t xml:space="preserve"> Unfortunately, the outcomes of these trials appear diametrically opposed.</w:t>
      </w:r>
      <w:r w:rsidR="006A5DD8">
        <w:t xml:space="preserve"> Kubo </w:t>
      </w:r>
      <w:r w:rsidR="006A5DD8" w:rsidRPr="00A25DAC">
        <w:rPr>
          <w:i/>
        </w:rPr>
        <w:t>et al</w:t>
      </w:r>
      <w:r w:rsidR="00A25DAC">
        <w:rPr>
          <w:i/>
        </w:rPr>
        <w:t>.</w:t>
      </w:r>
      <w:r w:rsidR="006A5DD8">
        <w:t xml:space="preserve"> reported an RCT in 2005 of warfarin and prednisolone vs. prednisolone alone in 56 patients, demonstrating a major survival advantage associated with warfarin.</w:t>
      </w:r>
      <w:r w:rsidR="006A5DD8">
        <w:fldChar w:fldCharType="begin">
          <w:fldData xml:space="preserve">PEVuZE5vdGU+PENpdGU+PEF1dGhvcj5LdWJvPC9BdXRob3I+PFllYXI+MjAwNTwvWWVhcj48UmVj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Dc1LTgyPC9wYWdlcz48dm9sdW1lPjEyODwvdm9sdW1lPjxudW1iZXI+MzwvbnVt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</w:fldData>
        </w:fldChar>
      </w:r>
      <w:r w:rsidR="00BE0F3E">
        <w:instrText xml:space="preserve"> ADDIN EN.CITE </w:instrText>
      </w:r>
      <w:r w:rsidR="00BE0F3E">
        <w:fldChar w:fldCharType="begin">
          <w:fldData xml:space="preserve">PEVuZE5vdGU+PENpdGU+PEF1dGhvcj5LdWJvPC9BdXRob3I+PFllYXI+MjAwNTwvWWVhcj48UmVj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Dc1LTgyPC9wYWdlcz48dm9sdW1lPjEyODwvdm9sdW1lPjxudW1iZXI+MzwvbnVt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</w:fldData>
        </w:fldChar>
      </w:r>
      <w:r w:rsidR="00BE0F3E">
        <w:instrText xml:space="preserve"> ADDIN EN.CITE.DATA </w:instrText>
      </w:r>
      <w:r w:rsidR="00BE0F3E">
        <w:fldChar w:fldCharType="end"/>
      </w:r>
      <w:r w:rsidR="006A5DD8">
        <w:fldChar w:fldCharType="separate"/>
      </w:r>
      <w:r w:rsidR="00E32AA1" w:rsidRPr="00E32AA1">
        <w:rPr>
          <w:noProof/>
          <w:vertAlign w:val="superscript"/>
        </w:rPr>
        <w:t>202</w:t>
      </w:r>
      <w:r w:rsidR="006A5DD8">
        <w:fldChar w:fldCharType="end"/>
      </w:r>
      <w:r w:rsidR="00AD41E8">
        <w:t xml:space="preserve"> However, absence of investigator and subject </w:t>
      </w:r>
      <w:r w:rsidR="00161311">
        <w:t>blinding,</w:t>
      </w:r>
      <w:r w:rsidR="001A0A31">
        <w:t xml:space="preserve"> the</w:t>
      </w:r>
      <w:r w:rsidR="00161311">
        <w:t xml:space="preserve"> lack of a placebo arm (particularly given previous conclusions about NAC in conjunction with prednisolone) and per protocol analytics severely limit the interpretation of this study.</w:t>
      </w:r>
    </w:p>
    <w:p w14:paraId="5ADF527C" w14:textId="22CAA213" w:rsidR="00CC27D1" w:rsidRDefault="00161311" w:rsidP="00950BB9">
      <w:r>
        <w:t xml:space="preserve">Noth </w:t>
      </w:r>
      <w:r w:rsidRPr="00A25DAC">
        <w:rPr>
          <w:i/>
        </w:rPr>
        <w:t>et al</w:t>
      </w:r>
      <w:r w:rsidR="00A25DAC">
        <w:rPr>
          <w:i/>
        </w:rPr>
        <w:t>.</w:t>
      </w:r>
      <w:r>
        <w:t xml:space="preserve"> </w:t>
      </w:r>
      <w:r w:rsidR="00AB6753">
        <w:t>reported a double-blinded RCT in 145 patients with dose-adjusted sham as the placebo intervention, mimicking the haematological investigation needed for patients on warfarin.</w:t>
      </w:r>
      <w:r w:rsidR="00AB6753">
        <w:fldChar w:fldCharType="begin"/>
      </w:r>
      <w:r w:rsidR="00BE0F3E">
        <w:instrText xml:space="preserve"> ADDIN EN.CITE &lt;EndNote&gt;&lt;Cite&gt;&lt;Author&gt;Noth&lt;/Author&gt;&lt;Year&gt;2012&lt;/Year&gt;&lt;RecNum&gt;240&lt;/RecNum&gt;&lt;DisplayText&gt;&lt;style face="superscript"&gt;203&lt;/style&gt;&lt;/DisplayText&gt;&lt;record&gt;&lt;rec-number&gt;240&lt;/rec-number&gt;&lt;foreign-keys&gt;&lt;key app="EN" db-id="52evaf50e9fe5cewd9b555d6wtw099s0pzrz" timestamp="1434030034" guid="2252d96e-b41e-4103-829f-285d9d35d6a4"&gt;240&lt;/key&gt;&lt;/foreign-keys&gt;&lt;ref-type name="Journal Article"&gt;17&lt;/ref-type&gt;&lt;contributors&gt;&lt;authors&gt;&lt;author&gt;Noth, Imre&lt;/author&gt;&lt;author&gt;Anstrom, Kevin J.&lt;/author&gt;&lt;author&gt;Calvert, Sara Bristol&lt;/author&gt;&lt;author&gt;de Andrade, Joao&lt;/author&gt;&lt;author&gt;Flaherty, Kevin R.&lt;/author&gt;&lt;author&gt;Glazer, Craig&lt;/author&gt;&lt;author&gt;Kaner, Robert J.&lt;/author&gt;&lt;author&gt;Olman, Mitchell A.&lt;/author&gt;&lt;/authors&gt;&lt;/contributors&gt;&lt;titles&gt;&lt;title&gt;A Placebo-Controlled Randomized Trial of Warfarin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8-95&lt;/pages&gt;&lt;volume&gt;186&lt;/volume&gt;&lt;number&gt;1&lt;/number&gt;&lt;dates&gt;&lt;year&gt;2012&lt;/year&gt;&lt;pub-dates&gt;&lt;date&gt;2012/07/01&lt;/date&gt;&lt;/pub-dates&gt;&lt;/dates&gt;&lt;publisher&gt;American Thoracic Society - AJRCCM&lt;/publisher&gt;&lt;isbn&gt;1073-449X&lt;/isbn&gt;&lt;urls&gt;&lt;related-urls&gt;&lt;url&gt;http://dx.doi.org/10.1164/rccm.201202-0314OC&lt;/url&gt;&lt;url&gt;http://www.atsjournals.org/doi/pdf/10.1164/rccm.201202-0314OC&lt;/url&gt;&lt;/related-urls&gt;&lt;/urls&gt;&lt;electronic-resource-num&gt;10.1164/rccm.201202-0314OC&lt;/electronic-resource-num&gt;&lt;access-date&gt;2015/06/11&lt;/access-date&gt;&lt;/record&gt;&lt;/Cite&gt;&lt;/EndNote&gt;</w:instrText>
      </w:r>
      <w:r w:rsidR="00AB6753">
        <w:fldChar w:fldCharType="separate"/>
      </w:r>
      <w:r w:rsidR="00E32AA1" w:rsidRPr="00E32AA1">
        <w:rPr>
          <w:noProof/>
          <w:vertAlign w:val="superscript"/>
        </w:rPr>
        <w:t>203</w:t>
      </w:r>
      <w:r w:rsidR="00AB6753">
        <w:fldChar w:fldCharType="end"/>
      </w:r>
      <w:r w:rsidR="00AB6753">
        <w:t xml:space="preserve"> By stark contrast, a higher mortality was seen in the treatment arm (19.4% vs. 4.1%).</w:t>
      </w:r>
      <w:r w:rsidR="00CD22D0">
        <w:t xml:space="preserve"> The differences in these studies are subtle, but may pertain to physiological state of the participants at recruitment and the use of </w:t>
      </w:r>
      <w:r w:rsidR="00CC27D1">
        <w:t>l</w:t>
      </w:r>
      <w:r w:rsidR="00CD22D0">
        <w:t>ow molecular weight heparin during admission in the first study.</w:t>
      </w:r>
      <w:r w:rsidR="00CC27D1">
        <w:fldChar w:fldCharType="begin">
          <w:fldData xml:space="preserve">PEVuZE5vdGU+PENpdGU+PEF1dGhvcj5LdWJvPC9BdXRob3I+PFllYXI+MjAwNTwvWWVhcj48UmVj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Dc1LTgyPC9wYWdlcz48dm9sdW1lPjEyODwvdm9sdW1lPjxudW1iZXI+MzwvbnVt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</w:fldData>
        </w:fldChar>
      </w:r>
      <w:r w:rsidR="00BE0F3E">
        <w:instrText xml:space="preserve"> ADDIN EN.CITE </w:instrText>
      </w:r>
      <w:r w:rsidR="00BE0F3E">
        <w:fldChar w:fldCharType="begin">
          <w:fldData xml:space="preserve">PEVuZE5vdGU+PENpdGU+PEF1dGhvcj5LdWJvPC9BdXRob3I+PFllYXI+MjAwNTwvWWVhcj48UmVj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Dc1LTgyPC9wYWdlcz48dm9sdW1lPjEyODwvdm9sdW1lPjxudW1iZXI+MzwvbnVt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</w:fldData>
        </w:fldChar>
      </w:r>
      <w:r w:rsidR="00BE0F3E">
        <w:instrText xml:space="preserve"> ADDIN EN.CITE.DATA </w:instrText>
      </w:r>
      <w:r w:rsidR="00BE0F3E">
        <w:fldChar w:fldCharType="end"/>
      </w:r>
      <w:r w:rsidR="00CC27D1">
        <w:fldChar w:fldCharType="separate"/>
      </w:r>
      <w:r w:rsidR="00E32AA1" w:rsidRPr="00E32AA1">
        <w:rPr>
          <w:noProof/>
          <w:vertAlign w:val="superscript"/>
        </w:rPr>
        <w:t>202</w:t>
      </w:r>
      <w:r w:rsidR="00CC27D1">
        <w:fldChar w:fldCharType="end"/>
      </w:r>
    </w:p>
    <w:p w14:paraId="446C3DAE" w14:textId="77777777" w:rsidR="00CC27D1" w:rsidRPr="00950BB9" w:rsidRDefault="00CC27D1" w:rsidP="00950BB9">
      <w:r>
        <w:lastRenderedPageBreak/>
        <w:t>Although warfarin is not recommended specifically for the treatment of IPF, it is commonly prescribed for other indications. Further work is needed to evaluate the role of anticoagulation cascade manipulation in IPF, including the role of other anticoagulant agents.</w:t>
      </w:r>
    </w:p>
    <w:p w14:paraId="078725DD" w14:textId="77777777" w:rsidR="00AB0AF5" w:rsidRDefault="00AB0AF5" w:rsidP="00AB0AF5">
      <w:pPr>
        <w:pStyle w:val="Heading4"/>
      </w:pPr>
      <w:r>
        <w:t>Tyrosine Kinase Inhibition and Imatinib</w:t>
      </w:r>
    </w:p>
    <w:p w14:paraId="66C4471B" w14:textId="673D9BC5" w:rsidR="00AB0AF5" w:rsidRDefault="004474C8" w:rsidP="00AB0AF5">
      <w:r>
        <w:t>Tyrosine kinases</w:t>
      </w:r>
      <w:r w:rsidR="001F7529">
        <w:t xml:space="preserve"> (TKs)</w:t>
      </w:r>
      <w:r>
        <w:t xml:space="preserve"> trigger or inhibit cellular functioning and take many different forms. </w:t>
      </w:r>
      <w:r w:rsidR="001F7529">
        <w:t>Some forms of TK</w:t>
      </w:r>
      <w:r w:rsidR="009A0731">
        <w:t xml:space="preserve">, </w:t>
      </w:r>
      <w:r w:rsidR="00FF0A39">
        <w:t xml:space="preserve">including </w:t>
      </w:r>
      <w:r w:rsidR="009A0731">
        <w:t>p</w:t>
      </w:r>
      <w:r w:rsidR="0090209D">
        <w:t>l</w:t>
      </w:r>
      <w:r w:rsidRPr="004474C8">
        <w:t>atelet</w:t>
      </w:r>
      <w:r w:rsidR="009A0731">
        <w:t>-derived growth factor receptor</w:t>
      </w:r>
      <w:r>
        <w:t xml:space="preserve"> (PDGFR)</w:t>
      </w:r>
      <w:ins w:id="2747" w:author="Windows User" w:date="2018-10-31T09:12:00Z">
        <w:r w:rsidR="005852F1">
          <w:t>,</w:t>
        </w:r>
      </w:ins>
      <w:r w:rsidR="00FF0A39">
        <w:t xml:space="preserve"> appear to have a role in proliferation of fibrotic tissue and targeting PDGFR appeared to have antifibrotic effects in a bleomycin mouse model of IPF.</w:t>
      </w:r>
      <w:r w:rsidR="00FF0A39">
        <w:fldChar w:fldCharType="begin">
          <w:fldData xml:space="preserve">PEVuZE5vdGU+PENpdGU+PEF1dGhvcj5EYW5pZWxzPC9BdXRob3I+PFllYXI+MjAwNDwvWWVhcj48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</w:fldData>
        </w:fldChar>
      </w:r>
      <w:r w:rsidR="00BE0F3E">
        <w:instrText xml:space="preserve"> ADDIN EN.CITE </w:instrText>
      </w:r>
      <w:r w:rsidR="00BE0F3E">
        <w:fldChar w:fldCharType="begin">
          <w:fldData xml:space="preserve">PEVuZE5vdGU+PENpdGU+PEF1dGhvcj5EYW5pZWxzPC9BdXRob3I+PFllYXI+MjAwNDwvWWVhcj48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</w:fldData>
        </w:fldChar>
      </w:r>
      <w:r w:rsidR="00BE0F3E">
        <w:instrText xml:space="preserve"> ADDIN EN.CITE.DATA </w:instrText>
      </w:r>
      <w:r w:rsidR="00BE0F3E">
        <w:fldChar w:fldCharType="end"/>
      </w:r>
      <w:r w:rsidR="00FF0A39">
        <w:fldChar w:fldCharType="separate"/>
      </w:r>
      <w:r w:rsidR="00E32AA1" w:rsidRPr="00E32AA1">
        <w:rPr>
          <w:noProof/>
          <w:vertAlign w:val="superscript"/>
        </w:rPr>
        <w:t>204</w:t>
      </w:r>
      <w:r w:rsidR="00FF0A39">
        <w:fldChar w:fldCharType="end"/>
      </w:r>
      <w:r w:rsidR="001F7529">
        <w:t xml:space="preserve"> Imatinib</w:t>
      </w:r>
      <w:r w:rsidR="00A53721">
        <w:t xml:space="preserve"> is a tyrosine kinase inhibitor (TKI) and</w:t>
      </w:r>
      <w:r w:rsidR="001F7529">
        <w:t xml:space="preserve"> </w:t>
      </w:r>
      <w:r w:rsidR="00A27103">
        <w:t>demonstrates</w:t>
      </w:r>
      <w:r w:rsidR="001F7529">
        <w:t xml:space="preserve"> activity against PDGFR among other </w:t>
      </w:r>
      <w:r w:rsidR="00A53721">
        <w:t>TKs</w:t>
      </w:r>
      <w:r w:rsidR="00A27103">
        <w:t>. At the time, its efficacy was being explored in other proliferative diseases, such as pulmonary arterial hypertension</w:t>
      </w:r>
      <w:r w:rsidR="00A53721">
        <w:t>.</w:t>
      </w:r>
      <w:r w:rsidR="00A27103">
        <w:fldChar w:fldCharType="begin"/>
      </w:r>
      <w:r w:rsidR="00BE0F3E">
        <w:instrText xml:space="preserve"> ADDIN EN.CITE &lt;EndNote&gt;&lt;Cite&gt;&lt;Author&gt;Ghofrani &lt;/Author&gt;&lt;Year&gt;2005&lt;/Year&gt;&lt;RecNum&gt;1076&lt;/RecNum&gt;&lt;DisplayText&gt;&lt;style face="superscript"&gt;205&lt;/style&gt;&lt;/DisplayText&gt;&lt;record&gt;&lt;rec-number&gt;1076&lt;/rec-number&gt;&lt;foreign-keys&gt;&lt;key app="EN" db-id="52evaf50e9fe5cewd9b555d6wtw099s0pzrz" timestamp="1491575323" guid="a9092b89-7190-4590-8283-366ff7a975b4"&gt;1076&lt;/key&gt;&lt;/foreign-keys&gt;&lt;ref-type name="Journal Article"&gt;17&lt;/ref-type&gt;&lt;contributors&gt;&lt;authors&gt;&lt;author&gt;Ghofrani , Hossein A.&lt;/author&gt;&lt;author&gt;Seeger , Werner&lt;/author&gt;&lt;author&gt;Grimminger , Friedrich&lt;/author&gt;&lt;/authors&gt;&lt;/contributors&gt;&lt;titles&gt;&lt;title&gt;Imatinib for the Treatment of Pulmonary Arterial Hypertension&lt;/title&gt;&lt;secondary-title&gt;New England Journal of Medicine&lt;/secondary-title&gt;&lt;alt-title&gt;New Engl J Med&lt;/alt-title&gt;&lt;/titles&gt;&lt;periodical&gt;&lt;full-title&gt;New England Journal of Medicine&lt;/full-title&gt;&lt;/periodical&gt;&lt;pages&gt;1412-1413&lt;/pages&gt;&lt;volume&gt;353&lt;/volume&gt;&lt;number&gt;13&lt;/number&gt;&lt;dates&gt;&lt;year&gt;2005&lt;/year&gt;&lt;/dates&gt;&lt;accession-num&gt;16192491&lt;/accession-num&gt;&lt;urls&gt;&lt;related-urls&gt;&lt;url&gt;http://www.nejm.org/doi/full/10.1056/NEJMc051946&lt;/url&gt;&lt;url&gt;http://www.nejm.org/doi/pdf/10.1056/NEJMc051946&lt;/url&gt;&lt;/related-urls&gt;&lt;/urls&gt;&lt;electronic-resource-num&gt;10.1056/NEJMc051946&lt;/electronic-resource-num&gt;&lt;/record&gt;&lt;/Cite&gt;&lt;/EndNote&gt;</w:instrText>
      </w:r>
      <w:r w:rsidR="00A27103">
        <w:fldChar w:fldCharType="separate"/>
      </w:r>
      <w:r w:rsidR="00E32AA1" w:rsidRPr="00E32AA1">
        <w:rPr>
          <w:noProof/>
          <w:vertAlign w:val="superscript"/>
        </w:rPr>
        <w:t>205</w:t>
      </w:r>
      <w:r w:rsidR="00A27103">
        <w:fldChar w:fldCharType="end"/>
      </w:r>
    </w:p>
    <w:p w14:paraId="12E8BD04" w14:textId="10EE2A30" w:rsidR="008873D3" w:rsidRDefault="00767F5C" w:rsidP="00AB0AF5">
      <w:r>
        <w:t xml:space="preserve">However, an RCT of 119 patients with IPF </w:t>
      </w:r>
      <w:r w:rsidR="00737FFE">
        <w:t>randomised</w:t>
      </w:r>
      <w:r>
        <w:t xml:space="preserve"> to imatinib or placebo failed to demonstrate efficacy</w:t>
      </w:r>
      <w:r w:rsidR="00DF514F">
        <w:t xml:space="preserve"> in the prespecified domains (FVC, D</w:t>
      </w:r>
      <w:r w:rsidR="00DF514F" w:rsidRPr="00DF514F">
        <w:rPr>
          <w:vertAlign w:val="subscript"/>
        </w:rPr>
        <w:t>LCO</w:t>
      </w:r>
      <w:r w:rsidR="00DF514F">
        <w:t>, 6MWT decline over 92 weeks)</w:t>
      </w:r>
      <w:r>
        <w:t>.</w:t>
      </w:r>
      <w:r w:rsidR="00C577E0">
        <w:fldChar w:fldCharType="begin"/>
      </w:r>
      <w:r w:rsidR="00BE0F3E">
        <w:instrText xml:space="preserve"> ADDIN EN.CITE &lt;EndNote&gt;&lt;Cite&gt;&lt;Author&gt;Daniels&lt;/Author&gt;&lt;Year&gt;2010&lt;/Year&gt;&lt;RecNum&gt;725&lt;/RecNum&gt;&lt;DisplayText&gt;&lt;style face="superscript"&gt;46&lt;/style&gt;&lt;/DisplayText&gt;&lt;record&gt;&lt;rec-number&gt;725&lt;/rec-number&gt;&lt;foreign-keys&gt;&lt;key app="EN" db-id="52evaf50e9fe5cewd9b555d6wtw099s0pzrz" timestamp="1484063095" guid="7d5e6900-c09a-4436-a5af-fbead3f6214f"&gt;725&lt;/key&gt;&lt;key app="ENWeb" db-id=""&gt;0&lt;/key&gt;&lt;/foreign-keys&gt;&lt;ref-type name="Journal Article"&gt;17&lt;/ref-type&gt;&lt;contributors&gt;&lt;authors&gt;&lt;author&gt;Daniels, C. E.&lt;/author&gt;&lt;author&gt;Lasky, J. A.&lt;/author&gt;&lt;author&gt;Limper, A. H.&lt;/author&gt;&lt;author&gt;Mieras, K.&lt;/author&gt;&lt;author&gt;Gabor, E.&lt;/author&gt;&lt;author&gt;Schroeder, D. R.&lt;/author&gt;&lt;/authors&gt;&lt;/contributors&gt;&lt;titles&gt;&lt;title&gt;Imatinib treatment for idiopathic pulmonary fibrosis: Randomized placebo-controlled trial results&lt;/title&gt;&lt;secondary-title&gt;American Journal of Respiratory &amp;amp; Critical Care Medicine&lt;/secondary-title&gt;&lt;alt-title&gt;Am J Respir Crit Care Med&lt;/alt-title&gt;&lt;/titles&gt;&lt;alt-periodical&gt;&lt;full-title&gt;Am J Respir Crit Care Med&lt;/full-title&gt;&lt;abbr-1&gt;American journal of respiratory and critical care medicine&lt;/abbr-1&gt;&lt;/alt-periodical&gt;&lt;volume&gt;181&lt;/volume&gt;&lt;dates&gt;&lt;year&gt;2010&lt;/year&gt;&lt;/dates&gt;&lt;label&gt;Daniels2010&lt;/label&gt;&lt;urls&gt;&lt;related-urls&gt;&lt;url&gt;http://dx.doi.org/10.1164/rccm.200906-0964OC&lt;/url&gt;&lt;/related-urls&gt;&lt;/urls&gt;&lt;electronic-resource-num&gt;10.1164/rccm.200906-0964OC&lt;/electronic-resource-num&gt;&lt;/record&gt;&lt;/Cite&gt;&lt;/EndNote&gt;</w:instrText>
      </w:r>
      <w:r w:rsidR="00C577E0">
        <w:fldChar w:fldCharType="separate"/>
      </w:r>
      <w:r w:rsidR="008E7684" w:rsidRPr="008E7684">
        <w:rPr>
          <w:noProof/>
          <w:vertAlign w:val="superscript"/>
        </w:rPr>
        <w:t>46</w:t>
      </w:r>
      <w:r w:rsidR="00C577E0">
        <w:fldChar w:fldCharType="end"/>
      </w:r>
      <w:r w:rsidR="00C577E0">
        <w:t xml:space="preserve"> There was however, a preservation of arterial oxygen levels in the treatment arm of this trial, suggesting a possible effect on vascular remodelling, rather than the pro</w:t>
      </w:r>
      <w:r w:rsidR="000B7000">
        <w:t>fi</w:t>
      </w:r>
      <w:r w:rsidR="00C577E0">
        <w:t xml:space="preserve">brotic process per se. </w:t>
      </w:r>
      <w:r w:rsidR="00A51822">
        <w:t>Although i</w:t>
      </w:r>
      <w:r w:rsidR="005D000C">
        <w:t>matinib is not recommended for the treatment of IPF, this trial was an important step in the use of TKIs in IPF.</w:t>
      </w:r>
      <w:r w:rsidR="00DD74D9">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 </w:instrText>
      </w:r>
      <w:r w:rsidR="008E7684">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DATA </w:instrText>
      </w:r>
      <w:r w:rsidR="008E7684">
        <w:fldChar w:fldCharType="end"/>
      </w:r>
      <w:r w:rsidR="00DD74D9">
        <w:fldChar w:fldCharType="separate"/>
      </w:r>
      <w:r w:rsidR="008E7684" w:rsidRPr="008E7684">
        <w:rPr>
          <w:noProof/>
          <w:vertAlign w:val="superscript"/>
        </w:rPr>
        <w:t>89</w:t>
      </w:r>
      <w:r w:rsidR="00DD74D9">
        <w:fldChar w:fldCharType="end"/>
      </w:r>
    </w:p>
    <w:p w14:paraId="05A7ECA4" w14:textId="77777777" w:rsidR="00DA7B70" w:rsidRDefault="00DA7B70" w:rsidP="00DA7B70">
      <w:pPr>
        <w:pStyle w:val="Heading4"/>
      </w:pPr>
      <w:r>
        <w:t>Summary</w:t>
      </w:r>
    </w:p>
    <w:p w14:paraId="48090442" w14:textId="77777777" w:rsidR="00511CB9" w:rsidRDefault="00DA7B70" w:rsidP="00AB0AF5">
      <w:pPr>
        <w:rPr>
          <w:ins w:id="2748" w:author="Windows User" w:date="2018-10-30T13:39:00Z"/>
        </w:rPr>
      </w:pPr>
      <w:r w:rsidRPr="00DA7B70">
        <w:t>I</w:t>
      </w:r>
      <w:r>
        <w:t>n spite of the lack of the lack of efficacy demonstrated from these trials, i</w:t>
      </w:r>
      <w:r w:rsidRPr="00DA7B70">
        <w:t>mportant outcomes</w:t>
      </w:r>
      <w:r>
        <w:t xml:space="preserve"> include a renewed drive to find efficacious treatments for IPF, a recognition of the limitations of the traditional animal model and identification of the best surrogate outcomes of morta</w:t>
      </w:r>
      <w:r w:rsidR="00892BB1">
        <w:t>lity.</w:t>
      </w:r>
    </w:p>
    <w:p w14:paraId="61E09379" w14:textId="16DC0AB6" w:rsidR="00511CB9" w:rsidRDefault="00511CB9" w:rsidP="00AB0AF5">
      <w:pPr>
        <w:rPr>
          <w:ins w:id="2749" w:author="Windows User" w:date="2018-10-30T13:39:00Z"/>
        </w:rPr>
      </w:pPr>
      <w:ins w:id="2750" w:author="Windows User" w:date="2018-10-30T13:39:00Z">
        <w:r>
          <w:t>In particular, it is apparent from these trials that there was a significant heterogeneity in the choice of primary endpoint, where now FVC decline is recognised as the most appropriate surrogate marker of mortality. In turn, these</w:t>
        </w:r>
      </w:ins>
      <w:ins w:id="2751" w:author="Windows User" w:date="2018-10-30T13:41:00Z">
        <w:r>
          <w:t xml:space="preserve"> ineffectual endpoints were applied to studies underpowered to see physiological changes. </w:t>
        </w:r>
      </w:ins>
      <w:ins w:id="2752" w:author="Windows User" w:date="2018-10-30T13:42:00Z">
        <w:r>
          <w:t>Post hoc analysis of data, such as in BUILD-3, also led to substantial bias.</w:t>
        </w:r>
      </w:ins>
    </w:p>
    <w:p w14:paraId="6CCA201A" w14:textId="7AA1501F" w:rsidR="009C0D68" w:rsidRDefault="00892BB1" w:rsidP="00AB0AF5">
      <w:del w:id="2753" w:author="Windows User" w:date="2018-10-30T13:39:00Z">
        <w:r w:rsidDel="00511CB9">
          <w:delText xml:space="preserve"> </w:delText>
        </w:r>
      </w:del>
      <w:r>
        <w:t>Nevertheless, a total of 2,596</w:t>
      </w:r>
      <w:r w:rsidR="00DA7B70">
        <w:t xml:space="preserve"> subjects have been studie</w:t>
      </w:r>
      <w:ins w:id="2754" w:author="Windows User" w:date="2018-10-31T09:12:00Z">
        <w:r w:rsidR="005852F1">
          <w:t>d</w:t>
        </w:r>
      </w:ins>
      <w:del w:id="2755" w:author="Windows User" w:date="2018-10-31T09:12:00Z">
        <w:r w:rsidR="00DA7B70" w:rsidDel="005852F1">
          <w:delText>s</w:delText>
        </w:r>
      </w:del>
      <w:r w:rsidR="00DA7B70">
        <w:t xml:space="preserve"> in the aforementioned RCTs, representing significant time, cost and probable </w:t>
      </w:r>
      <w:r w:rsidR="00925B2A">
        <w:t>disappointment</w:t>
      </w:r>
      <w:r w:rsidR="00DA7B70" w:rsidRPr="00DA7B70">
        <w:t xml:space="preserve">. </w:t>
      </w:r>
      <w:r w:rsidR="00192675" w:rsidRPr="00DA7B70">
        <w:t>A timeline</w:t>
      </w:r>
      <w:r w:rsidR="006C14F4" w:rsidRPr="00DA7B70">
        <w:t xml:space="preserve"> summary</w:t>
      </w:r>
      <w:r w:rsidR="00192675" w:rsidRPr="00DA7B70">
        <w:t xml:space="preserve"> of these trials </w:t>
      </w:r>
      <w:r w:rsidR="004C4A51">
        <w:t>and numbers of subjects in each are</w:t>
      </w:r>
      <w:r w:rsidR="00192675" w:rsidRPr="00DA7B70">
        <w:t xml:space="preserve"> given </w:t>
      </w:r>
      <w:r w:rsidR="00BA1ABE">
        <w:t>in</w:t>
      </w:r>
      <w:r w:rsidR="000303A8">
        <w:t xml:space="preserve"> Table</w:t>
      </w:r>
      <w:r w:rsidR="009F0E7F">
        <w:t xml:space="preserve"> 1.</w:t>
      </w:r>
      <w:ins w:id="2756" w:author="Windows User" w:date="2018-10-30T10:22:00Z">
        <w:r w:rsidR="008033D4">
          <w:t>5.</w:t>
        </w:r>
      </w:ins>
      <w:del w:id="2757" w:author="Windows User" w:date="2018-10-30T10:22:00Z">
        <w:r w:rsidR="009F0E7F" w:rsidDel="008033D4">
          <w:delText>4</w:delText>
        </w:r>
        <w:r w:rsidR="00192675" w:rsidRPr="00DA7B70" w:rsidDel="008033D4">
          <w:delText>.</w:delText>
        </w:r>
      </w:del>
    </w:p>
    <w:p w14:paraId="76B10204" w14:textId="3E3FB13F" w:rsidR="0000119E" w:rsidDel="008033D4" w:rsidRDefault="0000119E" w:rsidP="00F817D3">
      <w:pPr>
        <w:pStyle w:val="TableTitle0"/>
        <w:rPr>
          <w:del w:id="2758" w:author="Windows User" w:date="2018-10-30T10:19:00Z"/>
        </w:rPr>
      </w:pPr>
      <w:del w:id="2759" w:author="Windows User" w:date="2018-10-30T10:19:00Z">
        <w:r w:rsidDel="008033D4">
          <w:lastRenderedPageBreak/>
          <w:delText xml:space="preserve">Table </w:delText>
        </w:r>
        <w:r w:rsidDel="008033D4">
          <w:rPr>
            <w:b w:val="0"/>
            <w:bCs w:val="0"/>
          </w:rPr>
          <w:fldChar w:fldCharType="begin"/>
        </w:r>
        <w:r w:rsidDel="008033D4">
          <w:delInstrText xml:space="preserve"> STYLEREF 1 \s </w:delInstrText>
        </w:r>
        <w:r w:rsidDel="008033D4">
          <w:rPr>
            <w:b w:val="0"/>
            <w:bCs w:val="0"/>
          </w:rPr>
          <w:fldChar w:fldCharType="separate"/>
        </w:r>
        <w:r w:rsidR="00E95B13" w:rsidDel="008033D4">
          <w:rPr>
            <w:noProof/>
          </w:rPr>
          <w:delText>1</w:delText>
        </w:r>
        <w:r w:rsidDel="008033D4">
          <w:rPr>
            <w:b w:val="0"/>
            <w:bCs w:val="0"/>
          </w:rPr>
          <w:fldChar w:fldCharType="end"/>
        </w:r>
        <w:r w:rsidDel="008033D4">
          <w:delText xml:space="preserve">.4: Summary of </w:delText>
        </w:r>
        <w:r w:rsidR="00F817D3" w:rsidDel="008033D4">
          <w:delText xml:space="preserve">phase III IPF treatment </w:delText>
        </w:r>
        <w:r w:rsidDel="008033D4">
          <w:delText>studies in chronological order.</w:delText>
        </w:r>
      </w:del>
    </w:p>
    <w:p w14:paraId="5A2563B1" w14:textId="124C4C9A" w:rsidR="008033D4" w:rsidRDefault="008033D4">
      <w:pPr>
        <w:pStyle w:val="TableTitle0"/>
        <w:rPr>
          <w:ins w:id="2760" w:author="Windows User" w:date="2018-10-30T10:19:00Z"/>
        </w:rPr>
        <w:pPrChange w:id="2761" w:author="Windows User" w:date="2018-10-30T10:19:00Z">
          <w:pPr/>
        </w:pPrChange>
      </w:pPr>
      <w:bookmarkStart w:id="2762" w:name="_Toc3145471"/>
      <w:ins w:id="2763" w:author="Windows User" w:date="2018-10-30T10:19:00Z">
        <w:r>
          <w:t xml:space="preserve">Table </w:t>
        </w:r>
      </w:ins>
      <w:ins w:id="2764" w:author="Nicholas Weatherley" w:date="2019-03-04T21:03:00Z">
        <w:r w:rsidR="00E96948">
          <w:fldChar w:fldCharType="begin"/>
        </w:r>
        <w:r w:rsidR="00E96948">
          <w:instrText xml:space="preserve"> STYLEREF 1 \s </w:instrText>
        </w:r>
      </w:ins>
      <w:r w:rsidR="00E96948">
        <w:fldChar w:fldCharType="separate"/>
      </w:r>
      <w:r w:rsidR="00E96948">
        <w:rPr>
          <w:noProof/>
        </w:rPr>
        <w:t>1</w:t>
      </w:r>
      <w:ins w:id="2765"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2766" w:author="Nicholas Weatherley" w:date="2019-03-04T21:03:00Z">
        <w:r w:rsidR="00E96948">
          <w:rPr>
            <w:noProof/>
          </w:rPr>
          <w:t>5</w:t>
        </w:r>
        <w:r w:rsidR="00E96948">
          <w:fldChar w:fldCharType="end"/>
        </w:r>
      </w:ins>
      <w:ins w:id="2767" w:author="Windows User" w:date="2018-11-01T15:46:00Z">
        <w:del w:id="2768" w:author="Nicholas Weatherley" w:date="2019-03-04T21:03:00Z">
          <w:r w:rsidR="00743FFA" w:rsidDel="00E96948">
            <w:fldChar w:fldCharType="begin"/>
          </w:r>
          <w:r w:rsidR="00743FFA" w:rsidDel="00E96948">
            <w:delInstrText xml:space="preserve"> STYLEREF 1 \s </w:delInstrText>
          </w:r>
        </w:del>
      </w:ins>
      <w:del w:id="2769" w:author="Nicholas Weatherley" w:date="2019-03-04T21:03:00Z">
        <w:r w:rsidR="00743FFA" w:rsidDel="00E96948">
          <w:fldChar w:fldCharType="separate"/>
        </w:r>
        <w:r w:rsidR="0024585E" w:rsidDel="00E96948">
          <w:rPr>
            <w:noProof/>
          </w:rPr>
          <w:delText>1</w:delText>
        </w:r>
      </w:del>
      <w:ins w:id="2770" w:author="Windows User" w:date="2018-11-01T15:46:00Z">
        <w:del w:id="2771"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2772" w:author="Nicholas Weatherley" w:date="2019-03-04T21:03:00Z">
        <w:r w:rsidR="00743FFA" w:rsidDel="00E96948">
          <w:fldChar w:fldCharType="end"/>
        </w:r>
      </w:del>
      <w:ins w:id="2773" w:author="Windows User" w:date="2018-10-30T10:19:00Z">
        <w:r>
          <w:t>: Summary of phase III IPF treatment studies in chronological order.</w:t>
        </w:r>
        <w:bookmarkEnd w:id="2762"/>
      </w:ins>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575"/>
        <w:gridCol w:w="1585"/>
        <w:gridCol w:w="2245"/>
        <w:gridCol w:w="1369"/>
        <w:gridCol w:w="1391"/>
        <w:gridCol w:w="1324"/>
      </w:tblGrid>
      <w:tr w:rsidR="00A0465D" w14:paraId="4D3B1A4F" w14:textId="77777777" w:rsidTr="00F817D3">
        <w:trPr>
          <w:cantSplit/>
          <w:tblHeader/>
        </w:trPr>
        <w:tc>
          <w:tcPr>
            <w:tcW w:w="1575" w:type="dxa"/>
            <w:shd w:val="clear" w:color="auto" w:fill="000000"/>
          </w:tcPr>
          <w:p w14:paraId="7FA73934" w14:textId="77777777" w:rsidR="006E4B48" w:rsidRPr="00790CA9" w:rsidRDefault="006E4B48" w:rsidP="00E44D62">
            <w:pPr>
              <w:keepNext/>
              <w:spacing w:after="120"/>
              <w:jc w:val="left"/>
              <w:rPr>
                <w:b/>
                <w:bCs/>
                <w:color w:val="FFFFFF"/>
              </w:rPr>
            </w:pPr>
            <w:r w:rsidRPr="00790CA9">
              <w:rPr>
                <w:b/>
                <w:bCs/>
                <w:color w:val="FFFFFF"/>
              </w:rPr>
              <w:t>Author</w:t>
            </w:r>
            <w:r w:rsidR="00A0465D" w:rsidRPr="00790CA9">
              <w:rPr>
                <w:b/>
                <w:bCs/>
                <w:color w:val="FFFFFF"/>
              </w:rPr>
              <w:t xml:space="preserve"> (year)</w:t>
            </w:r>
          </w:p>
        </w:tc>
        <w:tc>
          <w:tcPr>
            <w:tcW w:w="1585" w:type="dxa"/>
            <w:shd w:val="clear" w:color="auto" w:fill="000000"/>
          </w:tcPr>
          <w:p w14:paraId="4D4A7381" w14:textId="77777777" w:rsidR="006E4B48" w:rsidRPr="00790CA9" w:rsidRDefault="006E4B48" w:rsidP="00E44D62">
            <w:pPr>
              <w:keepNext/>
              <w:spacing w:after="120"/>
              <w:jc w:val="left"/>
              <w:rPr>
                <w:b/>
                <w:bCs/>
                <w:color w:val="FFFFFF"/>
              </w:rPr>
            </w:pPr>
            <w:r w:rsidRPr="00790CA9">
              <w:rPr>
                <w:b/>
                <w:bCs/>
                <w:color w:val="FFFFFF"/>
              </w:rPr>
              <w:t>Study Name</w:t>
            </w:r>
          </w:p>
        </w:tc>
        <w:tc>
          <w:tcPr>
            <w:tcW w:w="2245" w:type="dxa"/>
            <w:shd w:val="clear" w:color="auto" w:fill="000000"/>
          </w:tcPr>
          <w:p w14:paraId="3C3E0031" w14:textId="77777777" w:rsidR="006E4B48" w:rsidRPr="00790CA9" w:rsidRDefault="006E4B48" w:rsidP="00E44D62">
            <w:pPr>
              <w:keepNext/>
              <w:spacing w:after="120"/>
              <w:jc w:val="left"/>
              <w:rPr>
                <w:b/>
                <w:bCs/>
                <w:color w:val="FFFFFF"/>
              </w:rPr>
            </w:pPr>
            <w:r w:rsidRPr="00790CA9">
              <w:rPr>
                <w:b/>
                <w:bCs/>
                <w:color w:val="FFFFFF"/>
              </w:rPr>
              <w:t>Treatment</w:t>
            </w:r>
          </w:p>
        </w:tc>
        <w:tc>
          <w:tcPr>
            <w:tcW w:w="1369" w:type="dxa"/>
            <w:shd w:val="clear" w:color="auto" w:fill="000000"/>
          </w:tcPr>
          <w:p w14:paraId="319A39F5" w14:textId="77777777" w:rsidR="006E4B48" w:rsidRPr="00790CA9" w:rsidRDefault="006E4B48" w:rsidP="00E44D62">
            <w:pPr>
              <w:keepNext/>
              <w:spacing w:after="120"/>
              <w:jc w:val="left"/>
              <w:rPr>
                <w:b/>
                <w:bCs/>
                <w:color w:val="FFFFFF"/>
              </w:rPr>
            </w:pPr>
            <w:r w:rsidRPr="00790CA9">
              <w:rPr>
                <w:b/>
                <w:bCs/>
                <w:color w:val="FFFFFF"/>
              </w:rPr>
              <w:t>n (Active arm)</w:t>
            </w:r>
          </w:p>
        </w:tc>
        <w:tc>
          <w:tcPr>
            <w:tcW w:w="1391" w:type="dxa"/>
            <w:shd w:val="clear" w:color="auto" w:fill="000000"/>
          </w:tcPr>
          <w:p w14:paraId="04AE43E6" w14:textId="77777777" w:rsidR="006E4B48" w:rsidRPr="00790CA9" w:rsidRDefault="006E4B48" w:rsidP="00E44D62">
            <w:pPr>
              <w:keepNext/>
              <w:spacing w:after="120"/>
              <w:jc w:val="left"/>
              <w:rPr>
                <w:b/>
                <w:bCs/>
                <w:color w:val="FFFFFF"/>
              </w:rPr>
            </w:pPr>
            <w:r w:rsidRPr="00790CA9">
              <w:rPr>
                <w:b/>
                <w:bCs/>
                <w:color w:val="FFFFFF"/>
              </w:rPr>
              <w:t>n (control / placebo)</w:t>
            </w:r>
          </w:p>
        </w:tc>
        <w:tc>
          <w:tcPr>
            <w:tcW w:w="1324" w:type="dxa"/>
            <w:shd w:val="clear" w:color="auto" w:fill="000000"/>
          </w:tcPr>
          <w:p w14:paraId="2C6F8481" w14:textId="77777777" w:rsidR="006E4B48" w:rsidRPr="00790CA9" w:rsidRDefault="006E4B48" w:rsidP="00E44D62">
            <w:pPr>
              <w:keepNext/>
              <w:spacing w:after="120"/>
              <w:jc w:val="left"/>
              <w:rPr>
                <w:b/>
                <w:bCs/>
                <w:color w:val="FFFFFF"/>
              </w:rPr>
            </w:pPr>
            <w:r w:rsidRPr="00790CA9">
              <w:rPr>
                <w:b/>
                <w:bCs/>
                <w:color w:val="FFFFFF"/>
              </w:rPr>
              <w:t>n (total</w:t>
            </w:r>
            <w:r w:rsidR="00D750A5" w:rsidRPr="00790CA9">
              <w:rPr>
                <w:b/>
                <w:bCs/>
                <w:color w:val="FFFFFF"/>
              </w:rPr>
              <w:t>)</w:t>
            </w:r>
          </w:p>
        </w:tc>
      </w:tr>
      <w:tr w:rsidR="009B1947" w14:paraId="4D44C227"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6F6D338B" w14:textId="06228FFF" w:rsidR="009B1947" w:rsidRPr="00790CA9" w:rsidRDefault="009B1947" w:rsidP="00790CA9">
            <w:pPr>
              <w:spacing w:after="120"/>
              <w:jc w:val="left"/>
              <w:rPr>
                <w:b/>
                <w:bCs/>
                <w:sz w:val="20"/>
                <w:szCs w:val="20"/>
              </w:rPr>
            </w:pPr>
            <w:r w:rsidRPr="00790CA9">
              <w:rPr>
                <w:b/>
                <w:bCs/>
                <w:sz w:val="20"/>
                <w:szCs w:val="20"/>
              </w:rPr>
              <w:t xml:space="preserve">Ziesche </w:t>
            </w:r>
            <w:r w:rsidRPr="00A25DAC">
              <w:rPr>
                <w:b/>
                <w:bCs/>
                <w:i/>
                <w:sz w:val="20"/>
                <w:szCs w:val="20"/>
              </w:rPr>
              <w:t>et al</w:t>
            </w:r>
            <w:r w:rsidR="00A25DAC">
              <w:rPr>
                <w:b/>
                <w:bCs/>
                <w:i/>
                <w:sz w:val="20"/>
                <w:szCs w:val="20"/>
              </w:rPr>
              <w:t>.</w:t>
            </w:r>
            <w:r w:rsidRPr="00790CA9">
              <w:rPr>
                <w:b/>
                <w:bCs/>
                <w:sz w:val="20"/>
                <w:szCs w:val="20"/>
              </w:rPr>
              <w:t xml:space="preserve"> (1999)</w:t>
            </w:r>
          </w:p>
        </w:tc>
        <w:tc>
          <w:tcPr>
            <w:tcW w:w="1585" w:type="dxa"/>
            <w:tcBorders>
              <w:top w:val="single" w:sz="8" w:space="0" w:color="000000"/>
              <w:bottom w:val="single" w:sz="8" w:space="0" w:color="000000"/>
            </w:tcBorders>
            <w:shd w:val="clear" w:color="auto" w:fill="auto"/>
          </w:tcPr>
          <w:p w14:paraId="4B5F5C73" w14:textId="77777777" w:rsidR="009B1947" w:rsidRPr="00790CA9" w:rsidRDefault="009B1947" w:rsidP="00790CA9">
            <w:pPr>
              <w:spacing w:after="120"/>
              <w:jc w:val="left"/>
              <w:rPr>
                <w:sz w:val="20"/>
                <w:szCs w:val="20"/>
              </w:rPr>
            </w:pPr>
            <w:r w:rsidRPr="00790CA9">
              <w:rPr>
                <w:sz w:val="20"/>
                <w:szCs w:val="20"/>
              </w:rPr>
              <w:t>-</w:t>
            </w:r>
          </w:p>
        </w:tc>
        <w:tc>
          <w:tcPr>
            <w:tcW w:w="2245" w:type="dxa"/>
            <w:tcBorders>
              <w:top w:val="single" w:sz="8" w:space="0" w:color="000000"/>
              <w:bottom w:val="single" w:sz="8" w:space="0" w:color="000000"/>
            </w:tcBorders>
            <w:shd w:val="clear" w:color="auto" w:fill="auto"/>
          </w:tcPr>
          <w:p w14:paraId="246A727C" w14:textId="77777777" w:rsidR="009B1947" w:rsidRPr="00790CA9" w:rsidRDefault="009B1947" w:rsidP="00790CA9">
            <w:pPr>
              <w:spacing w:after="120"/>
              <w:jc w:val="left"/>
              <w:rPr>
                <w:sz w:val="20"/>
                <w:szCs w:val="20"/>
              </w:rPr>
            </w:pPr>
            <w:r w:rsidRPr="00790CA9">
              <w:rPr>
                <w:sz w:val="20"/>
                <w:szCs w:val="20"/>
              </w:rPr>
              <w:t>Interferon gamma-1ß vs. placebo*</w:t>
            </w:r>
          </w:p>
        </w:tc>
        <w:tc>
          <w:tcPr>
            <w:tcW w:w="1369" w:type="dxa"/>
            <w:tcBorders>
              <w:top w:val="single" w:sz="8" w:space="0" w:color="000000"/>
              <w:bottom w:val="single" w:sz="8" w:space="0" w:color="000000"/>
            </w:tcBorders>
            <w:shd w:val="clear" w:color="auto" w:fill="auto"/>
          </w:tcPr>
          <w:p w14:paraId="22B6B632" w14:textId="77777777" w:rsidR="009B1947" w:rsidRPr="00790CA9" w:rsidRDefault="009B1947" w:rsidP="00790CA9">
            <w:pPr>
              <w:spacing w:after="120"/>
              <w:jc w:val="center"/>
              <w:rPr>
                <w:sz w:val="20"/>
                <w:szCs w:val="20"/>
              </w:rPr>
            </w:pPr>
            <w:r w:rsidRPr="00790CA9">
              <w:rPr>
                <w:sz w:val="20"/>
                <w:szCs w:val="20"/>
              </w:rPr>
              <w:t>9</w:t>
            </w:r>
          </w:p>
        </w:tc>
        <w:tc>
          <w:tcPr>
            <w:tcW w:w="1391" w:type="dxa"/>
            <w:tcBorders>
              <w:top w:val="single" w:sz="8" w:space="0" w:color="000000"/>
              <w:bottom w:val="single" w:sz="8" w:space="0" w:color="000000"/>
            </w:tcBorders>
            <w:shd w:val="clear" w:color="auto" w:fill="auto"/>
          </w:tcPr>
          <w:p w14:paraId="56786A03" w14:textId="77777777" w:rsidR="009B1947" w:rsidRPr="00790CA9" w:rsidRDefault="009B1947" w:rsidP="00790CA9">
            <w:pPr>
              <w:spacing w:after="120"/>
              <w:jc w:val="center"/>
              <w:rPr>
                <w:sz w:val="20"/>
                <w:szCs w:val="20"/>
              </w:rPr>
            </w:pPr>
            <w:r w:rsidRPr="00790CA9">
              <w:rPr>
                <w:sz w:val="20"/>
                <w:szCs w:val="20"/>
              </w:rPr>
              <w:t>9</w:t>
            </w:r>
          </w:p>
        </w:tc>
        <w:tc>
          <w:tcPr>
            <w:tcW w:w="1324" w:type="dxa"/>
            <w:tcBorders>
              <w:top w:val="single" w:sz="8" w:space="0" w:color="000000"/>
              <w:bottom w:val="single" w:sz="8" w:space="0" w:color="000000"/>
              <w:right w:val="single" w:sz="8" w:space="0" w:color="000000"/>
            </w:tcBorders>
            <w:shd w:val="clear" w:color="auto" w:fill="auto"/>
          </w:tcPr>
          <w:p w14:paraId="6487EABA" w14:textId="77777777" w:rsidR="009B1947" w:rsidRPr="00790CA9" w:rsidRDefault="009B1947" w:rsidP="00790CA9">
            <w:pPr>
              <w:spacing w:after="120"/>
              <w:jc w:val="center"/>
              <w:rPr>
                <w:b/>
                <w:sz w:val="20"/>
                <w:szCs w:val="20"/>
              </w:rPr>
            </w:pPr>
            <w:r w:rsidRPr="00790CA9">
              <w:rPr>
                <w:b/>
                <w:sz w:val="20"/>
                <w:szCs w:val="20"/>
              </w:rPr>
              <w:t>18</w:t>
            </w:r>
          </w:p>
        </w:tc>
      </w:tr>
      <w:tr w:rsidR="0078281A" w14:paraId="4F6BBF19" w14:textId="77777777" w:rsidTr="00F817D3">
        <w:trPr>
          <w:cantSplit/>
        </w:trPr>
        <w:tc>
          <w:tcPr>
            <w:tcW w:w="1575" w:type="dxa"/>
            <w:shd w:val="clear" w:color="auto" w:fill="auto"/>
          </w:tcPr>
          <w:p w14:paraId="61D9312D" w14:textId="10AFF43C" w:rsidR="0078281A" w:rsidRPr="00790CA9" w:rsidRDefault="0078281A" w:rsidP="00790CA9">
            <w:pPr>
              <w:spacing w:after="120"/>
              <w:jc w:val="left"/>
              <w:rPr>
                <w:b/>
                <w:bCs/>
                <w:sz w:val="20"/>
                <w:szCs w:val="20"/>
              </w:rPr>
            </w:pPr>
            <w:r w:rsidRPr="00790CA9">
              <w:rPr>
                <w:b/>
                <w:bCs/>
                <w:sz w:val="20"/>
                <w:szCs w:val="20"/>
              </w:rPr>
              <w:t xml:space="preserve">Raghu </w:t>
            </w:r>
            <w:r w:rsidRPr="00FF04BE">
              <w:rPr>
                <w:b/>
                <w:bCs/>
                <w:i/>
                <w:sz w:val="20"/>
                <w:szCs w:val="20"/>
              </w:rPr>
              <w:t>et al</w:t>
            </w:r>
            <w:r w:rsidR="00FF04BE">
              <w:rPr>
                <w:b/>
                <w:bCs/>
                <w:i/>
                <w:sz w:val="20"/>
                <w:szCs w:val="20"/>
              </w:rPr>
              <w:t>.</w:t>
            </w:r>
            <w:r w:rsidRPr="00790CA9">
              <w:rPr>
                <w:b/>
                <w:bCs/>
                <w:sz w:val="20"/>
                <w:szCs w:val="20"/>
              </w:rPr>
              <w:t xml:space="preserve"> (2004)</w:t>
            </w:r>
          </w:p>
        </w:tc>
        <w:tc>
          <w:tcPr>
            <w:tcW w:w="1585" w:type="dxa"/>
            <w:shd w:val="clear" w:color="auto" w:fill="auto"/>
          </w:tcPr>
          <w:p w14:paraId="64407179" w14:textId="77777777" w:rsidR="0078281A" w:rsidRPr="00790CA9" w:rsidRDefault="0078281A" w:rsidP="00790CA9">
            <w:pPr>
              <w:spacing w:after="120"/>
              <w:jc w:val="left"/>
              <w:rPr>
                <w:sz w:val="20"/>
                <w:szCs w:val="20"/>
              </w:rPr>
            </w:pPr>
            <w:r w:rsidRPr="00790CA9">
              <w:rPr>
                <w:sz w:val="20"/>
                <w:szCs w:val="20"/>
              </w:rPr>
              <w:t>-</w:t>
            </w:r>
          </w:p>
        </w:tc>
        <w:tc>
          <w:tcPr>
            <w:tcW w:w="2245" w:type="dxa"/>
            <w:shd w:val="clear" w:color="auto" w:fill="auto"/>
          </w:tcPr>
          <w:p w14:paraId="174E1EE7" w14:textId="77777777" w:rsidR="0078281A" w:rsidRPr="00790CA9" w:rsidRDefault="0078281A" w:rsidP="00790CA9">
            <w:pPr>
              <w:spacing w:after="120"/>
              <w:jc w:val="left"/>
              <w:rPr>
                <w:sz w:val="20"/>
                <w:szCs w:val="20"/>
              </w:rPr>
            </w:pPr>
            <w:r w:rsidRPr="00790CA9">
              <w:rPr>
                <w:sz w:val="20"/>
                <w:szCs w:val="20"/>
              </w:rPr>
              <w:t>Interferon gamma-1ß vs. placebo</w:t>
            </w:r>
            <w:r w:rsidR="00EF468F" w:rsidRPr="00790CA9">
              <w:rPr>
                <w:sz w:val="20"/>
                <w:szCs w:val="20"/>
              </w:rPr>
              <w:t>*</w:t>
            </w:r>
            <w:r w:rsidRPr="00790CA9">
              <w:rPr>
                <w:sz w:val="20"/>
                <w:szCs w:val="20"/>
              </w:rPr>
              <w:t xml:space="preserve"> </w:t>
            </w:r>
          </w:p>
        </w:tc>
        <w:tc>
          <w:tcPr>
            <w:tcW w:w="1369" w:type="dxa"/>
            <w:shd w:val="clear" w:color="auto" w:fill="auto"/>
          </w:tcPr>
          <w:p w14:paraId="2B0445A2" w14:textId="77777777" w:rsidR="0078281A" w:rsidRPr="00790CA9" w:rsidRDefault="0078281A" w:rsidP="00790CA9">
            <w:pPr>
              <w:spacing w:after="120"/>
              <w:jc w:val="center"/>
              <w:rPr>
                <w:sz w:val="20"/>
                <w:szCs w:val="20"/>
              </w:rPr>
            </w:pPr>
            <w:r w:rsidRPr="00790CA9">
              <w:rPr>
                <w:sz w:val="20"/>
                <w:szCs w:val="20"/>
              </w:rPr>
              <w:t>162</w:t>
            </w:r>
          </w:p>
        </w:tc>
        <w:tc>
          <w:tcPr>
            <w:tcW w:w="1391" w:type="dxa"/>
            <w:shd w:val="clear" w:color="auto" w:fill="auto"/>
          </w:tcPr>
          <w:p w14:paraId="5DF016CA" w14:textId="77777777" w:rsidR="0078281A" w:rsidRPr="00790CA9" w:rsidRDefault="0078281A" w:rsidP="00790CA9">
            <w:pPr>
              <w:spacing w:after="120"/>
              <w:jc w:val="center"/>
              <w:rPr>
                <w:sz w:val="20"/>
                <w:szCs w:val="20"/>
              </w:rPr>
            </w:pPr>
            <w:r w:rsidRPr="00790CA9">
              <w:rPr>
                <w:sz w:val="20"/>
                <w:szCs w:val="20"/>
              </w:rPr>
              <w:t>168</w:t>
            </w:r>
          </w:p>
        </w:tc>
        <w:tc>
          <w:tcPr>
            <w:tcW w:w="1324" w:type="dxa"/>
            <w:shd w:val="clear" w:color="auto" w:fill="auto"/>
          </w:tcPr>
          <w:p w14:paraId="5EA73366" w14:textId="77777777" w:rsidR="0078281A" w:rsidRPr="00790CA9" w:rsidRDefault="0078281A" w:rsidP="00790CA9">
            <w:pPr>
              <w:spacing w:after="120"/>
              <w:jc w:val="center"/>
              <w:rPr>
                <w:b/>
                <w:sz w:val="20"/>
                <w:szCs w:val="20"/>
              </w:rPr>
            </w:pPr>
            <w:r w:rsidRPr="00790CA9">
              <w:rPr>
                <w:b/>
                <w:sz w:val="20"/>
                <w:szCs w:val="20"/>
              </w:rPr>
              <w:t>330</w:t>
            </w:r>
          </w:p>
        </w:tc>
      </w:tr>
      <w:tr w:rsidR="0078281A" w14:paraId="3106F16E"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738F0343" w14:textId="5403A9A9" w:rsidR="0078281A" w:rsidRPr="00790CA9" w:rsidRDefault="0078281A" w:rsidP="00790CA9">
            <w:pPr>
              <w:spacing w:after="120"/>
              <w:jc w:val="left"/>
              <w:rPr>
                <w:b/>
                <w:bCs/>
                <w:sz w:val="20"/>
                <w:szCs w:val="20"/>
              </w:rPr>
            </w:pPr>
            <w:r w:rsidRPr="00790CA9">
              <w:rPr>
                <w:b/>
                <w:bCs/>
                <w:sz w:val="20"/>
                <w:szCs w:val="20"/>
              </w:rPr>
              <w:t xml:space="preserve">Demedts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5)</w:t>
            </w:r>
          </w:p>
        </w:tc>
        <w:tc>
          <w:tcPr>
            <w:tcW w:w="1585" w:type="dxa"/>
            <w:tcBorders>
              <w:top w:val="single" w:sz="8" w:space="0" w:color="000000"/>
              <w:bottom w:val="single" w:sz="8" w:space="0" w:color="000000"/>
            </w:tcBorders>
            <w:shd w:val="clear" w:color="auto" w:fill="auto"/>
          </w:tcPr>
          <w:p w14:paraId="507D11BB" w14:textId="77777777" w:rsidR="0078281A" w:rsidRPr="00790CA9" w:rsidRDefault="0078281A" w:rsidP="00790CA9">
            <w:pPr>
              <w:spacing w:after="120"/>
              <w:jc w:val="left"/>
              <w:rPr>
                <w:sz w:val="20"/>
                <w:szCs w:val="20"/>
              </w:rPr>
            </w:pPr>
            <w:r w:rsidRPr="00790CA9">
              <w:rPr>
                <w:sz w:val="20"/>
                <w:szCs w:val="20"/>
              </w:rPr>
              <w:t>IFIGENIA</w:t>
            </w:r>
          </w:p>
        </w:tc>
        <w:tc>
          <w:tcPr>
            <w:tcW w:w="2245" w:type="dxa"/>
            <w:tcBorders>
              <w:top w:val="single" w:sz="8" w:space="0" w:color="000000"/>
              <w:bottom w:val="single" w:sz="8" w:space="0" w:color="000000"/>
            </w:tcBorders>
            <w:shd w:val="clear" w:color="auto" w:fill="auto"/>
          </w:tcPr>
          <w:p w14:paraId="691E1E74" w14:textId="77777777" w:rsidR="0078281A" w:rsidRPr="00790CA9" w:rsidRDefault="0078281A" w:rsidP="00790CA9">
            <w:pPr>
              <w:spacing w:after="120"/>
              <w:jc w:val="left"/>
              <w:rPr>
                <w:sz w:val="20"/>
                <w:szCs w:val="20"/>
              </w:rPr>
            </w:pPr>
            <w:r w:rsidRPr="00790CA9">
              <w:rPr>
                <w:sz w:val="20"/>
                <w:szCs w:val="20"/>
              </w:rPr>
              <w:t>Azathioprine, prednisolone, NAC vs. Azathioprine and prednisolone</w:t>
            </w:r>
          </w:p>
        </w:tc>
        <w:tc>
          <w:tcPr>
            <w:tcW w:w="1369" w:type="dxa"/>
            <w:tcBorders>
              <w:top w:val="single" w:sz="8" w:space="0" w:color="000000"/>
              <w:bottom w:val="single" w:sz="8" w:space="0" w:color="000000"/>
            </w:tcBorders>
            <w:shd w:val="clear" w:color="auto" w:fill="auto"/>
          </w:tcPr>
          <w:p w14:paraId="43833B15" w14:textId="77777777" w:rsidR="0078281A" w:rsidRPr="00790CA9" w:rsidRDefault="0078281A" w:rsidP="00790CA9">
            <w:pPr>
              <w:spacing w:after="120"/>
              <w:jc w:val="center"/>
              <w:rPr>
                <w:sz w:val="20"/>
                <w:szCs w:val="20"/>
              </w:rPr>
            </w:pPr>
            <w:r w:rsidRPr="00790CA9">
              <w:rPr>
                <w:sz w:val="20"/>
                <w:szCs w:val="20"/>
              </w:rPr>
              <w:t>80</w:t>
            </w:r>
          </w:p>
        </w:tc>
        <w:tc>
          <w:tcPr>
            <w:tcW w:w="1391" w:type="dxa"/>
            <w:tcBorders>
              <w:top w:val="single" w:sz="8" w:space="0" w:color="000000"/>
              <w:bottom w:val="single" w:sz="8" w:space="0" w:color="000000"/>
            </w:tcBorders>
            <w:shd w:val="clear" w:color="auto" w:fill="auto"/>
          </w:tcPr>
          <w:p w14:paraId="1C7E6089" w14:textId="77777777" w:rsidR="0078281A" w:rsidRPr="00790CA9" w:rsidRDefault="0078281A" w:rsidP="00790CA9">
            <w:pPr>
              <w:spacing w:after="120"/>
              <w:jc w:val="center"/>
              <w:rPr>
                <w:sz w:val="20"/>
                <w:szCs w:val="20"/>
              </w:rPr>
            </w:pPr>
            <w:r w:rsidRPr="00790CA9">
              <w:rPr>
                <w:sz w:val="20"/>
                <w:szCs w:val="20"/>
              </w:rPr>
              <w:t>75</w:t>
            </w:r>
          </w:p>
        </w:tc>
        <w:tc>
          <w:tcPr>
            <w:tcW w:w="1324" w:type="dxa"/>
            <w:tcBorders>
              <w:top w:val="single" w:sz="8" w:space="0" w:color="000000"/>
              <w:bottom w:val="single" w:sz="8" w:space="0" w:color="000000"/>
              <w:right w:val="single" w:sz="8" w:space="0" w:color="000000"/>
            </w:tcBorders>
            <w:shd w:val="clear" w:color="auto" w:fill="auto"/>
          </w:tcPr>
          <w:p w14:paraId="374A1B52" w14:textId="77777777" w:rsidR="0078281A" w:rsidRPr="00790CA9" w:rsidRDefault="0078281A" w:rsidP="00790CA9">
            <w:pPr>
              <w:spacing w:after="120"/>
              <w:jc w:val="center"/>
              <w:rPr>
                <w:b/>
                <w:sz w:val="20"/>
                <w:szCs w:val="20"/>
              </w:rPr>
            </w:pPr>
            <w:r w:rsidRPr="00790CA9">
              <w:rPr>
                <w:b/>
                <w:sz w:val="20"/>
                <w:szCs w:val="20"/>
              </w:rPr>
              <w:t>155</w:t>
            </w:r>
          </w:p>
        </w:tc>
      </w:tr>
      <w:tr w:rsidR="0078281A" w14:paraId="7387CC36" w14:textId="77777777" w:rsidTr="00F817D3">
        <w:trPr>
          <w:cantSplit/>
        </w:trPr>
        <w:tc>
          <w:tcPr>
            <w:tcW w:w="1575" w:type="dxa"/>
            <w:shd w:val="clear" w:color="auto" w:fill="auto"/>
          </w:tcPr>
          <w:p w14:paraId="7268DE3A" w14:textId="7B38F6C4" w:rsidR="0078281A" w:rsidRPr="00790CA9" w:rsidRDefault="00101DAD" w:rsidP="00790CA9">
            <w:pPr>
              <w:spacing w:after="120"/>
              <w:jc w:val="left"/>
              <w:rPr>
                <w:b/>
                <w:bCs/>
                <w:sz w:val="20"/>
                <w:szCs w:val="20"/>
              </w:rPr>
            </w:pPr>
            <w:r w:rsidRPr="00790CA9">
              <w:rPr>
                <w:b/>
                <w:bCs/>
                <w:sz w:val="20"/>
                <w:szCs w:val="20"/>
              </w:rPr>
              <w:t xml:space="preserve">Kubo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5)</w:t>
            </w:r>
          </w:p>
        </w:tc>
        <w:tc>
          <w:tcPr>
            <w:tcW w:w="1585" w:type="dxa"/>
            <w:shd w:val="clear" w:color="auto" w:fill="auto"/>
          </w:tcPr>
          <w:p w14:paraId="3C224C09" w14:textId="77777777" w:rsidR="0078281A" w:rsidRPr="00790CA9" w:rsidRDefault="006924A9" w:rsidP="00790CA9">
            <w:pPr>
              <w:spacing w:after="120"/>
              <w:jc w:val="left"/>
              <w:rPr>
                <w:sz w:val="20"/>
                <w:szCs w:val="20"/>
              </w:rPr>
            </w:pPr>
            <w:r w:rsidRPr="00790CA9">
              <w:rPr>
                <w:sz w:val="20"/>
                <w:szCs w:val="20"/>
              </w:rPr>
              <w:t>-</w:t>
            </w:r>
          </w:p>
        </w:tc>
        <w:tc>
          <w:tcPr>
            <w:tcW w:w="2245" w:type="dxa"/>
            <w:shd w:val="clear" w:color="auto" w:fill="auto"/>
          </w:tcPr>
          <w:p w14:paraId="0ACBBD94" w14:textId="77777777" w:rsidR="0078281A" w:rsidRPr="00790CA9" w:rsidRDefault="006924A9" w:rsidP="00790CA9">
            <w:pPr>
              <w:spacing w:after="120"/>
              <w:jc w:val="left"/>
              <w:rPr>
                <w:sz w:val="20"/>
                <w:szCs w:val="20"/>
              </w:rPr>
            </w:pPr>
            <w:r w:rsidRPr="00790CA9">
              <w:rPr>
                <w:sz w:val="20"/>
                <w:szCs w:val="20"/>
              </w:rPr>
              <w:t>Warfarin and prednisolone vs. prednisolone</w:t>
            </w:r>
          </w:p>
        </w:tc>
        <w:tc>
          <w:tcPr>
            <w:tcW w:w="1369" w:type="dxa"/>
            <w:shd w:val="clear" w:color="auto" w:fill="auto"/>
          </w:tcPr>
          <w:p w14:paraId="4534951B" w14:textId="77777777" w:rsidR="0078281A" w:rsidRPr="00790CA9" w:rsidRDefault="00BA61C1" w:rsidP="00790CA9">
            <w:pPr>
              <w:spacing w:after="120"/>
              <w:jc w:val="center"/>
              <w:rPr>
                <w:sz w:val="20"/>
                <w:szCs w:val="20"/>
              </w:rPr>
            </w:pPr>
            <w:r w:rsidRPr="00790CA9">
              <w:rPr>
                <w:sz w:val="20"/>
                <w:szCs w:val="20"/>
              </w:rPr>
              <w:t>33</w:t>
            </w:r>
          </w:p>
        </w:tc>
        <w:tc>
          <w:tcPr>
            <w:tcW w:w="1391" w:type="dxa"/>
            <w:shd w:val="clear" w:color="auto" w:fill="auto"/>
          </w:tcPr>
          <w:p w14:paraId="0D490B72" w14:textId="77777777" w:rsidR="0078281A" w:rsidRPr="00790CA9" w:rsidRDefault="00BA61C1" w:rsidP="00790CA9">
            <w:pPr>
              <w:spacing w:after="120"/>
              <w:jc w:val="center"/>
              <w:rPr>
                <w:sz w:val="20"/>
                <w:szCs w:val="20"/>
              </w:rPr>
            </w:pPr>
            <w:r w:rsidRPr="00790CA9">
              <w:rPr>
                <w:sz w:val="20"/>
                <w:szCs w:val="20"/>
              </w:rPr>
              <w:t>23</w:t>
            </w:r>
          </w:p>
        </w:tc>
        <w:tc>
          <w:tcPr>
            <w:tcW w:w="1324" w:type="dxa"/>
            <w:shd w:val="clear" w:color="auto" w:fill="auto"/>
          </w:tcPr>
          <w:p w14:paraId="4648D7B3" w14:textId="77777777" w:rsidR="0078281A" w:rsidRPr="00790CA9" w:rsidRDefault="00BA61C1" w:rsidP="00790CA9">
            <w:pPr>
              <w:spacing w:after="120"/>
              <w:jc w:val="center"/>
              <w:rPr>
                <w:b/>
                <w:sz w:val="20"/>
                <w:szCs w:val="20"/>
              </w:rPr>
            </w:pPr>
            <w:r w:rsidRPr="00790CA9">
              <w:rPr>
                <w:b/>
                <w:sz w:val="20"/>
                <w:szCs w:val="20"/>
              </w:rPr>
              <w:t>56</w:t>
            </w:r>
          </w:p>
        </w:tc>
      </w:tr>
      <w:tr w:rsidR="0078281A" w14:paraId="394E4228"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3BB219D2" w14:textId="28C2661F" w:rsidR="0078281A" w:rsidRPr="00790CA9" w:rsidRDefault="0078281A" w:rsidP="00790CA9">
            <w:pPr>
              <w:spacing w:after="120"/>
              <w:jc w:val="left"/>
              <w:rPr>
                <w:b/>
                <w:bCs/>
                <w:sz w:val="20"/>
                <w:szCs w:val="20"/>
              </w:rPr>
            </w:pPr>
            <w:r w:rsidRPr="00790CA9">
              <w:rPr>
                <w:b/>
                <w:bCs/>
                <w:sz w:val="20"/>
                <w:szCs w:val="20"/>
              </w:rPr>
              <w:t xml:space="preserve">Antoniou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6)</w:t>
            </w:r>
          </w:p>
        </w:tc>
        <w:tc>
          <w:tcPr>
            <w:tcW w:w="1585" w:type="dxa"/>
            <w:tcBorders>
              <w:top w:val="single" w:sz="8" w:space="0" w:color="000000"/>
              <w:bottom w:val="single" w:sz="8" w:space="0" w:color="000000"/>
            </w:tcBorders>
            <w:shd w:val="clear" w:color="auto" w:fill="auto"/>
          </w:tcPr>
          <w:p w14:paraId="3A955DD6" w14:textId="77777777" w:rsidR="0078281A" w:rsidRPr="00790CA9" w:rsidRDefault="0078281A" w:rsidP="00790CA9">
            <w:pPr>
              <w:spacing w:after="120"/>
              <w:jc w:val="left"/>
              <w:rPr>
                <w:sz w:val="20"/>
                <w:szCs w:val="20"/>
              </w:rPr>
            </w:pPr>
            <w:r w:rsidRPr="00790CA9">
              <w:rPr>
                <w:sz w:val="20"/>
                <w:szCs w:val="20"/>
              </w:rPr>
              <w:t>-</w:t>
            </w:r>
          </w:p>
        </w:tc>
        <w:tc>
          <w:tcPr>
            <w:tcW w:w="2245" w:type="dxa"/>
            <w:tcBorders>
              <w:top w:val="single" w:sz="8" w:space="0" w:color="000000"/>
              <w:bottom w:val="single" w:sz="8" w:space="0" w:color="000000"/>
            </w:tcBorders>
            <w:shd w:val="clear" w:color="auto" w:fill="auto"/>
          </w:tcPr>
          <w:p w14:paraId="0F3DBEB3" w14:textId="73EE220C" w:rsidR="0078281A" w:rsidRPr="00790CA9" w:rsidRDefault="0078281A" w:rsidP="00790CA9">
            <w:pPr>
              <w:spacing w:after="120"/>
              <w:jc w:val="left"/>
              <w:rPr>
                <w:sz w:val="20"/>
                <w:szCs w:val="20"/>
              </w:rPr>
            </w:pPr>
            <w:r w:rsidRPr="00790CA9">
              <w:rPr>
                <w:sz w:val="20"/>
                <w:szCs w:val="20"/>
              </w:rPr>
              <w:t xml:space="preserve">Interferon gamma-1ß and prednisolone vs. </w:t>
            </w:r>
            <w:r w:rsidR="004F2340" w:rsidRPr="00790CA9">
              <w:rPr>
                <w:sz w:val="20"/>
                <w:szCs w:val="20"/>
              </w:rPr>
              <w:t>colchicine</w:t>
            </w:r>
            <w:r w:rsidRPr="00790CA9">
              <w:rPr>
                <w:sz w:val="20"/>
                <w:szCs w:val="20"/>
              </w:rPr>
              <w:t xml:space="preserve"> and prednisolone</w:t>
            </w:r>
          </w:p>
        </w:tc>
        <w:tc>
          <w:tcPr>
            <w:tcW w:w="1369" w:type="dxa"/>
            <w:tcBorders>
              <w:top w:val="single" w:sz="8" w:space="0" w:color="000000"/>
              <w:bottom w:val="single" w:sz="8" w:space="0" w:color="000000"/>
            </w:tcBorders>
            <w:shd w:val="clear" w:color="auto" w:fill="auto"/>
          </w:tcPr>
          <w:p w14:paraId="4EC99857" w14:textId="77777777" w:rsidR="0078281A" w:rsidRPr="00790CA9" w:rsidRDefault="0078281A" w:rsidP="00790CA9">
            <w:pPr>
              <w:spacing w:after="120"/>
              <w:jc w:val="center"/>
              <w:rPr>
                <w:sz w:val="20"/>
                <w:szCs w:val="20"/>
              </w:rPr>
            </w:pPr>
            <w:r w:rsidRPr="00790CA9">
              <w:rPr>
                <w:sz w:val="20"/>
                <w:szCs w:val="20"/>
              </w:rPr>
              <w:t>32</w:t>
            </w:r>
          </w:p>
        </w:tc>
        <w:tc>
          <w:tcPr>
            <w:tcW w:w="1391" w:type="dxa"/>
            <w:tcBorders>
              <w:top w:val="single" w:sz="8" w:space="0" w:color="000000"/>
              <w:bottom w:val="single" w:sz="8" w:space="0" w:color="000000"/>
            </w:tcBorders>
            <w:shd w:val="clear" w:color="auto" w:fill="auto"/>
          </w:tcPr>
          <w:p w14:paraId="26E62E1A" w14:textId="77777777" w:rsidR="0078281A" w:rsidRPr="00790CA9" w:rsidRDefault="0078281A" w:rsidP="00790CA9">
            <w:pPr>
              <w:spacing w:after="120"/>
              <w:jc w:val="center"/>
              <w:rPr>
                <w:sz w:val="20"/>
                <w:szCs w:val="20"/>
              </w:rPr>
            </w:pPr>
            <w:r w:rsidRPr="00790CA9">
              <w:rPr>
                <w:sz w:val="20"/>
                <w:szCs w:val="20"/>
              </w:rPr>
              <w:t>18</w:t>
            </w:r>
          </w:p>
        </w:tc>
        <w:tc>
          <w:tcPr>
            <w:tcW w:w="1324" w:type="dxa"/>
            <w:tcBorders>
              <w:top w:val="single" w:sz="8" w:space="0" w:color="000000"/>
              <w:bottom w:val="single" w:sz="8" w:space="0" w:color="000000"/>
              <w:right w:val="single" w:sz="8" w:space="0" w:color="000000"/>
            </w:tcBorders>
            <w:shd w:val="clear" w:color="auto" w:fill="auto"/>
          </w:tcPr>
          <w:p w14:paraId="678375E2" w14:textId="77777777" w:rsidR="0078281A" w:rsidRPr="00790CA9" w:rsidRDefault="0078281A" w:rsidP="00790CA9">
            <w:pPr>
              <w:spacing w:after="120"/>
              <w:jc w:val="center"/>
              <w:rPr>
                <w:b/>
                <w:sz w:val="20"/>
                <w:szCs w:val="20"/>
              </w:rPr>
            </w:pPr>
            <w:r w:rsidRPr="00790CA9">
              <w:rPr>
                <w:b/>
                <w:sz w:val="20"/>
                <w:szCs w:val="20"/>
              </w:rPr>
              <w:t>50</w:t>
            </w:r>
          </w:p>
        </w:tc>
      </w:tr>
      <w:tr w:rsidR="0078281A" w14:paraId="52F54DB7" w14:textId="77777777" w:rsidTr="00F817D3">
        <w:trPr>
          <w:cantSplit/>
        </w:trPr>
        <w:tc>
          <w:tcPr>
            <w:tcW w:w="1575" w:type="dxa"/>
            <w:shd w:val="clear" w:color="auto" w:fill="auto"/>
          </w:tcPr>
          <w:p w14:paraId="0A4CD752" w14:textId="3F6A498E" w:rsidR="0078281A" w:rsidRPr="00790CA9" w:rsidRDefault="0078281A" w:rsidP="00790CA9">
            <w:pPr>
              <w:spacing w:after="120"/>
              <w:jc w:val="left"/>
              <w:rPr>
                <w:b/>
                <w:bCs/>
                <w:sz w:val="20"/>
                <w:szCs w:val="20"/>
              </w:rPr>
            </w:pPr>
            <w:r w:rsidRPr="00790CA9">
              <w:rPr>
                <w:b/>
                <w:bCs/>
                <w:sz w:val="20"/>
                <w:szCs w:val="20"/>
              </w:rPr>
              <w:t xml:space="preserve">Raghu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8)</w:t>
            </w:r>
          </w:p>
        </w:tc>
        <w:tc>
          <w:tcPr>
            <w:tcW w:w="1585" w:type="dxa"/>
            <w:shd w:val="clear" w:color="auto" w:fill="auto"/>
          </w:tcPr>
          <w:p w14:paraId="40ED0FA6" w14:textId="77777777" w:rsidR="0078281A" w:rsidRPr="00790CA9" w:rsidRDefault="0078281A" w:rsidP="00790CA9">
            <w:pPr>
              <w:spacing w:after="120"/>
              <w:jc w:val="left"/>
              <w:rPr>
                <w:sz w:val="20"/>
                <w:szCs w:val="20"/>
              </w:rPr>
            </w:pPr>
            <w:r w:rsidRPr="00790CA9">
              <w:rPr>
                <w:sz w:val="20"/>
                <w:szCs w:val="20"/>
              </w:rPr>
              <w:t>-</w:t>
            </w:r>
          </w:p>
        </w:tc>
        <w:tc>
          <w:tcPr>
            <w:tcW w:w="2245" w:type="dxa"/>
            <w:shd w:val="clear" w:color="auto" w:fill="auto"/>
          </w:tcPr>
          <w:p w14:paraId="617E293F" w14:textId="77777777" w:rsidR="0078281A" w:rsidRPr="00790CA9" w:rsidRDefault="0078281A" w:rsidP="00790CA9">
            <w:pPr>
              <w:spacing w:after="120"/>
              <w:jc w:val="left"/>
              <w:rPr>
                <w:sz w:val="20"/>
                <w:szCs w:val="20"/>
              </w:rPr>
            </w:pPr>
            <w:r w:rsidRPr="00790CA9">
              <w:rPr>
                <w:sz w:val="20"/>
                <w:szCs w:val="20"/>
              </w:rPr>
              <w:t>Etanercept vs. placebo</w:t>
            </w:r>
          </w:p>
        </w:tc>
        <w:tc>
          <w:tcPr>
            <w:tcW w:w="1369" w:type="dxa"/>
            <w:shd w:val="clear" w:color="auto" w:fill="auto"/>
          </w:tcPr>
          <w:p w14:paraId="40013CD7" w14:textId="77777777" w:rsidR="0078281A" w:rsidRPr="00790CA9" w:rsidRDefault="0078281A" w:rsidP="00790CA9">
            <w:pPr>
              <w:spacing w:after="120"/>
              <w:jc w:val="center"/>
              <w:rPr>
                <w:sz w:val="20"/>
                <w:szCs w:val="20"/>
              </w:rPr>
            </w:pPr>
            <w:r w:rsidRPr="00790CA9">
              <w:rPr>
                <w:sz w:val="20"/>
                <w:szCs w:val="20"/>
              </w:rPr>
              <w:t>46</w:t>
            </w:r>
          </w:p>
        </w:tc>
        <w:tc>
          <w:tcPr>
            <w:tcW w:w="1391" w:type="dxa"/>
            <w:shd w:val="clear" w:color="auto" w:fill="auto"/>
          </w:tcPr>
          <w:p w14:paraId="0A87CD9D" w14:textId="77777777" w:rsidR="0078281A" w:rsidRPr="00790CA9" w:rsidRDefault="0078281A" w:rsidP="00790CA9">
            <w:pPr>
              <w:spacing w:after="120"/>
              <w:jc w:val="center"/>
              <w:rPr>
                <w:sz w:val="20"/>
                <w:szCs w:val="20"/>
              </w:rPr>
            </w:pPr>
            <w:r w:rsidRPr="00790CA9">
              <w:rPr>
                <w:sz w:val="20"/>
                <w:szCs w:val="20"/>
              </w:rPr>
              <w:t>41</w:t>
            </w:r>
          </w:p>
        </w:tc>
        <w:tc>
          <w:tcPr>
            <w:tcW w:w="1324" w:type="dxa"/>
            <w:shd w:val="clear" w:color="auto" w:fill="auto"/>
          </w:tcPr>
          <w:p w14:paraId="16E7BAC8" w14:textId="77777777" w:rsidR="0078281A" w:rsidRPr="00790CA9" w:rsidRDefault="0078281A" w:rsidP="00790CA9">
            <w:pPr>
              <w:spacing w:after="120"/>
              <w:jc w:val="center"/>
              <w:rPr>
                <w:b/>
                <w:sz w:val="20"/>
                <w:szCs w:val="20"/>
              </w:rPr>
            </w:pPr>
            <w:r w:rsidRPr="00790CA9">
              <w:rPr>
                <w:b/>
                <w:sz w:val="20"/>
                <w:szCs w:val="20"/>
              </w:rPr>
              <w:t>87</w:t>
            </w:r>
          </w:p>
        </w:tc>
      </w:tr>
      <w:tr w:rsidR="0078281A" w14:paraId="55FD0404"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27B35520" w14:textId="1A0D7AE3" w:rsidR="0078281A" w:rsidRPr="00790CA9" w:rsidRDefault="0078281A" w:rsidP="00790CA9">
            <w:pPr>
              <w:spacing w:after="120"/>
              <w:jc w:val="left"/>
              <w:rPr>
                <w:b/>
                <w:bCs/>
                <w:sz w:val="20"/>
                <w:szCs w:val="20"/>
              </w:rPr>
            </w:pPr>
            <w:r w:rsidRPr="00790CA9">
              <w:rPr>
                <w:b/>
                <w:bCs/>
                <w:sz w:val="20"/>
                <w:szCs w:val="20"/>
              </w:rPr>
              <w:t xml:space="preserve">King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8)</w:t>
            </w:r>
          </w:p>
        </w:tc>
        <w:tc>
          <w:tcPr>
            <w:tcW w:w="1585" w:type="dxa"/>
            <w:tcBorders>
              <w:top w:val="single" w:sz="8" w:space="0" w:color="000000"/>
              <w:bottom w:val="single" w:sz="8" w:space="0" w:color="000000"/>
            </w:tcBorders>
            <w:shd w:val="clear" w:color="auto" w:fill="auto"/>
          </w:tcPr>
          <w:p w14:paraId="25D578D4" w14:textId="77777777" w:rsidR="0078281A" w:rsidRPr="00790CA9" w:rsidRDefault="0078281A" w:rsidP="00790CA9">
            <w:pPr>
              <w:spacing w:after="120"/>
              <w:jc w:val="left"/>
              <w:rPr>
                <w:sz w:val="20"/>
                <w:szCs w:val="20"/>
              </w:rPr>
            </w:pPr>
            <w:r w:rsidRPr="00790CA9">
              <w:rPr>
                <w:sz w:val="20"/>
                <w:szCs w:val="20"/>
              </w:rPr>
              <w:t>BUILD-1</w:t>
            </w:r>
          </w:p>
        </w:tc>
        <w:tc>
          <w:tcPr>
            <w:tcW w:w="2245" w:type="dxa"/>
            <w:tcBorders>
              <w:top w:val="single" w:sz="8" w:space="0" w:color="000000"/>
              <w:bottom w:val="single" w:sz="8" w:space="0" w:color="000000"/>
            </w:tcBorders>
            <w:shd w:val="clear" w:color="auto" w:fill="auto"/>
          </w:tcPr>
          <w:p w14:paraId="09892C71" w14:textId="77777777" w:rsidR="0078281A" w:rsidRPr="00790CA9" w:rsidRDefault="0078281A" w:rsidP="00790CA9">
            <w:pPr>
              <w:spacing w:after="120"/>
              <w:jc w:val="left"/>
              <w:rPr>
                <w:sz w:val="20"/>
                <w:szCs w:val="20"/>
              </w:rPr>
            </w:pPr>
            <w:r w:rsidRPr="00790CA9">
              <w:rPr>
                <w:sz w:val="20"/>
                <w:szCs w:val="20"/>
              </w:rPr>
              <w:t>Bosentan vs. placebo*</w:t>
            </w:r>
          </w:p>
        </w:tc>
        <w:tc>
          <w:tcPr>
            <w:tcW w:w="1369" w:type="dxa"/>
            <w:tcBorders>
              <w:top w:val="single" w:sz="8" w:space="0" w:color="000000"/>
              <w:bottom w:val="single" w:sz="8" w:space="0" w:color="000000"/>
            </w:tcBorders>
            <w:shd w:val="clear" w:color="auto" w:fill="auto"/>
          </w:tcPr>
          <w:p w14:paraId="6E7AB334" w14:textId="77777777" w:rsidR="0078281A" w:rsidRPr="00790CA9" w:rsidRDefault="0078281A" w:rsidP="00790CA9">
            <w:pPr>
              <w:spacing w:after="120"/>
              <w:jc w:val="center"/>
              <w:rPr>
                <w:sz w:val="20"/>
                <w:szCs w:val="20"/>
              </w:rPr>
            </w:pPr>
            <w:r w:rsidRPr="00790CA9">
              <w:rPr>
                <w:sz w:val="20"/>
                <w:szCs w:val="20"/>
              </w:rPr>
              <w:t>74</w:t>
            </w:r>
          </w:p>
        </w:tc>
        <w:tc>
          <w:tcPr>
            <w:tcW w:w="1391" w:type="dxa"/>
            <w:tcBorders>
              <w:top w:val="single" w:sz="8" w:space="0" w:color="000000"/>
              <w:bottom w:val="single" w:sz="8" w:space="0" w:color="000000"/>
            </w:tcBorders>
            <w:shd w:val="clear" w:color="auto" w:fill="auto"/>
          </w:tcPr>
          <w:p w14:paraId="7439CF05" w14:textId="77777777" w:rsidR="0078281A" w:rsidRPr="00790CA9" w:rsidRDefault="0078281A" w:rsidP="00790CA9">
            <w:pPr>
              <w:spacing w:after="120"/>
              <w:jc w:val="center"/>
              <w:rPr>
                <w:sz w:val="20"/>
                <w:szCs w:val="20"/>
              </w:rPr>
            </w:pPr>
            <w:r w:rsidRPr="00790CA9">
              <w:rPr>
                <w:sz w:val="20"/>
                <w:szCs w:val="20"/>
              </w:rPr>
              <w:t>84</w:t>
            </w:r>
          </w:p>
        </w:tc>
        <w:tc>
          <w:tcPr>
            <w:tcW w:w="1324" w:type="dxa"/>
            <w:tcBorders>
              <w:top w:val="single" w:sz="8" w:space="0" w:color="000000"/>
              <w:bottom w:val="single" w:sz="8" w:space="0" w:color="000000"/>
              <w:right w:val="single" w:sz="8" w:space="0" w:color="000000"/>
            </w:tcBorders>
            <w:shd w:val="clear" w:color="auto" w:fill="auto"/>
          </w:tcPr>
          <w:p w14:paraId="68C7D9D7" w14:textId="77777777" w:rsidR="0078281A" w:rsidRPr="00790CA9" w:rsidRDefault="0078281A" w:rsidP="00790CA9">
            <w:pPr>
              <w:spacing w:after="120"/>
              <w:jc w:val="center"/>
              <w:rPr>
                <w:b/>
                <w:sz w:val="20"/>
                <w:szCs w:val="20"/>
              </w:rPr>
            </w:pPr>
            <w:r w:rsidRPr="00790CA9">
              <w:rPr>
                <w:b/>
                <w:sz w:val="20"/>
                <w:szCs w:val="20"/>
              </w:rPr>
              <w:t>158</w:t>
            </w:r>
          </w:p>
        </w:tc>
      </w:tr>
      <w:tr w:rsidR="0078281A" w14:paraId="71B5E36B" w14:textId="77777777" w:rsidTr="00F817D3">
        <w:trPr>
          <w:cantSplit/>
        </w:trPr>
        <w:tc>
          <w:tcPr>
            <w:tcW w:w="1575" w:type="dxa"/>
            <w:shd w:val="clear" w:color="auto" w:fill="auto"/>
          </w:tcPr>
          <w:p w14:paraId="668FF168" w14:textId="5FE021AD" w:rsidR="0078281A" w:rsidRPr="00790CA9" w:rsidRDefault="0078281A" w:rsidP="00790CA9">
            <w:pPr>
              <w:spacing w:after="120"/>
              <w:jc w:val="left"/>
              <w:rPr>
                <w:b/>
                <w:bCs/>
                <w:sz w:val="20"/>
                <w:szCs w:val="20"/>
              </w:rPr>
            </w:pPr>
            <w:r w:rsidRPr="00790CA9">
              <w:rPr>
                <w:b/>
                <w:bCs/>
                <w:sz w:val="20"/>
                <w:szCs w:val="20"/>
              </w:rPr>
              <w:t xml:space="preserve">King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09)</w:t>
            </w:r>
          </w:p>
        </w:tc>
        <w:tc>
          <w:tcPr>
            <w:tcW w:w="1585" w:type="dxa"/>
            <w:shd w:val="clear" w:color="auto" w:fill="auto"/>
          </w:tcPr>
          <w:p w14:paraId="3B2D0876" w14:textId="77777777" w:rsidR="0078281A" w:rsidRPr="00790CA9" w:rsidRDefault="0078281A" w:rsidP="00790CA9">
            <w:pPr>
              <w:spacing w:after="120"/>
              <w:jc w:val="left"/>
              <w:rPr>
                <w:sz w:val="20"/>
                <w:szCs w:val="20"/>
              </w:rPr>
            </w:pPr>
            <w:r w:rsidRPr="00790CA9">
              <w:rPr>
                <w:sz w:val="20"/>
                <w:szCs w:val="20"/>
              </w:rPr>
              <w:t>INSPIRE</w:t>
            </w:r>
          </w:p>
        </w:tc>
        <w:tc>
          <w:tcPr>
            <w:tcW w:w="2245" w:type="dxa"/>
            <w:shd w:val="clear" w:color="auto" w:fill="auto"/>
          </w:tcPr>
          <w:p w14:paraId="49AA5D00" w14:textId="77777777" w:rsidR="0078281A" w:rsidRPr="00790CA9" w:rsidRDefault="0078281A" w:rsidP="00790CA9">
            <w:pPr>
              <w:spacing w:after="120"/>
              <w:jc w:val="left"/>
              <w:rPr>
                <w:sz w:val="20"/>
                <w:szCs w:val="20"/>
              </w:rPr>
            </w:pPr>
            <w:r w:rsidRPr="00790CA9">
              <w:rPr>
                <w:sz w:val="20"/>
                <w:szCs w:val="20"/>
              </w:rPr>
              <w:t>Interferon gamma-1ß vs. placebo</w:t>
            </w:r>
            <w:r w:rsidR="00033319" w:rsidRPr="00790CA9">
              <w:rPr>
                <w:sz w:val="20"/>
                <w:szCs w:val="20"/>
              </w:rPr>
              <w:t>*</w:t>
            </w:r>
          </w:p>
        </w:tc>
        <w:tc>
          <w:tcPr>
            <w:tcW w:w="1369" w:type="dxa"/>
            <w:shd w:val="clear" w:color="auto" w:fill="auto"/>
          </w:tcPr>
          <w:p w14:paraId="27BEA371" w14:textId="77777777" w:rsidR="0078281A" w:rsidRPr="00790CA9" w:rsidRDefault="00A32FC0" w:rsidP="00790CA9">
            <w:pPr>
              <w:spacing w:after="120"/>
              <w:jc w:val="center"/>
              <w:rPr>
                <w:sz w:val="20"/>
                <w:szCs w:val="20"/>
              </w:rPr>
            </w:pPr>
            <w:r w:rsidRPr="00790CA9">
              <w:rPr>
                <w:sz w:val="20"/>
                <w:szCs w:val="20"/>
              </w:rPr>
              <w:t>551</w:t>
            </w:r>
          </w:p>
        </w:tc>
        <w:tc>
          <w:tcPr>
            <w:tcW w:w="1391" w:type="dxa"/>
            <w:shd w:val="clear" w:color="auto" w:fill="auto"/>
          </w:tcPr>
          <w:p w14:paraId="5790E2BE" w14:textId="77777777" w:rsidR="0078281A" w:rsidRPr="00790CA9" w:rsidRDefault="00A32FC0" w:rsidP="00790CA9">
            <w:pPr>
              <w:spacing w:after="120"/>
              <w:jc w:val="center"/>
              <w:rPr>
                <w:sz w:val="20"/>
                <w:szCs w:val="20"/>
              </w:rPr>
            </w:pPr>
            <w:r w:rsidRPr="00790CA9">
              <w:rPr>
                <w:sz w:val="20"/>
                <w:szCs w:val="20"/>
              </w:rPr>
              <w:t>275</w:t>
            </w:r>
          </w:p>
        </w:tc>
        <w:tc>
          <w:tcPr>
            <w:tcW w:w="1324" w:type="dxa"/>
            <w:shd w:val="clear" w:color="auto" w:fill="auto"/>
          </w:tcPr>
          <w:p w14:paraId="6C5771CE" w14:textId="77777777" w:rsidR="0078281A" w:rsidRPr="00790CA9" w:rsidRDefault="00A32FC0" w:rsidP="00790CA9">
            <w:pPr>
              <w:spacing w:after="120"/>
              <w:jc w:val="center"/>
              <w:rPr>
                <w:b/>
                <w:sz w:val="20"/>
                <w:szCs w:val="20"/>
              </w:rPr>
            </w:pPr>
            <w:r w:rsidRPr="00790CA9">
              <w:rPr>
                <w:b/>
                <w:sz w:val="20"/>
                <w:szCs w:val="20"/>
              </w:rPr>
              <w:t>826</w:t>
            </w:r>
          </w:p>
        </w:tc>
      </w:tr>
      <w:tr w:rsidR="0078281A" w14:paraId="010F34FB"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69E27C2D" w14:textId="34B244EA" w:rsidR="0078281A" w:rsidRPr="00790CA9" w:rsidRDefault="0078281A" w:rsidP="00790CA9">
            <w:pPr>
              <w:spacing w:after="120"/>
              <w:jc w:val="left"/>
              <w:rPr>
                <w:b/>
                <w:bCs/>
                <w:sz w:val="20"/>
                <w:szCs w:val="20"/>
              </w:rPr>
            </w:pPr>
            <w:r w:rsidRPr="00790CA9">
              <w:rPr>
                <w:b/>
                <w:bCs/>
                <w:sz w:val="20"/>
                <w:szCs w:val="20"/>
              </w:rPr>
              <w:t xml:space="preserve">King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11)</w:t>
            </w:r>
          </w:p>
        </w:tc>
        <w:tc>
          <w:tcPr>
            <w:tcW w:w="1585" w:type="dxa"/>
            <w:tcBorders>
              <w:top w:val="single" w:sz="8" w:space="0" w:color="000000"/>
              <w:bottom w:val="single" w:sz="8" w:space="0" w:color="000000"/>
            </w:tcBorders>
            <w:shd w:val="clear" w:color="auto" w:fill="auto"/>
          </w:tcPr>
          <w:p w14:paraId="30C2B160" w14:textId="77777777" w:rsidR="0078281A" w:rsidRPr="00790CA9" w:rsidRDefault="0078281A" w:rsidP="00790CA9">
            <w:pPr>
              <w:spacing w:after="120"/>
              <w:jc w:val="left"/>
              <w:rPr>
                <w:sz w:val="20"/>
                <w:szCs w:val="20"/>
              </w:rPr>
            </w:pPr>
            <w:r w:rsidRPr="00790CA9">
              <w:rPr>
                <w:sz w:val="20"/>
                <w:szCs w:val="20"/>
              </w:rPr>
              <w:t>BUILD-3</w:t>
            </w:r>
          </w:p>
        </w:tc>
        <w:tc>
          <w:tcPr>
            <w:tcW w:w="2245" w:type="dxa"/>
            <w:tcBorders>
              <w:top w:val="single" w:sz="8" w:space="0" w:color="000000"/>
              <w:bottom w:val="single" w:sz="8" w:space="0" w:color="000000"/>
            </w:tcBorders>
            <w:shd w:val="clear" w:color="auto" w:fill="auto"/>
          </w:tcPr>
          <w:p w14:paraId="381B8059" w14:textId="77777777" w:rsidR="0078281A" w:rsidRPr="00790CA9" w:rsidRDefault="0078281A" w:rsidP="00790CA9">
            <w:pPr>
              <w:spacing w:after="120"/>
              <w:jc w:val="left"/>
              <w:rPr>
                <w:sz w:val="20"/>
                <w:szCs w:val="20"/>
              </w:rPr>
            </w:pPr>
            <w:r w:rsidRPr="00790CA9">
              <w:rPr>
                <w:sz w:val="20"/>
                <w:szCs w:val="20"/>
              </w:rPr>
              <w:t>Bosentan vs. placebo*</w:t>
            </w:r>
          </w:p>
        </w:tc>
        <w:tc>
          <w:tcPr>
            <w:tcW w:w="1369" w:type="dxa"/>
            <w:tcBorders>
              <w:top w:val="single" w:sz="8" w:space="0" w:color="000000"/>
              <w:bottom w:val="single" w:sz="8" w:space="0" w:color="000000"/>
            </w:tcBorders>
            <w:shd w:val="clear" w:color="auto" w:fill="auto"/>
          </w:tcPr>
          <w:p w14:paraId="1217B352" w14:textId="77777777" w:rsidR="0078281A" w:rsidRPr="00790CA9" w:rsidRDefault="0078281A" w:rsidP="00790CA9">
            <w:pPr>
              <w:spacing w:after="120"/>
              <w:jc w:val="center"/>
              <w:rPr>
                <w:sz w:val="20"/>
                <w:szCs w:val="20"/>
              </w:rPr>
            </w:pPr>
            <w:r w:rsidRPr="00790CA9">
              <w:rPr>
                <w:sz w:val="20"/>
                <w:szCs w:val="20"/>
              </w:rPr>
              <w:t>407</w:t>
            </w:r>
          </w:p>
        </w:tc>
        <w:tc>
          <w:tcPr>
            <w:tcW w:w="1391" w:type="dxa"/>
            <w:tcBorders>
              <w:top w:val="single" w:sz="8" w:space="0" w:color="000000"/>
              <w:bottom w:val="single" w:sz="8" w:space="0" w:color="000000"/>
            </w:tcBorders>
            <w:shd w:val="clear" w:color="auto" w:fill="auto"/>
          </w:tcPr>
          <w:p w14:paraId="3247143A" w14:textId="77777777" w:rsidR="0078281A" w:rsidRPr="00790CA9" w:rsidRDefault="0078281A" w:rsidP="00790CA9">
            <w:pPr>
              <w:spacing w:after="120"/>
              <w:jc w:val="center"/>
              <w:rPr>
                <w:sz w:val="20"/>
                <w:szCs w:val="20"/>
              </w:rPr>
            </w:pPr>
            <w:r w:rsidRPr="00790CA9">
              <w:rPr>
                <w:sz w:val="20"/>
                <w:szCs w:val="20"/>
              </w:rPr>
              <w:t>209</w:t>
            </w:r>
          </w:p>
        </w:tc>
        <w:tc>
          <w:tcPr>
            <w:tcW w:w="1324" w:type="dxa"/>
            <w:tcBorders>
              <w:top w:val="single" w:sz="8" w:space="0" w:color="000000"/>
              <w:bottom w:val="single" w:sz="8" w:space="0" w:color="000000"/>
              <w:right w:val="single" w:sz="8" w:space="0" w:color="000000"/>
            </w:tcBorders>
            <w:shd w:val="clear" w:color="auto" w:fill="auto"/>
          </w:tcPr>
          <w:p w14:paraId="6BDFBAD4" w14:textId="77777777" w:rsidR="0078281A" w:rsidRPr="00790CA9" w:rsidRDefault="0078281A" w:rsidP="00790CA9">
            <w:pPr>
              <w:spacing w:after="120"/>
              <w:jc w:val="center"/>
              <w:rPr>
                <w:b/>
                <w:sz w:val="20"/>
                <w:szCs w:val="20"/>
              </w:rPr>
            </w:pPr>
            <w:r w:rsidRPr="00790CA9">
              <w:rPr>
                <w:b/>
                <w:sz w:val="20"/>
                <w:szCs w:val="20"/>
              </w:rPr>
              <w:t>616</w:t>
            </w:r>
          </w:p>
        </w:tc>
      </w:tr>
      <w:tr w:rsidR="0078281A" w14:paraId="2D6B22E8" w14:textId="77777777" w:rsidTr="00F817D3">
        <w:trPr>
          <w:cantSplit/>
        </w:trPr>
        <w:tc>
          <w:tcPr>
            <w:tcW w:w="1575" w:type="dxa"/>
            <w:shd w:val="clear" w:color="auto" w:fill="auto"/>
          </w:tcPr>
          <w:p w14:paraId="3F702C45" w14:textId="5E5E7B6C" w:rsidR="0078281A" w:rsidRPr="00790CA9" w:rsidRDefault="0078281A" w:rsidP="00790CA9">
            <w:pPr>
              <w:spacing w:after="120"/>
              <w:jc w:val="left"/>
              <w:rPr>
                <w:b/>
                <w:bCs/>
                <w:sz w:val="20"/>
                <w:szCs w:val="20"/>
              </w:rPr>
            </w:pPr>
            <w:r w:rsidRPr="00790CA9">
              <w:rPr>
                <w:b/>
                <w:bCs/>
                <w:sz w:val="20"/>
                <w:szCs w:val="20"/>
              </w:rPr>
              <w:t xml:space="preserve">Raghu </w:t>
            </w:r>
            <w:r w:rsidR="00FF04BE" w:rsidRPr="00FF04BE">
              <w:rPr>
                <w:b/>
                <w:bCs/>
                <w:i/>
                <w:sz w:val="20"/>
                <w:szCs w:val="20"/>
              </w:rPr>
              <w:t>et al</w:t>
            </w:r>
            <w:r w:rsidR="00FF04BE">
              <w:rPr>
                <w:b/>
                <w:bCs/>
                <w:i/>
                <w:sz w:val="20"/>
                <w:szCs w:val="20"/>
              </w:rPr>
              <w:t>.</w:t>
            </w:r>
            <w:r w:rsidR="00FF04BE" w:rsidRPr="00790CA9">
              <w:rPr>
                <w:b/>
                <w:bCs/>
                <w:sz w:val="20"/>
                <w:szCs w:val="20"/>
              </w:rPr>
              <w:t xml:space="preserve"> </w:t>
            </w:r>
            <w:r w:rsidRPr="00790CA9">
              <w:rPr>
                <w:b/>
                <w:bCs/>
                <w:sz w:val="20"/>
                <w:szCs w:val="20"/>
              </w:rPr>
              <w:t>(2012)</w:t>
            </w:r>
          </w:p>
        </w:tc>
        <w:tc>
          <w:tcPr>
            <w:tcW w:w="1585" w:type="dxa"/>
            <w:shd w:val="clear" w:color="auto" w:fill="auto"/>
          </w:tcPr>
          <w:p w14:paraId="4D5F178D" w14:textId="77777777" w:rsidR="0078281A" w:rsidRPr="00790CA9" w:rsidRDefault="0078281A" w:rsidP="00790CA9">
            <w:pPr>
              <w:spacing w:after="120"/>
              <w:jc w:val="left"/>
              <w:rPr>
                <w:sz w:val="20"/>
                <w:szCs w:val="20"/>
              </w:rPr>
            </w:pPr>
            <w:r w:rsidRPr="00790CA9">
              <w:rPr>
                <w:sz w:val="20"/>
                <w:szCs w:val="20"/>
              </w:rPr>
              <w:t>PANTHER-IPF</w:t>
            </w:r>
          </w:p>
        </w:tc>
        <w:tc>
          <w:tcPr>
            <w:tcW w:w="2245" w:type="dxa"/>
            <w:shd w:val="clear" w:color="auto" w:fill="auto"/>
          </w:tcPr>
          <w:p w14:paraId="54176246" w14:textId="77777777" w:rsidR="0078281A" w:rsidRPr="00790CA9" w:rsidRDefault="0078281A" w:rsidP="00790CA9">
            <w:pPr>
              <w:spacing w:after="120"/>
              <w:jc w:val="left"/>
              <w:rPr>
                <w:sz w:val="20"/>
                <w:szCs w:val="20"/>
              </w:rPr>
            </w:pPr>
            <w:r w:rsidRPr="00790CA9">
              <w:rPr>
                <w:sz w:val="20"/>
                <w:szCs w:val="20"/>
              </w:rPr>
              <w:t>Azathioprine, prednisolone, NAC vs. placebo</w:t>
            </w:r>
          </w:p>
        </w:tc>
        <w:tc>
          <w:tcPr>
            <w:tcW w:w="1369" w:type="dxa"/>
            <w:shd w:val="clear" w:color="auto" w:fill="auto"/>
          </w:tcPr>
          <w:p w14:paraId="20220068" w14:textId="77777777" w:rsidR="0078281A" w:rsidRPr="00790CA9" w:rsidRDefault="0078281A" w:rsidP="00790CA9">
            <w:pPr>
              <w:spacing w:after="120"/>
              <w:jc w:val="center"/>
              <w:rPr>
                <w:sz w:val="20"/>
                <w:szCs w:val="20"/>
              </w:rPr>
            </w:pPr>
            <w:r w:rsidRPr="00790CA9">
              <w:rPr>
                <w:sz w:val="20"/>
                <w:szCs w:val="20"/>
              </w:rPr>
              <w:t>77</w:t>
            </w:r>
          </w:p>
        </w:tc>
        <w:tc>
          <w:tcPr>
            <w:tcW w:w="1391" w:type="dxa"/>
            <w:shd w:val="clear" w:color="auto" w:fill="auto"/>
          </w:tcPr>
          <w:p w14:paraId="53765B9D" w14:textId="77777777" w:rsidR="0078281A" w:rsidRPr="00790CA9" w:rsidRDefault="0078281A" w:rsidP="00790CA9">
            <w:pPr>
              <w:spacing w:after="120"/>
              <w:jc w:val="center"/>
              <w:rPr>
                <w:sz w:val="20"/>
                <w:szCs w:val="20"/>
              </w:rPr>
            </w:pPr>
            <w:r w:rsidRPr="00790CA9">
              <w:rPr>
                <w:sz w:val="20"/>
                <w:szCs w:val="20"/>
              </w:rPr>
              <w:t>78</w:t>
            </w:r>
          </w:p>
        </w:tc>
        <w:tc>
          <w:tcPr>
            <w:tcW w:w="1324" w:type="dxa"/>
            <w:shd w:val="clear" w:color="auto" w:fill="auto"/>
          </w:tcPr>
          <w:p w14:paraId="7EA57AF6" w14:textId="77777777" w:rsidR="0078281A" w:rsidRPr="00790CA9" w:rsidRDefault="0078281A" w:rsidP="00790CA9">
            <w:pPr>
              <w:spacing w:after="120"/>
              <w:jc w:val="center"/>
              <w:rPr>
                <w:b/>
                <w:sz w:val="20"/>
                <w:szCs w:val="20"/>
              </w:rPr>
            </w:pPr>
            <w:r w:rsidRPr="00790CA9">
              <w:rPr>
                <w:b/>
                <w:sz w:val="20"/>
                <w:szCs w:val="20"/>
              </w:rPr>
              <w:t>155</w:t>
            </w:r>
          </w:p>
        </w:tc>
      </w:tr>
      <w:tr w:rsidR="0078281A" w14:paraId="2FBDA8F0" w14:textId="77777777" w:rsidTr="00F817D3">
        <w:trPr>
          <w:cantSplit/>
        </w:trPr>
        <w:tc>
          <w:tcPr>
            <w:tcW w:w="1575" w:type="dxa"/>
            <w:tcBorders>
              <w:top w:val="single" w:sz="8" w:space="0" w:color="000000"/>
              <w:left w:val="single" w:sz="8" w:space="0" w:color="000000"/>
              <w:bottom w:val="single" w:sz="8" w:space="0" w:color="000000"/>
            </w:tcBorders>
            <w:shd w:val="clear" w:color="auto" w:fill="auto"/>
          </w:tcPr>
          <w:p w14:paraId="0226FBB9" w14:textId="6450E728" w:rsidR="0078281A" w:rsidRPr="00790CA9" w:rsidRDefault="00EB52D8" w:rsidP="00790CA9">
            <w:pPr>
              <w:spacing w:after="120"/>
              <w:jc w:val="left"/>
              <w:rPr>
                <w:b/>
                <w:bCs/>
                <w:sz w:val="20"/>
                <w:szCs w:val="20"/>
              </w:rPr>
            </w:pPr>
            <w:r w:rsidRPr="00790CA9">
              <w:rPr>
                <w:b/>
                <w:bCs/>
                <w:sz w:val="20"/>
                <w:szCs w:val="20"/>
              </w:rPr>
              <w:t xml:space="preserve">Noth </w:t>
            </w:r>
            <w:r w:rsidR="00FF04BE" w:rsidRPr="00FF04BE">
              <w:rPr>
                <w:b/>
                <w:bCs/>
                <w:i/>
                <w:sz w:val="20"/>
                <w:szCs w:val="20"/>
              </w:rPr>
              <w:t>et al</w:t>
            </w:r>
            <w:r w:rsidR="00FF04BE">
              <w:rPr>
                <w:b/>
                <w:bCs/>
                <w:i/>
                <w:sz w:val="20"/>
                <w:szCs w:val="20"/>
              </w:rPr>
              <w:t>.</w:t>
            </w:r>
            <w:r w:rsidRPr="00790CA9">
              <w:rPr>
                <w:b/>
                <w:bCs/>
                <w:sz w:val="20"/>
                <w:szCs w:val="20"/>
              </w:rPr>
              <w:t xml:space="preserve"> (2012)</w:t>
            </w:r>
          </w:p>
        </w:tc>
        <w:tc>
          <w:tcPr>
            <w:tcW w:w="1585" w:type="dxa"/>
            <w:tcBorders>
              <w:top w:val="single" w:sz="8" w:space="0" w:color="000000"/>
              <w:bottom w:val="single" w:sz="8" w:space="0" w:color="000000"/>
            </w:tcBorders>
            <w:shd w:val="clear" w:color="auto" w:fill="auto"/>
          </w:tcPr>
          <w:p w14:paraId="2C9388BA" w14:textId="77777777" w:rsidR="0078281A" w:rsidRPr="00790CA9" w:rsidRDefault="00EB52D8" w:rsidP="00790CA9">
            <w:pPr>
              <w:spacing w:after="120"/>
              <w:jc w:val="left"/>
              <w:rPr>
                <w:sz w:val="20"/>
                <w:szCs w:val="20"/>
              </w:rPr>
            </w:pPr>
            <w:r w:rsidRPr="00790CA9">
              <w:rPr>
                <w:sz w:val="20"/>
                <w:szCs w:val="20"/>
              </w:rPr>
              <w:t>-</w:t>
            </w:r>
          </w:p>
        </w:tc>
        <w:tc>
          <w:tcPr>
            <w:tcW w:w="2245" w:type="dxa"/>
            <w:tcBorders>
              <w:top w:val="single" w:sz="8" w:space="0" w:color="000000"/>
              <w:bottom w:val="single" w:sz="8" w:space="0" w:color="000000"/>
            </w:tcBorders>
            <w:shd w:val="clear" w:color="auto" w:fill="auto"/>
          </w:tcPr>
          <w:p w14:paraId="32F11AF8" w14:textId="77777777" w:rsidR="0078281A" w:rsidRPr="00790CA9" w:rsidRDefault="00EB52D8" w:rsidP="00790CA9">
            <w:pPr>
              <w:spacing w:after="120"/>
              <w:jc w:val="left"/>
              <w:rPr>
                <w:sz w:val="20"/>
                <w:szCs w:val="20"/>
              </w:rPr>
            </w:pPr>
            <w:r w:rsidRPr="00790CA9">
              <w:rPr>
                <w:sz w:val="20"/>
                <w:szCs w:val="20"/>
              </w:rPr>
              <w:t>Warfarin vs. placebo*</w:t>
            </w:r>
          </w:p>
        </w:tc>
        <w:tc>
          <w:tcPr>
            <w:tcW w:w="1369" w:type="dxa"/>
            <w:tcBorders>
              <w:top w:val="single" w:sz="8" w:space="0" w:color="000000"/>
              <w:bottom w:val="single" w:sz="8" w:space="0" w:color="000000"/>
            </w:tcBorders>
            <w:shd w:val="clear" w:color="auto" w:fill="auto"/>
          </w:tcPr>
          <w:p w14:paraId="66A46CF0" w14:textId="77777777" w:rsidR="0078281A" w:rsidRPr="00790CA9" w:rsidRDefault="00092C9A" w:rsidP="00790CA9">
            <w:pPr>
              <w:spacing w:after="120"/>
              <w:jc w:val="center"/>
              <w:rPr>
                <w:sz w:val="20"/>
                <w:szCs w:val="20"/>
              </w:rPr>
            </w:pPr>
            <w:r w:rsidRPr="00790CA9">
              <w:rPr>
                <w:sz w:val="20"/>
                <w:szCs w:val="20"/>
              </w:rPr>
              <w:t>72</w:t>
            </w:r>
          </w:p>
        </w:tc>
        <w:tc>
          <w:tcPr>
            <w:tcW w:w="1391" w:type="dxa"/>
            <w:tcBorders>
              <w:top w:val="single" w:sz="8" w:space="0" w:color="000000"/>
              <w:bottom w:val="single" w:sz="8" w:space="0" w:color="000000"/>
            </w:tcBorders>
            <w:shd w:val="clear" w:color="auto" w:fill="auto"/>
          </w:tcPr>
          <w:p w14:paraId="4CF43304" w14:textId="77777777" w:rsidR="0078281A" w:rsidRPr="00790CA9" w:rsidRDefault="00092C9A" w:rsidP="00790CA9">
            <w:pPr>
              <w:spacing w:after="120"/>
              <w:jc w:val="center"/>
              <w:rPr>
                <w:sz w:val="20"/>
                <w:szCs w:val="20"/>
              </w:rPr>
            </w:pPr>
            <w:r w:rsidRPr="00790CA9">
              <w:rPr>
                <w:sz w:val="20"/>
                <w:szCs w:val="20"/>
              </w:rPr>
              <w:t>73</w:t>
            </w:r>
          </w:p>
        </w:tc>
        <w:tc>
          <w:tcPr>
            <w:tcW w:w="1324" w:type="dxa"/>
            <w:tcBorders>
              <w:top w:val="single" w:sz="8" w:space="0" w:color="000000"/>
              <w:bottom w:val="single" w:sz="8" w:space="0" w:color="000000"/>
              <w:right w:val="single" w:sz="8" w:space="0" w:color="000000"/>
            </w:tcBorders>
            <w:shd w:val="clear" w:color="auto" w:fill="auto"/>
          </w:tcPr>
          <w:p w14:paraId="4F55F5A5" w14:textId="77777777" w:rsidR="0078281A" w:rsidRPr="00790CA9" w:rsidRDefault="00092C9A" w:rsidP="00790CA9">
            <w:pPr>
              <w:spacing w:after="120"/>
              <w:jc w:val="center"/>
              <w:rPr>
                <w:b/>
                <w:sz w:val="20"/>
                <w:szCs w:val="20"/>
              </w:rPr>
            </w:pPr>
            <w:r w:rsidRPr="00790CA9">
              <w:rPr>
                <w:b/>
                <w:sz w:val="20"/>
                <w:szCs w:val="20"/>
              </w:rPr>
              <w:t>145</w:t>
            </w:r>
          </w:p>
        </w:tc>
      </w:tr>
      <w:tr w:rsidR="00EA1F86" w14:paraId="4485DFFE" w14:textId="77777777" w:rsidTr="00F817D3">
        <w:trPr>
          <w:cantSplit/>
        </w:trPr>
        <w:tc>
          <w:tcPr>
            <w:tcW w:w="8165" w:type="dxa"/>
            <w:gridSpan w:val="5"/>
            <w:shd w:val="clear" w:color="auto" w:fill="auto"/>
          </w:tcPr>
          <w:p w14:paraId="1A06CB8B" w14:textId="77777777" w:rsidR="009519B8" w:rsidRDefault="009519B8" w:rsidP="00790CA9">
            <w:pPr>
              <w:spacing w:after="120"/>
              <w:jc w:val="center"/>
              <w:rPr>
                <w:b/>
                <w:bCs/>
                <w:sz w:val="20"/>
                <w:szCs w:val="20"/>
              </w:rPr>
            </w:pPr>
          </w:p>
          <w:p w14:paraId="11BB4A7F" w14:textId="77777777" w:rsidR="00EA1F86" w:rsidRPr="00790CA9" w:rsidRDefault="00EA1F86" w:rsidP="00790CA9">
            <w:pPr>
              <w:spacing w:after="120"/>
              <w:jc w:val="center"/>
              <w:rPr>
                <w:b/>
                <w:bCs/>
                <w:sz w:val="20"/>
                <w:szCs w:val="20"/>
              </w:rPr>
            </w:pPr>
            <w:r w:rsidRPr="00790CA9">
              <w:rPr>
                <w:b/>
                <w:bCs/>
                <w:sz w:val="20"/>
                <w:szCs w:val="20"/>
              </w:rPr>
              <w:t>Total</w:t>
            </w:r>
          </w:p>
        </w:tc>
        <w:tc>
          <w:tcPr>
            <w:tcW w:w="1324" w:type="dxa"/>
            <w:shd w:val="clear" w:color="auto" w:fill="auto"/>
          </w:tcPr>
          <w:p w14:paraId="5925AA0D" w14:textId="77777777" w:rsidR="00EA1F86" w:rsidRPr="00790CA9" w:rsidRDefault="00EA1F86" w:rsidP="00790CA9">
            <w:pPr>
              <w:spacing w:after="120"/>
              <w:jc w:val="center"/>
              <w:rPr>
                <w:b/>
                <w:sz w:val="20"/>
                <w:szCs w:val="20"/>
              </w:rPr>
            </w:pPr>
          </w:p>
          <w:p w14:paraId="14F98C3E" w14:textId="77777777" w:rsidR="00EA1F86" w:rsidRPr="00790CA9" w:rsidRDefault="007903BE" w:rsidP="00790CA9">
            <w:pPr>
              <w:spacing w:after="120"/>
              <w:jc w:val="center"/>
              <w:rPr>
                <w:b/>
                <w:sz w:val="20"/>
                <w:szCs w:val="20"/>
              </w:rPr>
            </w:pPr>
            <w:r w:rsidRPr="00790CA9">
              <w:rPr>
                <w:b/>
                <w:sz w:val="20"/>
                <w:szCs w:val="20"/>
              </w:rPr>
              <w:t>2,596</w:t>
            </w:r>
          </w:p>
        </w:tc>
      </w:tr>
    </w:tbl>
    <w:p w14:paraId="5EEEF953" w14:textId="44911D4F" w:rsidR="00682B03" w:rsidRPr="00AB0AF5" w:rsidRDefault="00F817D3" w:rsidP="00F817D3">
      <w:pPr>
        <w:pStyle w:val="Aftertable"/>
      </w:pPr>
      <w:r>
        <w:t>*Prednisolone co-prescription permitted</w:t>
      </w:r>
    </w:p>
    <w:p w14:paraId="10DFCE21" w14:textId="77777777" w:rsidR="000139B0" w:rsidRDefault="009D5A06" w:rsidP="009D5A06">
      <w:pPr>
        <w:pStyle w:val="Heading3"/>
      </w:pPr>
      <w:bookmarkStart w:id="2774" w:name="_Toc364347271"/>
      <w:r>
        <w:lastRenderedPageBreak/>
        <w:t>Current Pharmaceutical Treatments</w:t>
      </w:r>
      <w:bookmarkEnd w:id="2774"/>
    </w:p>
    <w:p w14:paraId="74F38DD2" w14:textId="77777777" w:rsidR="00DE770F" w:rsidRDefault="00642066" w:rsidP="00F27ECF">
      <w:pPr>
        <w:pStyle w:val="Heading4"/>
      </w:pPr>
      <w:r>
        <w:t>Pirfenidone</w:t>
      </w:r>
    </w:p>
    <w:p w14:paraId="3E949638" w14:textId="42C7A95F" w:rsidR="00A514EC" w:rsidRDefault="005759BB" w:rsidP="00C95D9A">
      <w:r>
        <w:t xml:space="preserve">Following the </w:t>
      </w:r>
      <w:r w:rsidR="007965FB">
        <w:t>findings of Raghu et at from the PANTHER-IPF trial,</w:t>
      </w:r>
      <w:r w:rsidR="007965FB">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7965FB">
        <w:fldChar w:fldCharType="separate"/>
      </w:r>
      <w:r w:rsidR="00D64E8E" w:rsidRPr="00D64E8E">
        <w:rPr>
          <w:noProof/>
          <w:vertAlign w:val="superscript"/>
        </w:rPr>
        <w:t>157</w:t>
      </w:r>
      <w:r w:rsidR="007965FB">
        <w:fldChar w:fldCharType="end"/>
      </w:r>
      <w:r w:rsidR="007965FB">
        <w:t xml:space="preserve"> </w:t>
      </w:r>
      <w:r>
        <w:t xml:space="preserve"> </w:t>
      </w:r>
      <w:r w:rsidR="007965FB">
        <w:t>clinicians involved in the treatment of patients with IPF were left with a paucity of efficacious therapeutic options.</w:t>
      </w:r>
      <w:r w:rsidR="003114D6">
        <w:t xml:space="preserve"> The international consensus guidelines reflect this gap, with all treatments receiving a ‘strong no’ or ‘weak no’</w:t>
      </w:r>
      <w:r w:rsidR="007965FB">
        <w:t xml:space="preserve"> </w:t>
      </w:r>
      <w:r w:rsidR="003114D6">
        <w:t>recommendation, with the exception of corticosteroids for acute exacerbations of disease.</w:t>
      </w:r>
      <w:r w:rsidR="00BA724D">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BA724D">
        <w:fldChar w:fldCharType="separate"/>
      </w:r>
      <w:r w:rsidR="008E7684" w:rsidRPr="008E7684">
        <w:rPr>
          <w:noProof/>
          <w:vertAlign w:val="superscript"/>
        </w:rPr>
        <w:t>8</w:t>
      </w:r>
      <w:r w:rsidR="00BA724D">
        <w:fldChar w:fldCharType="end"/>
      </w:r>
    </w:p>
    <w:p w14:paraId="6553AF98" w14:textId="1AFD16B1" w:rsidR="001B1FD7" w:rsidRDefault="001013CC" w:rsidP="00C95D9A">
      <w:r>
        <w:t xml:space="preserve">The guidelines gave mention to </w:t>
      </w:r>
      <w:r w:rsidR="00414D5D">
        <w:t>p</w:t>
      </w:r>
      <w:r>
        <w:t>irfenidone, a novel antifibrotic compound</w:t>
      </w:r>
      <w:r w:rsidR="004C0DE5">
        <w:t xml:space="preserve">, but through a lack of evidence at the time of publication </w:t>
      </w:r>
      <w:r w:rsidR="003C607D">
        <w:t xml:space="preserve">in 2011, also </w:t>
      </w:r>
      <w:r w:rsidR="004C0DE5">
        <w:t>gave a ‘weak no’ recommendation to its use.</w:t>
      </w:r>
      <w:r w:rsidR="003C607D">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3C607D">
        <w:fldChar w:fldCharType="separate"/>
      </w:r>
      <w:r w:rsidR="008E7684" w:rsidRPr="008E7684">
        <w:rPr>
          <w:noProof/>
          <w:vertAlign w:val="superscript"/>
        </w:rPr>
        <w:t>8</w:t>
      </w:r>
      <w:r w:rsidR="003C607D">
        <w:fldChar w:fldCharType="end"/>
      </w:r>
      <w:r>
        <w:t xml:space="preserve"> </w:t>
      </w:r>
      <w:r w:rsidR="003C607D">
        <w:t xml:space="preserve">The only published data </w:t>
      </w:r>
      <w:r w:rsidR="00A210DE">
        <w:t>on</w:t>
      </w:r>
      <w:r w:rsidR="003C607D">
        <w:t xml:space="preserve"> pirfenidone in humans</w:t>
      </w:r>
      <w:r w:rsidR="00414D5D">
        <w:t xml:space="preserve"> at this time</w:t>
      </w:r>
      <w:r w:rsidR="003C607D">
        <w:t xml:space="preserve"> </w:t>
      </w:r>
      <w:r w:rsidR="00A210DE">
        <w:t>were two</w:t>
      </w:r>
      <w:r w:rsidR="003C607D">
        <w:t xml:space="preserve"> publication</w:t>
      </w:r>
      <w:r w:rsidR="00A210DE">
        <w:t>s</w:t>
      </w:r>
      <w:r w:rsidR="003C607D">
        <w:t xml:space="preserve"> by </w:t>
      </w:r>
      <w:r w:rsidR="00A210DE">
        <w:t xml:space="preserve">Raghu </w:t>
      </w:r>
      <w:r w:rsidR="00A210DE" w:rsidRPr="008D1EAA">
        <w:rPr>
          <w:i/>
        </w:rPr>
        <w:t>et al</w:t>
      </w:r>
      <w:r w:rsidR="008D1EAA">
        <w:rPr>
          <w:i/>
        </w:rPr>
        <w:t>.</w:t>
      </w:r>
      <w:r w:rsidR="00A210DE">
        <w:t xml:space="preserve"> in 1999,</w:t>
      </w:r>
      <w:r w:rsidR="001B1FD7">
        <w:fldChar w:fldCharType="begin"/>
      </w:r>
      <w:r w:rsidR="00BE0F3E">
        <w:instrText xml:space="preserve"> ADDIN EN.CITE &lt;EndNote&gt;&lt;Cite&gt;&lt;Author&gt;Raghu&lt;/Author&gt;&lt;Year&gt;1999&lt;/Year&gt;&lt;RecNum&gt;1093&lt;/RecNum&gt;&lt;DisplayText&gt;&lt;style face="superscript"&gt;206&lt;/style&gt;&lt;/DisplayText&gt;&lt;record&gt;&lt;rec-number&gt;1093&lt;/rec-number&gt;&lt;foreign-keys&gt;&lt;key app="EN" db-id="52evaf50e9fe5cewd9b555d6wtw099s0pzrz" timestamp="1498205487" guid="0283b0bb-781c-48b8-b377-1b6950b6e61a"&gt;1093&lt;/key&gt;&lt;/foreign-keys&gt;&lt;ref-type name="Journal Article"&gt;17&lt;/ref-type&gt;&lt;contributors&gt;&lt;authors&gt;&lt;author&gt;Ganesh Raghu&lt;/author&gt;&lt;author&gt;W. Craig Johnson&lt;/author&gt;&lt;author&gt;Diane Lockhart&lt;/author&gt;&lt;author&gt;Yolanda Mageto&lt;/author&gt;&lt;/authors&gt;&lt;/contributors&gt;&lt;titles&gt;&lt;title&gt;Treatment of Idiopathic Pulmonary Fibrosis with a New Antifibrotic Agent, Pirfenidone&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061-1069&lt;/pages&gt;&lt;volume&gt;159&lt;/volume&gt;&lt;number&gt;4&lt;/number&gt;&lt;dates&gt;&lt;year&gt;1999&lt;/year&gt;&lt;/dates&gt;&lt;accession-num&gt;10194146&lt;/accession-num&gt;&lt;urls&gt;&lt;related-urls&gt;&lt;url&gt;http://www.atsjournals.org/doi/abs/10.1164/ajrccm.159.4.9805017&lt;/url&gt;&lt;/related-urls&gt;&lt;/urls&gt;&lt;electronic-resource-num&gt;10.1164/ajrccm.159.4.9805017&lt;/electronic-resource-num&gt;&lt;/record&gt;&lt;/Cite&gt;&lt;/EndNote&gt;</w:instrText>
      </w:r>
      <w:r w:rsidR="001B1FD7">
        <w:fldChar w:fldCharType="separate"/>
      </w:r>
      <w:r w:rsidR="00E32AA1" w:rsidRPr="00E32AA1">
        <w:rPr>
          <w:noProof/>
          <w:vertAlign w:val="superscript"/>
        </w:rPr>
        <w:t>206</w:t>
      </w:r>
      <w:r w:rsidR="001B1FD7">
        <w:fldChar w:fldCharType="end"/>
      </w:r>
      <w:r w:rsidR="00A210DE">
        <w:t xml:space="preserve"> and </w:t>
      </w:r>
      <w:r w:rsidR="00BB7952">
        <w:t xml:space="preserve">Azuma </w:t>
      </w:r>
      <w:r w:rsidR="00BB7952" w:rsidRPr="008D1EAA">
        <w:rPr>
          <w:i/>
        </w:rPr>
        <w:t>et al</w:t>
      </w:r>
      <w:r w:rsidR="008D1EAA">
        <w:rPr>
          <w:i/>
        </w:rPr>
        <w:t>.</w:t>
      </w:r>
      <w:r w:rsidR="00414D5D">
        <w:t xml:space="preserve"> in 2005</w:t>
      </w:r>
      <w:r w:rsidR="00BB7952">
        <w:t>.</w:t>
      </w:r>
      <w:r w:rsidR="00BB7952">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 </w:instrText>
      </w:r>
      <w:r w:rsidR="00BE0F3E">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DATA </w:instrText>
      </w:r>
      <w:r w:rsidR="00BE0F3E">
        <w:fldChar w:fldCharType="end"/>
      </w:r>
      <w:r w:rsidR="00BB7952">
        <w:fldChar w:fldCharType="separate"/>
      </w:r>
      <w:r w:rsidR="00D64E8E" w:rsidRPr="00D64E8E">
        <w:rPr>
          <w:noProof/>
          <w:vertAlign w:val="superscript"/>
        </w:rPr>
        <w:t>105</w:t>
      </w:r>
      <w:r w:rsidR="00BB7952">
        <w:fldChar w:fldCharType="end"/>
      </w:r>
      <w:r w:rsidR="001B1FD7">
        <w:t xml:space="preserve"> The former of these </w:t>
      </w:r>
      <w:r w:rsidR="0053761F">
        <w:t xml:space="preserve">was a report from an open-label </w:t>
      </w:r>
      <w:r w:rsidR="009205FE">
        <w:t>study, citing its properties as a compound inhibiting</w:t>
      </w:r>
      <w:r w:rsidR="009205FE" w:rsidRPr="009205FE">
        <w:t xml:space="preserve"> </w:t>
      </w:r>
      <w:r w:rsidR="009205FE">
        <w:t>TGF-β-stimulated collagen synthesis as a reason for testing</w:t>
      </w:r>
      <w:r w:rsidR="004F405C">
        <w:t xml:space="preserve"> this novel comp</w:t>
      </w:r>
      <w:r w:rsidR="000809B8">
        <w:t>o</w:t>
      </w:r>
      <w:r w:rsidR="004F405C">
        <w:t>und</w:t>
      </w:r>
      <w:r w:rsidR="009205FE">
        <w:t>.</w:t>
      </w:r>
      <w:r w:rsidR="000809B8">
        <w:t xml:space="preserve"> 54 patients discontinued steroids and immunosuppressant therapy and commenced pirfenidone, </w:t>
      </w:r>
      <w:r w:rsidR="00BC174E">
        <w:t xml:space="preserve">with the majority of patients seeing a slowing or halting of worsening lung function. Given the open-label nature of the study, there was no control arm and subsequent findings of </w:t>
      </w:r>
      <w:r w:rsidR="00B80232">
        <w:t>increased hospitalisation and death</w:t>
      </w:r>
      <w:r w:rsidR="00BC174E">
        <w:t xml:space="preserve"> associated with prednisolone and azathioprine may have contributed to the apparent positive findings.</w:t>
      </w:r>
      <w:r w:rsidR="003F514F">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rsidR="003F514F">
        <w:fldChar w:fldCharType="separate"/>
      </w:r>
      <w:r w:rsidR="00D64E8E" w:rsidRPr="00D64E8E">
        <w:rPr>
          <w:noProof/>
          <w:vertAlign w:val="superscript"/>
        </w:rPr>
        <w:t>157</w:t>
      </w:r>
      <w:r w:rsidR="003F514F">
        <w:fldChar w:fldCharType="end"/>
      </w:r>
      <w:r w:rsidR="003F514F">
        <w:t xml:space="preserve"> </w:t>
      </w:r>
      <w:r w:rsidR="00896FD3">
        <w:t>However, the results were encouraging to progress to a further RCT.</w:t>
      </w:r>
      <w:r w:rsidR="00BC174E">
        <w:t xml:space="preserve"> </w:t>
      </w:r>
    </w:p>
    <w:p w14:paraId="56843E79" w14:textId="1AFD7AE3" w:rsidR="00B366E2" w:rsidRDefault="005B38C1" w:rsidP="00C95D9A">
      <w:r>
        <w:t xml:space="preserve">Azuma </w:t>
      </w:r>
      <w:r w:rsidRPr="008D1EAA">
        <w:rPr>
          <w:i/>
        </w:rPr>
        <w:t>et al</w:t>
      </w:r>
      <w:r w:rsidR="008D1EAA">
        <w:rPr>
          <w:i/>
        </w:rPr>
        <w:t>.</w:t>
      </w:r>
      <w:r w:rsidR="00414D5D">
        <w:t xml:space="preserve"> randomised 109 patients to pirfenidone or placebo </w:t>
      </w:r>
      <w:r w:rsidR="00266D57">
        <w:t>but</w:t>
      </w:r>
      <w:r w:rsidR="00414D5D">
        <w:t xml:space="preserve"> </w:t>
      </w:r>
      <w:r w:rsidR="00266D57">
        <w:t xml:space="preserve">the study </w:t>
      </w:r>
      <w:r w:rsidR="00D974EB">
        <w:t xml:space="preserve">did not </w:t>
      </w:r>
      <w:r w:rsidR="00414D5D">
        <w:t>m</w:t>
      </w:r>
      <w:r w:rsidR="00D974EB">
        <w:t>e</w:t>
      </w:r>
      <w:r w:rsidR="00414D5D">
        <w:t>et its primary endpoint, namely a change in 6MWT oxygen saturation nadir.</w:t>
      </w:r>
      <w:r w:rsidR="00266D57">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 </w:instrText>
      </w:r>
      <w:r w:rsidR="00BE0F3E">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DATA </w:instrText>
      </w:r>
      <w:r w:rsidR="00BE0F3E">
        <w:fldChar w:fldCharType="end"/>
      </w:r>
      <w:r w:rsidR="00266D57">
        <w:fldChar w:fldCharType="separate"/>
      </w:r>
      <w:r w:rsidR="00D64E8E" w:rsidRPr="00D64E8E">
        <w:rPr>
          <w:noProof/>
          <w:vertAlign w:val="superscript"/>
        </w:rPr>
        <w:t>105</w:t>
      </w:r>
      <w:r w:rsidR="00266D57">
        <w:fldChar w:fldCharType="end"/>
      </w:r>
      <w:r w:rsidR="00414D5D">
        <w:t xml:space="preserve"> However, a statistically significant change was </w:t>
      </w:r>
      <w:del w:id="2775" w:author="Windows User" w:date="2018-10-31T09:13:00Z">
        <w:r w:rsidR="00414D5D" w:rsidDel="005852F1">
          <w:delText xml:space="preserve">also </w:delText>
        </w:r>
      </w:del>
      <w:r w:rsidR="00414D5D">
        <w:t>observed in FVC</w:t>
      </w:r>
      <w:r w:rsidR="000D5F3B">
        <w:t xml:space="preserve"> at nine months follow-up</w:t>
      </w:r>
      <w:r w:rsidR="001B4F01">
        <w:t>.</w:t>
      </w:r>
      <w:r w:rsidR="0089199D">
        <w:t xml:space="preserve"> Subsequently, the first</w:t>
      </w:r>
      <w:r w:rsidR="008857B4">
        <w:t xml:space="preserve"> phase III trial in Japan</w:t>
      </w:r>
      <w:r w:rsidR="00B7193A">
        <w:t xml:space="preserve"> </w:t>
      </w:r>
      <w:r w:rsidR="001B4F01">
        <w:t xml:space="preserve">used FVC decline over 52 weeks as a primary endpoint </w:t>
      </w:r>
      <w:r w:rsidR="0089199D">
        <w:t>in 275</w:t>
      </w:r>
      <w:r w:rsidR="001B4F01">
        <w:t xml:space="preserve"> patients, finding a statistically significant difference in this endpoint in favour of pirfenidone</w:t>
      </w:r>
      <w:r w:rsidR="00B7193A">
        <w:t>. Further phase III trials of pirfenidone were planned in a larger population, powered to observe an effect of decline in FVC of ≥ 10% or mortality</w:t>
      </w:r>
      <w:r w:rsidR="00B7193A" w:rsidRPr="00B7193A">
        <w:t xml:space="preserve"> </w:t>
      </w:r>
      <w:r w:rsidR="00B7193A">
        <w:t>and thus building on this finding and on the knowledge of previous endpoint assessments.</w:t>
      </w:r>
      <w:r w:rsidR="00B7193A">
        <w:fldChar w:fldCharType="begin"/>
      </w:r>
      <w:r w:rsidR="00BE0F3E">
        <w:instrText xml:space="preserve"> ADDIN EN.CITE &lt;EndNote&gt;&lt;Cite&gt;&lt;Author&gt;King&lt;/Author&gt;&lt;Year&gt;2005&lt;/Year&gt;&lt;RecNum&gt;273&lt;/RecNum&gt;&lt;DisplayText&gt;&lt;style face="superscript"&gt;101&lt;/style&gt;&lt;/DisplayText&gt;&lt;record&gt;&lt;rec-number&gt;273&lt;/rec-number&gt;&lt;foreign-keys&gt;&lt;key app="EN" db-id="52evaf50e9fe5cewd9b555d6wtw099s0pzrz" timestamp="1434709153" guid="3904b435-c1be-43cc-8e46-1296ac45d4b4"&gt;273&lt;/key&gt;&lt;/foreign-keys&gt;&lt;ref-type name="Journal Article"&gt;17&lt;/ref-type&gt;&lt;contributors&gt;&lt;authors&gt;&lt;author&gt;King, Jr Talmadge E.&lt;/author&gt;&lt;author&gt;Safrin, Sharon&lt;/author&gt;&lt;author&gt;Starko, Karen M.&lt;/author&gt;&lt;author&gt;Brown, Kevin K.&lt;/author&gt;&lt;author&gt;Noble, Paul W.&lt;/author&gt;&lt;author&gt;Raghu, Ganesh&lt;/author&gt;&lt;author&gt;Schwartz, David A.&lt;/author&gt;&lt;/authors&gt;&lt;/contributors&gt;&lt;titles&gt;&lt;title&gt;Analyses of efficacy end points in a controlled trial of interferon-γ1b for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171-177&lt;/pages&gt;&lt;volume&gt;127&lt;/volume&gt;&lt;number&gt;1&lt;/number&gt;&lt;dates&gt;&lt;year&gt;2005&lt;/year&gt;&lt;/dates&gt;&lt;isbn&gt;0012-3692&lt;/isbn&gt;&lt;urls&gt;&lt;related-urls&gt;&lt;url&gt;http://dx.doi.org/10.1378/chest.127.1.171&lt;/url&gt;&lt;url&gt;http://journal.publications.chestnet.org/data/Journals/CHEST/22020/171.pdf&lt;/url&gt;&lt;/related-urls&gt;&lt;/urls&gt;&lt;electronic-resource-num&gt;10.1378/chest.127.1.171&lt;/electronic-resource-num&gt;&lt;/record&gt;&lt;/Cite&gt;&lt;/EndNote&gt;</w:instrText>
      </w:r>
      <w:r w:rsidR="00B7193A">
        <w:fldChar w:fldCharType="separate"/>
      </w:r>
      <w:r w:rsidR="00D64E8E" w:rsidRPr="00D64E8E">
        <w:rPr>
          <w:noProof/>
          <w:vertAlign w:val="superscript"/>
        </w:rPr>
        <w:t>101</w:t>
      </w:r>
      <w:r w:rsidR="00B7193A">
        <w:fldChar w:fldCharType="end"/>
      </w:r>
    </w:p>
    <w:p w14:paraId="2A5D8325" w14:textId="2E30BB85" w:rsidR="005B7675" w:rsidRDefault="005251D4" w:rsidP="001D2E6C">
      <w:r>
        <w:t>T</w:t>
      </w:r>
      <w:r w:rsidR="00BF5AB5">
        <w:t>wo</w:t>
      </w:r>
      <w:r w:rsidR="00555CF9">
        <w:t xml:space="preserve"> </w:t>
      </w:r>
      <w:r w:rsidR="00971BCC">
        <w:t>concurrent RCTs were conducted</w:t>
      </w:r>
      <w:r w:rsidR="005B7675">
        <w:t xml:space="preserve"> across 13 countries</w:t>
      </w:r>
      <w:r w:rsidR="00971BCC">
        <w:t xml:space="preserve">, commonly termed </w:t>
      </w:r>
      <w:r w:rsidR="008F5783">
        <w:t xml:space="preserve">the </w:t>
      </w:r>
      <w:r w:rsidR="00971BCC">
        <w:t>‘</w:t>
      </w:r>
      <w:r w:rsidR="00555CF9">
        <w:t>CAPACITY</w:t>
      </w:r>
      <w:r w:rsidR="00971BCC">
        <w:t>’ trials</w:t>
      </w:r>
      <w:r w:rsidR="000056DC">
        <w:t>.</w:t>
      </w:r>
      <w:r w:rsidR="00BB7952">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rsidR="00BB7952">
        <w:fldChar w:fldCharType="separate"/>
      </w:r>
      <w:r w:rsidR="008E7684" w:rsidRPr="008E7684">
        <w:rPr>
          <w:noProof/>
          <w:vertAlign w:val="superscript"/>
        </w:rPr>
        <w:t>90</w:t>
      </w:r>
      <w:r w:rsidR="00BB7952">
        <w:fldChar w:fldCharType="end"/>
      </w:r>
      <w:r w:rsidR="00FB743C">
        <w:t xml:space="preserve"> These </w:t>
      </w:r>
      <w:r w:rsidR="00AC6716">
        <w:t>trials</w:t>
      </w:r>
      <w:r w:rsidR="00966C78">
        <w:t>,</w:t>
      </w:r>
      <w:r w:rsidR="00FB743C">
        <w:t xml:space="preserve"> termed 004 </w:t>
      </w:r>
      <w:r w:rsidR="006034CD">
        <w:t>a</w:t>
      </w:r>
      <w:r w:rsidR="00FB743C">
        <w:t xml:space="preserve">nd 006, </w:t>
      </w:r>
      <w:r w:rsidR="00966C78">
        <w:t>were reported together in 2011, too late to be considered in the international consensus guideline.</w:t>
      </w:r>
      <w:r w:rsidR="00966C78">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966C78">
        <w:fldChar w:fldCharType="separate"/>
      </w:r>
      <w:r w:rsidR="008E7684" w:rsidRPr="008E7684">
        <w:rPr>
          <w:noProof/>
          <w:vertAlign w:val="superscript"/>
        </w:rPr>
        <w:t>8</w:t>
      </w:r>
      <w:r w:rsidR="00966C78">
        <w:fldChar w:fldCharType="end"/>
      </w:r>
      <w:r w:rsidR="003027BC">
        <w:t xml:space="preserve"> </w:t>
      </w:r>
      <w:r w:rsidR="00C169FC">
        <w:t>Pirfenidone demonstrated a reduction in disease progression as defined by the primary endpoint in 004, but the difference was not statistically significant in 006.</w:t>
      </w:r>
      <w:r w:rsidR="00884E68">
        <w:t xml:space="preserve"> </w:t>
      </w:r>
      <w:r>
        <w:t xml:space="preserve">The USA Food and Drug Administration (FDA) generally requires ‘two adequate and well-controlled studies’ to demonstrate efficacy and therefore </w:t>
      </w:r>
      <w:r>
        <w:lastRenderedPageBreak/>
        <w:t>licence a novel therapeutic agent.</w:t>
      </w:r>
      <w:r>
        <w:fldChar w:fldCharType="begin"/>
      </w:r>
      <w:r w:rsidR="00BE0F3E">
        <w:instrText xml:space="preserve"> ADDIN EN.CITE &lt;EndNote&gt;&lt;Cite&gt;&lt;Author&gt;US Department of Health and Human Services&lt;/Author&gt;&lt;Year&gt;1998&lt;/Year&gt;&lt;RecNum&gt;1092&lt;/RecNum&gt;&lt;DisplayText&gt;&lt;style face="superscript"&gt;207&lt;/style&gt;&lt;/DisplayText&gt;&lt;record&gt;&lt;rec-number&gt;1092&lt;/rec-number&gt;&lt;foreign-keys&gt;&lt;key app="EN" db-id="52evaf50e9fe5cewd9b555d6wtw099s0pzrz" timestamp="1498205484" guid="515c543b-fa23-4a90-bd0b-a385e405abc1"&gt;1092&lt;/key&gt;&lt;key app="ENWeb" db-id=""&gt;0&lt;/key&gt;&lt;/foreign-keys&gt;&lt;ref-type name="Government Document"&gt;46&lt;/ref-type&gt;&lt;contributors&gt;&lt;authors&gt;&lt;author&gt;US Department of Health and Human Services,&lt;/author&gt;&lt;/authors&gt;&lt;secondary-authors&gt;&lt;author&gt;Food and Drug Administration&lt;/author&gt;&lt;/secondary-authors&gt;&lt;/contributors&gt;&lt;titles&gt;&lt;title&gt;Guidance for Industry. Providing Clinical Evidence of Effectiveness for Human Drugs and Biological Products&lt;/title&gt;&lt;/titles&gt;&lt;volume&gt;Clinical 6&lt;/volume&gt;&lt;dates&gt;&lt;year&gt;1998&lt;/year&gt;&lt;/dates&gt;&lt;pub-location&gt;Rockville, MD, USA&lt;/pub-location&gt;&lt;urls&gt;&lt;/urls&gt;&lt;/record&gt;&lt;/Cite&gt;&lt;/EndNote&gt;</w:instrText>
      </w:r>
      <w:r>
        <w:fldChar w:fldCharType="separate"/>
      </w:r>
      <w:r w:rsidR="00E32AA1" w:rsidRPr="00E32AA1">
        <w:rPr>
          <w:noProof/>
          <w:vertAlign w:val="superscript"/>
        </w:rPr>
        <w:t>207</w:t>
      </w:r>
      <w:r>
        <w:fldChar w:fldCharType="end"/>
      </w:r>
      <w:r>
        <w:t xml:space="preserve"> </w:t>
      </w:r>
      <w:r w:rsidR="00872DD4">
        <w:t>T</w:t>
      </w:r>
      <w:r>
        <w:t xml:space="preserve">he 006 trial </w:t>
      </w:r>
      <w:r w:rsidR="00872DD4">
        <w:t xml:space="preserve">was deemed insufficient to demonstrate efficacy and therefore </w:t>
      </w:r>
      <w:r w:rsidR="001D2E6C">
        <w:t>U.S.A. regulatory authorities requested an additional trial to support the approval of pirfenidone.</w:t>
      </w:r>
    </w:p>
    <w:p w14:paraId="607CFE74" w14:textId="3FCCF179" w:rsidR="005F327E" w:rsidRDefault="00F35F92" w:rsidP="00C95D9A">
      <w:r>
        <w:t xml:space="preserve">The reason for the lack of efficacy demonstrated in trial 006 is not entirely clear, but participants in the placebo arm seem to progress at a less rapid rate than </w:t>
      </w:r>
      <w:r w:rsidR="00884E68">
        <w:t xml:space="preserve">those in </w:t>
      </w:r>
      <w:r>
        <w:t xml:space="preserve">the 004 trial, which was more in keeping with FVC progression rates from other RCTs (see </w:t>
      </w:r>
      <w:r w:rsidR="000303A8">
        <w:t>Figure</w:t>
      </w:r>
      <w:r>
        <w:t xml:space="preserve"> 1.13).</w:t>
      </w:r>
      <w:r w:rsidR="005F327E">
        <w:t xml:space="preserve"> The </w:t>
      </w:r>
      <w:r w:rsidR="000056DC">
        <w:t>ASCEND</w:t>
      </w:r>
      <w:r w:rsidR="005F327E">
        <w:t xml:space="preserve"> trial</w:t>
      </w:r>
      <w:r w:rsidR="00864B6D">
        <w:t xml:space="preserve"> (n=555)</w:t>
      </w:r>
      <w:r w:rsidR="005F327E">
        <w:t xml:space="preserve"> was therefore designed to confirm efficacy of pirfenidone</w:t>
      </w:r>
      <w:r w:rsidR="000056DC">
        <w:t>.</w:t>
      </w:r>
      <w:r w:rsidR="000B4CD6">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DATA </w:instrText>
      </w:r>
      <w:r w:rsidR="00BE0F3E">
        <w:fldChar w:fldCharType="end"/>
      </w:r>
      <w:r w:rsidR="000B4CD6">
        <w:fldChar w:fldCharType="separate"/>
      </w:r>
      <w:r w:rsidR="00D64E8E" w:rsidRPr="00D64E8E">
        <w:rPr>
          <w:noProof/>
          <w:vertAlign w:val="superscript"/>
        </w:rPr>
        <w:t>108</w:t>
      </w:r>
      <w:r w:rsidR="000B4CD6">
        <w:fldChar w:fldCharType="end"/>
      </w:r>
      <w:r w:rsidR="00587425">
        <w:t xml:space="preserve"> </w:t>
      </w:r>
      <w:r w:rsidR="00864B6D">
        <w:t xml:space="preserve">The major changes from the CAPACITY trials </w:t>
      </w:r>
      <w:r w:rsidR="009B1A0F">
        <w:t xml:space="preserve">were exclusion of patients with an FEV1/FVC ratio of 80% </w:t>
      </w:r>
      <w:ins w:id="2776" w:author="Windows User" w:date="2018-10-31T09:13:00Z">
        <w:r w:rsidR="005852F1">
          <w:t xml:space="preserve">or less </w:t>
        </w:r>
      </w:ins>
      <w:r w:rsidR="009B1A0F">
        <w:t>to help exclude coincident airways disease</w:t>
      </w:r>
      <w:r w:rsidR="00695A4D">
        <w:t xml:space="preserve"> such as COPD</w:t>
      </w:r>
      <w:r w:rsidR="009B1A0F">
        <w:t xml:space="preserve">, which may contribute to </w:t>
      </w:r>
      <w:r w:rsidR="00635DFE">
        <w:t>spirometry</w:t>
      </w:r>
      <w:r w:rsidR="009B1A0F">
        <w:t xml:space="preserve"> and gas exchange abnormalities</w:t>
      </w:r>
      <w:r w:rsidR="00635DFE">
        <w:t>, a</w:t>
      </w:r>
      <w:r w:rsidR="00864B6D">
        <w:t xml:space="preserve"> centralised</w:t>
      </w:r>
      <w:r w:rsidR="00635DFE">
        <w:t xml:space="preserve"> study</w:t>
      </w:r>
      <w:r w:rsidR="00864B6D">
        <w:t xml:space="preserve"> review of CT scans, the high proportion of participants with ‘definite’ UIP pattern disease (95%) and the high proportion of surgical biopsies (30%), which may have enriched the study population</w:t>
      </w:r>
      <w:r w:rsidR="00422F22">
        <w:t xml:space="preserve">. This is reflected by the more rapid decline of FVC in the placebo arm than seen in other IPF RCTs, as is also demonstrated in </w:t>
      </w:r>
      <w:r w:rsidR="000303A8">
        <w:t>Figure</w:t>
      </w:r>
      <w:r w:rsidR="00422F22">
        <w:t xml:space="preserve"> 1.13.</w:t>
      </w:r>
      <w:r w:rsidR="00AD238E">
        <w:t xml:space="preserve"> ASCEND reached statistical significance in its primary endpoint in favour of pirfenidone.</w:t>
      </w:r>
    </w:p>
    <w:p w14:paraId="363A8414" w14:textId="3973BAD2" w:rsidR="00DD1BBC" w:rsidRDefault="00582C51" w:rsidP="00C95D9A">
      <w:r>
        <w:t>Pirfenidone is now</w:t>
      </w:r>
      <w:r w:rsidR="001502E6">
        <w:t xml:space="preserve"> licenced for tre</w:t>
      </w:r>
      <w:r>
        <w:t>atment of IPF in th</w:t>
      </w:r>
      <w:r w:rsidR="004A5151">
        <w:t xml:space="preserve">e USA, Canada, Europe and Japan and the first treatment to clearly demonstrate a slowing in the progression of disease. However, the time from publication of the first open label trial to the final phase III ascend study </w:t>
      </w:r>
      <w:r w:rsidR="00CE1098">
        <w:t>was 15 years and the trials involved 1,772 patients.</w:t>
      </w:r>
      <w:r w:rsidR="00DC7C29">
        <w:fldChar w:fldCharType="begin">
          <w:fldData xml:space="preserve">PEVuZE5vdGU+PENpdGU+PEF1dGhvcj5BenVtYTwvQXV0aG9yPjxZZWFyPjIwMDU8L1llYXI+PFJl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A0MC03PC9wYWdlcz48dm9sdW1lPjE3MTwvdm9sdW1l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c2MC0x
NzY5PC9wYWdlcz48dm9sdW1lPjM3Nzwvdm9sdW1lPjxudW1iZXI+OTc3OTwvbnVtYmVyPjxkYXRl
cz48eWVhcj4yMDExPC95ZWFyPjwvZGF0ZXM+PGlzYm4+MDE0MDY3MzY8L2lzYm4+PHVybHM+PC91
cmxzPjxlbGVjdHJvbmljLXJlc291cmNlLW51bT4xMC4xMDE2L3MwMTQwLTY3MzYoMTEpNjA0MDUt
NDwvZWxlY3Ryb25pYy1yZXNvdXJjZS1udW0+PC9yZWNvcmQ+PC9DaXRlPjwvRW5kTm90ZT5=
</w:fldData>
        </w:fldChar>
      </w:r>
      <w:r w:rsidR="00BE0F3E">
        <w:instrText xml:space="preserve"> ADDIN EN.CITE </w:instrText>
      </w:r>
      <w:r w:rsidR="00BE0F3E">
        <w:fldChar w:fldCharType="begin">
          <w:fldData xml:space="preserve">PEVuZE5vdGU+PENpdGU+PEF1dGhvcj5BenVtYTwvQXV0aG9yPjxZZWFyPjIwMDU8L1llYXI+PFJl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A0MC03PC9wYWdlcz48dm9sdW1lPjE3MTwvdm9sdW1l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c2MC0x
NzY5PC9wYWdlcz48dm9sdW1lPjM3Nzwvdm9sdW1lPjxudW1iZXI+OTc3OTwvbnVtYmVyPjxkYXRl
cz48eWVhcj4yMDExPC95ZWFyPjwvZGF0ZXM+PGlzYm4+MDE0MDY3MzY8L2lzYm4+PHVybHM+PC91
cmxzPjxlbGVjdHJvbmljLXJlc291cmNlLW51bT4xMC4xMDE2L3MwMTQwLTY3MzYoMTEpNjA0MDUt
NDwvZWxlY3Ryb25pYy1yZXNvdXJjZS1udW0+PC9yZWNvcmQ+PC9DaXRlPjwvRW5kTm90ZT5=
</w:fldData>
        </w:fldChar>
      </w:r>
      <w:r w:rsidR="00BE0F3E">
        <w:instrText xml:space="preserve"> ADDIN EN.CITE.DATA </w:instrText>
      </w:r>
      <w:r w:rsidR="00BE0F3E">
        <w:fldChar w:fldCharType="end"/>
      </w:r>
      <w:r w:rsidR="00DC7C29">
        <w:fldChar w:fldCharType="separate"/>
      </w:r>
      <w:r w:rsidR="00D452EA" w:rsidRPr="00D452EA">
        <w:rPr>
          <w:noProof/>
          <w:vertAlign w:val="superscript"/>
        </w:rPr>
        <w:t>90, 105, 107, 108</w:t>
      </w:r>
      <w:r w:rsidR="00DC7C29">
        <w:fldChar w:fldCharType="end"/>
      </w:r>
      <w:r w:rsidR="00AE6FC0">
        <w:t xml:space="preserve"> Difficulties in finding a sensitive and clinically relevant endpoint, alongside heterogeneity of disease progression and a lack of accurate prognostic biomarkers e</w:t>
      </w:r>
      <w:r w:rsidR="00DA5CE6">
        <w:t>nsured a long road to eventual success.</w:t>
      </w:r>
    </w:p>
    <w:p w14:paraId="7DE9C83B" w14:textId="77777777" w:rsidR="00642066" w:rsidRDefault="00642066" w:rsidP="00F27ECF">
      <w:pPr>
        <w:pStyle w:val="Heading4"/>
      </w:pPr>
      <w:r>
        <w:t>Nintedanib</w:t>
      </w:r>
    </w:p>
    <w:p w14:paraId="0CB37EE4" w14:textId="70D45892" w:rsidR="00FE1A11" w:rsidRPr="002878BF" w:rsidRDefault="00501FA8" w:rsidP="00FE6410">
      <w:r>
        <w:t>Nintedanib is an inhibitor of several tyrosine kinase receptors, including the aforementioned PDGF, vascular endothelial growth factor (VEGF) and fibroblast growth factor (FGF)</w:t>
      </w:r>
      <w:r w:rsidR="0024252E">
        <w:t xml:space="preserve">. These VEGF and FDF receptor inhibition actions </w:t>
      </w:r>
      <w:r w:rsidR="000322FE">
        <w:t>represent additional</w:t>
      </w:r>
      <w:r w:rsidR="0024252E">
        <w:t xml:space="preserve"> properties to the PDGF receptor properties of imatinib, as previously described (1.4.1.6)</w:t>
      </w:r>
      <w:r w:rsidR="000322FE">
        <w:t>.</w:t>
      </w:r>
      <w:r w:rsidR="000322FE">
        <w:fldChar w:fldCharType="begin"/>
      </w:r>
      <w:r w:rsidR="00BE0F3E">
        <w:instrText xml:space="preserve"> ADDIN EN.CITE &lt;EndNote&gt;&lt;Cite&gt;&lt;Author&gt;Daniels&lt;/Author&gt;&lt;Year&gt;2010&lt;/Year&gt;&lt;RecNum&gt;725&lt;/RecNum&gt;&lt;DisplayText&gt;&lt;style face="superscript"&gt;46&lt;/style&gt;&lt;/DisplayText&gt;&lt;record&gt;&lt;rec-number&gt;725&lt;/rec-number&gt;&lt;foreign-keys&gt;&lt;key app="EN" db-id="52evaf50e9fe5cewd9b555d6wtw099s0pzrz" timestamp="1484063095" guid="7d5e6900-c09a-4436-a5af-fbead3f6214f"&gt;725&lt;/key&gt;&lt;key app="ENWeb" db-id=""&gt;0&lt;/key&gt;&lt;/foreign-keys&gt;&lt;ref-type name="Journal Article"&gt;17&lt;/ref-type&gt;&lt;contributors&gt;&lt;authors&gt;&lt;author&gt;Daniels, C. E.&lt;/author&gt;&lt;author&gt;Lasky, J. A.&lt;/author&gt;&lt;author&gt;Limper, A. H.&lt;/author&gt;&lt;author&gt;Mieras, K.&lt;/author&gt;&lt;author&gt;Gabor, E.&lt;/author&gt;&lt;author&gt;Schroeder, D. R.&lt;/author&gt;&lt;/authors&gt;&lt;/contributors&gt;&lt;titles&gt;&lt;title&gt;Imatinib treatment for idiopathic pulmonary fibrosis: Randomized placebo-controlled trial results&lt;/title&gt;&lt;secondary-title&gt;American Journal of Respiratory &amp;amp; Critical Care Medicine&lt;/secondary-title&gt;&lt;alt-title&gt;Am J Respir Crit Care Med&lt;/alt-title&gt;&lt;/titles&gt;&lt;alt-periodical&gt;&lt;full-title&gt;Am J Respir Crit Care Med&lt;/full-title&gt;&lt;abbr-1&gt;American journal of respiratory and critical care medicine&lt;/abbr-1&gt;&lt;/alt-periodical&gt;&lt;volume&gt;181&lt;/volume&gt;&lt;dates&gt;&lt;year&gt;2010&lt;/year&gt;&lt;/dates&gt;&lt;label&gt;Daniels2010&lt;/label&gt;&lt;urls&gt;&lt;related-urls&gt;&lt;url&gt;http://dx.doi.org/10.1164/rccm.200906-0964OC&lt;/url&gt;&lt;/related-urls&gt;&lt;/urls&gt;&lt;electronic-resource-num&gt;10.1164/rccm.200906-0964OC&lt;/electronic-resource-num&gt;&lt;/record&gt;&lt;/Cite&gt;&lt;/EndNote&gt;</w:instrText>
      </w:r>
      <w:r w:rsidR="000322FE">
        <w:fldChar w:fldCharType="separate"/>
      </w:r>
      <w:r w:rsidR="008E7684" w:rsidRPr="008E7684">
        <w:rPr>
          <w:noProof/>
          <w:vertAlign w:val="superscript"/>
        </w:rPr>
        <w:t>46</w:t>
      </w:r>
      <w:r w:rsidR="000322FE">
        <w:fldChar w:fldCharType="end"/>
      </w:r>
      <w:r w:rsidR="002878BF">
        <w:t xml:space="preserve"> These actions are likely responsible for the observed effects </w:t>
      </w:r>
      <w:r w:rsidR="002878BF">
        <w:rPr>
          <w:i/>
        </w:rPr>
        <w:t xml:space="preserve">in vitro </w:t>
      </w:r>
      <w:r w:rsidR="002878BF">
        <w:t>studies, such as suppression of fibroblast proliferation</w:t>
      </w:r>
      <w:r w:rsidR="00694430">
        <w:t>, migration and differentiation,</w:t>
      </w:r>
      <w:r w:rsidR="002878BF">
        <w:t xml:space="preserve"> and extracellular matrix secretion</w:t>
      </w:r>
      <w:r w:rsidR="006375AE">
        <w:t>.</w:t>
      </w:r>
      <w:r w:rsidR="00C825B2">
        <w:fldChar w:fldCharType="begin"/>
      </w:r>
      <w:r w:rsidR="00BE0F3E">
        <w:instrText xml:space="preserve"> ADDIN EN.CITE &lt;EndNote&gt;&lt;Cite&gt;&lt;Author&gt;Wollin&lt;/Author&gt;&lt;Year&gt;2015&lt;/Year&gt;&lt;RecNum&gt;1094&lt;/RecNum&gt;&lt;DisplayText&gt;&lt;style face="superscript"&gt;208&lt;/style&gt;&lt;/DisplayText&gt;&lt;record&gt;&lt;rec-number&gt;1094&lt;/rec-number&gt;&lt;foreign-keys&gt;&lt;key app="EN" db-id="52evaf50e9fe5cewd9b555d6wtw099s0pzrz" timestamp="1498205487" guid="f208133d-fc5d-44a6-89a4-40a41f6edc13"&gt;1094&lt;/key&gt;&lt;key app="ENWeb" db-id=""&gt;0&lt;/key&gt;&lt;/foreign-keys&gt;&lt;ref-type name="Journal Article"&gt;17&lt;/ref-type&gt;&lt;contributors&gt;&lt;authors&gt;&lt;author&gt;Wollin, Lutz&lt;/author&gt;&lt;author&gt;Wex, Eva&lt;/author&gt;&lt;author&gt;Pautsch, Alexander&lt;/author&gt;&lt;author&gt;Schnapp, Gisela&lt;/author&gt;&lt;author&gt;Hostettler, Katrin E.&lt;/author&gt;&lt;author&gt;Stowasser, Susanne&lt;/author&gt;&lt;author&gt;Kolb, Martin&lt;/author&gt;&lt;/authors&gt;&lt;/contributors&gt;&lt;titles&gt;&lt;title&gt;Mode of action of nintedanib in the treatment of idiopathic pulmonary fibrosis&lt;/title&gt;&lt;secondary-title&gt;European Respiratory Journal&lt;/secondary-title&gt;&lt;alt-title&gt;Eur Resp J&lt;/alt-title&gt;&lt;/titles&gt;&lt;periodical&gt;&lt;full-title&gt;European Respiratory Journal&lt;/full-title&gt;&lt;/periodical&gt;&lt;pages&gt;1434-45&lt;/pages&gt;&lt;volume&gt;45&lt;/volume&gt;&lt;dates&gt;&lt;year&gt;2015&lt;/year&gt;&lt;/dates&gt;&lt;urls&gt;&lt;related-urls&gt;&lt;url&gt;http://erj.ersjournals.com/content/erj/45/5/1434.full.pdf&lt;/url&gt;&lt;/related-urls&gt;&lt;/urls&gt;&lt;electronic-resource-num&gt;10.1183/09031936.00174914&lt;/electronic-resource-num&gt;&lt;/record&gt;&lt;/Cite&gt;&lt;/EndNote&gt;</w:instrText>
      </w:r>
      <w:r w:rsidR="00C825B2">
        <w:fldChar w:fldCharType="separate"/>
      </w:r>
      <w:r w:rsidR="00E32AA1" w:rsidRPr="00E32AA1">
        <w:rPr>
          <w:noProof/>
          <w:vertAlign w:val="superscript"/>
        </w:rPr>
        <w:t>208</w:t>
      </w:r>
      <w:r w:rsidR="00C825B2">
        <w:fldChar w:fldCharType="end"/>
      </w:r>
      <w:r w:rsidR="007C29E6">
        <w:t xml:space="preserve"> The</w:t>
      </w:r>
      <w:r w:rsidR="00C825B2">
        <w:t xml:space="preserve"> numerous </w:t>
      </w:r>
      <w:r w:rsidR="007C29E6">
        <w:t>mechanisms of action described</w:t>
      </w:r>
      <w:r w:rsidR="00C825B2">
        <w:t xml:space="preserve"> </w:t>
      </w:r>
      <w:r w:rsidR="00E96C93">
        <w:t xml:space="preserve">are not confined to </w:t>
      </w:r>
      <w:r w:rsidR="00D11901">
        <w:t xml:space="preserve">action on </w:t>
      </w:r>
      <w:r w:rsidR="00E96C93">
        <w:t xml:space="preserve">lung fibroblasts; indeed nintedanib was first developed </w:t>
      </w:r>
      <w:r w:rsidR="00D11901">
        <w:t>to inhibit angiogenesis in several h</w:t>
      </w:r>
      <w:r w:rsidR="00602A25">
        <w:t>istopathological</w:t>
      </w:r>
      <w:r w:rsidR="00D11901">
        <w:t xml:space="preserve"> cancer</w:t>
      </w:r>
      <w:r w:rsidR="00602A25">
        <w:t>s</w:t>
      </w:r>
      <w:r w:rsidR="00787F8C">
        <w:t xml:space="preserve"> and has proven efficacy, particularly in the treatment of ovarian cancer</w:t>
      </w:r>
      <w:r w:rsidR="00D11901">
        <w:t>.</w:t>
      </w:r>
      <w:r w:rsidR="00A52F09">
        <w:fldChar w:fldCharType="begin">
          <w:fldData xml:space="preserve">PEVuZE5vdGU+PENpdGU+PEF1dGhvcj5kdSBCb2lzPC9BdXRob3I+PFllYXI+MjAxNjwvWWVhcj48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</w:fldData>
        </w:fldChar>
      </w:r>
      <w:r w:rsidR="00BE0F3E">
        <w:instrText xml:space="preserve"> ADDIN EN.CITE </w:instrText>
      </w:r>
      <w:r w:rsidR="00BE0F3E">
        <w:fldChar w:fldCharType="begin">
          <w:fldData xml:space="preserve">PEVuZE5vdGU+PENpdGU+PEF1dGhvcj5kdSBCb2lzPC9BdXRob3I+PFllYXI+MjAxNjwvWWVhcj48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</w:fldData>
        </w:fldChar>
      </w:r>
      <w:r w:rsidR="00BE0F3E">
        <w:instrText xml:space="preserve"> ADDIN EN.CITE.DATA </w:instrText>
      </w:r>
      <w:r w:rsidR="00BE0F3E">
        <w:fldChar w:fldCharType="end"/>
      </w:r>
      <w:r w:rsidR="00A52F09">
        <w:fldChar w:fldCharType="separate"/>
      </w:r>
      <w:r w:rsidR="00E32AA1" w:rsidRPr="00E32AA1">
        <w:rPr>
          <w:noProof/>
          <w:vertAlign w:val="superscript"/>
        </w:rPr>
        <w:t>209</w:t>
      </w:r>
      <w:r w:rsidR="00A52F09">
        <w:fldChar w:fldCharType="end"/>
      </w:r>
    </w:p>
    <w:p w14:paraId="5D17A341" w14:textId="1D39E87E" w:rsidR="002525B7" w:rsidRDefault="00D112A7" w:rsidP="00FE6410">
      <w:r>
        <w:lastRenderedPageBreak/>
        <w:t xml:space="preserve">By the time Richeldi </w:t>
      </w:r>
      <w:r w:rsidRPr="008D1EAA">
        <w:rPr>
          <w:i/>
        </w:rPr>
        <w:t>et al</w:t>
      </w:r>
      <w:r w:rsidR="008D1EAA">
        <w:t>.</w:t>
      </w:r>
      <w:r>
        <w:t xml:space="preserve"> (2011) conducted the first phase II trial of nintedanib in IPF, FVC was becoming accepted as a primary endpoint.</w:t>
      </w:r>
      <w:r w:rsidR="00B3413C">
        <w:fldChar w:fldCharType="begin">
          <w:fldData xml:space="preserve">PEVuZE5vdGU+PENpdGU+PEF1dGhvcj5SaWNoZWxkaTwvQXV0aG9yPjxZZWFyPjIwMTE8L1llYXI+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mV3IEVuZ2xhbmQgSm91cm5hbCBvZiBNZWRpY2luZTwvc2Vjb25kYXJ5LXRp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BE0F3E">
        <w:instrText xml:space="preserve"> ADDIN EN.CITE </w:instrText>
      </w:r>
      <w:r w:rsidR="00BE0F3E">
        <w:fldChar w:fldCharType="begin">
          <w:fldData xml:space="preserve">PEVuZE5vdGU+PENpdGU+PEF1dGhvcj5SaWNoZWxkaTwvQXV0aG9yPjxZZWFyPjIwMTE8L1llYXI+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mV3IEVuZ2xhbmQgSm91cm5hbCBvZiBNZWRpY2luZTwvc2Vjb25kYXJ5LXRp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BE0F3E">
        <w:instrText xml:space="preserve"> ADDIN EN.CITE.DATA </w:instrText>
      </w:r>
      <w:r w:rsidR="00BE0F3E">
        <w:fldChar w:fldCharType="end"/>
      </w:r>
      <w:r w:rsidR="00B3413C">
        <w:fldChar w:fldCharType="separate"/>
      </w:r>
      <w:r w:rsidR="00E32AA1" w:rsidRPr="00E32AA1">
        <w:rPr>
          <w:noProof/>
          <w:vertAlign w:val="superscript"/>
        </w:rPr>
        <w:t>210</w:t>
      </w:r>
      <w:r w:rsidR="00B3413C">
        <w:fldChar w:fldCharType="end"/>
      </w:r>
      <w:r>
        <w:t xml:space="preserve"> </w:t>
      </w:r>
      <w:r w:rsidR="00B3413C">
        <w:t>The ‘</w:t>
      </w:r>
      <w:r w:rsidR="00587425">
        <w:t>TOMORROW</w:t>
      </w:r>
      <w:r w:rsidR="00B3413C">
        <w:t xml:space="preserve">’ trial </w:t>
      </w:r>
      <w:r w:rsidR="006F2C54">
        <w:t>was a dose-finding study over 12 months (n=432)</w:t>
      </w:r>
      <w:r w:rsidR="00587425">
        <w:t>.</w:t>
      </w:r>
      <w:r w:rsidR="00587425">
        <w:fldChar w:fldCharType="begin">
          <w:fldData xml:space="preserve">PEVuZE5vdGU+PENpdGU+PEF1dGhvcj5SaWNoZWxkaTwvQXV0aG9yPjxZZWFyPjIwMTE8L1llYXI+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mV3IEVuZ2xhbmQgSm91cm5hbCBvZiBNZWRpY2luZTwvc2Vjb25kYXJ5LXRp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BE0F3E">
        <w:instrText xml:space="preserve"> ADDIN EN.CITE </w:instrText>
      </w:r>
      <w:r w:rsidR="00BE0F3E">
        <w:fldChar w:fldCharType="begin">
          <w:fldData xml:space="preserve">PEVuZE5vdGU+PENpdGU+PEF1dGhvcj5SaWNoZWxkaTwvQXV0aG9yPjxZZWFyPjIwMTE8L1llYXI+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mV3IEVuZ2xhbmQgSm91cm5hbCBvZiBNZWRpY2luZTwvc2Vjb25kYXJ5LXRp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BE0F3E">
        <w:instrText xml:space="preserve"> ADDIN EN.CITE.DATA </w:instrText>
      </w:r>
      <w:r w:rsidR="00BE0F3E">
        <w:fldChar w:fldCharType="end"/>
      </w:r>
      <w:r w:rsidR="00587425">
        <w:fldChar w:fldCharType="separate"/>
      </w:r>
      <w:r w:rsidR="00E32AA1" w:rsidRPr="00E32AA1">
        <w:rPr>
          <w:noProof/>
          <w:vertAlign w:val="superscript"/>
        </w:rPr>
        <w:t>210</w:t>
      </w:r>
      <w:r w:rsidR="00587425">
        <w:fldChar w:fldCharType="end"/>
      </w:r>
      <w:r w:rsidR="00CD4230">
        <w:t xml:space="preserve"> Although the trend toward reduced FVC decline was not statistically significant </w:t>
      </w:r>
      <w:r w:rsidR="006E48EC">
        <w:t xml:space="preserve">when correcting for multiplicity, </w:t>
      </w:r>
      <w:r w:rsidR="00D90554">
        <w:t>t</w:t>
      </w:r>
      <w:r w:rsidR="002525B7">
        <w:t>he trend</w:t>
      </w:r>
      <w:r w:rsidR="00D90554">
        <w:t xml:space="preserve"> to efficacy</w:t>
      </w:r>
      <w:r w:rsidR="002525B7">
        <w:t xml:space="preserve"> was most marked in the highest dose arm and provided the basis for phase III trials.</w:t>
      </w:r>
    </w:p>
    <w:p w14:paraId="6EDED7D1" w14:textId="00D2F3C4" w:rsidR="00FE6410" w:rsidRPr="00FE6410" w:rsidRDefault="00602A25" w:rsidP="00FE6410">
      <w:r>
        <w:t>In a similar fashion to the pirfenidone CAPACITY trials,</w:t>
      </w:r>
      <w:r>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fldChar w:fldCharType="separate"/>
      </w:r>
      <w:r w:rsidR="008E7684" w:rsidRPr="008E7684">
        <w:rPr>
          <w:noProof/>
          <w:vertAlign w:val="superscript"/>
        </w:rPr>
        <w:t>90</w:t>
      </w:r>
      <w:r>
        <w:fldChar w:fldCharType="end"/>
      </w:r>
      <w:r>
        <w:t xml:space="preserve"> the </w:t>
      </w:r>
      <w:r w:rsidR="00587425">
        <w:t>INPULSIS</w:t>
      </w:r>
      <w:r w:rsidR="00520A72">
        <w:t xml:space="preserve"> trials were two phase III replicate placebo-controlled RCTs to assess efficacy of nintedanib, reported together</w:t>
      </w:r>
      <w:r w:rsidR="00D851F2">
        <w:t xml:space="preserve"> (n=1066)</w:t>
      </w:r>
      <w:r w:rsidR="00520A72">
        <w:t>.</w:t>
      </w:r>
      <w:r w:rsidR="00587425">
        <w:fldChar w:fldCharType="begin"/>
      </w:r>
      <w:r w:rsidR="008E7684">
        <w:instrText xml:space="preserve"> ADDIN EN.CITE &lt;EndNote&gt;&lt;Cite&gt;&lt;Author&gt;Richeldi&lt;/Author&gt;&lt;Year&gt;2014&lt;/Year&gt;&lt;RecNum&gt;802&lt;/RecNum&gt;&lt;DisplayText&gt;&lt;style face="superscript"&gt;89&lt;/style&gt;&lt;/DisplayText&gt;&lt;record&gt;&lt;rec-number&gt;802&lt;/rec-number&gt;&lt;foreign-keys&gt;&lt;key app="EN" db-id="2wzs52ephwvx93eefep5rvxm0x22zpzvpz0w" timestamp="1490365218"&gt;802&lt;/key&gt;&lt;/foreign-keys&gt;&lt;ref-type name="Journal Article"&gt;17&lt;/ref-type&gt;&lt;contributors&gt;&lt;authors&gt;&lt;author&gt;Richeldi, L.&lt;/author&gt;&lt;author&gt;du Bois, R. M.&lt;/author&gt;&lt;author&gt;Raghu, G.&lt;/author&gt;&lt;author&gt;Azuma, A.&lt;/author&gt;&lt;author&gt;Brown, K. K.&lt;/author&gt;&lt;author&gt;Costabel, U.&lt;/author&gt;&lt;author&gt;Cottin, V.&lt;/author&gt;&lt;author&gt;Flaherty, K. R.&lt;/author&gt;&lt;author&gt;Hansell, D. M.&lt;/author&gt;&lt;author&gt;Inoue, Y.&lt;/author&gt;&lt;author&gt;Kim, D. S.&lt;/author&gt;&lt;author&gt;Kolb, M.&lt;/author&gt;&lt;author&gt;Nicholson, A. G.&lt;/author&gt;&lt;author&gt;Noble, P. W.&lt;/author&gt;&lt;author&gt;Selman, M.&lt;/author&gt;&lt;author&gt;Taniguchi, H.&lt;/author&gt;&lt;author&gt;Brun, M.&lt;/author&gt;&lt;author&gt;Le Maulf, F.&lt;/author&gt;&lt;author&gt;Girard, M.&lt;/author&gt;&lt;author&gt;Stowasser, S.&lt;/author&gt;&lt;author&gt;Schlenker-Herceg, R.&lt;/author&gt;&lt;author&gt;Disse, B.&lt;/author&gt;&lt;author&gt;Collard, H. R.&lt;/author&gt;&lt;author&gt;for the Inpulsis Trial Investigators,&lt;/author&gt;&lt;/authors&gt;&lt;/contributors&gt;&lt;titles&gt;&lt;title&gt;Efficacy and safety of nintedanib in idiopathic pulmonary fibrosis&lt;/title&gt;&lt;secondary-title&gt;The New England Journal of Medicine&lt;/secondary-title&gt;&lt;alt-title&gt;N Engl J Med&lt;/alt-title&gt;&lt;/titles&gt;&lt;periodical&gt;&lt;full-title&gt;The New England Journal of Medicine&lt;/full-title&gt;&lt;abbr-1&gt;New Engl J Med&lt;/abbr-1&gt;&lt;/periodical&gt;&lt;alt-periodical&gt;&lt;full-title&gt;New England Journal of Medicine&lt;/full-title&gt;&lt;abbr-1&gt;N Engl J Med&lt;/abbr-1&gt;&lt;/alt-periodical&gt;&lt;pages&gt;2071-82&lt;/pages&gt;&lt;volume&gt;370&lt;/volume&gt;&lt;number&gt;22&lt;/number&gt;&lt;dates&gt;&lt;year&gt;2014&lt;/year&gt;&lt;/dates&gt;&lt;label&gt;Richeldi2014&lt;/label&gt;&lt;urls&gt;&lt;related-urls&gt;&lt;url&gt;http://dx.doi.org/10.1056/NEJMoa1402584&lt;/url&gt;&lt;/related-urls&gt;&lt;/urls&gt;&lt;electronic-resource-num&gt;10.1056/NEJMoa1402584&lt;/electronic-resource-num&gt;&lt;/record&gt;&lt;/Cite&gt;&lt;/EndNote&gt;</w:instrText>
      </w:r>
      <w:r w:rsidR="00587425">
        <w:fldChar w:fldCharType="separate"/>
      </w:r>
      <w:r w:rsidR="008E7684" w:rsidRPr="008E7684">
        <w:rPr>
          <w:noProof/>
          <w:vertAlign w:val="superscript"/>
        </w:rPr>
        <w:t>89</w:t>
      </w:r>
      <w:r w:rsidR="00587425">
        <w:fldChar w:fldCharType="end"/>
      </w:r>
      <w:r w:rsidR="00D851F2">
        <w:t xml:space="preserve"> Although the primary endpoint of the trials </w:t>
      </w:r>
      <w:r w:rsidR="00926C94">
        <w:t>was absolute decline in FVC over 52 weeks, nintedanib also significantly reduced the proportion of participants with FVC decline ≥ 10%.</w:t>
      </w:r>
      <w:r w:rsidR="003C54E3">
        <w:t xml:space="preserve"> On this basis, nintedanib is licenced for t</w:t>
      </w:r>
      <w:r w:rsidR="002A3BC5">
        <w:t xml:space="preserve">he treatment of IPF in </w:t>
      </w:r>
      <w:del w:id="2777" w:author="Windows User" w:date="2018-10-31T09:14:00Z">
        <w:r w:rsidR="002A3BC5" w:rsidDel="00B507D3">
          <w:delText xml:space="preserve">the </w:delText>
        </w:r>
      </w:del>
      <w:r w:rsidR="002A3BC5">
        <w:t>Europe</w:t>
      </w:r>
      <w:r w:rsidR="003C54E3">
        <w:t xml:space="preserve"> and </w:t>
      </w:r>
      <w:r w:rsidR="002A3BC5">
        <w:t xml:space="preserve">the </w:t>
      </w:r>
      <w:r w:rsidR="003C54E3">
        <w:t>USA.</w:t>
      </w:r>
    </w:p>
    <w:p w14:paraId="760A59A5" w14:textId="77777777" w:rsidR="00800F06" w:rsidRDefault="004F5B10" w:rsidP="00F27ECF">
      <w:pPr>
        <w:pStyle w:val="Heading4"/>
      </w:pPr>
      <w:r>
        <w:t xml:space="preserve">Antifibrotic Treatment Funding </w:t>
      </w:r>
      <w:r w:rsidR="00800F06">
        <w:t>in the UK</w:t>
      </w:r>
    </w:p>
    <w:p w14:paraId="061DFE5D" w14:textId="6D246D42" w:rsidR="008F59BA" w:rsidRDefault="00642F62" w:rsidP="0050512A">
      <w:r>
        <w:t xml:space="preserve">The funding recommendations of pirfenidone and nintedanib in the UK as assessed by NICE are worth further discussion, given their </w:t>
      </w:r>
      <w:r w:rsidR="003117C9">
        <w:t>use</w:t>
      </w:r>
      <w:r>
        <w:t xml:space="preserve"> of FVC </w:t>
      </w:r>
      <w:r w:rsidR="00B653C0">
        <w:t>cut</w:t>
      </w:r>
      <w:r>
        <w:t xml:space="preserve"> off values</w:t>
      </w:r>
      <w:r w:rsidR="003117C9">
        <w:t xml:space="preserve"> to determine treatment thresholds</w:t>
      </w:r>
      <w:r w:rsidR="002D7E6B">
        <w:t xml:space="preserve"> in patients with IPF</w:t>
      </w:r>
      <w:r w:rsidR="003117C9">
        <w:t>.</w:t>
      </w:r>
      <w:r w:rsidR="008D6AC2">
        <w:fldChar w:fldCharType="begin"/>
      </w:r>
      <w:r w:rsidR="00BE0F3E">
        <w:instrText xml:space="preserve"> ADDIN EN.CITE &lt;EndNote&gt;&lt;Cite&gt;&lt;Author&gt;National Institute for Health and Care Excellence&lt;/Author&gt;&lt;Year&gt;2013&lt;/Year&gt;&lt;RecNum&gt;478&lt;/RecNum&gt;&lt;DisplayText&gt;&lt;style face="superscript"&gt;211, 212&lt;/style&gt;&lt;/DisplayText&gt;&lt;record&gt;&lt;rec-number&gt;478&lt;/rec-number&gt;&lt;foreign-keys&gt;&lt;key app="EN" db-id="52evaf50e9fe5cewd9b555d6wtw099s0pzrz" timestamp="1455192241" guid="a2f73e34-4c80-4096-8441-944ab75583ed"&gt;478&lt;/key&gt;&lt;key app="ENWeb" db-id=""&gt;0&lt;/key&gt;&lt;/foreign-keys&gt;&lt;ref-type name="Journal Article"&gt;17&lt;/ref-type&gt;&lt;contributors&gt;&lt;authors&gt;&lt;author&gt;National Institute for Health and Care Excellence,&lt;/author&gt;&lt;/authors&gt;&lt;/contributors&gt;&lt;titles&gt;&lt;title&gt;Pirfenidone for treating idiopathic pulmonary fibrosis&lt;/title&gt;&lt;secondary-title&gt;NICE Technology Appraisal Guidance&lt;/secondary-title&gt;&lt;/titles&gt;&lt;periodical&gt;&lt;full-title&gt;NICE Technology Appraisal Guidance&lt;/full-title&gt;&lt;/periodical&gt;&lt;volume&gt;(TA 282)&lt;/volume&gt;&lt;dates&gt;&lt;year&gt;2013&lt;/year&gt;&lt;/dates&gt;&lt;urls&gt;&lt;/urls&gt;&lt;/record&gt;&lt;/Cite&gt;&lt;Cite&gt;&lt;Author&gt;National Institute for Health and Care Excellence&lt;/Author&gt;&lt;Year&gt;2016&lt;/Year&gt;&lt;RecNum&gt;477&lt;/RecNum&gt;&lt;record&gt;&lt;rec-number&gt;477&lt;/rec-number&gt;&lt;foreign-keys&gt;&lt;key app="EN" db-id="52evaf50e9fe5cewd9b555d6wtw099s0pzrz" timestamp="1455192230" guid="36176d4a-d522-4e66-bf6e-14dc3915f5ac"&gt;477&lt;/key&gt;&lt;key app="ENWeb" db-id=""&gt;0&lt;/key&gt;&lt;/foreign-keys&gt;&lt;ref-type name="Journal Article"&gt;17&lt;/ref-type&gt;&lt;contributors&gt;&lt;authors&gt;&lt;author&gt;National Institute for Health and Care Excellence,&lt;/author&gt;&lt;/authors&gt;&lt;/contributors&gt;&lt;titles&gt;&lt;title&gt;Nintedanib for treating idiopathic pulmonary fibrosis&lt;/title&gt;&lt;secondary-title&gt;NICE Technology Appraisal Guidance&lt;/secondary-title&gt;&lt;/titles&gt;&lt;periodical&gt;&lt;full-title&gt;NICE Technology Appraisal Guidance&lt;/full-title&gt;&lt;/periodical&gt;&lt;volume&gt;(TA 379)&lt;/volume&gt;&lt;dates&gt;&lt;year&gt;2016&lt;/year&gt;&lt;/dates&gt;&lt;urls&gt;&lt;/urls&gt;&lt;/record&gt;&lt;/Cite&gt;&lt;/EndNote&gt;</w:instrText>
      </w:r>
      <w:r w:rsidR="008D6AC2">
        <w:fldChar w:fldCharType="separate"/>
      </w:r>
      <w:r w:rsidR="00E32AA1" w:rsidRPr="00E32AA1">
        <w:rPr>
          <w:noProof/>
          <w:vertAlign w:val="superscript"/>
        </w:rPr>
        <w:t>211, 212</w:t>
      </w:r>
      <w:r w:rsidR="008D6AC2">
        <w:fldChar w:fldCharType="end"/>
      </w:r>
      <w:r w:rsidR="00B21EB0">
        <w:t xml:space="preserve"> The relevant recommendations for both treatments are:</w:t>
      </w:r>
    </w:p>
    <w:p w14:paraId="47B3ED28" w14:textId="77777777" w:rsidR="00B21EB0" w:rsidRDefault="00B21EB0" w:rsidP="00B54836">
      <w:pPr>
        <w:numPr>
          <w:ilvl w:val="0"/>
          <w:numId w:val="4"/>
        </w:numPr>
      </w:pPr>
      <w:r>
        <w:t>The person has an FVC between 50 and 80% predicted</w:t>
      </w:r>
    </w:p>
    <w:p w14:paraId="5C9DFA49" w14:textId="53C22A5E" w:rsidR="00B21EB0" w:rsidRDefault="00B21EB0" w:rsidP="00B54836">
      <w:pPr>
        <w:numPr>
          <w:ilvl w:val="0"/>
          <w:numId w:val="4"/>
        </w:numPr>
      </w:pPr>
      <w:r>
        <w:t>Treatment is discontinued i</w:t>
      </w:r>
      <w:del w:id="2778" w:author="Windows User" w:date="2018-10-31T09:14:00Z">
        <w:r w:rsidDel="00B507D3">
          <w:delText>s</w:delText>
        </w:r>
      </w:del>
      <w:ins w:id="2779" w:author="Windows User" w:date="2018-10-31T09:14:00Z">
        <w:r w:rsidR="00B507D3">
          <w:t>f</w:t>
        </w:r>
      </w:ins>
      <w:r>
        <w:t xml:space="preserve"> there is evidence of disease progression (decline in FVC ≥ 10% within any 12-month period)</w:t>
      </w:r>
    </w:p>
    <w:p w14:paraId="3397ABCB" w14:textId="1FB6E24E" w:rsidR="00B21EB0" w:rsidRDefault="00EF0AB7" w:rsidP="00B21EB0">
      <w:r>
        <w:t xml:space="preserve">The 80% maximal threshold for both treatments was provided on the basis of high incremental cost effectiveness threshold </w:t>
      </w:r>
      <w:r w:rsidR="00704C3E">
        <w:t xml:space="preserve">(ICER) </w:t>
      </w:r>
      <w:r>
        <w:t>calculations in this subgroup, although neither the CAPACITY</w:t>
      </w:r>
      <w:r w:rsidR="00AE6B28">
        <w:fldChar w:fldCharType="begin"/>
      </w:r>
      <w:r w:rsidR="00BE0F3E">
        <w:instrText xml:space="preserve"> ADDIN EN.CITE &lt;EndNote&gt;&lt;Cite&gt;&lt;Author&gt;Noble&lt;/Author&gt;&lt;Year&gt;2011&lt;/Year&gt;&lt;RecNum&gt;211&lt;/RecNum&gt;&lt;DisplayText&gt;&lt;style face="superscript"&gt;90&lt;/style&gt;&lt;/DisplayText&gt;&lt;record&gt;&lt;rec-number&gt;211&lt;/rec-number&gt;&lt;foreign-keys&gt;&lt;key app="EN" db-id="52evaf50e9fe5cewd9b555d6wtw099s0pzrz" timestamp="1433404230" guid="b25e1ba4-b5c0-47d4-88ef-e98d4218b5b4"&gt;211&lt;/key&gt;&lt;key app="ENWeb" db-id=""&gt;0&lt;/key&gt;&lt;/foreign-keys&gt;&lt;ref-type name="Journal Article"&gt;17&lt;/ref-type&gt;&lt;contributors&gt;&lt;authors&gt;&lt;author&gt;Noble, Paul W.&lt;/author&gt;&lt;author&gt;Albera, Carlo&lt;/author&gt;&lt;author&gt;Bradford, Williamson Z.&lt;/author&gt;&lt;author&gt;Costabel, Ulrich&lt;/author&gt;&lt;author&gt;Glassberg, Marilyn K.&lt;/author&gt;&lt;author&gt;Kardatzke, David&lt;/author&gt;&lt;author&gt;King, Talmadge E.&lt;/author&gt;&lt;author&gt;Lancaster, Lisa&lt;/author&gt;&lt;author&gt;Sahn, Steven A.&lt;/author&gt;&lt;author&gt;Szwarcberg, Javier&lt;/author&gt;&lt;author&gt;Valeyre, Dominique&lt;/author&gt;&lt;author&gt;du Bois, Roland M.&lt;/author&gt;&lt;author&gt;for the CAPACITY Study Group,&lt;/author&gt;&lt;/authors&gt;&lt;/contributors&gt;&lt;titles&gt;&lt;title&gt;Pirfenidone in patients with idiopathic pulmonary fibrosis (CAPACITY): two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60-1769&lt;/pages&gt;&lt;volume&gt;377&lt;/volume&gt;&lt;number&gt;9779&lt;/number&gt;&lt;dates&gt;&lt;year&gt;2011&lt;/year&gt;&lt;/dates&gt;&lt;isbn&gt;01406736&lt;/isbn&gt;&lt;urls&gt;&lt;/urls&gt;&lt;electronic-resource-num&gt;10.1016/s0140-6736(11)60405-4&lt;/electronic-resource-num&gt;&lt;/record&gt;&lt;/Cite&gt;&lt;/EndNote&gt;</w:instrText>
      </w:r>
      <w:r w:rsidR="00AE6B28">
        <w:fldChar w:fldCharType="separate"/>
      </w:r>
      <w:r w:rsidR="008E7684" w:rsidRPr="008E7684">
        <w:rPr>
          <w:noProof/>
          <w:vertAlign w:val="superscript"/>
        </w:rPr>
        <w:t>90</w:t>
      </w:r>
      <w:r w:rsidR="00AE6B28">
        <w:fldChar w:fldCharType="end"/>
      </w:r>
      <w:r>
        <w:t xml:space="preserve"> nor INPULSIS</w:t>
      </w:r>
      <w:r w:rsidR="00AE6B28">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 </w:instrText>
      </w:r>
      <w:r w:rsidR="008E7684">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DATA </w:instrText>
      </w:r>
      <w:r w:rsidR="008E7684">
        <w:fldChar w:fldCharType="end"/>
      </w:r>
      <w:r w:rsidR="00AE6B28">
        <w:fldChar w:fldCharType="separate"/>
      </w:r>
      <w:r w:rsidR="008E7684" w:rsidRPr="008E7684">
        <w:rPr>
          <w:noProof/>
          <w:vertAlign w:val="superscript"/>
        </w:rPr>
        <w:t>89</w:t>
      </w:r>
      <w:r w:rsidR="00AE6B28">
        <w:fldChar w:fldCharType="end"/>
      </w:r>
      <w:r>
        <w:t xml:space="preserve"> trials analysed these subgroups</w:t>
      </w:r>
      <w:r w:rsidR="00AE6B28">
        <w:t xml:space="preserve"> prospectively.</w:t>
      </w:r>
      <w:r w:rsidR="00751684">
        <w:t xml:space="preserve"> The </w:t>
      </w:r>
      <w:r w:rsidR="00432BC4">
        <w:t xml:space="preserve">NICE </w:t>
      </w:r>
      <w:r w:rsidR="00751684">
        <w:t xml:space="preserve">committee heard that patients </w:t>
      </w:r>
      <w:ins w:id="2780" w:author="Windows User" w:date="2018-10-31T09:14:00Z">
        <w:r w:rsidR="00B507D3">
          <w:t>with percent of</w:t>
        </w:r>
      </w:ins>
      <w:del w:id="2781" w:author="Windows User" w:date="2018-10-31T09:14:00Z">
        <w:r w:rsidR="00751684" w:rsidDel="00B507D3">
          <w:delText>a</w:delText>
        </w:r>
      </w:del>
      <w:r w:rsidR="00751684">
        <w:t xml:space="preserve"> predicted FVC &lt; 50% were </w:t>
      </w:r>
      <w:r w:rsidR="00432BC4">
        <w:t>in a terminal phase of illness and focus should be of palliation and possibly lung transplantation.</w:t>
      </w:r>
      <w:r w:rsidR="00432BC4">
        <w:fldChar w:fldCharType="begin"/>
      </w:r>
      <w:r w:rsidR="00BE0F3E">
        <w:instrText xml:space="preserve"> ADDIN EN.CITE &lt;EndNote&gt;&lt;Cite&gt;&lt;Author&gt;National Institute for Health and Care Excellence&lt;/Author&gt;&lt;Year&gt;2013&lt;/Year&gt;&lt;RecNum&gt;478&lt;/RecNum&gt;&lt;DisplayText&gt;&lt;style face="superscript"&gt;211, 212&lt;/style&gt;&lt;/DisplayText&gt;&lt;record&gt;&lt;rec-number&gt;478&lt;/rec-number&gt;&lt;foreign-keys&gt;&lt;key app="EN" db-id="52evaf50e9fe5cewd9b555d6wtw099s0pzrz" timestamp="1455192241" guid="a2f73e34-4c80-4096-8441-944ab75583ed"&gt;478&lt;/key&gt;&lt;key app="ENWeb" db-id=""&gt;0&lt;/key&gt;&lt;/foreign-keys&gt;&lt;ref-type name="Journal Article"&gt;17&lt;/ref-type&gt;&lt;contributors&gt;&lt;authors&gt;&lt;author&gt;National Institute for Health and Care Excellence,&lt;/author&gt;&lt;/authors&gt;&lt;/contributors&gt;&lt;titles&gt;&lt;title&gt;Pirfenidone for treating idiopathic pulmonary fibrosis&lt;/title&gt;&lt;secondary-title&gt;NICE Technology Appraisal Guidance&lt;/secondary-title&gt;&lt;/titles&gt;&lt;periodical&gt;&lt;full-title&gt;NICE Technology Appraisal Guidance&lt;/full-title&gt;&lt;/periodical&gt;&lt;volume&gt;(TA 282)&lt;/volume&gt;&lt;dates&gt;&lt;year&gt;2013&lt;/year&gt;&lt;/dates&gt;&lt;urls&gt;&lt;/urls&gt;&lt;/record&gt;&lt;/Cite&gt;&lt;Cite&gt;&lt;Author&gt;National Institute for Health and Care Excellence&lt;/Author&gt;&lt;Year&gt;2016&lt;/Year&gt;&lt;RecNum&gt;477&lt;/RecNum&gt;&lt;record&gt;&lt;rec-number&gt;477&lt;/rec-number&gt;&lt;foreign-keys&gt;&lt;key app="EN" db-id="52evaf50e9fe5cewd9b555d6wtw099s0pzrz" timestamp="1455192230" guid="36176d4a-d522-4e66-bf6e-14dc3915f5ac"&gt;477&lt;/key&gt;&lt;key app="ENWeb" db-id=""&gt;0&lt;/key&gt;&lt;/foreign-keys&gt;&lt;ref-type name="Journal Article"&gt;17&lt;/ref-type&gt;&lt;contributors&gt;&lt;authors&gt;&lt;author&gt;National Institute for Health and Care Excellence,&lt;/author&gt;&lt;/authors&gt;&lt;/contributors&gt;&lt;titles&gt;&lt;title&gt;Nintedanib for treating idiopathic pulmonary fibrosis&lt;/title&gt;&lt;secondary-title&gt;NICE Technology Appraisal Guidance&lt;/secondary-title&gt;&lt;/titles&gt;&lt;periodical&gt;&lt;full-title&gt;NICE Technology Appraisal Guidance&lt;/full-title&gt;&lt;/periodical&gt;&lt;volume&gt;(TA 379)&lt;/volume&gt;&lt;dates&gt;&lt;year&gt;2016&lt;/year&gt;&lt;/dates&gt;&lt;urls&gt;&lt;/urls&gt;&lt;/record&gt;&lt;/Cite&gt;&lt;/EndNote&gt;</w:instrText>
      </w:r>
      <w:r w:rsidR="00432BC4">
        <w:fldChar w:fldCharType="separate"/>
      </w:r>
      <w:r w:rsidR="00E32AA1" w:rsidRPr="00E32AA1">
        <w:rPr>
          <w:noProof/>
          <w:vertAlign w:val="superscript"/>
        </w:rPr>
        <w:t>211, 212</w:t>
      </w:r>
      <w:r w:rsidR="00432BC4">
        <w:fldChar w:fldCharType="end"/>
      </w:r>
      <w:r w:rsidR="00432BC4">
        <w:t xml:space="preserve"> In both treatments, a fall in FVC ≥ 10% was determined to be representative of treatment failure, given that efficacy of the drugs was demonstrated by preservation of FVC in the treatment populations.</w:t>
      </w:r>
    </w:p>
    <w:p w14:paraId="5CA66C73" w14:textId="77777777" w:rsidR="00432BC4" w:rsidRDefault="00432BC4" w:rsidP="00B21EB0">
      <w:r>
        <w:t xml:space="preserve">The </w:t>
      </w:r>
      <w:r w:rsidR="009C3EF2">
        <w:t xml:space="preserve">limitations of FVC have been previously covered, including how normal reference values differ with gender and age, </w:t>
      </w:r>
      <w:r w:rsidR="00B3100E">
        <w:t>differences in reference equations, inflation of FVC</w:t>
      </w:r>
      <w:r w:rsidR="008715B8">
        <w:t xml:space="preserve"> by co-existent conditions</w:t>
      </w:r>
      <w:r w:rsidR="0072260E">
        <w:t xml:space="preserve">, such as </w:t>
      </w:r>
      <w:r w:rsidR="00802BDF">
        <w:t>emphysema and the lack of clarity between using absolute and relative changes.</w:t>
      </w:r>
      <w:r w:rsidR="006E259B">
        <w:t xml:space="preserve"> The recommendations are often perceived as controversial for these reasons.</w:t>
      </w:r>
    </w:p>
    <w:p w14:paraId="779B7295" w14:textId="0DF7BF34" w:rsidR="00587425" w:rsidRPr="00587425" w:rsidRDefault="006E259B" w:rsidP="00587425">
      <w:r>
        <w:lastRenderedPageBreak/>
        <w:t>Investigators have tried to address these issues. For example, a p</w:t>
      </w:r>
      <w:r w:rsidR="0050512A">
        <w:t>ooled post-hoc</w:t>
      </w:r>
      <w:r w:rsidR="007F153F">
        <w:t xml:space="preserve"> analysis of the CAPACITY and ASCEND trials</w:t>
      </w:r>
      <w:r w:rsidR="005F292D">
        <w:t xml:space="preserve"> evidenced that even those who suffered a 10% decline in FVC over the first six months of the trial were less likely to suffer a further decline or death over the subsequent six months if in the treatment arm</w:t>
      </w:r>
      <w:r w:rsidR="0050512A">
        <w:t>.</w:t>
      </w:r>
      <w:r w:rsidR="0050512A">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 </w:instrText>
      </w:r>
      <w:r w:rsidR="00BE0F3E">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DATA </w:instrText>
      </w:r>
      <w:r w:rsidR="00BE0F3E">
        <w:fldChar w:fldCharType="end"/>
      </w:r>
      <w:r w:rsidR="0050512A">
        <w:fldChar w:fldCharType="separate"/>
      </w:r>
      <w:r w:rsidR="00D64E8E" w:rsidRPr="00D64E8E">
        <w:rPr>
          <w:noProof/>
          <w:vertAlign w:val="superscript"/>
        </w:rPr>
        <w:t>114</w:t>
      </w:r>
      <w:r w:rsidR="0050512A">
        <w:fldChar w:fldCharType="end"/>
      </w:r>
      <w:r w:rsidR="000A735A">
        <w:t xml:space="preserve"> Kolb </w:t>
      </w:r>
      <w:r w:rsidR="000A735A" w:rsidRPr="008D1EAA">
        <w:rPr>
          <w:i/>
        </w:rPr>
        <w:t>et al</w:t>
      </w:r>
      <w:r w:rsidR="008D1EAA">
        <w:rPr>
          <w:i/>
        </w:rPr>
        <w:t>.</w:t>
      </w:r>
      <w:r w:rsidR="000A735A">
        <w:t xml:space="preserve"> report that composite data from both INPULSIS trials demonstrate that FVC decline and benefit from treatment is the same for patients with an</w:t>
      </w:r>
      <w:r w:rsidR="00035F53">
        <w:t xml:space="preserve"> FV</w:t>
      </w:r>
      <w:r w:rsidR="000A735A">
        <w:t>C &gt; 90% as compared to those with FVC ≤ 90%.</w:t>
      </w:r>
      <w:r w:rsidR="00026DEE">
        <w:fldChar w:fldCharType="begin"/>
      </w:r>
      <w:r w:rsidR="00E32AA1">
        <w:instrText xml:space="preserve"> ADDIN EN.CITE &lt;EndNote&gt;&lt;Cite&gt;&lt;Author&gt;Kolb&lt;/Author&gt;&lt;Year&gt;2016&lt;/Year&gt;&lt;RecNum&gt;896&lt;/RecNum&gt;&lt;DisplayText&gt;&lt;style face="superscript"&gt;213&lt;/style&gt;&lt;/DisplayText&gt;&lt;record&gt;&lt;rec-number&gt;896&lt;/rec-number&gt;&lt;foreign-keys&gt;&lt;key app="EN" db-id="2wzs52ephwvx93eefep5rvxm0x22zpzvpz0w" timestamp="1490691288"&gt;896&lt;/key&gt;&lt;/foreign-keys&gt;&lt;ref-type name="Journal Article"&gt;17&lt;/ref-type&gt;&lt;contributors&gt;&lt;authors&gt;&lt;author&gt;Kolb, Martin&lt;/author&gt;&lt;author&gt;Richeldi, Luca&lt;/author&gt;&lt;author&gt;Behr, Jürgen&lt;/author&gt;&lt;author&gt;Maher, Toby M&lt;/author&gt;&lt;author&gt;Tang, Wenbo&lt;/author&gt;&lt;author&gt;Stowasser, Susanne&lt;/author&gt;&lt;author&gt;Hallmann, Christoph&lt;/author&gt;&lt;author&gt;du Bois, Roland M&lt;/author&gt;&lt;/authors&gt;&lt;/contributors&gt;&lt;titles&gt;&lt;title&gt;Nintedanib in patients with idiopathic pulmonary fibrosis and preserved lung volume&lt;/title&gt;&lt;secondary-title&gt;Thorax&lt;/secondary-title&gt;&lt;alt-title&gt;Thorax&lt;/alt-title&gt;&lt;/titles&gt;&lt;periodical&gt;&lt;full-title&gt;Thorax&lt;/full-title&gt;&lt;abbr-1&gt;Thorax&lt;/abbr-1&gt;&lt;/periodical&gt;&lt;alt-periodical&gt;&lt;full-title&gt;Thorax&lt;/full-title&gt;&lt;abbr-1&gt;Thorax&lt;/abbr-1&gt;&lt;/alt-periodical&gt;&lt;number&gt;72&lt;/number&gt;&lt;section&gt;340-6&lt;/section&gt;&lt;dates&gt;&lt;year&gt;2016&lt;/year&gt;&lt;/dates&gt;&lt;urls&gt;&lt;/urls&gt;&lt;electronic-resource-num&gt;10.1136/thoraxjnl-2016-208710&lt;/electronic-resource-num&gt;&lt;/record&gt;&lt;/Cite&gt;&lt;/EndNote&gt;</w:instrText>
      </w:r>
      <w:r w:rsidR="00026DEE">
        <w:fldChar w:fldCharType="separate"/>
      </w:r>
      <w:r w:rsidR="00E32AA1" w:rsidRPr="00E32AA1">
        <w:rPr>
          <w:noProof/>
          <w:vertAlign w:val="superscript"/>
        </w:rPr>
        <w:t>213</w:t>
      </w:r>
      <w:r w:rsidR="00026DEE">
        <w:fldChar w:fldCharType="end"/>
      </w:r>
      <w:r w:rsidR="00026DEE">
        <w:t xml:space="preserve"> The need for personalised assessment and management is in stark focus following these debates, but remains challenging given the limited availability of accurate markers of prognosis.</w:t>
      </w:r>
    </w:p>
    <w:p w14:paraId="2187B32B" w14:textId="77777777" w:rsidR="00642066" w:rsidRDefault="00642066" w:rsidP="009D229C">
      <w:pPr>
        <w:pStyle w:val="Heading4"/>
      </w:pPr>
      <w:r>
        <w:t>Gastro-oesophageal reflux treatment</w:t>
      </w:r>
    </w:p>
    <w:p w14:paraId="6DF147F8" w14:textId="00E31789" w:rsidR="009D229C" w:rsidRDefault="009D229C" w:rsidP="009D229C">
      <w:pPr>
        <w:rPr>
          <w:rFonts w:cs="Arial"/>
        </w:rPr>
      </w:pPr>
      <w:r>
        <w:rPr>
          <w:rFonts w:cs="Arial"/>
        </w:rPr>
        <w:t>It has long been observed that gastro-oesophageal reflux disease (GORD) symptoms (heartburn, indigestion) are associated with IPF.</w:t>
      </w:r>
      <w:r>
        <w:rPr>
          <w:rFonts w:cs="Arial"/>
        </w:rPr>
        <w:fldChar w:fldCharType="begin">
          <w:fldData xml:space="preserve">PEVuZE5vdGU+PENpdGU+PEF1dGhvcj5Ub2JpbjwvQXV0aG9yPjxZZWFyPjE5OTg8L1llYXI+PFJl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4MDQtODwvcGFnZXM+PHZvbHVtZT4xNTg8L3ZvbHVtZT48bnVtYmVyPjY8L251bWJlcj48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</w:fldData>
        </w:fldChar>
      </w:r>
      <w:r w:rsidR="00BE0F3E">
        <w:rPr>
          <w:rFonts w:cs="Arial"/>
        </w:rPr>
        <w:instrText xml:space="preserve"> ADDIN EN.CITE </w:instrText>
      </w:r>
      <w:r w:rsidR="00BE0F3E">
        <w:rPr>
          <w:rFonts w:cs="Arial"/>
        </w:rPr>
        <w:fldChar w:fldCharType="begin">
          <w:fldData xml:space="preserve">PEVuZE5vdGU+PENpdGU+PEF1dGhvcj5Ub2JpbjwvQXV0aG9yPjxZZWFyPjE5OTg8L1llYXI+PFJl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4MDQtODwvcGFnZXM+PHZvbHVtZT4xNTg8L3ZvbHVtZT48bnVtYmVyPjY8L251bWJlcj48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</w:fldData>
        </w:fldChar>
      </w:r>
      <w:r w:rsidR="00BE0F3E">
        <w:rPr>
          <w:rFonts w:cs="Arial"/>
        </w:rPr>
        <w:instrText xml:space="preserve"> ADDIN EN.CITE.DATA </w:instrText>
      </w:r>
      <w:r w:rsidR="00BE0F3E">
        <w:rPr>
          <w:rFonts w:cs="Arial"/>
        </w:rPr>
      </w:r>
      <w:r w:rsidR="00BE0F3E">
        <w:rPr>
          <w:rFonts w:cs="Arial"/>
        </w:rPr>
        <w:fldChar w:fldCharType="end"/>
      </w:r>
      <w:r>
        <w:rPr>
          <w:rFonts w:cs="Arial"/>
        </w:rPr>
      </w:r>
      <w:r>
        <w:rPr>
          <w:rFonts w:cs="Arial"/>
        </w:rPr>
        <w:fldChar w:fldCharType="separate"/>
      </w:r>
      <w:r w:rsidR="00E32AA1" w:rsidRPr="00E32AA1">
        <w:rPr>
          <w:rFonts w:cs="Arial"/>
          <w:noProof/>
          <w:vertAlign w:val="superscript"/>
        </w:rPr>
        <w:t>214</w:t>
      </w:r>
      <w:r>
        <w:rPr>
          <w:rFonts w:cs="Arial"/>
        </w:rPr>
        <w:fldChar w:fldCharType="end"/>
      </w:r>
      <w:r>
        <w:rPr>
          <w:rFonts w:cs="Arial"/>
        </w:rPr>
        <w:t xml:space="preserve"> Furthermore, a case control report of patients with IPF on the lung transplantation list determined that two-thirds of patients had evidence of reflux on oesophageal pH testing and that symptoms were unreliable in determining whether or not acid reflux was present.</w:t>
      </w:r>
      <w:r>
        <w:rPr>
          <w:rFonts w:cs="Arial"/>
        </w:rPr>
        <w:fldChar w:fldCharType="begin">
          <w:fldData xml:space="preserve">PEVuZE5vdGU+PENpdGU+PEF1dGhvcj5QYXR0aTwvQXV0aG9yPjxZZWFyPjIwMDU8L1llYXI+PFJl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</w:fldData>
        </w:fldChar>
      </w:r>
      <w:r w:rsidR="00BE0F3E">
        <w:rPr>
          <w:rFonts w:cs="Arial"/>
        </w:rPr>
        <w:instrText xml:space="preserve"> ADDIN EN.CITE </w:instrText>
      </w:r>
      <w:r w:rsidR="00BE0F3E">
        <w:rPr>
          <w:rFonts w:cs="Arial"/>
        </w:rPr>
        <w:fldChar w:fldCharType="begin">
          <w:fldData xml:space="preserve">PEVuZE5vdGU+PENpdGU+PEF1dGhvcj5QYXR0aTwvQXV0aG9yPjxZZWFyPjIwMDU8L1llYXI+PFJl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</w:fldData>
        </w:fldChar>
      </w:r>
      <w:r w:rsidR="00BE0F3E">
        <w:rPr>
          <w:rFonts w:cs="Arial"/>
        </w:rPr>
        <w:instrText xml:space="preserve"> ADDIN EN.CITE.DATA </w:instrText>
      </w:r>
      <w:r w:rsidR="00BE0F3E">
        <w:rPr>
          <w:rFonts w:cs="Arial"/>
        </w:rPr>
      </w:r>
      <w:r w:rsidR="00BE0F3E">
        <w:rPr>
          <w:rFonts w:cs="Arial"/>
        </w:rPr>
        <w:fldChar w:fldCharType="end"/>
      </w:r>
      <w:r>
        <w:rPr>
          <w:rFonts w:cs="Arial"/>
        </w:rPr>
      </w:r>
      <w:r>
        <w:rPr>
          <w:rFonts w:cs="Arial"/>
        </w:rPr>
        <w:fldChar w:fldCharType="separate"/>
      </w:r>
      <w:r w:rsidR="00E32AA1" w:rsidRPr="00E32AA1">
        <w:rPr>
          <w:rFonts w:cs="Arial"/>
          <w:noProof/>
          <w:vertAlign w:val="superscript"/>
        </w:rPr>
        <w:t>215</w:t>
      </w:r>
      <w:r>
        <w:rPr>
          <w:rFonts w:cs="Arial"/>
        </w:rPr>
        <w:fldChar w:fldCharType="end"/>
      </w:r>
      <w:r>
        <w:rPr>
          <w:rFonts w:cs="Arial"/>
        </w:rPr>
        <w:t xml:space="preserve"> Whether GORD precedes IPF development and contributes due to acidic damage to the lu</w:t>
      </w:r>
      <w:r w:rsidR="00AC1D83">
        <w:rPr>
          <w:rFonts w:cs="Arial"/>
        </w:rPr>
        <w:t>ng parenchyma, or whether GORD is</w:t>
      </w:r>
      <w:r>
        <w:rPr>
          <w:rFonts w:cs="Arial"/>
        </w:rPr>
        <w:t xml:space="preserve"> more prone to subsequent occurrence in IPF, for example due </w:t>
      </w:r>
      <w:r w:rsidR="00607805" w:rsidRPr="007003AE">
        <w:rPr>
          <w:rFonts w:cs="Arial"/>
        </w:rPr>
        <w:t>to reduced lung compliance</w:t>
      </w:r>
      <w:r w:rsidR="00607805">
        <w:rPr>
          <w:rFonts w:cs="Arial"/>
        </w:rPr>
        <w:t xml:space="preserve"> leading to</w:t>
      </w:r>
      <w:r w:rsidR="00607805" w:rsidRPr="007003AE">
        <w:rPr>
          <w:rFonts w:cs="Arial"/>
        </w:rPr>
        <w:t xml:space="preserve"> </w:t>
      </w:r>
      <w:r w:rsidRPr="007003AE">
        <w:rPr>
          <w:rFonts w:cs="Arial"/>
        </w:rPr>
        <w:t>intrathoracic pressure changes, is unclear</w:t>
      </w:r>
      <w:r>
        <w:rPr>
          <w:rFonts w:cs="Arial"/>
        </w:rPr>
        <w:t>.</w:t>
      </w:r>
    </w:p>
    <w:p w14:paraId="5C62DCA5" w14:textId="6897EA9C" w:rsidR="009D229C" w:rsidRDefault="009D229C" w:rsidP="00DE770F">
      <w:pPr>
        <w:rPr>
          <w:ins w:id="2782" w:author="Windows User" w:date="2018-10-30T13:45:00Z"/>
          <w:rFonts w:cs="Arial"/>
        </w:rPr>
      </w:pPr>
      <w:r>
        <w:rPr>
          <w:rFonts w:cs="Arial"/>
        </w:rPr>
        <w:t xml:space="preserve">In light of such studies, Alliax and colleagues </w:t>
      </w:r>
      <w:del w:id="2783" w:author="Windows User" w:date="2018-10-30T13:45:00Z">
        <w:r w:rsidDel="00801D69">
          <w:rPr>
            <w:rFonts w:cs="Arial"/>
          </w:rPr>
          <w:delText xml:space="preserve">recently </w:delText>
        </w:r>
      </w:del>
      <w:r>
        <w:rPr>
          <w:rFonts w:cs="Arial"/>
        </w:rPr>
        <w:t>called for early consideration of antireflux surgery in patients with IPF,</w:t>
      </w:r>
      <w:r>
        <w:rPr>
          <w:rFonts w:cs="Arial"/>
        </w:rPr>
        <w:fldChar w:fldCharType="begin">
          <w:fldData xml:space="preserve">PEVuZE5vdGU+PENpdGU+PEF1dGhvcj5BbGxhaXg8L0F1dGhvcj48WWVhcj4yMDE0PC9ZZWFyPjxS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BE0F3E">
        <w:rPr>
          <w:rFonts w:cs="Arial"/>
        </w:rPr>
        <w:instrText xml:space="preserve"> ADDIN EN.CITE </w:instrText>
      </w:r>
      <w:r w:rsidR="00BE0F3E">
        <w:rPr>
          <w:rFonts w:cs="Arial"/>
        </w:rPr>
        <w:fldChar w:fldCharType="begin">
          <w:fldData xml:space="preserve">PEVuZE5vdGU+PENpdGU+PEF1dGhvcj5BbGxhaXg8L0F1dGhvcj48WWVhcj4yMDE0PC9ZZWFyPjxS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BE0F3E">
        <w:rPr>
          <w:rFonts w:cs="Arial"/>
        </w:rPr>
        <w:instrText xml:space="preserve"> ADDIN EN.CITE.DATA </w:instrText>
      </w:r>
      <w:r w:rsidR="00BE0F3E">
        <w:rPr>
          <w:rFonts w:cs="Arial"/>
        </w:rPr>
      </w:r>
      <w:r w:rsidR="00BE0F3E">
        <w:rPr>
          <w:rFonts w:cs="Arial"/>
        </w:rPr>
        <w:fldChar w:fldCharType="end"/>
      </w:r>
      <w:r>
        <w:rPr>
          <w:rFonts w:cs="Arial"/>
        </w:rPr>
      </w:r>
      <w:r>
        <w:rPr>
          <w:rFonts w:cs="Arial"/>
        </w:rPr>
        <w:fldChar w:fldCharType="separate"/>
      </w:r>
      <w:r w:rsidR="00E32AA1" w:rsidRPr="00E32AA1">
        <w:rPr>
          <w:rFonts w:cs="Arial"/>
          <w:noProof/>
          <w:vertAlign w:val="superscript"/>
        </w:rPr>
        <w:t>216</w:t>
      </w:r>
      <w:r>
        <w:rPr>
          <w:rFonts w:cs="Arial"/>
        </w:rPr>
        <w:fldChar w:fldCharType="end"/>
      </w:r>
      <w:r>
        <w:rPr>
          <w:rFonts w:cs="Arial"/>
        </w:rPr>
        <w:t xml:space="preserve"> although there </w:t>
      </w:r>
      <w:del w:id="2784" w:author="Windows User" w:date="2018-10-30T13:45:00Z">
        <w:r w:rsidDel="00801D69">
          <w:rPr>
            <w:rFonts w:cs="Arial"/>
          </w:rPr>
          <w:delText xml:space="preserve">is </w:delText>
        </w:r>
      </w:del>
      <w:ins w:id="2785" w:author="Windows User" w:date="2018-10-30T13:45:00Z">
        <w:r w:rsidR="00801D69">
          <w:rPr>
            <w:rFonts w:cs="Arial"/>
          </w:rPr>
          <w:t xml:space="preserve">was </w:t>
        </w:r>
      </w:ins>
      <w:r>
        <w:rPr>
          <w:rFonts w:cs="Arial"/>
        </w:rPr>
        <w:t>no clinical trial data to support the assertion that it would improve outcomes. Several studies demonstrate that inhibition of acid secretion using proton pump inhibitor (PPI) drugs is associated with a slower rate of pulmonary function metric decline,</w:t>
      </w:r>
      <w:r>
        <w:rPr>
          <w:rFonts w:cs="Arial"/>
        </w:rPr>
        <w:fldChar w:fldCharType="begin"/>
      </w:r>
      <w:r w:rsidR="00BE0F3E">
        <w:rPr>
          <w:rFonts w:cs="Arial"/>
        </w:rPr>
        <w:instrText xml:space="preserve"> ADDIN EN.CITE &lt;EndNote&gt;&lt;Cite&gt;&lt;Author&gt;Lee&lt;/Author&gt;&lt;Year&gt;2013&lt;/Year&gt;&lt;RecNum&gt;916&lt;/RecNum&gt;&lt;DisplayText&gt;&lt;style face="superscript"&gt;217&lt;/style&gt;&lt;/DisplayText&gt;&lt;record&gt;&lt;rec-number&gt;916&lt;/rec-number&gt;&lt;foreign-keys&gt;&lt;key app="EN" db-id="52evaf50e9fe5cewd9b555d6wtw099s0pzrz" timestamp="1491489335" guid="75ba0866-f14a-4fcb-8c16-bee0384faac6"&gt;916&lt;/key&gt;&lt;/foreign-keys&gt;&lt;ref-type name="Journal Article"&gt;17&lt;/ref-type&gt;&lt;contributors&gt;&lt;authors&gt;&lt;author&gt;Lee, Joyce S.&lt;/author&gt;&lt;author&gt;Collard, Harold R.&lt;/author&gt;&lt;author&gt;Anstrom, Kevin J.&lt;/author&gt;&lt;author&gt;Martinez, Fernando J.&lt;/author&gt;&lt;author&gt;Noth, Imre&lt;/author&gt;&lt;author&gt;Roberts, Rhonda S.&lt;/author&gt;&lt;author&gt;Yow, Eric&lt;/author&gt;&lt;author&gt;Raghu, Ganesh&lt;/author&gt;&lt;/authors&gt;&lt;/contributors&gt;&lt;titles&gt;&lt;title&gt;Anti-acid treatment and disease progression in idiopathic pulmonary fibrosis: an analysis of data from three randomised controlled trials&lt;/title&gt;&lt;secondary-title&gt;Lancet Respiratory Medicine&lt;/secondary-title&gt;&lt;alt-title&gt;Lancet Respir Med&lt;/alt-title&gt;&lt;/titles&gt;&lt;alt-periodical&gt;&lt;full-title&gt;The Lancet Respiratory Medicine&lt;/full-title&gt;&lt;abbr-1&gt;Lancet Respir Med&lt;/abbr-1&gt;&lt;/alt-periodical&gt;&lt;pages&gt;369-376&lt;/pages&gt;&lt;volume&gt;1&lt;/volume&gt;&lt;number&gt;5&lt;/number&gt;&lt;dates&gt;&lt;year&gt;2013&lt;/year&gt;&lt;pub-dates&gt;&lt;date&gt;7//&lt;/date&gt;&lt;/pub-dates&gt;&lt;/dates&gt;&lt;isbn&gt;2213-2600&lt;/isbn&gt;&lt;urls&gt;&lt;related-urls&gt;&lt;url&gt;http://www.sciencedirect.com/science/article/pii/S221326001370105X&lt;/url&gt;&lt;/related-urls&gt;&lt;/urls&gt;&lt;electronic-resource-num&gt;http://dx.doi.org/10.1016/S2213-2600(13)70105-X&lt;/electronic-resource-num&gt;&lt;/record&gt;&lt;/Cite&gt;&lt;/EndNote&gt;</w:instrText>
      </w:r>
      <w:r>
        <w:rPr>
          <w:rFonts w:cs="Arial"/>
        </w:rPr>
        <w:fldChar w:fldCharType="separate"/>
      </w:r>
      <w:r w:rsidR="00E32AA1" w:rsidRPr="00E32AA1">
        <w:rPr>
          <w:rFonts w:cs="Arial"/>
          <w:noProof/>
          <w:vertAlign w:val="superscript"/>
        </w:rPr>
        <w:t>217</w:t>
      </w:r>
      <w:r>
        <w:rPr>
          <w:rFonts w:cs="Arial"/>
        </w:rPr>
        <w:fldChar w:fldCharType="end"/>
      </w:r>
      <w:r>
        <w:rPr>
          <w:rFonts w:cs="Arial"/>
        </w:rPr>
        <w:t xml:space="preserve"> and improved survival,</w:t>
      </w:r>
      <w:r>
        <w:rPr>
          <w:rFonts w:cs="Arial"/>
        </w:rPr>
        <w:fldChar w:fldCharType="begin">
          <w:fldData xml:space="preserve">PEVuZE5vdGU+PENpdGU+PEF1dGhvcj5MZWU8L0F1dGhvcj48WWVhcj4yMDExPC9ZZWFyPjxSZWNO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zOTAtMTM5NDwvcGFnZXM+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</w:fldData>
        </w:fldChar>
      </w:r>
      <w:r w:rsidR="00BE0F3E">
        <w:rPr>
          <w:rFonts w:cs="Arial"/>
        </w:rPr>
        <w:instrText xml:space="preserve"> ADDIN EN.CITE </w:instrText>
      </w:r>
      <w:r w:rsidR="00BE0F3E">
        <w:rPr>
          <w:rFonts w:cs="Arial"/>
        </w:rPr>
        <w:fldChar w:fldCharType="begin">
          <w:fldData xml:space="preserve">PEVuZE5vdGU+PENpdGU+PEF1dGhvcj5MZWU8L0F1dGhvcj48WWVhcj4yMDExPC9ZZWFyPjxSZWNO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zOTAtMTM5NDwvcGFnZXM+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</w:fldData>
        </w:fldChar>
      </w:r>
      <w:r w:rsidR="00BE0F3E">
        <w:rPr>
          <w:rFonts w:cs="Arial"/>
        </w:rPr>
        <w:instrText xml:space="preserve"> ADDIN EN.CITE.DATA </w:instrText>
      </w:r>
      <w:r w:rsidR="00BE0F3E">
        <w:rPr>
          <w:rFonts w:cs="Arial"/>
        </w:rPr>
      </w:r>
      <w:r w:rsidR="00BE0F3E">
        <w:rPr>
          <w:rFonts w:cs="Arial"/>
        </w:rPr>
        <w:fldChar w:fldCharType="end"/>
      </w:r>
      <w:r>
        <w:rPr>
          <w:rFonts w:cs="Arial"/>
        </w:rPr>
      </w:r>
      <w:r>
        <w:rPr>
          <w:rFonts w:cs="Arial"/>
        </w:rPr>
        <w:fldChar w:fldCharType="separate"/>
      </w:r>
      <w:r w:rsidR="00E32AA1" w:rsidRPr="00E32AA1">
        <w:rPr>
          <w:rFonts w:cs="Arial"/>
          <w:noProof/>
          <w:vertAlign w:val="superscript"/>
        </w:rPr>
        <w:t>218, 219</w:t>
      </w:r>
      <w:r>
        <w:rPr>
          <w:rFonts w:cs="Arial"/>
        </w:rPr>
        <w:fldChar w:fldCharType="end"/>
      </w:r>
      <w:r>
        <w:rPr>
          <w:rFonts w:cs="Arial"/>
        </w:rPr>
        <w:t xml:space="preserve"> but these are taken from retrospective analysis and prospective data supporting routine use of PPIs in IPF is lacking in this area.</w:t>
      </w:r>
      <w:r w:rsidR="00DC7794">
        <w:rPr>
          <w:rFonts w:cs="Arial"/>
        </w:rPr>
        <w:t xml:space="preserve"> Antireflux </w:t>
      </w:r>
      <w:r w:rsidR="004F2340">
        <w:rPr>
          <w:rFonts w:cs="Arial"/>
        </w:rPr>
        <w:t>therapy</w:t>
      </w:r>
      <w:r w:rsidR="00DC7794">
        <w:rPr>
          <w:rFonts w:cs="Arial"/>
        </w:rPr>
        <w:t xml:space="preserve"> is still commonly prescribed and is recommended to be considered for use in </w:t>
      </w:r>
      <w:r w:rsidR="004A5A35">
        <w:rPr>
          <w:rFonts w:cs="Arial"/>
        </w:rPr>
        <w:t xml:space="preserve">the </w:t>
      </w:r>
      <w:r w:rsidR="006431B3">
        <w:rPr>
          <w:rFonts w:cs="Arial"/>
        </w:rPr>
        <w:t>‘</w:t>
      </w:r>
      <w:r w:rsidR="004A5A35">
        <w:rPr>
          <w:rFonts w:cs="Arial"/>
        </w:rPr>
        <w:t>majority</w:t>
      </w:r>
      <w:r w:rsidR="00B376BD">
        <w:rPr>
          <w:rFonts w:cs="Arial"/>
        </w:rPr>
        <w:t xml:space="preserve"> of patients</w:t>
      </w:r>
      <w:r w:rsidR="006431B3">
        <w:rPr>
          <w:rFonts w:cs="Arial"/>
        </w:rPr>
        <w:t>’</w:t>
      </w:r>
      <w:r w:rsidR="00B376BD">
        <w:rPr>
          <w:rFonts w:cs="Arial"/>
        </w:rPr>
        <w:t xml:space="preserve"> with IPF in the </w:t>
      </w:r>
      <w:r w:rsidR="00DC7794">
        <w:rPr>
          <w:rFonts w:cs="Arial"/>
        </w:rPr>
        <w:t>most recent consensus guidelines.</w:t>
      </w:r>
      <w:r w:rsidR="00B376BD">
        <w:rPr>
          <w:rFonts w:cs="Arial"/>
        </w:rP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rPr>
          <w:rFonts w:cs="Arial"/>
        </w:rPr>
        <w:instrText xml:space="preserve"> ADDIN EN.CITE </w:instrText>
      </w:r>
      <w:r w:rsidR="00BE0F3E">
        <w:rPr>
          <w:rFonts w:cs="Arial"/>
        </w:rP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rPr>
          <w:rFonts w:cs="Arial"/>
        </w:rPr>
        <w:instrText xml:space="preserve"> ADDIN EN.CITE.DATA </w:instrText>
      </w:r>
      <w:r w:rsidR="00BE0F3E">
        <w:rPr>
          <w:rFonts w:cs="Arial"/>
        </w:rPr>
      </w:r>
      <w:r w:rsidR="00BE0F3E">
        <w:rPr>
          <w:rFonts w:cs="Arial"/>
        </w:rPr>
        <w:fldChar w:fldCharType="end"/>
      </w:r>
      <w:r w:rsidR="00B376BD">
        <w:rPr>
          <w:rFonts w:cs="Arial"/>
        </w:rPr>
      </w:r>
      <w:r w:rsidR="00B376BD">
        <w:rPr>
          <w:rFonts w:cs="Arial"/>
        </w:rPr>
        <w:fldChar w:fldCharType="separate"/>
      </w:r>
      <w:r w:rsidR="008E7684" w:rsidRPr="008E7684">
        <w:rPr>
          <w:rFonts w:cs="Arial"/>
          <w:noProof/>
          <w:vertAlign w:val="superscript"/>
        </w:rPr>
        <w:t>8</w:t>
      </w:r>
      <w:r w:rsidR="00B376BD">
        <w:rPr>
          <w:rFonts w:cs="Arial"/>
        </w:rPr>
        <w:fldChar w:fldCharType="end"/>
      </w:r>
    </w:p>
    <w:p w14:paraId="3FECB814" w14:textId="61489FC2" w:rsidR="00801D69" w:rsidRPr="001069FF" w:rsidRDefault="00801D69" w:rsidP="00DE770F">
      <w:pPr>
        <w:rPr>
          <w:rFonts w:cs="Arial"/>
        </w:rPr>
      </w:pPr>
      <w:ins w:id="2786" w:author="Windows User" w:date="2018-10-30T13:45:00Z">
        <w:r>
          <w:rPr>
            <w:rFonts w:cs="Arial"/>
          </w:rPr>
          <w:t xml:space="preserve">In </w:t>
        </w:r>
        <w:r w:rsidR="003D4F7A">
          <w:rPr>
            <w:rFonts w:cs="Arial"/>
          </w:rPr>
          <w:t>September 2018, the WRAP-IPF</w:t>
        </w:r>
      </w:ins>
      <w:ins w:id="2787" w:author="Windows User" w:date="2018-10-30T13:47:00Z">
        <w:r w:rsidR="00753383">
          <w:rPr>
            <w:rFonts w:cs="Arial"/>
          </w:rPr>
          <w:t xml:space="preserve"> study</w:t>
        </w:r>
      </w:ins>
      <w:ins w:id="2788" w:author="Windows User" w:date="2018-10-30T13:48:00Z">
        <w:r w:rsidR="00753383">
          <w:rPr>
            <w:rFonts w:cs="Arial"/>
          </w:rPr>
          <w:t xml:space="preserve"> results were published.</w:t>
        </w:r>
      </w:ins>
      <w:r w:rsidR="00753383">
        <w:rPr>
          <w:rFonts w:cs="Arial"/>
        </w:rPr>
        <w:fldChar w:fldCharType="begin">
          <w:fldData xml:space="preserve">PEVuZE5vdGU+PENpdGU+PEF1dGhvcj5SYWdodTwvQXV0aG9yPjxZZWFyPjIwMTg8L1llYXI+PFJl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2NDYtNjY0PC9wYWdlcz48dm9sdW1lPjE2MTwvdm9sdW1lPjxudW1iZXI+MjwvbnVtYmVyPjxk
YXRlcz48eWVhcj4yMDAwPC95ZWFyPjwvZGF0ZXM+PGFjY2Vzc2lvbi1udW0+MTA2NzMyMTI8L2Fj
Y2Vzc2lvbi1udW0+PHVybHM+PHJlbGF0ZWQtdXJscz48dXJsPmh0dHA6Ly93d3cuYXRzam91cm5h
bHMub3JnL2RvaS9hYnMvMTAuMTE2NC9hanJjY20uMTYxLjIuYXRzMy0wMDwvdXJsPjwvcmVsYXRl
ZC11cmxzPjwvdXJscz48ZWxlY3Ryb25pYy1yZXNvdXJjZS1udW0+MTAuMTE2NC9hanJjY20uMTYx
LjIuYXRzMy0wMDwvZWxlY3Ryb25pYy1yZXNvdXJjZS1udW0+PC9yZWNvcmQ+PC9DaXRlPjwvRW5k
Tm90ZT5=
</w:fldData>
        </w:fldChar>
      </w:r>
      <w:r w:rsidR="00BE0F3E">
        <w:rPr>
          <w:rFonts w:cs="Arial"/>
        </w:rPr>
        <w:instrText xml:space="preserve"> ADDIN EN.CITE </w:instrText>
      </w:r>
      <w:r w:rsidR="00BE0F3E">
        <w:rPr>
          <w:rFonts w:cs="Arial"/>
        </w:rPr>
        <w:fldChar w:fldCharType="begin">
          <w:fldData xml:space="preserve">PEVuZE5vdGU+PENpdGU+PEF1dGhvcj5SYWdodTwvQXV0aG9yPjxZZWFyPjIwMTg8L1llYXI+PFJl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2NDYtNjY0PC9wYWdlcz48dm9sdW1lPjE2MTwvdm9sdW1lPjxudW1iZXI+MjwvbnVtYmVyPjxk
YXRlcz48eWVhcj4yMDAwPC95ZWFyPjwvZGF0ZXM+PGFjY2Vzc2lvbi1udW0+MTA2NzMyMTI8L2Fj
Y2Vzc2lvbi1udW0+PHVybHM+PHJlbGF0ZWQtdXJscz48dXJsPmh0dHA6Ly93d3cuYXRzam91cm5h
bHMub3JnL2RvaS9hYnMvMTAuMTE2NC9hanJjY20uMTYxLjIuYXRzMy0wMDwvdXJsPjwvcmVsYXRl
ZC11cmxzPjwvdXJscz48ZWxlY3Ryb25pYy1yZXNvdXJjZS1udW0+MTAuMTE2NC9hanJjY20uMTYx
LjIuYXRzMy0wMDwvZWxlY3Ryb25pYy1yZXNvdXJjZS1udW0+PC9yZWNvcmQ+PC9DaXRlPjwvRW5k
Tm90ZT5=
</w:fldData>
        </w:fldChar>
      </w:r>
      <w:r w:rsidR="00BE0F3E">
        <w:rPr>
          <w:rFonts w:cs="Arial"/>
        </w:rPr>
        <w:instrText xml:space="preserve"> ADDIN EN.CITE.DATA </w:instrText>
      </w:r>
      <w:r w:rsidR="00BE0F3E">
        <w:rPr>
          <w:rFonts w:cs="Arial"/>
        </w:rPr>
      </w:r>
      <w:r w:rsidR="00BE0F3E">
        <w:rPr>
          <w:rFonts w:cs="Arial"/>
        </w:rPr>
        <w:fldChar w:fldCharType="end"/>
      </w:r>
      <w:r w:rsidR="00753383">
        <w:rPr>
          <w:rFonts w:cs="Arial"/>
        </w:rPr>
      </w:r>
      <w:r w:rsidR="00753383">
        <w:rPr>
          <w:rFonts w:cs="Arial"/>
        </w:rPr>
        <w:fldChar w:fldCharType="separate"/>
      </w:r>
      <w:r w:rsidR="00846C94" w:rsidRPr="00846C94">
        <w:rPr>
          <w:rFonts w:cs="Arial"/>
          <w:noProof/>
          <w:vertAlign w:val="superscript"/>
        </w:rPr>
        <w:t>61, 220</w:t>
      </w:r>
      <w:r w:rsidR="00753383">
        <w:rPr>
          <w:rFonts w:cs="Arial"/>
        </w:rPr>
        <w:fldChar w:fldCharType="end"/>
      </w:r>
      <w:ins w:id="2789" w:author="Windows User" w:date="2018-10-30T13:48:00Z">
        <w:r w:rsidR="00753383">
          <w:rPr>
            <w:rFonts w:cs="Arial"/>
          </w:rPr>
          <w:t xml:space="preserve"> The investigators</w:t>
        </w:r>
      </w:ins>
      <w:ins w:id="2790" w:author="Windows User" w:date="2018-10-30T13:47:00Z">
        <w:r w:rsidR="00753383">
          <w:rPr>
            <w:rFonts w:cs="Arial"/>
          </w:rPr>
          <w:t xml:space="preserve"> assigned </w:t>
        </w:r>
      </w:ins>
      <w:ins w:id="2791" w:author="Windows User" w:date="2018-10-30T13:48:00Z">
        <w:r w:rsidR="00753383">
          <w:rPr>
            <w:rFonts w:cs="Arial"/>
          </w:rPr>
          <w:t>58 patients</w:t>
        </w:r>
      </w:ins>
      <w:ins w:id="2792" w:author="Windows User" w:date="2018-10-30T13:49:00Z">
        <w:r w:rsidR="00753383">
          <w:rPr>
            <w:rFonts w:cs="Arial"/>
          </w:rPr>
          <w:t xml:space="preserve"> with IPF</w:t>
        </w:r>
      </w:ins>
      <w:ins w:id="2793" w:author="Windows User" w:date="2018-10-30T13:48:00Z">
        <w:r w:rsidR="00753383">
          <w:rPr>
            <w:rFonts w:cs="Arial"/>
          </w:rPr>
          <w:t xml:space="preserve"> to either anti-reflux surgery or no surgery</w:t>
        </w:r>
      </w:ins>
      <w:ins w:id="2794" w:author="Windows User" w:date="2018-10-30T13:49:00Z">
        <w:r w:rsidR="00753383">
          <w:rPr>
            <w:rFonts w:cs="Arial"/>
          </w:rPr>
          <w:t xml:space="preserve"> and reported a trend to smaller FVC decline in the surgery group at 48 weeks (p=0.28). Exacerbation of disease, hospitalisation and death were less common in the surgery arm, although again the difference did not achieve statistical significance. The authors call for a larger randomised controlled study of anti-reflux surgery in IPF.</w:t>
        </w:r>
      </w:ins>
    </w:p>
    <w:p w14:paraId="57B780FA" w14:textId="77777777" w:rsidR="009D5A06" w:rsidRDefault="009D5A06" w:rsidP="009D5A06">
      <w:pPr>
        <w:pStyle w:val="Heading3"/>
      </w:pPr>
      <w:bookmarkStart w:id="2795" w:name="_Toc364347272"/>
      <w:r>
        <w:lastRenderedPageBreak/>
        <w:t xml:space="preserve">Supportive Treatment and </w:t>
      </w:r>
      <w:r w:rsidR="00431801">
        <w:t>Non-Pharmaceutical</w:t>
      </w:r>
      <w:r>
        <w:t xml:space="preserve"> Care</w:t>
      </w:r>
      <w:bookmarkEnd w:id="2795"/>
    </w:p>
    <w:p w14:paraId="35DBEB43" w14:textId="34FD7EB4" w:rsidR="002B5FDD" w:rsidRDefault="002071A8" w:rsidP="00DE770F">
      <w:r>
        <w:t>The role of non-pharmaceutical care has been established in the NICE quality standard document (2015).</w:t>
      </w:r>
      <w:r>
        <w:fldChar w:fldCharType="begin"/>
      </w:r>
      <w:r w:rsidR="00BE0F3E">
        <w:instrText xml:space="preserve"> ADDIN EN.CITE &lt;EndNote&gt;&lt;Cite&gt;&lt;Author&gt;National Institute for Health and Care Excellence&lt;/Author&gt;&lt;Year&gt;2015&lt;/Year&gt;&lt;RecNum&gt;902&lt;/RecNum&gt;&lt;DisplayText&gt;&lt;style face="superscript"&gt;72&lt;/style&gt;&lt;/DisplayText&gt;&lt;record&gt;&lt;rec-number&gt;902&lt;/rec-number&gt;&lt;foreign-keys&gt;&lt;key app="EN" db-id="52evaf50e9fe5cewd9b555d6wtw099s0pzrz" timestamp="1491489295" guid="04021bbd-af3b-4155-98eb-4b6a0d33e5d3"&gt;902&lt;/key&gt;&lt;key app="ENWeb" db-id=""&gt;0&lt;/key&gt;&lt;/foreign-keys&gt;&lt;ref-type name="Report"&gt;27&lt;/ref-type&gt;&lt;contributors&gt;&lt;authors&gt;&lt;author&gt;National Institute for Health and Care Excellence,&lt;/author&gt;&lt;/authors&gt;&lt;/contributors&gt;&lt;titles&gt;&lt;title&gt;Idiopathic Pulmonary Fibrosis in Adults. NICE Guideline (QS79)&lt;/title&gt;&lt;/titles&gt;&lt;dates&gt;&lt;year&gt;2015&lt;/year&gt;&lt;/dates&gt;&lt;urls&gt;&lt;/urls&gt;&lt;/record&gt;&lt;/Cite&gt;&lt;/EndNote&gt;</w:instrText>
      </w:r>
      <w:r>
        <w:fldChar w:fldCharType="separate"/>
      </w:r>
      <w:r w:rsidR="008E7684" w:rsidRPr="008E7684">
        <w:rPr>
          <w:noProof/>
          <w:vertAlign w:val="superscript"/>
        </w:rPr>
        <w:t>72</w:t>
      </w:r>
      <w:r>
        <w:fldChar w:fldCharType="end"/>
      </w:r>
      <w:r>
        <w:t xml:space="preserve"> Access to a specialist nurse</w:t>
      </w:r>
      <w:r w:rsidR="00541A5D">
        <w:t>, pulmonary rehabilitation course referral</w:t>
      </w:r>
      <w:r w:rsidR="006F1D19">
        <w:t xml:space="preserve">, </w:t>
      </w:r>
      <w:r w:rsidR="006A4D57">
        <w:t xml:space="preserve">palliative </w:t>
      </w:r>
      <w:r w:rsidR="006F1D19">
        <w:t>care</w:t>
      </w:r>
      <w:r w:rsidR="006A4D57">
        <w:t xml:space="preserve"> </w:t>
      </w:r>
      <w:r w:rsidR="006F1D19">
        <w:t xml:space="preserve">support and supplemental oxygen assessment and use </w:t>
      </w:r>
      <w:r w:rsidR="00331721">
        <w:t>are</w:t>
      </w:r>
      <w:r w:rsidR="006A4D57">
        <w:t xml:space="preserve"> covered</w:t>
      </w:r>
      <w:r w:rsidR="00331721">
        <w:t xml:space="preserve"> in this document</w:t>
      </w:r>
      <w:r w:rsidR="00BE32DC">
        <w:t xml:space="preserve"> and are in general</w:t>
      </w:r>
      <w:del w:id="2796" w:author="Windows User" w:date="2018-10-31T09:15:00Z">
        <w:r w:rsidR="00BE32DC" w:rsidDel="00B507D3">
          <w:delText>,</w:delText>
        </w:r>
      </w:del>
      <w:r w:rsidR="00BE32DC">
        <w:t xml:space="preserve"> provided on an individual, pragmatic approach</w:t>
      </w:r>
      <w:r w:rsidR="006A4D57">
        <w:t>.</w:t>
      </w:r>
      <w:r w:rsidR="004F6FCF">
        <w:t xml:space="preserve"> A detailed discussion is outside of the scope of this thesis</w:t>
      </w:r>
      <w:r w:rsidR="005567D9">
        <w:t>, although clearly accurate prognostication facilitates informed discussion on these issues</w:t>
      </w:r>
      <w:r w:rsidR="004F6FCF">
        <w:t>.</w:t>
      </w:r>
    </w:p>
    <w:p w14:paraId="50DD2728" w14:textId="58983EAA" w:rsidR="00346EA2" w:rsidRPr="00DE770F" w:rsidRDefault="006C66BB" w:rsidP="00DE770F">
      <w:r>
        <w:t>Lung t</w:t>
      </w:r>
      <w:r w:rsidR="00346EA2">
        <w:t>ransplantation</w:t>
      </w:r>
      <w:r w:rsidR="006F1D19">
        <w:t xml:space="preserve"> </w:t>
      </w:r>
      <w:r w:rsidR="00C5756B">
        <w:t xml:space="preserve">is an option for patients with IPF who </w:t>
      </w:r>
      <w:r w:rsidR="0062778B">
        <w:t>fulfil</w:t>
      </w:r>
      <w:r w:rsidR="00C5756B">
        <w:t xml:space="preserve"> </w:t>
      </w:r>
      <w:r w:rsidR="0062778B">
        <w:t xml:space="preserve">stringent </w:t>
      </w:r>
      <w:r w:rsidR="00C5756B">
        <w:t xml:space="preserve">inclusion criteria </w:t>
      </w:r>
      <w:r w:rsidR="00195874">
        <w:t>and improves functional status and survival.</w:t>
      </w:r>
      <w:r w:rsidR="00195874">
        <w:fldChar w:fldCharType="begin"/>
      </w:r>
      <w:r w:rsidR="00BE0F3E">
        <w:instrText xml:space="preserve"> ADDIN EN.CITE &lt;EndNote&gt;&lt;Cite&gt;&lt;Author&gt;George&lt;/Author&gt;&lt;Year&gt;2011&lt;/Year&gt;&lt;RecNum&gt;1096&lt;/RecNum&gt;&lt;DisplayText&gt;&lt;style face="superscript"&gt;221&lt;/style&gt;&lt;/DisplayText&gt;&lt;record&gt;&lt;rec-number&gt;1096&lt;/rec-number&gt;&lt;foreign-keys&gt;&lt;key app="EN" db-id="52evaf50e9fe5cewd9b555d6wtw099s0pzrz" timestamp="1498205498" guid="35fd6438-498c-479e-bd15-2a433a774295"&gt;1096&lt;/key&gt;&lt;/foreign-keys&gt;&lt;ref-type name="Journal Article"&gt;17&lt;/ref-type&gt;&lt;contributors&gt;&lt;authors&gt;&lt;author&gt;George, T. J.&lt;/author&gt;&lt;author&gt;Arnaoutakis, G. J.&lt;/author&gt;&lt;author&gt;Shah, A. S.&lt;/author&gt;&lt;/authors&gt;&lt;/contributors&gt;&lt;auth-address&gt;Division of Cardiac Surgery, The Johns Hopkins Medical Institutions, Baltimore, MD 21287, USA.&lt;/auth-address&gt;&lt;titles&gt;&lt;title&gt;Lung transplant in idiopathic pulmonary fibrosis&lt;/title&gt;&lt;secondary-title&gt;Archives of Surgery&lt;/secondary-title&gt;&lt;alt-title&gt;Arch Surg.&lt;/alt-title&gt;&lt;/titles&gt;&lt;periodical&gt;&lt;full-title&gt;Arch Surg&lt;/full-title&gt;&lt;abbr-1&gt;Archives of surgery&lt;/abbr-1&gt;&lt;/periodical&gt;&lt;pages&gt;1204-9&lt;/pages&gt;&lt;volume&gt;146&lt;/volume&gt;&lt;number&gt;10&lt;/number&gt;&lt;edition&gt;2011/10/19&lt;/edition&gt;&lt;keywords&gt;&lt;keyword&gt;Humans&lt;/keyword&gt;&lt;keyword&gt;Idiopathic Pulmonary Fibrosis/*surgery&lt;/keyword&gt;&lt;keyword&gt;*Lung Transplantation&lt;/keyword&gt;&lt;keyword&gt;Treatment Outcome&lt;/keyword&gt;&lt;/keywords&gt;&lt;dates&gt;&lt;year&gt;2011&lt;/year&gt;&lt;pub-dates&gt;&lt;date&gt;Oct&lt;/date&gt;&lt;/pub-dates&gt;&lt;/dates&gt;&lt;isbn&gt;0004-0010&lt;/isbn&gt;&lt;accession-num&gt;22006881&lt;/accession-num&gt;&lt;urls&gt;&lt;/urls&gt;&lt;electronic-resource-num&gt;10.1001/archsurg.2011.239&lt;/electronic-resource-num&gt;&lt;remote-database-provider&gt;NLM&lt;/remote-database-provider&gt;&lt;language&gt;eng&lt;/language&gt;&lt;/record&gt;&lt;/Cite&gt;&lt;/EndNote&gt;</w:instrText>
      </w:r>
      <w:r w:rsidR="00195874">
        <w:fldChar w:fldCharType="separate"/>
      </w:r>
      <w:r w:rsidR="00753383" w:rsidRPr="00753383">
        <w:rPr>
          <w:noProof/>
          <w:vertAlign w:val="superscript"/>
        </w:rPr>
        <w:t>221</w:t>
      </w:r>
      <w:r w:rsidR="00195874">
        <w:fldChar w:fldCharType="end"/>
      </w:r>
      <w:r w:rsidR="00195874">
        <w:t xml:space="preserve"> Given the paucity of available donor lungs and the limited life expectancy of transplanted </w:t>
      </w:r>
      <w:r w:rsidR="002D780E">
        <w:t xml:space="preserve">lungs, careful selection of </w:t>
      </w:r>
      <w:r w:rsidR="00052C84">
        <w:t>patients is required.</w:t>
      </w:r>
      <w:r w:rsidR="00501BFB">
        <w:t xml:space="preserve"> The International Society for Heart and Lung Transplantation (ISHLT) recommend that referral is made when patients have a &lt; 50% 2-3 year survival.</w:t>
      </w:r>
      <w:r w:rsidR="00501BFB">
        <w:fldChar w:fldCharType="begin">
          <w:fldData xml:space="preserve">PEVuZE5vdGU+PENpdGU+PEF1dGhvcj5PcmVuczwvQXV0aG9yPjxZZWFyPjIwMDY8L1llYXI+PFJl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</w:fldData>
        </w:fldChar>
      </w:r>
      <w:r w:rsidR="00BE0F3E">
        <w:instrText xml:space="preserve"> ADDIN EN.CITE </w:instrText>
      </w:r>
      <w:r w:rsidR="00BE0F3E">
        <w:fldChar w:fldCharType="begin">
          <w:fldData xml:space="preserve">PEVuZE5vdGU+PENpdGU+PEF1dGhvcj5PcmVuczwvQXV0aG9yPjxZZWFyPjIwMDY8L1llYXI+PFJl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</w:fldData>
        </w:fldChar>
      </w:r>
      <w:r w:rsidR="00BE0F3E">
        <w:instrText xml:space="preserve"> ADDIN EN.CITE.DATA </w:instrText>
      </w:r>
      <w:r w:rsidR="00BE0F3E">
        <w:fldChar w:fldCharType="end"/>
      </w:r>
      <w:r w:rsidR="00501BFB">
        <w:fldChar w:fldCharType="separate"/>
      </w:r>
      <w:r w:rsidR="00753383" w:rsidRPr="00753383">
        <w:rPr>
          <w:noProof/>
          <w:vertAlign w:val="superscript"/>
        </w:rPr>
        <w:t>222</w:t>
      </w:r>
      <w:r w:rsidR="00501BFB">
        <w:fldChar w:fldCharType="end"/>
      </w:r>
      <w:r w:rsidR="00501BFB">
        <w:t xml:space="preserve"> Given that deterioration in IPF is unpredictable</w:t>
      </w:r>
      <w:r w:rsidR="00211414">
        <w:t>, potentially sudden</w:t>
      </w:r>
      <w:r w:rsidR="00501BFB">
        <w:t xml:space="preserve"> and </w:t>
      </w:r>
      <w:r w:rsidR="00211414">
        <w:t xml:space="preserve">given that </w:t>
      </w:r>
      <w:r w:rsidR="00501BFB">
        <w:t xml:space="preserve">most die within 5 years of diagnosis, this makes </w:t>
      </w:r>
      <w:r w:rsidR="00211414">
        <w:t xml:space="preserve">eligible patient </w:t>
      </w:r>
      <w:r w:rsidR="00501BFB">
        <w:t>selection challenging</w:t>
      </w:r>
      <w:r w:rsidR="00211414">
        <w:t xml:space="preserve"> in this condition</w:t>
      </w:r>
      <w:r w:rsidR="00501BFB">
        <w:t>.</w:t>
      </w:r>
    </w:p>
    <w:p w14:paraId="4F33FDC0" w14:textId="77777777" w:rsidR="00B37E10" w:rsidRDefault="00B37E10" w:rsidP="00B37E10">
      <w:pPr>
        <w:pStyle w:val="Heading2"/>
      </w:pPr>
      <w:bookmarkStart w:id="2797" w:name="_Toc364347273"/>
      <w:bookmarkStart w:id="2798" w:name="_Toc364347353"/>
      <w:bookmarkStart w:id="2799" w:name="_Toc3145063"/>
      <w:r>
        <w:lastRenderedPageBreak/>
        <w:t>The Need for Novel Markers of Disease</w:t>
      </w:r>
      <w:bookmarkEnd w:id="2797"/>
      <w:bookmarkEnd w:id="2798"/>
      <w:bookmarkEnd w:id="2799"/>
    </w:p>
    <w:p w14:paraId="189A8EE3" w14:textId="5736425B" w:rsidR="001F5C8B" w:rsidRDefault="006D0FF9" w:rsidP="006D0FF9">
      <w:r>
        <w:t>IPF is a fatal disease and in spite of recognition of the pathological features of UIP in literature</w:t>
      </w:r>
      <w:r w:rsidR="000322FE">
        <w:t xml:space="preserve"> dating back several decades</w:t>
      </w:r>
      <w:r>
        <w:t>, prognosis remains very poor for the majority of patients.</w:t>
      </w:r>
      <w:r w:rsidR="001F5C8B">
        <w:t xml:space="preserve"> Several issues</w:t>
      </w:r>
      <w:r w:rsidR="002A665B">
        <w:t xml:space="preserve"> continue to</w:t>
      </w:r>
      <w:r w:rsidR="001F5C8B">
        <w:t xml:space="preserve"> hamper the progression</w:t>
      </w:r>
      <w:r w:rsidR="00C12F8B">
        <w:t xml:space="preserve"> of developing </w:t>
      </w:r>
      <w:r w:rsidR="004F2340">
        <w:t>management</w:t>
      </w:r>
      <w:r w:rsidR="00C12F8B">
        <w:t xml:space="preserve"> strategies in IPF</w:t>
      </w:r>
      <w:r w:rsidR="001F5C8B">
        <w:t xml:space="preserve">. </w:t>
      </w:r>
      <w:r w:rsidR="00892A0D">
        <w:t>These have been explored previously and include</w:t>
      </w:r>
      <w:r w:rsidR="001F5C8B">
        <w:t>:</w:t>
      </w:r>
    </w:p>
    <w:p w14:paraId="7C684FA9" w14:textId="000532C3" w:rsidR="002063B9" w:rsidRDefault="002063B9" w:rsidP="00B54836">
      <w:pPr>
        <w:numPr>
          <w:ilvl w:val="0"/>
          <w:numId w:val="3"/>
        </w:numPr>
      </w:pPr>
      <w:r>
        <w:t>A lack of understanding of the triggers for IPF, leading to significant lag times in the diagnosis and a lack of understanding of what ‘early’ IPF looks like</w:t>
      </w:r>
      <w:r w:rsidR="00874911">
        <w:t>.</w:t>
      </w:r>
      <w:r w:rsidR="00351B72">
        <w:fldChar w:fldCharType="begin"/>
      </w:r>
      <w:r w:rsidR="00BE0F3E">
        <w:instrText xml:space="preserve"> ADDIN EN.CITE &lt;EndNote&gt;&lt;Cite&gt;&lt;Author&gt;Lamas&lt;/Author&gt;&lt;Year&gt;2011&lt;/Year&gt;&lt;RecNum&gt;1028&lt;/RecNum&gt;&lt;DisplayText&gt;&lt;style face="superscript"&gt;85&lt;/style&gt;&lt;/DisplayText&gt;&lt;record&gt;&lt;rec-number&gt;1028&lt;/rec-number&gt;&lt;foreign-keys&gt;&lt;key app="EN" db-id="52evaf50e9fe5cewd9b555d6wtw099s0pzrz" timestamp="1491489363" guid="c6c8faa6-b927-41f5-9a92-cb811144319e"&gt;1028&lt;/key&gt;&lt;key app="ENWeb" db-id=""&gt;0&lt;/key&gt;&lt;/foreign-keys&gt;&lt;ref-type name="Journal Article"&gt;17&lt;/ref-type&gt;&lt;contributors&gt;&lt;authors&gt;&lt;author&gt;Lamas, Daniela J.&lt;/author&gt;&lt;author&gt;Kawut, Steven M.&lt;/author&gt;&lt;author&gt;Bagiella, Emilia&lt;/author&gt;&lt;author&gt;Philip, Nisha&lt;/author&gt;&lt;author&gt;Arcasoy, Selim M.&lt;/author&gt;&lt;author&gt;Lederer, David J.&lt;/author&gt;&lt;/authors&gt;&lt;/contributors&gt;&lt;titles&gt;&lt;title&gt;Delayed Access and Survival in Idiopathic Pulmonary Fibrosi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42-847&lt;/pages&gt;&lt;volume&gt;184&lt;/volume&gt;&lt;number&gt;7&lt;/number&gt;&lt;dates&gt;&lt;year&gt;2011&lt;/year&gt;&lt;pub-dates&gt;&lt;date&gt;2011/10/01&lt;/date&gt;&lt;/pub-dates&gt;&lt;/dates&gt;&lt;publisher&gt;American Thoracic Society - AJRCCM&lt;/publisher&gt;&lt;isbn&gt;1073-449X&lt;/isbn&gt;&lt;urls&gt;&lt;related-urls&gt;&lt;url&gt;http://dx.doi.org/10.1164/rccm.201104-0668OC&lt;/url&gt;&lt;url&gt;https://www.ncbi.nlm.nih.gov/pmc/articles/PMC3208648/pdf/AJRCCM1847842.pdf&lt;/url&gt;&lt;/related-urls&gt;&lt;/urls&gt;&lt;electronic-resource-num&gt;10.1164/rccm.201104-0668OC&lt;/electronic-resource-num&gt;&lt;access-date&gt;2017/04/03&lt;/access-date&gt;&lt;/record&gt;&lt;/Cite&gt;&lt;/EndNote&gt;</w:instrText>
      </w:r>
      <w:r w:rsidR="00351B72">
        <w:fldChar w:fldCharType="separate"/>
      </w:r>
      <w:r w:rsidR="008E7684" w:rsidRPr="008E7684">
        <w:rPr>
          <w:noProof/>
          <w:vertAlign w:val="superscript"/>
        </w:rPr>
        <w:t>85</w:t>
      </w:r>
      <w:r w:rsidR="00351B72">
        <w:fldChar w:fldCharType="end"/>
      </w:r>
    </w:p>
    <w:p w14:paraId="48C5053F" w14:textId="0827F8A4" w:rsidR="002063B9" w:rsidRDefault="002063B9" w:rsidP="00B54836">
      <w:pPr>
        <w:numPr>
          <w:ilvl w:val="0"/>
          <w:numId w:val="3"/>
        </w:numPr>
      </w:pPr>
      <w:r>
        <w:t>Evolution of the understanding of pathological features leading to changes in taxonomy and classification of ILD disease types over the past four decades</w:t>
      </w:r>
      <w:r w:rsidR="00874911">
        <w:t>.</w:t>
      </w:r>
      <w:r w:rsidR="00351B72">
        <w:fldChar w:fldCharType="begin">
          <w:fldData xml:space="preserve">PEVuZE5vdGU+PENpdGU+PEF1dGhvcj5SYWdodTwvQXV0aG9yPjxZZWFyPjIwMTE8L1llYXI+PFJl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jQ2LTY2NDwvcGFnZXM+PHZvbHVt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zMDEtMTMxNTwvcGFnZXM+PHZvbHVtZT4xNTc8L3ZvbHVtZT48bnVtYmVy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LCAzMiwgNjE8L3N0eWxlPjwvRGlzcGxheVRleHQ+PHJlY29yZD48cmVjLW51bWJlcj42OTk8L3Jl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jQ2LTY2NDwvcGFnZXM+PHZvbHVt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zMDEtMTMxNTwvcGFnZXM+PHZvbHVtZT4xNTc8L3ZvbHVtZT48bnVtYmVy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</w:fldData>
        </w:fldChar>
      </w:r>
      <w:r w:rsidR="00BE0F3E">
        <w:instrText xml:space="preserve"> ADDIN EN.CITE.DATA </w:instrText>
      </w:r>
      <w:r w:rsidR="00BE0F3E">
        <w:fldChar w:fldCharType="end"/>
      </w:r>
      <w:r w:rsidR="00351B72">
        <w:fldChar w:fldCharType="separate"/>
      </w:r>
      <w:r w:rsidR="00D452EA" w:rsidRPr="00D452EA">
        <w:rPr>
          <w:noProof/>
          <w:vertAlign w:val="superscript"/>
        </w:rPr>
        <w:t>8, 32, 61</w:t>
      </w:r>
      <w:r w:rsidR="00351B72">
        <w:fldChar w:fldCharType="end"/>
      </w:r>
    </w:p>
    <w:p w14:paraId="49672FA8" w14:textId="26BBF8F3" w:rsidR="00C12F8B" w:rsidRDefault="001F5C8B" w:rsidP="00B54836">
      <w:pPr>
        <w:numPr>
          <w:ilvl w:val="0"/>
          <w:numId w:val="3"/>
        </w:numPr>
      </w:pPr>
      <w:r>
        <w:t xml:space="preserve">Deficiencies in applying pathophysiological findings from the commonly utilised bleomycin rodent model to human subjects with IPF, as demonstrated by </w:t>
      </w:r>
      <w:r w:rsidR="00F72771">
        <w:t>treatments, which</w:t>
      </w:r>
      <w:r>
        <w:t xml:space="preserve"> prevent or reverse fibrosis in the model, but have </w:t>
      </w:r>
      <w:r w:rsidR="001E26CC">
        <w:t>failed to demonstrate</w:t>
      </w:r>
      <w:r>
        <w:t xml:space="preserve"> efficacy in humans</w:t>
      </w:r>
      <w:r w:rsidR="00874911">
        <w:t>.</w:t>
      </w:r>
      <w:r w:rsidR="00737607">
        <w:fldChar w:fldCharType="begin">
          <w:fldData xml:space="preserve">PEVuZE5vdGU+PENpdGU+PEF1dGhvcj5LaW5nPC9BdXRob3I+PFllYXI+MjAxMTwvWWVhcj48UmVj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5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ZvbHVtZT4z
NzQ8L3ZvbHVtZT48ZGF0ZXM+PHllYXI+MjAwOTwveWVhcj48L2RhdGVzPjxsYWJlbD5LaW5nMjAw
OTwvbGFiZWw+PHVybHM+PHJlbGF0ZWQtdXJscz48dXJsPmh0dHA6Ly9keC5kb2kub3JnLzEwLjEw
MTYvUzAxNDAtNjczNigwOSk2MDU1MS0xPC91cmw+PC9yZWxhdGVkLXVybHM+PC91cmxzPjxlbGVj
dHJvbmljLXJlc291cmNlLW51bT4xMC4xMDE2L3MwMTQwLTY3MzYoMDkpNjA1NTEtMTwvZWxlY3Ry
b25pYy1yZXNvdXJjZS1udW0+PC9yZWNvcmQ+PC9DaXRlPjwvRW5kTm90ZT5=
</w:fldData>
        </w:fldChar>
      </w:r>
      <w:r w:rsidR="00BE0F3E">
        <w:instrText xml:space="preserve"> ADDIN EN.CITE </w:instrText>
      </w:r>
      <w:r w:rsidR="00BE0F3E">
        <w:fldChar w:fldCharType="begin">
          <w:fldData xml:space="preserve">PEVuZE5vdGU+PENpdGU+PEF1dGhvcj5LaW5nPC9BdXRob3I+PFllYXI+MjAxMTwvWWVhcj48UmVj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5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ZvbHVtZT4z
NzQ8L3ZvbHVtZT48ZGF0ZXM+PHllYXI+MjAwOTwveWVhcj48L2RhdGVzPjxsYWJlbD5LaW5nMjAw
OTwvbGFiZWw+PHVybHM+PHJlbGF0ZWQtdXJscz48dXJsPmh0dHA6Ly9keC5kb2kub3JnLzEwLjEw
MTYvUzAxNDAtNjczNigwOSk2MDU1MS0xPC91cmw+PC9yZWxhdGVkLXVybHM+PC91cmxzPjxlbGVj
dHJvbmljLXJlc291cmNlLW51bT4xMC4xMDE2L3MwMTQwLTY3MzYoMDkpNjA1NTEtMTwvZWxlY3Ry
b25pYy1yZXNvdXJjZS1udW0+PC9yZWNvcmQ+PC9DaXRlPjwvRW5kTm90ZT5=
</w:fldData>
        </w:fldChar>
      </w:r>
      <w:r w:rsidR="00BE0F3E">
        <w:instrText xml:space="preserve"> ADDIN EN.CITE.DATA </w:instrText>
      </w:r>
      <w:r w:rsidR="00BE0F3E">
        <w:fldChar w:fldCharType="end"/>
      </w:r>
      <w:r w:rsidR="00737607">
        <w:fldChar w:fldCharType="separate"/>
      </w:r>
      <w:r w:rsidR="00D452EA" w:rsidRPr="00D452EA">
        <w:rPr>
          <w:noProof/>
          <w:vertAlign w:val="superscript"/>
        </w:rPr>
        <w:t>45, 103</w:t>
      </w:r>
      <w:r w:rsidR="00737607">
        <w:fldChar w:fldCharType="end"/>
      </w:r>
    </w:p>
    <w:p w14:paraId="169C1DD8" w14:textId="522B568A" w:rsidR="001F5C8B" w:rsidRDefault="001F5C8B" w:rsidP="00B54836">
      <w:pPr>
        <w:numPr>
          <w:ilvl w:val="0"/>
          <w:numId w:val="3"/>
        </w:numPr>
      </w:pPr>
      <w:r>
        <w:t>A considerable lag in finding validated endpoints of IPF, suitable for measuring efficacy in humans</w:t>
      </w:r>
      <w:r w:rsidR="00874911">
        <w:t>.</w:t>
      </w:r>
      <w:r w:rsidR="005A3932">
        <w:fldChar w:fldCharType="begin"/>
      </w:r>
      <w:r w:rsidR="00BE0F3E">
        <w:instrText xml:space="preserve"> ADDIN EN.CITE &lt;EndNote&gt;&lt;Cite&gt;&lt;Author&gt;King&lt;/Author&gt;&lt;Year&gt;2005&lt;/Year&gt;&lt;RecNum&gt;273&lt;/RecNum&gt;&lt;DisplayText&gt;&lt;style face="superscript"&gt;101&lt;/style&gt;&lt;/DisplayText&gt;&lt;record&gt;&lt;rec-number&gt;273&lt;/rec-number&gt;&lt;foreign-keys&gt;&lt;key app="EN" db-id="52evaf50e9fe5cewd9b555d6wtw099s0pzrz" timestamp="1434709153" guid="3904b435-c1be-43cc-8e46-1296ac45d4b4"&gt;273&lt;/key&gt;&lt;/foreign-keys&gt;&lt;ref-type name="Journal Article"&gt;17&lt;/ref-type&gt;&lt;contributors&gt;&lt;authors&gt;&lt;author&gt;King, Jr Talmadge E.&lt;/author&gt;&lt;author&gt;Safrin, Sharon&lt;/author&gt;&lt;author&gt;Starko, Karen M.&lt;/author&gt;&lt;author&gt;Brown, Kevin K.&lt;/author&gt;&lt;author&gt;Noble, Paul W.&lt;/author&gt;&lt;author&gt;Raghu, Ganesh&lt;/author&gt;&lt;author&gt;Schwartz, David A.&lt;/author&gt;&lt;/authors&gt;&lt;/contributors&gt;&lt;titles&gt;&lt;title&gt;Analyses of efficacy end points in a controlled trial of interferon-γ1b for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171-177&lt;/pages&gt;&lt;volume&gt;127&lt;/volume&gt;&lt;number&gt;1&lt;/number&gt;&lt;dates&gt;&lt;year&gt;2005&lt;/year&gt;&lt;/dates&gt;&lt;isbn&gt;0012-3692&lt;/isbn&gt;&lt;urls&gt;&lt;related-urls&gt;&lt;url&gt;http://dx.doi.org/10.1378/chest.127.1.171&lt;/url&gt;&lt;url&gt;http://journal.publications.chestnet.org/data/Journals/CHEST/22020/171.pdf&lt;/url&gt;&lt;/related-urls&gt;&lt;/urls&gt;&lt;electronic-resource-num&gt;10.1378/chest.127.1.171&lt;/electronic-resource-num&gt;&lt;/record&gt;&lt;/Cite&gt;&lt;/EndNote&gt;</w:instrText>
      </w:r>
      <w:r w:rsidR="005A3932">
        <w:fldChar w:fldCharType="separate"/>
      </w:r>
      <w:r w:rsidR="00D64E8E" w:rsidRPr="00D64E8E">
        <w:rPr>
          <w:noProof/>
          <w:vertAlign w:val="superscript"/>
        </w:rPr>
        <w:t>101</w:t>
      </w:r>
      <w:r w:rsidR="005A3932">
        <w:fldChar w:fldCharType="end"/>
      </w:r>
    </w:p>
    <w:p w14:paraId="7E31AAD3" w14:textId="550F3E9D" w:rsidR="001F5C8B" w:rsidRDefault="00EA3BEA" w:rsidP="00B54836">
      <w:pPr>
        <w:numPr>
          <w:ilvl w:val="0"/>
          <w:numId w:val="3"/>
        </w:numPr>
      </w:pPr>
      <w:r>
        <w:t>The insensitivity of these endpoints, leading to the need for large numbers of patients to be recruited to clinical trials in order to identify</w:t>
      </w:r>
      <w:ins w:id="2800" w:author="Windows User" w:date="2018-10-31T09:15:00Z">
        <w:r w:rsidR="002C298B">
          <w:t xml:space="preserve"> and validate</w:t>
        </w:r>
      </w:ins>
      <w:r>
        <w:t xml:space="preserve"> these endpoints</w:t>
      </w:r>
      <w:r w:rsidR="005A3932">
        <w:t>.</w:t>
      </w:r>
      <w:r w:rsidR="005A3932">
        <w:fldChar w:fldCharType="begin">
          <w:fldData xml:space="preserve">PEVuZE5vdGU+PENpdGU+PEF1dGhvcj5Ob2JsZTwvQXV0aG9yPjxZZWFyPjIwMTE8L1llYXI+PFJl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zYwLTE3Njk8L3BhZ2VzPjx2b2x1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=
</w:fldData>
        </w:fldChar>
      </w:r>
      <w:r w:rsidR="00BE0F3E">
        <w:instrText xml:space="preserve"> ADDIN EN.CITE </w:instrText>
      </w:r>
      <w:r w:rsidR="00BE0F3E">
        <w:fldChar w:fldCharType="begin">
          <w:fldData xml:space="preserve">PEVuZE5vdGU+PENpdGU+PEF1dGhvcj5Ob2JsZTwvQXV0aG9yPjxZZWFyPjIwMTE8L1llYXI+PFJl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zYwLTE3Njk8L3BhZ2VzPjx2b2x1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=
</w:fldData>
        </w:fldChar>
      </w:r>
      <w:r w:rsidR="00BE0F3E">
        <w:instrText xml:space="preserve"> ADDIN EN.CITE.DATA </w:instrText>
      </w:r>
      <w:r w:rsidR="00BE0F3E">
        <w:fldChar w:fldCharType="end"/>
      </w:r>
      <w:r w:rsidR="005A3932">
        <w:fldChar w:fldCharType="separate"/>
      </w:r>
      <w:r w:rsidR="00D452EA" w:rsidRPr="00D452EA">
        <w:rPr>
          <w:noProof/>
          <w:vertAlign w:val="superscript"/>
        </w:rPr>
        <w:t>89, 90</w:t>
      </w:r>
      <w:r w:rsidR="005A3932">
        <w:fldChar w:fldCharType="end"/>
      </w:r>
    </w:p>
    <w:p w14:paraId="52736C2B" w14:textId="1AE2C00D" w:rsidR="00D363CB" w:rsidRDefault="004B7EC8" w:rsidP="00D363CB">
      <w:r>
        <w:t>Thus, in order to make long-term progress in understanding the development and management of IPF, one or more novel sensitive markers of disease severity and progression are needed. Such markers may allow progression to be recognised early, for better risk stratification and treatment targets and may also permit a reduction in numbers required to investigate novel treatments for IPF.</w:t>
      </w:r>
      <w:r w:rsidR="00737607">
        <w:t xml:space="preserve"> The need for novel treatments in spite of </w:t>
      </w:r>
      <w:r w:rsidR="002D289D">
        <w:t>recent advances</w:t>
      </w:r>
      <w:r w:rsidR="00737607">
        <w:t xml:space="preserve"> is still great, given that neither of the currently prescribed antifibrotic</w:t>
      </w:r>
      <w:r w:rsidR="008C1F2B">
        <w:t xml:space="preserve"> treatment</w:t>
      </w:r>
      <w:r w:rsidR="00737607">
        <w:t>s halt disease progression or reverse fibrosis, merely slow down the rate of progression</w:t>
      </w:r>
      <w:r w:rsidR="0062743E">
        <w:t xml:space="preserve"> and are associated with significant side effect profiles</w:t>
      </w:r>
      <w:r w:rsidR="00737607">
        <w:t>.</w:t>
      </w:r>
      <w:r w:rsidR="002D289D">
        <w:fldChar w:fldCharType="begin">
          <w:fldData xml:space="preserve">PEVuZE5vdGU+PENpdGU+PEF1dGhvcj5Ob2JsZTwvQXV0aG9yPjxZZWFyPjIwMTE8L1llYXI+PFJl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3NjAtMTc2OTwvcGFnZXM+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=
</w:fldData>
        </w:fldChar>
      </w:r>
      <w:r w:rsidR="00BE0F3E">
        <w:instrText xml:space="preserve"> ADDIN EN.CITE </w:instrText>
      </w:r>
      <w:r w:rsidR="00BE0F3E">
        <w:fldChar w:fldCharType="begin">
          <w:fldData xml:space="preserve">PEVuZE5vdGU+PENpdGU+PEF1dGhvcj5Ob2JsZTwvQXV0aG9yPjxZZWFyPjIwMTE8L1llYXI+PFJl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3NjAtMTc2OTwvcGFnZXM+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=
</w:fldData>
        </w:fldChar>
      </w:r>
      <w:r w:rsidR="00BE0F3E">
        <w:instrText xml:space="preserve"> ADDIN EN.CITE.DATA </w:instrText>
      </w:r>
      <w:r w:rsidR="00BE0F3E">
        <w:fldChar w:fldCharType="end"/>
      </w:r>
      <w:r w:rsidR="002D289D">
        <w:fldChar w:fldCharType="separate"/>
      </w:r>
      <w:r w:rsidR="00D452EA" w:rsidRPr="00D452EA">
        <w:rPr>
          <w:noProof/>
          <w:vertAlign w:val="superscript"/>
        </w:rPr>
        <w:t>89, 90, 108</w:t>
      </w:r>
      <w:r w:rsidR="002D289D">
        <w:fldChar w:fldCharType="end"/>
      </w:r>
    </w:p>
    <w:p w14:paraId="2A2B8C61" w14:textId="164B41B1" w:rsidR="00A5199D" w:rsidRDefault="001A0627" w:rsidP="00A5199D">
      <w:pPr>
        <w:rPr>
          <w:ins w:id="2801" w:author="Windows User" w:date="2018-11-02T10:50:00Z"/>
        </w:rPr>
      </w:pPr>
      <w:r>
        <w:t>Imaging has taken on a sentinel role in identifying UIP and significantly reduced the number of patients placed at risk of surgical biopsy.</w:t>
      </w:r>
      <w:r w:rsidR="008C1F2B">
        <w:fldChar w:fldCharType="begin">
          <w:fldData xml:space="preserve">PEVuZE5vdGU+PENpdGU+PEF1dGhvcj5SYWdodTwvQXV0aG9yPjxZZWFyPjE5OTk8L1llYXI+PFJl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2b2x1bWU+MTE2PC92b2x1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5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</w:fldData>
        </w:fldChar>
      </w:r>
      <w:r w:rsidR="00BE0F3E">
        <w:instrText xml:space="preserve"> ADDIN EN.CITE </w:instrText>
      </w:r>
      <w:r w:rsidR="00BE0F3E">
        <w:fldChar w:fldCharType="begin">
          <w:fldData xml:space="preserve">PEVuZE5vdGU+PENpdGU+PEF1dGhvcj5SYWdodTwvQXV0aG9yPjxZZWFyPjE5OTk8L1llYXI+PFJl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2b2x1bWU+MTE2PC92b2x1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5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</w:fldData>
        </w:fldChar>
      </w:r>
      <w:r w:rsidR="00BE0F3E">
        <w:instrText xml:space="preserve"> ADDIN EN.CITE.DATA </w:instrText>
      </w:r>
      <w:r w:rsidR="00BE0F3E">
        <w:fldChar w:fldCharType="end"/>
      </w:r>
      <w:r w:rsidR="008C1F2B">
        <w:fldChar w:fldCharType="separate"/>
      </w:r>
      <w:r w:rsidR="00D452EA" w:rsidRPr="00D452EA">
        <w:rPr>
          <w:noProof/>
          <w:vertAlign w:val="superscript"/>
        </w:rPr>
        <w:t>68, 69</w:t>
      </w:r>
      <w:r w:rsidR="008C1F2B">
        <w:fldChar w:fldCharType="end"/>
      </w:r>
      <w:r>
        <w:t xml:space="preserve"> </w:t>
      </w:r>
      <w:r w:rsidR="00126576">
        <w:t>There is considerable inhomogeneity in the patients diagnosed with IPF, as demonstrated by the enrichment of ‘fast decliners’ in previous trials.</w:t>
      </w:r>
      <w:r w:rsidR="00126576">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DATA </w:instrText>
      </w:r>
      <w:r w:rsidR="00BE0F3E">
        <w:fldChar w:fldCharType="end"/>
      </w:r>
      <w:r w:rsidR="00126576">
        <w:fldChar w:fldCharType="separate"/>
      </w:r>
      <w:r w:rsidR="00D64E8E" w:rsidRPr="00D64E8E">
        <w:rPr>
          <w:noProof/>
          <w:vertAlign w:val="superscript"/>
        </w:rPr>
        <w:t>108</w:t>
      </w:r>
      <w:r w:rsidR="00126576">
        <w:fldChar w:fldCharType="end"/>
      </w:r>
      <w:r w:rsidR="00126576">
        <w:t xml:space="preserve"> </w:t>
      </w:r>
      <w:r>
        <w:t>It is hoped that novel imaging techniques may provide new markers of disease, further expanding the already important role of imaging in IPF.</w:t>
      </w:r>
      <w:r w:rsidR="00A5199D">
        <w:tab/>
      </w:r>
    </w:p>
    <w:p w14:paraId="5ED2B66B" w14:textId="55B85C0B" w:rsidR="00B5643A" w:rsidRDefault="00B5643A" w:rsidP="00A5199D">
      <w:pPr>
        <w:rPr>
          <w:ins w:id="2802" w:author="Windows User" w:date="2018-11-02T10:50:00Z"/>
        </w:rPr>
      </w:pPr>
    </w:p>
    <w:p w14:paraId="1CB00743" w14:textId="77777777" w:rsidR="00B5643A" w:rsidRPr="00A5199D" w:rsidRDefault="00B5643A" w:rsidP="00A5199D">
      <w:pPr>
        <w:sectPr w:rsidR="00B5643A" w:rsidRPr="00A5199D" w:rsidSect="002400CC">
          <w:footerReference w:type="even" r:id="rId37"/>
          <w:footerReference w:type="default" r:id="rId38"/>
          <w:type w:val="continuous"/>
          <w:pgSz w:w="11900" w:h="16840"/>
          <w:pgMar w:top="850" w:right="979" w:bottom="850" w:left="850" w:header="0" w:footer="0" w:gutter="562"/>
          <w:pgNumType w:start="1"/>
          <w:cols w:space="708"/>
          <w:docGrid w:linePitch="360"/>
        </w:sectPr>
      </w:pPr>
    </w:p>
    <w:p w14:paraId="72F69A23" w14:textId="4E0132EB" w:rsidR="00B5444F" w:rsidRPr="006D0FF9" w:rsidRDefault="00B5444F" w:rsidP="00B5444F">
      <w:pPr>
        <w:pStyle w:val="Chapterspacing"/>
      </w:pPr>
    </w:p>
    <w:p w14:paraId="56E07D0E" w14:textId="2C38E742" w:rsidR="009C79EF" w:rsidRDefault="00BC7CC4" w:rsidP="00BC7CC4">
      <w:pPr>
        <w:pStyle w:val="Heading1"/>
      </w:pPr>
      <w:bookmarkStart w:id="2803" w:name="_Toc364347274"/>
      <w:bookmarkStart w:id="2804" w:name="_Toc364347354"/>
      <w:r>
        <w:br/>
      </w:r>
      <w:r w:rsidR="00153B56">
        <w:fldChar w:fldCharType="begin"/>
      </w:r>
      <w:r w:rsidR="00153B56">
        <w:instrText xml:space="preserve"> TC  “</w:instrText>
      </w:r>
      <w:bookmarkStart w:id="2805" w:name="_Toc499636018"/>
      <w:bookmarkStart w:id="2806" w:name="_Toc499636126"/>
      <w:bookmarkStart w:id="2807" w:name="_Toc499636179"/>
      <w:bookmarkStart w:id="2808" w:name="_Toc499636242"/>
      <w:bookmarkStart w:id="2809" w:name="_Toc499636375"/>
      <w:bookmarkStart w:id="2810" w:name="_Toc499801457"/>
      <w:bookmarkStart w:id="2811" w:name="_Toc499801571"/>
      <w:bookmarkStart w:id="2812" w:name="_Toc499812619"/>
      <w:bookmarkStart w:id="2813" w:name="_Toc499812686"/>
      <w:bookmarkStart w:id="2814" w:name="_Toc499814466"/>
      <w:bookmarkStart w:id="2815" w:name="_Toc499814585"/>
      <w:bookmarkStart w:id="2816" w:name="_Toc499892009"/>
      <w:bookmarkStart w:id="2817" w:name="_Toc499892076"/>
      <w:bookmarkStart w:id="2818" w:name="_Toc500168219"/>
      <w:bookmarkStart w:id="2819" w:name="_Toc500168340"/>
      <w:bookmarkStart w:id="2820" w:name="_Toc500232777"/>
      <w:bookmarkStart w:id="2821" w:name="_Toc500232910"/>
      <w:bookmarkStart w:id="2822" w:name="_Toc500252237"/>
      <w:bookmarkStart w:id="2823" w:name="_Toc500410282"/>
      <w:bookmarkStart w:id="2824" w:name="_Toc502821683"/>
      <w:bookmarkStart w:id="2825" w:name="_Toc502837475"/>
      <w:bookmarkStart w:id="2826" w:name="_Toc502837606"/>
      <w:bookmarkStart w:id="2827" w:name="_Toc502838676"/>
      <w:bookmarkStart w:id="2828" w:name="_Toc502838861"/>
      <w:bookmarkStart w:id="2829" w:name="_Toc503185047"/>
      <w:bookmarkStart w:id="2830" w:name="_Toc503185187"/>
      <w:bookmarkStart w:id="2831" w:name="_Toc504395829"/>
      <w:bookmarkStart w:id="2832" w:name="_Toc504395973"/>
      <w:bookmarkStart w:id="2833" w:name="_Toc504477241"/>
      <w:bookmarkStart w:id="2834" w:name="_Toc504477385"/>
      <w:bookmarkStart w:id="2835" w:name="_Toc504551371"/>
      <w:bookmarkStart w:id="2836" w:name="_Toc504551515"/>
      <w:bookmarkStart w:id="2837" w:name="_Toc504551595"/>
      <w:bookmarkStart w:id="2838" w:name="_Toc504551739"/>
      <w:bookmarkStart w:id="2839" w:name="_Toc504555534"/>
      <w:bookmarkStart w:id="2840" w:name="_Toc504555893"/>
      <w:bookmarkStart w:id="2841" w:name="_Toc504556036"/>
      <w:bookmarkStart w:id="2842" w:name="_Toc504556166"/>
      <w:bookmarkStart w:id="2843" w:name="_Toc505938408"/>
      <w:bookmarkStart w:id="2844" w:name="_Toc505938540"/>
      <w:bookmarkStart w:id="2845" w:name="_Toc505947485"/>
      <w:bookmarkStart w:id="2846" w:name="_Toc505947622"/>
      <w:bookmarkStart w:id="2847" w:name="_Toc506292001"/>
      <w:bookmarkStart w:id="2848" w:name="_Toc506383454"/>
      <w:bookmarkStart w:id="2849" w:name="_Toc506383620"/>
      <w:bookmarkStart w:id="2850" w:name="_Toc506383770"/>
      <w:bookmarkStart w:id="2851" w:name="_Toc506474791"/>
      <w:bookmarkStart w:id="2852" w:name="_Toc506474941"/>
      <w:bookmarkStart w:id="2853" w:name="_Toc506475528"/>
      <w:bookmarkStart w:id="2854" w:name="_Toc506552345"/>
      <w:bookmarkStart w:id="2855" w:name="_Toc506552495"/>
      <w:bookmarkStart w:id="2856" w:name="_Toc506818140"/>
      <w:bookmarkStart w:id="2857" w:name="_Toc506818291"/>
      <w:bookmarkStart w:id="2858" w:name="_Toc506886083"/>
      <w:bookmarkStart w:id="2859" w:name="_Toc506886233"/>
      <w:bookmarkStart w:id="2860" w:name="_Toc506886525"/>
      <w:bookmarkStart w:id="2861" w:name="_Toc506886675"/>
      <w:bookmarkStart w:id="2862" w:name="_Toc506886796"/>
      <w:bookmarkStart w:id="2863" w:name="_Toc506886946"/>
      <w:bookmarkStart w:id="2864" w:name="_Toc506887067"/>
      <w:bookmarkStart w:id="2865" w:name="_Toc506887217"/>
      <w:bookmarkStart w:id="2866" w:name="_Toc506897360"/>
      <w:bookmarkStart w:id="2867" w:name="_Toc506897514"/>
      <w:bookmarkStart w:id="2868" w:name="_Toc506898298"/>
      <w:bookmarkStart w:id="2869" w:name="_Toc506898452"/>
      <w:bookmarkStart w:id="2870" w:name="_Toc506898614"/>
      <w:bookmarkStart w:id="2871" w:name="_Toc506898768"/>
      <w:bookmarkStart w:id="2872" w:name="_Toc506899005"/>
      <w:bookmarkStart w:id="2873" w:name="_Toc506899159"/>
      <w:bookmarkStart w:id="2874" w:name="_Toc506899975"/>
      <w:bookmarkStart w:id="2875" w:name="_Toc506900129"/>
      <w:bookmarkStart w:id="2876" w:name="_Toc506900933"/>
      <w:bookmarkStart w:id="2877" w:name="_Toc506901087"/>
      <w:bookmarkStart w:id="2878" w:name="_Toc506901883"/>
      <w:bookmarkStart w:id="2879" w:name="_Toc506902037"/>
      <w:bookmarkStart w:id="2880" w:name="_Toc506973807"/>
      <w:bookmarkStart w:id="2881" w:name="_Toc506973963"/>
      <w:bookmarkStart w:id="2882" w:name="_Toc511658289"/>
      <w:bookmarkStart w:id="2883" w:name="_Toc511658458"/>
      <w:bookmarkStart w:id="2884" w:name="_Toc511658627"/>
      <w:bookmarkStart w:id="2885" w:name="_Toc511658797"/>
      <w:bookmarkStart w:id="2886" w:name="_Toc511658967"/>
      <w:bookmarkStart w:id="2887" w:name="_Toc511659137"/>
      <w:bookmarkStart w:id="2888" w:name="_Toc512240674"/>
      <w:bookmarkStart w:id="2889" w:name="_Toc512240833"/>
      <w:bookmarkStart w:id="2890" w:name="_Toc512240933"/>
      <w:bookmarkStart w:id="2891" w:name="_Toc512324992"/>
      <w:bookmarkStart w:id="2892" w:name="_Toc512325151"/>
      <w:bookmarkStart w:id="2893" w:name="_Toc512328356"/>
      <w:bookmarkStart w:id="2894" w:name="_Toc512328515"/>
      <w:bookmarkStart w:id="2895" w:name="_Toc528657990"/>
      <w:bookmarkStart w:id="2896" w:name="_Toc528658093"/>
      <w:bookmarkStart w:id="2897" w:name="_Toc528658195"/>
      <w:bookmarkStart w:id="2898" w:name="_Toc528676871"/>
      <w:bookmarkStart w:id="2899" w:name="_Toc528677030"/>
      <w:bookmarkStart w:id="2900" w:name="_Toc528746232"/>
      <w:bookmarkStart w:id="2901" w:name="_Toc528919243"/>
      <w:bookmarkStart w:id="2902" w:name="_Toc528919423"/>
      <w:bookmarkStart w:id="2903" w:name="_Toc528919601"/>
      <w:bookmarkStart w:id="2904" w:name="_Toc528919767"/>
      <w:bookmarkStart w:id="2905" w:name="_Toc528920888"/>
      <w:bookmarkStart w:id="2906" w:name="_Toc528921054"/>
      <w:bookmarkStart w:id="2907" w:name="_Toc3145305"/>
      <w:bookmarkStart w:id="2908" w:name="_Toc3145472"/>
      <w:r w:rsidR="00153B56">
        <w:instrText>Chapter 2</w:instrText>
      </w:r>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r w:rsidR="00153B56">
        <w:instrText xml:space="preserve">” \l 5 \n </w:instrText>
      </w:r>
      <w:r w:rsidR="00153B56">
        <w:fldChar w:fldCharType="end"/>
      </w:r>
      <w:bookmarkStart w:id="2909" w:name="_Toc3145064"/>
      <w:r w:rsidR="003467F2">
        <w:t>Novel</w:t>
      </w:r>
      <w:r w:rsidR="000D7105">
        <w:t xml:space="preserve"> Quantitative</w:t>
      </w:r>
      <w:r w:rsidR="003467F2">
        <w:t xml:space="preserve"> Imaging Techniques in </w:t>
      </w:r>
      <w:r w:rsidR="000D7105">
        <w:t>Interstitial Lung Disease</w:t>
      </w:r>
      <w:r w:rsidR="00805E92">
        <w:t>: in Search of New Biomarkers</w:t>
      </w:r>
      <w:bookmarkEnd w:id="2803"/>
      <w:bookmarkEnd w:id="2804"/>
      <w:bookmarkEnd w:id="2909"/>
    </w:p>
    <w:p w14:paraId="2B1A3A18" w14:textId="7B64DC96" w:rsidR="008150BE" w:rsidRDefault="008150BE" w:rsidP="008150BE">
      <w:pPr>
        <w:pStyle w:val="Heading2"/>
      </w:pPr>
      <w:bookmarkStart w:id="2910" w:name="_Toc364347280"/>
      <w:bookmarkStart w:id="2911" w:name="_Toc364347356"/>
      <w:bookmarkStart w:id="2912" w:name="_Toc364347275"/>
      <w:bookmarkStart w:id="2913" w:name="_Toc364347355"/>
      <w:bookmarkStart w:id="2914" w:name="_Toc3145065"/>
      <w:r>
        <w:lastRenderedPageBreak/>
        <w:t>The Current State of</w:t>
      </w:r>
      <w:r w:rsidR="00D10B75" w:rsidRPr="00D10B75">
        <w:t xml:space="preserve"> </w:t>
      </w:r>
      <w:r w:rsidR="00D10B75">
        <w:t>Novel</w:t>
      </w:r>
      <w:r>
        <w:t xml:space="preserve"> Quantitative Imaging in Interstitial Lung Disease</w:t>
      </w:r>
      <w:bookmarkEnd w:id="2910"/>
      <w:bookmarkEnd w:id="2911"/>
      <w:bookmarkEnd w:id="2914"/>
    </w:p>
    <w:p w14:paraId="2833719A" w14:textId="77777777" w:rsidR="008150BE" w:rsidRDefault="008150BE" w:rsidP="008150BE">
      <w:pPr>
        <w:pStyle w:val="Heading3"/>
      </w:pPr>
      <w:r>
        <w:t>Introduction</w:t>
      </w:r>
    </w:p>
    <w:p w14:paraId="5899F457" w14:textId="39166E79" w:rsidR="008150BE" w:rsidRPr="001C7F58" w:rsidRDefault="008150BE" w:rsidP="008150BE">
      <w:r>
        <w:t>Imaging plays a key role in the diagnosis and assessment of interstitial lung disease (ILD). A multidisciplinary team with expertise in ILD can often reach a reliable diagnosis based upon clinical findings and radiology alone, as exemplified by the Joint Consensus International Societies Statement on the classification of idiopathic interstitial pneumonias.</w:t>
      </w:r>
      <w:r>
        <w:fldChar w:fldCharType="begin">
          <w:fldData xml:space="preserve">PEVuZE5vdGU+PENpdGU+PEF1dGhvcj5UcmF2aXM8L0F1dGhvcj48WWVhcj4yMDEzPC9ZZWFyPjxS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czMy00ODwvcGFnZXM+PHZvbHVtZT4xODg8L3ZvbHVtZT48bnVtYmVyPjY8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</w:fldData>
        </w:fldChar>
      </w:r>
      <w:r w:rsidR="00BE0F3E">
        <w:instrText xml:space="preserve"> ADDIN EN.CITE </w:instrText>
      </w:r>
      <w:r w:rsidR="00BE0F3E">
        <w:fldChar w:fldCharType="begin">
          <w:fldData xml:space="preserve">PEVuZE5vdGU+PENpdGU+PEF1dGhvcj5UcmF2aXM8L0F1dGhvcj48WWVhcj4yMDEzPC9ZZWFyPjxS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czMy00ODwvcGFnZXM+PHZvbHVtZT4xODg8L3ZvbHVtZT48bnVtYmVyPjY8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</w:fldData>
        </w:fldChar>
      </w:r>
      <w:r w:rsidR="00BE0F3E">
        <w:instrText xml:space="preserve"> ADDIN EN.CITE.DATA </w:instrText>
      </w:r>
      <w:r w:rsidR="00BE0F3E">
        <w:fldChar w:fldCharType="end"/>
      </w:r>
      <w:r>
        <w:fldChar w:fldCharType="separate"/>
      </w:r>
      <w:r w:rsidR="00753383" w:rsidRPr="00753383">
        <w:rPr>
          <w:noProof/>
          <w:vertAlign w:val="superscript"/>
        </w:rPr>
        <w:t>223</w:t>
      </w:r>
      <w:r>
        <w:fldChar w:fldCharType="end"/>
      </w:r>
      <w:r>
        <w:t xml:space="preserve"> In practice, radiological examinations are qualitatively interpreted with an inherent degree of subjectivity. However, ILD features such as honeycombing are often subtle and may be mimicked by other conditions, leading to inter-observer disagreement in their presence and extent.</w:t>
      </w:r>
      <w:r>
        <w:fldChar w:fldCharType="begin"/>
      </w:r>
      <w:r w:rsidR="00BE0F3E">
        <w:instrText xml:space="preserve"> ADDIN EN.CITE &lt;EndNote&gt;&lt;Cite&gt;&lt;Author&gt;Watadani&lt;/Author&gt;&lt;Year&gt;2013&lt;/Year&gt;&lt;RecNum&gt;389&lt;/RecNum&gt;&lt;DisplayText&gt;&lt;style face="superscript"&gt;224&lt;/style&gt;&lt;/DisplayText&gt;&lt;record&gt;&lt;rec-number&gt;389&lt;/rec-number&gt;&lt;foreign-keys&gt;&lt;key app="EN" db-id="52evaf50e9fe5cewd9b555d6wtw099s0pzrz" timestamp="1438959160" guid="6a343da7-fe40-4bd8-ace4-b48f260574f5"&gt;389&lt;/key&gt;&lt;/foreign-keys&gt;&lt;ref-type name="Journal Article"&gt;17&lt;/ref-type&gt;&lt;contributors&gt;&lt;authors&gt;&lt;author&gt;Watadani, T.&lt;/author&gt;&lt;author&gt;Sakai, F.&lt;/author&gt;&lt;author&gt;Johkoh, T.&lt;/author&gt;&lt;author&gt;Satoshi Noma&lt;/author&gt;&lt;author&gt;Masanori Akira&lt;/author&gt;&lt;author&gt;Kiminori Fujimoto&lt;/author&gt;&lt;author&gt;Alexander A. Bankier&lt;/author&gt;&lt;author&gt;Kyung Soo Lee&lt;/author&gt;&lt;author&gt;Nestor L. Müller&lt;/author&gt;&lt;author&gt;Jae-Woo Song&lt;/author&gt;&lt;author&gt;Jai-Soung Park&lt;/author&gt;&lt;author&gt;David A. Lynch&lt;/author&gt;&lt;author&gt;David M. Hansell&lt;/author&gt;&lt;author&gt;Martine Remy-Jardin&lt;/author&gt;&lt;author&gt;Tomás Franquet&lt;/author&gt;&lt;author&gt;Yukihiko Sugiyama&lt;/author&gt;&lt;/authors&gt;&lt;/contributors&gt;&lt;titles&gt;&lt;title&gt;Interobserver Variability in the CT Assessment of Honeycombing in the Lungs&lt;/title&gt;&lt;secondary-title&gt;Radiology&lt;/secondary-title&gt;&lt;alt-title&gt;Radiology&lt;/alt-title&gt;&lt;/titles&gt;&lt;periodical&gt;&lt;full-title&gt;Radiology&lt;/full-title&gt;&lt;/periodical&gt;&lt;alt-periodical&gt;&lt;full-title&gt;Radiology&lt;/full-title&gt;&lt;/alt-periodical&gt;&lt;pages&gt;936-944&lt;/pages&gt;&lt;volume&gt;266&lt;/volume&gt;&lt;number&gt;3&lt;/number&gt;&lt;dates&gt;&lt;year&gt;2013&lt;/year&gt;&lt;/dates&gt;&lt;accession-num&gt;23220902&lt;/accession-num&gt;&lt;urls&gt;&lt;related-urls&gt;&lt;url&gt;http://pubs.rsna.org/doi/abs/10.1148/radiol.12112516&lt;/url&gt;&lt;/related-urls&gt;&lt;/urls&gt;&lt;electronic-resource-num&gt;doi:10.1148/radiol.12112516&lt;/electronic-resource-num&gt;&lt;research-notes&gt;Interobserver variability of honeycomb identification substantial with kappa 0.40 - 0.58, even among expert radiologists.&lt;/research-notes&gt;&lt;/record&gt;&lt;/Cite&gt;&lt;/EndNote&gt;</w:instrText>
      </w:r>
      <w:r>
        <w:fldChar w:fldCharType="separate"/>
      </w:r>
      <w:r w:rsidR="00753383" w:rsidRPr="00753383">
        <w:rPr>
          <w:noProof/>
          <w:vertAlign w:val="superscript"/>
        </w:rPr>
        <w:t>224</w:t>
      </w:r>
      <w:r>
        <w:fldChar w:fldCharType="end"/>
      </w:r>
      <w:r>
        <w:t xml:space="preserve"> Thus, interest exists in developing quantitative and novel imaging tools. Drug-induced interstitial lung diseases (DI-ILD) creates an important burden, with data from the </w:t>
      </w:r>
      <w:r w:rsidRPr="00BA1760">
        <w:t xml:space="preserve">Clinical Practice Research Database (UK) </w:t>
      </w:r>
      <w:r>
        <w:t>estimating</w:t>
      </w:r>
      <w:r w:rsidRPr="00BA1760">
        <w:t xml:space="preserve"> an incidence of 4.1 per million per annum</w:t>
      </w:r>
      <w:r>
        <w:t>,</w:t>
      </w:r>
      <w:r>
        <w:fldChar w:fldCharType="begin">
          <w:fldData xml:space="preserve">PEVuZE5vdGU+PENpdGU+PEF1dGhvcj5BbWFyPC9BdXRob3I+PFllYXI+MjAxMjwvWWVhcj48UmVj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</w:fldData>
        </w:fldChar>
      </w:r>
      <w:r w:rsidR="00BE0F3E">
        <w:instrText xml:space="preserve"> ADDIN EN.CITE </w:instrText>
      </w:r>
      <w:r w:rsidR="00BE0F3E">
        <w:fldChar w:fldCharType="begin">
          <w:fldData xml:space="preserve">PEVuZE5vdGU+PENpdGU+PEF1dGhvcj5BbWFyPC9BdXRob3I+PFllYXI+MjAxMjwvWWVhcj48UmVj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</w:fldData>
        </w:fldChar>
      </w:r>
      <w:r w:rsidR="00BE0F3E">
        <w:instrText xml:space="preserve"> ADDIN EN.CITE.DATA </w:instrText>
      </w:r>
      <w:r w:rsidR="00BE0F3E">
        <w:fldChar w:fldCharType="end"/>
      </w:r>
      <w:r>
        <w:fldChar w:fldCharType="separate"/>
      </w:r>
      <w:r w:rsidR="00753383" w:rsidRPr="00753383">
        <w:rPr>
          <w:noProof/>
          <w:vertAlign w:val="superscript"/>
        </w:rPr>
        <w:t>225</w:t>
      </w:r>
      <w:r>
        <w:fldChar w:fldCharType="end"/>
      </w:r>
      <w:r>
        <w:t>, DI-ILD demonstrate significant heterogeneity in their radiological and pathological manifestations,</w:t>
      </w:r>
      <w:r>
        <w:fldChar w:fldCharType="begin"/>
      </w:r>
      <w:r w:rsidR="00BE0F3E">
        <w:instrText xml:space="preserve"> ADDIN EN.CITE &lt;EndNote&gt;&lt;Cite&gt;&lt;Author&gt;Rossi&lt;/Author&gt;&lt;Year&gt;2000&lt;/Year&gt;&lt;RecNum&gt;2107&lt;/RecNum&gt;&lt;DisplayText&gt;&lt;style face="superscript"&gt;226&lt;/style&gt;&lt;/DisplayText&gt;&lt;record&gt;&lt;rec-number&gt;2107&lt;/rec-number&gt;&lt;foreign-keys&gt;&lt;key app="EN" db-id="52evaf50e9fe5cewd9b555d6wtw099s0pzrz" timestamp="1521638748" guid="70f0ec37-b3a3-4c39-8200-10a9d9694bf0"&gt;2107&lt;/key&gt;&lt;/foreign-keys&gt;&lt;ref-type name="Journal Article"&gt;17&lt;/ref-type&gt;&lt;contributors&gt;&lt;authors&gt;&lt;author&gt;Santiago E. Rossi&lt;/author&gt;&lt;author&gt;Jeremy J. Erasmus&lt;/author&gt;&lt;author&gt;H. Page McAdams&lt;/author&gt;&lt;author&gt;Thomas A. Sporn&lt;/author&gt;&lt;author&gt;Philip C. Goodman&lt;/author&gt;&lt;/authors&gt;&lt;/contributors&gt;&lt;titles&gt;&lt;title&gt;Pulmonary Drug Toxicity: Radiologic and Pathologic Manifestations&lt;/title&gt;&lt;secondary-title&gt;RadioGraphics&lt;/secondary-title&gt;&lt;alt-title&gt;Radiographics&lt;/alt-title&gt;&lt;/titles&gt;&lt;periodical&gt;&lt;full-title&gt;Radiographics&lt;/full-title&gt;&lt;abbr-1&gt;Radiographics&lt;/abbr-1&gt;&lt;/periodical&gt;&lt;alt-periodical&gt;&lt;full-title&gt;Radiographics&lt;/full-title&gt;&lt;abbr-1&gt;Radiographics&lt;/abbr-1&gt;&lt;/alt-periodical&gt;&lt;pages&gt;1245-1259&lt;/pages&gt;&lt;volume&gt;20&lt;/volume&gt;&lt;number&gt;5&lt;/number&gt;&lt;keywords&gt;&lt;keyword&gt;Drugs, toxicity, 60.64,Lung, effects of drugs on, 60.64,Lung, diseases, 60.21, 60.64,Lung, hemorrhage, 60.4123&lt;/keyword&gt;&lt;/keywords&gt;&lt;dates&gt;&lt;year&gt;2000&lt;/year&gt;&lt;/dates&gt;&lt;accession-num&gt;10992015&lt;/accession-num&gt;&lt;urls&gt;&lt;related-urls&gt;&lt;url&gt;http://pubs.rsna.org/doi/abs/10.1148/radiographics.20.5.g00se081245&lt;/url&gt;&lt;/related-urls&gt;&lt;/urls&gt;&lt;electronic-resource-num&gt;10.1148/radiographics.20.5.g00se081245&lt;/electronic-resource-num&gt;&lt;/record&gt;&lt;/Cite&gt;&lt;/EndNote&gt;</w:instrText>
      </w:r>
      <w:r>
        <w:fldChar w:fldCharType="separate"/>
      </w:r>
      <w:r w:rsidR="00753383" w:rsidRPr="00753383">
        <w:rPr>
          <w:noProof/>
          <w:vertAlign w:val="superscript"/>
        </w:rPr>
        <w:t>226</w:t>
      </w:r>
      <w:r>
        <w:fldChar w:fldCharType="end"/>
      </w:r>
      <w:r>
        <w:t xml:space="preserve"> and therefore provide an enticing target for testing novel imaging techniques. Here,</w:t>
      </w:r>
      <w:r w:rsidRPr="002F2F70">
        <w:t xml:space="preserve"> a commentary </w:t>
      </w:r>
      <w:r>
        <w:t>on the recent developments in novel imaging techniques in ILD is provided, with a focus on quantitative high–resolution computed tomography (HRCT) and new techniques from MRI and PET</w:t>
      </w:r>
      <w:r>
        <w:rPr>
          <w:rFonts w:eastAsia="Times New Roman" w:cs="Arial"/>
          <w:color w:val="222222"/>
          <w:shd w:val="clear" w:color="auto" w:fill="FFFFFF"/>
        </w:rPr>
        <w:t>.</w:t>
      </w:r>
    </w:p>
    <w:p w14:paraId="253F8DD1" w14:textId="77777777" w:rsidR="008150BE" w:rsidRDefault="008150BE" w:rsidP="008150BE">
      <w:pPr>
        <w:pStyle w:val="Heading3"/>
      </w:pPr>
      <w:r>
        <w:t>Methods of literature review</w:t>
      </w:r>
    </w:p>
    <w:p w14:paraId="12304719" w14:textId="164D4CD1" w:rsidR="008150BE" w:rsidRDefault="008150BE" w:rsidP="008150BE">
      <w:pPr>
        <w:widowControl w:val="0"/>
      </w:pPr>
      <w:r>
        <w:t xml:space="preserve">Literature searches were performed using the Medline database via Ovid online portal at the University of Sheffield (UK) and cross-referenced with identical search terms on PubMed and TRIP database (both web based, open access). The </w:t>
      </w:r>
      <w:r w:rsidRPr="00FB0A89">
        <w:t xml:space="preserve">Preferred Reporting Items for Systematic Reviews and Meta-Analyses </w:t>
      </w:r>
      <w:r>
        <w:t xml:space="preserve">(PRISMA) flow diagram is provided in </w:t>
      </w:r>
      <w:r w:rsidR="000303A8">
        <w:t>Figure</w:t>
      </w:r>
      <w:r>
        <w:t xml:space="preserve"> 2.1.</w:t>
      </w:r>
    </w:p>
    <w:p w14:paraId="61243816" w14:textId="77777777" w:rsidR="008150BE" w:rsidRDefault="008150BE" w:rsidP="008150BE">
      <w:pPr>
        <w:widowControl w:val="0"/>
      </w:pPr>
      <w:r>
        <w:rPr>
          <w:noProof/>
          <w:lang w:eastAsia="en-GB"/>
        </w:rPr>
        <w:lastRenderedPageBreak/>
        <w:drawing>
          <wp:inline distT="0" distB="0" distL="0" distR="0" wp14:anchorId="68899997" wp14:editId="01D63550">
            <wp:extent cx="6108700" cy="5709920"/>
            <wp:effectExtent l="0" t="0" r="12700" b="5080"/>
            <wp:docPr id="30" name="Picture 30" descr="Pris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isma"/>
                    <pic:cNvPicPr>
                      <a:picLocks noChangeAspect="1" noChangeArrowheads="1"/>
                    </pic:cNvPicPr>
                  </pic:nvPicPr>
                  <pic:blipFill>
                    <a:blip r:embed="rId39">
                      <a:extLst>
                        <a:ext uri="{28A0092B-C50C-407E-A947-70E740481C1C}">
                          <a14:useLocalDpi xmlns:a14="http://schemas.microsoft.com/office/drawing/2010/main" val="0"/>
                        </a:ext>
                      </a:extLst>
                    </a:blip>
                    <a:srcRect t="1375" b="5499"/>
                    <a:stretch>
                      <a:fillRect/>
                    </a:stretch>
                  </pic:blipFill>
                  <pic:spPr bwMode="auto">
                    <a:xfrm>
                      <a:off x="0" y="0"/>
                      <a:ext cx="6108700" cy="5709920"/>
                    </a:xfrm>
                    <a:prstGeom prst="rect">
                      <a:avLst/>
                    </a:prstGeom>
                    <a:noFill/>
                    <a:ln>
                      <a:noFill/>
                    </a:ln>
                  </pic:spPr>
                </pic:pic>
              </a:graphicData>
            </a:graphic>
          </wp:inline>
        </w:drawing>
      </w:r>
    </w:p>
    <w:p w14:paraId="45889210" w14:textId="4AF3ACFF" w:rsidR="008150BE" w:rsidRPr="004F46D5" w:rsidRDefault="000303A8" w:rsidP="008150BE">
      <w:pPr>
        <w:pStyle w:val="Caption"/>
        <w:rPr>
          <w:sz w:val="24"/>
        </w:rPr>
      </w:pPr>
      <w:bookmarkStart w:id="2915" w:name="_Toc364424673"/>
      <w:bookmarkStart w:id="2916" w:name="_Toc364425633"/>
      <w:bookmarkStart w:id="2917" w:name="_Toc364493358"/>
      <w:bookmarkStart w:id="2918" w:name="_Toc494795733"/>
      <w:bookmarkStart w:id="2919" w:name="_Toc3145306"/>
      <w:r>
        <w:t>Figure</w:t>
      </w:r>
      <w:r w:rsidR="008150BE">
        <w:t xml:space="preserve"> </w:t>
      </w:r>
      <w:ins w:id="292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292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922" w:author="Nicholas Weatherley" w:date="2019-03-05T22:36:00Z">
        <w:r w:rsidR="00D5585D">
          <w:rPr>
            <w:noProof/>
          </w:rPr>
          <w:t>1</w:t>
        </w:r>
        <w:r w:rsidR="00D5585D">
          <w:fldChar w:fldCharType="end"/>
        </w:r>
      </w:ins>
      <w:ins w:id="2923" w:author="Windows User" w:date="2018-11-01T14:27:00Z">
        <w:del w:id="2924" w:author="Nicholas Weatherley" w:date="2019-03-05T22:36:00Z">
          <w:r w:rsidR="002F70B6" w:rsidDel="00D5585D">
            <w:fldChar w:fldCharType="begin"/>
          </w:r>
          <w:r w:rsidR="002F70B6" w:rsidDel="00D5585D">
            <w:delInstrText xml:space="preserve"> STYLEREF 1 \s </w:delInstrText>
          </w:r>
        </w:del>
      </w:ins>
      <w:del w:id="2925" w:author="Nicholas Weatherley" w:date="2019-03-05T22:36:00Z">
        <w:r w:rsidR="002F70B6" w:rsidDel="00D5585D">
          <w:fldChar w:fldCharType="separate"/>
        </w:r>
        <w:r w:rsidR="0024585E" w:rsidDel="00D5585D">
          <w:rPr>
            <w:noProof/>
          </w:rPr>
          <w:delText>2</w:delText>
        </w:r>
      </w:del>
      <w:ins w:id="2926" w:author="Windows User" w:date="2018-11-01T14:27:00Z">
        <w:del w:id="292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928" w:author="Nicholas Weatherley" w:date="2019-03-05T22:36:00Z">
        <w:r w:rsidR="002F70B6" w:rsidDel="00D5585D">
          <w:fldChar w:fldCharType="end"/>
        </w:r>
      </w:del>
      <w:del w:id="292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8150BE">
        <w:t>: PRISMA flow diagram</w:t>
      </w:r>
      <w:bookmarkEnd w:id="2915"/>
      <w:bookmarkEnd w:id="2916"/>
      <w:bookmarkEnd w:id="2917"/>
      <w:bookmarkEnd w:id="2918"/>
      <w:bookmarkEnd w:id="2919"/>
    </w:p>
    <w:p w14:paraId="23584323" w14:textId="77777777" w:rsidR="008150BE" w:rsidRDefault="008150BE" w:rsidP="008150BE">
      <w:pPr>
        <w:pStyle w:val="Heading4"/>
      </w:pPr>
      <w:r w:rsidRPr="00F92B00">
        <w:t>PICO</w:t>
      </w:r>
    </w:p>
    <w:p w14:paraId="0C144898" w14:textId="77777777" w:rsidR="008150BE" w:rsidRPr="00BA74E0" w:rsidRDefault="008150BE" w:rsidP="008150BE">
      <w:r>
        <w:t>The literature search design was as below.</w:t>
      </w:r>
    </w:p>
    <w:p w14:paraId="0131AF83" w14:textId="77777777" w:rsidR="008150BE" w:rsidRPr="00F92B00" w:rsidRDefault="008150BE" w:rsidP="008150BE">
      <w:pPr>
        <w:rPr>
          <w:rFonts w:cs="Arial"/>
        </w:rPr>
      </w:pPr>
      <w:r w:rsidRPr="00F92B00">
        <w:rPr>
          <w:rFonts w:cs="Arial"/>
        </w:rPr>
        <w:t>P: Any form of interstitial lung disease (diffuse parenchymal lung disease)</w:t>
      </w:r>
    </w:p>
    <w:p w14:paraId="6A26E238" w14:textId="77777777" w:rsidR="008150BE" w:rsidRPr="00F92B00" w:rsidRDefault="008150BE" w:rsidP="008150BE">
      <w:pPr>
        <w:rPr>
          <w:rFonts w:cs="Arial"/>
        </w:rPr>
      </w:pPr>
      <w:r w:rsidRPr="00F92B00">
        <w:rPr>
          <w:rFonts w:cs="Arial"/>
        </w:rPr>
        <w:t>I: Quantitative (HR)CT, Any MR(I) modality, PET, SPECT</w:t>
      </w:r>
    </w:p>
    <w:p w14:paraId="70C16FEF" w14:textId="77777777" w:rsidR="008150BE" w:rsidRPr="00F92B00" w:rsidRDefault="008150BE" w:rsidP="008150BE">
      <w:pPr>
        <w:rPr>
          <w:rFonts w:cs="Arial"/>
        </w:rPr>
      </w:pPr>
      <w:r w:rsidRPr="00F92B00">
        <w:rPr>
          <w:rFonts w:cs="Arial"/>
        </w:rPr>
        <w:t>C: (HR)CT, pulmonary function tests</w:t>
      </w:r>
    </w:p>
    <w:p w14:paraId="47F01737" w14:textId="77777777" w:rsidR="008150BE" w:rsidRPr="00F92B00" w:rsidRDefault="008150BE" w:rsidP="008150BE">
      <w:pPr>
        <w:rPr>
          <w:rFonts w:cs="Arial"/>
        </w:rPr>
      </w:pPr>
      <w:r w:rsidRPr="00F92B00">
        <w:rPr>
          <w:rFonts w:cs="Arial"/>
        </w:rPr>
        <w:t>O: Prognosis, prediction, severity measures, phenotyping</w:t>
      </w:r>
    </w:p>
    <w:p w14:paraId="60B76854" w14:textId="77777777" w:rsidR="008150BE" w:rsidRPr="00F92B00" w:rsidRDefault="008150BE" w:rsidP="008150BE">
      <w:pPr>
        <w:rPr>
          <w:rFonts w:cs="Arial"/>
        </w:rPr>
      </w:pPr>
    </w:p>
    <w:p w14:paraId="772A4610" w14:textId="77777777" w:rsidR="008150BE" w:rsidRPr="00F92B00" w:rsidRDefault="008150BE" w:rsidP="008150BE">
      <w:pPr>
        <w:rPr>
          <w:rFonts w:cs="Arial"/>
        </w:rPr>
      </w:pPr>
      <w:r w:rsidRPr="00F92B00">
        <w:rPr>
          <w:rFonts w:cs="Arial"/>
        </w:rPr>
        <w:t>Outcome left open to ensure widest possible data collection</w:t>
      </w:r>
    </w:p>
    <w:p w14:paraId="2BCED511" w14:textId="77777777" w:rsidR="008150BE" w:rsidRDefault="008150BE" w:rsidP="008150BE">
      <w:pPr>
        <w:rPr>
          <w:rFonts w:cs="Arial"/>
        </w:rPr>
      </w:pPr>
      <w:r w:rsidRPr="00F92B00">
        <w:rPr>
          <w:rFonts w:cs="Arial"/>
        </w:rPr>
        <w:lastRenderedPageBreak/>
        <w:t>Comparator not specifically supplied for the same reason</w:t>
      </w:r>
    </w:p>
    <w:p w14:paraId="38D0AD64" w14:textId="77777777" w:rsidR="008150BE" w:rsidRDefault="008150BE" w:rsidP="008150BE">
      <w:pPr>
        <w:pStyle w:val="Heading4"/>
      </w:pPr>
      <w:r>
        <w:t>Search terms</w:t>
      </w:r>
    </w:p>
    <w:p w14:paraId="3898A25B" w14:textId="77777777" w:rsidR="008150BE" w:rsidRDefault="008150BE" w:rsidP="008150BE">
      <w:pPr>
        <w:rPr>
          <w:rFonts w:cs="Arial"/>
        </w:rPr>
      </w:pPr>
      <w:r w:rsidRPr="00DB1B41">
        <w:rPr>
          <w:rFonts w:cs="Arial"/>
        </w:rPr>
        <w:t>Three searches carried out:</w:t>
      </w:r>
    </w:p>
    <w:p w14:paraId="52994C68" w14:textId="77777777" w:rsidR="008150BE" w:rsidRPr="004F46D5" w:rsidRDefault="008150BE" w:rsidP="008150BE">
      <w:pPr>
        <w:pStyle w:val="ListParagraph"/>
        <w:widowControl/>
        <w:numPr>
          <w:ilvl w:val="0"/>
          <w:numId w:val="14"/>
        </w:numPr>
        <w:spacing w:after="200" w:line="276" w:lineRule="auto"/>
        <w:rPr>
          <w:rFonts w:cs="Arial"/>
        </w:rPr>
      </w:pPr>
      <w:r w:rsidRPr="004F46D5">
        <w:rPr>
          <w:rFonts w:cs="Arial"/>
        </w:rPr>
        <w:t>CT:</w:t>
      </w:r>
    </w:p>
    <w:p w14:paraId="5E151955" w14:textId="77777777" w:rsidR="008150BE" w:rsidRDefault="008150BE" w:rsidP="008150BE">
      <w:pPr>
        <w:rPr>
          <w:rFonts w:ascii="Helvetica Neue" w:hAnsi="Helvetica Neue" w:cs="Helvetica Neue"/>
          <w:color w:val="222222"/>
          <w:lang w:val="en-US"/>
        </w:rPr>
      </w:pPr>
      <w:r w:rsidRPr="00F00617">
        <w:rPr>
          <w:rFonts w:cs="Arial"/>
          <w:i/>
        </w:rPr>
        <w:t>MESH:</w:t>
      </w:r>
      <w:r>
        <w:rPr>
          <w:rFonts w:cs="Arial"/>
        </w:rPr>
        <w:t xml:space="preserve"> </w:t>
      </w:r>
      <w:r w:rsidRPr="00F00617">
        <w:rPr>
          <w:rFonts w:cs="Arial"/>
        </w:rPr>
        <w:t>[</w:t>
      </w:r>
      <w:r>
        <w:rPr>
          <w:rFonts w:ascii="Helvetica Neue" w:hAnsi="Helvetica Neue" w:cs="Helvetica Neue"/>
          <w:color w:val="222222"/>
          <w:lang w:val="en-US"/>
        </w:rPr>
        <w:t>Tomography, X-Ray Computed (exp)]</w:t>
      </w:r>
    </w:p>
    <w:p w14:paraId="6A79ACC4" w14:textId="77777777" w:rsidR="008150BE" w:rsidRDefault="008150BE" w:rsidP="008150BE">
      <w:pPr>
        <w:rPr>
          <w:rFonts w:ascii="Helvetica Neue" w:hAnsi="Helvetica Neue" w:cs="Helvetica Neue"/>
          <w:i/>
          <w:color w:val="222222"/>
          <w:lang w:val="en-US"/>
        </w:rPr>
      </w:pPr>
      <w:r>
        <w:rPr>
          <w:rFonts w:ascii="Helvetica Neue" w:hAnsi="Helvetica Neue" w:cs="Helvetica Neue"/>
          <w:i/>
          <w:color w:val="222222"/>
          <w:lang w:val="en-US"/>
        </w:rPr>
        <w:t>AND</w:t>
      </w:r>
    </w:p>
    <w:p w14:paraId="58E5C1B4" w14:textId="77777777" w:rsidR="008150BE" w:rsidRDefault="008150BE" w:rsidP="008150BE">
      <w:pPr>
        <w:rPr>
          <w:rFonts w:ascii="Helvetica Neue" w:hAnsi="Helvetica Neue" w:cs="Helvetica Neue"/>
          <w:color w:val="222222"/>
          <w:lang w:val="en-US"/>
        </w:rPr>
      </w:pPr>
      <w:r w:rsidRPr="00FD21D9">
        <w:rPr>
          <w:rFonts w:ascii="Helvetica Neue" w:hAnsi="Helvetica Neue" w:cs="Helvetica Neue"/>
          <w:i/>
          <w:color w:val="222222"/>
          <w:lang w:val="en-US"/>
        </w:rPr>
        <w:t>MESH:</w:t>
      </w:r>
      <w:r>
        <w:rPr>
          <w:rFonts w:ascii="Helvetica Neue" w:hAnsi="Helvetica Neue" w:cs="Helvetica Neue"/>
          <w:color w:val="222222"/>
          <w:lang w:val="en-US"/>
        </w:rPr>
        <w:t xml:space="preserve"> [Pattern Recognition, Automated (exp)]</w:t>
      </w:r>
    </w:p>
    <w:p w14:paraId="014502D1" w14:textId="77777777" w:rsidR="008150BE" w:rsidRDefault="008150BE" w:rsidP="008150BE">
      <w:pPr>
        <w:rPr>
          <w:rFonts w:ascii="Helvetica Neue" w:hAnsi="Helvetica Neue" w:cs="Helvetica Neue"/>
          <w:i/>
          <w:color w:val="222222"/>
          <w:lang w:val="en-US"/>
        </w:rPr>
      </w:pPr>
      <w:r>
        <w:rPr>
          <w:rFonts w:ascii="Helvetica Neue" w:hAnsi="Helvetica Neue" w:cs="Helvetica Neue"/>
          <w:i/>
          <w:color w:val="222222"/>
          <w:lang w:val="en-US"/>
        </w:rPr>
        <w:t>OR</w:t>
      </w:r>
    </w:p>
    <w:p w14:paraId="4F89B908" w14:textId="77777777" w:rsidR="008150BE" w:rsidRPr="004F46D5" w:rsidRDefault="008150BE" w:rsidP="008150BE">
      <w:pPr>
        <w:rPr>
          <w:rFonts w:ascii="Helvetica Neue" w:hAnsi="Helvetica Neue" w:cs="Helvetica Neue"/>
          <w:i/>
          <w:color w:val="222222"/>
          <w:lang w:val="en-US"/>
        </w:rPr>
      </w:pPr>
      <w:r w:rsidRPr="00F00617">
        <w:rPr>
          <w:rFonts w:ascii="Helvetica Neue" w:hAnsi="Helvetica Neue" w:cs="Helvetica Neue"/>
          <w:i/>
          <w:color w:val="222222"/>
          <w:lang w:val="en-US"/>
        </w:rPr>
        <w:t>Free text:</w:t>
      </w:r>
      <w:r>
        <w:rPr>
          <w:rFonts w:ascii="Helvetica Neue" w:hAnsi="Helvetica Neue" w:cs="Helvetica Neue"/>
          <w:color w:val="222222"/>
          <w:lang w:val="en-US"/>
        </w:rPr>
        <w:t xml:space="preserve"> quantitative.mp, </w:t>
      </w:r>
      <w:r w:rsidRPr="00FD21D9">
        <w:rPr>
          <w:rFonts w:ascii="Helvetica Neue" w:hAnsi="Helvetica Neue" w:cs="Helvetica Neue"/>
          <w:color w:val="222222"/>
          <w:lang w:val="en-US"/>
        </w:rPr>
        <w:t>automat?.mp. [mp=title, abstract, original title, name of substance word, subject heading word, keyword heading word, protocol supplementary concept word, rare disease supplementary concept word, unique identifier, synonyms]</w:t>
      </w:r>
      <w:r>
        <w:rPr>
          <w:rFonts w:ascii="Helvetica Neue" w:hAnsi="Helvetica Neue" w:cs="Helvetica Neue"/>
          <w:color w:val="222222"/>
          <w:lang w:val="en-US"/>
        </w:rPr>
        <w:t>, automated.mp.</w:t>
      </w:r>
    </w:p>
    <w:p w14:paraId="718C4F15" w14:textId="77777777" w:rsidR="008150BE" w:rsidRPr="004F46D5" w:rsidRDefault="008150BE" w:rsidP="008150BE">
      <w:pPr>
        <w:pStyle w:val="ListParagraph"/>
        <w:widowControl/>
        <w:numPr>
          <w:ilvl w:val="0"/>
          <w:numId w:val="14"/>
        </w:numPr>
        <w:spacing w:after="200" w:line="276" w:lineRule="auto"/>
        <w:rPr>
          <w:rFonts w:cs="Arial"/>
        </w:rPr>
      </w:pPr>
      <w:r w:rsidRPr="004F46D5">
        <w:rPr>
          <w:rFonts w:cs="Arial"/>
        </w:rPr>
        <w:t>MRI:</w:t>
      </w:r>
    </w:p>
    <w:p w14:paraId="2EC2C281" w14:textId="77777777" w:rsidR="008150BE" w:rsidRDefault="008150BE" w:rsidP="008150BE">
      <w:pPr>
        <w:rPr>
          <w:rFonts w:cs="Arial"/>
        </w:rPr>
      </w:pPr>
      <w:r w:rsidRPr="006276C0">
        <w:rPr>
          <w:rFonts w:cs="Arial"/>
          <w:i/>
        </w:rPr>
        <w:t>MESH</w:t>
      </w:r>
      <w:r>
        <w:rPr>
          <w:rFonts w:cs="Arial"/>
          <w:i/>
        </w:rPr>
        <w:t xml:space="preserve">: </w:t>
      </w:r>
      <w:r>
        <w:rPr>
          <w:rFonts w:cs="Arial"/>
        </w:rPr>
        <w:t>[magnetic resonance imaging (exp)], [xenon (exp)], [helium (exp)]</w:t>
      </w:r>
    </w:p>
    <w:p w14:paraId="00AC9BAB" w14:textId="77777777" w:rsidR="008150BE" w:rsidRPr="00794D81" w:rsidRDefault="008150BE" w:rsidP="008150BE">
      <w:pPr>
        <w:rPr>
          <w:rFonts w:cs="Arial"/>
        </w:rPr>
      </w:pPr>
      <w:r>
        <w:rPr>
          <w:rFonts w:cs="Arial"/>
        </w:rPr>
        <w:t>OR</w:t>
      </w:r>
    </w:p>
    <w:p w14:paraId="78DCA990" w14:textId="77777777" w:rsidR="008150BE" w:rsidRPr="00794D81" w:rsidRDefault="008150BE" w:rsidP="008150BE">
      <w:pPr>
        <w:rPr>
          <w:rFonts w:cs="Arial"/>
        </w:rPr>
      </w:pPr>
      <w:r w:rsidRPr="006276C0">
        <w:rPr>
          <w:rFonts w:cs="Arial"/>
        </w:rPr>
        <w:t>Free text</w:t>
      </w:r>
      <w:r>
        <w:rPr>
          <w:rFonts w:cs="Arial"/>
        </w:rPr>
        <w:t xml:space="preserve">: </w:t>
      </w:r>
      <w:r>
        <w:rPr>
          <w:rFonts w:ascii="Helvetica Neue" w:hAnsi="Helvetica Neue" w:cs="Helvetica Neue"/>
          <w:color w:val="222222"/>
          <w:lang w:val="en-US"/>
        </w:rPr>
        <w:t>magnetic resonance.ab.ti. MRI.ab.ti, NMR.ab.ti, oxygen enhance*.ab.ti, xenon, helium</w:t>
      </w:r>
      <w:r w:rsidRPr="00890BE6">
        <w:rPr>
          <w:rFonts w:ascii="Helvetica Neue" w:hAnsi="Helvetica Neue" w:cs="Helvetica Neue"/>
          <w:color w:val="222222"/>
          <w:lang w:val="en-US"/>
        </w:rPr>
        <w:t xml:space="preserve">, </w:t>
      </w:r>
      <w:r w:rsidRPr="00890BE6">
        <w:rPr>
          <w:rFonts w:ascii="Helvetica Neue" w:hAnsi="Helvetica Neue" w:cs="Helvetica Neue"/>
          <w:bCs/>
          <w:color w:val="222222"/>
          <w:lang w:val="en-US"/>
        </w:rPr>
        <w:t>xe.ab.ti, hyperpolari</w:t>
      </w:r>
      <w:r w:rsidRPr="00890BE6">
        <w:rPr>
          <w:rFonts w:ascii="Helvetica Neue" w:hAnsi="Helvetica Neue" w:cs="Helvetica Neue"/>
          <w:color w:val="222222"/>
          <w:lang w:val="en-US"/>
        </w:rPr>
        <w:t>*</w:t>
      </w:r>
      <w:r>
        <w:rPr>
          <w:rFonts w:ascii="Helvetica Neue" w:hAnsi="Helvetica Neue" w:cs="Helvetica Neue"/>
          <w:color w:val="222222"/>
          <w:lang w:val="en-US"/>
        </w:rPr>
        <w:t>.</w:t>
      </w:r>
      <w:r w:rsidRPr="00890BE6">
        <w:t xml:space="preserve"> </w:t>
      </w:r>
      <w:r w:rsidRPr="00890BE6">
        <w:rPr>
          <w:rFonts w:ascii="Helvetica Neue" w:hAnsi="Helvetica Neue" w:cs="Helvetica Neue"/>
          <w:color w:val="222222"/>
          <w:lang w:val="en-US"/>
        </w:rPr>
        <w:t>ab.ti</w:t>
      </w:r>
    </w:p>
    <w:p w14:paraId="4461ED3A" w14:textId="77777777" w:rsidR="008150BE" w:rsidRPr="004F46D5" w:rsidRDefault="008150BE" w:rsidP="008150BE">
      <w:pPr>
        <w:pStyle w:val="ListParagraph"/>
        <w:widowControl/>
        <w:numPr>
          <w:ilvl w:val="0"/>
          <w:numId w:val="14"/>
        </w:numPr>
        <w:spacing w:after="200" w:line="276" w:lineRule="auto"/>
        <w:rPr>
          <w:rFonts w:cs="Arial"/>
        </w:rPr>
      </w:pPr>
      <w:r w:rsidRPr="004F46D5">
        <w:rPr>
          <w:rFonts w:cs="Arial"/>
        </w:rPr>
        <w:t>PET and SPECT:</w:t>
      </w:r>
    </w:p>
    <w:p w14:paraId="7BD6AF72" w14:textId="77777777" w:rsidR="008150BE" w:rsidRPr="000C1AC2" w:rsidRDefault="008150BE" w:rsidP="008150BE">
      <w:pPr>
        <w:rPr>
          <w:rFonts w:cs="Arial"/>
        </w:rPr>
      </w:pPr>
      <w:r w:rsidRPr="00FD21D9">
        <w:rPr>
          <w:rFonts w:ascii="Helvetica Neue" w:hAnsi="Helvetica Neue" w:cs="Helvetica Neue"/>
          <w:i/>
          <w:color w:val="222222"/>
          <w:lang w:val="en-US"/>
        </w:rPr>
        <w:t>MESH:</w:t>
      </w:r>
      <w:r>
        <w:rPr>
          <w:rFonts w:cs="Arial"/>
          <w:i/>
        </w:rPr>
        <w:t xml:space="preserve"> </w:t>
      </w:r>
      <w:r>
        <w:rPr>
          <w:rFonts w:ascii="Helvetica Neue" w:hAnsi="Helvetica Neue" w:cs="Helvetica Neue"/>
          <w:color w:val="222222"/>
          <w:lang w:val="en-US"/>
        </w:rPr>
        <w:t>[Tomography, Emission-Computed (exp) t</w:t>
      </w:r>
      <w:r w:rsidRPr="000A24F9">
        <w:rPr>
          <w:rFonts w:ascii="Helvetica Neue" w:hAnsi="Helvetica Neue" w:cs="Helvetica Neue"/>
          <w:color w:val="222222"/>
          <w:lang w:val="en-US"/>
        </w:rPr>
        <w:t>omography, Emission-Computed, Single-Photon</w:t>
      </w:r>
      <w:r>
        <w:rPr>
          <w:rFonts w:ascii="Helvetica Neue" w:hAnsi="Helvetica Neue" w:cs="Helvetica Neue"/>
          <w:color w:val="222222"/>
          <w:lang w:val="en-US"/>
        </w:rPr>
        <w:t xml:space="preserve"> (exp)] </w:t>
      </w:r>
    </w:p>
    <w:p w14:paraId="76159F66" w14:textId="77777777" w:rsidR="008150BE" w:rsidRPr="00F635C3" w:rsidRDefault="008150BE" w:rsidP="008150BE">
      <w:pPr>
        <w:rPr>
          <w:rFonts w:cs="Arial"/>
        </w:rPr>
      </w:pPr>
      <w:r w:rsidRPr="00F635C3">
        <w:rPr>
          <w:rFonts w:cs="Arial"/>
        </w:rPr>
        <w:t>OR</w:t>
      </w:r>
    </w:p>
    <w:p w14:paraId="3690F6FA" w14:textId="77777777" w:rsidR="008150BE" w:rsidRPr="00CB3103" w:rsidRDefault="008150BE" w:rsidP="008150BE">
      <w:pPr>
        <w:rPr>
          <w:rFonts w:cs="Arial"/>
        </w:rPr>
      </w:pPr>
      <w:r>
        <w:rPr>
          <w:rFonts w:cs="Arial"/>
          <w:i/>
        </w:rPr>
        <w:t xml:space="preserve">Free text: </w:t>
      </w:r>
      <w:r w:rsidRPr="00CB3103">
        <w:rPr>
          <w:rFonts w:cs="Arial"/>
        </w:rPr>
        <w:t>PET.mp</w:t>
      </w:r>
      <w:r>
        <w:rPr>
          <w:rFonts w:cs="Arial"/>
        </w:rPr>
        <w:t>,</w:t>
      </w:r>
      <w:r w:rsidRPr="00890BE6">
        <w:rPr>
          <w:rFonts w:ascii="Helvetica Neue" w:hAnsi="Helvetica Neue" w:cs="Helvetica Neue"/>
          <w:color w:val="222222"/>
          <w:lang w:val="en-US"/>
        </w:rPr>
        <w:t xml:space="preserve"> </w:t>
      </w:r>
      <w:r>
        <w:rPr>
          <w:rFonts w:ascii="Helvetica Neue" w:hAnsi="Helvetica Neue" w:cs="Helvetica Neue"/>
          <w:color w:val="222222"/>
          <w:lang w:val="en-US"/>
        </w:rPr>
        <w:t>positron electron tomograph*.mp., SPECT</w:t>
      </w:r>
    </w:p>
    <w:p w14:paraId="725FB673" w14:textId="77777777" w:rsidR="008150BE" w:rsidRPr="00F635C3" w:rsidRDefault="008150BE" w:rsidP="008150BE">
      <w:pPr>
        <w:rPr>
          <w:rFonts w:cs="Arial"/>
        </w:rPr>
      </w:pPr>
    </w:p>
    <w:p w14:paraId="5CE74D9D" w14:textId="77777777" w:rsidR="008150BE" w:rsidRPr="004F46D5" w:rsidRDefault="008150BE" w:rsidP="008150BE">
      <w:pPr>
        <w:rPr>
          <w:rFonts w:cs="Arial"/>
          <w:i/>
        </w:rPr>
      </w:pPr>
      <w:r w:rsidRPr="004F46D5">
        <w:rPr>
          <w:rFonts w:cs="Arial"/>
        </w:rPr>
        <w:t>Each search was combined with the following terms</w:t>
      </w:r>
      <w:r w:rsidRPr="004F46D5">
        <w:rPr>
          <w:rFonts w:cs="Arial"/>
          <w:i/>
        </w:rPr>
        <w:t>:</w:t>
      </w:r>
    </w:p>
    <w:p w14:paraId="30997958" w14:textId="77777777" w:rsidR="008150BE" w:rsidRDefault="008150BE" w:rsidP="008150BE">
      <w:pPr>
        <w:rPr>
          <w:rFonts w:cs="Arial"/>
          <w:i/>
        </w:rPr>
      </w:pPr>
      <w:r>
        <w:rPr>
          <w:rFonts w:cs="Arial"/>
          <w:i/>
        </w:rPr>
        <w:t>AND</w:t>
      </w:r>
    </w:p>
    <w:p w14:paraId="0AD101BC" w14:textId="77777777" w:rsidR="008150BE" w:rsidRDefault="008150BE" w:rsidP="008150BE">
      <w:pPr>
        <w:rPr>
          <w:rFonts w:cs="Arial"/>
        </w:rPr>
      </w:pPr>
      <w:r w:rsidRPr="00F00617">
        <w:rPr>
          <w:rFonts w:cs="Arial"/>
          <w:i/>
        </w:rPr>
        <w:lastRenderedPageBreak/>
        <w:t>MESH:</w:t>
      </w:r>
      <w:r>
        <w:rPr>
          <w:rFonts w:cs="Arial"/>
        </w:rPr>
        <w:t xml:space="preserve"> </w:t>
      </w:r>
      <w:r w:rsidRPr="00F92B00">
        <w:rPr>
          <w:rFonts w:cs="Arial"/>
        </w:rPr>
        <w:t>[Lung diseases, Interstitial (exp), Pulmonary Fibrosis (exp),</w:t>
      </w:r>
      <w:r>
        <w:rPr>
          <w:rFonts w:cs="Arial"/>
        </w:rPr>
        <w:t>]</w:t>
      </w:r>
    </w:p>
    <w:p w14:paraId="0F3C37D5" w14:textId="77777777" w:rsidR="008150BE" w:rsidRDefault="008150BE" w:rsidP="008150BE">
      <w:pPr>
        <w:rPr>
          <w:rFonts w:cs="Arial"/>
        </w:rPr>
      </w:pPr>
      <w:r>
        <w:rPr>
          <w:rFonts w:cs="Arial"/>
        </w:rPr>
        <w:t>OR</w:t>
      </w:r>
    </w:p>
    <w:p w14:paraId="14369224" w14:textId="16F0198A" w:rsidR="008150BE" w:rsidRPr="00F635C3" w:rsidRDefault="009F4DCC" w:rsidP="008150BE">
      <w:pPr>
        <w:rPr>
          <w:rFonts w:cs="Arial"/>
        </w:rPr>
      </w:pPr>
      <w:r w:rsidRPr="00F00617">
        <w:rPr>
          <w:rFonts w:ascii="Helvetica Neue" w:hAnsi="Helvetica Neue" w:cs="Helvetica Neue"/>
          <w:i/>
          <w:color w:val="222222"/>
          <w:lang w:val="en-US"/>
        </w:rPr>
        <w:t>Free text:</w:t>
      </w:r>
      <w:r>
        <w:rPr>
          <w:rFonts w:ascii="Helvetica Neue" w:hAnsi="Helvetica Neue" w:cs="Helvetica Neue"/>
          <w:color w:val="222222"/>
          <w:lang w:val="en-US"/>
        </w:rPr>
        <w:t xml:space="preserve"> </w:t>
      </w:r>
      <w:r>
        <w:rPr>
          <w:rFonts w:cs="Arial"/>
        </w:rPr>
        <w:t xml:space="preserve">Diffuse parenchymal lung*, </w:t>
      </w:r>
      <w:r>
        <w:rPr>
          <w:rFonts w:ascii="Helvetica Neue" w:hAnsi="Helvetica Neue" w:cs="Helvetica Neue"/>
          <w:color w:val="222222"/>
          <w:lang w:val="en-US"/>
        </w:rPr>
        <w:t>"pulmonary fibro*.ab,ti., lung fibro*.ab,ti.</w:t>
      </w:r>
    </w:p>
    <w:p w14:paraId="0C91258E" w14:textId="77777777" w:rsidR="008150BE" w:rsidRPr="00C5703F" w:rsidRDefault="008150BE" w:rsidP="008150BE">
      <w:pPr>
        <w:rPr>
          <w:rFonts w:cs="Arial"/>
        </w:rPr>
      </w:pPr>
      <w:r w:rsidRPr="00AE79B1">
        <w:rPr>
          <w:rFonts w:cs="Arial"/>
        </w:rPr>
        <w:t>Limited to</w:t>
      </w:r>
      <w:r w:rsidRPr="00F92B00">
        <w:rPr>
          <w:rFonts w:cs="Arial"/>
        </w:rPr>
        <w:t xml:space="preserve"> English</w:t>
      </w:r>
      <w:r>
        <w:rPr>
          <w:rFonts w:cs="Arial"/>
        </w:rPr>
        <w:t xml:space="preserve"> language</w:t>
      </w:r>
    </w:p>
    <w:p w14:paraId="375A6E16" w14:textId="77777777" w:rsidR="008150BE" w:rsidRDefault="008150BE" w:rsidP="008150BE">
      <w:pPr>
        <w:pStyle w:val="Heading3"/>
      </w:pPr>
      <w:r>
        <w:t>Computed Tomography</w:t>
      </w:r>
    </w:p>
    <w:p w14:paraId="233E0FFF" w14:textId="77777777" w:rsidR="008150BE" w:rsidRPr="00A95D0F" w:rsidRDefault="008150BE" w:rsidP="008150BE">
      <w:pPr>
        <w:pStyle w:val="Heading4"/>
      </w:pPr>
      <w:r>
        <w:t>Lung density analysis</w:t>
      </w:r>
    </w:p>
    <w:p w14:paraId="1EF8607D" w14:textId="064E0AE9" w:rsidR="008150BE" w:rsidRDefault="008150BE" w:rsidP="008150BE">
      <w:pPr>
        <w:rPr>
          <w:ins w:id="2930" w:author="Windows User" w:date="2018-10-30T15:07:00Z"/>
        </w:rPr>
      </w:pPr>
      <w:r>
        <w:t>HRCT is a highly sensitive imaging tool for the assessment of macro-structural changes in ILD. In the era of multi-detector CT scanners, volumetric protocols acquired during inspiration are preferred to noncontiguous slices, due to enhanced sensitivity to spatially heterogeneous ILD features and ancillary findings (e.g. nodules).</w:t>
      </w:r>
      <w:r>
        <w:fldChar w:fldCharType="begin"/>
      </w:r>
      <w:r w:rsidR="00BE0F3E">
        <w:instrText xml:space="preserve"> ADDIN EN.CITE &lt;EndNote&gt;&lt;Cite&gt;&lt;Author&gt;Mayo&lt;/Author&gt;&lt;Year&gt;2009&lt;/Year&gt;&lt;RecNum&gt;1930&lt;/RecNum&gt;&lt;DisplayText&gt;&lt;style face="superscript"&gt;227&lt;/style&gt;&lt;/DisplayText&gt;&lt;record&gt;&lt;rec-number&gt;1930&lt;/rec-number&gt;&lt;foreign-keys&gt;&lt;key app="EN" db-id="52evaf50e9fe5cewd9b555d6wtw099s0pzrz" timestamp="1511534890" guid="19d65977-9b17-49ea-9ba0-4761356b1cd6"&gt;1930&lt;/key&gt;&lt;/foreign-keys&gt;&lt;ref-type name="Journal Article"&gt;17&lt;/ref-type&gt;&lt;contributors&gt;&lt;authors&gt;&lt;author&gt;Mayo, J. R.&lt;/author&gt;&lt;/authors&gt;&lt;/contributors&gt;&lt;auth-address&gt;University of British Columbia, Vancouver General Hospital, Canada. John.Mayo@vch.ca&lt;/auth-address&gt;&lt;titles&gt;&lt;title&gt;CT evaluation of diffuse infiltrative lung disease: dose considerations and optimal technique&lt;/title&gt;&lt;secondary-title&gt;Journal of thoracic imaging&lt;/secondary-title&gt;&lt;alt-title&gt;J Thorac Imaging&lt;/alt-title&gt;&lt;/titles&gt;&lt;periodical&gt;&lt;full-title&gt;Journal of Thoracic Imaging&lt;/full-title&gt;&lt;abbr-1&gt;J Thorac Imaging&lt;/abbr-1&gt;&lt;/periodical&gt;&lt;alt-periodical&gt;&lt;full-title&gt;Journal of Thoracic Imaging&lt;/full-title&gt;&lt;abbr-1&gt;J Thorac Imaging&lt;/abbr-1&gt;&lt;/alt-periodical&gt;&lt;pages&gt;252-9&lt;/pages&gt;&lt;volume&gt;24&lt;/volume&gt;&lt;number&gt;4&lt;/number&gt;&lt;edition&gt;2009/11/26&lt;/edition&gt;&lt;keywords&gt;&lt;keyword&gt;Humans&lt;/keyword&gt;&lt;keyword&gt;Lung Diseases/*diagnostic imaging&lt;/keyword&gt;&lt;keyword&gt;Neoplasms, Radiation-Induced/prevention &amp;amp; control&lt;/keyword&gt;&lt;keyword&gt;Radiation Dosage&lt;/keyword&gt;&lt;keyword&gt;Radiation Injuries/prevention &amp;amp; control&lt;/keyword&gt;&lt;keyword&gt;Radiometry/*methods&lt;/keyword&gt;&lt;keyword&gt;Risk Factors&lt;/keyword&gt;&lt;keyword&gt;Tomography, X-Ray Computed/adverse effects/*methods&lt;/keyword&gt;&lt;/keywords&gt;&lt;dates&gt;&lt;year&gt;2009&lt;/year&gt;&lt;pub-dates&gt;&lt;date&gt;Nov&lt;/date&gt;&lt;/pub-dates&gt;&lt;/dates&gt;&lt;isbn&gt;0883-5993&lt;/isbn&gt;&lt;accession-num&gt;19935222&lt;/accession-num&gt;&lt;urls&gt;&lt;/urls&gt;&lt;electronic-resource-num&gt;10.1097/RTI.0b013e3181c227b2&lt;/electronic-resource-num&gt;&lt;remote-database-provider&gt;NLM&lt;/remote-database-provider&gt;&lt;language&gt;eng&lt;/language&gt;&lt;/record&gt;&lt;/Cite&gt;&lt;/EndNote&gt;</w:instrText>
      </w:r>
      <w:r>
        <w:fldChar w:fldCharType="separate"/>
      </w:r>
      <w:r w:rsidR="00753383" w:rsidRPr="00753383">
        <w:rPr>
          <w:noProof/>
          <w:vertAlign w:val="superscript"/>
        </w:rPr>
        <w:t>227</w:t>
      </w:r>
      <w:r>
        <w:fldChar w:fldCharType="end"/>
      </w:r>
      <w:r>
        <w:t xml:space="preserve"> HRCT plays a key role in identification of the pathological phenotype of ILD and typical imaging features are well recognised in international consensus guidelines.</w:t>
      </w:r>
      <w:r>
        <w:fldChar w:fldCharType="begin">
          <w:fldData xml:space="preserve">PEVuZE5vdGU+PENpdGU+PEF1dGhvcj5UcmF2aXM8L0F1dGhvcj48WWVhcj4yMDEzPC9ZZWFyPjxS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czMy00ODwvcGFnZXM+PHZvbHVtZT4xODg8L3ZvbHVtZT48bnVtYmVyPjY8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</w:fldData>
        </w:fldChar>
      </w:r>
      <w:r w:rsidR="00BE0F3E">
        <w:instrText xml:space="preserve"> ADDIN EN.CITE </w:instrText>
      </w:r>
      <w:r w:rsidR="00BE0F3E">
        <w:fldChar w:fldCharType="begin">
          <w:fldData xml:space="preserve">PEVuZE5vdGU+PENpdGU+PEF1dGhvcj5UcmF2aXM8L0F1dGhvcj48WWVhcj4yMDEzPC9ZZWFyPjxS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czMy00ODwvcGFnZXM+PHZvbHVtZT4xODg8L3ZvbHVtZT48bnVtYmVyPjY8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</w:fldData>
        </w:fldChar>
      </w:r>
      <w:r w:rsidR="00BE0F3E">
        <w:instrText xml:space="preserve"> ADDIN EN.CITE.DATA </w:instrText>
      </w:r>
      <w:r w:rsidR="00BE0F3E">
        <w:fldChar w:fldCharType="end"/>
      </w:r>
      <w:r>
        <w:fldChar w:fldCharType="separate"/>
      </w:r>
      <w:r w:rsidR="00753383" w:rsidRPr="00753383">
        <w:rPr>
          <w:noProof/>
          <w:vertAlign w:val="superscript"/>
        </w:rPr>
        <w:t>223</w:t>
      </w:r>
      <w:r>
        <w:fldChar w:fldCharType="end"/>
      </w:r>
      <w:r>
        <w:t xml:space="preserve"> Even so, disagreement on presence or quantification of disease severity between independent radiologists is common.</w:t>
      </w:r>
      <w:r>
        <w:fldChar w:fldCharType="begin">
          <w:fldData xml:space="preserve">PEVuZE5vdGU+PENpdGU+PEF1dGhvcj5TdW1pa2F3YTwvQXV0aG9yPjxZZWFyPjIwMDg8L1llYXI+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0MzMtOTwvcGFnZXM+PHZvbHVtZT4xNzc8L3ZvbHVtZT48bnVtYmVyPjQ8L251bWJlcj48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5MzYtOTQ0PC9wYWdlcz48dm9sdW1lPjI2Njwvdm9sdW1l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Mi04PC9wYWdlcz48dm9sdW1lPjgzPC92b2x1bWU+PG51bWJlcj4x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</w:fldData>
        </w:fldChar>
      </w:r>
      <w:r w:rsidR="00BE0F3E">
        <w:instrText xml:space="preserve"> ADDIN EN.CITE </w:instrText>
      </w:r>
      <w:r w:rsidR="00BE0F3E">
        <w:fldChar w:fldCharType="begin">
          <w:fldData xml:space="preserve">PEVuZE5vdGU+PENpdGU+PEF1dGhvcj5TdW1pa2F3YTwvQXV0aG9yPjxZZWFyPjIwMDg8L1llYXI+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0MzMtOTwvcGFnZXM+PHZvbHVtZT4xNzc8L3ZvbHVtZT48bnVtYmVyPjQ8L251bWJlcj48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5MzYtOTQ0PC9wYWdlcz48dm9sdW1lPjI2Njwvdm9sdW1l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Mi04PC9wYWdlcz48dm9sdW1lPjgzPC92b2x1bWU+PG51bWJlcj4x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</w:fldData>
        </w:fldChar>
      </w:r>
      <w:r w:rsidR="00BE0F3E">
        <w:instrText xml:space="preserve"> ADDIN EN.CITE.DATA </w:instrText>
      </w:r>
      <w:r w:rsidR="00BE0F3E">
        <w:fldChar w:fldCharType="end"/>
      </w:r>
      <w:r>
        <w:fldChar w:fldCharType="separate"/>
      </w:r>
      <w:r w:rsidR="00753383" w:rsidRPr="00753383">
        <w:rPr>
          <w:noProof/>
          <w:vertAlign w:val="superscript"/>
        </w:rPr>
        <w:t>224, 228, 229</w:t>
      </w:r>
      <w:r>
        <w:fldChar w:fldCharType="end"/>
      </w:r>
      <w:r>
        <w:t xml:space="preserve"> Semi-quantitative CT scoring analyses by expert radiologists may provide prognostic insight,</w:t>
      </w:r>
      <w:r>
        <w:fldChar w:fldCharType="begin">
          <w:fldData xml:space="preserve">PEVuZE5vdGU+PENpdGU+PEF1dGhvcj5MZXk8L0F1dGhvcj48WWVhcj4yMDE0PC9ZZWFyPjxSZWNO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1NzAtOTwvcGFnZXM+PHZv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</w:fldData>
        </w:fldChar>
      </w:r>
      <w:r w:rsidR="00753383">
        <w:instrText xml:space="preserve"> ADDIN EN.CITE </w:instrText>
      </w:r>
      <w:r w:rsidR="00753383">
        <w:fldChar w:fldCharType="begin">
          <w:fldData xml:space="preserve">PEVuZE5vdGU+PENpdGU+PEF1dGhvcj5MZXk8L0F1dGhvcj48WWVhcj4yMDE0PC9ZZWFyPjxSZWNO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1NzAtOTwvcGFnZXM+PHZv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</w:fldData>
        </w:fldChar>
      </w:r>
      <w:r w:rsidR="00753383">
        <w:instrText xml:space="preserve"> ADDIN EN.CITE.DATA </w:instrText>
      </w:r>
      <w:r w:rsidR="00753383">
        <w:fldChar w:fldCharType="end"/>
      </w:r>
      <w:r>
        <w:fldChar w:fldCharType="separate"/>
      </w:r>
      <w:r w:rsidR="00753383" w:rsidRPr="00753383">
        <w:rPr>
          <w:noProof/>
          <w:vertAlign w:val="superscript"/>
        </w:rPr>
        <w:t>230</w:t>
      </w:r>
      <w:r>
        <w:fldChar w:fldCharType="end"/>
      </w:r>
      <w:r>
        <w:t xml:space="preserve"> but there remains no standard method for scoring radiological extent or severity. Quantification of overall lung histogram features, regional CT density changes, parenchymal texture features and other assessments by advanced algorithms including unsupervised machine learning and deep learning approaches to image analysis have the potential to standardise and develop the role of HRCT in ILD</w:t>
      </w:r>
      <w:ins w:id="2931" w:author="Windows User" w:date="2018-10-30T14:58:00Z">
        <w:r w:rsidR="00852A39">
          <w:t>, possibly best exemplified in the literature by lung cancer identification trials</w:t>
        </w:r>
      </w:ins>
      <w:r>
        <w:t>.</w:t>
      </w:r>
      <w:r w:rsidR="00852A39">
        <w:fldChar w:fldCharType="begin"/>
      </w:r>
      <w:r w:rsidR="00852A39">
        <w:instrText xml:space="preserve"> ADDIN EN.CITE &lt;EndNote&gt;&lt;Cite&gt;&lt;Author&gt;Ait Skourt&lt;/Author&gt;&lt;Year&gt;2018&lt;/Year&gt;&lt;RecNum&gt;2152&lt;/RecNum&gt;&lt;DisplayText&gt;&lt;style face="superscript"&gt;231&lt;/style&gt;&lt;/DisplayText&gt;&lt;record&gt;&lt;rec-number&gt;2152&lt;/rec-number&gt;&lt;foreign-keys&gt;&lt;key app="EN" db-id="52evaf50e9fe5cewd9b555d6wtw099s0pzrz" timestamp="1540911411"&gt;2152&lt;/key&gt;&lt;/foreign-keys&gt;&lt;ref-type name="Journal Article"&gt;17&lt;/ref-type&gt;&lt;contributors&gt;&lt;authors&gt;&lt;author&gt;Ait Skourt, Brahim&lt;/author&gt;&lt;author&gt;El Hassani, Abdelhamid&lt;/author&gt;&lt;author&gt;Majda, Aicha&lt;/author&gt;&lt;/authors&gt;&lt;/contributors&gt;&lt;titles&gt;&lt;title&gt;Lung CT Image Segmentation Using Deep Neural Networks&lt;/title&gt;&lt;secondary-title&gt;Procedia Computer Science&lt;/secondary-title&gt;&lt;/titles&gt;&lt;periodical&gt;&lt;full-title&gt;Procedia Computer Science&lt;/full-title&gt;&lt;/periodical&gt;&lt;pages&gt;109-113&lt;/pages&gt;&lt;volume&gt;127&lt;/volume&gt;&lt;keywords&gt;&lt;keyword&gt;Lung CT&lt;/keyword&gt;&lt;keyword&gt;Image Segmentation&lt;/keyword&gt;&lt;keyword&gt;Deep Learning&lt;/keyword&gt;&lt;keyword&gt;U-net&lt;/keyword&gt;&lt;/keywords&gt;&lt;dates&gt;&lt;year&gt;2018&lt;/year&gt;&lt;pub-dates&gt;&lt;date&gt;2018/01/01/&lt;/date&gt;&lt;/pub-dates&gt;&lt;/dates&gt;&lt;isbn&gt;1877-0509&lt;/isbn&gt;&lt;urls&gt;&lt;related-urls&gt;&lt;url&gt;http://www.sciencedirect.com/science/article/pii/S1877050918301157&lt;/url&gt;&lt;/related-urls&gt;&lt;/urls&gt;&lt;electronic-resource-num&gt;https://doi.org/10.1016/j.procs.2018.01.104&lt;/electronic-resource-num&gt;&lt;/record&gt;&lt;/Cite&gt;&lt;/EndNote&gt;</w:instrText>
      </w:r>
      <w:r w:rsidR="00852A39">
        <w:fldChar w:fldCharType="separate"/>
      </w:r>
      <w:r w:rsidR="00852A39" w:rsidRPr="00852A39">
        <w:rPr>
          <w:noProof/>
          <w:vertAlign w:val="superscript"/>
        </w:rPr>
        <w:t>231</w:t>
      </w:r>
      <w:r w:rsidR="00852A39">
        <w:fldChar w:fldCharType="end"/>
      </w:r>
    </w:p>
    <w:p w14:paraId="2A4ABE46" w14:textId="4335C279" w:rsidR="007942B4" w:rsidRDefault="007942B4" w:rsidP="008150BE">
      <w:ins w:id="2932" w:author="Windows User" w:date="2018-10-30T15:08:00Z">
        <w:r>
          <w:t>The Hounsfield scale is a quanitative scale used for describing the radiodensity of material.</w:t>
        </w:r>
      </w:ins>
      <w:ins w:id="2933" w:author="Windows User" w:date="2018-10-30T15:09:00Z">
        <w:r>
          <w:t xml:space="preserve">The scale represents a transformation of the linear attenuation </w:t>
        </w:r>
      </w:ins>
      <w:ins w:id="2934" w:author="Windows User" w:date="2018-10-30T15:10:00Z">
        <w:r>
          <w:t xml:space="preserve">of material into one where the radiodensity of water is zero </w:t>
        </w:r>
      </w:ins>
      <w:ins w:id="2935" w:author="Windows User" w:date="2018-10-30T15:11:00Z">
        <w:r>
          <w:t>Hounsfield units (HU)</w:t>
        </w:r>
      </w:ins>
      <w:ins w:id="2936" w:author="Windows User" w:date="2018-10-30T15:10:00Z">
        <w:r>
          <w:t xml:space="preserve">, with air </w:t>
        </w:r>
      </w:ins>
      <w:ins w:id="2937" w:author="Windows User" w:date="2018-10-30T15:11:00Z">
        <w:r>
          <w:t>defined as -1000 HU. These are universally applied for the application of imaging the internal anatomy of animals</w:t>
        </w:r>
      </w:ins>
      <w:ins w:id="2938" w:author="Windows User" w:date="2018-10-30T15:12:00Z">
        <w:r>
          <w:t xml:space="preserve"> with tissues</w:t>
        </w:r>
      </w:ins>
      <w:ins w:id="2939" w:author="Windows User" w:date="2018-10-30T15:11:00Z">
        <w:r>
          <w:t xml:space="preserve"> based on organised </w:t>
        </w:r>
      </w:ins>
      <w:ins w:id="2940" w:author="Windows User" w:date="2018-10-30T15:12:00Z">
        <w:r>
          <w:t>water structures.</w:t>
        </w:r>
      </w:ins>
      <w:ins w:id="2941" w:author="Windows User" w:date="2018-10-30T15:14:00Z">
        <w:r w:rsidR="00132294">
          <w:t xml:space="preserve"> However, these values are not absolute and variation </w:t>
        </w:r>
      </w:ins>
      <w:ins w:id="2942" w:author="Windows User" w:date="2018-10-30T15:15:00Z">
        <w:r w:rsidR="00132294">
          <w:t xml:space="preserve">in HU density </w:t>
        </w:r>
      </w:ins>
      <w:ins w:id="2943" w:author="Windows User" w:date="2018-10-30T15:14:00Z">
        <w:r w:rsidR="00132294">
          <w:t>can occur in the same tissue</w:t>
        </w:r>
      </w:ins>
      <w:ins w:id="2944" w:author="Windows User" w:date="2018-10-30T15:15:00Z">
        <w:r w:rsidR="00132294">
          <w:t xml:space="preserve"> using different scanners.</w:t>
        </w:r>
      </w:ins>
      <w:r w:rsidR="00132294">
        <w:fldChar w:fldCharType="begin"/>
      </w:r>
      <w:r w:rsidR="00132294">
        <w:instrText xml:space="preserve"> ADDIN EN.CITE &lt;EndNote&gt;&lt;Cite&gt;&lt;Author&gt;Lamba&lt;/Author&gt;&lt;Year&gt;2014&lt;/Year&gt;&lt;RecNum&gt;2153&lt;/RecNum&gt;&lt;DisplayText&gt;&lt;style face="superscript"&gt;232&lt;/style&gt;&lt;/DisplayText&gt;&lt;record&gt;&lt;rec-number&gt;2153&lt;/rec-number&gt;&lt;foreign-keys&gt;&lt;key app="EN" db-id="52evaf50e9fe5cewd9b555d6wtw099s0pzrz" timestamp="1540912549"&gt;2153&lt;/key&gt;&lt;/foreign-keys&gt;&lt;ref-type name="Journal Article"&gt;17&lt;/ref-type&gt;&lt;contributors&gt;&lt;authors&gt;&lt;author&gt;Lamba, Ramit&lt;/author&gt;&lt;author&gt;McGahan, John P.&lt;/author&gt;&lt;author&gt;Corwin, Michael T.&lt;/author&gt;&lt;author&gt;Li, Chin-Shang&lt;/author&gt;&lt;author&gt;Tran, Tien&lt;/author&gt;&lt;author&gt;Seibert, J. Anthony&lt;/author&gt;&lt;author&gt;Boone, John M.&lt;/author&gt;&lt;/authors&gt;&lt;/contributors&gt;&lt;titles&gt;&lt;title&gt;CT Hounsfield numbers of soft tissues on unenhanced abdominal CT scans: variability between two different manufacturers&amp;apos; MDCT scanners&lt;/title&gt;&lt;secondary-title&gt;American journal of roentgenology&lt;/secondary-title&gt;&lt;alt-title&gt;AJR&lt;/alt-title&gt;&lt;/titles&gt;&lt;periodical&gt;&lt;full-title&gt;American Journal of Roentgenology&lt;/full-title&gt;&lt;/periodical&gt;&lt;pages&gt;1013-1020&lt;/pages&gt;&lt;volume&gt;203&lt;/volume&gt;&lt;number&gt;5&lt;/number&gt;&lt;dates&gt;&lt;year&gt;2014&lt;/year&gt;&lt;/dates&gt;&lt;isbn&gt;1546-3141&amp;#xD;0361-803X&lt;/isbn&gt;&lt;accession-num&gt;25341139&lt;/accession-num&gt;&lt;urls&gt;&lt;related-urls&gt;&lt;url&gt;https://www.ncbi.nlm.nih.gov/pubmed/25341139&lt;/url&gt;&lt;url&gt;https://www.ncbi.nlm.nih.gov/pmc/PMC5015439/&lt;/url&gt;&lt;/related-urls&gt;&lt;/urls&gt;&lt;electronic-resource-num&gt;10.2214/AJR.12.10037&lt;/electronic-resource-num&gt;&lt;remote-database-name&gt;PubMed&lt;/remote-database-name&gt;&lt;/record&gt;&lt;/Cite&gt;&lt;/EndNote&gt;</w:instrText>
      </w:r>
      <w:r w:rsidR="00132294">
        <w:fldChar w:fldCharType="separate"/>
      </w:r>
      <w:r w:rsidR="00132294" w:rsidRPr="00132294">
        <w:rPr>
          <w:noProof/>
          <w:vertAlign w:val="superscript"/>
        </w:rPr>
        <w:t>232</w:t>
      </w:r>
      <w:r w:rsidR="00132294">
        <w:fldChar w:fldCharType="end"/>
      </w:r>
    </w:p>
    <w:p w14:paraId="399A4D63" w14:textId="5BF2941D" w:rsidR="008150BE" w:rsidRDefault="008150BE" w:rsidP="008150BE">
      <w:pPr>
        <w:rPr>
          <w:rFonts w:cs="Arial"/>
          <w:color w:val="000000"/>
        </w:rPr>
      </w:pPr>
      <w:r>
        <w:t>HRCT density measurements have been used to quantitatively assess lung structure in a range of respiratory conditions, most prominently in emphysema.</w:t>
      </w:r>
      <w:r>
        <w:fldChar w:fldCharType="begin">
          <w:fldData xml:space="preserve">PEVuZE5vdGU+PENpdGU+PEF1dGhvcj5TdG9sazwvQXV0aG9yPjxZZWFyPjIwMDc8L1llYXI+PFJl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</w:fldData>
        </w:fldChar>
      </w:r>
      <w:r w:rsidR="00BE0F3E">
        <w:instrText xml:space="preserve"> ADDIN EN.CITE </w:instrText>
      </w:r>
      <w:r w:rsidR="00BE0F3E">
        <w:fldChar w:fldCharType="begin">
          <w:fldData xml:space="preserve">PEVuZE5vdGU+PENpdGU+PEF1dGhvcj5TdG9sazwvQXV0aG9yPjxZZWFyPjIwMDc8L1llYXI+PFJl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</w:fldData>
        </w:fldChar>
      </w:r>
      <w:r w:rsidR="00BE0F3E">
        <w:instrText xml:space="preserve"> ADDIN EN.CITE.DATA </w:instrText>
      </w:r>
      <w:r w:rsidR="00BE0F3E">
        <w:fldChar w:fldCharType="end"/>
      </w:r>
      <w:r>
        <w:fldChar w:fldCharType="separate"/>
      </w:r>
      <w:r w:rsidR="00132294" w:rsidRPr="00132294">
        <w:rPr>
          <w:noProof/>
          <w:vertAlign w:val="superscript"/>
        </w:rPr>
        <w:t>233</w:t>
      </w:r>
      <w:r>
        <w:fldChar w:fldCharType="end"/>
      </w:r>
      <w:r>
        <w:t xml:space="preserve"> The CT density histogram of normal lung tissue is peaked at approximately -800 </w:t>
      </w:r>
      <w:del w:id="2945" w:author="Windows User" w:date="2018-10-30T15:10:00Z">
        <w:r w:rsidDel="007942B4">
          <w:delText xml:space="preserve">Hounsfield units (HU) </w:delText>
        </w:r>
      </w:del>
      <w:ins w:id="2946" w:author="Windows User" w:date="2018-10-30T15:10:00Z">
        <w:r w:rsidR="007942B4">
          <w:t xml:space="preserve">HU </w:t>
        </w:r>
      </w:ins>
      <w:r>
        <w:t xml:space="preserve">and is left-skewed. An increase in the </w:t>
      </w:r>
      <w:r>
        <w:lastRenderedPageBreak/>
        <w:t>amount of soft tissue, due to fibrosis, will increase mean lung density and decrease the histogram kurtosis and skew.</w:t>
      </w:r>
      <w:r>
        <w:fldChar w:fldCharType="begin">
          <w:fldData xml:space="preserve">PEVuZE5vdGU+PENpdGU+PEF1dGhvcj5IYXJ0bGV5PC9BdXRob3I+PFllYXI+MTk5NDwvWWVhcj48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</w:fldData>
        </w:fldChar>
      </w:r>
      <w:r w:rsidR="00BE0F3E">
        <w:instrText xml:space="preserve"> ADDIN EN.CITE </w:instrText>
      </w:r>
      <w:r w:rsidR="00BE0F3E">
        <w:fldChar w:fldCharType="begin">
          <w:fldData xml:space="preserve">PEVuZE5vdGU+PENpdGU+PEF1dGhvcj5IYXJ0bGV5PC9BdXRob3I+PFllYXI+MTk5NDwvWWVhcj48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</w:fldData>
        </w:fldChar>
      </w:r>
      <w:r w:rsidR="00BE0F3E">
        <w:instrText xml:space="preserve"> ADDIN EN.CITE.DATA </w:instrText>
      </w:r>
      <w:r w:rsidR="00BE0F3E">
        <w:fldChar w:fldCharType="end"/>
      </w:r>
      <w:r>
        <w:fldChar w:fldCharType="separate"/>
      </w:r>
      <w:r w:rsidR="00132294" w:rsidRPr="00132294">
        <w:rPr>
          <w:noProof/>
          <w:vertAlign w:val="superscript"/>
        </w:rPr>
        <w:t>234</w:t>
      </w:r>
      <w:r>
        <w:fldChar w:fldCharType="end"/>
      </w:r>
      <w:r>
        <w:t xml:space="preserve"> </w:t>
      </w:r>
      <w:r w:rsidRPr="009E1E92">
        <w:rPr>
          <w:rFonts w:cs="Arial"/>
          <w:color w:val="000000"/>
        </w:rPr>
        <w:t>Whole-lung CT metrics, such as mean lung density (MLD),</w:t>
      </w:r>
      <w:r w:rsidRPr="009E1E92">
        <w:rPr>
          <w:rFonts w:cs="Arial"/>
          <w:color w:val="000000"/>
        </w:rPr>
        <w:fldChar w:fldCharType="begin">
          <w:fldData xml:space="preserve">PEVuZE5vdGU+PENpdGU+PEF1dGhvcj5IYXJ0bGV5PC9BdXRob3I+PFllYXI+MTk5NDwvWWVhcj48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</w:fldData>
        </w:fldChar>
      </w:r>
      <w:r w:rsidR="00BE0F3E">
        <w:rPr>
          <w:rFonts w:cs="Arial"/>
          <w:color w:val="000000"/>
        </w:rPr>
        <w:instrText xml:space="preserve"> ADDIN EN.CITE </w:instrText>
      </w:r>
      <w:r w:rsidR="00BE0F3E">
        <w:rPr>
          <w:rFonts w:cs="Arial"/>
          <w:color w:val="000000"/>
        </w:rPr>
        <w:fldChar w:fldCharType="begin">
          <w:fldData xml:space="preserve">PEVuZE5vdGU+PENpdGU+PEF1dGhvcj5IYXJ0bGV5PC9BdXRob3I+PFllYXI+MTk5NDwvWWVhcj48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</w:fldData>
        </w:fldChar>
      </w:r>
      <w:r w:rsidR="00BE0F3E">
        <w:rPr>
          <w:rFonts w:cs="Arial"/>
          <w:color w:val="000000"/>
        </w:rPr>
        <w:instrText xml:space="preserve"> ADDIN EN.CITE.DATA </w:instrText>
      </w:r>
      <w:r w:rsidR="00BE0F3E">
        <w:rPr>
          <w:rFonts w:cs="Arial"/>
          <w:color w:val="000000"/>
        </w:rPr>
      </w:r>
      <w:r w:rsidR="00BE0F3E">
        <w:rPr>
          <w:rFonts w:cs="Arial"/>
          <w:color w:val="000000"/>
        </w:rPr>
        <w:fldChar w:fldCharType="end"/>
      </w:r>
      <w:r w:rsidRPr="009E1E92">
        <w:rPr>
          <w:rFonts w:cs="Arial"/>
          <w:color w:val="000000"/>
        </w:rPr>
      </w:r>
      <w:r w:rsidRPr="009E1E92">
        <w:rPr>
          <w:rFonts w:cs="Arial"/>
          <w:color w:val="000000"/>
        </w:rPr>
        <w:fldChar w:fldCharType="separate"/>
      </w:r>
      <w:r w:rsidR="00132294" w:rsidRPr="00132294">
        <w:rPr>
          <w:rFonts w:cs="Arial"/>
          <w:noProof/>
          <w:color w:val="000000"/>
          <w:vertAlign w:val="superscript"/>
        </w:rPr>
        <w:t>234</w:t>
      </w:r>
      <w:r w:rsidRPr="009E1E92">
        <w:rPr>
          <w:rFonts w:cs="Arial"/>
          <w:color w:val="000000"/>
        </w:rPr>
        <w:fldChar w:fldCharType="end"/>
      </w:r>
      <w:r w:rsidRPr="009E1E92">
        <w:rPr>
          <w:rFonts w:cs="Arial"/>
          <w:color w:val="000000"/>
        </w:rPr>
        <w:t xml:space="preserve"> or lowest fifth percentile of the lung density histogram,</w:t>
      </w:r>
      <w:r w:rsidRPr="009E1E92">
        <w:rPr>
          <w:rFonts w:cs="Arial"/>
          <w:color w:val="000000"/>
        </w:rPr>
        <w:fldChar w:fldCharType="begin">
          <w:fldData xml:space="preserve">PEVuZE5vdGU+PENpdGU+PEF1dGhvcj5Hb3VsZDwvQXV0aG9yPjxZZWFyPjE5OTM8L1llYXI+PFJl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2OTgtNzA0PC9wYWdlcz48dm9sdW1lPjY8L3ZvbHVtZT48bnVtYmVyPjU8L251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</w:fldData>
        </w:fldChar>
      </w:r>
      <w:r w:rsidR="00BE0F3E">
        <w:rPr>
          <w:rFonts w:cs="Arial"/>
          <w:color w:val="000000"/>
        </w:rPr>
        <w:instrText xml:space="preserve"> ADDIN EN.CITE </w:instrText>
      </w:r>
      <w:r w:rsidR="00BE0F3E">
        <w:rPr>
          <w:rFonts w:cs="Arial"/>
          <w:color w:val="000000"/>
        </w:rPr>
        <w:fldChar w:fldCharType="begin">
          <w:fldData xml:space="preserve">PEVuZE5vdGU+PENpdGU+PEF1dGhvcj5Hb3VsZDwvQXV0aG9yPjxZZWFyPjE5OTM8L1llYXI+PFJl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2OTgtNzA0PC9wYWdlcz48dm9sdW1lPjY8L3ZvbHVtZT48bnVtYmVyPjU8L251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</w:fldData>
        </w:fldChar>
      </w:r>
      <w:r w:rsidR="00BE0F3E">
        <w:rPr>
          <w:rFonts w:cs="Arial"/>
          <w:color w:val="000000"/>
        </w:rPr>
        <w:instrText xml:space="preserve"> ADDIN EN.CITE.DATA </w:instrText>
      </w:r>
      <w:r w:rsidR="00BE0F3E">
        <w:rPr>
          <w:rFonts w:cs="Arial"/>
          <w:color w:val="000000"/>
        </w:rPr>
      </w:r>
      <w:r w:rsidR="00BE0F3E">
        <w:rPr>
          <w:rFonts w:cs="Arial"/>
          <w:color w:val="000000"/>
        </w:rPr>
        <w:fldChar w:fldCharType="end"/>
      </w:r>
      <w:r w:rsidRPr="009E1E92">
        <w:rPr>
          <w:rFonts w:cs="Arial"/>
          <w:color w:val="000000"/>
        </w:rPr>
      </w:r>
      <w:r w:rsidRPr="009E1E92">
        <w:rPr>
          <w:rFonts w:cs="Arial"/>
          <w:color w:val="000000"/>
        </w:rPr>
        <w:fldChar w:fldCharType="separate"/>
      </w:r>
      <w:r w:rsidR="00132294" w:rsidRPr="00132294">
        <w:rPr>
          <w:rFonts w:cs="Arial"/>
          <w:noProof/>
          <w:color w:val="000000"/>
          <w:vertAlign w:val="superscript"/>
        </w:rPr>
        <w:t>235</w:t>
      </w:r>
      <w:r w:rsidRPr="009E1E92">
        <w:rPr>
          <w:rFonts w:cs="Arial"/>
          <w:color w:val="000000"/>
        </w:rPr>
        <w:fldChar w:fldCharType="end"/>
      </w:r>
      <w:r w:rsidRPr="009E1E92">
        <w:rPr>
          <w:rFonts w:cs="Arial"/>
          <w:color w:val="000000"/>
        </w:rPr>
        <w:t xml:space="preserve"> correlate with physiological measures of severity</w:t>
      </w:r>
      <w:r>
        <w:rPr>
          <w:rFonts w:cs="Arial"/>
          <w:color w:val="000000"/>
        </w:rPr>
        <w:t>, and change with disease progression</w:t>
      </w:r>
      <w:r w:rsidRPr="009E1E92">
        <w:rPr>
          <w:rFonts w:cs="Arial"/>
          <w:color w:val="000000"/>
        </w:rPr>
        <w:t>.</w:t>
      </w:r>
      <w:r>
        <w:rPr>
          <w:rFonts w:cs="Arial"/>
          <w:color w:val="000000"/>
        </w:rPr>
        <w:fldChar w:fldCharType="begin">
          <w:fldData xml:space="preserve">PEVuZE5vdGU+PENpdGU+PEF1dGhvcj5Db2xvbWJpPC9BdXRob3I+PFllYXI+MjAxNTwvWWVhcj48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wMTMwNjUzPC9wYWdlcz48dm9sdW1lPjEwPC92b2x1bWU+PG51bWJlcj42PC9udW1iZXI+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</w:fldData>
        </w:fldChar>
      </w:r>
      <w:r w:rsidR="00BE0F3E">
        <w:rPr>
          <w:rFonts w:cs="Arial"/>
          <w:color w:val="000000"/>
        </w:rPr>
        <w:instrText xml:space="preserve"> ADDIN EN.CITE </w:instrText>
      </w:r>
      <w:r w:rsidR="00BE0F3E">
        <w:rPr>
          <w:rFonts w:cs="Arial"/>
          <w:color w:val="000000"/>
        </w:rPr>
        <w:fldChar w:fldCharType="begin">
          <w:fldData xml:space="preserve">PEVuZE5vdGU+PENpdGU+PEF1dGhvcj5Db2xvbWJpPC9BdXRob3I+PFllYXI+MjAxNTwvWWVhcj48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wMTMwNjUzPC9wYWdlcz48dm9sdW1lPjEwPC92b2x1bWU+PG51bWJlcj42PC9udW1iZXI+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</w:fldData>
        </w:fldChar>
      </w:r>
      <w:r w:rsidR="00BE0F3E">
        <w:rPr>
          <w:rFonts w:cs="Arial"/>
          <w:color w:val="000000"/>
        </w:rPr>
        <w:instrText xml:space="preserve"> ADDIN EN.CITE.DATA </w:instrText>
      </w:r>
      <w:r w:rsidR="00BE0F3E">
        <w:rPr>
          <w:rFonts w:cs="Arial"/>
          <w:color w:val="000000"/>
        </w:rPr>
      </w:r>
      <w:r w:rsidR="00BE0F3E">
        <w:rPr>
          <w:rFonts w:cs="Arial"/>
          <w:color w:val="000000"/>
        </w:rPr>
        <w:fldChar w:fldCharType="end"/>
      </w:r>
      <w:r>
        <w:rPr>
          <w:rFonts w:cs="Arial"/>
          <w:color w:val="000000"/>
        </w:rPr>
      </w:r>
      <w:r>
        <w:rPr>
          <w:rFonts w:cs="Arial"/>
          <w:color w:val="000000"/>
        </w:rPr>
        <w:fldChar w:fldCharType="separate"/>
      </w:r>
      <w:r w:rsidR="00132294" w:rsidRPr="00132294">
        <w:rPr>
          <w:rFonts w:cs="Arial"/>
          <w:noProof/>
          <w:color w:val="000000"/>
          <w:vertAlign w:val="superscript"/>
        </w:rPr>
        <w:t>236</w:t>
      </w:r>
      <w:r>
        <w:rPr>
          <w:rFonts w:cs="Arial"/>
          <w:color w:val="000000"/>
        </w:rPr>
        <w:fldChar w:fldCharType="end"/>
      </w:r>
      <w:r>
        <w:rPr>
          <w:rFonts w:cs="Arial"/>
          <w:color w:val="000000"/>
        </w:rPr>
        <w:t xml:space="preserve"> Although several studies have explored the relationship between density histogram metrics and ILD outcomes,</w:t>
      </w:r>
      <w:r>
        <w:fldChar w:fldCharType="begin">
          <w:fldData xml:space="preserve">PEVuZE5vdGU+PENpdGU+PEF1dGhvcj5CZXN0PC9BdXRob3I+PFllYXI+MjAwMzwvWWVhcj48UmVj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QwNy00MTQ8L3BhZ2VzPjx2b2x1bWU+MjI4PC92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BE0F3E">
        <w:instrText xml:space="preserve"> ADDIN EN.CITE </w:instrText>
      </w:r>
      <w:r w:rsidR="00BE0F3E">
        <w:fldChar w:fldCharType="begin">
          <w:fldData xml:space="preserve">PEVuZE5vdGU+PENpdGU+PEF1dGhvcj5CZXN0PC9BdXRob3I+PFllYXI+MjAwMzwvWWVhcj48UmVj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QwNy00MTQ8L3BhZ2VzPjx2b2x1bWU+MjI4PC92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BE0F3E">
        <w:instrText xml:space="preserve"> ADDIN EN.CITE.DATA </w:instrText>
      </w:r>
      <w:r w:rsidR="00BE0F3E">
        <w:fldChar w:fldCharType="end"/>
      </w:r>
      <w:r>
        <w:fldChar w:fldCharType="separate"/>
      </w:r>
      <w:r w:rsidR="00132294" w:rsidRPr="00132294">
        <w:rPr>
          <w:noProof/>
          <w:vertAlign w:val="superscript"/>
        </w:rPr>
        <w:t>237-240</w:t>
      </w:r>
      <w:r>
        <w:fldChar w:fldCharType="end"/>
      </w:r>
      <w:r>
        <w:t xml:space="preserve"> reducing quantitative regional information from highly sensitive imaging to global summary measurements sacrifices the richness of the imaging data. Global measures are also confounded by other features such as air trapping in hypersensitivity pneumonitis and parenchymal destruction in combined pulmonary fibrosis and emphysema syndrome.</w:t>
      </w:r>
      <w:ins w:id="2947" w:author="Windows User" w:date="2018-10-31T09:17:00Z">
        <w:r w:rsidR="00DB5F42">
          <w:t xml:space="preserve"> </w:t>
        </w:r>
      </w:ins>
      <w:del w:id="2948" w:author="Windows User" w:date="2018-10-31T09:17:00Z">
        <w:r w:rsidDel="00DB5F42">
          <w:delText xml:space="preserve"> Similarly, </w:delText>
        </w:r>
      </w:del>
      <w:ins w:id="2949" w:author="Windows User" w:date="2018-10-31T09:17:00Z">
        <w:r w:rsidR="00DB5F42">
          <w:t>C</w:t>
        </w:r>
      </w:ins>
      <w:r>
        <w:t xml:space="preserve">complex of regional volume loss and architectural distortion result in local changes that are not apparent in the overall histogram for mild disease. </w:t>
      </w:r>
      <w:r>
        <w:rPr>
          <w:rFonts w:cs="Arial"/>
          <w:color w:val="000000"/>
        </w:rPr>
        <w:t xml:space="preserve">Example density histograms from a local cohort are shown in </w:t>
      </w:r>
      <w:r w:rsidR="000303A8">
        <w:rPr>
          <w:rFonts w:cs="Arial"/>
          <w:color w:val="000000"/>
        </w:rPr>
        <w:t>Figure</w:t>
      </w:r>
      <w:r>
        <w:rPr>
          <w:rFonts w:cs="Arial"/>
          <w:color w:val="000000"/>
        </w:rPr>
        <w:t xml:space="preserve"> 2.2.</w:t>
      </w:r>
    </w:p>
    <w:p w14:paraId="6F97AEB8" w14:textId="77777777" w:rsidR="008150BE" w:rsidRDefault="008150BE" w:rsidP="008150BE">
      <w:pPr>
        <w:pStyle w:val="figure"/>
      </w:pPr>
      <w:r>
        <w:rPr>
          <w:noProof/>
          <w:lang w:eastAsia="en-GB"/>
        </w:rPr>
        <w:drawing>
          <wp:inline distT="0" distB="0" distL="0" distR="0" wp14:anchorId="11C7F06B" wp14:editId="3E5EEEBF">
            <wp:extent cx="6108700" cy="4396740"/>
            <wp:effectExtent l="0" t="0" r="0" b="0"/>
            <wp:docPr id="31" name="Picture 31" descr="Density 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nsity histogra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08700" cy="4396740"/>
                    </a:xfrm>
                    <a:prstGeom prst="rect">
                      <a:avLst/>
                    </a:prstGeom>
                    <a:noFill/>
                    <a:ln>
                      <a:noFill/>
                    </a:ln>
                  </pic:spPr>
                </pic:pic>
              </a:graphicData>
            </a:graphic>
          </wp:inline>
        </w:drawing>
      </w:r>
    </w:p>
    <w:p w14:paraId="2916CE4B" w14:textId="5A3CB599" w:rsidR="008150BE" w:rsidRDefault="000303A8" w:rsidP="008150BE">
      <w:pPr>
        <w:pStyle w:val="Caption"/>
      </w:pPr>
      <w:bookmarkStart w:id="2950" w:name="_Toc364424674"/>
      <w:bookmarkStart w:id="2951" w:name="_Toc364425634"/>
      <w:bookmarkStart w:id="2952" w:name="_Toc364493359"/>
      <w:bookmarkStart w:id="2953" w:name="_Toc494795734"/>
      <w:bookmarkStart w:id="2954" w:name="_Toc3145307"/>
      <w:r>
        <w:t>Figure</w:t>
      </w:r>
      <w:r w:rsidR="008150BE">
        <w:t xml:space="preserve"> </w:t>
      </w:r>
      <w:ins w:id="2955"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295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957" w:author="Nicholas Weatherley" w:date="2019-03-05T22:36:00Z">
        <w:r w:rsidR="00D5585D">
          <w:rPr>
            <w:noProof/>
          </w:rPr>
          <w:t>2</w:t>
        </w:r>
        <w:r w:rsidR="00D5585D">
          <w:fldChar w:fldCharType="end"/>
        </w:r>
      </w:ins>
      <w:ins w:id="2958" w:author="Windows User" w:date="2018-11-01T14:27:00Z">
        <w:del w:id="2959" w:author="Nicholas Weatherley" w:date="2019-03-05T22:36:00Z">
          <w:r w:rsidR="002F70B6" w:rsidDel="00D5585D">
            <w:fldChar w:fldCharType="begin"/>
          </w:r>
          <w:r w:rsidR="002F70B6" w:rsidDel="00D5585D">
            <w:delInstrText xml:space="preserve"> STYLEREF 1 \s </w:delInstrText>
          </w:r>
        </w:del>
      </w:ins>
      <w:del w:id="2960" w:author="Nicholas Weatherley" w:date="2019-03-05T22:36:00Z">
        <w:r w:rsidR="002F70B6" w:rsidDel="00D5585D">
          <w:fldChar w:fldCharType="separate"/>
        </w:r>
        <w:r w:rsidR="0024585E" w:rsidDel="00D5585D">
          <w:rPr>
            <w:noProof/>
          </w:rPr>
          <w:delText>2</w:delText>
        </w:r>
      </w:del>
      <w:ins w:id="2961" w:author="Windows User" w:date="2018-11-01T14:27:00Z">
        <w:del w:id="296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963" w:author="Nicholas Weatherley" w:date="2019-03-05T22:36:00Z">
        <w:r w:rsidR="002F70B6" w:rsidDel="00D5585D">
          <w:fldChar w:fldCharType="end"/>
        </w:r>
      </w:del>
      <w:del w:id="296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8150BE">
        <w:t>: Example density histograms from a cohort of patients in Sheffield, UK.</w:t>
      </w:r>
      <w:bookmarkEnd w:id="2950"/>
      <w:bookmarkEnd w:id="2951"/>
      <w:bookmarkEnd w:id="2952"/>
      <w:bookmarkEnd w:id="2953"/>
      <w:bookmarkEnd w:id="2954"/>
    </w:p>
    <w:p w14:paraId="6AF4DA0D" w14:textId="3B1453B1" w:rsidR="008150BE" w:rsidRPr="0073409F" w:rsidRDefault="008150BE" w:rsidP="008150BE">
      <w:pPr>
        <w:pStyle w:val="Figuretext"/>
      </w:pPr>
      <w:r>
        <w:t>In emphysema, the CT density histogram demonstrates a reduction in kurtosis of the curve and a left shift towards a greater number of pixels with a density of ≤ - 950 HU. In IPF, there is a shift towards denser tissue and a higher proportion of lung tissue with a density of 600 HU or greater. The picture in a combination of the conditions is complex and the histogram may be stretched in both directions. IPF: idiopathic pulmonary fibrosis; CPFE: combined fibrosis and emphysema.</w:t>
      </w:r>
      <w:r w:rsidR="00D10B75">
        <w:t xml:space="preserve"> </w:t>
      </w:r>
      <w:r w:rsidR="008B6D6C">
        <w:t>Adapted</w:t>
      </w:r>
      <w:r w:rsidR="00D10B75">
        <w:t xml:space="preserve"> from local data, with thanks to Dr. Christopher Johns.</w:t>
      </w:r>
    </w:p>
    <w:p w14:paraId="4E5E1783" w14:textId="77777777" w:rsidR="008150BE" w:rsidRDefault="008150BE" w:rsidP="008150BE">
      <w:pPr>
        <w:pStyle w:val="Heading4"/>
      </w:pPr>
      <w:r>
        <w:lastRenderedPageBreak/>
        <w:t>Texture-based analysis</w:t>
      </w:r>
    </w:p>
    <w:p w14:paraId="0AB8E0EC" w14:textId="6643DBE1" w:rsidR="008150BE" w:rsidRDefault="008150BE" w:rsidP="008150BE">
      <w:r>
        <w:t>Texture-based analysis</w:t>
      </w:r>
      <w:r w:rsidRPr="00101C38">
        <w:t xml:space="preserve"> </w:t>
      </w:r>
      <w:r>
        <w:t>and c</w:t>
      </w:r>
      <w:r w:rsidRPr="005842CD">
        <w:t>omputer vision</w:t>
      </w:r>
      <w:r>
        <w:t xml:space="preserve"> based</w:t>
      </w:r>
      <w:r w:rsidRPr="005842CD">
        <w:t xml:space="preserve"> </w:t>
      </w:r>
      <w:r>
        <w:t xml:space="preserve">approaches can be applied to imaging data to characterise, </w:t>
      </w:r>
      <w:r w:rsidRPr="005842CD">
        <w:t xml:space="preserve">model and process </w:t>
      </w:r>
      <w:r>
        <w:t xml:space="preserve">imaging features, </w:t>
      </w:r>
      <w:r w:rsidRPr="005842CD">
        <w:t>simulat</w:t>
      </w:r>
      <w:r>
        <w:t>ing</w:t>
      </w:r>
      <w:r w:rsidRPr="005842CD">
        <w:t xml:space="preserve"> human visual</w:t>
      </w:r>
      <w:r>
        <w:t xml:space="preserve"> perceptual and</w:t>
      </w:r>
      <w:r w:rsidRPr="005842CD">
        <w:t xml:space="preserve"> learning process using </w:t>
      </w:r>
      <w:r>
        <w:t>two dimensional or volumetric classification algorithms</w:t>
      </w:r>
      <w:r w:rsidRPr="005842CD">
        <w:t xml:space="preserve">. </w:t>
      </w:r>
      <w:r>
        <w:t xml:space="preserve">The </w:t>
      </w:r>
      <w:r w:rsidR="009F4DCC">
        <w:t>pre-processing</w:t>
      </w:r>
      <w:r>
        <w:t>, feature extraction and characterisation of data enables identification and quantification of image qualities that may have visual equivalents (e.g.</w:t>
      </w:r>
      <w:r w:rsidRPr="00101C38">
        <w:t xml:space="preserve"> rough</w:t>
      </w:r>
      <w:r>
        <w:t xml:space="preserve"> or smooth, linear or curved)</w:t>
      </w:r>
      <w:r w:rsidRPr="00101C38">
        <w:t xml:space="preserve"> as a function of the spatial</w:t>
      </w:r>
      <w:r>
        <w:t xml:space="preserve"> variation in pixel intensities. Focal texture analysis can potentially evaluate both global and regional information, generating qualitative and quantitative metrics.</w:t>
      </w:r>
      <w:r w:rsidRPr="004274D4">
        <w:t xml:space="preserve"> </w:t>
      </w:r>
      <w:r>
        <w:t xml:space="preserve">The texture features can allow for both density and morphologic assessment that can </w:t>
      </w:r>
      <w:del w:id="2965" w:author="Windows User" w:date="2018-10-31T09:17:00Z">
        <w:r w:rsidDel="00DB5F42">
          <w:delText xml:space="preserve">and </w:delText>
        </w:r>
      </w:del>
      <w:r>
        <w:t>provide a means of determining the type of abnormality (such as emphysema vs. honeycombing vs. cysts), the severity (fine vs. coarse reticulation), and extent of disease that correlates with expert radiologist assessment.</w:t>
      </w:r>
      <w:r>
        <w:fldChar w:fldCharType="begin">
          <w:fldData xml:space="preserve">PEVuZE5vdGU+PENpdGU+PEF1dGhvcj5Sb3NhczwvQXV0aG9yPjxZZWFyPjIwMTE8L1llYXI+PFJl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NTkwLTc8L3BhZ2VzPjx2b2x1bWU+MTQwPC92b2x1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132294">
        <w:instrText xml:space="preserve"> ADDIN EN.CITE </w:instrText>
      </w:r>
      <w:r w:rsidR="00132294">
        <w:fldChar w:fldCharType="begin">
          <w:fldData xml:space="preserve">PEVuZE5vdGU+PENpdGU+PEF1dGhvcj5Sb3NhczwvQXV0aG9yPjxZZWFyPjIwMTE8L1llYXI+PFJl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NTkwLTc8L3BhZ2VzPjx2b2x1bWU+MTQwPC92b2x1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132294">
        <w:instrText xml:space="preserve"> ADDIN EN.CITE.DATA </w:instrText>
      </w:r>
      <w:r w:rsidR="00132294">
        <w:fldChar w:fldCharType="end"/>
      </w:r>
      <w:r>
        <w:fldChar w:fldCharType="separate"/>
      </w:r>
      <w:r w:rsidR="00132294" w:rsidRPr="00132294">
        <w:rPr>
          <w:noProof/>
          <w:vertAlign w:val="superscript"/>
        </w:rPr>
        <w:t>241</w:t>
      </w:r>
      <w:r>
        <w:fldChar w:fldCharType="end"/>
      </w:r>
      <w:r>
        <w:t xml:space="preserve"> </w:t>
      </w:r>
    </w:p>
    <w:p w14:paraId="71997986" w14:textId="1047BCE7" w:rsidR="008150BE" w:rsidRDefault="008150BE" w:rsidP="008150BE">
      <w:r>
        <w:t>The adaptive multiple feature method (AMFM) is a</w:t>
      </w:r>
      <w:r w:rsidRPr="006A45BF">
        <w:t xml:space="preserve"> </w:t>
      </w:r>
      <w:r>
        <w:t>l</w:t>
      </w:r>
      <w:r w:rsidRPr="006A45BF">
        <w:t xml:space="preserve">ung texture analysis software </w:t>
      </w:r>
      <w:r>
        <w:t>that has been designed to recognise</w:t>
      </w:r>
      <w:r w:rsidRPr="006A45BF">
        <w:t xml:space="preserve"> high-resolution computed tomography (HRCT) patterns</w:t>
      </w:r>
      <w:r>
        <w:t>.  The AMFM analysis</w:t>
      </w:r>
      <w:r w:rsidRPr="006A45BF">
        <w:t xml:space="preserve"> use</w:t>
      </w:r>
      <w:r>
        <w:t>s</w:t>
      </w:r>
      <w:r w:rsidRPr="006A45BF">
        <w:t xml:space="preserve"> </w:t>
      </w:r>
      <w:r>
        <w:t>a</w:t>
      </w:r>
      <w:r w:rsidRPr="006A45BF">
        <w:t xml:space="preserve"> combination of 26 different mathematical features describing regional density patterns, along with a Bayesian classifier</w:t>
      </w:r>
      <w:r>
        <w:t xml:space="preserve"> </w:t>
      </w:r>
      <w:r w:rsidRPr="006A45BF">
        <w:t>to recogni</w:t>
      </w:r>
      <w:r>
        <w:t>s</w:t>
      </w:r>
      <w:r w:rsidRPr="006A45BF">
        <w:t>e and quantify the volume occupied by a</w:t>
      </w:r>
      <w:r>
        <w:t xml:space="preserve"> variety of radiologic patterns</w:t>
      </w:r>
      <w:r w:rsidRPr="006A45BF">
        <w:t>.</w:t>
      </w:r>
      <w:r>
        <w:t xml:space="preserve"> This can distinguish emphysema from fibrosis, identify ground glass opacification (GGO) and normal lung.</w:t>
      </w:r>
      <w:r>
        <w:fldChar w:fldCharType="begin">
          <w:fldData xml:space="preserve">PEVuZE5vdGU+PENpdGU+PEF1dGhvcj5EZWxvcm1lPC9BdXRob3I+PFllYXI+MTk5NzwvWWVhcj48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OTIxLTkyOTwvcGFnZXM+PHZvbHVtZT4xOTU8L3ZvbHVtZT48bnVtYmVyPjc8L251bWJl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</w:fldData>
        </w:fldChar>
      </w:r>
      <w:r w:rsidR="00BE0F3E">
        <w:instrText xml:space="preserve"> ADDIN EN.CITE </w:instrText>
      </w:r>
      <w:r w:rsidR="00BE0F3E">
        <w:fldChar w:fldCharType="begin">
          <w:fldData xml:space="preserve">PEVuZE5vdGU+PENpdGU+PEF1dGhvcj5EZWxvcm1lPC9BdXRob3I+PFllYXI+MTk5NzwvWWVhcj48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OTIxLTkyOTwvcGFnZXM+PHZvbHVtZT4xOTU8L3ZvbHVtZT48bnVtYmVyPjc8L251bWJl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</w:fldData>
        </w:fldChar>
      </w:r>
      <w:r w:rsidR="00BE0F3E">
        <w:instrText xml:space="preserve"> ADDIN EN.CITE.DATA </w:instrText>
      </w:r>
      <w:r w:rsidR="00BE0F3E">
        <w:fldChar w:fldCharType="end"/>
      </w:r>
      <w:r>
        <w:fldChar w:fldCharType="separate"/>
      </w:r>
      <w:r w:rsidR="00132294" w:rsidRPr="00132294">
        <w:rPr>
          <w:noProof/>
          <w:vertAlign w:val="superscript"/>
        </w:rPr>
        <w:t>242-244</w:t>
      </w:r>
      <w:r>
        <w:fldChar w:fldCharType="end"/>
      </w:r>
      <w:r>
        <w:t xml:space="preserve"> In early iterations, difficulties were encountered in discriminating diseased parenchyma from thoracic wall and in identifying bronchi.</w:t>
      </w:r>
      <w:r>
        <w:fldChar w:fldCharType="begin">
          <w:fldData xml:space="preserve">PEVuZE5vdGU+PENpdGU+PEF1dGhvcj5EZWxvcm1lPC9BdXRob3I+PFllYXI+MTk5NzwvWWVhcj48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</w:fldData>
        </w:fldChar>
      </w:r>
      <w:r w:rsidR="00132294">
        <w:instrText xml:space="preserve"> ADDIN EN.CITE </w:instrText>
      </w:r>
      <w:r w:rsidR="00132294">
        <w:fldChar w:fldCharType="begin">
          <w:fldData xml:space="preserve">PEVuZE5vdGU+PENpdGU+PEF1dGhvcj5EZWxvcm1lPC9BdXRob3I+PFllYXI+MTk5NzwvWWVhcj48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</w:fldData>
        </w:fldChar>
      </w:r>
      <w:r w:rsidR="00132294">
        <w:instrText xml:space="preserve"> ADDIN EN.CITE.DATA </w:instrText>
      </w:r>
      <w:r w:rsidR="00132294">
        <w:fldChar w:fldCharType="end"/>
      </w:r>
      <w:r>
        <w:fldChar w:fldCharType="separate"/>
      </w:r>
      <w:r w:rsidR="00132294" w:rsidRPr="00132294">
        <w:rPr>
          <w:noProof/>
          <w:vertAlign w:val="superscript"/>
        </w:rPr>
        <w:t>242</w:t>
      </w:r>
      <w:r>
        <w:fldChar w:fldCharType="end"/>
      </w:r>
      <w:r>
        <w:t xml:space="preserve"> The 2-dimensional AMFM appeared relatively unsuccessful in identifying honeycombing </w:t>
      </w:r>
      <w:r>
        <w:fldChar w:fldCharType="begin">
          <w:fldData xml:space="preserve">PEVuZE5vdGU+PENpdGU+PEF1dGhvcj5VcHBhbHVyaTwvQXV0aG9yPjxZZWFyPjE5OTk8L1llYXI+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</w:fldData>
        </w:fldChar>
      </w:r>
      <w:r w:rsidR="00132294">
        <w:instrText xml:space="preserve"> ADDIN EN.CITE </w:instrText>
      </w:r>
      <w:r w:rsidR="00132294">
        <w:fldChar w:fldCharType="begin">
          <w:fldData xml:space="preserve">PEVuZE5vdGU+PENpdGU+PEF1dGhvcj5VcHBhbHVyaTwvQXV0aG9yPjxZZWFyPjE5OTk8L1llYXI+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</w:fldData>
        </w:fldChar>
      </w:r>
      <w:r w:rsidR="00132294">
        <w:instrText xml:space="preserve"> ADDIN EN.CITE.DATA </w:instrText>
      </w:r>
      <w:r w:rsidR="00132294">
        <w:fldChar w:fldCharType="end"/>
      </w:r>
      <w:r>
        <w:fldChar w:fldCharType="separate"/>
      </w:r>
      <w:r w:rsidR="00132294" w:rsidRPr="00132294">
        <w:rPr>
          <w:noProof/>
          <w:vertAlign w:val="superscript"/>
        </w:rPr>
        <w:t>242, 243</w:t>
      </w:r>
      <w:r>
        <w:fldChar w:fldCharType="end"/>
      </w:r>
      <w:r>
        <w:t xml:space="preserve"> due to the complex appearance of high and low attenuation values in these regions.</w:t>
      </w:r>
      <w:r>
        <w:fldChar w:fldCharType="begin">
          <w:fldData xml:space="preserve">PEVuZE5vdGU+PENpdGU+PEF1dGhvcj5UYW5pemF3YTwvQXV0aG9yPjxZZWFyPjIwMTU8L1llYXI+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</w:fldData>
        </w:fldChar>
      </w:r>
      <w:r w:rsidR="00BE0F3E">
        <w:instrText xml:space="preserve"> ADDIN EN.CITE </w:instrText>
      </w:r>
      <w:r w:rsidR="00BE0F3E">
        <w:fldChar w:fldCharType="begin">
          <w:fldData xml:space="preserve">PEVuZE5vdGU+PENpdGU+PEF1dGhvcj5UYW5pemF3YTwvQXV0aG9yPjxZZWFyPjIwMTU8L1llYXI+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</w:fldData>
        </w:fldChar>
      </w:r>
      <w:r w:rsidR="00BE0F3E">
        <w:instrText xml:space="preserve"> ADDIN EN.CITE.DATA </w:instrText>
      </w:r>
      <w:r w:rsidR="00BE0F3E">
        <w:fldChar w:fldCharType="end"/>
      </w:r>
      <w:r>
        <w:fldChar w:fldCharType="separate"/>
      </w:r>
      <w:r w:rsidR="00132294" w:rsidRPr="00132294">
        <w:rPr>
          <w:noProof/>
          <w:vertAlign w:val="superscript"/>
        </w:rPr>
        <w:t>245</w:t>
      </w:r>
      <w:r>
        <w:fldChar w:fldCharType="end"/>
      </w:r>
    </w:p>
    <w:p w14:paraId="27D807F0" w14:textId="64F799A3" w:rsidR="008150BE" w:rsidRDefault="008150BE">
      <w:pPr>
        <w:pStyle w:val="Body"/>
        <w:pPrChange w:id="2966" w:author="Windows User" w:date="2018-10-30T15:07:00Z">
          <w:pPr/>
        </w:pPrChange>
      </w:pPr>
      <w:r>
        <w:t>Further work on the AMFM allowed 3-dimensional assessment, with apparent improvements in identification of honeycombing.</w:t>
      </w:r>
      <w:r>
        <w:fldChar w:fldCharType="begin">
          <w:fldData xml:space="preserve">PEVuZE5vdGU+PENpdGU+PEF1dGhvcj5YdTwvQXV0aG9yPjxZZWFyPjIwMDY8L1llYXI+PFJlY051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</w:fldData>
        </w:fldChar>
      </w:r>
      <w:r w:rsidR="00132294">
        <w:instrText xml:space="preserve"> ADDIN EN.CITE </w:instrText>
      </w:r>
      <w:r w:rsidR="00132294">
        <w:fldChar w:fldCharType="begin">
          <w:fldData xml:space="preserve">PEVuZE5vdGU+PENpdGU+PEF1dGhvcj5YdTwvQXV0aG9yPjxZZWFyPjIwMDY8L1llYXI+PFJlY051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</w:fldData>
        </w:fldChar>
      </w:r>
      <w:r w:rsidR="00132294">
        <w:instrText xml:space="preserve"> ADDIN EN.CITE.DATA </w:instrText>
      </w:r>
      <w:r w:rsidR="00132294">
        <w:fldChar w:fldCharType="end"/>
      </w:r>
      <w:r>
        <w:fldChar w:fldCharType="separate"/>
      </w:r>
      <w:r w:rsidR="00132294" w:rsidRPr="00132294">
        <w:rPr>
          <w:noProof/>
          <w:vertAlign w:val="superscript"/>
        </w:rPr>
        <w:t>246</w:t>
      </w:r>
      <w:r>
        <w:fldChar w:fldCharType="end"/>
      </w:r>
      <w:r>
        <w:t xml:space="preserve"> Sensitivity and specificity for automated identification was 100% for emphysema and consolidation and 95% and 97%</w:t>
      </w:r>
      <w:del w:id="2967" w:author="Windows User" w:date="2018-10-31T09:17:00Z">
        <w:r w:rsidDel="00DB5F42">
          <w:delText>, respectively</w:delText>
        </w:r>
      </w:del>
      <w:r>
        <w:t xml:space="preserve"> for honeycombing.</w:t>
      </w:r>
      <w:r>
        <w:fldChar w:fldCharType="begin">
          <w:fldData xml:space="preserve">PEVuZE5vdGU+PENpdGU+PEF1dGhvcj5YdTwvQXV0aG9yPjxZZWFyPjIwMDY8L1llYXI+PFJlY051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</w:fldData>
        </w:fldChar>
      </w:r>
      <w:r w:rsidR="00132294">
        <w:instrText xml:space="preserve"> ADDIN EN.CITE </w:instrText>
      </w:r>
      <w:r w:rsidR="00132294">
        <w:fldChar w:fldCharType="begin">
          <w:fldData xml:space="preserve">PEVuZE5vdGU+PENpdGU+PEF1dGhvcj5YdTwvQXV0aG9yPjxZZWFyPjIwMDY8L1llYXI+PFJlY051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</w:fldData>
        </w:fldChar>
      </w:r>
      <w:r w:rsidR="00132294">
        <w:instrText xml:space="preserve"> ADDIN EN.CITE.DATA </w:instrText>
      </w:r>
      <w:r w:rsidR="00132294">
        <w:fldChar w:fldCharType="end"/>
      </w:r>
      <w:r>
        <w:fldChar w:fldCharType="separate"/>
      </w:r>
      <w:r w:rsidR="00132294" w:rsidRPr="00132294">
        <w:rPr>
          <w:noProof/>
          <w:vertAlign w:val="superscript"/>
        </w:rPr>
        <w:t>246</w:t>
      </w:r>
      <w:r>
        <w:fldChar w:fldCharType="end"/>
      </w:r>
      <w:r>
        <w:t xml:space="preserve"> Huber </w:t>
      </w:r>
      <w:r w:rsidRPr="008D1EAA">
        <w:rPr>
          <w:i/>
        </w:rPr>
        <w:t>et al</w:t>
      </w:r>
      <w:r w:rsidR="008D1EAA">
        <w:rPr>
          <w:i/>
        </w:rPr>
        <w:t>.</w:t>
      </w:r>
      <w:r>
        <w:t xml:space="preserve"> report similar improvements in the assessment of honeycombing by utilising Minkowski functionals to recover the</w:t>
      </w:r>
      <w:r w:rsidRPr="00586233">
        <w:t xml:space="preserve"> notion of distance on a linear space</w:t>
      </w:r>
      <w:r>
        <w:t>.</w:t>
      </w:r>
      <w:r>
        <w:fldChar w:fldCharType="begin">
          <w:fldData xml:space="preserve">PEVuZE5vdGU+PENpdGU+PEF1dGhvcj5IdWJlcjwvQXV0aG9yPjxZZWFyPjIwMTE8L1llYXI+PFJl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132294">
        <w:instrText xml:space="preserve"> ADDIN EN.CITE </w:instrText>
      </w:r>
      <w:r w:rsidR="00132294">
        <w:fldChar w:fldCharType="begin">
          <w:fldData xml:space="preserve">PEVuZE5vdGU+PENpdGU+PEF1dGhvcj5IdWJlcjwvQXV0aG9yPjxZZWFyPjIwMTE8L1llYXI+PFJl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132294">
        <w:instrText xml:space="preserve"> ADDIN EN.CITE.DATA </w:instrText>
      </w:r>
      <w:r w:rsidR="00132294">
        <w:fldChar w:fldCharType="end"/>
      </w:r>
      <w:r>
        <w:fldChar w:fldCharType="separate"/>
      </w:r>
      <w:r w:rsidR="00132294" w:rsidRPr="00132294">
        <w:rPr>
          <w:noProof/>
          <w:vertAlign w:val="superscript"/>
        </w:rPr>
        <w:t>247</w:t>
      </w:r>
      <w:r>
        <w:fldChar w:fldCharType="end"/>
      </w:r>
      <w:r>
        <w:t xml:space="preserve"> AMFM was retrospectively applied to the HRCT scans in a large clinical trial of patients with IPF, where extent of GGO was independently associated with disease progression.</w:t>
      </w:r>
      <w:r>
        <w:fldChar w:fldCharType="begin"/>
      </w:r>
      <w:r w:rsidR="00BE0F3E">
        <w:instrText xml:space="preserve"> ADDIN EN.CITE &lt;EndNote&gt;&lt;Cite&gt;&lt;Author&gt;Salisbury&lt;/Author&gt;&lt;Year&gt;2017&lt;/Year&gt;&lt;RecNum&gt;1832&lt;/RecNum&gt;&lt;DisplayText&gt;&lt;style face="superscript"&gt;248&lt;/style&gt;&lt;/DisplayText&gt;&lt;record&gt;&lt;rec-number&gt;1832&lt;/rec-number&gt;&lt;foreign-keys&gt;&lt;key app="EN" db-id="52evaf50e9fe5cewd9b555d6wtw099s0pzrz" timestamp="1498207700" guid="161f7e48-a83c-44a2-a167-55ccc56d598c"&gt;1832&lt;/key&gt;&lt;/foreign-keys&gt;&lt;ref-type name="Journal Article"&gt;17&lt;/ref-type&gt;&lt;contributors&gt;&lt;authors&gt;&lt;author&gt;Margaret L. Salisbury&lt;/author&gt;&lt;author&gt;David A. Lynch&lt;/author&gt;&lt;author&gt;Edwin J. R. van Beek&lt;/author&gt;&lt;author&gt;Ella A. Kazerooni&lt;/author&gt;&lt;author&gt;Junfeng Guo&lt;/author&gt;&lt;author&gt;Meng Xia&lt;/author&gt;&lt;author&gt;Susan Murray&lt;/author&gt;&lt;author&gt;Kevin J. Anstrom&lt;/author&gt;&lt;author&gt;Eric Yow&lt;/author&gt;&lt;author&gt;Fernando J. Martinez&lt;/author&gt;&lt;author&gt;Eric A. Hoffman&lt;/author&gt;&lt;author&gt;Kevin R. Flaherty&lt;/author&gt;&lt;/authors&gt;&lt;/contributors&gt;&lt;titles&gt;&lt;title&gt;Idiopathic Pulmonary Fibrosis: The Association between the Adaptive Multiple Features Method and Fibrosis Outcomes&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21-929&lt;/pages&gt;&lt;volume&gt;195&lt;/volume&gt;&lt;number&gt;7&lt;/number&gt;&lt;keywords&gt;&lt;keyword&gt;idiopathic pulmonary fibrosis,multidetector computed tomography,prognosis&lt;/keyword&gt;&lt;/keywords&gt;&lt;dates&gt;&lt;year&gt;2017&lt;/year&gt;&lt;/dates&gt;&lt;accession-num&gt;27767347&lt;/accession-num&gt;&lt;urls&gt;&lt;related-urls&gt;&lt;url&gt;http://www.atsjournals.org/doi/abs/10.1164/rccm.201607-1385OC&lt;/url&gt;&lt;/related-urls&gt;&lt;/urls&gt;&lt;electronic-resource-num&gt;10.1164/rccm.201607-1385OC&lt;/electronic-resource-num&gt;&lt;/record&gt;&lt;/Cite&gt;&lt;/EndNote&gt;</w:instrText>
      </w:r>
      <w:r>
        <w:fldChar w:fldCharType="separate"/>
      </w:r>
      <w:r w:rsidR="00132294" w:rsidRPr="00132294">
        <w:rPr>
          <w:noProof/>
          <w:vertAlign w:val="superscript"/>
        </w:rPr>
        <w:t>248</w:t>
      </w:r>
      <w:r>
        <w:fldChar w:fldCharType="end"/>
      </w:r>
      <w:r>
        <w:t xml:space="preserve"> Boehm and colleagues demonstrated that combining</w:t>
      </w:r>
      <w:r w:rsidRPr="006479BA">
        <w:t xml:space="preserve"> </w:t>
      </w:r>
      <w:r>
        <w:t>d</w:t>
      </w:r>
      <w:r w:rsidRPr="006479BA">
        <w:t xml:space="preserve">ensitometric and topological </w:t>
      </w:r>
      <w:r>
        <w:t xml:space="preserve">information allowed automated analysis to reproduce radiologists' ratings on disease severity, ranging from </w:t>
      </w:r>
      <w:r w:rsidRPr="006479BA">
        <w:t xml:space="preserve">85.7% </w:t>
      </w:r>
      <w:r>
        <w:t>agreement in fibrotic regions</w:t>
      </w:r>
      <w:r w:rsidRPr="006479BA">
        <w:t xml:space="preserve"> to 98% </w:t>
      </w:r>
      <w:r>
        <w:t>in normal regions.</w:t>
      </w:r>
      <w:r>
        <w:fldChar w:fldCharType="begin">
          <w:fldData xml:space="preserve">PEVuZE5vdGU+PENpdGU+PEF1dGhvcj5Cb2VobTwvQXV0aG9yPjxZZWFyPjIwMDg8L1llYXI+PFJl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32294">
        <w:instrText xml:space="preserve"> ADDIN EN.CITE </w:instrText>
      </w:r>
      <w:r w:rsidR="00132294">
        <w:fldChar w:fldCharType="begin">
          <w:fldData xml:space="preserve">PEVuZE5vdGU+PENpdGU+PEF1dGhvcj5Cb2VobTwvQXV0aG9yPjxZZWFyPjIwMDg8L1llYXI+PFJl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32294">
        <w:instrText xml:space="preserve"> ADDIN EN.CITE.DATA </w:instrText>
      </w:r>
      <w:r w:rsidR="00132294">
        <w:fldChar w:fldCharType="end"/>
      </w:r>
      <w:r>
        <w:fldChar w:fldCharType="separate"/>
      </w:r>
      <w:r w:rsidR="00132294" w:rsidRPr="00132294">
        <w:rPr>
          <w:noProof/>
          <w:vertAlign w:val="superscript"/>
        </w:rPr>
        <w:t>249</w:t>
      </w:r>
      <w:r>
        <w:fldChar w:fldCharType="end"/>
      </w:r>
      <w:r>
        <w:t xml:space="preserve"> Similar comparative studies of automated quantification software assessment have also shown good agreement with expert radiology opinion.</w:t>
      </w:r>
      <w:r>
        <w:fldChar w:fldCharType="begin">
          <w:fldData xml:space="preserve">PEVuZE5vdGU+PENpdGU+PEF1dGhvcj5Zb29uPC9BdXRob3I+PFllYXI+MjAxMzwvWWVhcj48UmVj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themFudHppPC9BdXRob3I+PFllYXI+MjAxNDwvWWVhcj48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32294">
        <w:instrText xml:space="preserve"> ADDIN EN.CITE </w:instrText>
      </w:r>
      <w:r w:rsidR="00132294">
        <w:fldChar w:fldCharType="begin">
          <w:fldData xml:space="preserve">PEVuZE5vdGU+PENpdGU+PEF1dGhvcj5Zb29uPC9BdXRob3I+PFllYXI+MjAxMzwvWWVhcj48UmVj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themFudHppPC9BdXRob3I+PFllYXI+MjAxNDwvWWVhcj48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32294">
        <w:instrText xml:space="preserve"> ADDIN EN.CITE.DATA </w:instrText>
      </w:r>
      <w:r w:rsidR="00132294">
        <w:fldChar w:fldCharType="end"/>
      </w:r>
      <w:r>
        <w:fldChar w:fldCharType="separate"/>
      </w:r>
      <w:r w:rsidR="00132294" w:rsidRPr="00132294">
        <w:rPr>
          <w:noProof/>
          <w:vertAlign w:val="superscript"/>
        </w:rPr>
        <w:t>250, 251</w:t>
      </w:r>
      <w:r>
        <w:fldChar w:fldCharType="end"/>
      </w:r>
    </w:p>
    <w:p w14:paraId="25B53836" w14:textId="7922F435" w:rsidR="008150BE" w:rsidRDefault="008150BE" w:rsidP="008150BE">
      <w:r>
        <w:lastRenderedPageBreak/>
        <w:t>Defining lung regions manually is time consuming, therefore automated segmentation of lung fields may allow more widespread use of quantitative CT. The required undersampling can be problematic, as ILD features may be similar in appearance to soft tissue.</w:t>
      </w:r>
      <w:r>
        <w:fldChar w:fldCharType="begin">
          <w:fldData xml:space="preserve">PEVuZE5vdGU+PENpdGU+PEF1dGhvcj5Db2xvbWJpPC9BdXRob3I+PFllYXI+MjAxNTwvWWVhcj48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E0F3E">
        <w:instrText xml:space="preserve"> ADDIN EN.CITE </w:instrText>
      </w:r>
      <w:r w:rsidR="00BE0F3E">
        <w:fldChar w:fldCharType="begin">
          <w:fldData xml:space="preserve">PEVuZE5vdGU+PENpdGU+PEF1dGhvcj5Db2xvbWJpPC9BdXRob3I+PFllYXI+MjAxNTwvWWVhcj48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E0F3E">
        <w:instrText xml:space="preserve"> ADDIN EN.CITE.DATA </w:instrText>
      </w:r>
      <w:r w:rsidR="00BE0F3E">
        <w:fldChar w:fldCharType="end"/>
      </w:r>
      <w:r>
        <w:fldChar w:fldCharType="separate"/>
      </w:r>
      <w:r w:rsidR="00132294" w:rsidRPr="00132294">
        <w:rPr>
          <w:noProof/>
          <w:vertAlign w:val="superscript"/>
        </w:rPr>
        <w:t>236, 252</w:t>
      </w:r>
      <w:r>
        <w:fldChar w:fldCharType="end"/>
      </w:r>
      <w:r>
        <w:t xml:space="preserve"> Korfiatis </w:t>
      </w:r>
      <w:r w:rsidRPr="008D1EAA">
        <w:rPr>
          <w:i/>
        </w:rPr>
        <w:t>et al</w:t>
      </w:r>
      <w:r w:rsidR="008D1EAA">
        <w:rPr>
          <w:i/>
        </w:rPr>
        <w:t>.</w:t>
      </w:r>
      <w:r>
        <w:t xml:space="preserve"> described how a </w:t>
      </w:r>
      <w:ins w:id="2968" w:author="Windows User" w:date="2018-10-31T09:18:00Z">
        <w:r w:rsidR="00DB5F42">
          <w:t>support vector machine (</w:t>
        </w:r>
      </w:ins>
      <w:r>
        <w:t>SVM</w:t>
      </w:r>
      <w:ins w:id="2969" w:author="Windows User" w:date="2018-10-31T09:18:00Z">
        <w:r w:rsidR="00DB5F42">
          <w:t>)</w:t>
        </w:r>
      </w:ins>
      <w:r>
        <w:t xml:space="preserve"> can be utilized to perform an </w:t>
      </w:r>
      <w:r w:rsidRPr="004E3D4D">
        <w:t xml:space="preserve">iterative </w:t>
      </w:r>
      <w:r>
        <w:t>‘</w:t>
      </w:r>
      <w:r w:rsidRPr="004E3D4D">
        <w:t>neighbourhood labelling</w:t>
      </w:r>
      <w:r>
        <w:t>’ process, whereby lung voxels in the border regions of the lung are iteratively rechecked against labelled voxels to refine the lung border, thus improving delineation of lung tissue.</w:t>
      </w:r>
      <w:r>
        <w:fldChar w:fldCharType="begin">
          <w:fldData xml:space="preserve">PEVuZE5vdGU+PENpdGU+PEF1dGhvcj5Lb3JmaWF0aXM8L0F1dGhvcj48WWVhcj4yMDEwPC9ZZWFy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</w:fldData>
        </w:fldChar>
      </w:r>
      <w:r w:rsidR="00132294">
        <w:instrText xml:space="preserve"> ADDIN EN.CITE </w:instrText>
      </w:r>
      <w:r w:rsidR="00132294">
        <w:fldChar w:fldCharType="begin">
          <w:fldData xml:space="preserve">PEVuZE5vdGU+PENpdGU+PEF1dGhvcj5Lb3JmaWF0aXM8L0F1dGhvcj48WWVhcj4yMDEwPC9ZZWFy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</w:fldData>
        </w:fldChar>
      </w:r>
      <w:r w:rsidR="00132294">
        <w:instrText xml:space="preserve"> ADDIN EN.CITE.DATA </w:instrText>
      </w:r>
      <w:r w:rsidR="00132294">
        <w:fldChar w:fldCharType="end"/>
      </w:r>
      <w:r>
        <w:fldChar w:fldCharType="separate"/>
      </w:r>
      <w:r w:rsidR="00132294" w:rsidRPr="00132294">
        <w:rPr>
          <w:noProof/>
          <w:vertAlign w:val="superscript"/>
        </w:rPr>
        <w:t>253</w:t>
      </w:r>
      <w:r>
        <w:fldChar w:fldCharType="end"/>
      </w:r>
    </w:p>
    <w:p w14:paraId="343A4809" w14:textId="0E8F93F5" w:rsidR="008150BE" w:rsidRDefault="008150BE" w:rsidP="008150BE">
      <w:r>
        <w:t>Computer Aided Lung Informatics for Pathology Evaluation and Rating (CALIPER) is an image analysis tool that uses both 3D histogram feature</w:t>
      </w:r>
      <w:ins w:id="2970" w:author="Windows User" w:date="2018-10-31T09:18:00Z">
        <w:r w:rsidR="000C3B75">
          <w:t>s</w:t>
        </w:r>
      </w:ins>
      <w:r>
        <w:t xml:space="preserve"> within a regional voxel and morphologic analysis to characterize HRCT data. The classifier was developed based on consensus radiologist determination of parenchymal features of voxels randomly selected from training images with histopathologically confirmed disease for a variety of lung parenchymal pathologies and control subjects </w:t>
      </w:r>
      <w:r>
        <w:fldChar w:fldCharType="begin">
          <w:fldData xml:space="preserve">PEVuZE5vdGU+PENpdGU+PEF1dGhvcj5CYXJ0aG9sbWFpPC9BdXRob3I+PFllYXI+MjAxMzwvWWVh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0Njc2MDE5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BE0F3E">
        <w:instrText xml:space="preserve"> ADDIN EN.CITE </w:instrText>
      </w:r>
      <w:r w:rsidR="00BE0F3E">
        <w:fldChar w:fldCharType="begin">
          <w:fldData xml:space="preserve">PEVuZE5vdGU+PENpdGU+PEF1dGhvcj5CYXJ0aG9sbWFpPC9BdXRob3I+PFllYXI+MjAxMzwvWWVh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0Njc2MDE5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BE0F3E">
        <w:instrText xml:space="preserve"> ADDIN EN.CITE.DATA </w:instrText>
      </w:r>
      <w:r w:rsidR="00BE0F3E">
        <w:fldChar w:fldCharType="end"/>
      </w:r>
      <w:r>
        <w:fldChar w:fldCharType="separate"/>
      </w:r>
      <w:r w:rsidR="00132294" w:rsidRPr="00132294">
        <w:rPr>
          <w:noProof/>
          <w:vertAlign w:val="superscript"/>
        </w:rPr>
        <w:t>254-256</w:t>
      </w:r>
      <w:r>
        <w:fldChar w:fldCharType="end"/>
      </w:r>
      <w:r>
        <w:t xml:space="preserve"> from the Lung Tissue Research Consortium.</w:t>
      </w:r>
      <w:r>
        <w:fldChar w:fldCharType="begin"/>
      </w:r>
      <w:r w:rsidR="00BE0F3E">
        <w:instrText xml:space="preserve"> ADDIN EN.CITE &lt;EndNote&gt;&lt;Cite&gt;&lt;Author&gt;Bartholmai&lt;/Author&gt;&lt;Year&gt;2006&lt;/Year&gt;&lt;RecNum&gt;2068&lt;/RecNum&gt;&lt;DisplayText&gt;&lt;style face="superscript"&gt;257&lt;/style&gt;&lt;/DisplayText&gt;&lt;record&gt;&lt;rec-number&gt;2068&lt;/rec-number&gt;&lt;foreign-keys&gt;&lt;key app="EN" db-id="52evaf50e9fe5cewd9b555d6wtw099s0pzrz" timestamp="1521638737" guid="a12f0731-30f9-48f0-a7f7-08694a15fffd"&gt;2068&lt;/key&gt;&lt;/foreign-keys&gt;&lt;ref-type name="Journal Article"&gt;17&lt;/ref-type&gt;&lt;contributors&gt;&lt;authors&gt;&lt;author&gt;Bartholmai, Brian&lt;/author&gt;&lt;author&gt;Karwoski, Ronald&lt;/author&gt;&lt;author&gt;Zavaletta, Vanessa&lt;/author&gt;&lt;author&gt;Robb, Richard&lt;/author&gt;&lt;/authors&gt;&lt;/contributors&gt;&lt;titles&gt;&lt;title&gt;The Lung Tissue Research Consortium: An extensive open database containing histological, clinical, and radiological data to study chronic lung disease&lt;/title&gt;&lt;secondary-title&gt;Insight Journal&lt;/secondary-title&gt;&lt;alt-title&gt;Insight Journal&lt;/alt-title&gt;&lt;/titles&gt;&lt;periodical&gt;&lt;full-title&gt;Insight Journal&lt;/full-title&gt;&lt;abbr-1&gt;Insight Journal&lt;/abbr-1&gt;&lt;/periodical&gt;&lt;alt-periodical&gt;&lt;full-title&gt;Insight Journal&lt;/full-title&gt;&lt;abbr-1&gt;Insight Journal&lt;/abbr-1&gt;&lt;/alt-periodical&gt;&lt;pages&gt;[Online only]&lt;/pages&gt;&lt;volume&gt;July&lt;/volume&gt;&lt;dates&gt;&lt;year&gt;2006&lt;/year&gt;&lt;/dates&gt;&lt;urls&gt;&lt;/urls&gt;&lt;/record&gt;&lt;/Cite&gt;&lt;/EndNote&gt;</w:instrText>
      </w:r>
      <w:r>
        <w:fldChar w:fldCharType="separate"/>
      </w:r>
      <w:r w:rsidR="00132294" w:rsidRPr="00132294">
        <w:rPr>
          <w:noProof/>
          <w:vertAlign w:val="superscript"/>
        </w:rPr>
        <w:t>257</w:t>
      </w:r>
      <w:r>
        <w:fldChar w:fldCharType="end"/>
      </w:r>
      <w:r>
        <w:t xml:space="preserve"> Four thoracic radiologists identified regions of normal parenchyma, emphysema/hyperlucency, GGO, reticulation and honeycombing. H</w:t>
      </w:r>
      <w:r w:rsidRPr="006D7C42">
        <w:t xml:space="preserve">istograms </w:t>
      </w:r>
      <w:r>
        <w:t xml:space="preserve">of these voxels were compared with a </w:t>
      </w:r>
      <w:r w:rsidRPr="006D7C42">
        <w:t>dissimilarity metric</w:t>
      </w:r>
      <w:ins w:id="2971" w:author="Windows User" w:date="2018-10-31T09:18:00Z">
        <w:r w:rsidR="000C3B75">
          <w:t>,</w:t>
        </w:r>
      </w:ins>
      <w:r w:rsidRPr="006D7C42">
        <w:t xml:space="preserve"> and machine learning techniques including automated clustering through affinity propagation were used to determine canonical mathematical signatures </w:t>
      </w:r>
      <w:r>
        <w:t>that corresponded to these</w:t>
      </w:r>
      <w:r w:rsidRPr="006D7C42">
        <w:t xml:space="preserve"> visual </w:t>
      </w:r>
      <w:r>
        <w:t>classes</w:t>
      </w:r>
      <w:r w:rsidRPr="006D7C42">
        <w:t>.</w:t>
      </w:r>
      <w:r>
        <w:t xml:space="preserve"> Adaptive morphological and region growing algorithms extract the tracheobronchial tree, pulmonary vascular structures and lung parenchyma from a 3D volume. Each parenchymal pixel is classified using a combination of histogram similarity metrics (compared to canonical signatures) and morphological assessment. In retrospective clinical assessment of 55 patients with IPF, CALIPER-measured ILD changes including percent ILD, total ILD volume and total reticulation volume were associated with survival at multivariate analysis.</w:t>
      </w:r>
      <w:r>
        <w:fldChar w:fldCharType="begin">
          <w:fldData xml:space="preserve">PEVuZE5vdGU+PENpdGU+PEF1dGhvcj5NYWxkb25hZG88L0F1dGhvcj48WWVhcj4yMDE0PC9ZZWFy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</w:fldData>
        </w:fldChar>
      </w:r>
      <w:r w:rsidR="00132294">
        <w:instrText xml:space="preserve"> ADDIN EN.CITE </w:instrText>
      </w:r>
      <w:r w:rsidR="00132294">
        <w:fldChar w:fldCharType="begin">
          <w:fldData xml:space="preserve">PEVuZE5vdGU+PENpdGU+PEF1dGhvcj5NYWxkb25hZG88L0F1dGhvcj48WWVhcj4yMDE0PC9ZZWFy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</w:fldData>
        </w:fldChar>
      </w:r>
      <w:r w:rsidR="00132294">
        <w:instrText xml:space="preserve"> ADDIN EN.CITE.DATA </w:instrText>
      </w:r>
      <w:r w:rsidR="00132294">
        <w:fldChar w:fldCharType="end"/>
      </w:r>
      <w:r>
        <w:fldChar w:fldCharType="separate"/>
      </w:r>
      <w:r w:rsidR="00132294" w:rsidRPr="00132294">
        <w:rPr>
          <w:noProof/>
          <w:vertAlign w:val="superscript"/>
        </w:rPr>
        <w:t>258</w:t>
      </w:r>
      <w:r>
        <w:fldChar w:fldCharType="end"/>
      </w:r>
      <w:r>
        <w:t xml:space="preserve"> An example output from CALIPER in a patient with UIP is shown </w:t>
      </w:r>
      <w:r w:rsidRPr="00E507B6">
        <w:t xml:space="preserve">in </w:t>
      </w:r>
      <w:r w:rsidR="000303A8">
        <w:t>Figure</w:t>
      </w:r>
      <w:r>
        <w:t xml:space="preserve"> 2.3.</w:t>
      </w:r>
    </w:p>
    <w:p w14:paraId="3AEA41A2" w14:textId="77777777" w:rsidR="008150BE" w:rsidRDefault="008150BE" w:rsidP="008150BE">
      <w:r>
        <w:rPr>
          <w:noProof/>
          <w:lang w:eastAsia="en-GB"/>
        </w:rPr>
        <w:lastRenderedPageBreak/>
        <w:drawing>
          <wp:inline distT="0" distB="0" distL="0" distR="0" wp14:anchorId="5AF9F6DE" wp14:editId="4280888D">
            <wp:extent cx="6167120" cy="5758815"/>
            <wp:effectExtent l="0" t="0" r="5080" b="6985"/>
            <wp:docPr id="32" name="Picture 32" descr="CALI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ALIPER"/>
                    <pic:cNvPicPr>
                      <a:picLocks noChangeAspect="1" noChangeArrowheads="1"/>
                    </pic:cNvPicPr>
                  </pic:nvPicPr>
                  <pic:blipFill>
                    <a:blip r:embed="rId41">
                      <a:extLst>
                        <a:ext uri="{28A0092B-C50C-407E-A947-70E740481C1C}">
                          <a14:useLocalDpi xmlns:a14="http://schemas.microsoft.com/office/drawing/2010/main" val="0"/>
                        </a:ext>
                      </a:extLst>
                    </a:blip>
                    <a:srcRect r="19687"/>
                    <a:stretch>
                      <a:fillRect/>
                    </a:stretch>
                  </pic:blipFill>
                  <pic:spPr bwMode="auto">
                    <a:xfrm>
                      <a:off x="0" y="0"/>
                      <a:ext cx="6167120" cy="5758815"/>
                    </a:xfrm>
                    <a:prstGeom prst="rect">
                      <a:avLst/>
                    </a:prstGeom>
                    <a:noFill/>
                    <a:ln>
                      <a:noFill/>
                    </a:ln>
                  </pic:spPr>
                </pic:pic>
              </a:graphicData>
            </a:graphic>
          </wp:inline>
        </w:drawing>
      </w:r>
    </w:p>
    <w:p w14:paraId="47E4BED0" w14:textId="79E3450D" w:rsidR="008150BE" w:rsidRPr="00821361" w:rsidRDefault="000303A8" w:rsidP="008150BE">
      <w:pPr>
        <w:pStyle w:val="Caption"/>
      </w:pPr>
      <w:bookmarkStart w:id="2972" w:name="_Toc364424675"/>
      <w:bookmarkStart w:id="2973" w:name="_Toc364425635"/>
      <w:bookmarkStart w:id="2974" w:name="_Toc364493360"/>
      <w:bookmarkStart w:id="2975" w:name="_Toc494795735"/>
      <w:bookmarkStart w:id="2976" w:name="_Toc3145308"/>
      <w:r>
        <w:t>Figure</w:t>
      </w:r>
      <w:r w:rsidR="008150BE">
        <w:t xml:space="preserve"> </w:t>
      </w:r>
      <w:ins w:id="2977"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297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2979" w:author="Nicholas Weatherley" w:date="2019-03-05T22:36:00Z">
        <w:r w:rsidR="00D5585D">
          <w:rPr>
            <w:noProof/>
          </w:rPr>
          <w:t>3</w:t>
        </w:r>
        <w:r w:rsidR="00D5585D">
          <w:fldChar w:fldCharType="end"/>
        </w:r>
      </w:ins>
      <w:ins w:id="2980" w:author="Windows User" w:date="2018-11-01T14:27:00Z">
        <w:del w:id="2981" w:author="Nicholas Weatherley" w:date="2019-03-05T22:36:00Z">
          <w:r w:rsidR="002F70B6" w:rsidDel="00D5585D">
            <w:fldChar w:fldCharType="begin"/>
          </w:r>
          <w:r w:rsidR="002F70B6" w:rsidDel="00D5585D">
            <w:delInstrText xml:space="preserve"> STYLEREF 1 \s </w:delInstrText>
          </w:r>
        </w:del>
      </w:ins>
      <w:del w:id="2982" w:author="Nicholas Weatherley" w:date="2019-03-05T22:36:00Z">
        <w:r w:rsidR="002F70B6" w:rsidDel="00D5585D">
          <w:fldChar w:fldCharType="separate"/>
        </w:r>
        <w:r w:rsidR="0024585E" w:rsidDel="00D5585D">
          <w:rPr>
            <w:noProof/>
          </w:rPr>
          <w:delText>2</w:delText>
        </w:r>
      </w:del>
      <w:ins w:id="2983" w:author="Windows User" w:date="2018-11-01T14:27:00Z">
        <w:del w:id="298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2985" w:author="Nicholas Weatherley" w:date="2019-03-05T22:36:00Z">
        <w:r w:rsidR="002F70B6" w:rsidDel="00D5585D">
          <w:fldChar w:fldCharType="end"/>
        </w:r>
      </w:del>
      <w:del w:id="298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8150BE">
        <w:t>: Example CALIPER output in IPF</w:t>
      </w:r>
      <w:bookmarkEnd w:id="2972"/>
      <w:bookmarkEnd w:id="2973"/>
      <w:bookmarkEnd w:id="2974"/>
      <w:bookmarkEnd w:id="2975"/>
      <w:bookmarkEnd w:id="2976"/>
    </w:p>
    <w:p w14:paraId="2D791F09" w14:textId="77777777" w:rsidR="008150BE" w:rsidRDefault="008150BE" w:rsidP="008150BE">
      <w:pPr>
        <w:pStyle w:val="Figuretext"/>
      </w:pPr>
      <w:r>
        <w:t>Quantitative CT output generated by CALIPER imaging software for one patient with IPF from Sheffield. A: original axial and coronal HRCT sections. B CALIPER analysis. C: Glyph colour key. LAA: low attenuation area. With thanks to Dr Bartholmai and colleagues of the Mayo Clinic (unpublished).</w:t>
      </w:r>
    </w:p>
    <w:p w14:paraId="1AA85E36" w14:textId="77777777" w:rsidR="008150BE" w:rsidRDefault="008150BE" w:rsidP="008150BE">
      <w:pPr>
        <w:pStyle w:val="Heading4"/>
      </w:pPr>
      <w:r>
        <w:t>Quantification of Vascular Metrics</w:t>
      </w:r>
    </w:p>
    <w:p w14:paraId="4832EB19" w14:textId="274D7857" w:rsidR="008150BE" w:rsidRPr="001E2750" w:rsidRDefault="008150BE" w:rsidP="008150BE">
      <w:r>
        <w:t xml:space="preserve">Jacob </w:t>
      </w:r>
      <w:r w:rsidRPr="008D1EAA">
        <w:rPr>
          <w:i/>
        </w:rPr>
        <w:t>et al</w:t>
      </w:r>
      <w:r w:rsidR="008D1EAA">
        <w:t>.</w:t>
      </w:r>
      <w:r>
        <w:t xml:space="preserve"> reported segmentation of the pulmonary vasculature and assessment of vessel cross sectional area, using</w:t>
      </w:r>
      <w:r w:rsidRPr="00453A9D">
        <w:rPr>
          <w:i/>
        </w:rPr>
        <w:t xml:space="preserve"> a priori </w:t>
      </w:r>
      <w:r>
        <w:t>thresholds of 5 and 10mm</w:t>
      </w:r>
      <w:r>
        <w:rPr>
          <w:vertAlign w:val="superscript"/>
        </w:rPr>
        <w:t>2</w:t>
      </w:r>
      <w:r>
        <w:t>.</w:t>
      </w:r>
      <w:r>
        <w:fldChar w:fldCharType="begin">
          <w:fldData xml:space="preserve">PEVuZE5vdGU+PENpdGU+PEF1dGhvcj5KYWNvYjwvQXV0aG9yPjxZZWFyPjIwMTY8L1llYXI+PFJl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</w:fldData>
        </w:fldChar>
      </w:r>
      <w:r w:rsidR="00132294">
        <w:instrText xml:space="preserve"> ADDIN EN.CITE </w:instrText>
      </w:r>
      <w:r w:rsidR="00132294">
        <w:fldChar w:fldCharType="begin">
          <w:fldData xml:space="preserve">PEVuZE5vdGU+PENpdGU+PEF1dGhvcj5KYWNvYjwvQXV0aG9yPjxZZWFyPjIwMTY8L1llYXI+PFJl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</w:fldData>
        </w:fldChar>
      </w:r>
      <w:r w:rsidR="00132294">
        <w:instrText xml:space="preserve"> ADDIN EN.CITE.DATA </w:instrText>
      </w:r>
      <w:r w:rsidR="00132294">
        <w:fldChar w:fldCharType="end"/>
      </w:r>
      <w:r>
        <w:fldChar w:fldCharType="separate"/>
      </w:r>
      <w:r w:rsidR="00132294" w:rsidRPr="00132294">
        <w:rPr>
          <w:noProof/>
          <w:vertAlign w:val="superscript"/>
        </w:rPr>
        <w:t>259, 260</w:t>
      </w:r>
      <w:r>
        <w:fldChar w:fldCharType="end"/>
      </w:r>
      <w:r>
        <w:t xml:space="preserve"> Applied retrospectively </w:t>
      </w:r>
      <w:ins w:id="2987" w:author="Windows User" w:date="2018-10-31T09:19:00Z">
        <w:r w:rsidR="000C3B75">
          <w:t xml:space="preserve">to </w:t>
        </w:r>
      </w:ins>
      <w:r>
        <w:t>patients with IPF, the sum of pulmonary vessel volume (PVV) not only correlated with visually and quantitatively assessed</w:t>
      </w:r>
      <w:r w:rsidRPr="00FE49AC">
        <w:t xml:space="preserve"> </w:t>
      </w:r>
      <w:r>
        <w:t>extent of disease, but when combined with physiological parameters, prognosticated better than the GAP score tool.</w:t>
      </w:r>
      <w:r>
        <w:fldChar w:fldCharType="begin"/>
      </w:r>
      <w:r w:rsidR="00132294">
        <w:instrText xml:space="preserve"> ADDIN EN.CITE &lt;EndNote&gt;&lt;Cite&gt;&lt;Author&gt;Jacob&lt;/Author&gt;&lt;Year&gt;2016&lt;/Year&gt;&lt;RecNum&gt;767&lt;/RecNum&gt;&lt;DisplayText&gt;&lt;style face="superscript"&gt;259&lt;/style&gt;&lt;/DisplayText&gt;&lt;record&gt;&lt;rec-number&gt;767&lt;/rec-number&gt;&lt;foreign-keys&gt;&lt;key app="EN" db-id="2wzs52ephwvx93eefep5rvxm0x22zpzvpz0w" timestamp="1489405508"&gt;767&lt;/key&gt;&lt;key app="ENWeb" db-id=""&gt;0&lt;/key&gt;&lt;/foreign-keys&gt;&lt;ref-type name="Journal Article"&gt;17&lt;/ref-type&gt;&lt;contributors&gt;&lt;authors&gt;&lt;author&gt;Jacob, Joseph&lt;/author&gt;&lt;author&gt;Bartholmai, Brian J.&lt;/author&gt;&lt;author&gt;Rajagopalan, Srinivasan&lt;/author&gt;&lt;author&gt;Brun, Anne Laure&lt;/author&gt;&lt;author&gt;Egashira, Ryoko&lt;/author&gt;&lt;author&gt;Karwoski, Ronald&lt;/author&gt;&lt;author&gt;Kokosi, Maria&lt;/author&gt;&lt;author&gt;Wells, Athol U.&lt;/author&gt;&lt;author&gt;Hansell, David M.&lt;/author&gt;&lt;/authors&gt;&lt;/contributors&gt;&lt;titles&gt;&lt;title&gt;Evaluation of computer-based computer tomography stratification against outcome models in connective tissue disease-related interstitial lung disease: a patient outcome study&lt;/title&gt;&lt;secondary-title&gt;BMC Medicine&lt;/secondary-title&gt;&lt;alt-title&gt;BMC Med&lt;/alt-title&gt;&lt;/titles&gt;&lt;periodical&gt;&lt;full-title&gt;BMC Medicine&lt;/full-title&gt;&lt;/periodical&gt;&lt;pages&gt;190&lt;/pages&gt;&lt;volume&gt;14&lt;/volume&gt;&lt;number&gt;1&lt;/number&gt;&lt;dates&gt;&lt;year&gt;2016&lt;/year&gt;&lt;/dates&gt;&lt;isbn&gt;1741-7015&lt;/isbn&gt;&lt;label&gt;Jacob2016&lt;/label&gt;&lt;work-type&gt;journal article&lt;/work-type&gt;&lt;urls&gt;&lt;related-urls&gt;&lt;url&gt;http://dx.doi.org/10.1186/s12916-016-0739-7&lt;/url&gt;&lt;/related-urls&gt;&lt;/urls&gt;&lt;electronic-resource-num&gt;10.1186/s12916-016-0739-7&lt;/electronic-resource-num&gt;&lt;/record&gt;&lt;/Cite&gt;&lt;/EndNote&gt;</w:instrText>
      </w:r>
      <w:r>
        <w:fldChar w:fldCharType="separate"/>
      </w:r>
      <w:r w:rsidR="00132294" w:rsidRPr="00132294">
        <w:rPr>
          <w:noProof/>
          <w:vertAlign w:val="superscript"/>
        </w:rPr>
        <w:t>259</w:t>
      </w:r>
      <w:r>
        <w:fldChar w:fldCharType="end"/>
      </w:r>
      <w:r>
        <w:t xml:space="preserve"> In 203 patients with connective tissue disease-related ILD, PVV outperformed physiologic indices and visual CT scores as predictors of mortality.</w:t>
      </w:r>
      <w:r>
        <w:fldChar w:fldCharType="begin"/>
      </w:r>
      <w:r w:rsidR="00132294">
        <w:instrText xml:space="preserve"> ADDIN EN.CITE &lt;EndNote&gt;&lt;Cite&gt;&lt;Author&gt;Jacob&lt;/Author&gt;&lt;Year&gt;2017&lt;/Year&gt;&lt;RecNum&gt;675&lt;/RecNum&gt;&lt;DisplayText&gt;&lt;style face="superscript"&gt;260&lt;/style&gt;&lt;/DisplayText&gt;&lt;record&gt;&lt;rec-number&gt;675&lt;/rec-number&gt;&lt;foreign-keys&gt;&lt;key app="EN" db-id="2wzs52ephwvx93eefep5rvxm0x22zpzvpz0w" timestamp="1485947630"&gt;675&lt;/key&gt;&lt;key app="ENWeb" db-id=""&gt;0&lt;/key&gt;&lt;/foreign-keys&gt;&lt;ref-type name="Journal Article"&gt;17&lt;/ref-type&gt;&lt;contributors&gt;&lt;authors&gt;&lt;author&gt;Jacob, Joseph&lt;/author&gt;&lt;author&gt;Bartholmai, Brian J.&lt;/author&gt;&lt;author&gt;Rajagopalan, Srinivasan&lt;/author&gt;&lt;author&gt;Kokosi, Maria&lt;/author&gt;&lt;author&gt;Nair, Arjun&lt;/author&gt;&lt;author&gt;Karwoski, Ronald&lt;/author&gt;&lt;author&gt;Walsh, Simon L.F.&lt;/author&gt;&lt;author&gt;Wells, Athol U.&lt;/author&gt;&lt;author&gt;Hansell, David M.&lt;/author&gt;&lt;/authors&gt;&lt;/contributors&gt;&lt;titles&gt;&lt;title&gt;Mortality prediction in idiopathic pulmonary fibrosis: evaluation of computer-based CT analysis with conventional severity measures&lt;/title&gt;&lt;secondary-title&gt;European Respiratory Journal&lt;/secondary-title&gt;&lt;alt-title&gt;Eur Respir J&lt;/alt-title&gt;&lt;/titles&gt;&lt;periodical&gt;&lt;full-title&gt;European Respiratory Journal&lt;/full-title&gt;&lt;abbr-1&gt;Eur Respir J&lt;/abbr-1&gt;&lt;/periodical&gt;&lt;alt-periodical&gt;&lt;full-title&gt;European Respiratory Journal&lt;/full-title&gt;&lt;abbr-1&gt;Eur Respir J&lt;/abbr-1&gt;&lt;/alt-periodical&gt;&lt;volume&gt;49&lt;/volume&gt;&lt;number&gt;1&lt;/number&gt;&lt;dates&gt;&lt;year&gt;2017&lt;/year&gt;&lt;/dates&gt;&lt;urls&gt;&lt;/urls&gt;&lt;electronic-resource-num&gt;10.1183/13993003.01011-2016&lt;/electronic-resource-num&gt;&lt;/record&gt;&lt;/Cite&gt;&lt;/EndNote&gt;</w:instrText>
      </w:r>
      <w:r>
        <w:fldChar w:fldCharType="separate"/>
      </w:r>
      <w:r w:rsidR="00132294" w:rsidRPr="00132294">
        <w:rPr>
          <w:noProof/>
          <w:vertAlign w:val="superscript"/>
        </w:rPr>
        <w:t>260</w:t>
      </w:r>
      <w:r>
        <w:fldChar w:fldCharType="end"/>
      </w:r>
      <w:r>
        <w:t xml:space="preserve">  As the volumetric assessment of the size and morphology of branching vascular structures is extremely difficult for a radiologist, this novel metric </w:t>
      </w:r>
      <w:r>
        <w:lastRenderedPageBreak/>
        <w:t>highlights the potential utility of quantitative measures that do not have a current visual or morphological correlate in the radiology lexicon. Additional machine learning or deep learning techniques may elucidate features that are not perceptible, nor reproducibly assessed by humans.</w:t>
      </w:r>
      <w:r w:rsidR="007942B4">
        <w:fldChar w:fldCharType="begin"/>
      </w:r>
      <w:r w:rsidR="007942B4">
        <w:instrText xml:space="preserve"> ADDIN EN.CITE &lt;EndNote&gt;&lt;Cite&gt;&lt;Author&gt;Ait Skourt&lt;/Author&gt;&lt;Year&gt;2018&lt;/Year&gt;&lt;RecNum&gt;2152&lt;/RecNum&gt;&lt;DisplayText&gt;&lt;style face="superscript"&gt;231&lt;/style&gt;&lt;/DisplayText&gt;&lt;record&gt;&lt;rec-number&gt;2152&lt;/rec-number&gt;&lt;foreign-keys&gt;&lt;key app="EN" db-id="52evaf50e9fe5cewd9b555d6wtw099s0pzrz" timestamp="1540911411"&gt;2152&lt;/key&gt;&lt;/foreign-keys&gt;&lt;ref-type name="Journal Article"&gt;17&lt;/ref-type&gt;&lt;contributors&gt;&lt;authors&gt;&lt;author&gt;Ait Skourt, Brahim&lt;/author&gt;&lt;author&gt;El Hassani, Abdelhamid&lt;/author&gt;&lt;author&gt;Majda, Aicha&lt;/author&gt;&lt;/authors&gt;&lt;/contributors&gt;&lt;titles&gt;&lt;title&gt;Lung CT Image Segmentation Using Deep Neural Networks&lt;/title&gt;&lt;secondary-title&gt;Procedia Computer Science&lt;/secondary-title&gt;&lt;/titles&gt;&lt;periodical&gt;&lt;full-title&gt;Procedia Computer Science&lt;/full-title&gt;&lt;/periodical&gt;&lt;pages&gt;109-113&lt;/pages&gt;&lt;volume&gt;127&lt;/volume&gt;&lt;keywords&gt;&lt;keyword&gt;Lung CT&lt;/keyword&gt;&lt;keyword&gt;Image Segmentation&lt;/keyword&gt;&lt;keyword&gt;Deep Learning&lt;/keyword&gt;&lt;keyword&gt;U-net&lt;/keyword&gt;&lt;/keywords&gt;&lt;dates&gt;&lt;year&gt;2018&lt;/year&gt;&lt;pub-dates&gt;&lt;date&gt;2018/01/01/&lt;/date&gt;&lt;/pub-dates&gt;&lt;/dates&gt;&lt;isbn&gt;1877-0509&lt;/isbn&gt;&lt;urls&gt;&lt;related-urls&gt;&lt;url&gt;http://www.sciencedirect.com/science/article/pii/S1877050918301157&lt;/url&gt;&lt;/related-urls&gt;&lt;/urls&gt;&lt;electronic-resource-num&gt;https://doi.org/10.1016/j.procs.2018.01.104&lt;/electronic-resource-num&gt;&lt;/record&gt;&lt;/Cite&gt;&lt;/EndNote&gt;</w:instrText>
      </w:r>
      <w:r w:rsidR="007942B4">
        <w:fldChar w:fldCharType="separate"/>
      </w:r>
      <w:r w:rsidR="007942B4" w:rsidRPr="007942B4">
        <w:rPr>
          <w:noProof/>
          <w:vertAlign w:val="superscript"/>
        </w:rPr>
        <w:t>231</w:t>
      </w:r>
      <w:r w:rsidR="007942B4">
        <w:fldChar w:fldCharType="end"/>
      </w:r>
      <w:del w:id="2988" w:author="Windows User" w:date="2018-10-30T15:04:00Z">
        <w:r w:rsidDel="007942B4">
          <w:delText xml:space="preserve">    </w:delText>
        </w:r>
      </w:del>
    </w:p>
    <w:p w14:paraId="647201BC" w14:textId="77777777" w:rsidR="008150BE" w:rsidRDefault="008150BE" w:rsidP="008150BE">
      <w:pPr>
        <w:pStyle w:val="Heading4"/>
      </w:pPr>
      <w:r>
        <w:t>Potential Clinical Applications and Limitations</w:t>
      </w:r>
    </w:p>
    <w:p w14:paraId="04B97978" w14:textId="634B1CB8" w:rsidR="008150BE" w:rsidRDefault="008150BE" w:rsidP="008150BE">
      <w:r>
        <w:t>A common challenge in the ILD MDT is differentiating between UIP and fibrotic NSIP.</w:t>
      </w:r>
      <w:r>
        <w:fldChar w:fldCharType="begin"/>
      </w:r>
      <w:r w:rsidR="00BE0F3E">
        <w:instrText xml:space="preserve"> ADDIN EN.CITE &lt;EndNote&gt;&lt;Cite&gt;&lt;Author&gt;du Bois&lt;/Author&gt;&lt;Year&gt;2007&lt;/Year&gt;&lt;RecNum&gt;627&lt;/RecNum&gt;&lt;DisplayText&gt;&lt;style face="superscript"&gt;261&lt;/style&gt;&lt;/DisplayText&gt;&lt;record&gt;&lt;rec-number&gt;627&lt;/rec-number&gt;&lt;foreign-keys&gt;&lt;key app="EN" db-id="52evaf50e9fe5cewd9b555d6wtw099s0pzrz" timestamp="1469189989" guid="c6796459-554a-4586-af56-4f86cf28068f"&gt;627&lt;/key&gt;&lt;key app="ENWeb" db-id=""&gt;0&lt;/key&gt;&lt;/foreign-keys&gt;&lt;ref-type name="Journal Article"&gt;17&lt;/ref-type&gt;&lt;contributors&gt;&lt;authors&gt;&lt;author&gt;du Bois, Roland&lt;/author&gt;&lt;author&gt;King, Talmadge E.&lt;/author&gt;&lt;/authors&gt;&lt;/contributors&gt;&lt;titles&gt;&lt;title&gt;Challenges in pulmonary fibrosis 5: The NSIP/UIP debate&lt;/title&gt;&lt;secondary-title&gt;Thorax&lt;/secondary-title&gt;&lt;alt-title&gt;Thorax&lt;/alt-title&gt;&lt;/titles&gt;&lt;periodical&gt;&lt;full-title&gt;Thorax&lt;/full-title&gt;&lt;abbr-1&gt;Thorax&lt;/abbr-1&gt;&lt;/periodical&gt;&lt;alt-periodical&gt;&lt;full-title&gt;Thorax&lt;/full-title&gt;&lt;abbr-1&gt;Thorax&lt;/abbr-1&gt;&lt;/alt-periodical&gt;&lt;pages&gt;1008-1012&lt;/pages&gt;&lt;volume&gt;62&lt;/volume&gt;&lt;number&gt;11&lt;/number&gt;&lt;dates&gt;&lt;year&gt;2007&lt;/year&gt;&lt;pub-dates&gt;&lt;date&gt;12/12/received&amp;#xD;04/26/accepted&lt;/date&gt;&lt;/pub-dates&gt;&lt;/dates&gt;&lt;publisher&gt;BMJ Group&lt;/publisher&gt;&lt;isbn&gt;0040-6376&amp;#xD;1468-3296&lt;/isbn&gt;&lt;accession-num&gt;PMC2117119&lt;/accession-num&gt;&lt;urls&gt;&lt;related-urls&gt;&lt;url&gt;http://www.ncbi.nlm.nih.gov/pmc/articles/PMC2117119/&lt;/url&gt;&lt;url&gt;http://www.ncbi.nlm.nih.gov/pmc/articles/PMC2117119/pdf/1008.pdf&lt;/url&gt;&lt;/related-urls&gt;&lt;/urls&gt;&lt;electronic-resource-num&gt;10.1136/thx.2004.031039&lt;/electronic-resource-num&gt;&lt;remote-database-name&gt;PMC&lt;/remote-database-name&gt;&lt;/record&gt;&lt;/Cite&gt;&lt;/EndNote&gt;</w:instrText>
      </w:r>
      <w:r>
        <w:fldChar w:fldCharType="separate"/>
      </w:r>
      <w:r w:rsidR="00132294" w:rsidRPr="00132294">
        <w:rPr>
          <w:noProof/>
          <w:vertAlign w:val="superscript"/>
        </w:rPr>
        <w:t>261</w:t>
      </w:r>
      <w:r>
        <w:fldChar w:fldCharType="end"/>
      </w:r>
      <w:r>
        <w:t xml:space="preserve"> </w:t>
      </w:r>
      <w:r w:rsidRPr="00707242">
        <w:t>Park</w:t>
      </w:r>
      <w:r>
        <w:t xml:space="preserve"> </w:t>
      </w:r>
      <w:r w:rsidRPr="008D1EAA">
        <w:rPr>
          <w:i/>
        </w:rPr>
        <w:t>et al</w:t>
      </w:r>
      <w:r w:rsidR="008D1EAA">
        <w:rPr>
          <w:i/>
        </w:rPr>
        <w:t>.</w:t>
      </w:r>
      <w:r>
        <w:t xml:space="preserve"> demonstrated that their quantitative CT algorithm outcome was retrospectively in agreement with biopsy in 54 patients with 82% overall sensitivity and performed better than qualitative analysis by two radiologists.</w:t>
      </w:r>
      <w:r>
        <w:fldChar w:fldCharType="begin">
          <w:fldData xml:space="preserve">PEVuZE5vdGU+PENpdGU+PEF1dGhvcj5QYXJrPC9BdXRob3I+PFllYXI+MjAxMTwvWWVhcj48UmVj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</w:fldData>
        </w:fldChar>
      </w:r>
      <w:r w:rsidR="00132294">
        <w:instrText xml:space="preserve"> ADDIN EN.CITE </w:instrText>
      </w:r>
      <w:r w:rsidR="00132294">
        <w:fldChar w:fldCharType="begin">
          <w:fldData xml:space="preserve">PEVuZE5vdGU+PENpdGU+PEF1dGhvcj5QYXJrPC9BdXRob3I+PFllYXI+MjAxMTwvWWVhcj48UmVj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</w:fldData>
        </w:fldChar>
      </w:r>
      <w:r w:rsidR="00132294">
        <w:instrText xml:space="preserve"> ADDIN EN.CITE.DATA </w:instrText>
      </w:r>
      <w:r w:rsidR="00132294">
        <w:fldChar w:fldCharType="end"/>
      </w:r>
      <w:r>
        <w:fldChar w:fldCharType="separate"/>
      </w:r>
      <w:r w:rsidR="00132294" w:rsidRPr="00132294">
        <w:rPr>
          <w:noProof/>
          <w:vertAlign w:val="superscript"/>
        </w:rPr>
        <w:t>262</w:t>
      </w:r>
      <w:r>
        <w:fldChar w:fldCharType="end"/>
      </w:r>
      <w:r>
        <w:t xml:space="preserve"> Tanizawa and colleagues’ definition of cystic areas also appears to provide value for differentiating IPF from non-IPF diagnoses.</w:t>
      </w:r>
      <w:r>
        <w:fldChar w:fldCharType="begin">
          <w:fldData xml:space="preserve">PEVuZE5vdGU+PENpdGU+PEF1dGhvcj5UYW5pemF3YTwvQXV0aG9yPjxZZWFyPjIwMTU8L1llYXI+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132294">
        <w:instrText xml:space="preserve"> ADDIN EN.CITE </w:instrText>
      </w:r>
      <w:r w:rsidR="00132294">
        <w:fldChar w:fldCharType="begin">
          <w:fldData xml:space="preserve">PEVuZE5vdGU+PENpdGU+PEF1dGhvcj5UYW5pemF3YTwvQXV0aG9yPjxZZWFyPjIwMTU8L1llYXI+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132294">
        <w:instrText xml:space="preserve"> ADDIN EN.CITE.DATA </w:instrText>
      </w:r>
      <w:r w:rsidR="00132294">
        <w:fldChar w:fldCharType="end"/>
      </w:r>
      <w:r>
        <w:fldChar w:fldCharType="separate"/>
      </w:r>
      <w:r w:rsidR="00132294" w:rsidRPr="00132294">
        <w:rPr>
          <w:noProof/>
          <w:vertAlign w:val="superscript"/>
        </w:rPr>
        <w:t>245</w:t>
      </w:r>
      <w:r>
        <w:fldChar w:fldCharType="end"/>
      </w:r>
      <w:r>
        <w:t xml:space="preserve"> Further refinement and generalisation of quantitative techniques may lead to </w:t>
      </w:r>
      <w:del w:id="2989" w:author="Windows User" w:date="2018-10-31T09:19:00Z">
        <w:r w:rsidDel="000C3B75">
          <w:delText xml:space="preserve">its </w:delText>
        </w:r>
      </w:del>
      <w:ins w:id="2990" w:author="Windows User" w:date="2018-10-31T09:19:00Z">
        <w:r w:rsidR="000C3B75">
          <w:t xml:space="preserve">their </w:t>
        </w:r>
      </w:ins>
      <w:r>
        <w:t>use as a tool for assisting diagnostic discrimination in challenging cases.</w:t>
      </w:r>
    </w:p>
    <w:p w14:paraId="5A75A0D9" w14:textId="04C11528" w:rsidR="008150BE" w:rsidRDefault="008150BE" w:rsidP="008150BE">
      <w:r>
        <w:t>The potential for using CT to map response to treatment is exemplified in SSc related ILD.</w:t>
      </w:r>
      <w:r>
        <w:fldChar w:fldCharType="begin">
          <w:fldData xml:space="preserve">PEVuZE5vdGU+PENpdGU+PEF1dGhvcj5TYWxhZmZpPC9BdXRob3I+PFllYXI+MjAxNjwvWWVhcj48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BE0F3E">
        <w:instrText xml:space="preserve"> ADDIN EN.CITE </w:instrText>
      </w:r>
      <w:r w:rsidR="00BE0F3E">
        <w:fldChar w:fldCharType="begin">
          <w:fldData xml:space="preserve">PEVuZE5vdGU+PENpdGU+PEF1dGhvcj5TYWxhZmZpPC9BdXRob3I+PFllYXI+MjAxNjwvWWVhcj48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BE0F3E">
        <w:instrText xml:space="preserve"> ADDIN EN.CITE.DATA </w:instrText>
      </w:r>
      <w:r w:rsidR="00BE0F3E">
        <w:fldChar w:fldCharType="end"/>
      </w:r>
      <w:r>
        <w:fldChar w:fldCharType="separate"/>
      </w:r>
      <w:r w:rsidR="00132294" w:rsidRPr="00132294">
        <w:rPr>
          <w:noProof/>
          <w:vertAlign w:val="superscript"/>
        </w:rPr>
        <w:t>263, 264</w:t>
      </w:r>
      <w:r>
        <w:fldChar w:fldCharType="end"/>
      </w:r>
      <w:r>
        <w:t xml:space="preserve"> The reassessment of the Scleroderma Lung Study dataset using quantitative lung fibrosis scoring demonstrated improvements in CT metrics following cyclophosphamide treatment.</w:t>
      </w:r>
      <w:r>
        <w:fldChar w:fldCharType="begin">
          <w:fldData xml:space="preserve">PEVuZE5vdGU+PENpdGU+PEF1dGhvcj5LaW08L0F1dGhvcj48WWVhcj4yMDExPC9ZZWFyPjxSZWNO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</w:fldData>
        </w:fldChar>
      </w:r>
      <w:r w:rsidR="00132294">
        <w:instrText xml:space="preserve"> ADDIN EN.CITE </w:instrText>
      </w:r>
      <w:r w:rsidR="00132294">
        <w:fldChar w:fldCharType="begin">
          <w:fldData xml:space="preserve">PEVuZE5vdGU+PENpdGU+PEF1dGhvcj5LaW08L0F1dGhvcj48WWVhcj4yMDExPC9ZZWFyPjxSZWNO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</w:fldData>
        </w:fldChar>
      </w:r>
      <w:r w:rsidR="00132294">
        <w:instrText xml:space="preserve"> ADDIN EN.CITE.DATA </w:instrText>
      </w:r>
      <w:r w:rsidR="00132294">
        <w:fldChar w:fldCharType="end"/>
      </w:r>
      <w:r>
        <w:fldChar w:fldCharType="separate"/>
      </w:r>
      <w:r w:rsidR="00132294" w:rsidRPr="00132294">
        <w:rPr>
          <w:noProof/>
          <w:vertAlign w:val="superscript"/>
        </w:rPr>
        <w:t>265</w:t>
      </w:r>
      <w:r>
        <w:fldChar w:fldCharType="end"/>
      </w:r>
      <w:r>
        <w:t xml:space="preserve"> Two further studies assessed patients with SSc undergoing </w:t>
      </w:r>
      <w:r w:rsidRPr="002343E5">
        <w:t>autologous stem cell transplantation</w:t>
      </w:r>
      <w:r>
        <w:t>.</w:t>
      </w:r>
      <w:r>
        <w:fldChar w:fldCharType="begin">
          <w:fldData xml:space="preserve">PEVuZE5vdGU+PENpdGU+PEF1dGhvcj5LbG90aDwvQXV0aG9yPjxZZWFyPjIwMTY8L1llYXI+PFJl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BE0F3E">
        <w:instrText xml:space="preserve"> ADDIN EN.CITE </w:instrText>
      </w:r>
      <w:r w:rsidR="00BE0F3E">
        <w:fldChar w:fldCharType="begin">
          <w:fldData xml:space="preserve">PEVuZE5vdGU+PENpdGU+PEF1dGhvcj5LbG90aDwvQXV0aG9yPjxZZWFyPjIwMTY8L1llYXI+PFJl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BE0F3E">
        <w:instrText xml:space="preserve"> ADDIN EN.CITE.DATA </w:instrText>
      </w:r>
      <w:r w:rsidR="00BE0F3E">
        <w:fldChar w:fldCharType="end"/>
      </w:r>
      <w:r>
        <w:fldChar w:fldCharType="separate"/>
      </w:r>
      <w:r w:rsidR="00132294" w:rsidRPr="00132294">
        <w:rPr>
          <w:noProof/>
          <w:vertAlign w:val="superscript"/>
        </w:rPr>
        <w:t>266, 267</w:t>
      </w:r>
      <w:r>
        <w:fldChar w:fldCharType="end"/>
      </w:r>
      <w:r>
        <w:t xml:space="preserve">. Kloth </w:t>
      </w:r>
      <w:r w:rsidRPr="008D1EAA">
        <w:rPr>
          <w:i/>
        </w:rPr>
        <w:t>et al</w:t>
      </w:r>
      <w:r w:rsidR="008D1EAA">
        <w:rPr>
          <w:i/>
        </w:rPr>
        <w:t>.</w:t>
      </w:r>
      <w:r>
        <w:t xml:space="preserve"> found significant differences in the lung attenuation of responders to treatment,</w:t>
      </w:r>
      <w:r>
        <w:fldChar w:fldCharType="begin">
          <w:fldData xml:space="preserve">PEVuZE5vdGU+PENpdGU+PEF1dGhvcj5LbG90aDwvQXV0aG9yPjxZZWFyPjIwMTY8L1llYXI+PFJl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BE0F3E">
        <w:instrText xml:space="preserve"> ADDIN EN.CITE </w:instrText>
      </w:r>
      <w:r w:rsidR="00BE0F3E">
        <w:fldChar w:fldCharType="begin">
          <w:fldData xml:space="preserve">PEVuZE5vdGU+PENpdGU+PEF1dGhvcj5LbG90aDwvQXV0aG9yPjxZZWFyPjIwMTY8L1llYXI+PFJl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BE0F3E">
        <w:instrText xml:space="preserve"> ADDIN EN.CITE.DATA </w:instrText>
      </w:r>
      <w:r w:rsidR="00BE0F3E">
        <w:fldChar w:fldCharType="end"/>
      </w:r>
      <w:r>
        <w:fldChar w:fldCharType="separate"/>
      </w:r>
      <w:r w:rsidR="00132294" w:rsidRPr="00132294">
        <w:rPr>
          <w:noProof/>
          <w:vertAlign w:val="superscript"/>
        </w:rPr>
        <w:t>266</w:t>
      </w:r>
      <w:r>
        <w:fldChar w:fldCharType="end"/>
      </w:r>
      <w:r>
        <w:t xml:space="preserve"> while</w:t>
      </w:r>
      <w:r w:rsidRPr="00084448">
        <w:t xml:space="preserve"> </w:t>
      </w:r>
      <w:r>
        <w:t xml:space="preserve">Yabuuchi </w:t>
      </w:r>
      <w:r w:rsidR="008D1EAA" w:rsidRPr="008D1EAA">
        <w:rPr>
          <w:i/>
        </w:rPr>
        <w:t>et al</w:t>
      </w:r>
      <w:r w:rsidR="008D1EAA">
        <w:rPr>
          <w:i/>
        </w:rPr>
        <w:t>.</w:t>
      </w:r>
      <w:r>
        <w:t xml:space="preserve"> demonstrated that quantitatively measured GGO correlated more strongly than radiologist qualitative assessment of GGO with treatment response.</w:t>
      </w:r>
      <w:r>
        <w:fldChar w:fldCharType="begin">
          <w:fldData xml:space="preserve">PEVuZE5vdGU+PENpdGU+PEF1dGhvcj5ZYWJ1dWNoaTwvQXV0aG9yPjxZZWFyPjIwMTQ8L1llYXI+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32294">
        <w:instrText xml:space="preserve"> ADDIN EN.CITE </w:instrText>
      </w:r>
      <w:r w:rsidR="00132294">
        <w:fldChar w:fldCharType="begin">
          <w:fldData xml:space="preserve">PEVuZE5vdGU+PENpdGU+PEF1dGhvcj5ZYWJ1dWNoaTwvQXV0aG9yPjxZZWFyPjIwMTQ8L1llYXI+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132294">
        <w:instrText xml:space="preserve"> ADDIN EN.CITE.DATA </w:instrText>
      </w:r>
      <w:r w:rsidR="00132294">
        <w:fldChar w:fldCharType="end"/>
      </w:r>
      <w:r>
        <w:fldChar w:fldCharType="separate"/>
      </w:r>
      <w:r w:rsidR="00132294" w:rsidRPr="00132294">
        <w:rPr>
          <w:noProof/>
          <w:vertAlign w:val="superscript"/>
        </w:rPr>
        <w:t>267</w:t>
      </w:r>
      <w:r>
        <w:fldChar w:fldCharType="end"/>
      </w:r>
    </w:p>
    <w:p w14:paraId="6DA87DC5" w14:textId="77777777" w:rsidR="008150BE" w:rsidRPr="00264B8D" w:rsidRDefault="008150BE" w:rsidP="008150BE">
      <w:r>
        <w:t>Limitations</w:t>
      </w:r>
    </w:p>
    <w:p w14:paraId="73EDDFB5" w14:textId="27E0438C" w:rsidR="008150BE" w:rsidRDefault="008150BE" w:rsidP="008150BE">
      <w:r>
        <w:t>However, several issues exist in the standardisation of quantitative CT metrics. Multicentre trials are confounded by differences in scanner equipment and protocols. Choice of reconstruction algorithm influences image resolution and density histogram parameters. In particular, a high-frequency reconstruction algorithm reduces per</w:t>
      </w:r>
      <w:ins w:id="2991" w:author="Windows User" w:date="2018-10-31T09:19:00Z">
        <w:r w:rsidR="000C3B75">
          <w:t>-</w:t>
        </w:r>
      </w:ins>
      <w:del w:id="2992" w:author="Windows User" w:date="2018-10-31T09:19:00Z">
        <w:r w:rsidDel="000C3B75">
          <w:delText xml:space="preserve"> </w:delText>
        </w:r>
      </w:del>
      <w:r>
        <w:t>pixel histogram skewness and kurtosis.</w:t>
      </w:r>
      <w:r>
        <w:fldChar w:fldCharType="begin">
          <w:fldData xml:space="preserve">PEVuZE5vdGU+PENpdGU+PEF1dGhvcj5Lb3lhbWE8L0F1dGhvcj48WWVhcj4yMDEwPC9ZZWFyPjxS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</w:fldData>
        </w:fldChar>
      </w:r>
      <w:r w:rsidR="00132294">
        <w:instrText xml:space="preserve"> ADDIN EN.CITE </w:instrText>
      </w:r>
      <w:r w:rsidR="00132294">
        <w:fldChar w:fldCharType="begin">
          <w:fldData xml:space="preserve">PEVuZE5vdGU+PENpdGU+PEF1dGhvcj5Lb3lhbWE8L0F1dGhvcj48WWVhcj4yMDEwPC9ZZWFyPjxS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</w:fldData>
        </w:fldChar>
      </w:r>
      <w:r w:rsidR="00132294">
        <w:instrText xml:space="preserve"> ADDIN EN.CITE.DATA </w:instrText>
      </w:r>
      <w:r w:rsidR="00132294">
        <w:fldChar w:fldCharType="end"/>
      </w:r>
      <w:r>
        <w:fldChar w:fldCharType="separate"/>
      </w:r>
      <w:r w:rsidR="00132294" w:rsidRPr="00132294">
        <w:rPr>
          <w:noProof/>
          <w:vertAlign w:val="superscript"/>
        </w:rPr>
        <w:t>268</w:t>
      </w:r>
      <w:r>
        <w:fldChar w:fldCharType="end"/>
      </w:r>
      <w:r>
        <w:t xml:space="preserve"> Regular quality assurance by scanning phantoms at all collaborating sites is not always feasible.</w:t>
      </w:r>
      <w:r>
        <w:fldChar w:fldCharType="begin"/>
      </w:r>
      <w:r w:rsidR="00BE0F3E">
        <w:instrText xml:space="preserve"> ADDIN EN.CITE &lt;EndNote&gt;&lt;Cite&gt;&lt;Author&gt;Best&lt;/Author&gt;&lt;Year&gt;2003&lt;/Year&gt;&lt;RecNum&gt;618&lt;/RecNum&gt;&lt;DisplayText&gt;&lt;style face="superscript"&gt;237&lt;/style&gt;&lt;/DisplayText&gt;&lt;record&gt;&lt;rec-number&gt;618&lt;/rec-number&gt;&lt;foreign-keys&gt;&lt;key app="EN" db-id="52evaf50e9fe5cewd9b555d6wtw099s0pzrz" timestamp="1469189950" guid="01e8df79-f43a-4d4b-94e0-55b943adb3a2"&gt;618&lt;/key&gt;&lt;key app="ENWeb" db-id=""&gt;0&lt;/key&gt;&lt;/foreign-keys&gt;&lt;ref-type name="Journal Article"&gt;17&lt;/ref-type&gt;&lt;contributors&gt;&lt;authors&gt;&lt;author&gt;Best, Alan C.&lt;/author&gt;&lt;author&gt;Lynch, Anne M.&lt;/author&gt;&lt;author&gt;Bozic, Carmen M.&lt;/author&gt;&lt;author&gt;Miller, David&lt;/author&gt;&lt;author&gt;Grunwald, Gary K.&lt;/author&gt;&lt;author&gt;Lynch, David A.&lt;/author&gt;&lt;/authors&gt;&lt;/contributors&gt;&lt;titles&gt;&lt;title&gt;Quantitative CT Indexes in Idiopathic Pulmonary Fibrosis: Relationship with Physiologic Impairment&lt;/title&gt;&lt;secondary-title&gt;Radiology&lt;/secondary-title&gt;&lt;alt-title&gt;Radiology&lt;/alt-title&gt;&lt;/titles&gt;&lt;periodical&gt;&lt;full-title&gt;Radiology&lt;/full-title&gt;&lt;/periodical&gt;&lt;alt-periodical&gt;&lt;full-title&gt;Radiology&lt;/full-title&gt;&lt;/alt-periodical&gt;&lt;pages&gt;407-414&lt;/pages&gt;&lt;volume&gt;228&lt;/volume&gt;&lt;number&gt;2&lt;/number&gt;&lt;dates&gt;&lt;year&gt;2003&lt;/year&gt;&lt;pub-dates&gt;&lt;date&gt;2003/08/01&lt;/date&gt;&lt;/pub-dates&gt;&lt;/dates&gt;&lt;publisher&gt;Radiological Society of North America&lt;/publisher&gt;&lt;isbn&gt;0033-8419&lt;/isbn&gt;&lt;urls&gt;&lt;related-urls&gt;&lt;url&gt;http://dx.doi.org/10.1148/radiol.2282020274&lt;/url&gt;&lt;/related-urls&gt;&lt;/urls&gt;&lt;electronic-resource-num&gt;10.1148/radiol.2282020274&lt;/electronic-resource-num&gt;&lt;research-notes&gt;Kurtosis a better correlate of PFT than mean lung density. Multicentre and not spirometrically controlled for &amp;apos;real life&amp;apos; population.&lt;/research-notes&gt;&lt;access-date&gt;2016/05/11&lt;/access-date&gt;&lt;/record&gt;&lt;/Cite&gt;&lt;/EndNote&gt;</w:instrText>
      </w:r>
      <w:r>
        <w:fldChar w:fldCharType="separate"/>
      </w:r>
      <w:r w:rsidR="00132294" w:rsidRPr="00132294">
        <w:rPr>
          <w:noProof/>
          <w:vertAlign w:val="superscript"/>
        </w:rPr>
        <w:t>237</w:t>
      </w:r>
      <w:r>
        <w:fldChar w:fldCharType="end"/>
      </w:r>
      <w:r>
        <w:t xml:space="preserve"> Standardisation of the image density to tracheal air density is plausible,</w:t>
      </w:r>
      <w:r>
        <w:fldChar w:fldCharType="begin">
          <w:fldData xml:space="preserve">PEVuZE5vdGU+PENpdGU+PEF1dGhvcj5Nb2hhbWVkIEhvZXNlaW48L0F1dGhvcj48WWVhcj4yMDEx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</w:fldData>
        </w:fldChar>
      </w:r>
      <w:r w:rsidR="00BE0F3E">
        <w:instrText xml:space="preserve"> ADDIN EN.CITE </w:instrText>
      </w:r>
      <w:r w:rsidR="00BE0F3E">
        <w:fldChar w:fldCharType="begin">
          <w:fldData xml:space="preserve">PEVuZE5vdGU+PENpdGU+PEF1dGhvcj5Nb2hhbWVkIEhvZXNlaW48L0F1dGhvcj48WWVhcj4yMDEx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</w:fldData>
        </w:fldChar>
      </w:r>
      <w:r w:rsidR="00BE0F3E">
        <w:instrText xml:space="preserve"> ADDIN EN.CITE.DATA </w:instrText>
      </w:r>
      <w:r w:rsidR="00BE0F3E">
        <w:fldChar w:fldCharType="end"/>
      </w:r>
      <w:r>
        <w:fldChar w:fldCharType="separate"/>
      </w:r>
      <w:r w:rsidR="00132294" w:rsidRPr="00132294">
        <w:rPr>
          <w:noProof/>
          <w:vertAlign w:val="superscript"/>
        </w:rPr>
        <w:t>269</w:t>
      </w:r>
      <w:r>
        <w:fldChar w:fldCharType="end"/>
      </w:r>
      <w:r>
        <w:t xml:space="preserve"> but density varies throughout the trachea. Chong </w:t>
      </w:r>
      <w:r w:rsidR="008D1EAA" w:rsidRPr="008D1EAA">
        <w:rPr>
          <w:i/>
        </w:rPr>
        <w:t>et al</w:t>
      </w:r>
      <w:r w:rsidR="008D1EAA">
        <w:rPr>
          <w:i/>
        </w:rPr>
        <w:t xml:space="preserve">. </w:t>
      </w:r>
      <w:r>
        <w:t xml:space="preserve">have reported on a </w:t>
      </w:r>
      <w:r w:rsidRPr="00F72AB7">
        <w:t>novel feature selection scheme that</w:t>
      </w:r>
      <w:r>
        <w:t xml:space="preserve"> prioritis</w:t>
      </w:r>
      <w:r w:rsidRPr="00F72AB7">
        <w:t>es</w:t>
      </w:r>
      <w:r>
        <w:t xml:space="preserve"> recognition </w:t>
      </w:r>
      <w:r w:rsidRPr="00F72AB7">
        <w:t>features</w:t>
      </w:r>
      <w:r>
        <w:t xml:space="preserve"> </w:t>
      </w:r>
      <w:r w:rsidRPr="00F72AB7">
        <w:t>robust</w:t>
      </w:r>
      <w:r>
        <w:t xml:space="preserve"> to variations in apparent lung density, reporting enhanced performance in correctly identifying key disease</w:t>
      </w:r>
      <w:r w:rsidRPr="00F72AB7">
        <w:t xml:space="preserve"> </w:t>
      </w:r>
      <w:r>
        <w:t>features in ILD</w:t>
      </w:r>
      <w:r w:rsidRPr="00F72AB7">
        <w:t>.</w:t>
      </w:r>
      <w:r>
        <w:fldChar w:fldCharType="begin">
          <w:fldData xml:space="preserve">PEVuZE5vdGU+PENpdGU+PEF1dGhvcj5DaG9uZzwvQXV0aG9yPjxZZWFyPjIwMTY8L1llYXI+PFJl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132294">
        <w:instrText xml:space="preserve"> ADDIN EN.CITE </w:instrText>
      </w:r>
      <w:r w:rsidR="00132294">
        <w:fldChar w:fldCharType="begin">
          <w:fldData xml:space="preserve">PEVuZE5vdGU+PENpdGU+PEF1dGhvcj5DaG9uZzwvQXV0aG9yPjxZZWFyPjIwMTY8L1llYXI+PFJl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132294">
        <w:instrText xml:space="preserve"> ADDIN EN.CITE.DATA </w:instrText>
      </w:r>
      <w:r w:rsidR="00132294">
        <w:fldChar w:fldCharType="end"/>
      </w:r>
      <w:r>
        <w:fldChar w:fldCharType="separate"/>
      </w:r>
      <w:r w:rsidR="00132294" w:rsidRPr="00132294">
        <w:rPr>
          <w:noProof/>
          <w:vertAlign w:val="superscript"/>
        </w:rPr>
        <w:t>270</w:t>
      </w:r>
      <w:r>
        <w:fldChar w:fldCharType="end"/>
      </w:r>
      <w:r>
        <w:t xml:space="preserve"> In spite of such obstacles, Iwisawa and colleagues reported excellent agreement in </w:t>
      </w:r>
      <w:r>
        <w:lastRenderedPageBreak/>
        <w:t>automated CT pathology features across different scanners and sites using the Gaussian histogram normalized correlation (GHNC) analysis technique.</w:t>
      </w:r>
      <w:r>
        <w:fldChar w:fldCharType="begin">
          <w:fldData xml:space="preserve">PEVuZE5vdGU+PENpdGU+PEF1dGhvcj5Jd2FzYXdhPC9BdXRob3I+PFllYXI+MjAxNjwvWWVhcj48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132294">
        <w:instrText xml:space="preserve"> ADDIN EN.CITE </w:instrText>
      </w:r>
      <w:r w:rsidR="00132294">
        <w:fldChar w:fldCharType="begin">
          <w:fldData xml:space="preserve">PEVuZE5vdGU+PENpdGU+PEF1dGhvcj5Jd2FzYXdhPC9BdXRob3I+PFllYXI+MjAxNjwvWWVhcj48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132294">
        <w:instrText xml:space="preserve"> ADDIN EN.CITE.DATA </w:instrText>
      </w:r>
      <w:r w:rsidR="00132294">
        <w:fldChar w:fldCharType="end"/>
      </w:r>
      <w:r>
        <w:fldChar w:fldCharType="separate"/>
      </w:r>
      <w:r w:rsidR="00132294" w:rsidRPr="00132294">
        <w:rPr>
          <w:noProof/>
          <w:vertAlign w:val="superscript"/>
        </w:rPr>
        <w:t>271</w:t>
      </w:r>
      <w:r>
        <w:fldChar w:fldCharType="end"/>
      </w:r>
    </w:p>
    <w:p w14:paraId="07AC0763" w14:textId="7A5B96B2" w:rsidR="008150BE" w:rsidRPr="005F4447" w:rsidRDefault="008150BE" w:rsidP="008150BE">
      <w:r>
        <w:t xml:space="preserve">Lack of standardisation of inspiration level during </w:t>
      </w:r>
      <w:r w:rsidRPr="005F4447">
        <w:t xml:space="preserve">CT </w:t>
      </w:r>
      <w:r>
        <w:t xml:space="preserve">acquisition may also </w:t>
      </w:r>
      <w:r w:rsidRPr="005F4447">
        <w:t xml:space="preserve">lead to </w:t>
      </w:r>
      <w:r>
        <w:t>differences in density. Previous data suggests inspiration to a lung volume</w:t>
      </w:r>
      <w:ins w:id="2993" w:author="Windows User" w:date="2018-10-31T09:20:00Z">
        <w:r w:rsidR="000C3B75">
          <w:t xml:space="preserve"> of</w:t>
        </w:r>
      </w:ins>
      <w:r>
        <w:t xml:space="preserve"> 90% of vital capacity yields the most reproducible density results.</w:t>
      </w:r>
      <w:r>
        <w:fldChar w:fldCharType="begin"/>
      </w:r>
      <w:r w:rsidR="00BE0F3E">
        <w:instrText xml:space="preserve"> ADDIN EN.CITE &lt;EndNote&gt;&lt;Cite&gt;&lt;Author&gt;Lamers&lt;/Author&gt;&lt;Year&gt;1998&lt;/Year&gt;&lt;RecNum&gt;640&lt;/RecNum&gt;&lt;DisplayText&gt;&lt;style face="superscript"&gt;272&lt;/style&gt;&lt;/DisplayText&gt;&lt;record&gt;&lt;rec-number&gt;640&lt;/rec-number&gt;&lt;foreign-keys&gt;&lt;key app="EN" db-id="52evaf50e9fe5cewd9b555d6wtw099s0pzrz" timestamp="1469190069" guid="f1b3bf3e-4d02-4fbc-a0cc-b761f55f6d14"&gt;640&lt;/key&gt;&lt;key app="ENWeb" db-id=""&gt;0&lt;/key&gt;&lt;/foreign-keys&gt;&lt;ref-type name="Journal Article"&gt;17&lt;/ref-type&gt;&lt;contributors&gt;&lt;authors&gt;&lt;author&gt;Lamers, R. J.&lt;/author&gt;&lt;author&gt;Kemerink, G. J.&lt;/author&gt;&lt;author&gt;Drent, M.&lt;/author&gt;&lt;author&gt;van Engelshoven, J. M.&lt;/author&gt;&lt;/authors&gt;&lt;/contributors&gt;&lt;auth-address&gt;Dept of Radiology, University Hospital Maastricht, The Netherlands.&lt;/auth-address&gt;&lt;titles&gt;&lt;title&gt;Reproducibility of spirometrically controlled CT lung densitometry in a clinical setting&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942-5&lt;/pages&gt;&lt;volume&gt;11&lt;/volume&gt;&lt;number&gt;4&lt;/number&gt;&lt;edition&gt;1998/06/12&lt;/edition&gt;&lt;keywords&gt;&lt;keyword&gt;Absorptiometry, Photon/*methods&lt;/keyword&gt;&lt;keyword&gt;Adolescent&lt;/keyword&gt;&lt;keyword&gt;Adult&lt;/keyword&gt;&lt;keyword&gt;Female&lt;/keyword&gt;&lt;keyword&gt;Humans&lt;/keyword&gt;&lt;keyword&gt;Lung/*radiography&lt;/keyword&gt;&lt;keyword&gt;Male&lt;/keyword&gt;&lt;keyword&gt;Middle Aged&lt;/keyword&gt;&lt;keyword&gt;Reproducibility of Results&lt;/keyword&gt;&lt;keyword&gt;*Spirometry&lt;/keyword&gt;&lt;keyword&gt;Tomography, X-Ray Computed/*methods&lt;/keyword&gt;&lt;keyword&gt;Vital Capacity&lt;/keyword&gt;&lt;/keywords&gt;&lt;dates&gt;&lt;year&gt;1998&lt;/year&gt;&lt;pub-dates&gt;&lt;date&gt;Apr&lt;/date&gt;&lt;/pub-dates&gt;&lt;/dates&gt;&lt;isbn&gt;0903-1936 (Print)&amp;#xD;0903-1936&lt;/isbn&gt;&lt;accession-num&gt;9623701&lt;/accession-num&gt;&lt;urls&gt;&lt;related-urls&gt;&lt;url&gt;http://erj.ersjournals.com/content/erj/11/4/942.full.pdf&lt;/url&gt;&lt;/related-urls&gt;&lt;/urls&gt;&lt;remote-database-provider&gt;NLM&lt;/remote-database-provider&gt;&lt;language&gt;eng&lt;/language&gt;&lt;/record&gt;&lt;/Cite&gt;&lt;/EndNote&gt;</w:instrText>
      </w:r>
      <w:r>
        <w:fldChar w:fldCharType="separate"/>
      </w:r>
      <w:r w:rsidR="00132294" w:rsidRPr="00132294">
        <w:rPr>
          <w:noProof/>
          <w:vertAlign w:val="superscript"/>
        </w:rPr>
        <w:t>272</w:t>
      </w:r>
      <w:r>
        <w:fldChar w:fldCharType="end"/>
      </w:r>
      <w:r>
        <w:t xml:space="preserve"> However, spirometric gating is not routinely available in most centres and some researchers report adequate reproducibility without spirometric standardisation of inspiratory effort.</w:t>
      </w:r>
      <w:r>
        <w:fldChar w:fldCharType="begin">
          <w:fldData xml:space="preserve">PEVuZE5vdGU+PENpdGU+PEF1dGhvcj5CZXN0PC9BdXRob3I+PFllYXI+MjAwODwvWWVhcj48UmVj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</w:fldData>
        </w:fldChar>
      </w:r>
      <w:r w:rsidR="00BE0F3E">
        <w:instrText xml:space="preserve"> ADDIN EN.CITE </w:instrText>
      </w:r>
      <w:r w:rsidR="00BE0F3E">
        <w:fldChar w:fldCharType="begin">
          <w:fldData xml:space="preserve">PEVuZE5vdGU+PENpdGU+PEF1dGhvcj5CZXN0PC9BdXRob3I+PFllYXI+MjAwODwvWWVhcj48UmVj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</w:fldData>
        </w:fldChar>
      </w:r>
      <w:r w:rsidR="00BE0F3E">
        <w:instrText xml:space="preserve"> ADDIN EN.CITE.DATA </w:instrText>
      </w:r>
      <w:r w:rsidR="00BE0F3E">
        <w:fldChar w:fldCharType="end"/>
      </w:r>
      <w:r>
        <w:fldChar w:fldCharType="separate"/>
      </w:r>
      <w:r w:rsidR="00132294" w:rsidRPr="00132294">
        <w:rPr>
          <w:noProof/>
          <w:vertAlign w:val="superscript"/>
        </w:rPr>
        <w:t>238</w:t>
      </w:r>
      <w:r>
        <w:fldChar w:fldCharType="end"/>
      </w:r>
      <w:r>
        <w:t xml:space="preserve"> Co-morbidities such as heart failure or exogenous factors such as contrast media are likely to affect the overall lung density, which may further restrict the use of quantitative metrics in a clinical environment, but quantitative analysis of their impact is lacking.</w:t>
      </w:r>
    </w:p>
    <w:p w14:paraId="6DA41257" w14:textId="77777777" w:rsidR="008150BE" w:rsidRDefault="008150BE" w:rsidP="008150BE">
      <w:pPr>
        <w:pStyle w:val="Heading4"/>
      </w:pPr>
      <w:r>
        <w:t>Summary</w:t>
      </w:r>
    </w:p>
    <w:p w14:paraId="4A608858" w14:textId="40BF6B5E" w:rsidR="008150BE" w:rsidRDefault="008150BE" w:rsidP="008150BE">
      <w:r>
        <w:t xml:space="preserve">Recent significant advances in quantitative CT have been made in semi-automated lung segmentation </w:t>
      </w:r>
      <w:del w:id="2994" w:author="Windows User" w:date="2018-10-31T09:20:00Z">
        <w:r w:rsidDel="000C3B75">
          <w:delText>and</w:delText>
        </w:r>
      </w:del>
      <w:ins w:id="2995" w:author="Windows User" w:date="2018-10-31T09:20:00Z">
        <w:r w:rsidR="000C3B75">
          <w:t xml:space="preserve">, leading to </w:t>
        </w:r>
      </w:ins>
      <w:del w:id="2996" w:author="Windows User" w:date="2018-10-31T09:20:00Z">
        <w:r w:rsidDel="000C3B75">
          <w:delText xml:space="preserve"> </w:delText>
        </w:r>
      </w:del>
      <w:r>
        <w:t>greater success in the automated identification of honeycombing using texture analysis, alongside new means of assessing the associated pulmonary vascular changes. While global physiological indices of disease progression such as standard pulmonary function tests are affected by co-morbidities such as emphysema or pulmonary hypertension, quantitative CT should ideally be able to objectively and accurately measure structural interstitial change as a standalone parameter enabling effective analysis of treatment response or objective assessment of disease progression. The objectivity and sensitivity to subtle interstitial changes in patients exposed to a potentially pneumotoxic drug, or monitoring for short-term improvement in presumed DI-ILD following removal of the offending agent is apparent. To our knowledge, this specific clinical application has yet to be assessed.</w:t>
      </w:r>
    </w:p>
    <w:p w14:paraId="745B71CE" w14:textId="77777777" w:rsidR="008150BE" w:rsidRDefault="008150BE" w:rsidP="008150BE">
      <w:pPr>
        <w:pStyle w:val="Heading3"/>
      </w:pPr>
      <w:r>
        <w:t>Magnetic Resonance Imaging</w:t>
      </w:r>
    </w:p>
    <w:p w14:paraId="7329E3DE" w14:textId="5137A05B" w:rsidR="008150BE" w:rsidRDefault="008150BE" w:rsidP="008150BE">
      <w:r>
        <w:t>Acquisition of lung magnetic resonance imaging (MRI) is challenging due to a number of factors, including low proton density of lung tissue, multiple air tissue interfaces causing magnetic field inhomogeneity, rapid MR signal relaxation, and respiratory and cardiac motion. Several pre-clinical MRI studies utilised the bleomycin-induced fibrosis rat and mouse model,</w:t>
      </w:r>
      <w:r>
        <w:fldChar w:fldCharType="begin">
          <w:fldData xml:space="preserve">PEVuZE5vdGU+PENpdGU+PEF1dGhvcj5CYWJpbjwvQXV0aG9yPjxZZWFyPjIwMTI8L1llYXI+PFJl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</w:fldData>
        </w:fldChar>
      </w:r>
      <w:r w:rsidR="00BE0F3E">
        <w:instrText xml:space="preserve"> ADDIN EN.CITE </w:instrText>
      </w:r>
      <w:r w:rsidR="00BE0F3E">
        <w:fldChar w:fldCharType="begin">
          <w:fldData xml:space="preserve">PEVuZE5vdGU+PENpdGU+PEF1dGhvcj5CYWJpbjwvQXV0aG9yPjxZZWFyPjIwMTI8L1llYXI+PFJl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</w:fldData>
        </w:fldChar>
      </w:r>
      <w:r w:rsidR="00BE0F3E">
        <w:instrText xml:space="preserve"> ADDIN EN.CITE.DATA </w:instrText>
      </w:r>
      <w:r w:rsidR="00BE0F3E">
        <w:fldChar w:fldCharType="end"/>
      </w:r>
      <w:r>
        <w:fldChar w:fldCharType="separate"/>
      </w:r>
      <w:r w:rsidR="00132294" w:rsidRPr="00132294">
        <w:rPr>
          <w:noProof/>
          <w:vertAlign w:val="superscript"/>
        </w:rPr>
        <w:t>273-277</w:t>
      </w:r>
      <w:r>
        <w:fldChar w:fldCharType="end"/>
      </w:r>
      <w:r>
        <w:t xml:space="preserve"> but MRI studies in human participants with ILD remain sparse. However, proton MRI methods such as ultrashort echo time (UTE) offer the possibility to image ILD structural </w:t>
      </w:r>
      <w:r>
        <w:lastRenderedPageBreak/>
        <w:t>changes at greater resolution, and contrast enhanced imaging offers a means of pulmonary perfusion assessment. In addition, MRI of inhaled hyperpolarised gases offer the ability to assess changes in lung ventilation,</w:t>
      </w:r>
      <w:r>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 </w:instrText>
      </w:r>
      <w:r w:rsidR="00BE0F3E">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DATA </w:instrText>
      </w:r>
      <w:r w:rsidR="00BE0F3E">
        <w:fldChar w:fldCharType="end"/>
      </w:r>
      <w:r>
        <w:fldChar w:fldCharType="separate"/>
      </w:r>
      <w:r w:rsidR="00132294" w:rsidRPr="00132294">
        <w:rPr>
          <w:noProof/>
          <w:vertAlign w:val="superscript"/>
        </w:rPr>
        <w:t>278</w:t>
      </w:r>
      <w:r>
        <w:fldChar w:fldCharType="end"/>
      </w:r>
      <w:r>
        <w:t xml:space="preserve"> microstructure </w:t>
      </w:r>
      <w:r>
        <w:fldChar w:fldCharType="begin">
          <w:fldData xml:space="preserve">PEVuZE5vdGU+PENpdGU+PEF1dGhvcj5CaW5rPC9BdXRob3I+PFllYXI+MjAwNzwvWWVhcj48UmVj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BNYWduIFJlc29uIEltYWdpbmc8L2FiYnItMT48L3Bl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</w:fldData>
        </w:fldChar>
      </w:r>
      <w:r w:rsidR="00BE0F3E">
        <w:instrText xml:space="preserve"> ADDIN EN.CITE </w:instrText>
      </w:r>
      <w:r w:rsidR="00BE0F3E">
        <w:fldChar w:fldCharType="begin">
          <w:fldData xml:space="preserve">PEVuZE5vdGU+PENpdGU+PEF1dGhvcj5CaW5rPC9BdXRob3I+PFllYXI+MjAwNzwvWWVhcj48UmVj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BNYWduIFJlc29uIEltYWdpbmc8L2FiYnItMT48L3Bl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</w:fldData>
        </w:fldChar>
      </w:r>
      <w:r w:rsidR="00BE0F3E">
        <w:instrText xml:space="preserve"> ADDIN EN.CITE.DATA </w:instrText>
      </w:r>
      <w:r w:rsidR="00BE0F3E">
        <w:fldChar w:fldCharType="end"/>
      </w:r>
      <w:r>
        <w:fldChar w:fldCharType="separate"/>
      </w:r>
      <w:r w:rsidR="00132294" w:rsidRPr="00132294">
        <w:rPr>
          <w:noProof/>
          <w:vertAlign w:val="superscript"/>
        </w:rPr>
        <w:t>279, 280</w:t>
      </w:r>
      <w:r>
        <w:fldChar w:fldCharType="end"/>
      </w:r>
      <w:r>
        <w:t xml:space="preserve"> and gas exchange assessment.</w:t>
      </w:r>
      <w:r>
        <w:fldChar w:fldCharType="begin"/>
      </w:r>
      <w:r w:rsidR="00BE0F3E">
        <w:instrText xml:space="preserve"> ADDIN EN.CITE &lt;EndNote&gt;&lt;Cite&gt;&lt;Author&gt;Kaushik&lt;/Author&gt;&lt;Year&gt;2014&lt;/Year&gt;&lt;RecNum&gt;428&lt;/RecNum&gt;&lt;DisplayText&gt;&lt;style face="superscript"&gt;281&lt;/style&gt;&lt;/DisplayText&gt;&lt;record&gt;&lt;rec-number&gt;428&lt;/rec-number&gt;&lt;foreign-keys&gt;&lt;key app="EN" db-id="52evaf50e9fe5cewd9b555d6wtw099s0pzrz" timestamp="1445435160" guid="7081f4b7-da88-4168-b1e8-604a95edb8b0"&gt;428&lt;/key&gt;&lt;/foreign-keys&gt;&lt;ref-type name="Journal Article"&gt;17&lt;/ref-type&gt;&lt;contributors&gt;&lt;authors&gt;&lt;author&gt;Kaushik, S. Sivaram&lt;/author&gt;&lt;author&gt;Freeman, Matthew S.&lt;/author&gt;&lt;author&gt;Yoon, Suk W.&lt;/author&gt;&lt;author&gt;Liljeroth, Maria G.&lt;/author&gt;&lt;author&gt;Stiles, Jane V.&lt;/author&gt;&lt;author&gt;Roos, Justus E.&lt;/author&gt;&lt;author&gt;Michael Foster, W. Sivaram&lt;/author&gt;&lt;author&gt;Rackley, Craig R.&lt;/author&gt;&lt;author&gt;McAdams, H. P.&lt;/author&gt;&lt;author&gt;Driehuys, Bastiaan&lt;/author&gt;&lt;/authors&gt;&lt;/contributors&gt;&lt;titles&gt;&lt;title&gt;Measuring diffusion limitation with a perfusion-limited gas—Hyperpolarized (129)Xe gas-transfer spectroscopy in patients with idiopathic pulmonary fibrosis&lt;/title&gt;&lt;secondary-title&gt;Journal of Applied Physiology&lt;/secondary-title&gt;&lt;alt-title&gt;J Appl Physiol&lt;/alt-title&gt;&lt;/titles&gt;&lt;periodical&gt;&lt;full-title&gt;J Appl Physiol (1985)&lt;/full-title&gt;&lt;abbr-1&gt;Journal of applied physiology&lt;/abbr-1&gt;&lt;/periodical&gt;&lt;alt-periodical&gt;&lt;full-title&gt;J Appl Physiol&lt;/full-title&gt;&lt;/alt-periodical&gt;&lt;pages&gt;577-585&lt;/pages&gt;&lt;volume&gt;117&lt;/volume&gt;&lt;number&gt;6&lt;/number&gt;&lt;dates&gt;&lt;year&gt;2014&lt;/year&gt;&lt;pub-dates&gt;&lt;date&gt;07/18&amp;#xD;04/10/received&amp;#xD;07/10/accepted&lt;/date&gt;&lt;/pub-dates&gt;&lt;/dates&gt;&lt;pub-location&gt;Bethesda, MD&lt;/pub-location&gt;&lt;publisher&gt;American Physiological Society&lt;/publisher&gt;&lt;isbn&gt;8750-7587&amp;#xD;1522-1601&lt;/isbn&gt;&lt;accession-num&gt;PMC4157168&lt;/accession-num&gt;&lt;urls&gt;&lt;related-urls&gt;&lt;url&gt;http://www.ncbi.nlm.nih.gov/pmc/articles/PMC4157168/&lt;/url&gt;&lt;url&gt;http://d13geadg2uyg93.cloudfront.net//content/jap/117/6/577.full.pdf&lt;/url&gt;&lt;/related-urls&gt;&lt;/urls&gt;&lt;electronic-resource-num&gt;10.1152/japplphysiol.00326.2014&lt;/electronic-resource-num&gt;&lt;remote-database-name&gt;PMC&lt;/remote-database-name&gt;&lt;/record&gt;&lt;/Cite&gt;&lt;/EndNote&gt;</w:instrText>
      </w:r>
      <w:r>
        <w:fldChar w:fldCharType="separate"/>
      </w:r>
      <w:r w:rsidR="00132294" w:rsidRPr="00132294">
        <w:rPr>
          <w:noProof/>
          <w:vertAlign w:val="superscript"/>
        </w:rPr>
        <w:t>281</w:t>
      </w:r>
      <w:r>
        <w:fldChar w:fldCharType="end"/>
      </w:r>
    </w:p>
    <w:p w14:paraId="2917BB8E" w14:textId="77777777" w:rsidR="008150BE" w:rsidRDefault="008150BE" w:rsidP="008150BE">
      <w:pPr>
        <w:pStyle w:val="Heading4"/>
      </w:pPr>
      <w:r>
        <w:t>Proton Density, T1 and T2</w:t>
      </w:r>
    </w:p>
    <w:p w14:paraId="0E82EC76" w14:textId="278F570C" w:rsidR="008150BE" w:rsidRDefault="008150BE" w:rsidP="008150BE">
      <w:pPr>
        <w:rPr>
          <w:ins w:id="2997" w:author="Nicholas Weatherley [2]" w:date="2019-01-29T15:13:00Z"/>
        </w:rPr>
      </w:pPr>
      <w:r>
        <w:t xml:space="preserve">Established </w:t>
      </w:r>
      <w:r w:rsidRPr="00EC6B80">
        <w:t>proton</w:t>
      </w:r>
      <w:r>
        <w:t xml:space="preserve"> MR imaging techniques such as 3D gradient echo and balanced steady-state free p</w:t>
      </w:r>
      <w:r w:rsidRPr="00446CDD">
        <w:t>recession</w:t>
      </w:r>
      <w:r>
        <w:t xml:space="preserve"> (SSFP) demonstrate reasonable sensitivity to fibrotic regions of lung tissue, although qualitative structural assessment is undoubtedly inferior to CT.</w:t>
      </w:r>
      <w:r>
        <w:fldChar w:fldCharType="begin"/>
      </w:r>
      <w:r w:rsidR="00BE0F3E">
        <w:instrText xml:space="preserve"> ADDIN EN.CITE &lt;EndNote&gt;&lt;Cite&gt;&lt;Author&gt;Rajaram&lt;/Author&gt;&lt;Year&gt;2012&lt;/Year&gt;&lt;RecNum&gt;171&lt;/RecNum&gt;&lt;DisplayText&gt;&lt;style face="superscript"&gt;282&lt;/style&gt;&lt;/DisplayText&gt;&lt;record&gt;&lt;rec-number&gt;171&lt;/rec-number&gt;&lt;foreign-keys&gt;&lt;key app="EN" db-id="52evaf50e9fe5cewd9b555d6wtw099s0pzrz" timestamp="1433173562" guid="69ca9a5d-d4b4-4391-bf55-fea0c96a157a"&gt;171&lt;/key&gt;&lt;key app="ENWeb" db-id=""&gt;0&lt;/key&gt;&lt;/foreign-keys&gt;&lt;ref-type name="Journal Article"&gt;17&lt;/ref-type&gt;&lt;contributors&gt;&lt;authors&gt;&lt;author&gt;Rajaram, S.&lt;/author&gt;&lt;author&gt;Swift, A.&lt;/author&gt;&lt;author&gt;Capener, D.&lt;/author&gt;&lt;author&gt;Telfer, A.&lt;/author&gt;&lt;author&gt;Davies, C.&lt;/author&gt;&lt;author&gt;Hill, C.&lt;/author&gt;&lt;author&gt;Condliffe, R.&lt;/author&gt;&lt;author&gt;Elliot, C.&lt;/author&gt;&lt;author&gt;Hurdman, J.&lt;/author&gt;&lt;author&gt;Kiely, D.&lt;/author&gt;&lt;author&gt;Wild, J.&lt;/author&gt;&lt;/authors&gt;&lt;/contributors&gt;&lt;titles&gt;&lt;title&gt;Lung Morphology Assessment with Balanced Steady-State Free Precession MR Imaging Compared with CT&lt;/title&gt;&lt;secondary-title&gt;Radiology&lt;/secondary-title&gt;&lt;alt-title&gt;Radiology&lt;/alt-title&gt;&lt;/titles&gt;&lt;periodical&gt;&lt;full-title&gt;Radiology&lt;/full-title&gt;&lt;/periodical&gt;&lt;alt-periodical&gt;&lt;full-title&gt;Radiology&lt;/full-title&gt;&lt;/alt-periodical&gt;&lt;pages&gt;569-577&lt;/pages&gt;&lt;volume&gt;263&lt;/volume&gt;&lt;number&gt;2&lt;/number&gt;&lt;dates&gt;&lt;year&gt;2012&lt;/year&gt;&lt;/dates&gt;&lt;urls&gt;&lt;/urls&gt;&lt;research-notes&gt;Gives descriptions of pathological appearances on bSSFP MR.&amp;#xD;&amp;#xD;Fibrosis, solid lesion, bronchial dis, pleural and mediastinal dis and emphysema.&amp;#xD;&amp;#xD;MR sensitivity and specificity to fibrotic lesions 89% (95%&amp;#xD;CI: 77%, 96%) and 91% (95% CI: 76%, 98%), respectively.&lt;/research-notes&gt;&lt;/record&gt;&lt;/Cite&gt;&lt;/EndNote&gt;</w:instrText>
      </w:r>
      <w:r>
        <w:fldChar w:fldCharType="separate"/>
      </w:r>
      <w:r w:rsidR="00132294" w:rsidRPr="00132294">
        <w:rPr>
          <w:noProof/>
          <w:vertAlign w:val="superscript"/>
        </w:rPr>
        <w:t>282</w:t>
      </w:r>
      <w:r>
        <w:fldChar w:fldCharType="end"/>
      </w:r>
      <w:r>
        <w:t xml:space="preserve"> Subtle abnormalities such as thickening of lobar septae are difficult to appreciate on MRI.</w:t>
      </w:r>
      <w:r>
        <w:fldChar w:fldCharType="begin">
          <w:fldData xml:space="preserve">PEVuZE5vdGU+PENpdGU+PEF1dGhvcj5CYXJyZXRvPC9BdXRob3I+PFllYXI+MjAxMzwvWWVhcj48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</w:fldData>
        </w:fldChar>
      </w:r>
      <w:r w:rsidR="00132294">
        <w:instrText xml:space="preserve"> ADDIN EN.CITE </w:instrText>
      </w:r>
      <w:r w:rsidR="00132294">
        <w:fldChar w:fldCharType="begin">
          <w:fldData xml:space="preserve">PEVuZE5vdGU+PENpdGU+PEF1dGhvcj5CYXJyZXRvPC9BdXRob3I+PFllYXI+MjAxMzwvWWVhcj48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</w:fldData>
        </w:fldChar>
      </w:r>
      <w:r w:rsidR="00132294">
        <w:instrText xml:space="preserve"> ADDIN EN.CITE.DATA </w:instrText>
      </w:r>
      <w:r w:rsidR="00132294">
        <w:fldChar w:fldCharType="end"/>
      </w:r>
      <w:r>
        <w:fldChar w:fldCharType="separate"/>
      </w:r>
      <w:r w:rsidR="00132294" w:rsidRPr="00132294">
        <w:rPr>
          <w:noProof/>
          <w:vertAlign w:val="superscript"/>
        </w:rPr>
        <w:t>283</w:t>
      </w:r>
      <w:r>
        <w:fldChar w:fldCharType="end"/>
      </w:r>
      <w:r>
        <w:t xml:space="preserve"> In a retrospective study of CT and MRI in SSc ILD, extent of disease on MRI and CT correlated well, but MRI underscored more extensive disease.</w:t>
      </w:r>
      <w:r>
        <w:fldChar w:fldCharType="begin">
          <w:fldData xml:space="preserve">PEVuZE5vdGU+PENpdGU+PEF1dGhvcj5QaW5hbC1GZXJuYW5kZXo8L0F1dGhvcj48WWVhcj4yMDE2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BE0F3E">
        <w:instrText xml:space="preserve"> ADDIN EN.CITE </w:instrText>
      </w:r>
      <w:r w:rsidR="00BE0F3E">
        <w:fldChar w:fldCharType="begin">
          <w:fldData xml:space="preserve">PEVuZE5vdGU+PENpdGU+PEF1dGhvcj5QaW5hbC1GZXJuYW5kZXo8L0F1dGhvcj48WWVhcj4yMDE2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BE0F3E">
        <w:instrText xml:space="preserve"> ADDIN EN.CITE.DATA </w:instrText>
      </w:r>
      <w:r w:rsidR="00BE0F3E">
        <w:fldChar w:fldCharType="end"/>
      </w:r>
      <w:r>
        <w:fldChar w:fldCharType="separate"/>
      </w:r>
      <w:r w:rsidR="00132294" w:rsidRPr="00132294">
        <w:rPr>
          <w:noProof/>
          <w:vertAlign w:val="superscript"/>
        </w:rPr>
        <w:t>284</w:t>
      </w:r>
      <w:r>
        <w:fldChar w:fldCharType="end"/>
      </w:r>
      <w:r>
        <w:t xml:space="preserve"> More recently, UTE imaging with radial acquisition of k-space, such as that shown in </w:t>
      </w:r>
      <w:r w:rsidR="000303A8">
        <w:t>Figure</w:t>
      </w:r>
      <w:r>
        <w:t xml:space="preserve"> 2</w:t>
      </w:r>
      <w:ins w:id="2998" w:author="Windows User" w:date="2018-10-31T09:21:00Z">
        <w:r w:rsidR="000C3B75">
          <w:t>.4</w:t>
        </w:r>
      </w:ins>
      <w:r>
        <w:t>, has enabled reductions of echo time (TE) to less than 100μs, thus minimising T2* dephasing signal losses resultant from magnetic field inhomogeneity at air-tissue interfaces. With 3D free breathing acquisition,</w:t>
      </w:r>
      <w:r>
        <w:fldChar w:fldCharType="begin"/>
      </w:r>
      <w:r w:rsidR="00BE0F3E">
        <w:instrText xml:space="preserve"> ADDIN EN.CITE &lt;EndNote&gt;&lt;Cite&gt;&lt;Author&gt;Jiang&lt;/Author&gt;&lt;Year&gt;2017&lt;/Year&gt;&lt;RecNum&gt;2109&lt;/RecNum&gt;&lt;DisplayText&gt;&lt;style face="superscript"&gt;285&lt;/style&gt;&lt;/DisplayText&gt;&lt;record&gt;&lt;rec-number&gt;2109&lt;/rec-number&gt;&lt;foreign-keys&gt;&lt;key app="EN" db-id="52evaf50e9fe5cewd9b555d6wtw099s0pzrz" timestamp="1521638749" guid="a27ae682-9159-4b9c-996a-2a71850c7db9"&gt;2109&lt;/key&gt;&lt;/foreign-keys&gt;&lt;ref-type name="Journal Article"&gt;17&lt;/ref-type&gt;&lt;contributors&gt;&lt;authors&gt;&lt;author&gt;Jiang, Wenwen&lt;/author&gt;&lt;author&gt;Ong, Frank&lt;/author&gt;&lt;author&gt;Johnson, Kevin M.&lt;/author&gt;&lt;author&gt;Nagle, Scott K.&lt;/author&gt;&lt;author&gt;Hope, Thomas A.&lt;/author&gt;&lt;author&gt;Lustig, Michael&lt;/author&gt;&lt;author&gt;Larson, Peder E. Z.&lt;/author&gt;&lt;/authors&gt;&lt;/contributors&gt;&lt;titles&gt;&lt;title&gt;Motion robust high resolution 3D free-breathing pulmonary MRI using dynamic 3D image self-navigator&lt;/title&gt;&lt;secondary-title&gt;Magnetic Resonance in Medicine&lt;/secondary-title&gt;&lt;/titles&gt;&lt;periodical&gt;&lt;full-title&gt;Magnetic Resonance in Medicine&lt;/full-title&gt;&lt;/periodical&gt;&lt;pages&gt;[online first] DOI: 10.1002/mrm.26958&lt;/pages&gt;&lt;keywords&gt;&lt;keyword&gt;3D self-navigator&lt;/keyword&gt;&lt;keyword&gt;UTE, free-breathing&lt;/keyword&gt;&lt;keyword&gt;soft-gating&lt;/keyword&gt;&lt;keyword&gt;respiratory motion-resolved&lt;/keyword&gt;&lt;keyword&gt;pulmonary imaging&lt;/keyword&gt;&lt;/keywords&gt;&lt;dates&gt;&lt;year&gt;2017&lt;/year&gt;&lt;/dates&gt;&lt;isbn&gt;1522-2594&lt;/isbn&gt;&lt;urls&gt;&lt;related-urls&gt;&lt;url&gt;http://dx.doi.org/10.1002/mrm.26958&lt;/url&gt;&lt;/related-urls&gt;&lt;/urls&gt;&lt;electronic-resource-num&gt;10.1002/mrm.26958&lt;/electronic-resource-num&gt;&lt;/record&gt;&lt;/Cite&gt;&lt;/EndNote&gt;</w:instrText>
      </w:r>
      <w:r>
        <w:fldChar w:fldCharType="separate"/>
      </w:r>
      <w:r w:rsidR="00132294" w:rsidRPr="00132294">
        <w:rPr>
          <w:noProof/>
          <w:vertAlign w:val="superscript"/>
        </w:rPr>
        <w:t>285</w:t>
      </w:r>
      <w:r>
        <w:fldChar w:fldCharType="end"/>
      </w:r>
      <w:r>
        <w:t xml:space="preserve"> these methods provide improved structural image quality and resolution, at the cost of motion artefact at the lung bases and long acquisition time, as demonstrated in </w:t>
      </w:r>
      <w:r w:rsidR="000303A8">
        <w:t>Figure</w:t>
      </w:r>
      <w:r>
        <w:t xml:space="preserve"> 2.4.</w:t>
      </w:r>
      <w:r>
        <w:fldChar w:fldCharType="begin"/>
      </w:r>
      <w:r w:rsidR="00BE0F3E">
        <w:instrText xml:space="preserve"> ADDIN EN.CITE &lt;EndNote&gt;&lt;Cite&gt;&lt;Author&gt;Johnson&lt;/Author&gt;&lt;Year&gt;2013&lt;/Year&gt;&lt;RecNum&gt;2089&lt;/RecNum&gt;&lt;DisplayText&gt;&lt;style face="superscript"&gt;286&lt;/style&gt;&lt;/DisplayText&gt;&lt;record&gt;&lt;rec-number&gt;2089&lt;/rec-number&gt;&lt;foreign-keys&gt;&lt;key app="EN" db-id="52evaf50e9fe5cewd9b555d6wtw099s0pzrz" timestamp="1521638740" guid="fbfe2535-1dae-4f3e-9425-582f852834dd"&gt;2089&lt;/key&gt;&lt;key app="ENWeb" db-id=""&gt;0&lt;/key&gt;&lt;/foreign-keys&gt;&lt;ref-type name="Journal Article"&gt;17&lt;/ref-type&gt;&lt;contributors&gt;&lt;authors&gt;&lt;author&gt;Johnson, Kevin M.&lt;/author&gt;&lt;author&gt;Fain, Sean B.&lt;/author&gt;&lt;author&gt;Schiebler, Mark L.&lt;/author&gt;&lt;author&gt;Nagle, Scott&lt;/author&gt;&lt;/authors&gt;&lt;/contributors&gt;&lt;titles&gt;&lt;title&gt;Optimized 3D ultrashort echo time pulmonary MRI&lt;/title&gt;&lt;secondary-title&gt;Magnetic Resonance in Medicine&lt;/secondary-title&gt;&lt;/titles&gt;&lt;periodical&gt;&lt;full-title&gt;Magnetic Resonance in Medicine&lt;/full-title&gt;&lt;/periodical&gt;&lt;pages&gt;1241-1250&lt;/pages&gt;&lt;volume&gt;70&lt;/volume&gt;&lt;number&gt;5&lt;/number&gt;&lt;keywords&gt;&lt;keyword&gt;MRI&lt;/keyword&gt;&lt;keyword&gt;lung&lt;/keyword&gt;&lt;keyword&gt;ultrashort echo time&lt;/keyword&gt;&lt;keyword&gt;radial imaging&lt;/keyword&gt;&lt;/keywords&gt;&lt;dates&gt;&lt;year&gt;2013&lt;/year&gt;&lt;/dates&gt;&lt;isbn&gt;1522-2594&lt;/isbn&gt;&lt;urls&gt;&lt;related-urls&gt;&lt;url&gt;http://dx.doi.org/10.1002/mrm.24570&lt;/url&gt;&lt;url&gt;http://onlinelibrary.wiley.com/store/10.1002/mrm.24570/asset/mrm24570.pdf?v=1&amp;amp;t=jdbu65lt&amp;amp;s=c864005d25896045080928fa49a238b092952d79&lt;/url&gt;&lt;/related-urls&gt;&lt;/urls&gt;&lt;electronic-resource-num&gt;10.1002/mrm.24570&lt;/electronic-resource-num&gt;&lt;/record&gt;&lt;/Cite&gt;&lt;/EndNote&gt;</w:instrText>
      </w:r>
      <w:r>
        <w:fldChar w:fldCharType="separate"/>
      </w:r>
      <w:r w:rsidR="00132294" w:rsidRPr="00132294">
        <w:rPr>
          <w:noProof/>
          <w:vertAlign w:val="superscript"/>
        </w:rPr>
        <w:t>286</w:t>
      </w:r>
      <w:r>
        <w:fldChar w:fldCharType="end"/>
      </w:r>
    </w:p>
    <w:p w14:paraId="0791B5AB" w14:textId="5B417E96" w:rsidR="001F1E6B" w:rsidRDefault="001F1E6B" w:rsidP="001F1E6B">
      <w:pPr>
        <w:rPr>
          <w:ins w:id="2999" w:author="Nicholas Weatherley [2]" w:date="2019-01-29T15:13:00Z"/>
          <w:lang w:val="en-US"/>
        </w:rPr>
      </w:pPr>
      <w:ins w:id="3000" w:author="Nicholas Weatherley [2]" w:date="2019-01-29T15:13:00Z">
        <w:r>
          <w:t xml:space="preserve">The UTE sequence described in figure 2.4 </w:t>
        </w:r>
      </w:ins>
      <w:ins w:id="3001" w:author="Nicholas Weatherley [2]" w:date="2019-01-29T15:14:00Z">
        <w:r>
          <w:fldChar w:fldCharType="begin"/>
        </w:r>
      </w:ins>
      <w:r w:rsidR="00BE0F3E">
        <w:instrText xml:space="preserve"> ADDIN EN.CITE &lt;EndNote&gt;&lt;Cite&gt;&lt;Author&gt;Johnson&lt;/Author&gt;&lt;Year&gt;2013&lt;/Year&gt;&lt;RecNum&gt;2089&lt;/RecNum&gt;&lt;DisplayText&gt;&lt;style face="superscript"&gt;286&lt;/style&gt;&lt;/DisplayText&gt;&lt;record&gt;&lt;rec-number&gt;2089&lt;/rec-number&gt;&lt;foreign-keys&gt;&lt;key app="EN" db-id="52evaf50e9fe5cewd9b555d6wtw099s0pzrz" timestamp="1521638740" guid="fbfe2535-1dae-4f3e-9425-582f852834dd"&gt;2089&lt;/key&gt;&lt;key app="ENWeb" db-id=""&gt;0&lt;/key&gt;&lt;/foreign-keys&gt;&lt;ref-type name="Journal Article"&gt;17&lt;/ref-type&gt;&lt;contributors&gt;&lt;authors&gt;&lt;author&gt;Johnson, Kevin M.&lt;/author&gt;&lt;author&gt;Fain, Sean B.&lt;/author&gt;&lt;author&gt;Schiebler, Mark L.&lt;/author&gt;&lt;author&gt;Nagle, Scott&lt;/author&gt;&lt;/authors&gt;&lt;/contributors&gt;&lt;titles&gt;&lt;title&gt;Optimized 3D ultrashort echo time pulmonary MRI&lt;/title&gt;&lt;secondary-title&gt;Magnetic Resonance in Medicine&lt;/secondary-title&gt;&lt;/titles&gt;&lt;periodical&gt;&lt;full-title&gt;Magnetic Resonance in Medicine&lt;/full-title&gt;&lt;/periodical&gt;&lt;pages&gt;1241-1250&lt;/pages&gt;&lt;volume&gt;70&lt;/volume&gt;&lt;number&gt;5&lt;/number&gt;&lt;keywords&gt;&lt;keyword&gt;MRI&lt;/keyword&gt;&lt;keyword&gt;lung&lt;/keyword&gt;&lt;keyword&gt;ultrashort echo time&lt;/keyword&gt;&lt;keyword&gt;radial imaging&lt;/keyword&gt;&lt;/keywords&gt;&lt;dates&gt;&lt;year&gt;2013&lt;/year&gt;&lt;/dates&gt;&lt;isbn&gt;1522-2594&lt;/isbn&gt;&lt;urls&gt;&lt;related-urls&gt;&lt;url&gt;http://dx.doi.org/10.1002/mrm.24570&lt;/url&gt;&lt;url&gt;http://onlinelibrary.wiley.com/store/10.1002/mrm.24570/asset/mrm24570.pdf?v=1&amp;amp;t=jdbu65lt&amp;amp;s=c864005d25896045080928fa49a238b092952d79&lt;/url&gt;&lt;/related-urls&gt;&lt;/urls&gt;&lt;electronic-resource-num&gt;10.1002/mrm.24570&lt;/electronic-resource-num&gt;&lt;/record&gt;&lt;/Cite&gt;&lt;/EndNote&gt;</w:instrText>
      </w:r>
      <w:ins w:id="3002" w:author="Nicholas Weatherley [2]" w:date="2019-01-29T15:14:00Z">
        <w:r>
          <w:fldChar w:fldCharType="separate"/>
        </w:r>
        <w:r w:rsidRPr="00132294">
          <w:rPr>
            <w:noProof/>
            <w:vertAlign w:val="superscript"/>
          </w:rPr>
          <w:t>286</w:t>
        </w:r>
        <w:r>
          <w:fldChar w:fldCharType="end"/>
        </w:r>
      </w:ins>
      <w:ins w:id="3003" w:author="Nicholas Weatherley [2]" w:date="2019-01-29T15:13:00Z">
        <w:r>
          <w:t xml:space="preserve"> </w:t>
        </w:r>
        <w:r>
          <w:rPr>
            <w:lang w:val="en-US"/>
          </w:rPr>
          <w:t xml:space="preserve">samples the lung parenchyma in 3D k-space using a 3D radial trajectory with non-linear sampling in order to sample the short T2* signal compartments from lung tissue. The sequence used samples a first </w:t>
        </w:r>
      </w:ins>
      <w:ins w:id="3004" w:author="Nicholas Weatherley [2]" w:date="2019-01-29T15:14:00Z">
        <w:r>
          <w:rPr>
            <w:lang w:val="en-US"/>
          </w:rPr>
          <w:t>free induction decay</w:t>
        </w:r>
      </w:ins>
      <w:ins w:id="3005" w:author="Nicholas Weatherley [2]" w:date="2019-01-29T15:13:00Z">
        <w:r>
          <w:rPr>
            <w:lang w:val="en-US"/>
          </w:rPr>
          <w:t xml:space="preserve"> image at TE 80 </w:t>
        </w:r>
      </w:ins>
      <w:ins w:id="3006" w:author="Nicholas Weatherley [2]" w:date="2019-01-29T15:14:00Z">
        <w:r>
          <w:rPr>
            <w:lang w:val="en-US"/>
          </w:rPr>
          <w:t>µ</w:t>
        </w:r>
      </w:ins>
      <w:ins w:id="3007" w:author="Nicholas Weatherley [2]" w:date="2019-01-29T15:13:00Z">
        <w:r>
          <w:rPr>
            <w:lang w:val="en-US"/>
          </w:rPr>
          <w:t xml:space="preserve">s followed by a second echo at TE = 2.1 ms in order to assess the effect of lung T2*. </w:t>
        </w:r>
      </w:ins>
      <w:ins w:id="3008" w:author="Nicholas Weatherley [2]" w:date="2019-01-29T15:14:00Z">
        <w:r>
          <w:rPr>
            <w:lang w:val="en-US"/>
          </w:rPr>
          <w:t>The</w:t>
        </w:r>
      </w:ins>
      <w:ins w:id="3009" w:author="Nicholas Weatherley [2]" w:date="2019-01-29T15:13:00Z">
        <w:r>
          <w:rPr>
            <w:lang w:val="en-US"/>
          </w:rPr>
          <w:t xml:space="preserve"> work </w:t>
        </w:r>
      </w:ins>
      <w:ins w:id="3010" w:author="Nicholas Weatherley [2]" w:date="2019-01-29T15:14:00Z">
        <w:r>
          <w:rPr>
            <w:lang w:val="en-US"/>
          </w:rPr>
          <w:t xml:space="preserve">described </w:t>
        </w:r>
      </w:ins>
      <w:ins w:id="3011" w:author="Nicholas Weatherley [2]" w:date="2019-01-29T15:13:00Z">
        <w:r>
          <w:rPr>
            <w:lang w:val="en-US"/>
          </w:rPr>
          <w:t>was performed at 3T</w:t>
        </w:r>
      </w:ins>
      <w:ins w:id="3012" w:author="Nicholas Weatherley [2]" w:date="2019-01-29T15:15:00Z">
        <w:r>
          <w:rPr>
            <w:lang w:val="en-US"/>
          </w:rPr>
          <w:t xml:space="preserve"> field strength</w:t>
        </w:r>
      </w:ins>
      <w:ins w:id="3013" w:author="Nicholas Weatherley [2]" w:date="2019-01-29T15:13:00Z">
        <w:r>
          <w:rPr>
            <w:lang w:val="en-US"/>
          </w:rPr>
          <w:t xml:space="preserve"> where lung T2* is typically &lt; 1 ms whilst at 1.5T the T2* of healthy lung lung tissue is typically between 1-</w:t>
        </w:r>
      </w:ins>
      <w:ins w:id="3014" w:author="Nicholas Weatherley [2]" w:date="2019-01-29T15:16:00Z">
        <w:r>
          <w:rPr>
            <w:lang w:val="en-US"/>
          </w:rPr>
          <w:t>2 ms.</w:t>
        </w:r>
      </w:ins>
      <w:r w:rsidR="00BE0F3E">
        <w:rPr>
          <w:lang w:val="en-US"/>
        </w:rPr>
        <w:fldChar w:fldCharType="begin">
          <w:fldData xml:space="preserve">PEVuZE5vdGU+PENpdGU+PEF1dGhvcj5XaWxkPC9BdXRob3I+PFllYXI+MjAxMjwvWWVhcj48UmVj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==
</w:fldData>
        </w:fldChar>
      </w:r>
      <w:r w:rsidR="00BE0F3E">
        <w:rPr>
          <w:lang w:val="en-US"/>
        </w:rPr>
        <w:instrText xml:space="preserve"> ADDIN EN.CITE </w:instrText>
      </w:r>
      <w:r w:rsidR="00BE0F3E">
        <w:rPr>
          <w:lang w:val="en-US"/>
        </w:rPr>
        <w:fldChar w:fldCharType="begin">
          <w:fldData xml:space="preserve">PEVuZE5vdGU+PENpdGU+PEF1dGhvcj5XaWxkPC9BdXRob3I+PFllYXI+MjAxMjwvWWVhcj48UmVj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==
</w:fldData>
        </w:fldChar>
      </w:r>
      <w:r w:rsidR="00BE0F3E">
        <w:rPr>
          <w:lang w:val="en-US"/>
        </w:rPr>
        <w:instrText xml:space="preserve"> ADDIN EN.CITE.DATA </w:instrText>
      </w:r>
      <w:r w:rsidR="00BE0F3E">
        <w:rPr>
          <w:lang w:val="en-US"/>
        </w:rPr>
      </w:r>
      <w:r w:rsidR="00BE0F3E">
        <w:rPr>
          <w:lang w:val="en-US"/>
        </w:rPr>
        <w:fldChar w:fldCharType="end"/>
      </w:r>
      <w:r w:rsidR="00BE0F3E">
        <w:rPr>
          <w:lang w:val="en-US"/>
        </w:rPr>
      </w:r>
      <w:r w:rsidR="00BE0F3E">
        <w:rPr>
          <w:lang w:val="en-US"/>
        </w:rPr>
        <w:fldChar w:fldCharType="separate"/>
      </w:r>
      <w:r w:rsidR="00BE0F3E" w:rsidRPr="00BE0F3E">
        <w:rPr>
          <w:noProof/>
          <w:vertAlign w:val="superscript"/>
          <w:lang w:val="en-US"/>
        </w:rPr>
        <w:t>287</w:t>
      </w:r>
      <w:r w:rsidR="00BE0F3E">
        <w:rPr>
          <w:lang w:val="en-US"/>
        </w:rPr>
        <w:fldChar w:fldCharType="end"/>
      </w:r>
    </w:p>
    <w:p w14:paraId="074BF20E" w14:textId="77777777" w:rsidR="001F1E6B" w:rsidRDefault="001F1E6B" w:rsidP="008150BE"/>
    <w:p w14:paraId="4FB63558" w14:textId="77777777" w:rsidR="008150BE" w:rsidRDefault="008150BE" w:rsidP="008150BE">
      <w:pPr>
        <w:pStyle w:val="figure"/>
      </w:pPr>
      <w:r>
        <w:rPr>
          <w:noProof/>
          <w:lang w:eastAsia="en-GB"/>
        </w:rPr>
        <w:lastRenderedPageBreak/>
        <w:drawing>
          <wp:inline distT="0" distB="0" distL="0" distR="0" wp14:anchorId="58036442" wp14:editId="152A2C6B">
            <wp:extent cx="6038215" cy="4940935"/>
            <wp:effectExtent l="0" t="0" r="6985" b="1206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figure 2.png"/>
                    <pic:cNvPicPr/>
                  </pic:nvPicPr>
                  <pic:blipFill>
                    <a:blip r:embed="rId42">
                      <a:extLst>
                        <a:ext uri="{28A0092B-C50C-407E-A947-70E740481C1C}">
                          <a14:useLocalDpi xmlns:a14="http://schemas.microsoft.com/office/drawing/2010/main" val="0"/>
                        </a:ext>
                      </a:extLst>
                    </a:blip>
                    <a:stretch>
                      <a:fillRect/>
                    </a:stretch>
                  </pic:blipFill>
                  <pic:spPr>
                    <a:xfrm>
                      <a:off x="0" y="0"/>
                      <a:ext cx="6038215" cy="4940935"/>
                    </a:xfrm>
                    <a:prstGeom prst="rect">
                      <a:avLst/>
                    </a:prstGeom>
                  </pic:spPr>
                </pic:pic>
              </a:graphicData>
            </a:graphic>
          </wp:inline>
        </w:drawing>
      </w:r>
    </w:p>
    <w:p w14:paraId="1C295FF1" w14:textId="479CEFAF" w:rsidR="008150BE" w:rsidRDefault="000303A8" w:rsidP="008150BE">
      <w:pPr>
        <w:pStyle w:val="Caption"/>
      </w:pPr>
      <w:bookmarkStart w:id="3015" w:name="_Toc3145309"/>
      <w:r>
        <w:t>Figure</w:t>
      </w:r>
      <w:r w:rsidR="008150BE">
        <w:t xml:space="preserve"> </w:t>
      </w:r>
      <w:ins w:id="3016"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01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018" w:author="Nicholas Weatherley" w:date="2019-03-05T22:36:00Z">
        <w:r w:rsidR="00D5585D">
          <w:rPr>
            <w:noProof/>
          </w:rPr>
          <w:t>4</w:t>
        </w:r>
        <w:r w:rsidR="00D5585D">
          <w:fldChar w:fldCharType="end"/>
        </w:r>
      </w:ins>
      <w:ins w:id="3019" w:author="Windows User" w:date="2018-11-01T14:27:00Z">
        <w:del w:id="3020" w:author="Nicholas Weatherley" w:date="2019-03-05T22:36:00Z">
          <w:r w:rsidR="002F70B6" w:rsidDel="00D5585D">
            <w:fldChar w:fldCharType="begin"/>
          </w:r>
          <w:r w:rsidR="002F70B6" w:rsidDel="00D5585D">
            <w:delInstrText xml:space="preserve"> STYLEREF 1 \s </w:delInstrText>
          </w:r>
        </w:del>
      </w:ins>
      <w:del w:id="3021" w:author="Nicholas Weatherley" w:date="2019-03-05T22:36:00Z">
        <w:r w:rsidR="002F70B6" w:rsidDel="00D5585D">
          <w:fldChar w:fldCharType="separate"/>
        </w:r>
        <w:r w:rsidR="0024585E" w:rsidDel="00D5585D">
          <w:rPr>
            <w:noProof/>
          </w:rPr>
          <w:delText>2</w:delText>
        </w:r>
      </w:del>
      <w:ins w:id="3022" w:author="Windows User" w:date="2018-11-01T14:27:00Z">
        <w:del w:id="302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024" w:author="Nicholas Weatherley" w:date="2019-03-05T22:36:00Z">
        <w:r w:rsidR="002F70B6" w:rsidDel="00D5585D">
          <w:fldChar w:fldCharType="end"/>
        </w:r>
      </w:del>
      <w:del w:id="302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8150BE">
        <w:t>: HRCT vs MRI UTE</w:t>
      </w:r>
      <w:bookmarkEnd w:id="3015"/>
    </w:p>
    <w:p w14:paraId="7A525466" w14:textId="065EADBE" w:rsidR="008150BE" w:rsidRPr="0038033E" w:rsidRDefault="000C3B75" w:rsidP="008150BE">
      <w:pPr>
        <w:pStyle w:val="Figuretext"/>
      </w:pPr>
      <w:ins w:id="3026" w:author="Windows User" w:date="2018-10-31T09:21:00Z">
        <w:r>
          <w:t>S</w:t>
        </w:r>
      </w:ins>
      <w:del w:id="3027" w:author="Windows User" w:date="2018-10-31T09:21:00Z">
        <w:r w:rsidR="008150BE" w:rsidRPr="0038033E" w:rsidDel="000C3B75">
          <w:delText>s</w:delText>
        </w:r>
      </w:del>
      <w:r w:rsidR="008150BE" w:rsidRPr="0038033E">
        <w:t>agittal reformats of the high-resolution computed tomograph</w:t>
      </w:r>
      <w:del w:id="3028" w:author="Windows User" w:date="2018-10-31T09:21:00Z">
        <w:r w:rsidR="008150BE" w:rsidRPr="0038033E" w:rsidDel="000C3B75">
          <w:delText>y</w:delText>
        </w:r>
      </w:del>
      <w:r w:rsidR="008150BE" w:rsidRPr="0038033E">
        <w:t xml:space="preserve"> (HRCT)</w:t>
      </w:r>
      <w:ins w:id="3029" w:author="Windows User" w:date="2018-10-31T09:21:00Z">
        <w:r>
          <w:t xml:space="preserve"> of a patient with idiopathic pulmonary fibrosis</w:t>
        </w:r>
      </w:ins>
      <w:r w:rsidR="008150BE" w:rsidRPr="0038033E">
        <w:t xml:space="preserve"> (a), 3-dimensional ultrashort echo time (3D UTE) (b), and the second echo of the 3D UTE sequence (c). Although honeycomb change is visualised in the UTE image, HRCT images show higher spatial resolution. The structural abnormality is not well visualised in the second echo images. Reproduced with permission from </w:t>
      </w:r>
      <w:r w:rsidR="008150BE">
        <w:t>John Wiley and Sons</w:t>
      </w:r>
      <w:r w:rsidR="008150BE" w:rsidRPr="0038033E">
        <w:t>.[62]</w:t>
      </w:r>
    </w:p>
    <w:p w14:paraId="437CC191" w14:textId="03C3CB16" w:rsidR="008150BE" w:rsidRPr="00DE0A9C" w:rsidRDefault="008150BE" w:rsidP="008150BE">
      <w:r>
        <w:t xml:space="preserve">Regional T1 and T2 characteristics of lung tissue may discriminate ILD pathology. Stadler </w:t>
      </w:r>
      <w:r w:rsidR="002F1515" w:rsidRPr="008D1EAA">
        <w:rPr>
          <w:i/>
        </w:rPr>
        <w:t>et al</w:t>
      </w:r>
      <w:r w:rsidR="002F1515">
        <w:rPr>
          <w:i/>
        </w:rPr>
        <w:t>.</w:t>
      </w:r>
      <w:r>
        <w:t xml:space="preserve"> demonstrated that the T1 of fibrotic lung parenchyma is significantly longer than emphysema, but </w:t>
      </w:r>
      <w:ins w:id="3030" w:author="Windows User" w:date="2018-10-31T09:22:00Z">
        <w:r w:rsidR="000C3B75">
          <w:t>th</w:t>
        </w:r>
      </w:ins>
      <w:del w:id="3031" w:author="Windows User" w:date="2018-10-31T09:22:00Z">
        <w:r w:rsidDel="000C3B75">
          <w:delText xml:space="preserve">this </w:delText>
        </w:r>
      </w:del>
      <w:ins w:id="3032" w:author="Windows User" w:date="2018-10-31T09:22:00Z">
        <w:r w:rsidR="000C3B75">
          <w:t xml:space="preserve">at </w:t>
        </w:r>
      </w:ins>
      <w:r>
        <w:t>T1 values were heavily influenced by lung inflation state.</w:t>
      </w:r>
      <w:r>
        <w:fldChar w:fldCharType="begin">
          <w:fldData xml:space="preserve">PEVuZE5vdGU+PENpdGU+PEF1dGhvcj5TdGFkbGVyPC9BdXRob3I+PFllYXI+MjAwODwvWWVhcj48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BE0F3E">
        <w:instrText xml:space="preserve"> ADDIN EN.CITE </w:instrText>
      </w:r>
      <w:r w:rsidR="00BE0F3E">
        <w:fldChar w:fldCharType="begin">
          <w:fldData xml:space="preserve">PEVuZE5vdGU+PENpdGU+PEF1dGhvcj5TdGFkbGVyPC9BdXRob3I+PFllYXI+MjAwODwvWWVhcj48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BE0F3E">
        <w:instrText xml:space="preserve"> ADDIN EN.CITE.DATA </w:instrText>
      </w:r>
      <w:r w:rsidR="00BE0F3E">
        <w:fldChar w:fldCharType="end"/>
      </w:r>
      <w:r>
        <w:fldChar w:fldCharType="separate"/>
      </w:r>
      <w:r w:rsidR="00BE0F3E" w:rsidRPr="00BE0F3E">
        <w:rPr>
          <w:noProof/>
          <w:vertAlign w:val="superscript"/>
        </w:rPr>
        <w:t>288</w:t>
      </w:r>
      <w:r>
        <w:fldChar w:fldCharType="end"/>
      </w:r>
      <w:r>
        <w:t xml:space="preserve"> Buzan </w:t>
      </w:r>
      <w:r w:rsidR="002F1515" w:rsidRPr="008D1EAA">
        <w:rPr>
          <w:i/>
        </w:rPr>
        <w:t>et al</w:t>
      </w:r>
      <w:r w:rsidR="002F1515">
        <w:rPr>
          <w:i/>
        </w:rPr>
        <w:t>.</w:t>
      </w:r>
      <w:r>
        <w:t xml:space="preserve"> observed that GGO, reticulation and honeycombing have inherently different T2 relaxation times in 12 patients with NSIP or UIP.</w:t>
      </w:r>
      <w:r>
        <w:fldChar w:fldCharType="begin">
          <w:fldData xml:space="preserve">PEVuZE5vdGU+PENpdGU+PEF1dGhvcj5CdXphbjwvQXV0aG9yPjxZZWFyPjIwMTU8L1llYXI+PFJl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BE0F3E">
        <w:instrText xml:space="preserve"> ADDIN EN.CITE </w:instrText>
      </w:r>
      <w:r w:rsidR="00BE0F3E">
        <w:fldChar w:fldCharType="begin">
          <w:fldData xml:space="preserve">PEVuZE5vdGU+PENpdGU+PEF1dGhvcj5CdXphbjwvQXV0aG9yPjxZZWFyPjIwMTU8L1llYXI+PFJl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BE0F3E">
        <w:instrText xml:space="preserve"> ADDIN EN.CITE.DATA </w:instrText>
      </w:r>
      <w:r w:rsidR="00BE0F3E">
        <w:fldChar w:fldCharType="end"/>
      </w:r>
      <w:r>
        <w:fldChar w:fldCharType="separate"/>
      </w:r>
      <w:r w:rsidR="00BE0F3E" w:rsidRPr="00BE0F3E">
        <w:rPr>
          <w:noProof/>
          <w:vertAlign w:val="superscript"/>
        </w:rPr>
        <w:t>289</w:t>
      </w:r>
      <w:r>
        <w:fldChar w:fldCharType="end"/>
      </w:r>
      <w:r>
        <w:t xml:space="preserve">. Ohno </w:t>
      </w:r>
      <w:r w:rsidR="002F1515" w:rsidRPr="008D1EAA">
        <w:rPr>
          <w:i/>
        </w:rPr>
        <w:t>et al</w:t>
      </w:r>
      <w:r w:rsidR="002F1515">
        <w:rPr>
          <w:i/>
        </w:rPr>
        <w:t xml:space="preserve">. </w:t>
      </w:r>
      <w:r>
        <w:t>demonstrated that mean T2* values are also prolonged in patients with CTD-ILD due to the regional expanse of soft tissue reducing field inhomogeneity.</w:t>
      </w:r>
      <w:r>
        <w:fldChar w:fldCharType="begin">
          <w:fldData xml:space="preserve">PEVuZE5vdGU+PENpdGU+PEF1dGhvcj5PaG5vPC9BdXRob3I+PFllYXI+MjAxMzwvWWVhcj48UmVj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 </w:instrText>
      </w:r>
      <w:r w:rsidR="00BE0F3E">
        <w:fldChar w:fldCharType="begin">
          <w:fldData xml:space="preserve">PEVuZE5vdGU+PENpdGU+PEF1dGhvcj5PaG5vPC9BdXRob3I+PFllYXI+MjAxMzwvWWVhcj48UmVj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290</w:t>
      </w:r>
      <w:r>
        <w:fldChar w:fldCharType="end"/>
      </w:r>
      <w:r>
        <w:t xml:space="preserve"> The mean T2* of the lung correlated with visual score disease severity on CT, although spatial resolution was low and registration of T2* parametric maps with structural imaging was absent.</w:t>
      </w:r>
      <w:r>
        <w:fldChar w:fldCharType="begin">
          <w:fldData xml:space="preserve">PEVuZE5vdGU+PENpdGU+PEF1dGhvcj5PaG5vPC9BdXRob3I+PFllYXI+MjAxMzwvWWVhcj48UmVj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 </w:instrText>
      </w:r>
      <w:r w:rsidR="00BE0F3E">
        <w:fldChar w:fldCharType="begin">
          <w:fldData xml:space="preserve">PEVuZE5vdGU+PENpdGU+PEF1dGhvcj5PaG5vPC9BdXRob3I+PFllYXI+MjAxMzwvWWVhcj48UmVj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290</w:t>
      </w:r>
      <w:r>
        <w:fldChar w:fldCharType="end"/>
      </w:r>
    </w:p>
    <w:p w14:paraId="241AC2E6" w14:textId="77777777" w:rsidR="008150BE" w:rsidRDefault="008150BE" w:rsidP="008150BE">
      <w:pPr>
        <w:pStyle w:val="Heading4"/>
      </w:pPr>
      <w:r>
        <w:lastRenderedPageBreak/>
        <w:t>Oxygen-enhanced and hyperpolarised gas MRI</w:t>
      </w:r>
    </w:p>
    <w:p w14:paraId="31B3C89F" w14:textId="223184A7" w:rsidR="008150BE" w:rsidRDefault="008150BE" w:rsidP="008150BE">
      <w:r>
        <w:t xml:space="preserve">Oxygen-enhanced MRI utilises the paramagnetic (T1-shortening) effect when molecular oxygen dissolves in tissue water and blood in the lungs. By acquiring images using a paradigm of alternating inhaled oxygen at room air concentration and high flow oxygen and subtracting the images, maps of T1-shortening are derived. Ohno </w:t>
      </w:r>
      <w:r w:rsidR="002F1515" w:rsidRPr="008D1EAA">
        <w:rPr>
          <w:i/>
        </w:rPr>
        <w:t>et al</w:t>
      </w:r>
      <w:r w:rsidR="002F1515">
        <w:rPr>
          <w:i/>
        </w:rPr>
        <w:t>.</w:t>
      </w:r>
      <w:r>
        <w:t xml:space="preserve"> demonstrated enhancement changes in patients with connective tissue disease related ILD </w:t>
      </w:r>
      <w:r>
        <w:rPr>
          <w:i/>
        </w:rPr>
        <w:t xml:space="preserve">versus </w:t>
      </w:r>
      <w:r>
        <w:t>healthy controls.</w:t>
      </w:r>
      <w:r>
        <w:fldChar w:fldCharType="begin">
          <w:fldData xml:space="preserve">PEVuZE5vdGU+PENpdGU+PEF1dGhvcj5PaG5vPC9BdXRob3I+PFllYXI+MjAxNDwvWWVhcj48UmVj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</w:fldData>
        </w:fldChar>
      </w:r>
      <w:r w:rsidR="00BE0F3E">
        <w:instrText xml:space="preserve"> ADDIN EN.CITE </w:instrText>
      </w:r>
      <w:r w:rsidR="00BE0F3E">
        <w:fldChar w:fldCharType="begin">
          <w:fldData xml:space="preserve">PEVuZE5vdGU+PENpdGU+PEF1dGhvcj5PaG5vPC9BdXRob3I+PFllYXI+MjAxNDwvWWVhcj48UmVj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291</w:t>
      </w:r>
      <w:r>
        <w:fldChar w:fldCharType="end"/>
      </w:r>
      <w:r>
        <w:t xml:space="preserve">. Molinari </w:t>
      </w:r>
      <w:r w:rsidR="002F1515" w:rsidRPr="008D1EAA">
        <w:rPr>
          <w:i/>
        </w:rPr>
        <w:t>et al</w:t>
      </w:r>
      <w:r w:rsidR="002F1515">
        <w:rPr>
          <w:i/>
        </w:rPr>
        <w:t xml:space="preserve">. </w:t>
      </w:r>
      <w:r>
        <w:t>used ‘percentage of oxygen-activated pixels’ (OAP%)</w:t>
      </w:r>
      <w:r w:rsidRPr="008169F7">
        <w:t xml:space="preserve"> </w:t>
      </w:r>
      <w:r>
        <w:t>as a quantitative metric, demonstrating a correlation of OAP% with transfer factor of the lungs for carbon monoxide (T</w:t>
      </w:r>
      <w:r w:rsidRPr="00D73894">
        <w:rPr>
          <w:vertAlign w:val="subscript"/>
        </w:rPr>
        <w:t>LCO</w:t>
      </w:r>
      <w:r w:rsidRPr="00945472">
        <w:t>)</w:t>
      </w:r>
      <w:r>
        <w:t xml:space="preserve"> in a cohort of patients with various forms of ILD.</w:t>
      </w:r>
      <w:r>
        <w:fldChar w:fldCharType="begin">
          <w:fldData xml:space="preserve">PEVuZE5vdGU+PENpdGU+PEF1dGhvcj5Nb2xpbmFyaTwvQXV0aG9yPjxZZWFyPjIwMDc8L1llYXI+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BE0F3E">
        <w:instrText xml:space="preserve"> ADDIN EN.CITE </w:instrText>
      </w:r>
      <w:r w:rsidR="00BE0F3E">
        <w:fldChar w:fldCharType="begin">
          <w:fldData xml:space="preserve">PEVuZE5vdGU+PENpdGU+PEF1dGhvcj5Nb2xpbmFyaTwvQXV0aG9yPjxZZWFyPjIwMDc8L1llYXI+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BE0F3E">
        <w:instrText xml:space="preserve"> ADDIN EN.CITE.DATA </w:instrText>
      </w:r>
      <w:r w:rsidR="00BE0F3E">
        <w:fldChar w:fldCharType="end"/>
      </w:r>
      <w:r>
        <w:fldChar w:fldCharType="separate"/>
      </w:r>
      <w:r w:rsidR="00BE0F3E" w:rsidRPr="00BE0F3E">
        <w:rPr>
          <w:noProof/>
          <w:vertAlign w:val="superscript"/>
        </w:rPr>
        <w:t>292</w:t>
      </w:r>
      <w:r>
        <w:fldChar w:fldCharType="end"/>
      </w:r>
      <w:r>
        <w:t xml:space="preserve"> Given that the oxygen environment is dependent upon both local ventilation and perfusion, separating the contribution of each is a significant current challenge.</w:t>
      </w:r>
    </w:p>
    <w:p w14:paraId="59245826" w14:textId="757EDD75" w:rsidR="008150BE" w:rsidRDefault="008150BE" w:rsidP="008150BE">
      <w:r>
        <w:t>Hyperpolarised (HP) noble gas MRI exploits the signal enhancement available by the technique of spin exchange optical pumping of helium (</w:t>
      </w:r>
      <w:r w:rsidRPr="00A366E9">
        <w:rPr>
          <w:vertAlign w:val="superscript"/>
        </w:rPr>
        <w:t>3</w:t>
      </w:r>
      <w:r>
        <w:t>He) or xenon (</w:t>
      </w:r>
      <w:r w:rsidRPr="00D630DD">
        <w:rPr>
          <w:vertAlign w:val="superscript"/>
        </w:rPr>
        <w:t>129</w:t>
      </w:r>
      <w:r>
        <w:t>Xe). These atoms have spin ½ and can thus be imaged with conventional MRI methods with dedicated radio frequency coils .</w:t>
      </w:r>
      <w:r>
        <w:fldChar w:fldCharType="begin"/>
      </w:r>
      <w:r w:rsidR="00BE0F3E">
        <w:instrText xml:space="preserve"> ADDIN EN.CITE &lt;EndNote&gt;&lt;Cite&gt;&lt;Author&gt;Appelt&lt;/Author&gt;&lt;Year&gt;1998&lt;/Year&gt;&lt;RecNum&gt;249&lt;/RecNum&gt;&lt;DisplayText&gt;&lt;style face="superscript"&gt;293&lt;/style&gt;&lt;/DisplayText&gt;&lt;record&gt;&lt;rec-number&gt;249&lt;/rec-number&gt;&lt;foreign-keys&gt;&lt;key app="EN" db-id="52evaf50e9fe5cewd9b555d6wtw099s0pzrz" timestamp="1434101979" guid="1d80c0e8-b102-45c6-a6ca-c14c37de5772"&gt;249&lt;/key&gt;&lt;key app="ENWeb" db-id=""&gt;0&lt;/key&gt;&lt;/foreign-keys&gt;&lt;ref-type name="Journal Article"&gt;17&lt;/ref-type&gt;&lt;contributors&gt;&lt;authors&gt;&lt;author&gt;Appelt, S.&lt;/author&gt;&lt;author&gt;Ben-Amar Baranga, A.&lt;/author&gt;&lt;author&gt;Erickson, C.J.&lt;/author&gt;&lt;author&gt;Romalis, M.V.&lt;/author&gt;&lt;author&gt;Young, A.R.&lt;/author&gt;&lt;author&gt;Happer, W.&lt;/author&gt;&lt;/authors&gt;&lt;/contributors&gt;&lt;titles&gt;&lt;title&gt;Theory of spin-exchange optical pumping of 3He and 129Xe&lt;/title&gt;&lt;secondary-title&gt;Physical Review A&lt;/secondary-title&gt;&lt;alt-title&gt;Phys Rev A&lt;/alt-title&gt;&lt;/titles&gt;&lt;periodical&gt;&lt;full-title&gt;Physical Review A&lt;/full-title&gt;&lt;/periodical&gt;&lt;pages&gt;1412-1439&lt;/pages&gt;&lt;volume&gt;58&lt;/volume&gt;&lt;number&gt;2&lt;/number&gt;&lt;dates&gt;&lt;year&gt;1998&lt;/year&gt;&lt;/dates&gt;&lt;urls&gt;&lt;/urls&gt;&lt;/record&gt;&lt;/Cite&gt;&lt;/EndNote&gt;</w:instrText>
      </w:r>
      <w:r>
        <w:fldChar w:fldCharType="separate"/>
      </w:r>
      <w:r w:rsidR="00BE0F3E" w:rsidRPr="00BE0F3E">
        <w:rPr>
          <w:noProof/>
          <w:vertAlign w:val="superscript"/>
        </w:rPr>
        <w:t>293</w:t>
      </w:r>
      <w:r>
        <w:fldChar w:fldCharType="end"/>
      </w:r>
      <w:r>
        <w:t xml:space="preserve"> The HP gas is prepared in a pure state or mixed with nitrogen or oxygen and inhaled by the patient, who holds their breath for several seconds during acquisition. This technique is reportedly well tolerated in patients with various lung diseases.</w:t>
      </w:r>
      <w:r>
        <w:fldChar w:fldCharType="begin">
          <w:fldData xml:space="preserve">PEVuZE5vdGU+PENpdGU+PEF1dGhvcj5TaHVrbGE8L0F1dGhvcj48WWVhcj4yMDEyPC9ZZWFyPjxS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=
</w:fldData>
        </w:fldChar>
      </w:r>
      <w:r w:rsidR="00BE0F3E">
        <w:instrText xml:space="preserve"> ADDIN EN.CITE </w:instrText>
      </w:r>
      <w:r w:rsidR="00BE0F3E">
        <w:fldChar w:fldCharType="begin">
          <w:fldData xml:space="preserve">PEVuZE5vdGU+PENpdGU+PEF1dGhvcj5TaHVrbGE8L0F1dGhvcj48WWVhcj4yMDEyPC9ZZWFyPjxS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=
</w:fldData>
        </w:fldChar>
      </w:r>
      <w:r w:rsidR="00BE0F3E">
        <w:instrText xml:space="preserve"> ADDIN EN.CITE.DATA </w:instrText>
      </w:r>
      <w:r w:rsidR="00BE0F3E">
        <w:fldChar w:fldCharType="end"/>
      </w:r>
      <w:r>
        <w:fldChar w:fldCharType="separate"/>
      </w:r>
      <w:r w:rsidR="00BE0F3E" w:rsidRPr="00BE0F3E">
        <w:rPr>
          <w:noProof/>
          <w:vertAlign w:val="superscript"/>
        </w:rPr>
        <w:t>294</w:t>
      </w:r>
      <w:r>
        <w:fldChar w:fldCharType="end"/>
      </w:r>
    </w:p>
    <w:p w14:paraId="62568238" w14:textId="386C8821" w:rsidR="008150BE" w:rsidRDefault="008150BE" w:rsidP="008150BE">
      <w:r>
        <w:t xml:space="preserve">Whilst </w:t>
      </w:r>
      <w:r w:rsidRPr="00593299">
        <w:rPr>
          <w:vertAlign w:val="superscript"/>
        </w:rPr>
        <w:t>3</w:t>
      </w:r>
      <w:r>
        <w:t xml:space="preserve">He is insoluble in lung tissue, </w:t>
      </w:r>
      <w:r w:rsidRPr="00D630DD">
        <w:rPr>
          <w:vertAlign w:val="superscript"/>
        </w:rPr>
        <w:t>129</w:t>
      </w:r>
      <w:r>
        <w:t xml:space="preserve">Xe does not remain exclusively in the airways, but crosses the alveolar interstitium into capillary blood. Diffusion limitation can be probed with MR spectroscopic techniques, which take advantage of the unique chemical shift of </w:t>
      </w:r>
      <w:r w:rsidRPr="00D630DD">
        <w:rPr>
          <w:vertAlign w:val="superscript"/>
        </w:rPr>
        <w:t>129</w:t>
      </w:r>
      <w:r>
        <w:t xml:space="preserve">Xe in gaseous (G), aqueous (tissue and plasma: TP) and red cell (RBC) environments. The RBC peak signal was reduced in comparison to the TP signal in patients with IPF </w:t>
      </w:r>
      <w:r>
        <w:rPr>
          <w:i/>
        </w:rPr>
        <w:t>versus</w:t>
      </w:r>
      <w:r>
        <w:t xml:space="preserve"> healthy volunteers, suggesting that spectroscopic approaches may provide a viable biomarker of interstitial thickening.</w:t>
      </w:r>
      <w:r>
        <w:fldChar w:fldCharType="begin"/>
      </w:r>
      <w:r w:rsidR="00BE0F3E">
        <w:instrText xml:space="preserve"> ADDIN EN.CITE &lt;EndNote&gt;&lt;Cite&gt;&lt;Author&gt;Kaushik&lt;/Author&gt;&lt;Year&gt;2014&lt;/Year&gt;&lt;RecNum&gt;428&lt;/RecNum&gt;&lt;DisplayText&gt;&lt;style face="superscript"&gt;281&lt;/style&gt;&lt;/DisplayText&gt;&lt;record&gt;&lt;rec-number&gt;428&lt;/rec-number&gt;&lt;foreign-keys&gt;&lt;key app="EN" db-id="52evaf50e9fe5cewd9b555d6wtw099s0pzrz" timestamp="1445435160" guid="7081f4b7-da88-4168-b1e8-604a95edb8b0"&gt;428&lt;/key&gt;&lt;/foreign-keys&gt;&lt;ref-type name="Journal Article"&gt;17&lt;/ref-type&gt;&lt;contributors&gt;&lt;authors&gt;&lt;author&gt;Kaushik, S. Sivaram&lt;/author&gt;&lt;author&gt;Freeman, Matthew S.&lt;/author&gt;&lt;author&gt;Yoon, Suk W.&lt;/author&gt;&lt;author&gt;Liljeroth, Maria G.&lt;/author&gt;&lt;author&gt;Stiles, Jane V.&lt;/author&gt;&lt;author&gt;Roos, Justus E.&lt;/author&gt;&lt;author&gt;Michael Foster, W. Sivaram&lt;/author&gt;&lt;author&gt;Rackley, Craig R.&lt;/author&gt;&lt;author&gt;McAdams, H. P.&lt;/author&gt;&lt;author&gt;Driehuys, Bastiaan&lt;/author&gt;&lt;/authors&gt;&lt;/contributors&gt;&lt;titles&gt;&lt;title&gt;Measuring diffusion limitation with a perfusion-limited gas—Hyperpolarized (129)Xe gas-transfer spectroscopy in patients with idiopathic pulmonary fibrosis&lt;/title&gt;&lt;secondary-title&gt;Journal of Applied Physiology&lt;/secondary-title&gt;&lt;alt-title&gt;J Appl Physiol&lt;/alt-title&gt;&lt;/titles&gt;&lt;periodical&gt;&lt;full-title&gt;J Appl Physiol (1985)&lt;/full-title&gt;&lt;abbr-1&gt;Journal of applied physiology&lt;/abbr-1&gt;&lt;/periodical&gt;&lt;alt-periodical&gt;&lt;full-title&gt;J Appl Physiol&lt;/full-title&gt;&lt;/alt-periodical&gt;&lt;pages&gt;577-585&lt;/pages&gt;&lt;volume&gt;117&lt;/volume&gt;&lt;number&gt;6&lt;/number&gt;&lt;dates&gt;&lt;year&gt;2014&lt;/year&gt;&lt;pub-dates&gt;&lt;date&gt;07/18&amp;#xD;04/10/received&amp;#xD;07/10/accepted&lt;/date&gt;&lt;/pub-dates&gt;&lt;/dates&gt;&lt;pub-location&gt;Bethesda, MD&lt;/pub-location&gt;&lt;publisher&gt;American Physiological Society&lt;/publisher&gt;&lt;isbn&gt;8750-7587&amp;#xD;1522-1601&lt;/isbn&gt;&lt;accession-num&gt;PMC4157168&lt;/accession-num&gt;&lt;urls&gt;&lt;related-urls&gt;&lt;url&gt;http://www.ncbi.nlm.nih.gov/pmc/articles/PMC4157168/&lt;/url&gt;&lt;url&gt;http://d13geadg2uyg93.cloudfront.net//content/jap/117/6/577.full.pdf&lt;/url&gt;&lt;/related-urls&gt;&lt;/urls&gt;&lt;electronic-resource-num&gt;10.1152/japplphysiol.00326.2014&lt;/electronic-resource-num&gt;&lt;remote-database-name&gt;PMC&lt;/remote-database-name&gt;&lt;/record&gt;&lt;/Cite&gt;&lt;/EndNote&gt;</w:instrText>
      </w:r>
      <w:r>
        <w:fldChar w:fldCharType="separate"/>
      </w:r>
      <w:r w:rsidR="00132294" w:rsidRPr="00132294">
        <w:rPr>
          <w:noProof/>
          <w:vertAlign w:val="superscript"/>
        </w:rPr>
        <w:t>281</w:t>
      </w:r>
      <w:r>
        <w:fldChar w:fldCharType="end"/>
      </w:r>
      <w:r>
        <w:t xml:space="preserve"> Indeed, measures of </w:t>
      </w:r>
      <w:r w:rsidRPr="00D630DD">
        <w:rPr>
          <w:vertAlign w:val="superscript"/>
        </w:rPr>
        <w:t>129</w:t>
      </w:r>
      <w:r>
        <w:t>Xe gas exchange correlated with T</w:t>
      </w:r>
      <w:r w:rsidRPr="00821F1B">
        <w:rPr>
          <w:vertAlign w:val="subscript"/>
        </w:rPr>
        <w:t>LCO</w:t>
      </w:r>
      <w:r>
        <w:t xml:space="preserve"> in two small cohorts of patients with IPF and SSc</w:t>
      </w:r>
      <w:ins w:id="3033" w:author="Windows User" w:date="2018-10-31T09:22:00Z">
        <w:r w:rsidR="000C3B75">
          <w:t>-</w:t>
        </w:r>
      </w:ins>
      <w:del w:id="3034" w:author="Windows User" w:date="2018-10-31T09:22:00Z">
        <w:r w:rsidDel="000C3B75">
          <w:delText xml:space="preserve"> </w:delText>
        </w:r>
      </w:del>
      <w:r>
        <w:t>associated ILD.</w:t>
      </w:r>
      <w:r>
        <w:fldChar w:fldCharType="begin">
          <w:fldData xml:space="preserve">PEVuZE5vdGU+PENpdGU+PEF1dGhvcj5LYXVzaGlrPC9BdXRob3I+PFllYXI+MjAxNDwvWWVhcj48
UmVjTnVtPjQyODwvUmVjTnVtPjxEaXNwbGF5VGV4dD48c3R5bGUgZmFjZT0ic3VwZXJzY3JpcHQi
PjI4MSwgMjk1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N0ZXdhcnQ8L0F1dGhvcj48WWVhcj4yMDE1PC9ZZWFyPjxSZWNOdW0+MzUwPC9S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hbHQtcGVyaW9kaWNhbD48cGFnZXM+MTk2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</w:fldData>
        </w:fldChar>
      </w:r>
      <w:r w:rsidR="00BE0F3E">
        <w:instrText xml:space="preserve"> ADDIN EN.CITE </w:instrText>
      </w:r>
      <w:r w:rsidR="00BE0F3E">
        <w:fldChar w:fldCharType="begin">
          <w:fldData xml:space="preserve">PEVuZE5vdGU+PENpdGU+PEF1dGhvcj5LYXVzaGlrPC9BdXRob3I+PFllYXI+MjAxNDwvWWVhcj48
UmVjTnVtPjQyODwvUmVjTnVtPjxEaXNwbGF5VGV4dD48c3R5bGUgZmFjZT0ic3VwZXJzY3JpcHQi
PjI4MSwgMjk1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N0ZXdhcnQ8L0F1dGhvcj48WWVhcj4yMDE1PC9ZZWFyPjxSZWNOdW0+MzUwPC9S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hbHQtcGVyaW9kaWNhbD48cGFnZXM+MTk2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</w:fldData>
        </w:fldChar>
      </w:r>
      <w:r w:rsidR="00BE0F3E">
        <w:instrText xml:space="preserve"> ADDIN EN.CITE.DATA </w:instrText>
      </w:r>
      <w:r w:rsidR="00BE0F3E">
        <w:fldChar w:fldCharType="end"/>
      </w:r>
      <w:r>
        <w:fldChar w:fldCharType="separate"/>
      </w:r>
      <w:r w:rsidR="00BE0F3E" w:rsidRPr="00BE0F3E">
        <w:rPr>
          <w:noProof/>
          <w:vertAlign w:val="superscript"/>
        </w:rPr>
        <w:t>281, 295</w:t>
      </w:r>
      <w:r>
        <w:fldChar w:fldCharType="end"/>
      </w:r>
      <w:r>
        <w:t xml:space="preserve"> These spectroscopic techniques can be extended to provide regional information in the form of ratios of RBC, TP, G, potentially forming the basis of regional gas exchange mapping of the lungs.</w:t>
      </w:r>
      <w:r>
        <w:fldChar w:fldCharType="begin">
          <w:fldData xml:space="preserve">PEVuZE5vdGU+PENpdGU+PEF1dGhvcj5LYXVzaGlrPC9BdXRob3I+PFllYXI+MjAxNjwvWWVhcj48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E0MzQtMTQ0Mzwv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 </w:instrText>
      </w:r>
      <w:r w:rsidR="00BE0F3E">
        <w:fldChar w:fldCharType="begin">
          <w:fldData xml:space="preserve">PEVuZE5vdGU+PENpdGU+PEF1dGhvcj5LYXVzaGlrPC9BdXRob3I+PFllYXI+MjAxNjwvWWVhcj48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E0MzQtMTQ0Mzwv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DATA </w:instrText>
      </w:r>
      <w:r w:rsidR="00BE0F3E">
        <w:fldChar w:fldCharType="end"/>
      </w:r>
      <w:r>
        <w:fldChar w:fldCharType="separate"/>
      </w:r>
      <w:r w:rsidR="00BE0F3E" w:rsidRPr="00BE0F3E">
        <w:rPr>
          <w:noProof/>
          <w:vertAlign w:val="superscript"/>
        </w:rPr>
        <w:t>296, 297</w:t>
      </w:r>
      <w:r>
        <w:fldChar w:fldCharType="end"/>
      </w:r>
      <w:r>
        <w:t xml:space="preserve"> Wang </w:t>
      </w:r>
      <w:r w:rsidR="002F1515" w:rsidRPr="008D1EAA">
        <w:rPr>
          <w:i/>
        </w:rPr>
        <w:t>et al</w:t>
      </w:r>
      <w:r w:rsidR="002F1515">
        <w:rPr>
          <w:i/>
        </w:rPr>
        <w:t>.</w:t>
      </w:r>
      <w:r>
        <w:t xml:space="preserve"> demonstrated that these signals showed weak correlation with qualitative CT and semi-quantitative CT scores in a cohort of subjects with IPF, but good correlation with pulmonary function tests.</w:t>
      </w:r>
      <w:r>
        <w:fldChar w:fldCharType="begin"/>
      </w:r>
      <w:r w:rsidR="00BE0F3E">
        <w:instrText xml:space="preserve"> ADDIN EN.CITE &lt;EndNote&gt;&lt;Cite&gt;&lt;Author&gt;Wang&lt;/Author&gt;&lt;Year&gt;2018&lt;/Year&gt;&lt;RecNum&gt;1823&lt;/RecNum&gt;&lt;DisplayText&gt;&lt;style face="superscript"&gt;298&lt;/style&gt;&lt;/DisplayText&gt;&lt;record&gt;&lt;rec-number&gt;1823&lt;/rec-number&gt;&lt;foreign-keys&gt;&lt;key app="EN" db-id="2wzs52ephwvx93eefep5rvxm0x22zpzvpz0w" timestamp="1509528617"&gt;1823&lt;/key&gt;&lt;/foreign-keys&gt;&lt;ref-type name="Journal Article"&gt;17&lt;/ref-type&gt;&lt;contributors&gt;&lt;authors&gt;&lt;author&gt;Wang, Jennifer M&lt;/author&gt;&lt;author&gt;Robertson, Scott H&lt;/author&gt;&lt;author&gt;Wang, Ziyi&lt;/author&gt;&lt;author&gt;He, Mu&lt;/author&gt;&lt;author&gt;Virgincar, Rohan S&lt;/author&gt;&lt;author&gt;Schrank, Geoffry M&lt;/author&gt;&lt;author&gt;Smigla, Rose Marie&lt;/author&gt;&lt;author&gt;O’Riordan, Thomas G&lt;/author&gt;&lt;author&gt;Sundy, John&lt;/author&gt;&lt;author&gt;Ebner, Lukas&lt;/author&gt;&lt;author&gt;Rackley, Craig R&lt;/author&gt;&lt;author&gt;McAdams, Page&lt;/author&gt;&lt;author&gt;Driehuys, Bastiaan&lt;/author&gt;&lt;/authors&gt;&lt;/contributors&gt;&lt;titles&gt;&lt;title&gt;Using hyperpolarized 129Xe MRI to quantify regional gas transfer in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21-8&lt;/pages&gt;&lt;volume&gt;73&lt;/volume&gt;&lt;number&gt;1&lt;/number&gt;&lt;dates&gt;&lt;year&gt;2018&lt;/year&gt;&lt;/dates&gt;&lt;urls&gt;&lt;/urls&gt;&lt;/record&gt;&lt;/Cite&gt;&lt;/EndNote&gt;</w:instrText>
      </w:r>
      <w:r>
        <w:fldChar w:fldCharType="separate"/>
      </w:r>
      <w:r w:rsidR="00BE0F3E" w:rsidRPr="00BE0F3E">
        <w:rPr>
          <w:noProof/>
          <w:vertAlign w:val="superscript"/>
        </w:rPr>
        <w:t>298</w:t>
      </w:r>
      <w:r>
        <w:fldChar w:fldCharType="end"/>
      </w:r>
      <w:r>
        <w:t xml:space="preserve"> These regional maps of gas exchange provide a novel functional imaging modality and may therefore be additive in the functional assessment of ILD. Example spectra and dissolved phase imaging are shown in </w:t>
      </w:r>
      <w:r w:rsidR="000303A8">
        <w:t>Figure</w:t>
      </w:r>
      <w:r>
        <w:t xml:space="preserve">s 2.5 and 2.6. However, changes in </w:t>
      </w:r>
      <w:r w:rsidRPr="00D630DD">
        <w:rPr>
          <w:vertAlign w:val="superscript"/>
        </w:rPr>
        <w:t>129</w:t>
      </w:r>
      <w:r>
        <w:t xml:space="preserve">Xe MR spectroscopy metrics are likely to result from both interstitial thickening and changes in </w:t>
      </w:r>
      <w:r>
        <w:lastRenderedPageBreak/>
        <w:t>pulmonary haemodynamics, as a recent dual case report suggests and the influence of each requires further investigation.</w:t>
      </w:r>
      <w:r>
        <w:fldChar w:fldCharType="begin">
          <w:fldData xml:space="preserve">PEVuZE5vdGU+PENpdGU+PEF1dGhvcj5EYWhoYW48L0F1dGhvcj48WWVhcj4yMDE2PC9ZZWFyPjxS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 </w:instrText>
      </w:r>
      <w:r w:rsidR="00BE0F3E">
        <w:fldChar w:fldCharType="begin">
          <w:fldData xml:space="preserve">PEVuZE5vdGU+PENpdGU+PEF1dGhvcj5EYWhoYW48L0F1dGhvcj48WWVhcj4yMDE2PC9ZZWFyPjxS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DATA </w:instrText>
      </w:r>
      <w:r w:rsidR="00BE0F3E">
        <w:fldChar w:fldCharType="end"/>
      </w:r>
      <w:r>
        <w:fldChar w:fldCharType="separate"/>
      </w:r>
      <w:r w:rsidR="00BE0F3E" w:rsidRPr="00BE0F3E">
        <w:rPr>
          <w:noProof/>
          <w:vertAlign w:val="superscript"/>
        </w:rPr>
        <w:t>299</w:t>
      </w:r>
      <w:r>
        <w:fldChar w:fldCharType="end"/>
      </w:r>
      <w:r>
        <w:t>.</w:t>
      </w:r>
    </w:p>
    <w:p w14:paraId="2BCE8512" w14:textId="77777777" w:rsidR="008150BE" w:rsidRDefault="008150BE" w:rsidP="008150BE">
      <w:pPr>
        <w:pStyle w:val="figure"/>
      </w:pPr>
      <w:r>
        <w:rPr>
          <w:noProof/>
          <w:lang w:eastAsia="en-GB"/>
        </w:rPr>
        <w:drawing>
          <wp:inline distT="0" distB="0" distL="0" distR="0" wp14:anchorId="0DF6C2B1" wp14:editId="4E97AE28">
            <wp:extent cx="6038215" cy="1956435"/>
            <wp:effectExtent l="0" t="0" r="698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figure 3.jpg"/>
                    <pic:cNvPicPr/>
                  </pic:nvPicPr>
                  <pic:blipFill>
                    <a:blip r:embed="rId43">
                      <a:extLst>
                        <a:ext uri="{28A0092B-C50C-407E-A947-70E740481C1C}">
                          <a14:useLocalDpi xmlns:a14="http://schemas.microsoft.com/office/drawing/2010/main" val="0"/>
                        </a:ext>
                      </a:extLst>
                    </a:blip>
                    <a:stretch>
                      <a:fillRect/>
                    </a:stretch>
                  </pic:blipFill>
                  <pic:spPr>
                    <a:xfrm>
                      <a:off x="0" y="0"/>
                      <a:ext cx="6038215" cy="1956435"/>
                    </a:xfrm>
                    <a:prstGeom prst="rect">
                      <a:avLst/>
                    </a:prstGeom>
                  </pic:spPr>
                </pic:pic>
              </a:graphicData>
            </a:graphic>
          </wp:inline>
        </w:drawing>
      </w:r>
    </w:p>
    <w:p w14:paraId="2CD3DE81" w14:textId="450D43B6" w:rsidR="008150BE" w:rsidRDefault="000303A8" w:rsidP="008150BE">
      <w:pPr>
        <w:pStyle w:val="Caption"/>
      </w:pPr>
      <w:bookmarkStart w:id="3035" w:name="_Toc3145310"/>
      <w:r>
        <w:t>Figure</w:t>
      </w:r>
      <w:r w:rsidR="008150BE">
        <w:t xml:space="preserve"> </w:t>
      </w:r>
      <w:ins w:id="3036"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03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038" w:author="Nicholas Weatherley" w:date="2019-03-05T22:36:00Z">
        <w:r w:rsidR="00D5585D">
          <w:rPr>
            <w:noProof/>
          </w:rPr>
          <w:t>5</w:t>
        </w:r>
        <w:r w:rsidR="00D5585D">
          <w:fldChar w:fldCharType="end"/>
        </w:r>
      </w:ins>
      <w:ins w:id="3039" w:author="Windows User" w:date="2018-11-01T14:27:00Z">
        <w:del w:id="3040" w:author="Nicholas Weatherley" w:date="2019-03-05T22:36:00Z">
          <w:r w:rsidR="002F70B6" w:rsidDel="00D5585D">
            <w:fldChar w:fldCharType="begin"/>
          </w:r>
          <w:r w:rsidR="002F70B6" w:rsidDel="00D5585D">
            <w:delInstrText xml:space="preserve"> STYLEREF 1 \s </w:delInstrText>
          </w:r>
        </w:del>
      </w:ins>
      <w:del w:id="3041" w:author="Nicholas Weatherley" w:date="2019-03-05T22:36:00Z">
        <w:r w:rsidR="002F70B6" w:rsidDel="00D5585D">
          <w:fldChar w:fldCharType="separate"/>
        </w:r>
        <w:r w:rsidR="0024585E" w:rsidDel="00D5585D">
          <w:rPr>
            <w:noProof/>
          </w:rPr>
          <w:delText>2</w:delText>
        </w:r>
      </w:del>
      <w:ins w:id="3042" w:author="Windows User" w:date="2018-11-01T14:27:00Z">
        <w:del w:id="304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044" w:author="Nicholas Weatherley" w:date="2019-03-05T22:36:00Z">
        <w:r w:rsidR="002F70B6" w:rsidDel="00D5585D">
          <w:fldChar w:fldCharType="end"/>
        </w:r>
      </w:del>
      <w:del w:id="304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8150BE">
        <w:t>: Example 129Xe spectra of the lungs</w:t>
      </w:r>
      <w:bookmarkEnd w:id="3035"/>
    </w:p>
    <w:p w14:paraId="570BC1F8" w14:textId="3C9D2703" w:rsidR="008150BE" w:rsidRDefault="008150BE" w:rsidP="008150BE">
      <w:pPr>
        <w:pStyle w:val="Figuretext"/>
      </w:pPr>
      <w:r w:rsidRPr="0038033E">
        <w:t xml:space="preserve">Example of whole-lung spectral peaks generated from hyperpolarised 129-xenon magnetic resonance spectroscopy. </w:t>
      </w:r>
      <w:r w:rsidR="000303A8">
        <w:t>Figure</w:t>
      </w:r>
      <w:r w:rsidRPr="0038033E">
        <w:t xml:space="preserve"> a) is generated from a healthy volunteer. The red blood cell (RBC) peak is relatively preserved. In mild (b) and severe (c) IPF, with GAP score 1 and 3, respectively, the red blood cell peak is diminished in respect to the tissue / plasma peak, suggesting a diminishment in gas transfer efficiency of the lung.</w:t>
      </w:r>
      <w:ins w:id="3046" w:author="Windows User" w:date="2018-10-31T09:22:00Z">
        <w:r w:rsidR="000C3B75">
          <w:t xml:space="preserve"> Unpublished</w:t>
        </w:r>
      </w:ins>
      <w:ins w:id="3047" w:author="Windows User" w:date="2018-10-31T09:23:00Z">
        <w:r w:rsidR="000C3B75">
          <w:t xml:space="preserve"> local data.</w:t>
        </w:r>
      </w:ins>
    </w:p>
    <w:p w14:paraId="791D2F64" w14:textId="77777777" w:rsidR="008150BE" w:rsidRDefault="008150BE" w:rsidP="008150BE">
      <w:pPr>
        <w:pStyle w:val="figure"/>
      </w:pPr>
      <w:r>
        <w:rPr>
          <w:noProof/>
          <w:lang w:eastAsia="en-GB"/>
        </w:rPr>
        <w:drawing>
          <wp:inline distT="0" distB="0" distL="0" distR="0" wp14:anchorId="2C0114AA" wp14:editId="40829952">
            <wp:extent cx="6038215" cy="2716040"/>
            <wp:effectExtent l="0" t="0" r="6985" b="190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Wang et al image.pdf"/>
                    <pic:cNvPicPr/>
                  </pic:nvPicPr>
                  <pic:blipFill rotWithShape="1">
                    <a:blip r:embed="rId44">
                      <a:extLst>
                        <a:ext uri="{28A0092B-C50C-407E-A947-70E740481C1C}">
                          <a14:useLocalDpi xmlns:a14="http://schemas.microsoft.com/office/drawing/2010/main" val="0"/>
                        </a:ext>
                      </a:extLst>
                    </a:blip>
                    <a:srcRect b="20037"/>
                    <a:stretch/>
                  </pic:blipFill>
                  <pic:spPr bwMode="auto">
                    <a:xfrm>
                      <a:off x="0" y="0"/>
                      <a:ext cx="6038215" cy="2716040"/>
                    </a:xfrm>
                    <a:prstGeom prst="rect">
                      <a:avLst/>
                    </a:prstGeom>
                    <a:ln>
                      <a:noFill/>
                    </a:ln>
                    <a:extLst>
                      <a:ext uri="{53640926-AAD7-44D8-BBD7-CCE9431645EC}">
                        <a14:shadowObscured xmlns:a14="http://schemas.microsoft.com/office/drawing/2010/main"/>
                      </a:ext>
                    </a:extLst>
                  </pic:spPr>
                </pic:pic>
              </a:graphicData>
            </a:graphic>
          </wp:inline>
        </w:drawing>
      </w:r>
    </w:p>
    <w:p w14:paraId="6FB00989" w14:textId="2FEF0AB4" w:rsidR="008150BE" w:rsidRDefault="000303A8" w:rsidP="008150BE">
      <w:pPr>
        <w:pStyle w:val="Caption"/>
      </w:pPr>
      <w:bookmarkStart w:id="3048" w:name="_Toc3145311"/>
      <w:r>
        <w:t>Figure</w:t>
      </w:r>
      <w:r w:rsidR="008150BE">
        <w:t xml:space="preserve"> </w:t>
      </w:r>
      <w:ins w:id="3049"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05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051" w:author="Nicholas Weatherley" w:date="2019-03-05T22:36:00Z">
        <w:r w:rsidR="00D5585D">
          <w:rPr>
            <w:noProof/>
          </w:rPr>
          <w:t>6</w:t>
        </w:r>
        <w:r w:rsidR="00D5585D">
          <w:fldChar w:fldCharType="end"/>
        </w:r>
      </w:ins>
      <w:ins w:id="3052" w:author="Windows User" w:date="2018-11-01T14:27:00Z">
        <w:del w:id="3053" w:author="Nicholas Weatherley" w:date="2019-03-05T22:36:00Z">
          <w:r w:rsidR="002F70B6" w:rsidDel="00D5585D">
            <w:fldChar w:fldCharType="begin"/>
          </w:r>
          <w:r w:rsidR="002F70B6" w:rsidDel="00D5585D">
            <w:delInstrText xml:space="preserve"> STYLEREF 1 \s </w:delInstrText>
          </w:r>
        </w:del>
      </w:ins>
      <w:del w:id="3054" w:author="Nicholas Weatherley" w:date="2019-03-05T22:36:00Z">
        <w:r w:rsidR="002F70B6" w:rsidDel="00D5585D">
          <w:fldChar w:fldCharType="separate"/>
        </w:r>
        <w:r w:rsidR="0024585E" w:rsidDel="00D5585D">
          <w:rPr>
            <w:noProof/>
          </w:rPr>
          <w:delText>2</w:delText>
        </w:r>
      </w:del>
      <w:ins w:id="3055" w:author="Windows User" w:date="2018-11-01T14:27:00Z">
        <w:del w:id="305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057" w:author="Nicholas Weatherley" w:date="2019-03-05T22:36:00Z">
        <w:r w:rsidR="002F70B6" w:rsidDel="00D5585D">
          <w:fldChar w:fldCharType="end"/>
        </w:r>
      </w:del>
      <w:del w:id="305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8150BE">
        <w:t xml:space="preserve">: Regional gas transfer with </w:t>
      </w:r>
      <w:r w:rsidR="008150BE" w:rsidRPr="007E04B8">
        <w:rPr>
          <w:vertAlign w:val="superscript"/>
        </w:rPr>
        <w:t>129</w:t>
      </w:r>
      <w:r w:rsidR="008150BE">
        <w:t>Xe</w:t>
      </w:r>
      <w:bookmarkEnd w:id="3048"/>
    </w:p>
    <w:p w14:paraId="4F6AB080" w14:textId="6009988B" w:rsidR="008150BE" w:rsidRPr="007E04B8" w:rsidRDefault="008150BE" w:rsidP="008150BE">
      <w:pPr>
        <w:pStyle w:val="Figuretext"/>
      </w:pPr>
      <w:r w:rsidRPr="007E04B8">
        <w:t xml:space="preserve">Wang </w:t>
      </w:r>
      <w:r w:rsidR="002F1515" w:rsidRPr="008D1EAA">
        <w:rPr>
          <w:i/>
        </w:rPr>
        <w:t>et al</w:t>
      </w:r>
      <w:r w:rsidR="002F1515">
        <w:rPr>
          <w:i/>
        </w:rPr>
        <w:t xml:space="preserve">. </w:t>
      </w:r>
      <w:r w:rsidRPr="007E04B8">
        <w:t xml:space="preserve">demonstrated how parametric maps derived from hyperpolarised 129-xenon magnetic resonance spectroscopy may phenotype gas exchange limitation in the lung in idiopathic pulmonary fibrosis (IPF). In healthy lungs (A), xenon gas diffuses efficiently across the alveolar membrane into red blood cells (RBCs), resulting in signal intensities in the normal range for both compartments. In IPF, the interstitium is thickened, increasing xenon uptake in the tissue. In some regions (B, arrows), diffusion across it is slowed, causing RBC transfer to decrease. As the disease progresses (C), scarring becomes so severe that 129Xe no longer diffuses into or through the barrier. The authors postulated that regions depicting the coexistence of increased barrier uptake with preserved RBC transfer (D, arrow) may represent regions of early disease. Reproduced with permission from </w:t>
      </w:r>
      <w:r>
        <w:t>BMJ Publishing Group</w:t>
      </w:r>
      <w:r w:rsidRPr="007E04B8">
        <w:t>.[73]</w:t>
      </w:r>
    </w:p>
    <w:p w14:paraId="4B01EF59" w14:textId="25A028EB" w:rsidR="008150BE" w:rsidRDefault="008150BE" w:rsidP="008150BE">
      <w:r>
        <w:t>Diffusion-weighted MRI of HP gases enables quantification of the Brownian motion of these gases in the acinus by mapping of the apparent diffusion coefficient (ADC) of the gas. The ADC is reflective of acinar airway integrity and microstructural length scales in pulmonary disorders, such as emphysema.</w:t>
      </w:r>
      <w:r>
        <w:fldChar w:fldCharType="begin"/>
      </w:r>
      <w:r w:rsidR="00BE0F3E">
        <w:instrText xml:space="preserve"> ADDIN EN.CITE &lt;EndNote&gt;&lt;Cite&gt;&lt;Author&gt;Matin&lt;/Author&gt;&lt;Year&gt;2014&lt;/Year&gt;&lt;RecNum&gt;396&lt;/RecNum&gt;&lt;DisplayText&gt;&lt;style face="superscript"&gt;280&lt;/style&gt;&lt;/DisplayText&gt;&lt;record&gt;&lt;rec-number&gt;396&lt;/rec-number&gt;&lt;foreign-keys&gt;&lt;key app="EN" db-id="52evaf50e9fe5cewd9b555d6wtw099s0pzrz" timestamp="1441890091" guid="6ed74ff9-4722-4b56-bc6d-4500bb5101d9"&gt;396&lt;/key&gt;&lt;/foreign-keys&gt;&lt;ref-type name="Journal Article"&gt;17&lt;/ref-type&gt;&lt;contributors&gt;&lt;authors&gt;&lt;author&gt;Matin, TN&lt;/author&gt;&lt;author&gt;Xu, X&lt;/author&gt;&lt;author&gt;Doel, T&lt;/author&gt;&lt;author&gt;Grau, V&lt;/author&gt;&lt;author&gt;Rahman, N&lt;/author&gt;&lt;author&gt;Nickol, A&lt;/author&gt;&lt;author&gt;Gleeson, FV&lt;/author&gt;&lt;/authors&gt;&lt;/contributors&gt;&lt;titles&gt;&lt;title&gt;Imaging Derived Regional Lung Function Using Hyperpolarised Xenon Mri (Xe-MRI) And Quantitative Computed Tomography (QCT) In Chronic Obstructive Pulmonary Disease (COPD)&lt;/title&gt;&lt;secondary-title&gt;Thorax&lt;/secondary-title&gt;&lt;alt-title&gt;Thorax&lt;/alt-title&gt;&lt;/titles&gt;&lt;periodical&gt;&lt;full-title&gt;Thorax&lt;/full-title&gt;&lt;abbr-1&gt;Thorax&lt;/abbr-1&gt;&lt;/periodical&gt;&lt;alt-periodical&gt;&lt;full-title&gt;Thorax&lt;/full-title&gt;&lt;abbr-1&gt;Thorax&lt;/abbr-1&gt;&lt;/alt-periodical&gt;&lt;pages&gt;A12-A13&lt;/pages&gt;&lt;volume&gt;69&lt;/volume&gt;&lt;number&gt;Suppl 2&lt;/number&gt;&lt;dates&gt;&lt;year&gt;2014&lt;/year&gt;&lt;pub-dates&gt;&lt;date&gt;December 1, 2014&lt;/date&gt;&lt;/pub-dates&gt;&lt;/dates&gt;&lt;urls&gt;&lt;related-urls&gt;&lt;url&gt;http://thorax.bmj.com/content/69/Suppl_2/A12.2.abstract&lt;/url&gt;&lt;url&gt;http://thorax.bmj.com/content/69/Suppl_2/A12.2.full.pdf&lt;/url&gt;&lt;/related-urls&gt;&lt;/urls&gt;&lt;electronic-resource-num&gt;10.1136/thoraxjnl-2014-206260.25&lt;/electronic-resource-num&gt;&lt;/record&gt;&lt;/Cite&gt;&lt;/EndNote&gt;</w:instrText>
      </w:r>
      <w:r>
        <w:fldChar w:fldCharType="separate"/>
      </w:r>
      <w:r w:rsidR="00132294" w:rsidRPr="00132294">
        <w:rPr>
          <w:noProof/>
          <w:vertAlign w:val="superscript"/>
        </w:rPr>
        <w:t>280</w:t>
      </w:r>
      <w:r>
        <w:fldChar w:fldCharType="end"/>
      </w:r>
      <w:r>
        <w:t xml:space="preserve"> Altered ADC has been reported in a small cohort of patients with pulmonary fibrosis, indicating a disruption of the acinar microstructure but it is not clear if these changes precede structural changes evident on CT.</w:t>
      </w:r>
      <w:r>
        <w:fldChar w:fldCharType="begin">
          <w:fldData xml:space="preserve">PEVuZE5vdGU+PENpdGU+PEF1dGhvcj5CaW5rPC9BdXRob3I+PFllYXI+MjAwNzwvWWVhcj48UmVj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132294">
        <w:instrText xml:space="preserve"> ADDIN EN.CITE </w:instrText>
      </w:r>
      <w:r w:rsidR="00132294">
        <w:fldChar w:fldCharType="begin">
          <w:fldData xml:space="preserve">PEVuZE5vdGU+PENpdGU+PEF1dGhvcj5CaW5rPC9BdXRob3I+PFllYXI+MjAwNzwvWWVhcj48UmVj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132294">
        <w:instrText xml:space="preserve"> ADDIN EN.CITE.DATA </w:instrText>
      </w:r>
      <w:r w:rsidR="00132294">
        <w:fldChar w:fldCharType="end"/>
      </w:r>
      <w:r>
        <w:fldChar w:fldCharType="separate"/>
      </w:r>
      <w:r w:rsidR="00132294" w:rsidRPr="00132294">
        <w:rPr>
          <w:noProof/>
          <w:vertAlign w:val="superscript"/>
        </w:rPr>
        <w:t>279</w:t>
      </w:r>
      <w:r>
        <w:fldChar w:fldCharType="end"/>
      </w:r>
    </w:p>
    <w:p w14:paraId="244802CC" w14:textId="77777777" w:rsidR="008150BE" w:rsidRPr="006035FA" w:rsidRDefault="008150BE" w:rsidP="008150BE">
      <w:pPr>
        <w:pStyle w:val="Heading4"/>
      </w:pPr>
      <w:r>
        <w:lastRenderedPageBreak/>
        <w:t>Pulmonary perfusion and dynamic contrast-enhanced MRI</w:t>
      </w:r>
    </w:p>
    <w:p w14:paraId="79A0214D" w14:textId="6CD09295" w:rsidR="008150BE" w:rsidRDefault="008150BE" w:rsidP="008150BE">
      <w:r>
        <w:t>MR contrast uptake parameters using dynamic contrast–enhanced (DCE) MRI provide a means of pulmonary haemodynamic</w:t>
      </w:r>
      <w:r w:rsidRPr="000A068E">
        <w:t xml:space="preserve"> </w:t>
      </w:r>
      <w:r>
        <w:t xml:space="preserve">assessment. Tsuchiya </w:t>
      </w:r>
      <w:r w:rsidR="002F1515" w:rsidRPr="008D1EAA">
        <w:rPr>
          <w:i/>
        </w:rPr>
        <w:t>et al</w:t>
      </w:r>
      <w:r w:rsidR="002F1515">
        <w:rPr>
          <w:i/>
        </w:rPr>
        <w:t xml:space="preserve">. </w:t>
      </w:r>
      <w:r>
        <w:t>illustrated that pulmonary arterial flow was slower in a cohort of patients with ILD due to CTD or idiopathic cause, than in a group of volunteers without lung disease.</w:t>
      </w:r>
      <w:r>
        <w:fldChar w:fldCharType="begin">
          <w:fldData xml:space="preserve">PEVuZE5vdGU+PENpdGU+PEF1dGhvcj5Uc3VjaGl5YTwvQXV0aG9yPjxZZWFyPjIwMTM8L1llYXI+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BE0F3E">
        <w:instrText xml:space="preserve"> ADDIN EN.CITE </w:instrText>
      </w:r>
      <w:r w:rsidR="00BE0F3E">
        <w:fldChar w:fldCharType="begin">
          <w:fldData xml:space="preserve">PEVuZE5vdGU+PENpdGU+PEF1dGhvcj5Uc3VjaGl5YTwvQXV0aG9yPjxZZWFyPjIwMTM8L1llYXI+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00</w:t>
      </w:r>
      <w:r>
        <w:fldChar w:fldCharType="end"/>
      </w:r>
      <w:r>
        <w:t xml:space="preserve"> However, pulmonary arterial flow as a single measure did not demonstrate correlation with disease severity. It may be that quantification of smaller vessel flow is required to increase the sensitivity of perfusion MRI to advancing vasculopathy associated with ILD.</w:t>
      </w:r>
    </w:p>
    <w:p w14:paraId="0F2A74F8" w14:textId="1AD289E8" w:rsidR="008150BE" w:rsidRDefault="008150BE" w:rsidP="008150BE">
      <w:r>
        <w:t>For example, in study of patients with CPFE, mean transit time (MTT) through the lung was prolonged compared to healthy controls.</w:t>
      </w:r>
      <w:r>
        <w:fldChar w:fldCharType="begin">
          <w:fldData xml:space="preserve">PEVuZE5vdGU+PENpdGU+PEF1dGhvcj5TZXJnaWFjb21pPC9BdXRob3I+PFllYXI+MjAxMDwvWWVh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jAxLTg8L3BhZ2VzPjx2b2x1bWU+MjU0PC92b2x1bWU+PG51bWJlcj4yPC9u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E0F3E">
        <w:instrText xml:space="preserve"> ADDIN EN.CITE </w:instrText>
      </w:r>
      <w:r w:rsidR="00BE0F3E">
        <w:fldChar w:fldCharType="begin">
          <w:fldData xml:space="preserve">PEVuZE5vdGU+PENpdGU+PEF1dGhvcj5TZXJnaWFjb21pPC9BdXRob3I+PFllYXI+MjAxMDwvWWVh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jAxLTg8L3BhZ2VzPjx2b2x1bWU+MjU0PC92b2x1bWU+PG51bWJlcj4yPC9u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E0F3E">
        <w:instrText xml:space="preserve"> ADDIN EN.CITE.DATA </w:instrText>
      </w:r>
      <w:r w:rsidR="00BE0F3E">
        <w:fldChar w:fldCharType="end"/>
      </w:r>
      <w:r>
        <w:fldChar w:fldCharType="separate"/>
      </w:r>
      <w:r w:rsidR="00BE0F3E" w:rsidRPr="00BE0F3E">
        <w:rPr>
          <w:noProof/>
          <w:vertAlign w:val="superscript"/>
        </w:rPr>
        <w:t>301</w:t>
      </w:r>
      <w:r>
        <w:fldChar w:fldCharType="end"/>
      </w:r>
      <w:r>
        <w:t xml:space="preserve"> MTT also </w:t>
      </w:r>
      <w:r w:rsidRPr="00776538">
        <w:t xml:space="preserve">correlated with </w:t>
      </w:r>
      <w:r>
        <w:t xml:space="preserve">pulmonary artery pressure and pulmonary vascular resistance, measured by right heart catheterisation. Example transit time images alongside representative anatomical CT slices in patients with IPF are shown in </w:t>
      </w:r>
      <w:r w:rsidR="000303A8">
        <w:t>Figure</w:t>
      </w:r>
      <w:r>
        <w:t xml:space="preserve"> 2.7. Metrics such as pulmonary blood volume variation during the cardiac cycle may provide early warning of pulmonary haemodynamic changes in ILD, or impending pulmonary hypertension.</w:t>
      </w:r>
      <w:r>
        <w:fldChar w:fldCharType="begin">
          <w:fldData xml:space="preserve">PEVuZE5vdGU+PENpdGU+PEF1dGhvcj5LYW5za2k8L0F1dGhvcj48WWVhcj4yMDEzPC9ZZWFyPjxS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E0F3E">
        <w:instrText xml:space="preserve"> ADDIN EN.CITE </w:instrText>
      </w:r>
      <w:r w:rsidR="00BE0F3E">
        <w:fldChar w:fldCharType="begin">
          <w:fldData xml:space="preserve">PEVuZE5vdGU+PENpdGU+PEF1dGhvcj5LYW5za2k8L0F1dGhvcj48WWVhcj4yMDEzPC9ZZWFyPjxS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02</w:t>
      </w:r>
      <w:r>
        <w:fldChar w:fldCharType="end"/>
      </w:r>
    </w:p>
    <w:p w14:paraId="6AD61A72" w14:textId="77777777" w:rsidR="008150BE" w:rsidRDefault="008150BE" w:rsidP="008150BE">
      <w:pPr>
        <w:pStyle w:val="figure"/>
      </w:pPr>
      <w:r>
        <w:rPr>
          <w:noProof/>
          <w:lang w:eastAsia="en-GB"/>
        </w:rPr>
        <w:lastRenderedPageBreak/>
        <w:drawing>
          <wp:inline distT="0" distB="0" distL="0" distR="0" wp14:anchorId="6D40B747" wp14:editId="66C40C7C">
            <wp:extent cx="6038215" cy="4161155"/>
            <wp:effectExtent l="0" t="0" r="6985" b="444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Figure 5.jpg"/>
                    <pic:cNvPicPr/>
                  </pic:nvPicPr>
                  <pic:blipFill>
                    <a:blip r:embed="rId45">
                      <a:extLst>
                        <a:ext uri="{28A0092B-C50C-407E-A947-70E740481C1C}">
                          <a14:useLocalDpi xmlns:a14="http://schemas.microsoft.com/office/drawing/2010/main" val="0"/>
                        </a:ext>
                      </a:extLst>
                    </a:blip>
                    <a:stretch>
                      <a:fillRect/>
                    </a:stretch>
                  </pic:blipFill>
                  <pic:spPr>
                    <a:xfrm>
                      <a:off x="0" y="0"/>
                      <a:ext cx="6038215" cy="4161155"/>
                    </a:xfrm>
                    <a:prstGeom prst="rect">
                      <a:avLst/>
                    </a:prstGeom>
                  </pic:spPr>
                </pic:pic>
              </a:graphicData>
            </a:graphic>
          </wp:inline>
        </w:drawing>
      </w:r>
    </w:p>
    <w:p w14:paraId="32C164C7" w14:textId="6C2A1567" w:rsidR="008150BE" w:rsidRDefault="000303A8" w:rsidP="008150BE">
      <w:pPr>
        <w:pStyle w:val="Caption"/>
      </w:pPr>
      <w:bookmarkStart w:id="3059" w:name="_Toc3145312"/>
      <w:r>
        <w:t>Figure</w:t>
      </w:r>
      <w:r w:rsidR="008150BE">
        <w:t xml:space="preserve"> </w:t>
      </w:r>
      <w:ins w:id="306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0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062" w:author="Nicholas Weatherley" w:date="2019-03-05T22:36:00Z">
        <w:r w:rsidR="00D5585D">
          <w:rPr>
            <w:noProof/>
          </w:rPr>
          <w:t>7</w:t>
        </w:r>
        <w:r w:rsidR="00D5585D">
          <w:fldChar w:fldCharType="end"/>
        </w:r>
      </w:ins>
      <w:ins w:id="3063" w:author="Windows User" w:date="2018-11-01T14:27:00Z">
        <w:del w:id="3064" w:author="Nicholas Weatherley" w:date="2019-03-05T22:36:00Z">
          <w:r w:rsidR="002F70B6" w:rsidDel="00D5585D">
            <w:fldChar w:fldCharType="begin"/>
          </w:r>
          <w:r w:rsidR="002F70B6" w:rsidDel="00D5585D">
            <w:delInstrText xml:space="preserve"> STYLEREF 1 \s </w:delInstrText>
          </w:r>
        </w:del>
      </w:ins>
      <w:del w:id="3065" w:author="Nicholas Weatherley" w:date="2019-03-05T22:36:00Z">
        <w:r w:rsidR="002F70B6" w:rsidDel="00D5585D">
          <w:fldChar w:fldCharType="separate"/>
        </w:r>
        <w:r w:rsidR="0024585E" w:rsidDel="00D5585D">
          <w:rPr>
            <w:noProof/>
          </w:rPr>
          <w:delText>2</w:delText>
        </w:r>
      </w:del>
      <w:ins w:id="3066" w:author="Windows User" w:date="2018-11-01T14:27:00Z">
        <w:del w:id="30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068" w:author="Nicholas Weatherley" w:date="2019-03-05T22:36:00Z">
        <w:r w:rsidR="002F70B6" w:rsidDel="00D5585D">
          <w:fldChar w:fldCharType="end"/>
        </w:r>
      </w:del>
      <w:del w:id="30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8150BE">
        <w:t>: Transit times measured by DCE-MRI</w:t>
      </w:r>
      <w:bookmarkEnd w:id="3059"/>
    </w:p>
    <w:p w14:paraId="4043E65B" w14:textId="55CA89F2" w:rsidR="008150BE" w:rsidRPr="00B124BB" w:rsidRDefault="008150BE" w:rsidP="008150BE">
      <w:pPr>
        <w:pStyle w:val="Figuretext"/>
      </w:pPr>
      <w:r>
        <w:t>In patients with interstitial lung disease (ILD), transit time of intravenous contrast across the lungs is increased in anatomical regions of interstitial change. The rows (a – b and c – d) represent two patients with interstitial lung disease. The coronal reconstruction of their computed tomography scans demonstrates ILD, predominantly in both bases in a, and predominantly in the left lung periphery in c. Transit times within these voxels in the parametric maps derived from dynamic contrast-enhanced magnetic resonance imaging (b and d) demonstrate increases in transit time through these area, suggesting perfusion limitation.</w:t>
      </w:r>
      <w:ins w:id="3070" w:author="Windows User" w:date="2018-10-30T15:17:00Z">
        <w:r w:rsidR="00132294">
          <w:t xml:space="preserve"> Unpublished locally acquired data.</w:t>
        </w:r>
      </w:ins>
    </w:p>
    <w:p w14:paraId="07E91684" w14:textId="555CACAF" w:rsidR="008150BE" w:rsidRDefault="008150BE" w:rsidP="008150BE">
      <w:r>
        <w:t>Early and late contrast enhancement features may also help differentiate inflammation from fibrotic-predominant pathology. Yi and colleagues dichotomised biopsy specimens from 26 patients with UIP into inflammation or fibrosis-predominant, finding that early T1 enhancement was more likely to be associated with inflammation.</w:t>
      </w:r>
      <w:r>
        <w:fldChar w:fldCharType="begin">
          <w:fldData xml:space="preserve">PEVuZE5vdGU+PENpdGU+PEF1dGhvcj5ZaTwvQXV0aG9yPjxZZWFyPjIwMDg8L1llYXI+PFJlY051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 </w:instrText>
      </w:r>
      <w:r w:rsidR="00BE0F3E">
        <w:fldChar w:fldCharType="begin">
          <w:fldData xml:space="preserve">PEVuZE5vdGU+PENpdGU+PEF1dGhvcj5ZaTwvQXV0aG9yPjxZZWFyPjIwMDg8L1llYXI+PFJlY051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DATA </w:instrText>
      </w:r>
      <w:r w:rsidR="00BE0F3E">
        <w:fldChar w:fldCharType="end"/>
      </w:r>
      <w:r>
        <w:fldChar w:fldCharType="separate"/>
      </w:r>
      <w:r w:rsidR="00BE0F3E" w:rsidRPr="00BE0F3E">
        <w:rPr>
          <w:noProof/>
          <w:vertAlign w:val="superscript"/>
        </w:rPr>
        <w:t>303</w:t>
      </w:r>
      <w:r>
        <w:fldChar w:fldCharType="end"/>
      </w:r>
      <w:r>
        <w:t xml:space="preserve"> The study design was somewhat pragmatic, given that registration pf biopsy sites to regions of interest on MR imaging is challenging and no reference was given to how MR correlated with CT features, such as GGO. However, Mirsadraee </w:t>
      </w:r>
      <w:r w:rsidR="002F1515" w:rsidRPr="008D1EAA">
        <w:rPr>
          <w:i/>
        </w:rPr>
        <w:t>et al</w:t>
      </w:r>
      <w:r w:rsidR="002F1515">
        <w:rPr>
          <w:i/>
        </w:rPr>
        <w:t xml:space="preserve">. </w:t>
      </w:r>
      <w:r>
        <w:t>also demonstrated the feasibility of pre and post-contrast T1 mapping of IPF.</w:t>
      </w:r>
      <w:r>
        <w:fldChar w:fldCharType="begin">
          <w:fldData xml:space="preserve">PEVuZE5vdGU+PENpdGU+PEF1dGhvcj5NaXJzYWRyYWVlPC9BdXRob3I+PFllYXI+MjAxNjwvWWVh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BE0F3E">
        <w:instrText xml:space="preserve"> ADDIN EN.CITE </w:instrText>
      </w:r>
      <w:r w:rsidR="00BE0F3E">
        <w:fldChar w:fldCharType="begin">
          <w:fldData xml:space="preserve">PEVuZE5vdGU+PENpdGU+PEF1dGhvcj5NaXJzYWRyYWVlPC9BdXRob3I+PFllYXI+MjAxNjwvWWVh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BE0F3E">
        <w:instrText xml:space="preserve"> ADDIN EN.CITE.DATA </w:instrText>
      </w:r>
      <w:r w:rsidR="00BE0F3E">
        <w:fldChar w:fldCharType="end"/>
      </w:r>
      <w:r>
        <w:fldChar w:fldCharType="separate"/>
      </w:r>
      <w:r w:rsidR="00BE0F3E" w:rsidRPr="00BE0F3E">
        <w:rPr>
          <w:noProof/>
          <w:vertAlign w:val="superscript"/>
        </w:rPr>
        <w:t>304</w:t>
      </w:r>
      <w:r>
        <w:fldChar w:fldCharType="end"/>
      </w:r>
      <w:r>
        <w:t xml:space="preserve"> In 10 patients with IPF, contrast uptake was delayed compared to 10 healthy volunteers, including in regions with ‘normal’ pre-contrast T1 values, suggesting that early perfusion changes may be detectable prior to morphological changes.</w:t>
      </w:r>
    </w:p>
    <w:p w14:paraId="1411772F" w14:textId="77777777" w:rsidR="008150BE" w:rsidRPr="00B925DB" w:rsidRDefault="008150BE" w:rsidP="008150BE">
      <w:pPr>
        <w:pStyle w:val="Heading4"/>
      </w:pPr>
      <w:r>
        <w:t>Summary</w:t>
      </w:r>
    </w:p>
    <w:p w14:paraId="7D160682" w14:textId="24C0CCBE" w:rsidR="008150BE" w:rsidRDefault="008150BE" w:rsidP="008150BE">
      <w:r>
        <w:t xml:space="preserve">Several MRI metrics from conventional, oxygen-enhanced, hyperpolarised gas and DCE-MRI are under exploration. A number of promising methods are available, however assessment of </w:t>
      </w:r>
      <w:r>
        <w:lastRenderedPageBreak/>
        <w:t>the reproducibility of derived metrics and longitudinal observation in human participants with ILD is required to assess their suitability as accurate markers of disease. Functional MRI metrics will also benefit from direct comparison with structural imaging approaches</w:t>
      </w:r>
      <w:del w:id="3071" w:author="Windows User" w:date="2018-10-31T09:23:00Z">
        <w:r w:rsidDel="00063C66">
          <w:delText>,</w:delText>
        </w:r>
      </w:del>
      <w:r>
        <w:t xml:space="preserve"> through image registration techniques. Novel molecularly sensitive MR techniques such as collagen-targeted chelated MR agents,</w:t>
      </w:r>
      <w:r>
        <w:fldChar w:fldCharType="begin">
          <w:fldData xml:space="preserve">PEVuZE5vdGU+PENpdGU+PEF1dGhvcj5DYXJhdmFuPC9BdXRob3I+PFllYXI+MjAxMzwvWWVhcj48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MTEyMC02PC9wYWdlcz48dm9sdW1lPjQ5PC92b2x1bWU+PG51bWJlcj42PC9u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</w:fldData>
        </w:fldChar>
      </w:r>
      <w:r w:rsidR="00BE0F3E">
        <w:instrText xml:space="preserve"> ADDIN EN.CITE </w:instrText>
      </w:r>
      <w:r w:rsidR="00BE0F3E">
        <w:fldChar w:fldCharType="begin">
          <w:fldData xml:space="preserve">PEVuZE5vdGU+PENpdGU+PEF1dGhvcj5DYXJhdmFuPC9BdXRob3I+PFllYXI+MjAxMzwvWWVhcj48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MTEyMC02PC9wYWdlcz48dm9sdW1lPjQ5PC92b2x1bWU+PG51bWJlcj42PC9u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</w:fldData>
        </w:fldChar>
      </w:r>
      <w:r w:rsidR="00BE0F3E">
        <w:instrText xml:space="preserve"> ADDIN EN.CITE.DATA </w:instrText>
      </w:r>
      <w:r w:rsidR="00BE0F3E">
        <w:fldChar w:fldCharType="end"/>
      </w:r>
      <w:r>
        <w:fldChar w:fldCharType="separate"/>
      </w:r>
      <w:r w:rsidR="00132294" w:rsidRPr="00132294">
        <w:rPr>
          <w:noProof/>
          <w:vertAlign w:val="superscript"/>
        </w:rPr>
        <w:t>276</w:t>
      </w:r>
      <w:r>
        <w:fldChar w:fldCharType="end"/>
      </w:r>
      <w:r w:rsidRPr="002465D7">
        <w:t xml:space="preserve"> </w:t>
      </w:r>
      <w:r>
        <w:t>or acidoCEST MRI for extracellular pH estimation,</w:t>
      </w:r>
      <w:r>
        <w:fldChar w:fldCharType="begin"/>
      </w:r>
      <w:r w:rsidR="00BE0F3E">
        <w:instrText xml:space="preserve"> ADDIN EN.CITE &lt;EndNote&gt;&lt;Cite&gt;&lt;Author&gt;Jones&lt;/Author&gt;&lt;Year&gt;2015&lt;/Year&gt;&lt;RecNum&gt;177&lt;/RecNum&gt;&lt;DisplayText&gt;&lt;style face="superscript"&gt;305&lt;/style&gt;&lt;/DisplayText&gt;&lt;record&gt;&lt;rec-number&gt;177&lt;/rec-number&gt;&lt;foreign-keys&gt;&lt;key app="EN" db-id="52evaf50e9fe5cewd9b555d6wtw099s0pzrz" timestamp="1433173572" guid="ad23d022-eb1f-46bc-bc80-6328413ee2dd"&gt;177&lt;/key&gt;&lt;key app="ENWeb" db-id=""&gt;0&lt;/key&gt;&lt;/foreign-keys&gt;&lt;ref-type name="Journal Article"&gt;17&lt;/ref-type&gt;&lt;contributors&gt;&lt;authors&gt;&lt;author&gt;Jones, K. M.&lt;/author&gt;&lt;author&gt;Randtke, E. A.&lt;/author&gt;&lt;author&gt;Howison, C. M.&lt;/author&gt;&lt;author&gt;Cardenas-Rodriguez, J.&lt;/author&gt;&lt;author&gt;Sime, P. J.&lt;/author&gt;&lt;author&gt;Kottmann, M. R.&lt;/author&gt;&lt;author&gt;Pagel, M. D.&lt;/author&gt;&lt;/authors&gt;&lt;/contributors&gt;&lt;auth-address&gt;Biomedical Engineering Graduate Interdisciplinary Program, University of Arizona, Tucson, AZ, USA.&lt;/auth-address&gt;&lt;titles&gt;&lt;title&gt;Measuring extracellular pH in a lung fibrosis model with acidoCEST MRI&lt;/title&gt;&lt;secondary-title&gt;Molecular Imaging and Biology&lt;/secondary-title&gt;&lt;alt-title&gt;Mol Imaging Biol&lt;/alt-title&gt;&lt;/titles&gt;&lt;alt-periodical&gt;&lt;full-title&gt;Mol Imaging Biol&lt;/full-title&gt;&lt;abbr-1&gt;Molecular imaging and biology : MIB : the official publication of the Academy of Molecular Imaging&lt;/abbr-1&gt;&lt;/alt-periodical&gt;&lt;pages&gt;177-84&lt;/pages&gt;&lt;volume&gt;17&lt;/volume&gt;&lt;number&gt;2&lt;/number&gt;&lt;dates&gt;&lt;year&gt;2015&lt;/year&gt;&lt;pub-dates&gt;&lt;date&gt;Apr&lt;/date&gt;&lt;/pub-dates&gt;&lt;/dates&gt;&lt;isbn&gt;1860-2002 (Electronic)&amp;#xD;1536-1632 (Linking)&lt;/isbn&gt;&lt;accession-num&gt;25187227&lt;/accession-num&gt;&lt;urls&gt;&lt;related-urls&gt;&lt;url&gt;http://www.ncbi.nlm.nih.gov/pubmed/25187227&lt;/url&gt;&lt;/related-urls&gt;&lt;/urls&gt;&lt;electronic-resource-num&gt;10.1007/s11307-014-0784-6&lt;/electronic-resource-num&gt;&lt;research-notes&gt;Use of MR for mesurement of pH in extracellular space around tumours extended to IPF in this paper. Mouse model.&amp;#xD;&amp;#xD;Feedforward loop explained TGF-Beta - LDH - Lactate - pH drop.&lt;/research-notes&gt;&lt;/record&gt;&lt;/Cite&gt;&lt;/EndNote&gt;</w:instrText>
      </w:r>
      <w:r>
        <w:fldChar w:fldCharType="separate"/>
      </w:r>
      <w:r w:rsidR="00BE0F3E" w:rsidRPr="00BE0F3E">
        <w:rPr>
          <w:noProof/>
          <w:vertAlign w:val="superscript"/>
        </w:rPr>
        <w:t>305</w:t>
      </w:r>
      <w:r>
        <w:fldChar w:fldCharType="end"/>
      </w:r>
      <w:r>
        <w:t xml:space="preserve"> may provide further opportunities for novel MR imaging of ILD in the coming years.</w:t>
      </w:r>
    </w:p>
    <w:p w14:paraId="5104B185" w14:textId="77777777" w:rsidR="008150BE" w:rsidRDefault="008150BE" w:rsidP="008150BE">
      <w:pPr>
        <w:pStyle w:val="Heading3"/>
      </w:pPr>
      <w:r>
        <w:t>Positron Emission Tomography and Scintigraphy</w:t>
      </w:r>
    </w:p>
    <w:p w14:paraId="3C1B24BE" w14:textId="77777777" w:rsidR="008150BE" w:rsidRDefault="008150BE" w:rsidP="008150BE">
      <w:pPr>
        <w:pStyle w:val="Heading4"/>
      </w:pPr>
      <w:r>
        <w:t>Positron Emission Tomography</w:t>
      </w:r>
    </w:p>
    <w:p w14:paraId="785D564D" w14:textId="6A787321" w:rsidR="008150BE" w:rsidRDefault="008150BE">
      <w:pPr>
        <w:pStyle w:val="Body"/>
        <w:pPrChange w:id="3072" w:author="Windows User" w:date="2018-10-31T09:24:00Z">
          <w:pPr/>
        </w:pPrChange>
      </w:pPr>
      <w:r>
        <w:t xml:space="preserve">Positron emission tomography (PET) is rarely clinically utilised in ILD. Inflammatory predominant and thus metabolically active ILDs provide the most intuitive targets for the use of </w:t>
      </w:r>
      <w:r w:rsidRPr="00B6332C">
        <w:rPr>
          <w:vertAlign w:val="superscript"/>
        </w:rPr>
        <w:t>18</w:t>
      </w:r>
      <w:r>
        <w:t xml:space="preserve">F-fluorodeoxyglucose (FDG) PET. For example, Tateishi </w:t>
      </w:r>
      <w:r w:rsidR="002F1515" w:rsidRPr="008D1EAA">
        <w:rPr>
          <w:i/>
        </w:rPr>
        <w:t>et al</w:t>
      </w:r>
      <w:r w:rsidR="002F1515">
        <w:rPr>
          <w:i/>
        </w:rPr>
        <w:t xml:space="preserve">. </w:t>
      </w:r>
      <w:r>
        <w:t>demonstrated that the standardised uptake value (SUV)</w:t>
      </w:r>
      <w:r w:rsidRPr="00B6332C">
        <w:t xml:space="preserve"> </w:t>
      </w:r>
      <w:r>
        <w:t>of FDG correlated with lymphocyte activity in 22 patients with organising pneumonia (OP),</w:t>
      </w:r>
      <w:r>
        <w:fldChar w:fldCharType="begin">
          <w:fldData xml:space="preserve">PEVuZE5vdGU+PENpdGU+PEF1dGhvcj5UYXRlaXNoaTwvQXV0aG9yPjxZZWFyPjIwMDY8L1llYXI+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BE0F3E">
        <w:instrText xml:space="preserve"> ADDIN EN.CITE </w:instrText>
      </w:r>
      <w:r w:rsidR="00BE0F3E">
        <w:fldChar w:fldCharType="begin">
          <w:fldData xml:space="preserve">PEVuZE5vdGU+PENpdGU+PEF1dGhvcj5UYXRlaXNoaTwvQXV0aG9yPjxZZWFyPjIwMDY8L1llYXI+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BE0F3E">
        <w:instrText xml:space="preserve"> ADDIN EN.CITE.DATA </w:instrText>
      </w:r>
      <w:r w:rsidR="00BE0F3E">
        <w:fldChar w:fldCharType="end"/>
      </w:r>
      <w:r>
        <w:fldChar w:fldCharType="separate"/>
      </w:r>
      <w:r w:rsidR="00BE0F3E" w:rsidRPr="00BE0F3E">
        <w:rPr>
          <w:noProof/>
          <w:vertAlign w:val="superscript"/>
        </w:rPr>
        <w:t>306</w:t>
      </w:r>
      <w:r>
        <w:fldChar w:fldCharType="end"/>
      </w:r>
      <w:r w:rsidRPr="007748C9">
        <w:t xml:space="preserve"> </w:t>
      </w:r>
      <w:r>
        <w:t>while PET activity in active and persistent pulmonary sarcoidosis is associated with serological evidence of inflammation and loss of pulmonary function.</w:t>
      </w:r>
      <w:r>
        <w:fldChar w:fldCharType="begin">
          <w:fldData xml:space="preserve">PEVuZE5vdGU+PENpdGU+PEF1dGhvcj5Nb3N0YXJkPC9BdXRob3I+PFllYXI+MjAxMzwvWWVhcj48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QzOS00NzwvcGFnZXM+PHZvbHVtZT4xMDc8L3Zv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BE0F3E">
        <w:instrText xml:space="preserve"> ADDIN EN.CITE </w:instrText>
      </w:r>
      <w:r w:rsidR="00BE0F3E">
        <w:fldChar w:fldCharType="begin">
          <w:fldData xml:space="preserve">PEVuZE5vdGU+PENpdGU+PEF1dGhvcj5Nb3N0YXJkPC9BdXRob3I+PFllYXI+MjAxMzwvWWVhcj48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QzOS00NzwvcGFnZXM+PHZvbHVtZT4xMDc8L3Zv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BE0F3E">
        <w:instrText xml:space="preserve"> ADDIN EN.CITE.DATA </w:instrText>
      </w:r>
      <w:r w:rsidR="00BE0F3E">
        <w:fldChar w:fldCharType="end"/>
      </w:r>
      <w:r>
        <w:fldChar w:fldCharType="separate"/>
      </w:r>
      <w:r w:rsidR="00BE0F3E" w:rsidRPr="00BE0F3E">
        <w:rPr>
          <w:noProof/>
          <w:vertAlign w:val="superscript"/>
        </w:rPr>
        <w:t>307</w:t>
      </w:r>
      <w:r>
        <w:fldChar w:fldCharType="end"/>
      </w:r>
      <w:r>
        <w:t xml:space="preserve"> A single case report claims that a fatal case of dermatomyositis ILD showed high FDG uptake before CT changes were demonstrated.</w:t>
      </w:r>
      <w:r>
        <w:fldChar w:fldCharType="begin">
          <w:fldData xml:space="preserve">PEVuZE5vdGU+PENpdGU+PEF1dGhvcj5Nb3JpdGE8L0F1dGhvcj48WWVhcj4yMDEyPC9ZZWFyPjxS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BE0F3E">
        <w:instrText xml:space="preserve"> ADDIN EN.CITE </w:instrText>
      </w:r>
      <w:r w:rsidR="00BE0F3E">
        <w:fldChar w:fldCharType="begin">
          <w:fldData xml:space="preserve">PEVuZE5vdGU+PENpdGU+PEF1dGhvcj5Nb3JpdGE8L0F1dGhvcj48WWVhcj4yMDEyPC9ZZWFyPjxS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BE0F3E">
        <w:instrText xml:space="preserve"> ADDIN EN.CITE.DATA </w:instrText>
      </w:r>
      <w:r w:rsidR="00BE0F3E">
        <w:fldChar w:fldCharType="end"/>
      </w:r>
      <w:r>
        <w:fldChar w:fldCharType="separate"/>
      </w:r>
      <w:r w:rsidR="00BE0F3E" w:rsidRPr="00BE0F3E">
        <w:rPr>
          <w:noProof/>
          <w:vertAlign w:val="superscript"/>
        </w:rPr>
        <w:t>308</w:t>
      </w:r>
      <w:r>
        <w:fldChar w:fldCharType="end"/>
      </w:r>
      <w:r>
        <w:t xml:space="preserve"> </w:t>
      </w:r>
    </w:p>
    <w:p w14:paraId="2FC4BA8A" w14:textId="6F189705" w:rsidR="008150BE" w:rsidRDefault="008150BE" w:rsidP="008150BE">
      <w:r>
        <w:t xml:space="preserve">The role of PET in fibrotic-predominant ILD is less intuitive and one may expect inflammatory-predominant conditions to be more metabolically active. However, Jacqelin </w:t>
      </w:r>
      <w:r w:rsidR="002F1515" w:rsidRPr="008D1EAA">
        <w:rPr>
          <w:i/>
        </w:rPr>
        <w:t>et al</w:t>
      </w:r>
      <w:r w:rsidR="002F1515">
        <w:rPr>
          <w:i/>
        </w:rPr>
        <w:t xml:space="preserve">. </w:t>
      </w:r>
      <w:r>
        <w:t xml:space="preserve">identified 18 patients with cellular and fibrotic NSIP, finding that consolidations, ground-glass opacities, honeycombing and reticulations showed uptake in 90%, 89%, 85% and 76% of regions, respectively </w:t>
      </w:r>
      <w:r>
        <w:fldChar w:fldCharType="begin">
          <w:fldData xml:space="preserve">PEVuZE5vdGU+PENpdGU+PEF1dGhvcj5KYWNxdWVsaW48L0F1dGhvcj48WWVhcj4yMDE2PC9ZZWFy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IwMC0yMjA1PC9wYWdlcz48dm9sdW1lPjg1PC92b2x1bWU+PG51bWJlcj4xMjwvbnVtYmVyPjxr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E0F3E">
        <w:instrText xml:space="preserve"> ADDIN EN.CITE </w:instrText>
      </w:r>
      <w:r w:rsidR="00BE0F3E">
        <w:fldChar w:fldCharType="begin">
          <w:fldData xml:space="preserve">PEVuZE5vdGU+PENpdGU+PEF1dGhvcj5KYWNxdWVsaW48L0F1dGhvcj48WWVhcj4yMDE2PC9ZZWFy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IwMC0yMjA1PC9wYWdlcz48dm9sdW1lPjg1PC92b2x1bWU+PG51bWJlcj4xMjwvbnVtYmVyPjxr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09</w:t>
      </w:r>
      <w:r>
        <w:fldChar w:fldCharType="end"/>
      </w:r>
      <w:r>
        <w:t xml:space="preserve">. Groves </w:t>
      </w:r>
      <w:r w:rsidR="002F1515" w:rsidRPr="008D1EAA">
        <w:rPr>
          <w:i/>
        </w:rPr>
        <w:t>et al</w:t>
      </w:r>
      <w:r w:rsidR="002F1515">
        <w:rPr>
          <w:i/>
        </w:rPr>
        <w:t xml:space="preserve">. </w:t>
      </w:r>
      <w:r>
        <w:t xml:space="preserve">evidenced that not only was SUV increased in IPF, but also that </w:t>
      </w:r>
      <w:r w:rsidRPr="00D53613">
        <w:rPr>
          <w:vertAlign w:val="superscript"/>
        </w:rPr>
        <w:t>18</w:t>
      </w:r>
      <w:r>
        <w:t>FDG metabolism appeared higher in regions of reticulation and honeycombing compared to ground glass regions,</w:t>
      </w:r>
      <w:r>
        <w:fldChar w:fldCharType="begin">
          <w:fldData xml:space="preserve">PEVuZE5vdGU+PENpdGU+PEF1dGhvcj5Hcm92ZXM8L0F1dGhvcj48WWVhcj4yMDA5PC9ZZWFyPjxS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NTM4LTQ1PC9wYWdlcz48dm9sdW1lPjUwPC92b2x1bWU+PG51bWJlcj40PC9udW1iZXI+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BE0F3E">
        <w:instrText xml:space="preserve"> ADDIN EN.CITE </w:instrText>
      </w:r>
      <w:r w:rsidR="00BE0F3E">
        <w:fldChar w:fldCharType="begin">
          <w:fldData xml:space="preserve">PEVuZE5vdGU+PENpdGU+PEF1dGhvcj5Hcm92ZXM8L0F1dGhvcj48WWVhcj4yMDA5PC9ZZWFyPjxS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NTM4LTQ1PC9wYWdlcz48dm9sdW1lPjUwPC92b2x1bWU+PG51bWJlcj40PC9udW1iZXI+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BE0F3E">
        <w:instrText xml:space="preserve"> ADDIN EN.CITE.DATA </w:instrText>
      </w:r>
      <w:r w:rsidR="00BE0F3E">
        <w:fldChar w:fldCharType="end"/>
      </w:r>
      <w:r>
        <w:fldChar w:fldCharType="separate"/>
      </w:r>
      <w:r w:rsidR="00BE0F3E" w:rsidRPr="00BE0F3E">
        <w:rPr>
          <w:noProof/>
          <w:vertAlign w:val="superscript"/>
        </w:rPr>
        <w:t>310</w:t>
      </w:r>
      <w:r>
        <w:fldChar w:fldCharType="end"/>
      </w:r>
      <w:r>
        <w:t xml:space="preserve"> although regions were compared visually using the best matching slice rather than registration techniques. Interestingly, there is also evidence of increased FDG uptake in apparently normal lung tissue of patients with ILD identified by visual inspection and analysis of CT density, raising the question as to whether this is identifying subclinical disease.</w:t>
      </w:r>
      <w:r>
        <w:fldChar w:fldCharType="begin">
          <w:fldData xml:space="preserve">PEVuZE5vdGU+PENpdGU+PEF1dGhvcj5XaW48L0F1dGhvcj48WWVhcj4yMDE0PC9ZZWFyPjxSZWNO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==
</w:fldData>
        </w:fldChar>
      </w:r>
      <w:r w:rsidR="00BE0F3E">
        <w:instrText xml:space="preserve"> ADDIN EN.CITE </w:instrText>
      </w:r>
      <w:r w:rsidR="00BE0F3E">
        <w:fldChar w:fldCharType="begin">
          <w:fldData xml:space="preserve">PEVuZE5vdGU+PENpdGU+PEF1dGhvcj5XaW48L0F1dGhvcj48WWVhcj4yMDE0PC9ZZWFyPjxSZWNO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1</w:t>
      </w:r>
      <w:r>
        <w:fldChar w:fldCharType="end"/>
      </w:r>
      <w:r w:rsidRPr="001B4175">
        <w:t xml:space="preserve"> </w:t>
      </w:r>
      <w:r>
        <w:t>Exacerbations of fibrotic lung disease may also demonstrate increased FDG uptake.</w:t>
      </w:r>
      <w:r>
        <w:fldChar w:fldCharType="begin">
          <w:fldData xml:space="preserve">PEVuZE5vdGU+PENpdGU+PEF1dGhvcj5NYW5pd2E8L0F1dGhvcj48WWVhcj4yMDE0PC9ZZWFyPjxS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BE0F3E">
        <w:instrText xml:space="preserve"> ADDIN EN.CITE </w:instrText>
      </w:r>
      <w:r w:rsidR="00BE0F3E">
        <w:fldChar w:fldCharType="begin">
          <w:fldData xml:space="preserve">PEVuZE5vdGU+PENpdGU+PEF1dGhvcj5NYW5pd2E8L0F1dGhvcj48WWVhcj4yMDE0PC9ZZWFyPjxS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2</w:t>
      </w:r>
      <w:r>
        <w:fldChar w:fldCharType="end"/>
      </w:r>
    </w:p>
    <w:p w14:paraId="29350FA2" w14:textId="4E31E38E" w:rsidR="008150BE" w:rsidRDefault="008150BE" w:rsidP="008150BE">
      <w:pPr>
        <w:rPr>
          <w:ins w:id="3073" w:author="Nicholas Weatherley" w:date="2019-03-06T20:08:00Z"/>
        </w:rPr>
      </w:pPr>
      <w:r>
        <w:t>Other authors have explored the role of PET in fibrosis-predominant disease,</w:t>
      </w:r>
      <w:r>
        <w:fldChar w:fldCharType="begin">
          <w:fldData xml:space="preserve">PEVuZE5vdGU+PENpdGU+PEF1dGhvcj5VZWhhcmE8L0F1dGhvcj48WWVhcj4yMDE2PC9ZZWFyPjxS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 </w:instrText>
      </w:r>
      <w:r w:rsidR="00BE0F3E">
        <w:fldChar w:fldCharType="begin">
          <w:fldData xml:space="preserve">PEVuZE5vdGU+PENpdGU+PEF1dGhvcj5VZWhhcmE8L0F1dGhvcj48WWVhcj4yMDE2PC9ZZWFyPjxS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E0F3E">
        <w:instrText xml:space="preserve"> ADDIN EN.CITE.DATA </w:instrText>
      </w:r>
      <w:r w:rsidR="00BE0F3E">
        <w:fldChar w:fldCharType="end"/>
      </w:r>
      <w:r>
        <w:fldChar w:fldCharType="separate"/>
      </w:r>
      <w:r w:rsidR="00BE0F3E" w:rsidRPr="00BE0F3E">
        <w:rPr>
          <w:noProof/>
          <w:vertAlign w:val="superscript"/>
        </w:rPr>
        <w:t>313</w:t>
      </w:r>
      <w:r>
        <w:fldChar w:fldCharType="end"/>
      </w:r>
      <w:r>
        <w:t xml:space="preserve"> and reproducibility in IPF.</w:t>
      </w:r>
      <w:r>
        <w:fldChar w:fldCharType="begin">
          <w:fldData xml:space="preserve">PEVuZE5vdGU+PENpdGU+PEF1dGhvcj5XaW48L0F1dGhvcj48WWVhcj4yMDEyPC9ZZWFyPjxSZWNO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CZhbXA7IE1vbGVjdWxhciBJbWFn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==
</w:fldData>
        </w:fldChar>
      </w:r>
      <w:r w:rsidR="00BE0F3E">
        <w:instrText xml:space="preserve"> ADDIN EN.CITE </w:instrText>
      </w:r>
      <w:r w:rsidR="00BE0F3E">
        <w:fldChar w:fldCharType="begin">
          <w:fldData xml:space="preserve">PEVuZE5vdGU+PENpdGU+PEF1dGhvcj5XaW48L0F1dGhvcj48WWVhcj4yMDEyPC9ZZWFyPjxSZWNO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CZhbXA7IE1vbGVjdWxhciBJbWFn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4</w:t>
      </w:r>
      <w:r>
        <w:fldChar w:fldCharType="end"/>
      </w:r>
      <w:r>
        <w:t xml:space="preserve"> Umeda </w:t>
      </w:r>
      <w:r w:rsidR="002F1515" w:rsidRPr="008D1EAA">
        <w:rPr>
          <w:i/>
        </w:rPr>
        <w:t>et al</w:t>
      </w:r>
      <w:r w:rsidR="002F1515">
        <w:rPr>
          <w:i/>
        </w:rPr>
        <w:t xml:space="preserve">. </w:t>
      </w:r>
      <w:r>
        <w:t xml:space="preserve">demonstrated that delayed-phase </w:t>
      </w:r>
      <w:r w:rsidRPr="00D53613">
        <w:rPr>
          <w:vertAlign w:val="superscript"/>
        </w:rPr>
        <w:t>18</w:t>
      </w:r>
      <w:r>
        <w:t>FDG uptake may provide a marker of disease activity in IIP,</w:t>
      </w:r>
      <w:r>
        <w:fldChar w:fldCharType="begin">
          <w:fldData xml:space="preserve">PEVuZE5vdGU+PENpdGU+PEF1dGhvcj5VbWVkYTwvQXV0aG9yPjxZZWFyPjIwMDk8L1llYXI+PFJl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E0F3E">
        <w:instrText xml:space="preserve"> ADDIN EN.CITE </w:instrText>
      </w:r>
      <w:r w:rsidR="00BE0F3E">
        <w:fldChar w:fldCharType="begin">
          <w:fldData xml:space="preserve">PEVuZE5vdGU+PENpdGU+PEF1dGhvcj5VbWVkYTwvQXV0aG9yPjxZZWFyPjIwMDk8L1llYXI+PFJl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E0F3E">
        <w:instrText xml:space="preserve"> ADDIN EN.CITE.DATA </w:instrText>
      </w:r>
      <w:r w:rsidR="00BE0F3E">
        <w:fldChar w:fldCharType="end"/>
      </w:r>
      <w:r>
        <w:fldChar w:fldCharType="separate"/>
      </w:r>
      <w:r w:rsidR="00BE0F3E" w:rsidRPr="00BE0F3E">
        <w:rPr>
          <w:noProof/>
          <w:vertAlign w:val="superscript"/>
        </w:rPr>
        <w:t>315</w:t>
      </w:r>
      <w:r>
        <w:fldChar w:fldCharType="end"/>
      </w:r>
      <w:r>
        <w:t xml:space="preserve"> and later also specifically in IPF.</w:t>
      </w:r>
      <w:r>
        <w:fldChar w:fldCharType="begin">
          <w:fldData xml:space="preserve">PEVuZE5vdGU+PENpdGU+PEF1dGhvcj5VbWVkYTwvQXV0aG9yPjxZZWFyPjIwMTU8L1llYXI+PFJl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E4NjktNzU8L3BhZ2VzPjx2b2x1bWU+NTY8L3Zv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 </w:instrText>
      </w:r>
      <w:r w:rsidR="00BE0F3E">
        <w:fldChar w:fldCharType="begin">
          <w:fldData xml:space="preserve">PEVuZE5vdGU+PENpdGU+PEF1dGhvcj5VbWVkYTwvQXV0aG9yPjxZZWFyPjIwMTU8L1llYXI+PFJl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E4NjktNzU8L3BhZ2VzPjx2b2x1bWU+NTY8L3Zv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6</w:t>
      </w:r>
      <w:r>
        <w:fldChar w:fldCharType="end"/>
      </w:r>
      <w:r>
        <w:t xml:space="preserve"> Increased late </w:t>
      </w:r>
      <w:r>
        <w:lastRenderedPageBreak/>
        <w:t>phase uptake was predictive of mortality on both univariate and multivariate analysis. Although the numbers in both studies were relatively small, the IPF cohort was prospectively followed up for a median of 29 months, with 25 deaths.</w:t>
      </w:r>
      <w:r>
        <w:fldChar w:fldCharType="begin">
          <w:fldData xml:space="preserve">PEVuZE5vdGU+PENpdGU+PEF1dGhvcj5VbWVkYTwvQXV0aG9yPjxZZWFyPjIwMTU8L1llYXI+PFJl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E4NjktNzU8L3BhZ2VzPjx2b2x1bWU+NTY8L3Zv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 </w:instrText>
      </w:r>
      <w:r w:rsidR="00BE0F3E">
        <w:fldChar w:fldCharType="begin">
          <w:fldData xml:space="preserve">PEVuZE5vdGU+PENpdGU+PEF1dGhvcj5VbWVkYTwvQXV0aG9yPjxZZWFyPjIwMTU8L1llYXI+PFJl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E4NjktNzU8L3BhZ2VzPjx2b2x1bWU+NTY8L3Zv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6</w:t>
      </w:r>
      <w:r>
        <w:fldChar w:fldCharType="end"/>
      </w:r>
      <w:r w:rsidRPr="00100AB0">
        <w:t xml:space="preserve"> </w:t>
      </w:r>
      <w:r>
        <w:t xml:space="preserve">Lee </w:t>
      </w:r>
      <w:r w:rsidR="002F1515" w:rsidRPr="008D1EAA">
        <w:rPr>
          <w:i/>
        </w:rPr>
        <w:t>et al</w:t>
      </w:r>
      <w:r w:rsidR="002F1515">
        <w:rPr>
          <w:i/>
        </w:rPr>
        <w:t xml:space="preserve">. </w:t>
      </w:r>
      <w:r>
        <w:t>report progressive findings from a pilot study of six patients, in addition, reporting that no similar change was appreciable in semi-quantitative CT scoring.</w:t>
      </w:r>
      <w:r>
        <w:fldChar w:fldCharType="begin">
          <w:fldData xml:space="preserve">PEVuZE5vdGU+PENpdGU+PEF1dGhvcj5MZWU8L0F1dGhvcj48WWVhcj4yMDE0PC9ZZWFyPjxSZWNO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BE0F3E">
        <w:instrText xml:space="preserve"> ADDIN EN.CITE </w:instrText>
      </w:r>
      <w:r w:rsidR="00BE0F3E">
        <w:fldChar w:fldCharType="begin">
          <w:fldData xml:space="preserve">PEVuZE5vdGU+PENpdGU+PEF1dGhvcj5MZWU8L0F1dGhvcj48WWVhcj4yMDE0PC9ZZWFyPjxSZWNO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BE0F3E">
        <w:instrText xml:space="preserve"> ADDIN EN.CITE.DATA </w:instrText>
      </w:r>
      <w:r w:rsidR="00BE0F3E">
        <w:fldChar w:fldCharType="end"/>
      </w:r>
      <w:r>
        <w:fldChar w:fldCharType="separate"/>
      </w:r>
      <w:r w:rsidR="00BE0F3E" w:rsidRPr="00BE0F3E">
        <w:rPr>
          <w:noProof/>
          <w:vertAlign w:val="superscript"/>
        </w:rPr>
        <w:t>317</w:t>
      </w:r>
      <w:r>
        <w:fldChar w:fldCharType="end"/>
      </w:r>
      <w:r>
        <w:t xml:space="preserve">. </w:t>
      </w:r>
      <w:moveFromRangeStart w:id="3074" w:author="Nicholas Weatherley" w:date="2019-03-06T20:11:00Z" w:name="move2795526"/>
      <w:moveFrom w:id="3075" w:author="Nicholas Weatherley" w:date="2019-03-06T20:11:00Z">
        <w:r w:rsidDel="005B0EE0">
          <w:t>Novel PET tracers and targets such as somatostatin receptor analogues,</w:t>
        </w:r>
        <w:r w:rsidDel="005B0EE0">
          <w:fldChar w:fldCharType="begin">
            <w:fldData xml:space="preserve">PEVuZE5vdGU+PENpdGU+PEF1dGhvcj5XaW48L0F1dGhvcj48WWVhcj4yMDEyPC9ZZWFyPjxSZWNO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BE0F3E" w:rsidDel="005B0EE0">
          <w:instrText xml:space="preserve"> ADDIN EN.CITE </w:instrText>
        </w:r>
        <w:r w:rsidR="00BE0F3E" w:rsidDel="005B0EE0">
          <w:fldChar w:fldCharType="begin">
            <w:fldData xml:space="preserve">PEVuZE5vdGU+PENpdGU+PEF1dGhvcj5XaW48L0F1dGhvcj48WWVhcj4yMDEyPC9ZZWFyPjxSZWNO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BE0F3E" w:rsidDel="005B0EE0">
          <w:instrText xml:space="preserve"> ADDIN EN.CITE.DATA </w:instrText>
        </w:r>
      </w:moveFrom>
      <w:del w:id="3076" w:author="Nicholas Weatherley" w:date="2019-03-06T20:11:00Z"/>
      <w:moveFrom w:id="3077" w:author="Nicholas Weatherley" w:date="2019-03-06T20:11:00Z">
        <w:r w:rsidR="00BE0F3E" w:rsidDel="005B0EE0">
          <w:fldChar w:fldCharType="end"/>
        </w:r>
      </w:moveFrom>
      <w:del w:id="3078" w:author="Nicholas Weatherley" w:date="2019-03-06T20:11:00Z"/>
      <w:moveFrom w:id="3079" w:author="Nicholas Weatherley" w:date="2019-03-06T20:11:00Z">
        <w:r w:rsidDel="005B0EE0">
          <w:fldChar w:fldCharType="separate"/>
        </w:r>
        <w:r w:rsidR="00BE0F3E" w:rsidRPr="00BE0F3E" w:rsidDel="005B0EE0">
          <w:rPr>
            <w:noProof/>
            <w:vertAlign w:val="superscript"/>
          </w:rPr>
          <w:t>318</w:t>
        </w:r>
        <w:r w:rsidDel="005B0EE0">
          <w:fldChar w:fldCharType="end"/>
        </w:r>
        <w:r w:rsidDel="005B0EE0">
          <w:t xml:space="preserve"> cathepsin protease (macrophage labelling),</w:t>
        </w:r>
        <w:r w:rsidDel="005B0EE0">
          <w:fldChar w:fldCharType="begin">
            <w:fldData xml:space="preserve">PEVuZE5vdGU+PENpdGU+PEF1dGhvcj5XaXRoYW5hPC9BdXRob3I+PFllYXI+MjAxNjwvWWVhcj48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E0F3E" w:rsidDel="005B0EE0">
          <w:instrText xml:space="preserve"> ADDIN EN.CITE </w:instrText>
        </w:r>
        <w:r w:rsidR="00BE0F3E" w:rsidDel="005B0EE0">
          <w:fldChar w:fldCharType="begin">
            <w:fldData xml:space="preserve">PEVuZE5vdGU+PENpdGU+PEF1dGhvcj5XaXRoYW5hPC9BdXRob3I+PFllYXI+MjAxNjwvWWVhcj48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E0F3E" w:rsidDel="005B0EE0">
          <w:instrText xml:space="preserve"> ADDIN EN.CITE.DATA </w:instrText>
        </w:r>
      </w:moveFrom>
      <w:del w:id="3080" w:author="Nicholas Weatherley" w:date="2019-03-06T20:11:00Z"/>
      <w:moveFrom w:id="3081" w:author="Nicholas Weatherley" w:date="2019-03-06T20:11:00Z">
        <w:r w:rsidR="00BE0F3E" w:rsidDel="005B0EE0">
          <w:fldChar w:fldCharType="end"/>
        </w:r>
      </w:moveFrom>
      <w:del w:id="3082" w:author="Nicholas Weatherley" w:date="2019-03-06T20:11:00Z"/>
      <w:moveFrom w:id="3083" w:author="Nicholas Weatherley" w:date="2019-03-06T20:11:00Z">
        <w:r w:rsidDel="005B0EE0">
          <w:fldChar w:fldCharType="separate"/>
        </w:r>
        <w:r w:rsidR="00BE0F3E" w:rsidRPr="00BE0F3E" w:rsidDel="005B0EE0">
          <w:rPr>
            <w:noProof/>
            <w:vertAlign w:val="superscript"/>
          </w:rPr>
          <w:t>319</w:t>
        </w:r>
        <w:r w:rsidDel="005B0EE0">
          <w:fldChar w:fldCharType="end"/>
        </w:r>
        <w:r w:rsidDel="005B0EE0">
          <w:t xml:space="preserve"> labelled leukocytes </w:t>
        </w:r>
        <w:r w:rsidDel="005B0EE0">
          <w:fldChar w:fldCharType="begin">
            <w:fldData xml:space="preserve">PEVuZE5vdGU+PENpdGU+PEF1dGhvcj5Cb25kdWU8L0F1dGhvcj48WWVhcj4yMDE1PC9ZZWFyPjxS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0F3E" w:rsidDel="005B0EE0">
          <w:instrText xml:space="preserve"> ADDIN EN.CITE </w:instrText>
        </w:r>
        <w:r w:rsidR="00BE0F3E" w:rsidDel="005B0EE0">
          <w:fldChar w:fldCharType="begin">
            <w:fldData xml:space="preserve">PEVuZE5vdGU+PENpdGU+PEF1dGhvcj5Cb25kdWU8L0F1dGhvcj48WWVhcj4yMDE1PC9ZZWFyPjxS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0F3E" w:rsidDel="005B0EE0">
          <w:instrText xml:space="preserve"> ADDIN EN.CITE.DATA </w:instrText>
        </w:r>
      </w:moveFrom>
      <w:del w:id="3084" w:author="Nicholas Weatherley" w:date="2019-03-06T20:11:00Z"/>
      <w:moveFrom w:id="3085" w:author="Nicholas Weatherley" w:date="2019-03-06T20:11:00Z">
        <w:r w:rsidR="00BE0F3E" w:rsidDel="005B0EE0">
          <w:fldChar w:fldCharType="end"/>
        </w:r>
      </w:moveFrom>
      <w:del w:id="3086" w:author="Nicholas Weatherley" w:date="2019-03-06T20:11:00Z"/>
      <w:moveFrom w:id="3087" w:author="Nicholas Weatherley" w:date="2019-03-06T20:11:00Z">
        <w:r w:rsidDel="005B0EE0">
          <w:fldChar w:fldCharType="separate"/>
        </w:r>
        <w:r w:rsidR="00BE0F3E" w:rsidRPr="00BE0F3E" w:rsidDel="005B0EE0">
          <w:rPr>
            <w:noProof/>
            <w:vertAlign w:val="superscript"/>
          </w:rPr>
          <w:t>320</w:t>
        </w:r>
        <w:r w:rsidDel="005B0EE0">
          <w:fldChar w:fldCharType="end"/>
        </w:r>
        <w:r w:rsidDel="005B0EE0">
          <w:t xml:space="preserve">, and type I collagen </w:t>
        </w:r>
        <w:r w:rsidDel="005B0EE0">
          <w:fldChar w:fldCharType="begin">
            <w:fldData xml:space="preserve">PEVuZE5vdGU+PENpdGU+PEF1dGhvcj5EZXNvZ2VyZTwvQXV0aG9yPjxZZWFyPjIwMTc8L1llYXI+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BE0F3E" w:rsidDel="005B0EE0">
          <w:instrText xml:space="preserve"> ADDIN EN.CITE </w:instrText>
        </w:r>
        <w:r w:rsidR="00BE0F3E" w:rsidDel="005B0EE0">
          <w:fldChar w:fldCharType="begin">
            <w:fldData xml:space="preserve">PEVuZE5vdGU+PENpdGU+PEF1dGhvcj5EZXNvZ2VyZTwvQXV0aG9yPjxZZWFyPjIwMTc8L1llYXI+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BE0F3E" w:rsidDel="005B0EE0">
          <w:instrText xml:space="preserve"> ADDIN EN.CITE.DATA </w:instrText>
        </w:r>
      </w:moveFrom>
      <w:del w:id="3088" w:author="Nicholas Weatherley" w:date="2019-03-06T20:11:00Z"/>
      <w:moveFrom w:id="3089" w:author="Nicholas Weatherley" w:date="2019-03-06T20:11:00Z">
        <w:r w:rsidR="00BE0F3E" w:rsidDel="005B0EE0">
          <w:fldChar w:fldCharType="end"/>
        </w:r>
      </w:moveFrom>
      <w:del w:id="3090" w:author="Nicholas Weatherley" w:date="2019-03-06T20:11:00Z"/>
      <w:moveFrom w:id="3091" w:author="Nicholas Weatherley" w:date="2019-03-06T20:11:00Z">
        <w:r w:rsidDel="005B0EE0">
          <w:fldChar w:fldCharType="separate"/>
        </w:r>
        <w:r w:rsidR="00BE0F3E" w:rsidRPr="00BE0F3E" w:rsidDel="005B0EE0">
          <w:rPr>
            <w:noProof/>
            <w:vertAlign w:val="superscript"/>
          </w:rPr>
          <w:t>321</w:t>
        </w:r>
        <w:r w:rsidDel="005B0EE0">
          <w:fldChar w:fldCharType="end"/>
        </w:r>
        <w:r w:rsidDel="005B0EE0">
          <w:t xml:space="preserve"> have shown early promise in ILD assessment and further reports are awaited.</w:t>
        </w:r>
      </w:moveFrom>
      <w:moveFromRangeEnd w:id="3074"/>
    </w:p>
    <w:p w14:paraId="7213DDD5" w14:textId="0B822B32" w:rsidR="005B0EE0" w:rsidRDefault="005B0EE0" w:rsidP="008150BE">
      <w:ins w:id="3092" w:author="Nicholas Weatherley" w:date="2019-03-06T20:09:00Z">
        <w:r>
          <w:t xml:space="preserve">The </w:t>
        </w:r>
      </w:ins>
      <w:ins w:id="3093" w:author="Nicholas Weatherley" w:date="2019-03-06T20:10:00Z">
        <w:r>
          <w:t>development and validation</w:t>
        </w:r>
      </w:ins>
      <w:ins w:id="3094" w:author="Nicholas Weatherley" w:date="2019-03-06T20:09:00Z">
        <w:r>
          <w:t xml:space="preserve"> of new PET tracers</w:t>
        </w:r>
        <w:r w:rsidRPr="005B0EE0">
          <w:t xml:space="preserve"> is </w:t>
        </w:r>
      </w:ins>
      <w:ins w:id="3095" w:author="Nicholas Weatherley" w:date="2019-03-06T20:10:00Z">
        <w:r>
          <w:t>somewhat held back</w:t>
        </w:r>
      </w:ins>
      <w:ins w:id="3096" w:author="Nicholas Weatherley" w:date="2019-03-06T20:09:00Z">
        <w:r w:rsidRPr="005B0EE0">
          <w:t xml:space="preserve"> by relatively small markets </w:t>
        </w:r>
      </w:ins>
      <w:ins w:id="3097" w:author="Nicholas Weatherley" w:date="2019-03-06T20:10:00Z">
        <w:r>
          <w:t>versus the relatively high cost</w:t>
        </w:r>
      </w:ins>
      <w:ins w:id="3098" w:author="Nicholas Weatherley" w:date="2019-03-06T20:11:00Z">
        <w:r>
          <w:t xml:space="preserve"> and degree of expertise. In addition, companies face</w:t>
        </w:r>
      </w:ins>
      <w:ins w:id="3099" w:author="Nicholas Weatherley" w:date="2019-03-06T20:09:00Z">
        <w:r w:rsidRPr="005B0EE0">
          <w:t xml:space="preserve"> intellectual property challenges, </w:t>
        </w:r>
      </w:ins>
      <w:ins w:id="3100" w:author="Nicholas Weatherley" w:date="2019-03-06T20:11:00Z">
        <w:r w:rsidRPr="005B0EE0">
          <w:t xml:space="preserve">constraints </w:t>
        </w:r>
        <w:r>
          <w:t xml:space="preserve">to what targets may be </w:t>
        </w:r>
      </w:ins>
      <w:ins w:id="3101" w:author="Nicholas Weatherley" w:date="2019-03-06T20:09:00Z">
        <w:r w:rsidRPr="005B0EE0">
          <w:t>radiolabel</w:t>
        </w:r>
      </w:ins>
      <w:ins w:id="3102" w:author="Nicholas Weatherley" w:date="2019-03-06T20:11:00Z">
        <w:r>
          <w:t>led</w:t>
        </w:r>
      </w:ins>
      <w:ins w:id="3103" w:author="Nicholas Weatherley" w:date="2019-03-06T20:09:00Z">
        <w:r w:rsidRPr="005B0EE0">
          <w:t>, and adequate target concentrations for imaging.</w:t>
        </w:r>
      </w:ins>
      <w:r w:rsidR="0036794D">
        <w:fldChar w:fldCharType="begin"/>
      </w:r>
      <w:r w:rsidR="0036794D">
        <w:instrText xml:space="preserve"> ADDIN EN.CITE &lt;EndNote&gt;&lt;Cite&gt;&lt;Author&gt;Agdeppa&lt;/Author&gt;&lt;Year&gt;2009&lt;/Year&gt;&lt;RecNum&gt;2150&lt;/RecNum&gt;&lt;DisplayText&gt;&lt;style face="superscript"&gt;318&lt;/style&gt;&lt;/DisplayText&gt;&lt;record&gt;&lt;rec-number&gt;2150&lt;/rec-number&gt;&lt;foreign-keys&gt;&lt;key app="EN" db-id="52evaf50e9fe5cewd9b555d6wtw099s0pzrz" timestamp="1551903389"&gt;2150&lt;/key&gt;&lt;/foreign-keys&gt;&lt;ref-type name="Journal Article"&gt;17&lt;/ref-type&gt;&lt;contributors&gt;&lt;authors&gt;&lt;author&gt;Agdeppa, Eric D.&lt;/author&gt;&lt;author&gt;Spilker, Mary E. %J The AAPS Journal&lt;/author&gt;&lt;/authors&gt;&lt;/contributors&gt;&lt;titles&gt;&lt;title&gt;A Review of Imaging Agent Development&lt;/title&gt;&lt;secondary-title&gt;The AAPS Journal&lt;/secondary-title&gt;&lt;alt-title&gt;The AAPS Journal&lt;/alt-title&gt;&lt;/titles&gt;&lt;periodical&gt;&lt;full-title&gt;The AAPS Journal&lt;/full-title&gt;&lt;abbr-1&gt;The AAPS Journal&lt;/abbr-1&gt;&lt;/periodical&gt;&lt;alt-periodical&gt;&lt;full-title&gt;The AAPS Journal&lt;/full-title&gt;&lt;abbr-1&gt;The AAPS Journal&lt;/abbr-1&gt;&lt;/alt-periodical&gt;&lt;pages&gt;286-299&lt;/pages&gt;&lt;volume&gt;11&lt;/volume&gt;&lt;number&gt;2&lt;/number&gt;&lt;dates&gt;&lt;year&gt;2009&lt;/year&gt;&lt;pub-dates&gt;&lt;date&gt;June 01&lt;/date&gt;&lt;/pub-dates&gt;&lt;/dates&gt;&lt;isbn&gt;1550-7416&lt;/isbn&gt;&lt;label&gt;Agdeppa2009&lt;/label&gt;&lt;work-type&gt;journal article&lt;/work-type&gt;&lt;urls&gt;&lt;related-urls&gt;&lt;url&gt;https://doi.org/10.1208/s12248-009-9104-5&lt;/url&gt;&lt;/related-urls&gt;&lt;/urls&gt;&lt;electronic-resource-num&gt;10.1208/s12248-009-9104-5&lt;/electronic-resource-num&gt;&lt;/record&gt;&lt;/Cite&gt;&lt;/EndNote&gt;</w:instrText>
      </w:r>
      <w:r w:rsidR="0036794D">
        <w:fldChar w:fldCharType="separate"/>
      </w:r>
      <w:r w:rsidR="0036794D" w:rsidRPr="0036794D">
        <w:rPr>
          <w:noProof/>
          <w:vertAlign w:val="superscript"/>
        </w:rPr>
        <w:t>318</w:t>
      </w:r>
      <w:r w:rsidR="0036794D">
        <w:fldChar w:fldCharType="end"/>
      </w:r>
      <w:ins w:id="3104" w:author="Nicholas Weatherley" w:date="2019-03-06T20:13:00Z">
        <w:r>
          <w:t xml:space="preserve"> Clincial trials are required for validation, but </w:t>
        </w:r>
        <w:r w:rsidR="00A165AA">
          <w:t>there is a cost an</w:t>
        </w:r>
      </w:ins>
      <w:ins w:id="3105" w:author="Nicholas Weatherley" w:date="2019-03-06T20:14:00Z">
        <w:r w:rsidR="00A165AA">
          <w:t>d logistical limit to the number of trials a company may perform.</w:t>
        </w:r>
      </w:ins>
      <w:ins w:id="3106" w:author="Nicholas Weatherley" w:date="2019-03-06T20:11:00Z">
        <w:r>
          <w:t xml:space="preserve"> Nevertheless,</w:t>
        </w:r>
      </w:ins>
      <w:moveToRangeStart w:id="3107" w:author="Nicholas Weatherley" w:date="2019-03-06T20:11:00Z" w:name="move2795526"/>
      <w:moveTo w:id="3108" w:author="Nicholas Weatherley" w:date="2019-03-06T20:11:00Z">
        <w:del w:id="3109" w:author="Nicholas Weatherley" w:date="2019-03-06T20:11:00Z">
          <w:r w:rsidDel="005B0EE0">
            <w:delText>N</w:delText>
          </w:r>
        </w:del>
      </w:moveTo>
      <w:ins w:id="3110" w:author="Nicholas Weatherley" w:date="2019-03-06T20:11:00Z">
        <w:r>
          <w:t xml:space="preserve"> n</w:t>
        </w:r>
      </w:ins>
      <w:moveTo w:id="3111" w:author="Nicholas Weatherley" w:date="2019-03-06T20:11:00Z">
        <w:r>
          <w:t>ovel PET tracers and targets such as somatostatin receptor analogues,</w:t>
        </w:r>
        <w:r>
          <w:fldChar w:fldCharType="begin">
            <w:fldData xml:space="preserve">PEVuZE5vdGU+PENpdGU+PEF1dGhvcj5XaW48L0F1dGhvcj48WWVhcj4yMDEyPC9ZZWFyPjxSZWNO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moveTo>
      <w:r w:rsidR="0036794D">
        <w:instrText xml:space="preserve"> ADDIN EN.CITE </w:instrText>
      </w:r>
      <w:r w:rsidR="0036794D">
        <w:fldChar w:fldCharType="begin">
          <w:fldData xml:space="preserve">PEVuZE5vdGU+PENpdGU+PEF1dGhvcj5XaW48L0F1dGhvcj48WWVhcj4yMDEyPC9ZZWFyPjxSZWNO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36794D">
        <w:instrText xml:space="preserve"> ADDIN EN.CITE.DATA </w:instrText>
      </w:r>
      <w:r w:rsidR="0036794D">
        <w:fldChar w:fldCharType="end"/>
      </w:r>
      <w:ins w:id="3112" w:author="Nicholas Weatherley" w:date="2019-03-06T20:11:00Z"/>
      <w:moveTo w:id="3113" w:author="Nicholas Weatherley" w:date="2019-03-06T20:11:00Z">
        <w:r>
          <w:fldChar w:fldCharType="separate"/>
        </w:r>
      </w:moveTo>
      <w:r w:rsidR="0036794D" w:rsidRPr="0036794D">
        <w:rPr>
          <w:noProof/>
          <w:vertAlign w:val="superscript"/>
        </w:rPr>
        <w:t>319</w:t>
      </w:r>
      <w:moveTo w:id="3114" w:author="Nicholas Weatherley" w:date="2019-03-06T20:11:00Z">
        <w:r>
          <w:fldChar w:fldCharType="end"/>
        </w:r>
        <w:r>
          <w:t xml:space="preserve"> cathepsin protease (macrophage labelling),</w:t>
        </w:r>
        <w:r>
          <w:fldChar w:fldCharType="begin">
            <w:fldData xml:space="preserve">PEVuZE5vdGU+PENpdGU+PEF1dGhvcj5XaXRoYW5hPC9BdXRob3I+PFllYXI+MjAxNjwvWWVhcj48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moveTo>
      <w:r w:rsidR="0036794D">
        <w:instrText xml:space="preserve"> ADDIN EN.CITE </w:instrText>
      </w:r>
      <w:r w:rsidR="0036794D">
        <w:fldChar w:fldCharType="begin">
          <w:fldData xml:space="preserve">PEVuZE5vdGU+PENpdGU+PEF1dGhvcj5XaXRoYW5hPC9BdXRob3I+PFllYXI+MjAxNjwvWWVhcj48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36794D">
        <w:instrText xml:space="preserve"> ADDIN EN.CITE.DATA </w:instrText>
      </w:r>
      <w:r w:rsidR="0036794D">
        <w:fldChar w:fldCharType="end"/>
      </w:r>
      <w:ins w:id="3115" w:author="Nicholas Weatherley" w:date="2019-03-06T20:11:00Z"/>
      <w:moveTo w:id="3116" w:author="Nicholas Weatherley" w:date="2019-03-06T20:11:00Z">
        <w:r>
          <w:fldChar w:fldCharType="separate"/>
        </w:r>
      </w:moveTo>
      <w:r w:rsidR="0036794D" w:rsidRPr="0036794D">
        <w:rPr>
          <w:noProof/>
          <w:vertAlign w:val="superscript"/>
        </w:rPr>
        <w:t>320</w:t>
      </w:r>
      <w:moveTo w:id="3117" w:author="Nicholas Weatherley" w:date="2019-03-06T20:11:00Z">
        <w:r>
          <w:fldChar w:fldCharType="end"/>
        </w:r>
        <w:r>
          <w:t xml:space="preserve"> labelled leukocytes </w:t>
        </w:r>
        <w:r>
          <w:fldChar w:fldCharType="begin">
            <w:fldData xml:space="preserve">PEVuZE5vdGU+PENpdGU+PEF1dGhvcj5Cb25kdWU8L0F1dGhvcj48WWVhcj4yMDE1PC9ZZWFyPjxS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moveTo>
      <w:r w:rsidR="0036794D">
        <w:instrText xml:space="preserve"> ADDIN EN.CITE </w:instrText>
      </w:r>
      <w:r w:rsidR="0036794D">
        <w:fldChar w:fldCharType="begin">
          <w:fldData xml:space="preserve">PEVuZE5vdGU+PENpdGU+PEF1dGhvcj5Cb25kdWU8L0F1dGhvcj48WWVhcj4yMDE1PC9ZZWFyPjxS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36794D">
        <w:instrText xml:space="preserve"> ADDIN EN.CITE.DATA </w:instrText>
      </w:r>
      <w:r w:rsidR="0036794D">
        <w:fldChar w:fldCharType="end"/>
      </w:r>
      <w:ins w:id="3118" w:author="Nicholas Weatherley" w:date="2019-03-06T20:11:00Z"/>
      <w:moveTo w:id="3119" w:author="Nicholas Weatherley" w:date="2019-03-06T20:11:00Z">
        <w:r>
          <w:fldChar w:fldCharType="separate"/>
        </w:r>
      </w:moveTo>
      <w:r w:rsidR="0036794D" w:rsidRPr="0036794D">
        <w:rPr>
          <w:noProof/>
          <w:vertAlign w:val="superscript"/>
        </w:rPr>
        <w:t>321</w:t>
      </w:r>
      <w:moveTo w:id="3120" w:author="Nicholas Weatherley" w:date="2019-03-06T20:11:00Z">
        <w:r>
          <w:fldChar w:fldCharType="end"/>
        </w:r>
        <w:r>
          <w:t xml:space="preserve">, and type I collagen </w:t>
        </w:r>
        <w:r>
          <w:fldChar w:fldCharType="begin">
            <w:fldData xml:space="preserve">PEVuZE5vdGU+PENpdGU+PEF1dGhvcj5EZXNvZ2VyZTwvQXV0aG9yPjxZZWFyPjIwMTc8L1llYXI+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moveTo>
      <w:r w:rsidR="0036794D">
        <w:instrText xml:space="preserve"> ADDIN EN.CITE </w:instrText>
      </w:r>
      <w:r w:rsidR="0036794D">
        <w:fldChar w:fldCharType="begin">
          <w:fldData xml:space="preserve">PEVuZE5vdGU+PENpdGU+PEF1dGhvcj5EZXNvZ2VyZTwvQXV0aG9yPjxZZWFyPjIwMTc8L1llYXI+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36794D">
        <w:instrText xml:space="preserve"> ADDIN EN.CITE.DATA </w:instrText>
      </w:r>
      <w:r w:rsidR="0036794D">
        <w:fldChar w:fldCharType="end"/>
      </w:r>
      <w:ins w:id="3121" w:author="Nicholas Weatherley" w:date="2019-03-06T20:11:00Z"/>
      <w:moveTo w:id="3122" w:author="Nicholas Weatherley" w:date="2019-03-06T20:11:00Z">
        <w:r>
          <w:fldChar w:fldCharType="separate"/>
        </w:r>
      </w:moveTo>
      <w:r w:rsidR="0036794D" w:rsidRPr="0036794D">
        <w:rPr>
          <w:noProof/>
          <w:vertAlign w:val="superscript"/>
        </w:rPr>
        <w:t>322</w:t>
      </w:r>
      <w:moveTo w:id="3123" w:author="Nicholas Weatherley" w:date="2019-03-06T20:11:00Z">
        <w:r>
          <w:fldChar w:fldCharType="end"/>
        </w:r>
        <w:r>
          <w:t xml:space="preserve"> have shown early promise in ILD assessment and further reports are awaited.</w:t>
        </w:r>
      </w:moveTo>
      <w:moveToRangeEnd w:id="3107"/>
    </w:p>
    <w:p w14:paraId="73A588F9" w14:textId="77777777" w:rsidR="008150BE" w:rsidRDefault="008150BE" w:rsidP="008150BE">
      <w:pPr>
        <w:pStyle w:val="Heading4"/>
      </w:pPr>
      <w:r>
        <w:t>Scintigraphy</w:t>
      </w:r>
    </w:p>
    <w:p w14:paraId="3084B178" w14:textId="20AAE176" w:rsidR="008150BE" w:rsidRDefault="008150BE" w:rsidP="008150BE">
      <w:r>
        <w:t>Early work in scintigraphy demonstrated that areas of fibrosis were ventilated (V) but relatively underperfused (Q), leading to V/Q mismatching and an increase in anatomical deadspace.</w:t>
      </w:r>
      <w:r>
        <w:fldChar w:fldCharType="begin">
          <w:fldData xml:space="preserve">PEVuZE5vdGU+PENpdGU+PEF1dGhvcj5TdHJpY2tsYW5kPC9BdXRob3I+PFllYXI+MTk5MzwvWWVh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36794D">
        <w:instrText xml:space="preserve"> ADDIN EN.CITE </w:instrText>
      </w:r>
      <w:r w:rsidR="0036794D">
        <w:fldChar w:fldCharType="begin">
          <w:fldData xml:space="preserve">PEVuZE5vdGU+PENpdGU+PEF1dGhvcj5TdHJpY2tsYW5kPC9BdXRob3I+PFllYXI+MTk5MzwvWWVh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36794D">
        <w:instrText xml:space="preserve"> ADDIN EN.CITE.DATA </w:instrText>
      </w:r>
      <w:r w:rsidR="0036794D">
        <w:fldChar w:fldCharType="end"/>
      </w:r>
      <w:r>
        <w:fldChar w:fldCharType="separate"/>
      </w:r>
      <w:r w:rsidR="0036794D" w:rsidRPr="0036794D">
        <w:rPr>
          <w:noProof/>
          <w:vertAlign w:val="superscript"/>
        </w:rPr>
        <w:t>323</w:t>
      </w:r>
      <w:r>
        <w:fldChar w:fldCharType="end"/>
      </w:r>
      <w:r>
        <w:t xml:space="preserve"> This has been further observed in patients with UIP and NSIP patterns.</w:t>
      </w:r>
      <w:r>
        <w:fldChar w:fldCharType="begin">
          <w:fldData xml:space="preserve">PEVuZE5vdGU+PENpdGU+PEF1dGhvcj5TdWdhPC9BdXRob3I+PFllYXI+MjAwOTwvWWVhcj48UmVj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36794D">
        <w:instrText xml:space="preserve"> ADDIN EN.CITE </w:instrText>
      </w:r>
      <w:r w:rsidR="0036794D">
        <w:fldChar w:fldCharType="begin">
          <w:fldData xml:space="preserve">PEVuZE5vdGU+PENpdGU+PEF1dGhvcj5TdWdhPC9BdXRob3I+PFllYXI+MjAwOTwvWWVhcj48UmVj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36794D">
        <w:instrText xml:space="preserve"> ADDIN EN.CITE.DATA </w:instrText>
      </w:r>
      <w:r w:rsidR="0036794D">
        <w:fldChar w:fldCharType="end"/>
      </w:r>
      <w:r>
        <w:fldChar w:fldCharType="separate"/>
      </w:r>
      <w:r w:rsidR="0036794D" w:rsidRPr="0036794D">
        <w:rPr>
          <w:noProof/>
          <w:vertAlign w:val="superscript"/>
        </w:rPr>
        <w:t>324</w:t>
      </w:r>
      <w:r>
        <w:fldChar w:fldCharType="end"/>
      </w:r>
      <w:r>
        <w:t xml:space="preserve"> In 16 patients with SSc, no symptoms of pulmonary disease, and normal chest radiograph, the clearance of inhaled </w:t>
      </w:r>
      <w:r w:rsidRPr="0053383C">
        <w:rPr>
          <w:vertAlign w:val="superscript"/>
        </w:rPr>
        <w:t>99m</w:t>
      </w:r>
      <w:r>
        <w:t>Tc-diethylenetriaminepentaacetic acid (</w:t>
      </w:r>
      <w:r w:rsidRPr="0053383C">
        <w:rPr>
          <w:vertAlign w:val="superscript"/>
        </w:rPr>
        <w:t>99m</w:t>
      </w:r>
      <w:r>
        <w:t>Tc-DTPA) was increased.</w:t>
      </w:r>
      <w:r>
        <w:fldChar w:fldCharType="begin">
          <w:fldData xml:space="preserve">PEVuZE5vdGU+PENpdGU+PEF1dGhvcj5GYW50aTwvQXV0aG9yPjxZZWFyPjE5OTQ8L1llYXI+PFJl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36794D">
        <w:instrText xml:space="preserve"> ADDIN EN.CITE </w:instrText>
      </w:r>
      <w:r w:rsidR="0036794D">
        <w:fldChar w:fldCharType="begin">
          <w:fldData xml:space="preserve">PEVuZE5vdGU+PENpdGU+PEF1dGhvcj5GYW50aTwvQXV0aG9yPjxZZWFyPjE5OTQ8L1llYXI+PFJl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36794D">
        <w:instrText xml:space="preserve"> ADDIN EN.CITE.DATA </w:instrText>
      </w:r>
      <w:r w:rsidR="0036794D">
        <w:fldChar w:fldCharType="end"/>
      </w:r>
      <w:r>
        <w:fldChar w:fldCharType="separate"/>
      </w:r>
      <w:r w:rsidR="0036794D" w:rsidRPr="0036794D">
        <w:rPr>
          <w:noProof/>
          <w:vertAlign w:val="superscript"/>
        </w:rPr>
        <w:t>325</w:t>
      </w:r>
      <w:r>
        <w:fldChar w:fldCharType="end"/>
      </w:r>
      <w:r>
        <w:t xml:space="preserve"> Subsequent HRCT findings were consistent with early ILD, providing biological plausibility that </w:t>
      </w:r>
      <w:r w:rsidRPr="0053383C">
        <w:rPr>
          <w:vertAlign w:val="superscript"/>
        </w:rPr>
        <w:t>99m</w:t>
      </w:r>
      <w:r>
        <w:t>Tc-DTPA clearance may detect early disease, although of course V/Q mismatching is not specific to ILD.</w:t>
      </w:r>
      <w:r w:rsidRPr="003B236B">
        <w:t xml:space="preserve"> </w:t>
      </w:r>
      <w:r>
        <w:t xml:space="preserve">El-Chemaly </w:t>
      </w:r>
      <w:r w:rsidR="002F1515" w:rsidRPr="008D1EAA">
        <w:rPr>
          <w:i/>
        </w:rPr>
        <w:t>et al</w:t>
      </w:r>
      <w:r w:rsidR="002F1515">
        <w:rPr>
          <w:i/>
        </w:rPr>
        <w:t xml:space="preserve">. </w:t>
      </w:r>
      <w:r>
        <w:t xml:space="preserve">demonstrated </w:t>
      </w:r>
      <w:del w:id="3124" w:author="Windows User" w:date="2018-10-31T09:24:00Z">
        <w:r w:rsidDel="00437982">
          <w:delText xml:space="preserve">that </w:delText>
        </w:r>
      </w:del>
      <w:ins w:id="3125" w:author="Windows User" w:date="2018-10-31T09:24:00Z">
        <w:r w:rsidR="00437982">
          <w:t xml:space="preserve">the </w:t>
        </w:r>
      </w:ins>
      <w:r>
        <w:t>presence and immunoreactivity of glucose transporter-1 on inflammatory and erythrocyte cell surface, obtained through brochoalveolar lavage, which may account for increased glucose uptake.</w:t>
      </w:r>
      <w:r>
        <w:fldChar w:fldCharType="begin">
          <w:fldData xml:space="preserve">PEVuZE5vdGU+PENpdGU+PEF1dGhvcj5FbC1DaGVtYWx5PC9BdXRob3I+PFllYXI+MjAxMzwvWWVh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36794D">
        <w:instrText xml:space="preserve"> ADDIN EN.CITE </w:instrText>
      </w:r>
      <w:r w:rsidR="0036794D">
        <w:fldChar w:fldCharType="begin">
          <w:fldData xml:space="preserve">PEVuZE5vdGU+PENpdGU+PEF1dGhvcj5FbC1DaGVtYWx5PC9BdXRob3I+PFllYXI+MjAxMzwvWWVh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26</w:t>
      </w:r>
      <w:r>
        <w:fldChar w:fldCharType="end"/>
      </w:r>
      <w:r>
        <w:t xml:space="preserve"> </w:t>
      </w:r>
    </w:p>
    <w:p w14:paraId="6D99098E" w14:textId="77777777" w:rsidR="008150BE" w:rsidRDefault="008150BE" w:rsidP="008150BE">
      <w:pPr>
        <w:pStyle w:val="Heading4"/>
      </w:pPr>
      <w:r>
        <w:t>Summary</w:t>
      </w:r>
    </w:p>
    <w:p w14:paraId="231078EF" w14:textId="77777777" w:rsidR="008150BE" w:rsidRDefault="008150BE" w:rsidP="008150BE">
      <w:r>
        <w:t>The high SUV seen in normal lung tissue in patients with ILD is intriguing. Dual-time-point studies would be useful to assess if these areas go on to develop appreciable fibrotic change on structural images, ideally using CT registration tools. Scintigraphy may provide insights into V/Q mismatching, but it is unclear what this offers clinically at present.</w:t>
      </w:r>
    </w:p>
    <w:p w14:paraId="49FC357A" w14:textId="77777777" w:rsidR="008150BE" w:rsidRDefault="008150BE" w:rsidP="008150BE">
      <w:pPr>
        <w:pStyle w:val="Heading3"/>
      </w:pPr>
      <w:r>
        <w:lastRenderedPageBreak/>
        <w:t>Conclusions</w:t>
      </w:r>
    </w:p>
    <w:p w14:paraId="4D6EB4C8" w14:textId="5DEA14DD" w:rsidR="008150BE" w:rsidRPr="008150BE" w:rsidRDefault="008150BE" w:rsidP="008150BE">
      <w:r>
        <w:t xml:space="preserve">Quantitative analysis of multi-modal imaging techniques is likely to play an increasing role for combined pulmonary structure-function assessment in many pulmonary disorders in the coming years. Assessment of the pulmonary vasculature may prove to be an outright novel metric in ILD assessment. There is great promise that both supervised and unsupervised approaches applied to large well-characterized datasets may lead to discovery of additional meaningful features of ILD (radiomics or imaging biomarkers). </w:t>
      </w:r>
      <w:del w:id="3126" w:author="Windows User" w:date="2018-10-30T15:06:00Z">
        <w:r w:rsidDel="007942B4">
          <w:delText xml:space="preserve">Clustering techniques and machine learning may allow automated stratification of patients into disease categories and risk groups, provide decision support which may aid in the selection of optimal therapy and a means to assess efficacy.  </w:delText>
        </w:r>
      </w:del>
      <w:r>
        <w:t xml:space="preserve">MRI, PET and scintigraphy remain exploratory techniques in ILD, but may provide a link between functional and anatomical elements of disease, such as is demonstrated by regional gas exchange in </w:t>
      </w:r>
      <w:r w:rsidRPr="00F63C2C">
        <w:rPr>
          <w:vertAlign w:val="superscript"/>
        </w:rPr>
        <w:t>129</w:t>
      </w:r>
      <w:r>
        <w:t>Xe spectroscopy MR. Novel PET tracer agents may be utilised in early drug development programs.</w:t>
      </w:r>
    </w:p>
    <w:p w14:paraId="7D2A5A46" w14:textId="55ADD560" w:rsidR="00FB677A" w:rsidRDefault="00116BE9" w:rsidP="00782CC6">
      <w:pPr>
        <w:pStyle w:val="Heading2"/>
      </w:pPr>
      <w:bookmarkStart w:id="3127" w:name="_Toc3145066"/>
      <w:r>
        <w:lastRenderedPageBreak/>
        <w:t>Hyperpolarised Gas</w:t>
      </w:r>
      <w:r w:rsidR="000C6F20">
        <w:t xml:space="preserve"> </w:t>
      </w:r>
      <w:r w:rsidR="00377B50">
        <w:t xml:space="preserve">Techniques in </w:t>
      </w:r>
      <w:r w:rsidR="00BB6533">
        <w:t>Magnetic Resonance Imaging</w:t>
      </w:r>
      <w:r w:rsidR="0082111F">
        <w:t xml:space="preserve"> of the Lung</w:t>
      </w:r>
      <w:bookmarkEnd w:id="2912"/>
      <w:bookmarkEnd w:id="2913"/>
      <w:bookmarkEnd w:id="3127"/>
    </w:p>
    <w:p w14:paraId="0A81A129" w14:textId="77777777" w:rsidR="008150BE" w:rsidRDefault="008150BE" w:rsidP="008150BE">
      <w:pPr>
        <w:pStyle w:val="Heading3"/>
      </w:pPr>
      <w:bookmarkStart w:id="3128" w:name="_Toc364347276"/>
      <w:r>
        <w:t>Principles of MRI</w:t>
      </w:r>
      <w:bookmarkEnd w:id="3128"/>
    </w:p>
    <w:p w14:paraId="2A105838" w14:textId="77777777" w:rsidR="008150BE" w:rsidRPr="005529E8" w:rsidRDefault="008150BE" w:rsidP="008150BE">
      <w:pPr>
        <w:pStyle w:val="Heading4"/>
      </w:pPr>
      <w:r>
        <w:t>Proton MRI</w:t>
      </w:r>
    </w:p>
    <w:p w14:paraId="50152A45" w14:textId="4896A322" w:rsidR="008150BE" w:rsidRDefault="008150BE" w:rsidP="008150BE">
      <w:r w:rsidRPr="00236A40">
        <w:t>Technological advances in thoracic radiology continue to create new frontiers in diagnostic, surveillance and therapeutic clinical practice in respiratory medicine. Ultrasound scanning has increased the safety of pleural procedures that were previously pe</w:t>
      </w:r>
      <w:r>
        <w:t>rformed by ‘blind’ operators</w:t>
      </w:r>
      <w:r w:rsidRPr="00236A40">
        <w:t>.</w:t>
      </w:r>
      <w:r>
        <w:fldChar w:fldCharType="begin"/>
      </w:r>
      <w:r w:rsidR="0036794D">
        <w:instrText xml:space="preserve"> ADDIN EN.CITE &lt;EndNote&gt;&lt;Cite&gt;&lt;Author&gt;MacDuff&lt;/Author&gt;&lt;Year&gt;2010&lt;/Year&gt;&lt;RecNum&gt;450&lt;/RecNum&gt;&lt;DisplayText&gt;&lt;style face="superscript"&gt;327&lt;/style&gt;&lt;/DisplayText&gt;&lt;record&gt;&lt;rec-number&gt;450&lt;/rec-number&gt;&lt;foreign-keys&gt;&lt;key app="EN" db-id="52evaf50e9fe5cewd9b555d6wtw099s0pzrz" timestamp="1447256135" guid="48945b9f-e09e-4528-b375-76149aa6db9b"&gt;450&lt;/key&gt;&lt;key app="ENWeb" db-id=""&gt;0&lt;/key&gt;&lt;/foreign-keys&gt;&lt;ref-type name="Journal Article"&gt;17&lt;/ref-type&gt;&lt;contributors&gt;&lt;authors&gt;&lt;author&gt;Andrew MacDuff&lt;/author&gt;&lt;author&gt;Anthony Arnold&lt;/author&gt;&lt;author&gt;John Harvey&lt;/author&gt;&lt;/authors&gt;&lt;/contributors&gt;&lt;titles&gt;&lt;title&gt;Management of spontaneous pneumothorax: British Thoracic Society pleural disease guideline 2010&lt;/title&gt;&lt;secondary-title&gt;Thorax&lt;/secondary-title&gt;&lt;alt-title&gt;Thorax&lt;/alt-title&gt;&lt;/titles&gt;&lt;periodical&gt;&lt;full-title&gt;Thorax&lt;/full-title&gt;&lt;abbr-1&gt;Thorax&lt;/abbr-1&gt;&lt;/periodical&gt;&lt;alt-periodical&gt;&lt;full-title&gt;Thorax&lt;/full-title&gt;&lt;abbr-1&gt;Thorax&lt;/abbr-1&gt;&lt;/alt-periodical&gt;&lt;pages&gt;ii18-ii31&lt;/pages&gt;&lt;volume&gt;65&lt;/volume&gt;&lt;number&gt;Suppl 2&lt;/number&gt;&lt;dates&gt;&lt;year&gt;2010&lt;/year&gt;&lt;/dates&gt;&lt;urls&gt;&lt;/urls&gt;&lt;/record&gt;&lt;/Cite&gt;&lt;/EndNote&gt;</w:instrText>
      </w:r>
      <w:r>
        <w:fldChar w:fldCharType="separate"/>
      </w:r>
      <w:r w:rsidR="0036794D" w:rsidRPr="0036794D">
        <w:rPr>
          <w:noProof/>
          <w:vertAlign w:val="superscript"/>
        </w:rPr>
        <w:t>327</w:t>
      </w:r>
      <w:r>
        <w:fldChar w:fldCharType="end"/>
      </w:r>
      <w:r w:rsidRPr="00236A40">
        <w:t xml:space="preserve"> Computed tomography is, among other strengths, exquisitely sensitive to sub-centimetre interstitial and nodular change, providing the basis for the diagnosis of several conditions. This includes the ability to define interstitial lung disease subtype without the need for biopsy or invasive procedures in many cases</w:t>
      </w:r>
      <w:r>
        <w:t>.</w:t>
      </w:r>
      <w:r>
        <w:fldChar w:fldCharType="begin">
          <w:fldData xml:space="preserve">PEVuZE5vdGU+PENpdGU+PEF1dGhvcj5SYWdodTwvQXV0aG9yPjxZZWFyPjIwMTE8L1llYXI+PFJl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z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LCAyMjM8L3N0eWxlPjwvRGlzcGxheVRleHQ+PHJlY29yZD48cmVjLW51bWJlcj42OTk8L3JlYy1u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z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</w:fldData>
        </w:fldChar>
      </w:r>
      <w:r w:rsidR="00BE0F3E">
        <w:instrText xml:space="preserve"> ADDIN EN.CITE.DATA </w:instrText>
      </w:r>
      <w:r w:rsidR="00BE0F3E">
        <w:fldChar w:fldCharType="end"/>
      </w:r>
      <w:r>
        <w:fldChar w:fldCharType="separate"/>
      </w:r>
      <w:r w:rsidR="00753383" w:rsidRPr="00753383">
        <w:rPr>
          <w:noProof/>
          <w:vertAlign w:val="superscript"/>
        </w:rPr>
        <w:t>8, 223</w:t>
      </w:r>
      <w:r>
        <w:fldChar w:fldCharType="end"/>
      </w:r>
      <w:r>
        <w:t xml:space="preserve"> </w:t>
      </w:r>
      <w:r w:rsidRPr="00236A40">
        <w:t>Positron electron tomography (PET) has proven invaluable in cancer staging and tiss</w:t>
      </w:r>
      <w:r>
        <w:t>ue biopsy or treatment planning, enabling accurate treatment planning and improving survival rates.</w:t>
      </w:r>
      <w:r>
        <w:fldChar w:fldCharType="begin"/>
      </w:r>
      <w:r w:rsidR="0036794D">
        <w:instrText xml:space="preserve"> ADDIN EN.CITE &lt;EndNote&gt;&lt;Cite&gt;&lt;Author&gt;Callister&lt;/Author&gt;&lt;Year&gt;2015&lt;/Year&gt;&lt;RecNum&gt;451&lt;/RecNum&gt;&lt;DisplayText&gt;&lt;style face="superscript"&gt;328&lt;/style&gt;&lt;/DisplayText&gt;&lt;record&gt;&lt;rec-number&gt;451&lt;/rec-number&gt;&lt;foreign-keys&gt;&lt;key app="EN" db-id="52evaf50e9fe5cewd9b555d6wtw099s0pzrz" timestamp="1447257646" guid="06e85445-ca62-47fb-a6fd-3e3093a0a39e"&gt;451&lt;/key&gt;&lt;/foreign-keys&gt;&lt;ref-type name="Journal Article"&gt;17&lt;/ref-type&gt;&lt;contributors&gt;&lt;authors&gt;&lt;author&gt;Callister, M E J&lt;/author&gt;&lt;author&gt;Baldwin, D R&lt;/author&gt;&lt;author&gt;Akram, A R&lt;/author&gt;&lt;author&gt;Barnard, S&lt;/author&gt;&lt;author&gt;Cane, P&lt;/author&gt;&lt;author&gt;Draffan, J&lt;/author&gt;&lt;author&gt;Franks, K&lt;/author&gt;&lt;author&gt;Gleeson, F&lt;/author&gt;&lt;author&gt;Graham, R&lt;/author&gt;&lt;author&gt;Malhotra, P&lt;/author&gt;&lt;author&gt;Prokop, M&lt;/author&gt;&lt;author&gt;Rodger, K&lt;/author&gt;&lt;author&gt;Subesinghe, M&lt;/author&gt;&lt;author&gt;Waller, D&lt;/author&gt;&lt;author&gt;Woolhouse, I&lt;/author&gt;&lt;author&gt;British Thoracic Society Pulmonary Nodule Guideline Development Group&lt;/author&gt;&lt;/authors&gt;&lt;/contributors&gt;&lt;titles&gt;&lt;title&gt;British Thoracic Society guidelines for the investigation and management of pulmonary nodules&lt;/title&gt;&lt;secondary-title&gt;Thorax&lt;/secondary-title&gt;&lt;alt-title&gt;Thorax&lt;/alt-title&gt;&lt;/titles&gt;&lt;periodical&gt;&lt;full-title&gt;Thorax&lt;/full-title&gt;&lt;abbr-1&gt;Thorax&lt;/abbr-1&gt;&lt;/periodical&gt;&lt;alt-periodical&gt;&lt;full-title&gt;Thorax&lt;/full-title&gt;&lt;abbr-1&gt;Thorax&lt;/abbr-1&gt;&lt;/alt-periodical&gt;&lt;pages&gt;ii1-ii54&lt;/pages&gt;&lt;volume&gt;70&lt;/volume&gt;&lt;number&gt;Suppl 2&lt;/number&gt;&lt;dates&gt;&lt;year&gt;2015&lt;/year&gt;&lt;pub-dates&gt;&lt;date&gt;August 1, 2015&lt;/date&gt;&lt;/pub-dates&gt;&lt;/dates&gt;&lt;urls&gt;&lt;related-urls&gt;&lt;url&gt;http://thorax.bmj.com/content/70/Suppl_2/ii1.short&lt;/url&gt;&lt;url&gt;http://thorax.bmj.com/content/70/Suppl_2/ii1.full.pdf&lt;/url&gt;&lt;/related-urls&gt;&lt;/urls&gt;&lt;electronic-resource-num&gt;10.1136/thoraxjnl-2015-207168&lt;/electronic-resource-num&gt;&lt;/record&gt;&lt;/Cite&gt;&lt;/EndNote&gt;</w:instrText>
      </w:r>
      <w:r>
        <w:fldChar w:fldCharType="separate"/>
      </w:r>
      <w:r w:rsidR="0036794D" w:rsidRPr="0036794D">
        <w:rPr>
          <w:noProof/>
          <w:vertAlign w:val="superscript"/>
        </w:rPr>
        <w:t>328</w:t>
      </w:r>
      <w:r>
        <w:fldChar w:fldCharType="end"/>
      </w:r>
    </w:p>
    <w:p w14:paraId="57036F4F" w14:textId="32D14D2C" w:rsidR="008150BE" w:rsidRDefault="008150BE" w:rsidP="008150BE">
      <w:r>
        <w:t>However, magnetic resonance imaging (MRI) of the lung remains to a large extent a research tool and is uncommonly utilised in clinical practice, in spite of the availability of MR magnets in most hospitals in the UK. MRI is broadly based on the principle that when a group of protons are placed in a magnetic field (B</w:t>
      </w:r>
      <w:r w:rsidRPr="0057033E">
        <w:rPr>
          <w:vertAlign w:val="subscript"/>
        </w:rPr>
        <w:t>0</w:t>
      </w:r>
      <w:r w:rsidRPr="0057033E">
        <w:t>)</w:t>
      </w:r>
      <w:r>
        <w:t>, each proton aligns in one o</w:t>
      </w:r>
      <w:r w:rsidR="009234CB">
        <w:t>f the two possible orientations, either parallel or antiparallel to the magnetic field.  The</w:t>
      </w:r>
      <w:r>
        <w:t xml:space="preserve"> number of spins in the lower energy level </w:t>
      </w:r>
      <w:r w:rsidR="009234CB">
        <w:t xml:space="preserve">(parallel) </w:t>
      </w:r>
      <w:r>
        <w:t>is slightly greater than the number of spins in the upper</w:t>
      </w:r>
      <w:r w:rsidR="009234CB">
        <w:t xml:space="preserve"> energy</w:t>
      </w:r>
      <w:r>
        <w:t xml:space="preserve"> level</w:t>
      </w:r>
      <w:r w:rsidR="009234CB">
        <w:t xml:space="preserve"> (antiparallel), as demonstrated in </w:t>
      </w:r>
      <w:r w:rsidR="000303A8">
        <w:t>Figure</w:t>
      </w:r>
      <w:r w:rsidR="009234CB">
        <w:t xml:space="preserve"> 2.8</w:t>
      </w:r>
      <w:r>
        <w:t>. This difference is small, in the region of 7 per 10 million protons.</w:t>
      </w:r>
      <w:r>
        <w:fldChar w:fldCharType="begin"/>
      </w:r>
      <w:r w:rsidR="0036794D">
        <w:instrText xml:space="preserve"> ADDIN EN.CITE &lt;EndNote&gt;&lt;Cite&gt;&lt;Author&gt;McRobbie&lt;/Author&gt;&lt;Year&gt;2007&lt;/Year&gt;&lt;RecNum&gt;480&lt;/RecNum&gt;&lt;DisplayText&gt;&lt;style face="superscript"&gt;329&lt;/style&gt;&lt;/DisplayText&gt;&lt;record&gt;&lt;rec-number&gt;480&lt;/rec-number&gt;&lt;foreign-keys&gt;&lt;key app="EN" db-id="52evaf50e9fe5cewd9b555d6wtw099s0pzrz" timestamp="1456500593" guid="475f1a55-8bbe-4e61-92b1-36532e84d2d6"&gt;480&lt;/key&gt;&lt;/foreign-keys&gt;&lt;ref-type name="Book Section"&gt;5&lt;/ref-type&gt;&lt;contributors&gt;&lt;authors&gt;&lt;author&gt;McRobbie, D.&lt;/author&gt;&lt;author&gt;Moore, E.A.&lt;/author&gt;&lt;author&gt;Graves, M.J.&lt;/author&gt;&lt;author&gt;Prince, M.R.&lt;/author&gt;&lt;/authors&gt;&lt;/contributors&gt;&lt;titles&gt;&lt;secondary-title&gt;MRI from picture to proton&lt;/secondary-title&gt;&lt;/titles&gt;&lt;pages&gt;139&lt;/pages&gt;&lt;edition&gt;Second&lt;/edition&gt;&lt;section&gt;8&lt;/section&gt;&lt;dates&gt;&lt;year&gt;2007&lt;/year&gt;&lt;/dates&gt;&lt;pub-location&gt;Cambridge&lt;/pub-location&gt;&lt;publisher&gt;Cambridge University Press&lt;/publisher&gt;&lt;urls&gt;&lt;/urls&gt;&lt;/record&gt;&lt;/Cite&gt;&lt;/EndNote&gt;</w:instrText>
      </w:r>
      <w:r>
        <w:fldChar w:fldCharType="separate"/>
      </w:r>
      <w:r w:rsidR="0036794D" w:rsidRPr="0036794D">
        <w:rPr>
          <w:noProof/>
          <w:vertAlign w:val="superscript"/>
        </w:rPr>
        <w:t>329</w:t>
      </w:r>
      <w:r>
        <w:fldChar w:fldCharType="end"/>
      </w:r>
      <w:ins w:id="3129" w:author="Windows User" w:date="2018-10-31T11:14:00Z">
        <w:r w:rsidR="00CD5AEF">
          <w:t xml:space="preserve"> A magnetic field in the patient, longitudinal to the external field is the result.</w:t>
        </w:r>
      </w:ins>
    </w:p>
    <w:p w14:paraId="39D20629" w14:textId="77777777" w:rsidR="008150BE" w:rsidRDefault="008150BE" w:rsidP="008150BE">
      <w:pPr>
        <w:pStyle w:val="figure"/>
      </w:pPr>
      <w:r>
        <w:rPr>
          <w:noProof/>
          <w:lang w:eastAsia="en-GB"/>
        </w:rPr>
        <w:lastRenderedPageBreak/>
        <w:drawing>
          <wp:inline distT="0" distB="0" distL="0" distR="0" wp14:anchorId="18D6A82D" wp14:editId="7DFE8A87">
            <wp:extent cx="6108700" cy="3141980"/>
            <wp:effectExtent l="0" t="0" r="12700" b="7620"/>
            <wp:docPr id="20" name="Picture 20"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lide1"/>
                    <pic:cNvPicPr>
                      <a:picLocks noChangeAspect="1" noChangeArrowheads="1"/>
                    </pic:cNvPicPr>
                  </pic:nvPicPr>
                  <pic:blipFill>
                    <a:blip r:embed="rId46">
                      <a:extLst>
                        <a:ext uri="{28A0092B-C50C-407E-A947-70E740481C1C}">
                          <a14:useLocalDpi xmlns:a14="http://schemas.microsoft.com/office/drawing/2010/main" val="0"/>
                        </a:ext>
                      </a:extLst>
                    </a:blip>
                    <a:srcRect b="31496"/>
                    <a:stretch>
                      <a:fillRect/>
                    </a:stretch>
                  </pic:blipFill>
                  <pic:spPr bwMode="auto">
                    <a:xfrm>
                      <a:off x="0" y="0"/>
                      <a:ext cx="6108700" cy="3141980"/>
                    </a:xfrm>
                    <a:prstGeom prst="rect">
                      <a:avLst/>
                    </a:prstGeom>
                    <a:noFill/>
                    <a:ln>
                      <a:noFill/>
                    </a:ln>
                  </pic:spPr>
                </pic:pic>
              </a:graphicData>
            </a:graphic>
          </wp:inline>
        </w:drawing>
      </w:r>
    </w:p>
    <w:p w14:paraId="49433247" w14:textId="2A19F728" w:rsidR="008150BE" w:rsidRDefault="000303A8" w:rsidP="008150BE">
      <w:pPr>
        <w:pStyle w:val="Caption"/>
      </w:pPr>
      <w:bookmarkStart w:id="3130" w:name="_Toc364424665"/>
      <w:bookmarkStart w:id="3131" w:name="_Toc364425627"/>
      <w:bookmarkStart w:id="3132" w:name="_Toc364493350"/>
      <w:bookmarkStart w:id="3133" w:name="_Toc494795725"/>
      <w:bookmarkStart w:id="3134" w:name="_Toc3145313"/>
      <w:r>
        <w:t>Figure</w:t>
      </w:r>
      <w:r w:rsidR="008150BE">
        <w:t xml:space="preserve"> </w:t>
      </w:r>
      <w:ins w:id="3135"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13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137" w:author="Nicholas Weatherley" w:date="2019-03-05T22:36:00Z">
        <w:r w:rsidR="00D5585D">
          <w:rPr>
            <w:noProof/>
          </w:rPr>
          <w:t>8</w:t>
        </w:r>
        <w:r w:rsidR="00D5585D">
          <w:fldChar w:fldCharType="end"/>
        </w:r>
      </w:ins>
      <w:ins w:id="3138" w:author="Windows User" w:date="2018-11-01T14:27:00Z">
        <w:del w:id="3139" w:author="Nicholas Weatherley" w:date="2019-03-05T22:36:00Z">
          <w:r w:rsidR="002F70B6" w:rsidDel="00D5585D">
            <w:fldChar w:fldCharType="begin"/>
          </w:r>
          <w:r w:rsidR="002F70B6" w:rsidDel="00D5585D">
            <w:delInstrText xml:space="preserve"> STYLEREF 1 \s </w:delInstrText>
          </w:r>
        </w:del>
      </w:ins>
      <w:del w:id="3140" w:author="Nicholas Weatherley" w:date="2019-03-05T22:36:00Z">
        <w:r w:rsidR="002F70B6" w:rsidDel="00D5585D">
          <w:fldChar w:fldCharType="separate"/>
        </w:r>
        <w:r w:rsidR="0024585E" w:rsidDel="00D5585D">
          <w:rPr>
            <w:noProof/>
          </w:rPr>
          <w:delText>2</w:delText>
        </w:r>
      </w:del>
      <w:ins w:id="3141" w:author="Windows User" w:date="2018-11-01T14:27:00Z">
        <w:del w:id="314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143" w:author="Nicholas Weatherley" w:date="2019-03-05T22:36:00Z">
        <w:r w:rsidR="002F70B6" w:rsidDel="00D5585D">
          <w:fldChar w:fldCharType="end"/>
        </w:r>
      </w:del>
      <w:del w:id="314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bookmarkStart w:id="3145" w:name="_Toc320447467"/>
      <w:r w:rsidR="008150BE">
        <w:t>: Behaviour of nuclear spins in a magnetic field</w:t>
      </w:r>
      <w:bookmarkEnd w:id="3130"/>
      <w:bookmarkEnd w:id="3131"/>
      <w:bookmarkEnd w:id="3132"/>
      <w:bookmarkEnd w:id="3133"/>
      <w:bookmarkEnd w:id="3134"/>
    </w:p>
    <w:bookmarkEnd w:id="3145"/>
    <w:p w14:paraId="31ECB066" w14:textId="77777777" w:rsidR="008150BE" w:rsidRDefault="008150BE" w:rsidP="008150BE">
      <w:pPr>
        <w:pStyle w:val="Figuretext"/>
      </w:pPr>
      <w:r>
        <w:t>Protons outside of a magnetic field are unaligned (A). When exposed to a magnetic field (B</w:t>
      </w:r>
      <w:r w:rsidRPr="003468BC">
        <w:rPr>
          <w:vertAlign w:val="subscript"/>
        </w:rPr>
        <w:t>0</w:t>
      </w:r>
      <w:r>
        <w:t>), they align in one of two energy states – either parallel or antiparallel to the field (B). The difference is too small to diagrammatically represent, but is approximately 7 in every 10 million protons.</w:t>
      </w:r>
    </w:p>
    <w:p w14:paraId="60381464" w14:textId="5F46C14C" w:rsidR="008150BE" w:rsidRDefault="008150BE" w:rsidP="008150BE">
      <w:pPr>
        <w:rPr>
          <w:ins w:id="3146" w:author="Windows User" w:date="2018-10-31T11:05:00Z"/>
        </w:rPr>
      </w:pPr>
      <w:r>
        <w:t>The signal strength detected from different body tissues is reliant upon these small differences in energy state and therefore signal and image resolution is proportional to the proton density of that tissue. The inherent properties of lung tissue make structural MRI challenging.</w:t>
      </w:r>
    </w:p>
    <w:p w14:paraId="387256C7" w14:textId="09AA6450" w:rsidR="00CD5AEF" w:rsidRDefault="00993376">
      <w:pPr>
        <w:pStyle w:val="Heading4"/>
        <w:rPr>
          <w:ins w:id="3147" w:author="Windows User" w:date="2018-10-31T11:06:00Z"/>
        </w:rPr>
        <w:pPrChange w:id="3148" w:author="Windows User" w:date="2018-10-31T11:06:00Z">
          <w:pPr/>
        </w:pPrChange>
      </w:pPr>
      <w:ins w:id="3149" w:author="Windows User" w:date="2018-10-31T11:05:00Z">
        <w:r>
          <w:t>T1</w:t>
        </w:r>
      </w:ins>
    </w:p>
    <w:p w14:paraId="3FF27254" w14:textId="7D5109D9" w:rsidR="00CD5AEF" w:rsidRDefault="00CD5AEF">
      <w:pPr>
        <w:rPr>
          <w:ins w:id="3150" w:author="Windows User" w:date="2018-10-31T11:21:00Z"/>
        </w:rPr>
      </w:pPr>
      <w:ins w:id="3151" w:author="Windows User" w:date="2018-10-31T11:13:00Z">
        <w:r>
          <w:t>Application of a radiofrequency</w:t>
        </w:r>
      </w:ins>
      <w:ins w:id="3152" w:author="Windows User" w:date="2018-10-31T11:14:00Z">
        <w:r>
          <w:t xml:space="preserve"> </w:t>
        </w:r>
      </w:ins>
      <w:ins w:id="3153" w:author="Windows User" w:date="2018-10-31T11:13:00Z">
        <w:r>
          <w:t>(RF) pulse</w:t>
        </w:r>
      </w:ins>
      <w:ins w:id="3154" w:author="Windows User" w:date="2018-10-31T11:15:00Z">
        <w:r>
          <w:t xml:space="preserve"> </w:t>
        </w:r>
      </w:ins>
      <w:ins w:id="3155" w:author="Windows User" w:date="2018-10-31T11:16:00Z">
        <w:r w:rsidR="00C15259">
          <w:t>with the same precession frequency of the</w:t>
        </w:r>
      </w:ins>
      <w:ins w:id="3156" w:author="Windows User" w:date="2018-10-31T11:15:00Z">
        <w:r>
          <w:t xml:space="preserve"> aligned protons </w:t>
        </w:r>
      </w:ins>
      <w:ins w:id="3157" w:author="Windows User" w:date="2018-10-31T11:20:00Z">
        <w:r w:rsidR="00C15259">
          <w:t>results in a decrease in longitudinal (</w:t>
        </w:r>
      </w:ins>
      <w:ins w:id="3158" w:author="Windows User" w:date="2018-10-31T11:21:00Z">
        <w:r w:rsidR="00C15259">
          <w:t xml:space="preserve">i.e. </w:t>
        </w:r>
      </w:ins>
      <w:ins w:id="3159" w:author="Windows User" w:date="2018-10-31T11:20:00Z">
        <w:r w:rsidR="00C15259">
          <w:t>parallel to B</w:t>
        </w:r>
        <w:r w:rsidR="00C15259" w:rsidRPr="00C15259">
          <w:rPr>
            <w:vertAlign w:val="subscript"/>
            <w:rPrChange w:id="3160" w:author="Windows User" w:date="2018-10-31T11:21:00Z">
              <w:rPr/>
            </w:rPrChange>
          </w:rPr>
          <w:t>0</w:t>
        </w:r>
        <w:r w:rsidR="00C15259">
          <w:t>)</w:t>
        </w:r>
      </w:ins>
      <w:ins w:id="3161" w:author="Windows User" w:date="2018-10-31T11:21:00Z">
        <w:r w:rsidR="00C15259">
          <w:t xml:space="preserve"> magnetisation and establishes a new transverse magnetisation. This is represented in figure 2.9.</w:t>
        </w:r>
      </w:ins>
      <w:ins w:id="3162" w:author="Windows User" w:date="2018-10-31T11:45:00Z">
        <w:r w:rsidR="00993376">
          <w:t xml:space="preserve"> When the RF pulse is switched off, the protons energy is lost to the surrounding tissue (lattice) </w:t>
        </w:r>
      </w:ins>
      <w:ins w:id="3163" w:author="Windows User" w:date="2018-10-31T11:47:00Z">
        <w:r w:rsidR="00993376">
          <w:t xml:space="preserve">over time </w:t>
        </w:r>
      </w:ins>
      <w:ins w:id="3164" w:author="Windows User" w:date="2018-10-31T11:46:00Z">
        <w:r w:rsidR="00993376">
          <w:t xml:space="preserve">and thus the longitudinal magnetisation increases and grows back to the original value. </w:t>
        </w:r>
      </w:ins>
      <w:ins w:id="3165" w:author="Windows User" w:date="2018-10-31T11:49:00Z">
        <w:r w:rsidR="00993376">
          <w:t xml:space="preserve">This process is longitudinal, or spin-lattice relaxation. </w:t>
        </w:r>
      </w:ins>
      <w:ins w:id="3166" w:author="Windows User" w:date="2018-10-31T11:46:00Z">
        <w:r w:rsidR="00993376">
          <w:t>Plotting time a</w:t>
        </w:r>
      </w:ins>
      <w:ins w:id="3167" w:author="Windows User" w:date="2018-10-31T11:48:00Z">
        <w:r w:rsidR="00993376">
          <w:t>gainst longitudinal magnetisation results in the T1 curve.</w:t>
        </w:r>
      </w:ins>
      <w:ins w:id="3168" w:author="Windows User" w:date="2018-10-31T12:21:00Z">
        <w:r w:rsidR="007F020C">
          <w:t xml:space="preserve"> The T1 curve is d</w:t>
        </w:r>
        <w:r w:rsidR="008E730B">
          <w:t>i</w:t>
        </w:r>
      </w:ins>
      <w:ins w:id="3169" w:author="Windows User" w:date="2018-10-31T12:23:00Z">
        <w:r w:rsidR="007F020C">
          <w:t>a</w:t>
        </w:r>
      </w:ins>
      <w:ins w:id="3170" w:author="Windows User" w:date="2018-10-31T12:21:00Z">
        <w:r w:rsidR="008E730B">
          <w:t>gramatically represented in figure 2.10.</w:t>
        </w:r>
      </w:ins>
    </w:p>
    <w:p w14:paraId="0C00180A" w14:textId="77777777" w:rsidR="00135BE2" w:rsidRDefault="00135BE2">
      <w:pPr>
        <w:pStyle w:val="figure"/>
        <w:rPr>
          <w:ins w:id="3171" w:author="Windows User" w:date="2018-10-31T11:39:00Z"/>
        </w:rPr>
        <w:pPrChange w:id="3172" w:author="Windows User" w:date="2018-10-31T11:39:00Z">
          <w:pPr/>
        </w:pPrChange>
      </w:pPr>
      <w:ins w:id="3173" w:author="Windows User" w:date="2018-10-31T11:38:00Z">
        <w:r w:rsidRPr="00AA3D86">
          <w:rPr>
            <w:noProof/>
            <w:lang w:eastAsia="en-GB"/>
          </w:rPr>
          <w:lastRenderedPageBreak/>
          <w:drawing>
            <wp:inline distT="0" distB="0" distL="0" distR="0" wp14:anchorId="6DBE8744" wp14:editId="6C9989ED">
              <wp:extent cx="6070600" cy="3974497"/>
              <wp:effectExtent l="0" t="0" r="6350" b="698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RF pulse.png"/>
                      <pic:cNvPicPr/>
                    </pic:nvPicPr>
                    <pic:blipFill rotWithShape="1">
                      <a:blip r:embed="rId47">
                        <a:extLst>
                          <a:ext uri="{28A0092B-C50C-407E-A947-70E740481C1C}">
                            <a14:useLocalDpi xmlns:a14="http://schemas.microsoft.com/office/drawing/2010/main" val="0"/>
                          </a:ext>
                        </a:extLst>
                      </a:blip>
                      <a:srcRect r="14082"/>
                      <a:stretch/>
                    </pic:blipFill>
                    <pic:spPr bwMode="auto">
                      <a:xfrm>
                        <a:off x="0" y="0"/>
                        <a:ext cx="6080761" cy="3981149"/>
                      </a:xfrm>
                      <a:prstGeom prst="rect">
                        <a:avLst/>
                      </a:prstGeom>
                      <a:ln>
                        <a:noFill/>
                      </a:ln>
                      <a:extLst>
                        <a:ext uri="{53640926-AAD7-44D8-BBD7-CCE9431645EC}">
                          <a14:shadowObscured xmlns:a14="http://schemas.microsoft.com/office/drawing/2010/main"/>
                        </a:ext>
                      </a:extLst>
                    </pic:spPr>
                  </pic:pic>
                </a:graphicData>
              </a:graphic>
            </wp:inline>
          </w:drawing>
        </w:r>
      </w:ins>
    </w:p>
    <w:p w14:paraId="4B2500BD" w14:textId="59DD379A" w:rsidR="00C15259" w:rsidRDefault="00135BE2">
      <w:pPr>
        <w:pStyle w:val="Caption"/>
        <w:rPr>
          <w:ins w:id="3174" w:author="Windows User" w:date="2018-10-31T11:39:00Z"/>
        </w:rPr>
        <w:pPrChange w:id="3175" w:author="Windows User" w:date="2018-10-31T11:39:00Z">
          <w:pPr/>
        </w:pPrChange>
      </w:pPr>
      <w:bookmarkStart w:id="3176" w:name="_Toc3145314"/>
      <w:ins w:id="3177" w:author="Windows User" w:date="2018-10-31T11:39:00Z">
        <w:r>
          <w:t xml:space="preserve">Figure </w:t>
        </w:r>
      </w:ins>
      <w:ins w:id="3178"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17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180" w:author="Nicholas Weatherley" w:date="2019-03-05T22:36:00Z">
        <w:r w:rsidR="00D5585D">
          <w:rPr>
            <w:noProof/>
          </w:rPr>
          <w:t>9</w:t>
        </w:r>
        <w:r w:rsidR="00D5585D">
          <w:fldChar w:fldCharType="end"/>
        </w:r>
      </w:ins>
      <w:ins w:id="3181" w:author="Windows User" w:date="2018-11-01T14:27:00Z">
        <w:del w:id="3182" w:author="Nicholas Weatherley" w:date="2019-03-05T22:36:00Z">
          <w:r w:rsidR="002F70B6" w:rsidDel="00D5585D">
            <w:fldChar w:fldCharType="begin"/>
          </w:r>
          <w:r w:rsidR="002F70B6" w:rsidDel="00D5585D">
            <w:delInstrText xml:space="preserve"> STYLEREF 1 \s </w:delInstrText>
          </w:r>
        </w:del>
      </w:ins>
      <w:del w:id="3183" w:author="Nicholas Weatherley" w:date="2019-03-05T22:36:00Z">
        <w:r w:rsidR="002F70B6" w:rsidDel="00D5585D">
          <w:fldChar w:fldCharType="separate"/>
        </w:r>
        <w:r w:rsidR="0024585E" w:rsidDel="00D5585D">
          <w:rPr>
            <w:noProof/>
          </w:rPr>
          <w:delText>2</w:delText>
        </w:r>
      </w:del>
      <w:ins w:id="3184" w:author="Windows User" w:date="2018-11-01T14:27:00Z">
        <w:del w:id="318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186" w:author="Nicholas Weatherley" w:date="2019-03-05T22:36:00Z">
        <w:r w:rsidR="002F70B6" w:rsidDel="00D5585D">
          <w:fldChar w:fldCharType="end"/>
        </w:r>
      </w:del>
      <w:ins w:id="3187" w:author="Windows User" w:date="2018-10-31T11:39:00Z">
        <w:r>
          <w:t xml:space="preserve">: Application of a radiofrequency pulse and </w:t>
        </w:r>
      </w:ins>
      <w:ins w:id="3188" w:author="Windows User" w:date="2018-10-31T12:45:00Z">
        <w:r w:rsidR="00014A7C">
          <w:t xml:space="preserve">longitudinal </w:t>
        </w:r>
      </w:ins>
      <w:ins w:id="3189" w:author="Windows User" w:date="2018-10-31T11:39:00Z">
        <w:r>
          <w:t>proton magnetisation</w:t>
        </w:r>
        <w:bookmarkEnd w:id="3176"/>
      </w:ins>
    </w:p>
    <w:p w14:paraId="1BD1D9AA" w14:textId="4C668C4B" w:rsidR="00135BE2" w:rsidRDefault="007F020C">
      <w:pPr>
        <w:pStyle w:val="Figuretext"/>
        <w:rPr>
          <w:ins w:id="3190" w:author="Windows User" w:date="2018-10-31T14:40:00Z"/>
        </w:rPr>
        <w:pPrChange w:id="3191" w:author="Windows User" w:date="2018-10-31T11:39:00Z">
          <w:pPr/>
        </w:pPrChange>
      </w:pPr>
      <w:ins w:id="3192" w:author="Windows User" w:date="2018-10-31T12:22:00Z">
        <w:r>
          <w:t xml:space="preserve">Each red arrow represents a single proton in precession. </w:t>
        </w:r>
      </w:ins>
      <w:ins w:id="3193" w:author="Windows User" w:date="2018-10-31T11:49:00Z">
        <w:r w:rsidR="00993376">
          <w:t>In the resting state, protons precess around the external magnetic field</w:t>
        </w:r>
      </w:ins>
      <w:ins w:id="3194" w:author="Windows User" w:date="2018-10-31T11:50:00Z">
        <w:r w:rsidR="00993376" w:rsidRPr="00993376">
          <w:t xml:space="preserve"> </w:t>
        </w:r>
        <w:r w:rsidR="00993376">
          <w:t>B</w:t>
        </w:r>
        <w:r w:rsidR="00993376" w:rsidRPr="003468BC">
          <w:rPr>
            <w:vertAlign w:val="subscript"/>
          </w:rPr>
          <w:t>0</w:t>
        </w:r>
      </w:ins>
      <w:ins w:id="3195" w:author="Windows User" w:date="2018-10-31T11:49:00Z">
        <w:r w:rsidR="00EC3DC8">
          <w:t xml:space="preserve"> (a).</w:t>
        </w:r>
        <w:r w:rsidR="00993376">
          <w:t xml:space="preserve"> </w:t>
        </w:r>
      </w:ins>
      <w:ins w:id="3196" w:author="Windows User" w:date="2018-10-31T11:41:00Z">
        <w:r w:rsidR="00135BE2">
          <w:t>The RF pulse causes longitudinal magnetisation to derease (z-axis) and establishes a new transverse magnetisation (y-axis)</w:t>
        </w:r>
      </w:ins>
      <w:ins w:id="3197" w:author="Windows User" w:date="2018-10-31T11:51:00Z">
        <w:r w:rsidR="00EC3DC8">
          <w:t xml:space="preserve"> (b)</w:t>
        </w:r>
      </w:ins>
      <w:ins w:id="3198" w:author="Windows User" w:date="2018-10-31T11:50:00Z">
        <w:r w:rsidR="00993376">
          <w:t>.</w:t>
        </w:r>
      </w:ins>
      <w:ins w:id="3199" w:author="Windows User" w:date="2018-10-31T11:40:00Z">
        <w:r w:rsidR="00135BE2">
          <w:t xml:space="preserve"> RF: radiofrequency.</w:t>
        </w:r>
      </w:ins>
    </w:p>
    <w:p w14:paraId="4D2C548A" w14:textId="77777777" w:rsidR="00AD1281" w:rsidRDefault="008631E2">
      <w:pPr>
        <w:pStyle w:val="figure"/>
        <w:rPr>
          <w:ins w:id="3200" w:author="Windows User" w:date="2018-10-31T15:01:00Z"/>
        </w:rPr>
        <w:pPrChange w:id="3201" w:author="Windows User" w:date="2018-10-31T15:01:00Z">
          <w:pPr/>
        </w:pPrChange>
      </w:pPr>
      <w:ins w:id="3202" w:author="Windows User" w:date="2018-10-31T14:59:00Z">
        <w:r w:rsidRPr="00AA3D86">
          <w:rPr>
            <w:noProof/>
            <w:lang w:eastAsia="en-GB"/>
          </w:rPr>
          <w:drawing>
            <wp:inline distT="0" distB="0" distL="0" distR="0" wp14:anchorId="2B79B62E" wp14:editId="26C9A623">
              <wp:extent cx="6038215" cy="3117850"/>
              <wp:effectExtent l="0" t="0" r="635"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1 curve.png"/>
                      <pic:cNvPicPr/>
                    </pic:nvPicPr>
                    <pic:blipFill rotWithShape="1">
                      <a:blip r:embed="rId48">
                        <a:extLst>
                          <a:ext uri="{28A0092B-C50C-407E-A947-70E740481C1C}">
                            <a14:useLocalDpi xmlns:a14="http://schemas.microsoft.com/office/drawing/2010/main" val="0"/>
                          </a:ext>
                        </a:extLst>
                      </a:blip>
                      <a:srcRect b="8207"/>
                      <a:stretch/>
                    </pic:blipFill>
                    <pic:spPr bwMode="auto">
                      <a:xfrm>
                        <a:off x="0" y="0"/>
                        <a:ext cx="6038215" cy="3117850"/>
                      </a:xfrm>
                      <a:prstGeom prst="rect">
                        <a:avLst/>
                      </a:prstGeom>
                      <a:ln>
                        <a:noFill/>
                      </a:ln>
                      <a:extLst>
                        <a:ext uri="{53640926-AAD7-44D8-BBD7-CCE9431645EC}">
                          <a14:shadowObscured xmlns:a14="http://schemas.microsoft.com/office/drawing/2010/main"/>
                        </a:ext>
                      </a:extLst>
                    </pic:spPr>
                  </pic:pic>
                </a:graphicData>
              </a:graphic>
            </wp:inline>
          </w:drawing>
        </w:r>
      </w:ins>
    </w:p>
    <w:p w14:paraId="15210752" w14:textId="0BDDEB37" w:rsidR="008631E2" w:rsidRDefault="00AD1281">
      <w:pPr>
        <w:pStyle w:val="Caption"/>
        <w:rPr>
          <w:ins w:id="3203" w:author="Windows User" w:date="2018-10-31T15:01:00Z"/>
        </w:rPr>
        <w:pPrChange w:id="3204" w:author="Windows User" w:date="2018-10-31T15:01:00Z">
          <w:pPr/>
        </w:pPrChange>
      </w:pPr>
      <w:bookmarkStart w:id="3205" w:name="_Toc3145315"/>
      <w:ins w:id="3206" w:author="Windows User" w:date="2018-10-31T15:01:00Z">
        <w:r>
          <w:t xml:space="preserve">Figure </w:t>
        </w:r>
      </w:ins>
      <w:ins w:id="3207"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20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209" w:author="Nicholas Weatherley" w:date="2019-03-05T22:36:00Z">
        <w:r w:rsidR="00D5585D">
          <w:rPr>
            <w:noProof/>
          </w:rPr>
          <w:t>10</w:t>
        </w:r>
        <w:r w:rsidR="00D5585D">
          <w:fldChar w:fldCharType="end"/>
        </w:r>
      </w:ins>
      <w:ins w:id="3210" w:author="Windows User" w:date="2018-11-01T14:27:00Z">
        <w:del w:id="3211" w:author="Nicholas Weatherley" w:date="2019-03-05T22:36:00Z">
          <w:r w:rsidR="002F70B6" w:rsidDel="00D5585D">
            <w:fldChar w:fldCharType="begin"/>
          </w:r>
          <w:r w:rsidR="002F70B6" w:rsidDel="00D5585D">
            <w:delInstrText xml:space="preserve"> STYLEREF 1 \s </w:delInstrText>
          </w:r>
        </w:del>
      </w:ins>
      <w:del w:id="3212" w:author="Nicholas Weatherley" w:date="2019-03-05T22:36:00Z">
        <w:r w:rsidR="002F70B6" w:rsidDel="00D5585D">
          <w:fldChar w:fldCharType="separate"/>
        </w:r>
        <w:r w:rsidR="0024585E" w:rsidDel="00D5585D">
          <w:rPr>
            <w:noProof/>
          </w:rPr>
          <w:delText>2</w:delText>
        </w:r>
      </w:del>
      <w:ins w:id="3213" w:author="Windows User" w:date="2018-11-01T14:27:00Z">
        <w:del w:id="321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215" w:author="Nicholas Weatherley" w:date="2019-03-05T22:36:00Z">
        <w:r w:rsidR="002F70B6" w:rsidDel="00D5585D">
          <w:fldChar w:fldCharType="end"/>
        </w:r>
      </w:del>
      <w:ins w:id="3216" w:author="Windows User" w:date="2018-10-31T15:01:00Z">
        <w:r>
          <w:t>: T1 relaxation curve</w:t>
        </w:r>
        <w:bookmarkEnd w:id="3205"/>
      </w:ins>
    </w:p>
    <w:p w14:paraId="1DD121A2" w14:textId="1A2DCB2E" w:rsidR="00AD1281" w:rsidRPr="00182F04" w:rsidRDefault="00AD1281">
      <w:pPr>
        <w:pStyle w:val="Figuretext"/>
        <w:rPr>
          <w:ins w:id="3217" w:author="Windows User" w:date="2018-10-31T11:51:00Z"/>
        </w:rPr>
        <w:pPrChange w:id="3218" w:author="Windows User" w:date="2018-10-31T15:01:00Z">
          <w:pPr/>
        </w:pPrChange>
      </w:pPr>
      <w:ins w:id="3219" w:author="Windows User" w:date="2018-10-31T15:01:00Z">
        <w:r>
          <w:t>Following a radiofrequency pulse, longitudinal magnetisation is lost. The recovery is described by the T1 relaxation curve. Further details in the text.</w:t>
        </w:r>
      </w:ins>
    </w:p>
    <w:p w14:paraId="332050B4" w14:textId="2A5FB350" w:rsidR="00EC3DC8" w:rsidRDefault="00426B1E">
      <w:pPr>
        <w:pStyle w:val="Heading4"/>
        <w:rPr>
          <w:ins w:id="3220" w:author="Windows User" w:date="2018-10-31T11:51:00Z"/>
        </w:rPr>
        <w:pPrChange w:id="3221" w:author="Windows User" w:date="2018-10-31T11:51:00Z">
          <w:pPr/>
        </w:pPrChange>
      </w:pPr>
      <w:ins w:id="3222" w:author="Windows User" w:date="2018-10-31T11:51:00Z">
        <w:r>
          <w:lastRenderedPageBreak/>
          <w:t>T2</w:t>
        </w:r>
      </w:ins>
    </w:p>
    <w:p w14:paraId="6BF2E0EE" w14:textId="2C4BA702" w:rsidR="00EC3DC8" w:rsidRDefault="00426B1E">
      <w:pPr>
        <w:rPr>
          <w:ins w:id="3223" w:author="Windows User" w:date="2018-10-31T12:10:00Z"/>
        </w:rPr>
      </w:pPr>
      <w:ins w:id="3224" w:author="Windows User" w:date="2018-10-31T11:58:00Z">
        <w:r>
          <w:t xml:space="preserve">Application of the RF pulse </w:t>
        </w:r>
      </w:ins>
      <w:ins w:id="3225" w:author="Windows User" w:date="2018-10-31T11:59:00Z">
        <w:r w:rsidR="006B0DEA">
          <w:t xml:space="preserve">also leads to phase coherence of the protons, providing transverse magnetisation signal. </w:t>
        </w:r>
      </w:ins>
      <w:ins w:id="3226" w:author="Windows User" w:date="2018-10-31T12:00:00Z">
        <w:r w:rsidR="006B0DEA">
          <w:t xml:space="preserve">Due to inhomogeneities in the local magnetic environment, these protons radidly </w:t>
        </w:r>
      </w:ins>
      <w:ins w:id="3227" w:author="Windows User" w:date="2018-10-31T12:01:00Z">
        <w:r w:rsidR="006B0DEA">
          <w:t>dephase</w:t>
        </w:r>
      </w:ins>
      <w:ins w:id="3228" w:author="Windows User" w:date="2018-10-31T12:00:00Z">
        <w:r w:rsidR="006B0DEA">
          <w:t xml:space="preserve"> </w:t>
        </w:r>
      </w:ins>
      <w:ins w:id="3229" w:author="Windows User" w:date="2018-10-31T12:01:00Z">
        <w:r w:rsidR="006B0DEA">
          <w:t xml:space="preserve">and cause a loss of transverse signal, as represented in </w:t>
        </w:r>
        <w:r w:rsidR="008E730B">
          <w:t>figure 2.11</w:t>
        </w:r>
        <w:r w:rsidR="006B0DEA">
          <w:t>.</w:t>
        </w:r>
      </w:ins>
      <w:ins w:id="3230" w:author="Windows User" w:date="2018-10-31T12:02:00Z">
        <w:r w:rsidR="006B0DEA">
          <w:t xml:space="preserve"> Thus, if one plots transverse magnetisation against time after removal of the RF pulse, a decay in signal is demonstrated, </w:t>
        </w:r>
      </w:ins>
      <w:ins w:id="3231" w:author="Windows User" w:date="2018-10-31T12:03:00Z">
        <w:r w:rsidR="006B0DEA">
          <w:t>known</w:t>
        </w:r>
      </w:ins>
      <w:ins w:id="3232" w:author="Windows User" w:date="2018-10-31T12:02:00Z">
        <w:r w:rsidR="006B0DEA">
          <w:t xml:space="preserve"> </w:t>
        </w:r>
      </w:ins>
      <w:ins w:id="3233" w:author="Windows User" w:date="2018-10-31T12:03:00Z">
        <w:r w:rsidR="006B0DEA">
          <w:t>as the T2</w:t>
        </w:r>
      </w:ins>
      <w:ins w:id="3234" w:author="Windows User" w:date="2018-10-31T12:21:00Z">
        <w:r w:rsidR="007F020C">
          <w:t>* (T2-star)</w:t>
        </w:r>
      </w:ins>
      <w:ins w:id="3235" w:author="Windows User" w:date="2018-10-31T12:03:00Z">
        <w:r w:rsidR="006B0DEA">
          <w:t xml:space="preserve"> curve, representing spin-spin relaxation.</w:t>
        </w:r>
      </w:ins>
    </w:p>
    <w:p w14:paraId="0D1C4153" w14:textId="14FCE4FD" w:rsidR="006B0DEA" w:rsidRDefault="008E730B">
      <w:pPr>
        <w:rPr>
          <w:ins w:id="3236" w:author="Windows User" w:date="2018-10-31T12:34:00Z"/>
        </w:rPr>
      </w:pPr>
      <w:ins w:id="3237" w:author="Windows User" w:date="2018-10-31T12:18:00Z">
        <w:r>
          <w:t>I</w:t>
        </w:r>
      </w:ins>
      <w:ins w:id="3238" w:author="Windows User" w:date="2018-10-31T12:12:00Z">
        <w:r w:rsidR="00C33E01">
          <w:t xml:space="preserve">f </w:t>
        </w:r>
      </w:ins>
      <w:ins w:id="3239" w:author="Windows User" w:date="2018-10-31T12:10:00Z">
        <w:r w:rsidR="00C33E01">
          <w:t xml:space="preserve">a further </w:t>
        </w:r>
      </w:ins>
      <w:ins w:id="3240" w:author="Windows User" w:date="2018-10-31T12:12:00Z">
        <w:r w:rsidR="00C33E01">
          <w:t xml:space="preserve">rephrasing 180 degree </w:t>
        </w:r>
      </w:ins>
      <w:ins w:id="3241" w:author="Windows User" w:date="2018-10-31T12:10:00Z">
        <w:r w:rsidR="00C33E01">
          <w:t xml:space="preserve">radiofrequency pulse </w:t>
        </w:r>
      </w:ins>
      <w:ins w:id="3242" w:author="Windows User" w:date="2018-10-31T12:12:00Z">
        <w:r w:rsidR="00D17D1B">
          <w:t xml:space="preserve">is applied to the dephased protons, </w:t>
        </w:r>
      </w:ins>
      <w:ins w:id="3243" w:author="Windows User" w:date="2018-10-31T12:15:00Z">
        <w:r w:rsidR="00832C89">
          <w:t xml:space="preserve">they precess in the opposite direction and transverse signal may be recovered. Further </w:t>
        </w:r>
      </w:ins>
      <w:ins w:id="3244" w:author="Windows User" w:date="2018-10-31T12:16:00Z">
        <w:r w:rsidR="00832C89">
          <w:t>180 degree RF pulses may be appli</w:t>
        </w:r>
        <w:r>
          <w:t xml:space="preserve">ed to </w:t>
        </w:r>
      </w:ins>
      <w:ins w:id="3245" w:author="Windows User" w:date="2018-10-31T12:17:00Z">
        <w:r>
          <w:t>rephrase</w:t>
        </w:r>
      </w:ins>
      <w:ins w:id="3246" w:author="Windows User" w:date="2018-10-31T12:16:00Z">
        <w:r>
          <w:t xml:space="preserve"> </w:t>
        </w:r>
      </w:ins>
      <w:ins w:id="3247" w:author="Windows User" w:date="2018-10-31T12:17:00Z">
        <w:r>
          <w:t xml:space="preserve">and recover transverse signal. </w:t>
        </w:r>
      </w:ins>
      <w:ins w:id="3248" w:author="Windows User" w:date="2018-10-31T12:18:00Z">
        <w:r>
          <w:t xml:space="preserve">However, this only neutralises </w:t>
        </w:r>
      </w:ins>
      <w:ins w:id="3249" w:author="Windows User" w:date="2018-10-31T12:19:00Z">
        <w:r>
          <w:t>constant</w:t>
        </w:r>
      </w:ins>
      <w:ins w:id="3250" w:author="Windows User" w:date="2018-10-31T12:18:00Z">
        <w:r>
          <w:t xml:space="preserve"> </w:t>
        </w:r>
      </w:ins>
      <w:ins w:id="3251" w:author="Windows User" w:date="2018-10-31T12:19:00Z">
        <w:r>
          <w:t>inhomogeneities of the external magnetic field. Inconsistent inhomogeneities cannot be reversed. Thus, signal continues to decay due to field T2 effects.</w:t>
        </w:r>
      </w:ins>
    </w:p>
    <w:p w14:paraId="44E9889D" w14:textId="6DB3CC1C" w:rsidR="00521C56" w:rsidRDefault="00521C56">
      <w:pPr>
        <w:rPr>
          <w:ins w:id="3252" w:author="Windows User" w:date="2018-10-31T12:33:00Z"/>
        </w:rPr>
      </w:pPr>
      <w:ins w:id="3253" w:author="Windows User" w:date="2018-10-31T12:34:00Z">
        <w:r>
          <w:t>Curves of T2 and T2* are diagramatically represented in figure 2.12.</w:t>
        </w:r>
      </w:ins>
    </w:p>
    <w:p w14:paraId="2093730A" w14:textId="77777777" w:rsidR="00521C56" w:rsidRDefault="007F020C">
      <w:pPr>
        <w:pStyle w:val="figure"/>
        <w:rPr>
          <w:ins w:id="3254" w:author="Windows User" w:date="2018-10-31T12:34:00Z"/>
        </w:rPr>
      </w:pPr>
      <w:ins w:id="3255" w:author="Windows User" w:date="2018-10-31T12:33:00Z">
        <w:r>
          <w:rPr>
            <w:noProof/>
            <w:lang w:eastAsia="en-GB"/>
          </w:rPr>
          <w:drawing>
            <wp:inline distT="0" distB="0" distL="0" distR="0" wp14:anchorId="08F79D74" wp14:editId="76A4A029">
              <wp:extent cx="6038215" cy="3396615"/>
              <wp:effectExtent l="0" t="0" r="63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2.png"/>
                      <pic:cNvPicPr/>
                    </pic:nvPicPr>
                    <pic:blipFill>
                      <a:blip r:embed="rId49">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ins>
    </w:p>
    <w:p w14:paraId="20326349" w14:textId="060B0E50" w:rsidR="007F020C" w:rsidRDefault="00521C56">
      <w:pPr>
        <w:pStyle w:val="Caption"/>
        <w:rPr>
          <w:ins w:id="3256" w:author="Windows User" w:date="2018-10-31T12:34:00Z"/>
        </w:rPr>
        <w:pPrChange w:id="3257" w:author="Windows User" w:date="2018-10-31T12:34:00Z">
          <w:pPr/>
        </w:pPrChange>
      </w:pPr>
      <w:bookmarkStart w:id="3258" w:name="_Toc3145316"/>
      <w:ins w:id="3259" w:author="Windows User" w:date="2018-10-31T12:34:00Z">
        <w:r>
          <w:t xml:space="preserve">Figure </w:t>
        </w:r>
      </w:ins>
      <w:ins w:id="326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2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262" w:author="Nicholas Weatherley" w:date="2019-03-05T22:36:00Z">
        <w:r w:rsidR="00D5585D">
          <w:rPr>
            <w:noProof/>
          </w:rPr>
          <w:t>11</w:t>
        </w:r>
        <w:r w:rsidR="00D5585D">
          <w:fldChar w:fldCharType="end"/>
        </w:r>
      </w:ins>
      <w:ins w:id="3263" w:author="Windows User" w:date="2018-11-01T14:27:00Z">
        <w:del w:id="3264" w:author="Nicholas Weatherley" w:date="2019-03-05T22:36:00Z">
          <w:r w:rsidR="002F70B6" w:rsidDel="00D5585D">
            <w:fldChar w:fldCharType="begin"/>
          </w:r>
          <w:r w:rsidR="002F70B6" w:rsidDel="00D5585D">
            <w:delInstrText xml:space="preserve"> STYLEREF 1 \s </w:delInstrText>
          </w:r>
        </w:del>
      </w:ins>
      <w:del w:id="3265" w:author="Nicholas Weatherley" w:date="2019-03-05T22:36:00Z">
        <w:r w:rsidR="002F70B6" w:rsidDel="00D5585D">
          <w:fldChar w:fldCharType="separate"/>
        </w:r>
        <w:r w:rsidR="0024585E" w:rsidDel="00D5585D">
          <w:rPr>
            <w:noProof/>
          </w:rPr>
          <w:delText>2</w:delText>
        </w:r>
      </w:del>
      <w:ins w:id="3266" w:author="Windows User" w:date="2018-11-01T14:27:00Z">
        <w:del w:id="32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268" w:author="Nicholas Weatherley" w:date="2019-03-05T22:36:00Z">
        <w:r w:rsidR="002F70B6" w:rsidDel="00D5585D">
          <w:fldChar w:fldCharType="end"/>
        </w:r>
      </w:del>
      <w:ins w:id="3269" w:author="Windows User" w:date="2018-10-31T12:34:00Z">
        <w:r>
          <w:t>:</w:t>
        </w:r>
      </w:ins>
      <w:ins w:id="3270" w:author="Windows User" w:date="2018-10-31T12:44:00Z">
        <w:r w:rsidR="00014A7C">
          <w:t xml:space="preserve"> Transverse magnetisation and echo pulse</w:t>
        </w:r>
      </w:ins>
      <w:bookmarkEnd w:id="3258"/>
    </w:p>
    <w:p w14:paraId="01E68D49" w14:textId="08754B1B" w:rsidR="00521C56" w:rsidRPr="00182F04" w:rsidRDefault="00014A7C">
      <w:pPr>
        <w:pStyle w:val="Figuretext"/>
        <w:rPr>
          <w:ins w:id="3271" w:author="Windows User" w:date="2018-10-31T12:19:00Z"/>
        </w:rPr>
        <w:pPrChange w:id="3272" w:author="Windows User" w:date="2018-10-31T12:34:00Z">
          <w:pPr/>
        </w:pPrChange>
      </w:pPr>
      <w:ins w:id="3273" w:author="Windows User" w:date="2018-10-31T12:45:00Z">
        <w:r>
          <w:t xml:space="preserve">(a) After the initial EF pulse, the proton precessions align and create transverse magnetisation. (b) due to magnetic field inhomogeneities, </w:t>
        </w:r>
      </w:ins>
      <w:ins w:id="3274" w:author="Windows User" w:date="2018-10-31T12:46:00Z">
        <w:r>
          <w:t xml:space="preserve">the protons spin out of phase and transverse magnetisation is lost within a short time. (c) application of a 180 degree pulse </w:t>
        </w:r>
      </w:ins>
      <w:ins w:id="3275" w:author="Windows User" w:date="2018-10-31T12:47:00Z">
        <w:r>
          <w:t>rephrases</w:t>
        </w:r>
      </w:ins>
      <w:ins w:id="3276" w:author="Windows User" w:date="2018-10-31T12:46:00Z">
        <w:r>
          <w:t xml:space="preserve"> </w:t>
        </w:r>
      </w:ins>
      <w:ins w:id="3277" w:author="Windows User" w:date="2018-10-31T12:47:00Z">
        <w:r>
          <w:t>the protons, although due to inconsistencies in the magnetic field inhomogeneity, not all of the transverse magnetisation is recovered.</w:t>
        </w:r>
      </w:ins>
    </w:p>
    <w:p w14:paraId="40122265" w14:textId="77777777" w:rsidR="00452346" w:rsidRDefault="00452346">
      <w:pPr>
        <w:pStyle w:val="figure"/>
        <w:rPr>
          <w:ins w:id="3278" w:author="Windows User" w:date="2018-10-31T15:03:00Z"/>
        </w:rPr>
      </w:pPr>
      <w:ins w:id="3279" w:author="Windows User" w:date="2018-10-31T15:02:00Z">
        <w:r>
          <w:rPr>
            <w:noProof/>
            <w:lang w:eastAsia="en-GB"/>
          </w:rPr>
          <w:lastRenderedPageBreak/>
          <w:drawing>
            <wp:inline distT="0" distB="0" distL="0" distR="0" wp14:anchorId="6F197DC0" wp14:editId="02D4E4F8">
              <wp:extent cx="5993601" cy="3898900"/>
              <wp:effectExtent l="0" t="0" r="7620" b="635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2 curve.png"/>
                      <pic:cNvPicPr/>
                    </pic:nvPicPr>
                    <pic:blipFill rotWithShape="1">
                      <a:blip r:embed="rId50">
                        <a:extLst>
                          <a:ext uri="{28A0092B-C50C-407E-A947-70E740481C1C}">
                            <a14:useLocalDpi xmlns:a14="http://schemas.microsoft.com/office/drawing/2010/main" val="0"/>
                          </a:ext>
                        </a:extLst>
                      </a:blip>
                      <a:srcRect r="21759" b="9520"/>
                      <a:stretch/>
                    </pic:blipFill>
                    <pic:spPr bwMode="auto">
                      <a:xfrm>
                        <a:off x="0" y="0"/>
                        <a:ext cx="6003478" cy="3905325"/>
                      </a:xfrm>
                      <a:prstGeom prst="rect">
                        <a:avLst/>
                      </a:prstGeom>
                      <a:ln>
                        <a:noFill/>
                      </a:ln>
                      <a:extLst>
                        <a:ext uri="{53640926-AAD7-44D8-BBD7-CCE9431645EC}">
                          <a14:shadowObscured xmlns:a14="http://schemas.microsoft.com/office/drawing/2010/main"/>
                        </a:ext>
                      </a:extLst>
                    </pic:spPr>
                  </pic:pic>
                </a:graphicData>
              </a:graphic>
            </wp:inline>
          </w:drawing>
        </w:r>
      </w:ins>
    </w:p>
    <w:p w14:paraId="0B70D4F8" w14:textId="77D09178" w:rsidR="00521C56" w:rsidRDefault="00452346">
      <w:pPr>
        <w:pStyle w:val="Caption"/>
        <w:rPr>
          <w:ins w:id="3280" w:author="Windows User" w:date="2018-10-31T15:03:00Z"/>
        </w:rPr>
        <w:pPrChange w:id="3281" w:author="Windows User" w:date="2018-10-31T15:03:00Z">
          <w:pPr/>
        </w:pPrChange>
      </w:pPr>
      <w:bookmarkStart w:id="3282" w:name="_Toc3145317"/>
      <w:ins w:id="3283" w:author="Windows User" w:date="2018-10-31T15:03:00Z">
        <w:r>
          <w:t xml:space="preserve">Figure </w:t>
        </w:r>
      </w:ins>
      <w:ins w:id="3284"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28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286" w:author="Nicholas Weatherley" w:date="2019-03-05T22:36:00Z">
        <w:r w:rsidR="00D5585D">
          <w:rPr>
            <w:noProof/>
          </w:rPr>
          <w:t>12</w:t>
        </w:r>
        <w:r w:rsidR="00D5585D">
          <w:fldChar w:fldCharType="end"/>
        </w:r>
      </w:ins>
      <w:ins w:id="3287" w:author="Windows User" w:date="2018-11-01T14:27:00Z">
        <w:del w:id="3288" w:author="Nicholas Weatherley" w:date="2019-03-05T22:36:00Z">
          <w:r w:rsidR="002F70B6" w:rsidDel="00D5585D">
            <w:fldChar w:fldCharType="begin"/>
          </w:r>
          <w:r w:rsidR="002F70B6" w:rsidDel="00D5585D">
            <w:delInstrText xml:space="preserve"> STYLEREF 1 \s </w:delInstrText>
          </w:r>
        </w:del>
      </w:ins>
      <w:del w:id="3289" w:author="Nicholas Weatherley" w:date="2019-03-05T22:36:00Z">
        <w:r w:rsidR="002F70B6" w:rsidDel="00D5585D">
          <w:fldChar w:fldCharType="separate"/>
        </w:r>
        <w:r w:rsidR="0024585E" w:rsidDel="00D5585D">
          <w:rPr>
            <w:noProof/>
          </w:rPr>
          <w:delText>2</w:delText>
        </w:r>
      </w:del>
      <w:ins w:id="3290" w:author="Windows User" w:date="2018-11-01T14:27:00Z">
        <w:del w:id="329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292" w:author="Nicholas Weatherley" w:date="2019-03-05T22:36:00Z">
        <w:r w:rsidR="002F70B6" w:rsidDel="00D5585D">
          <w:fldChar w:fldCharType="end"/>
        </w:r>
      </w:del>
      <w:ins w:id="3293" w:author="Windows User" w:date="2018-10-31T15:03:00Z">
        <w:r>
          <w:t>: T2 and T2* curves</w:t>
        </w:r>
        <w:bookmarkEnd w:id="3282"/>
      </w:ins>
    </w:p>
    <w:p w14:paraId="161A6124" w14:textId="761377FF" w:rsidR="00452346" w:rsidRPr="00182F04" w:rsidRDefault="00452346">
      <w:pPr>
        <w:pStyle w:val="Figuretext"/>
        <w:rPr>
          <w:ins w:id="3294" w:author="Windows User" w:date="2018-10-31T12:03:00Z"/>
        </w:rPr>
        <w:pPrChange w:id="3295" w:author="Windows User" w:date="2018-10-31T15:03:00Z">
          <w:pPr/>
        </w:pPrChange>
      </w:pPr>
      <w:ins w:id="3296" w:author="Windows User" w:date="2018-10-31T15:05:00Z">
        <w:r>
          <w:t>T2 and T2* (T2 star) relaxation curves demonstrated, with each dotted line representing a 180</w:t>
        </w:r>
        <w:r w:rsidRPr="00452346">
          <w:rPr>
            <w:vertAlign w:val="superscript"/>
            <w:rPrChange w:id="3297" w:author="Windows User" w:date="2018-10-31T15:05:00Z">
              <w:rPr>
                <w:bCs/>
              </w:rPr>
            </w:rPrChange>
          </w:rPr>
          <w:t>O</w:t>
        </w:r>
        <w:r w:rsidRPr="00452346">
          <w:rPr>
            <w:rPrChange w:id="3298" w:author="Windows User" w:date="2018-10-31T15:05:00Z">
              <w:rPr>
                <w:bCs/>
                <w:vertAlign w:val="superscript"/>
              </w:rPr>
            </w:rPrChange>
          </w:rPr>
          <w:t xml:space="preserve"> </w:t>
        </w:r>
        <w:r>
          <w:t>refocussing pulse.</w:t>
        </w:r>
      </w:ins>
    </w:p>
    <w:p w14:paraId="114C26A1" w14:textId="1EB2B3CB" w:rsidR="00452346" w:rsidDel="00537C29" w:rsidRDefault="009D4593">
      <w:pPr>
        <w:pStyle w:val="Heading4"/>
        <w:rPr>
          <w:del w:id="3299" w:author="Windows User" w:date="2018-10-31T15:11:00Z"/>
        </w:rPr>
      </w:pPr>
      <w:ins w:id="3300" w:author="Nicholas Weatherley" w:date="2019-03-04T21:34:00Z">
        <w:r>
          <w:t>k</w:t>
        </w:r>
      </w:ins>
      <w:ins w:id="3301" w:author="Nicholas Weatherley" w:date="2019-03-04T21:22:00Z">
        <w:r w:rsidR="00537C29">
          <w:t>-Space</w:t>
        </w:r>
      </w:ins>
    </w:p>
    <w:p w14:paraId="287F0B02" w14:textId="77777777" w:rsidR="00537C29" w:rsidRPr="00537C29" w:rsidRDefault="00537C29">
      <w:pPr>
        <w:pStyle w:val="Heading4"/>
        <w:rPr>
          <w:ins w:id="3302" w:author="Nicholas Weatherley" w:date="2019-03-04T21:22:00Z"/>
        </w:rPr>
      </w:pPr>
    </w:p>
    <w:p w14:paraId="11C8651E" w14:textId="6BD088E3" w:rsidR="00537C29" w:rsidRDefault="0072501E" w:rsidP="00537C29">
      <w:pPr>
        <w:rPr>
          <w:ins w:id="3303" w:author="Nicholas Weatherley" w:date="2019-03-04T21:33:00Z"/>
        </w:rPr>
      </w:pPr>
      <w:ins w:id="3304" w:author="Nicholas Weatherley" w:date="2019-03-04T21:23:00Z">
        <w:r>
          <w:t>Raw data needs to be reconstructed before a final image can be seen.</w:t>
        </w:r>
      </w:ins>
      <w:ins w:id="3305" w:author="Nicholas Weatherley" w:date="2019-03-04T21:24:00Z">
        <w:r>
          <w:t xml:space="preserve"> The k-space can be thought of as raw data space</w:t>
        </w:r>
      </w:ins>
      <w:ins w:id="3306" w:author="Nicholas Weatherley" w:date="2019-03-04T21:26:00Z">
        <w:r>
          <w:t xml:space="preserve">. When frequency- and phase-encoding matrices are set, </w:t>
        </w:r>
      </w:ins>
      <w:ins w:id="3307" w:author="Nicholas Weatherley" w:date="2019-03-04T21:27:00Z">
        <w:r>
          <w:t xml:space="preserve">this controls the matrix size of the image and also the size of k-space. For example, if 256 is chosen for frequency </w:t>
        </w:r>
      </w:ins>
      <w:ins w:id="3308" w:author="Nicholas Weatherley" w:date="2019-03-04T21:28:00Z">
        <w:r>
          <w:t>encoding, each MR echo will have 256 sample points, thus requiring 256 columns in the k-space matrix for temporary storage.</w:t>
        </w:r>
      </w:ins>
      <w:ins w:id="3309" w:author="Nicholas Weatherley" w:date="2019-03-04T21:29:00Z">
        <w:r>
          <w:t xml:space="preserve"> When the phase-encoding matrix, this controls the number of echos to be acquired</w:t>
        </w:r>
      </w:ins>
      <w:ins w:id="3310" w:author="Nicholas Weatherley" w:date="2019-03-04T21:30:00Z">
        <w:r>
          <w:t xml:space="preserve"> and thus the number of rows in k-space. </w:t>
        </w:r>
      </w:ins>
      <w:ins w:id="3311" w:author="Nicholas Weatherley" w:date="2019-03-04T21:32:00Z">
        <w:r w:rsidR="004C21DA">
          <w:t>Every digitilised sample point has its own unique location in k-space, which c</w:t>
        </w:r>
      </w:ins>
      <w:ins w:id="3312" w:author="Nicholas Weatherley" w:date="2019-03-04T21:30:00Z">
        <w:r>
          <w:t xml:space="preserve">an be imagined as </w:t>
        </w:r>
      </w:ins>
      <w:ins w:id="3313" w:author="Nicholas Weatherley" w:date="2019-03-04T21:31:00Z">
        <w:r w:rsidR="004C21DA">
          <w:t>rows and columns</w:t>
        </w:r>
      </w:ins>
      <w:ins w:id="3314" w:author="Nicholas Weatherley" w:date="2019-03-04T21:32:00Z">
        <w:r w:rsidR="004C21DA">
          <w:t xml:space="preserve"> waiting to be filled with a number.</w:t>
        </w:r>
      </w:ins>
    </w:p>
    <w:p w14:paraId="3A20530B" w14:textId="5C677159" w:rsidR="009D4593" w:rsidRPr="00537C29" w:rsidRDefault="009D4593">
      <w:pPr>
        <w:rPr>
          <w:ins w:id="3315" w:author="Nicholas Weatherley" w:date="2019-03-04T21:22:00Z"/>
        </w:rPr>
      </w:pPr>
      <w:ins w:id="3316" w:author="Nicholas Weatherley" w:date="2019-03-04T21:33:00Z">
        <w:r>
          <w:t xml:space="preserve">However, </w:t>
        </w:r>
      </w:ins>
      <w:ins w:id="3317" w:author="Nicholas Weatherley" w:date="2019-03-04T21:34:00Z">
        <w:r>
          <w:t>pixels in real space and k-space do not correspond directly</w:t>
        </w:r>
      </w:ins>
      <w:ins w:id="3318" w:author="Nicholas Weatherley" w:date="2019-03-04T21:35:00Z">
        <w:r w:rsidR="005423D8">
          <w:t>due to the use of a Fourier transform in reconstruction processing.</w:t>
        </w:r>
      </w:ins>
      <w:ins w:id="3319" w:author="Nicholas Weatherley" w:date="2019-03-04T21:36:00Z">
        <w:r w:rsidR="00D63CC2">
          <w:t xml:space="preserve"> Indeed, data in the centre of k-space contains signal to noise information for the image and data around the outside contains information about image resolution.</w:t>
        </w:r>
      </w:ins>
      <w:ins w:id="3320" w:author="Nicholas Weatherley" w:date="2019-03-04T21:38:00Z">
        <w:r w:rsidR="00D63CC2">
          <w:t xml:space="preserve"> This information is used practically to design new pulse sequence</w:t>
        </w:r>
      </w:ins>
      <w:ins w:id="3321" w:author="Nicholas Weatherley" w:date="2019-03-04T21:39:00Z">
        <w:r w:rsidR="00D63CC2">
          <w:t>s or re-order data acquisition to avoid artefacts.</w:t>
        </w:r>
      </w:ins>
    </w:p>
    <w:p w14:paraId="62732A46" w14:textId="77777777" w:rsidR="008150BE" w:rsidRDefault="008150BE" w:rsidP="008150BE">
      <w:pPr>
        <w:pStyle w:val="Heading4"/>
      </w:pPr>
      <w:r>
        <w:lastRenderedPageBreak/>
        <w:t>Why is MRI of the lungs not commonly performed clinically?</w:t>
      </w:r>
    </w:p>
    <w:p w14:paraId="7729B97C" w14:textId="40AAB7CB" w:rsidR="008150BE" w:rsidRDefault="008150BE" w:rsidP="008150BE">
      <w:pPr>
        <w:rPr>
          <w:rFonts w:cs="Arial"/>
          <w:lang w:val="en-US"/>
        </w:rPr>
      </w:pPr>
      <w:r w:rsidRPr="007E4435">
        <w:rPr>
          <w:rFonts w:cs="Arial"/>
          <w:lang w:val="en-US"/>
        </w:rPr>
        <w:t xml:space="preserve">Firstly, lung parenchymal tissue (and therefore proton) density is predictably low </w:t>
      </w:r>
      <w:r>
        <w:rPr>
          <w:rFonts w:cs="Arial"/>
          <w:lang w:val="en-US"/>
        </w:rPr>
        <w:t>due to large air-filled spaces. Lung tissue has a density of around 0.1 g cm</w:t>
      </w:r>
      <w:r>
        <w:rPr>
          <w:rFonts w:cs="Arial"/>
          <w:vertAlign w:val="superscript"/>
          <w:lang w:val="en-US"/>
        </w:rPr>
        <w:t>-3</w:t>
      </w:r>
      <w:r>
        <w:rPr>
          <w:rFonts w:cs="Arial"/>
          <w:lang w:val="en-US"/>
        </w:rPr>
        <w:t>, approximately 10 times lower than that of surrounding tissue and significantly lower than that of organs commonly imaged by MR modalities such as brain or liver.</w:t>
      </w:r>
      <w:r>
        <w:rPr>
          <w:rFonts w:cs="Arial"/>
          <w:lang w:val="en-US"/>
        </w:rPr>
        <w:fldChar w:fldCharType="begin"/>
      </w:r>
      <w:r w:rsidR="0036794D">
        <w:rPr>
          <w:rFonts w:cs="Arial"/>
          <w:lang w:val="en-US"/>
        </w:rPr>
        <w:instrText xml:space="preserve"> ADDIN EN.CITE &lt;EndNote&gt;&lt;Cite&gt;&lt;Author&gt;Hatabu&lt;/Author&gt;&lt;Year&gt;1999&lt;/Year&gt;&lt;RecNum&gt;153&lt;/RecNum&gt;&lt;DisplayText&gt;&lt;style face="superscript"&gt;330&lt;/style&gt;&lt;/DisplayText&gt;&lt;record&gt;&lt;rec-number&gt;153&lt;/rec-number&gt;&lt;foreign-keys&gt;&lt;key app="EN" db-id="2wzs52ephwvx93eefep5rvxm0x22zpzvpz0w" timestamp="1461662732"&gt;153&lt;/key&gt;&lt;key app="ENWeb" db-id=""&gt;0&lt;/key&gt;&lt;/foreign-keys&gt;&lt;ref-type name="Journal Article"&gt;17&lt;/ref-type&gt;&lt;contributors&gt;&lt;authors&gt;&lt;author&gt;Hatabu, Hiroto&lt;/author&gt;&lt;author&gt;Alsop, David C.&lt;/author&gt;&lt;author&gt;Listerud, John&lt;/author&gt;&lt;author&gt;Bonnet, Mathieu&lt;/author&gt;&lt;author&gt;Gefter, Warren B.&lt;/author&gt;&lt;/authors&gt;&lt;/contributors&gt;&lt;titles&gt;&lt;title&gt;T2* and proton density measurement of normal human lung parenchyma using submillisecond echo time gradient echo magnetic resonance imaging&lt;/title&gt;&lt;secondary-title&gt;European Journal of Radiology&lt;/secondary-title&gt;&lt;alt-title&gt;Eur J Radiol&lt;/alt-title&gt;&lt;/titles&gt;&lt;periodical&gt;&lt;full-title&gt;European Journal of Radiology&lt;/full-title&gt;&lt;abbr-1&gt;Eur Radiol&lt;/abbr-1&gt;&lt;/periodical&gt;&lt;alt-periodical&gt;&lt;full-title&gt;Eur J Radiol&lt;/full-title&gt;&lt;/alt-periodical&gt;&lt;pages&gt;245-252&lt;/pages&gt;&lt;volume&gt;29&lt;/volume&gt;&lt;number&gt;3&lt;/number&gt;&lt;keywords&gt;&lt;keyword&gt;Chest&lt;/keyword&gt;&lt;keyword&gt;Lung&lt;/keyword&gt;&lt;keyword&gt;Magnetic resonance&lt;/keyword&gt;&lt;/keywords&gt;&lt;dates&gt;&lt;year&gt;1999&lt;/year&gt;&lt;pub-dates&gt;&lt;date&gt;3//&lt;/date&gt;&lt;/pub-dates&gt;&lt;/dates&gt;&lt;isbn&gt;0720-048X&lt;/isbn&gt;&lt;urls&gt;&lt;related-urls&gt;&lt;url&gt;http://www.sciencedirect.com/science/article/pii/S0720048X98001697&lt;/url&gt;&lt;url&gt;http://ac.els-cdn.com/S0720048X98001697/1-s2.0-S0720048X98001697-main.pdf?_tid=414ee7de-baa8-11e5-920b-00000aab0f27&amp;amp;acdnat=1452766931_f3b48ba55a290268d60bd0afa14fdf9a&lt;/url&gt;&lt;/related-urls&gt;&lt;/urls&gt;&lt;electronic-resource-num&gt;http://dx.doi.org/10.1016/S0720-048X(98)00169-7&lt;/electronic-resource-num&gt;&lt;/record&gt;&lt;/Cite&gt;&lt;/EndNote&gt;</w:instrText>
      </w:r>
      <w:r>
        <w:rPr>
          <w:rFonts w:cs="Arial"/>
          <w:lang w:val="en-US"/>
        </w:rPr>
        <w:fldChar w:fldCharType="separate"/>
      </w:r>
      <w:r w:rsidR="0036794D" w:rsidRPr="0036794D">
        <w:rPr>
          <w:rFonts w:cs="Arial"/>
          <w:noProof/>
          <w:vertAlign w:val="superscript"/>
          <w:lang w:val="en-US"/>
        </w:rPr>
        <w:t>330</w:t>
      </w:r>
      <w:r>
        <w:rPr>
          <w:rFonts w:cs="Arial"/>
          <w:lang w:val="en-US"/>
        </w:rPr>
        <w:fldChar w:fldCharType="end"/>
      </w:r>
      <w:r>
        <w:rPr>
          <w:rFonts w:cs="Arial"/>
          <w:lang w:val="en-US"/>
        </w:rPr>
        <w:t xml:space="preserve"> </w:t>
      </w:r>
      <w:r w:rsidRPr="007E4435">
        <w:rPr>
          <w:rFonts w:cs="Arial"/>
          <w:lang w:val="en-US"/>
        </w:rPr>
        <w:t xml:space="preserve">Secondly, a high volume of air–tissue surface area interfaces contribute to </w:t>
      </w:r>
      <w:r>
        <w:rPr>
          <w:rFonts w:cs="Arial"/>
          <w:lang w:val="en-US"/>
        </w:rPr>
        <w:t>significant</w:t>
      </w:r>
      <w:r w:rsidRPr="007E4435">
        <w:rPr>
          <w:rFonts w:cs="Arial"/>
          <w:lang w:val="en-US"/>
        </w:rPr>
        <w:t xml:space="preserve"> magnetic field inhomogeneity, resulting in short T2* (T2-star)</w:t>
      </w:r>
      <w:ins w:id="3322" w:author="Windows User" w:date="2018-10-31T09:25:00Z">
        <w:r w:rsidR="00437982">
          <w:rPr>
            <w:rFonts w:cs="Arial"/>
            <w:lang w:val="en-US"/>
          </w:rPr>
          <w:t xml:space="preserve"> relaxation times</w:t>
        </w:r>
      </w:ins>
      <w:r>
        <w:rPr>
          <w:rFonts w:cs="Arial"/>
          <w:lang w:val="en-US"/>
        </w:rPr>
        <w:t>.</w:t>
      </w:r>
      <w:r w:rsidRPr="007E4435">
        <w:rPr>
          <w:rFonts w:cs="Arial"/>
          <w:lang w:val="en-US"/>
        </w:rPr>
        <w:fldChar w:fldCharType="begin"/>
      </w:r>
      <w:r w:rsidR="0036794D">
        <w:rPr>
          <w:rFonts w:cs="Arial"/>
          <w:lang w:val="en-US"/>
        </w:rPr>
        <w:instrText xml:space="preserve"> ADDIN EN.CITE &lt;EndNote&gt;&lt;Cite&gt;&lt;Author&gt;Gilkeson&lt;/Author&gt;&lt;Year&gt;1999&lt;/Year&gt;&lt;RecNum&gt;295&lt;/RecNum&gt;&lt;DisplayText&gt;&lt;style face="superscript"&gt;331&lt;/style&gt;&lt;/DisplayText&gt;&lt;record&gt;&lt;rec-number&gt;295&lt;/rec-number&gt;&lt;foreign-keys&gt;&lt;key app="EN" db-id="52evaf50e9fe5cewd9b555d6wtw099s0pzrz" timestamp="1435329519" guid="1d2ac936-824a-43b5-a0cc-5b6c2fed35fb"&gt;295&lt;/key&gt;&lt;/foreign-keys&gt;&lt;ref-type name="Journal Article"&gt;17&lt;/ref-type&gt;&lt;contributors&gt;&lt;authors&gt;&lt;author&gt;Gilkeson, Robert&lt;/author&gt;&lt;/authors&gt;&lt;/contributors&gt;&lt;titles&gt;&lt;title&gt;Applications of Magnetic Resonance to the Study of the Lung&lt;/title&gt;&lt;secondary-title&gt;Journal of Magnetic Resonance Imaging&lt;/secondary-title&gt;&lt;alt-title&gt;J Magn Reson Imaging&lt;/alt-title&gt;&lt;/titles&gt;&lt;periodical&gt;&lt;full-title&gt;Journal of Magnetic Resonance Imaging&lt;/full-title&gt;&lt;/periodical&gt;&lt;alt-periodical&gt;&lt;full-title&gt;J Magn Reson Imaging&lt;/full-title&gt;&lt;abbr-1&gt;Journal of magnetic resonance imaging : JMRI&lt;/abbr-1&gt;&lt;/alt-periodical&gt;&lt;pages&gt;502&lt;/pages&gt;&lt;volume&gt;9&lt;/volume&gt;&lt;number&gt;3&lt;/number&gt;&lt;dates&gt;&lt;year&gt;1999&lt;/year&gt;&lt;/dates&gt;&lt;publisher&gt;John Wiley &amp;amp; Sons, Inc.&lt;/publisher&gt;&lt;isbn&gt;1522-2586&lt;/isbn&gt;&lt;urls&gt;&lt;related-urls&gt;&lt;url&gt;http://dx.doi.org/10.1002/(SICI)1522-2586(199903)9:3&amp;lt;502::AID-JMRI23&amp;gt;3.0.CO;2-L&lt;/url&gt;&lt;url&gt;http://onlinelibrary.wiley.com/store/10.1002/(SICI)1522-2586(199903)9:3%3C502::AID-JMRI23%3E3.0.CO;2-L/asset/23_ftp.pdf?v=1&amp;amp;t=ibdq629l&amp;amp;s=2e616c30f1bb202e52ff23370aab015a1033050a&lt;/url&gt;&lt;/related-urls&gt;&lt;/urls&gt;&lt;electronic-resource-num&gt;10.1002/(SICI)1522-2586(199903)9:3&amp;lt;502::AID-JMRI23&amp;gt;3.0.CO;2-L&lt;/electronic-resource-num&gt;&lt;/record&gt;&lt;/Cite&gt;&lt;/EndNote&gt;</w:instrText>
      </w:r>
      <w:r w:rsidRPr="007E4435">
        <w:rPr>
          <w:rFonts w:cs="Arial"/>
          <w:lang w:val="en-US"/>
        </w:rPr>
        <w:fldChar w:fldCharType="separate"/>
      </w:r>
      <w:r w:rsidR="0036794D" w:rsidRPr="0036794D">
        <w:rPr>
          <w:rFonts w:cs="Arial"/>
          <w:noProof/>
          <w:vertAlign w:val="superscript"/>
          <w:lang w:val="en-US"/>
        </w:rPr>
        <w:t>331</w:t>
      </w:r>
      <w:r w:rsidRPr="007E4435">
        <w:rPr>
          <w:rFonts w:cs="Arial"/>
          <w:lang w:val="en-US"/>
        </w:rPr>
        <w:fldChar w:fldCharType="end"/>
      </w:r>
      <w:r w:rsidRPr="007E4435">
        <w:rPr>
          <w:rFonts w:cs="Arial"/>
          <w:lang w:val="en-US"/>
        </w:rPr>
        <w:t xml:space="preserve"> Thirdly, continuous movement of the diaphragms and heart leads to signal </w:t>
      </w:r>
      <w:del w:id="3323" w:author="Windows User" w:date="2018-10-31T09:25:00Z">
        <w:r w:rsidRPr="007E4435" w:rsidDel="00437982">
          <w:rPr>
            <w:rFonts w:cs="Arial"/>
            <w:lang w:val="en-US"/>
          </w:rPr>
          <w:delText>artifact</w:delText>
        </w:r>
      </w:del>
      <w:ins w:id="3324" w:author="Windows User" w:date="2018-10-31T09:25:00Z">
        <w:r w:rsidR="00437982">
          <w:rPr>
            <w:rFonts w:cs="Arial"/>
            <w:lang w:val="en-US"/>
          </w:rPr>
          <w:t>artefacts</w:t>
        </w:r>
      </w:ins>
      <w:r w:rsidRPr="007E4435">
        <w:rPr>
          <w:rFonts w:cs="Arial"/>
          <w:lang w:val="en-US"/>
        </w:rPr>
        <w:t xml:space="preserve">. These characteristics </w:t>
      </w:r>
      <w:r>
        <w:rPr>
          <w:rFonts w:cs="Arial"/>
          <w:lang w:val="en-US"/>
        </w:rPr>
        <w:t>reduce the spatial resolution of</w:t>
      </w:r>
      <w:r w:rsidRPr="007E4435">
        <w:rPr>
          <w:rFonts w:cs="Arial"/>
          <w:lang w:val="en-US"/>
        </w:rPr>
        <w:t xml:space="preserve"> conventional MRI of the lung parenchyma, in spite of</w:t>
      </w:r>
      <w:r>
        <w:rPr>
          <w:rFonts w:cs="Arial"/>
          <w:lang w:val="en-US"/>
        </w:rPr>
        <w:t xml:space="preserve"> more</w:t>
      </w:r>
      <w:r w:rsidRPr="007E4435">
        <w:rPr>
          <w:rFonts w:cs="Arial"/>
          <w:lang w:val="en-US"/>
        </w:rPr>
        <w:t xml:space="preserve"> recent advances, such as ultrashort echo time</w:t>
      </w:r>
      <w:r>
        <w:rPr>
          <w:rFonts w:cs="Arial"/>
          <w:lang w:val="en-US"/>
        </w:rPr>
        <w:t xml:space="preserve"> (UTE).</w:t>
      </w:r>
      <w:r w:rsidRPr="007E4435">
        <w:rPr>
          <w:rFonts w:cs="Arial"/>
          <w:lang w:val="en-US"/>
        </w:rPr>
        <w:fldChar w:fldCharType="begin"/>
      </w:r>
      <w:r w:rsidR="0036794D">
        <w:rPr>
          <w:rFonts w:cs="Arial"/>
          <w:lang w:val="en-US"/>
        </w:rPr>
        <w:instrText xml:space="preserve"> ADDIN EN.CITE &lt;EndNote&gt;&lt;Cite&gt;&lt;Author&gt;Rajaram&lt;/Author&gt;&lt;Year&gt;2012&lt;/Year&gt;&lt;RecNum&gt;138&lt;/RecNum&gt;&lt;DisplayText&gt;&lt;style face="superscript"&gt;332&lt;/style&gt;&lt;/DisplayText&gt;&lt;record&gt;&lt;rec-number&gt;138&lt;/rec-number&gt;&lt;foreign-keys&gt;&lt;key app="EN" db-id="52evaf50e9fe5cewd9b555d6wtw099s0pzrz" timestamp="1433167822"&gt;138&lt;/key&gt;&lt;key app="ENWeb" db-id=""&gt;0&lt;/key&gt;&lt;/foreign-keys&gt;&lt;ref-type name="Journal Article"&gt;17&lt;/ref-type&gt;&lt;contributors&gt;&lt;authors&gt;&lt;author&gt;Rajaram, S.&lt;/author&gt;&lt;author&gt;Swift, A.&lt;/author&gt;&lt;author&gt;Capener, D.&lt;/author&gt;&lt;author&gt;Telfer, A.&lt;/author&gt;&lt;author&gt;Davies, C.&lt;/author&gt;&lt;author&gt;Hill, C.&lt;/author&gt;&lt;author&gt;Condliffe, R.&lt;/author&gt;&lt;author&gt;Elliot, C.&lt;/author&gt;&lt;author&gt;Hurdman J.&lt;/author&gt;&lt;author&gt;Kiely, D.&lt;/author&gt;&lt;author&gt;Wild, J.&lt;/author&gt;&lt;/authors&gt;&lt;/contributors&gt;&lt;titles&gt;&lt;title&gt;Lung Morphology Assessment with Balanced Steady-State Free Precession MR Imaging Compared with CT&lt;/title&gt;&lt;secondary-title&gt;Radiology&lt;/secondary-title&gt;&lt;/titles&gt;&lt;periodical&gt;&lt;full-title&gt;Radiology&lt;/full-title&gt;&lt;/periodical&gt;&lt;pages&gt;569-577&lt;/pages&gt;&lt;volume&gt;263&lt;/volume&gt;&lt;number&gt;2&lt;/number&gt;&lt;dates&gt;&lt;year&gt;2012&lt;/year&gt;&lt;/dates&gt;&lt;urls&gt;&lt;/urls&gt;&lt;/record&gt;&lt;/Cite&gt;&lt;/EndNote&gt;</w:instrText>
      </w:r>
      <w:r w:rsidRPr="007E4435">
        <w:rPr>
          <w:rFonts w:cs="Arial"/>
          <w:lang w:val="en-US"/>
        </w:rPr>
        <w:fldChar w:fldCharType="separate"/>
      </w:r>
      <w:r w:rsidR="0036794D" w:rsidRPr="0036794D">
        <w:rPr>
          <w:rFonts w:cs="Arial"/>
          <w:noProof/>
          <w:vertAlign w:val="superscript"/>
          <w:lang w:val="en-US"/>
        </w:rPr>
        <w:t>332</w:t>
      </w:r>
      <w:r w:rsidRPr="007E4435">
        <w:rPr>
          <w:rFonts w:cs="Arial"/>
          <w:lang w:val="en-US"/>
        </w:rPr>
        <w:fldChar w:fldCharType="end"/>
      </w:r>
      <w:r>
        <w:rPr>
          <w:rFonts w:cs="Arial"/>
          <w:lang w:val="en-US"/>
        </w:rPr>
        <w:t xml:space="preserve"> On the other hand, computed tomography </w:t>
      </w:r>
      <w:del w:id="3325" w:author="Windows User" w:date="2018-10-31T09:26:00Z">
        <w:r w:rsidDel="00437982">
          <w:rPr>
            <w:rFonts w:cs="Arial"/>
            <w:lang w:val="en-US"/>
          </w:rPr>
          <w:delText xml:space="preserve">is </w:delText>
        </w:r>
      </w:del>
      <w:ins w:id="3326" w:author="Windows User" w:date="2018-10-31T09:26:00Z">
        <w:r w:rsidR="00437982">
          <w:rPr>
            <w:rFonts w:cs="Arial"/>
            <w:lang w:val="en-US"/>
          </w:rPr>
          <w:t xml:space="preserve">typically acquires </w:t>
        </w:r>
      </w:ins>
      <w:del w:id="3327" w:author="Windows User" w:date="2018-10-31T09:26:00Z">
        <w:r w:rsidDel="00437982">
          <w:rPr>
            <w:rFonts w:cs="Arial"/>
            <w:lang w:val="en-US"/>
          </w:rPr>
          <w:delText>has high subcentimetre</w:delText>
        </w:r>
      </w:del>
      <w:ins w:id="3328" w:author="Windows User" w:date="2018-10-31T09:26:00Z">
        <w:r w:rsidR="00437982">
          <w:rPr>
            <w:rFonts w:cs="Arial"/>
            <w:lang w:val="en-US"/>
          </w:rPr>
          <w:t>1.25 – 5mm</w:t>
        </w:r>
      </w:ins>
      <w:r>
        <w:rPr>
          <w:rFonts w:cs="Arial"/>
          <w:lang w:val="en-US"/>
        </w:rPr>
        <w:t xml:space="preserve"> resolution of lung tissue and is the gold standard imaging modality for visualisation of the lung parenchyma.</w:t>
      </w:r>
    </w:p>
    <w:p w14:paraId="16BDC622" w14:textId="77777777" w:rsidR="008150BE" w:rsidRPr="00F05908" w:rsidRDefault="008150BE" w:rsidP="008150BE">
      <w:pPr>
        <w:rPr>
          <w:rFonts w:cs="Arial"/>
          <w:lang w:val="en-US"/>
        </w:rPr>
      </w:pPr>
      <w:r>
        <w:rPr>
          <w:rFonts w:cs="Arial"/>
          <w:lang w:val="en-US"/>
        </w:rPr>
        <w:t>MRI has the advantage of not requiring exposure to ionising radiation, although this is less of a concern in older individuals, given the risk of neoplasm is likely measured over several decades. Some trade off of image resolution for mitigating the risk may be a good reason for expanding the use of lung MRI in younger patients, or those who undergo repeated radiological examinations, but in a typical cohort of patients with IPF, this is generally not applicable.</w:t>
      </w:r>
    </w:p>
    <w:p w14:paraId="0966B20A" w14:textId="0FB5E60C" w:rsidR="008150BE" w:rsidRPr="0001602A" w:rsidRDefault="008150BE" w:rsidP="008150BE">
      <w:r>
        <w:t xml:space="preserve">Thus, if MRI is to find a niche in interstitial lung disease assessment, it must provide information beyond structure. Relatively novel modalities such as hyperpolarised gas MRI may provide novel insights into regional lung ventilation, microstructure and gas exchange efficiency, while dynamic contrast enhanced MRI provides outcome metrics of pulmonary perfusion. The expertise to employ these modalities are available in Sheffield and are </w:t>
      </w:r>
      <w:del w:id="3329" w:author="Windows User" w:date="2018-10-31T09:26:00Z">
        <w:r w:rsidDel="00437982">
          <w:delText xml:space="preserve">available </w:delText>
        </w:r>
      </w:del>
      <w:r>
        <w:t>further explored herein.</w:t>
      </w:r>
    </w:p>
    <w:p w14:paraId="43C8D923" w14:textId="77777777" w:rsidR="008150BE" w:rsidRDefault="008150BE" w:rsidP="008150BE">
      <w:pPr>
        <w:pStyle w:val="Heading3"/>
      </w:pPr>
      <w:bookmarkStart w:id="3330" w:name="_Toc364347277"/>
      <w:r>
        <w:t>Hyperpolarised Gas MRI</w:t>
      </w:r>
      <w:bookmarkEnd w:id="3330"/>
    </w:p>
    <w:p w14:paraId="0B3EF3B4" w14:textId="77777777" w:rsidR="008150BE" w:rsidRDefault="008150BE" w:rsidP="008150BE">
      <w:pPr>
        <w:pStyle w:val="Heading4"/>
      </w:pPr>
      <w:r>
        <w:t>Technique</w:t>
      </w:r>
    </w:p>
    <w:p w14:paraId="0917E7A8" w14:textId="4D5BD2E3" w:rsidR="008150BE" w:rsidRDefault="008150BE" w:rsidP="008150BE">
      <w:r>
        <w:t xml:space="preserve">Helium and xenon belong to the noble gas group of elements. They are stable and inert atoms, which lend themselves well to safe processes of functional imaging. </w:t>
      </w:r>
      <w:r w:rsidRPr="007172DD">
        <w:rPr>
          <w:vertAlign w:val="superscript"/>
        </w:rPr>
        <w:t>3</w:t>
      </w:r>
      <w:r>
        <w:t xml:space="preserve">He and </w:t>
      </w:r>
      <w:r w:rsidRPr="007172DD">
        <w:rPr>
          <w:vertAlign w:val="superscript"/>
        </w:rPr>
        <w:t>129</w:t>
      </w:r>
      <w:r>
        <w:t>Xe are radio-stable isotopes of helium and xenon atoms, respectively. The odd number of nucleons within these isotopes provides spin properties that are sensitive to MR techniques</w:t>
      </w:r>
      <w:ins w:id="3331" w:author="Windows User" w:date="2018-10-31T09:27:00Z">
        <w:r w:rsidR="00437982">
          <w:t>, i.e. magnetic spin ½</w:t>
        </w:r>
      </w:ins>
      <w:del w:id="3332" w:author="Windows User" w:date="2018-10-31T09:27:00Z">
        <w:r w:rsidDel="00437982">
          <w:delText>,</w:delText>
        </w:r>
      </w:del>
      <w:ins w:id="3333" w:author="Windows User" w:date="2018-10-31T09:27:00Z">
        <w:r w:rsidR="00437982">
          <w:t>.</w:t>
        </w:r>
      </w:ins>
      <w:r>
        <w:t xml:space="preserve"> </w:t>
      </w:r>
      <w:ins w:id="3334" w:author="Windows User" w:date="2018-10-31T09:27:00Z">
        <w:r w:rsidR="00437982">
          <w:t xml:space="preserve">The MR signal </w:t>
        </w:r>
      </w:ins>
      <w:del w:id="3335" w:author="Windows User" w:date="2018-10-31T09:27:00Z">
        <w:r w:rsidDel="00437982">
          <w:delText xml:space="preserve">which </w:delText>
        </w:r>
      </w:del>
      <w:r>
        <w:t xml:space="preserve">may be </w:t>
      </w:r>
      <w:del w:id="3336" w:author="Windows User" w:date="2018-10-31T09:27:00Z">
        <w:r w:rsidDel="00437982">
          <w:delText xml:space="preserve">further </w:delText>
        </w:r>
      </w:del>
      <w:ins w:id="3337" w:author="Windows User" w:date="2018-10-31T09:27:00Z">
        <w:r w:rsidR="00437982">
          <w:t xml:space="preserve">dramatically </w:t>
        </w:r>
      </w:ins>
      <w:r>
        <w:t>enhanced by hyperpolarisation.</w:t>
      </w:r>
    </w:p>
    <w:p w14:paraId="751ED266" w14:textId="0D501A17" w:rsidR="008150BE" w:rsidDel="007B4C2B" w:rsidRDefault="008150BE" w:rsidP="008150BE">
      <w:pPr>
        <w:rPr>
          <w:del w:id="3338" w:author="Nicholas Weatherley" w:date="2019-02-08T15:33:00Z"/>
        </w:rPr>
      </w:pPr>
      <w:r>
        <w:lastRenderedPageBreak/>
        <w:t>The hyperpolarisation technique utilised locally is spin exchange optical polarisation (SEOP). Polarised infrared laser photons can be used to excite electrons within an alkali metal. This excitation provides angular momentum, which is transferred to the noble gas nuclei through collisions. This process induces nuclear polarization (and so the proportional alignment of the nuclear spin to B</w:t>
      </w:r>
      <w:r w:rsidRPr="0074571C">
        <w:rPr>
          <w:vertAlign w:val="subscript"/>
        </w:rPr>
        <w:t>0</w:t>
      </w:r>
      <w:r>
        <w:t xml:space="preserve"> is greater), which enhances MR signal.</w:t>
      </w:r>
      <w:ins w:id="3339" w:author="Nicholas Weatherley" w:date="2019-02-08T15:35:00Z">
        <w:r w:rsidR="007B4C2B">
          <w:t xml:space="preserve"> </w:t>
        </w:r>
      </w:ins>
    </w:p>
    <w:p w14:paraId="3A7A8000" w14:textId="5505895E" w:rsidR="008150BE" w:rsidRDefault="008150BE" w:rsidP="008150BE">
      <w:pPr>
        <w:rPr>
          <w:ins w:id="3340" w:author="Nicholas Weatherley" w:date="2019-02-08T15:35:00Z"/>
        </w:rPr>
      </w:pPr>
      <w:del w:id="3341" w:author="Nicholas Weatherley" w:date="2019-02-08T15:33:00Z">
        <w:r w:rsidDel="007B4C2B">
          <w:delText>Discussion about the specifics these processes are outside of the scope of this thesis, but can be found in detail elsewhere.</w:delText>
        </w:r>
        <w:r w:rsidDel="007B4C2B">
          <w:fldChar w:fldCharType="begin"/>
        </w:r>
        <w:r w:rsidR="00BE0F3E" w:rsidDel="007B4C2B">
          <w:delInstrText xml:space="preserve"> ADDIN EN.CITE &lt;EndNote&gt;&lt;Cite&gt;&lt;Author&gt;Appelt&lt;/Author&gt;&lt;Year&gt;1998&lt;/Year&gt;&lt;RecNum&gt;249&lt;/RecNum&gt;&lt;DisplayText&gt;&lt;style face="superscript"&gt;293&lt;/style&gt;&lt;/DisplayText&gt;&lt;record&gt;&lt;rec-number&gt;249&lt;/rec-number&gt;&lt;foreign-keys&gt;&lt;key app="EN" db-id="52evaf50e9fe5cewd9b555d6wtw099s0pzrz" timestamp="1434101979" guid="1d80c0e8-b102-45c6-a6ca-c14c37de5772"&gt;249&lt;/key&gt;&lt;key app="ENWeb" db-id=""&gt;0&lt;/key&gt;&lt;/foreign-keys&gt;&lt;ref-type name="Journal Article"&gt;17&lt;/ref-type&gt;&lt;contributors&gt;&lt;authors&gt;&lt;author&gt;Appelt, S.&lt;/author&gt;&lt;author&gt;Ben-Amar Baranga, A.&lt;/author&gt;&lt;author&gt;Erickson, C.J.&lt;/author&gt;&lt;author&gt;Romalis, M.V.&lt;/author&gt;&lt;author&gt;Young, A.R.&lt;/author&gt;&lt;author&gt;Happer, W.&lt;/author&gt;&lt;/authors&gt;&lt;/contributors&gt;&lt;titles&gt;&lt;title&gt;Theory of spin-exchange optical pumping of 3He and 129Xe&lt;/title&gt;&lt;secondary-title&gt;Physical Review A&lt;/secondary-title&gt;&lt;alt-title&gt;Phys Rev A&lt;/alt-title&gt;&lt;/titles&gt;&lt;periodical&gt;&lt;full-title&gt;Physical Review A&lt;/full-title&gt;&lt;/periodical&gt;&lt;pages&gt;1412-1439&lt;/pages&gt;&lt;volume&gt;58&lt;/volume&gt;&lt;number&gt;2&lt;/number&gt;&lt;dates&gt;&lt;year&gt;1998&lt;/year&gt;&lt;/dates&gt;&lt;urls&gt;&lt;/urls&gt;&lt;/record&gt;&lt;/Cite&gt;&lt;/EndNote&gt;</w:delInstrText>
        </w:r>
        <w:r w:rsidDel="007B4C2B">
          <w:fldChar w:fldCharType="separate"/>
        </w:r>
        <w:r w:rsidR="00BE0F3E" w:rsidRPr="00BE0F3E" w:rsidDel="007B4C2B">
          <w:rPr>
            <w:noProof/>
            <w:vertAlign w:val="superscript"/>
          </w:rPr>
          <w:delText>293</w:delText>
        </w:r>
        <w:r w:rsidDel="007B4C2B">
          <w:fldChar w:fldCharType="end"/>
        </w:r>
        <w:r w:rsidDel="007B4C2B">
          <w:delText xml:space="preserve"> </w:delText>
        </w:r>
      </w:del>
      <w:r>
        <w:t xml:space="preserve">A summary diagram of the theoretical concept of SEOP is provided in </w:t>
      </w:r>
      <w:r w:rsidR="000303A8">
        <w:t>Figure</w:t>
      </w:r>
      <w:r>
        <w:t xml:space="preserve"> 2.</w:t>
      </w:r>
      <w:ins w:id="3342" w:author="Windows User" w:date="2018-10-31T15:11:00Z">
        <w:r w:rsidR="00EA5269">
          <w:t>13</w:t>
        </w:r>
      </w:ins>
      <w:del w:id="3343" w:author="Windows User" w:date="2018-10-31T15:11:00Z">
        <w:r w:rsidDel="00EA5269">
          <w:delText>9</w:delText>
        </w:r>
      </w:del>
      <w:r>
        <w:t>.</w:t>
      </w:r>
    </w:p>
    <w:p w14:paraId="5073D103" w14:textId="7A52F27E" w:rsidR="007B4C2B" w:rsidRDefault="007B4C2B" w:rsidP="008150BE">
      <w:ins w:id="3344" w:author="Nicholas Weatherley" w:date="2019-02-08T15:35:00Z">
        <w:r>
          <w:t>Spin exchange optical pumping is a technique for polarisation of nuclear spins of noble gas nuclei, which exploits atomic (hyperfine) interactions between the noble gas nucleus and an atom of an alkali metal in gaseous (vapour) phase. Alkali metals such as Rubidium, Sodium and Caesium have loosely bound valence electrons, which can be excited in to higher energy atomic orbital levels by optical laser light tuned to the transition wavelength. In SEOP this light is circularly polarised such that the electron spin population of the alkali metal vapour has a net magnetic moment – at a quantum level the electrons are spin polarised. This electron spin polarisation is then transferred to the noble gas nuclear spin during atomic collisions in the gas phase via the Fermi contact interaction. This results in polarisation of the nuclear spin ensemble. The reader is referred to the excellent review by Walker and Happer on SEOP physics.</w:t>
        </w:r>
      </w:ins>
      <w:r w:rsidR="00AA3D86">
        <w:fldChar w:fldCharType="begin"/>
      </w:r>
      <w:r w:rsidR="0036794D">
        <w:instrText xml:space="preserve"> ADDIN EN.CITE &lt;EndNote&gt;&lt;Cite&gt;&lt;Author&gt;Walker&lt;/Author&gt;&lt;Year&gt;1997&lt;/Year&gt;&lt;RecNum&gt;2143&lt;/RecNum&gt;&lt;DisplayText&gt;&lt;style face="superscript"&gt;333&lt;/style&gt;&lt;/DisplayText&gt;&lt;record&gt;&lt;rec-number&gt;2143&lt;/rec-number&gt;&lt;foreign-keys&gt;&lt;key app="EN" db-id="52evaf50e9fe5cewd9b555d6wtw099s0pzrz" timestamp="1549640186"&gt;2143&lt;/key&gt;&lt;/foreign-keys&gt;&lt;ref-type name="Journal Article"&gt;17&lt;/ref-type&gt;&lt;contributors&gt;&lt;authors&gt;&lt;author&gt;Walker, Thad G.&lt;/author&gt;&lt;author&gt;Happer, William&lt;/author&gt;&lt;/authors&gt;&lt;/contributors&gt;&lt;titles&gt;&lt;title&gt;Spin-exchange optical pumping of noble-gas nuclei&lt;/title&gt;&lt;secondary-title&gt;Reviews of Modern Physics&lt;/secondary-title&gt;&lt;/titles&gt;&lt;periodical&gt;&lt;full-title&gt;Reviews of Modern Physics&lt;/full-title&gt;&lt;/periodical&gt;&lt;pages&gt;629-642&lt;/pages&gt;&lt;volume&gt;69&lt;/volume&gt;&lt;number&gt;2&lt;/number&gt;&lt;dates&gt;&lt;year&gt;1997&lt;/year&gt;&lt;pub-dates&gt;&lt;date&gt;04/01/&lt;/date&gt;&lt;/pub-dates&gt;&lt;/dates&gt;&lt;publisher&gt;American Physical Society&lt;/publisher&gt;&lt;urls&gt;&lt;related-urls&gt;&lt;url&gt;https://link.aps.org/doi/10.1103/RevModPhys.69.629&lt;/url&gt;&lt;/related-urls&gt;&lt;/urls&gt;&lt;electronic-resource-num&gt;10.1103/RevModPhys.69.629&lt;/electronic-resource-num&gt;&lt;/record&gt;&lt;/Cite&gt;&lt;/EndNote&gt;</w:instrText>
      </w:r>
      <w:r w:rsidR="00AA3D86">
        <w:fldChar w:fldCharType="separate"/>
      </w:r>
      <w:r w:rsidR="0036794D" w:rsidRPr="0036794D">
        <w:rPr>
          <w:noProof/>
          <w:vertAlign w:val="superscript"/>
        </w:rPr>
        <w:t>333</w:t>
      </w:r>
      <w:r w:rsidR="00AA3D86">
        <w:fldChar w:fldCharType="end"/>
      </w:r>
    </w:p>
    <w:p w14:paraId="088D5E0A" w14:textId="77777777" w:rsidR="008150BE" w:rsidRDefault="008150BE" w:rsidP="008150BE">
      <w:pPr>
        <w:pStyle w:val="figure"/>
      </w:pPr>
      <w:r>
        <w:rPr>
          <w:noProof/>
          <w:lang w:eastAsia="en-GB"/>
        </w:rPr>
        <w:drawing>
          <wp:inline distT="0" distB="0" distL="0" distR="0" wp14:anchorId="2915687C" wp14:editId="3556383C">
            <wp:extent cx="6108700" cy="3044825"/>
            <wp:effectExtent l="0" t="0" r="12700" b="3175"/>
            <wp:docPr id="21" name="Picture 21"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lide1"/>
                    <pic:cNvPicPr>
                      <a:picLocks noChangeAspect="1" noChangeArrowheads="1"/>
                    </pic:cNvPicPr>
                  </pic:nvPicPr>
                  <pic:blipFill>
                    <a:blip r:embed="rId51">
                      <a:extLst>
                        <a:ext uri="{28A0092B-C50C-407E-A947-70E740481C1C}">
                          <a14:useLocalDpi xmlns:a14="http://schemas.microsoft.com/office/drawing/2010/main" val="0"/>
                        </a:ext>
                      </a:extLst>
                    </a:blip>
                    <a:srcRect t="15749" b="18373"/>
                    <a:stretch>
                      <a:fillRect/>
                    </a:stretch>
                  </pic:blipFill>
                  <pic:spPr bwMode="auto">
                    <a:xfrm>
                      <a:off x="0" y="0"/>
                      <a:ext cx="6108700" cy="3044825"/>
                    </a:xfrm>
                    <a:prstGeom prst="rect">
                      <a:avLst/>
                    </a:prstGeom>
                    <a:noFill/>
                    <a:ln>
                      <a:noFill/>
                    </a:ln>
                  </pic:spPr>
                </pic:pic>
              </a:graphicData>
            </a:graphic>
          </wp:inline>
        </w:drawing>
      </w:r>
    </w:p>
    <w:p w14:paraId="325D5789" w14:textId="48D9CF78" w:rsidR="008150BE" w:rsidRDefault="000303A8" w:rsidP="008150BE">
      <w:pPr>
        <w:pStyle w:val="Caption"/>
      </w:pPr>
      <w:bookmarkStart w:id="3345" w:name="_Toc364424666"/>
      <w:bookmarkStart w:id="3346" w:name="_Toc364425628"/>
      <w:bookmarkStart w:id="3347" w:name="_Toc364493351"/>
      <w:bookmarkStart w:id="3348" w:name="_Toc494795726"/>
      <w:bookmarkStart w:id="3349" w:name="_Toc3145318"/>
      <w:r>
        <w:t>Figure</w:t>
      </w:r>
      <w:r w:rsidR="008150BE">
        <w:t xml:space="preserve"> </w:t>
      </w:r>
      <w:ins w:id="335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35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352" w:author="Nicholas Weatherley" w:date="2019-03-05T22:36:00Z">
        <w:r w:rsidR="00D5585D">
          <w:rPr>
            <w:noProof/>
          </w:rPr>
          <w:t>13</w:t>
        </w:r>
        <w:r w:rsidR="00D5585D">
          <w:fldChar w:fldCharType="end"/>
        </w:r>
      </w:ins>
      <w:ins w:id="3353" w:author="Windows User" w:date="2018-11-01T14:27:00Z">
        <w:del w:id="3354" w:author="Nicholas Weatherley" w:date="2019-03-05T22:36:00Z">
          <w:r w:rsidR="002F70B6" w:rsidDel="00D5585D">
            <w:fldChar w:fldCharType="begin"/>
          </w:r>
          <w:r w:rsidR="002F70B6" w:rsidDel="00D5585D">
            <w:delInstrText xml:space="preserve"> STYLEREF 1 \s </w:delInstrText>
          </w:r>
        </w:del>
      </w:ins>
      <w:del w:id="3355" w:author="Nicholas Weatherley" w:date="2019-03-05T22:36:00Z">
        <w:r w:rsidR="002F70B6" w:rsidDel="00D5585D">
          <w:fldChar w:fldCharType="separate"/>
        </w:r>
        <w:r w:rsidR="0024585E" w:rsidDel="00D5585D">
          <w:rPr>
            <w:noProof/>
          </w:rPr>
          <w:delText>2</w:delText>
        </w:r>
      </w:del>
      <w:ins w:id="3356" w:author="Windows User" w:date="2018-11-01T14:27:00Z">
        <w:del w:id="335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358" w:author="Nicholas Weatherley" w:date="2019-03-05T22:36:00Z">
        <w:r w:rsidR="002F70B6" w:rsidDel="00D5585D">
          <w:fldChar w:fldCharType="end"/>
        </w:r>
      </w:del>
      <w:del w:id="335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8150BE" w:rsidRPr="005D6995">
        <w:t xml:space="preserve"> </w:t>
      </w:r>
      <w:r w:rsidR="008150BE">
        <w:t>Spin exchange optical polarisation (SEOP)</w:t>
      </w:r>
      <w:bookmarkEnd w:id="3345"/>
      <w:bookmarkEnd w:id="3346"/>
      <w:bookmarkEnd w:id="3347"/>
      <w:bookmarkEnd w:id="3348"/>
      <w:bookmarkEnd w:id="3349"/>
    </w:p>
    <w:p w14:paraId="41F3FB8F" w14:textId="611A4F7F" w:rsidR="008150BE" w:rsidRDefault="008150BE" w:rsidP="008150BE">
      <w:pPr>
        <w:pStyle w:val="Figuretext"/>
      </w:pPr>
      <w:r>
        <w:t xml:space="preserve">Conceptual schematic of </w:t>
      </w:r>
      <w:r>
        <w:rPr>
          <w:vertAlign w:val="superscript"/>
        </w:rPr>
        <w:t>3</w:t>
      </w:r>
      <w:r>
        <w:t xml:space="preserve">He (or </w:t>
      </w:r>
      <w:r>
        <w:rPr>
          <w:vertAlign w:val="superscript"/>
        </w:rPr>
        <w:t>129</w:t>
      </w:r>
      <w:r>
        <w:t>Xe)</w:t>
      </w:r>
      <w:r w:rsidRPr="00B15777">
        <w:t xml:space="preserve"> </w:t>
      </w:r>
      <w:r>
        <w:t xml:space="preserve">method of </w:t>
      </w:r>
      <w:r w:rsidRPr="00B15777">
        <w:t>spin</w:t>
      </w:r>
      <w:r>
        <w:t>-exchange optical pumping within a chamber</w:t>
      </w:r>
      <w:r w:rsidRPr="00B15777">
        <w:t xml:space="preserve">. </w:t>
      </w:r>
      <w:r>
        <w:t>Firstly, Rubidium (Rb) valence electrons are optically polarised (OP) by pumping Rb</w:t>
      </w:r>
      <w:r w:rsidRPr="00B15777">
        <w:t xml:space="preserve"> vapour </w:t>
      </w:r>
      <w:r>
        <w:t xml:space="preserve">with circularly polarised light. Secondly, </w:t>
      </w:r>
      <w:r w:rsidRPr="00B15777">
        <w:t xml:space="preserve">transfer of </w:t>
      </w:r>
      <w:r>
        <w:t>this electron</w:t>
      </w:r>
      <w:r w:rsidRPr="00B15777">
        <w:t xml:space="preserve"> polarisation to the nuclei of </w:t>
      </w:r>
      <w:r>
        <w:rPr>
          <w:vertAlign w:val="superscript"/>
        </w:rPr>
        <w:t>3</w:t>
      </w:r>
      <w:r>
        <w:t xml:space="preserve">He or </w:t>
      </w:r>
      <w:r>
        <w:rPr>
          <w:vertAlign w:val="superscript"/>
        </w:rPr>
        <w:t>129</w:t>
      </w:r>
      <w:r>
        <w:t>Xe</w:t>
      </w:r>
      <w:r w:rsidRPr="00B15777">
        <w:t xml:space="preserve"> atoms </w:t>
      </w:r>
      <w:r>
        <w:t>by</w:t>
      </w:r>
      <w:r w:rsidRPr="00B15777">
        <w:t xml:space="preserve"> spin-exchange</w:t>
      </w:r>
      <w:r>
        <w:t xml:space="preserve"> (SE)</w:t>
      </w:r>
      <w:r w:rsidRPr="00B15777">
        <w:t xml:space="preserve"> collisions.</w:t>
      </w:r>
      <w:r>
        <w:t xml:space="preserve"> OP occurs at a</w:t>
      </w:r>
      <w:r w:rsidRPr="00B15777">
        <w:t xml:space="preserve"> </w:t>
      </w:r>
      <w:r>
        <w:t>faster rate than SE, ensuring that electrons are always available for the SE part of the process. Black</w:t>
      </w:r>
      <w:r w:rsidRPr="00B15777">
        <w:t xml:space="preserve"> arrows </w:t>
      </w:r>
      <w:r>
        <w:t>show</w:t>
      </w:r>
      <w:r w:rsidRPr="00B15777">
        <w:t xml:space="preserve"> the polarisation of the Rb electron and </w:t>
      </w:r>
      <w:r>
        <w:rPr>
          <w:vertAlign w:val="superscript"/>
        </w:rPr>
        <w:t>3</w:t>
      </w:r>
      <w:r>
        <w:t>He</w:t>
      </w:r>
      <w:r w:rsidRPr="00B15777">
        <w:t xml:space="preserve"> nuclear spin states.</w:t>
      </w:r>
      <w:r>
        <w:t xml:space="preserve"> Dark green arrows represent the order of processes and</w:t>
      </w:r>
      <w:ins w:id="3360" w:author="Windows User" w:date="2018-10-31T09:28:00Z">
        <w:r w:rsidR="00AA7377">
          <w:t xml:space="preserve"> does</w:t>
        </w:r>
      </w:ins>
      <w:r>
        <w:t xml:space="preserve"> not</w:t>
      </w:r>
      <w:ins w:id="3361" w:author="Windows User" w:date="2018-10-31T09:28:00Z">
        <w:r w:rsidR="00AA7377">
          <w:t xml:space="preserve"> indicate</w:t>
        </w:r>
      </w:ins>
      <w:r>
        <w:t xml:space="preserve"> spatial movement in the chamber. Dashed lines represent the exchange of Rb electron to </w:t>
      </w:r>
      <w:r>
        <w:rPr>
          <w:vertAlign w:val="superscript"/>
        </w:rPr>
        <w:t>3</w:t>
      </w:r>
      <w:r>
        <w:t xml:space="preserve">He nuclear polarisation. </w:t>
      </w:r>
      <w:r w:rsidRPr="00EE0D29">
        <w:t>B</w:t>
      </w:r>
      <w:r>
        <w:rPr>
          <w:vertAlign w:val="subscript"/>
        </w:rPr>
        <w:t>0</w:t>
      </w:r>
      <w:r w:rsidRPr="00EE0D29">
        <w:t xml:space="preserve"> denotes</w:t>
      </w:r>
      <w:r>
        <w:t xml:space="preserve"> magnetic field direction in the chamber.</w:t>
      </w:r>
      <w:r>
        <w:rPr>
          <w:vertAlign w:val="subscript"/>
        </w:rPr>
        <w:t xml:space="preserve"> </w:t>
      </w:r>
      <w:r w:rsidRPr="00EE0D29">
        <w:t xml:space="preserve">The </w:t>
      </w:r>
      <w:r>
        <w:t xml:space="preserve">polarised </w:t>
      </w:r>
      <w:r>
        <w:rPr>
          <w:vertAlign w:val="superscript"/>
        </w:rPr>
        <w:t>3</w:t>
      </w:r>
      <w:r>
        <w:t xml:space="preserve">He or </w:t>
      </w:r>
      <w:r w:rsidRPr="00BC5D68">
        <w:rPr>
          <w:vertAlign w:val="superscript"/>
        </w:rPr>
        <w:t>129</w:t>
      </w:r>
      <w:r>
        <w:t xml:space="preserve">Xe is then </w:t>
      </w:r>
      <w:del w:id="3362" w:author="Windows User" w:date="2018-10-31T09:28:00Z">
        <w:r w:rsidDel="00AA7377">
          <w:delText xml:space="preserve">distilled and </w:delText>
        </w:r>
      </w:del>
      <w:r>
        <w:t>collected for later use.</w:t>
      </w:r>
    </w:p>
    <w:p w14:paraId="3F65AFFF" w14:textId="587FB344" w:rsidR="00066AE2" w:rsidRDefault="00066AE2" w:rsidP="008150BE">
      <w:pPr>
        <w:rPr>
          <w:ins w:id="3363" w:author="Nicholas Weatherley" w:date="2019-02-08T15:41:00Z"/>
        </w:rPr>
      </w:pPr>
      <w:ins w:id="3364" w:author="Nicholas Weatherley" w:date="2019-02-08T15:41:00Z">
        <w:r>
          <w:lastRenderedPageBreak/>
          <w:t xml:space="preserve">In the context of in vivo MRI two primary spin ½ noble gas nuclei can be polarised by SEOP, </w:t>
        </w:r>
      </w:ins>
      <w:ins w:id="3365" w:author="Nicholas Weatherley" w:date="2019-02-08T15:42:00Z">
        <w:r>
          <w:softHyphen/>
        </w:r>
        <w:r w:rsidRPr="00066AE2">
          <w:rPr>
            <w:vertAlign w:val="superscript"/>
            <w:rPrChange w:id="3366" w:author="Nicholas Weatherley" w:date="2019-02-08T15:42:00Z">
              <w:rPr/>
            </w:rPrChange>
          </w:rPr>
          <w:t>3</w:t>
        </w:r>
      </w:ins>
      <w:ins w:id="3367" w:author="Nicholas Weatherley" w:date="2019-02-08T15:41:00Z">
        <w:r>
          <w:t xml:space="preserve">He and </w:t>
        </w:r>
        <w:r w:rsidRPr="00066AE2">
          <w:rPr>
            <w:vertAlign w:val="superscript"/>
            <w:rPrChange w:id="3368" w:author="Nicholas Weatherley" w:date="2019-02-08T15:42:00Z">
              <w:rPr/>
            </w:rPrChange>
          </w:rPr>
          <w:t>129</w:t>
        </w:r>
        <w:r>
          <w:t xml:space="preserve">Xe. </w:t>
        </w:r>
        <w:r w:rsidRPr="00066AE2">
          <w:rPr>
            <w:vertAlign w:val="superscript"/>
            <w:rPrChange w:id="3369" w:author="Nicholas Weatherley" w:date="2019-02-08T15:42:00Z">
              <w:rPr/>
            </w:rPrChange>
          </w:rPr>
          <w:t>3</w:t>
        </w:r>
        <w:r>
          <w:t xml:space="preserve">He lung MRI applications took-off more rapidly in a clinical setting, largely because the </w:t>
        </w:r>
      </w:ins>
      <w:ins w:id="3370" w:author="Nicholas Weatherley" w:date="2019-02-08T15:42:00Z">
        <w:r w:rsidRPr="004B777E">
          <w:rPr>
            <w:vertAlign w:val="superscript"/>
          </w:rPr>
          <w:t>3</w:t>
        </w:r>
        <w:r>
          <w:t xml:space="preserve">He </w:t>
        </w:r>
      </w:ins>
      <w:ins w:id="3371" w:author="Nicholas Weatherley" w:date="2019-02-08T15:41:00Z">
        <w:r>
          <w:t xml:space="preserve">MR signal is inherently stronger due to the higher gyromagnetic ratio of </w:t>
        </w:r>
      </w:ins>
      <w:ins w:id="3372" w:author="Nicholas Weatherley" w:date="2019-02-08T15:42:00Z">
        <w:r w:rsidRPr="004B777E">
          <w:rPr>
            <w:vertAlign w:val="superscript"/>
          </w:rPr>
          <w:t>3</w:t>
        </w:r>
        <w:r>
          <w:t xml:space="preserve">He </w:t>
        </w:r>
      </w:ins>
      <w:ins w:id="3373" w:author="Nicholas Weatherley" w:date="2019-02-08T15:41:00Z">
        <w:r>
          <w:t xml:space="preserve">vs </w:t>
        </w:r>
        <w:r w:rsidRPr="00066AE2">
          <w:rPr>
            <w:vertAlign w:val="superscript"/>
            <w:rPrChange w:id="3374" w:author="Nicholas Weatherley" w:date="2019-02-08T15:42:00Z">
              <w:rPr/>
            </w:rPrChange>
          </w:rPr>
          <w:t>129</w:t>
        </w:r>
        <w:r>
          <w:t>Xe. However, in the early 2000s</w:t>
        </w:r>
      </w:ins>
      <w:ins w:id="3375" w:author="Nicholas Weatherley" w:date="2019-02-08T15:42:00Z">
        <w:r>
          <w:t xml:space="preserve">, </w:t>
        </w:r>
        <w:r w:rsidRPr="004B777E">
          <w:rPr>
            <w:vertAlign w:val="superscript"/>
          </w:rPr>
          <w:t>3</w:t>
        </w:r>
        <w:r>
          <w:t xml:space="preserve">He </w:t>
        </w:r>
      </w:ins>
      <w:ins w:id="3376" w:author="Nicholas Weatherley" w:date="2019-02-08T15:41:00Z">
        <w:r>
          <w:t>supplies became scarce largely because the gas was finding a significant use in the field of neutron detection as a means of detecting fissile materials in the security sector.</w:t>
        </w:r>
      </w:ins>
      <w:r w:rsidR="0038638B">
        <w:fldChar w:fldCharType="begin"/>
      </w:r>
      <w:r w:rsidR="0036794D">
        <w:instrText xml:space="preserve"> ADDIN EN.CITE &lt;EndNote&gt;&lt;Cite&gt;&lt;Author&gt;Cho&lt;/Author&gt;&lt;Year&gt;2009&lt;/Year&gt;&lt;RecNum&gt;2144&lt;/RecNum&gt;&lt;DisplayText&gt;&lt;style face="superscript"&gt;334&lt;/style&gt;&lt;/DisplayText&gt;&lt;record&gt;&lt;rec-number&gt;2144&lt;/rec-number&gt;&lt;foreign-keys&gt;&lt;key app="EN" db-id="52evaf50e9fe5cewd9b555d6wtw099s0pzrz" timestamp="1549640658"&gt;2144&lt;/key&gt;&lt;/foreign-keys&gt;&lt;ref-type name="Journal Article"&gt;17&lt;/ref-type&gt;&lt;contributors&gt;&lt;authors&gt;&lt;author&gt;Cho, A.&lt;/author&gt;&lt;/authors&gt;&lt;/contributors&gt;&lt;titles&gt;&lt;title&gt;Physics. Helium-3 shortage could put freeze on low-temperature research&lt;/title&gt;&lt;secondary-title&gt;Science&lt;/secondary-title&gt;&lt;alt-title&gt;Science (New York, N.Y.)&lt;/alt-title&gt;&lt;/titles&gt;&lt;periodical&gt;&lt;full-title&gt;Science&lt;/full-title&gt;&lt;/periodical&gt;&lt;pages&gt;778-9&lt;/pages&gt;&lt;volume&gt;326&lt;/volume&gt;&lt;number&gt;5954&lt;/number&gt;&lt;edition&gt;2009/11/07&lt;/edition&gt;&lt;dates&gt;&lt;year&gt;2009&lt;/year&gt;&lt;pub-dates&gt;&lt;date&gt;Nov 6&lt;/date&gt;&lt;/pub-dates&gt;&lt;/dates&gt;&lt;isbn&gt;0036-8075&lt;/isbn&gt;&lt;accession-num&gt;19892947&lt;/accession-num&gt;&lt;urls&gt;&lt;/urls&gt;&lt;electronic-resource-num&gt;10.1126/science.326_778&lt;/electronic-resource-num&gt;&lt;remote-database-provider&gt;NLM&lt;/remote-database-provider&gt;&lt;language&gt;eng&lt;/language&gt;&lt;/record&gt;&lt;/Cite&gt;&lt;/EndNote&gt;</w:instrText>
      </w:r>
      <w:r w:rsidR="0038638B">
        <w:fldChar w:fldCharType="separate"/>
      </w:r>
      <w:r w:rsidR="0036794D" w:rsidRPr="0036794D">
        <w:rPr>
          <w:noProof/>
          <w:vertAlign w:val="superscript"/>
        </w:rPr>
        <w:t>334</w:t>
      </w:r>
      <w:r w:rsidR="0038638B">
        <w:fldChar w:fldCharType="end"/>
      </w:r>
      <w:ins w:id="3377" w:author="Nicholas Weatherley" w:date="2019-02-08T15:41:00Z">
        <w:r>
          <w:t xml:space="preserve"> This has prompted </w:t>
        </w:r>
      </w:ins>
      <w:ins w:id="3378" w:author="Nicholas Weatherley" w:date="2019-02-08T15:43:00Z">
        <w:r w:rsidRPr="004B777E">
          <w:rPr>
            <w:vertAlign w:val="superscript"/>
          </w:rPr>
          <w:t>3</w:t>
        </w:r>
        <w:r>
          <w:t xml:space="preserve">He </w:t>
        </w:r>
      </w:ins>
      <w:ins w:id="3379" w:author="Nicholas Weatherley" w:date="2019-02-08T15:41:00Z">
        <w:r>
          <w:t xml:space="preserve">shortages and renewed interest in </w:t>
        </w:r>
        <w:r w:rsidRPr="00066AE2">
          <w:rPr>
            <w:vertAlign w:val="superscript"/>
            <w:rPrChange w:id="3380" w:author="Nicholas Weatherley" w:date="2019-02-08T15:43:00Z">
              <w:rPr/>
            </w:rPrChange>
          </w:rPr>
          <w:t>129</w:t>
        </w:r>
        <w:r>
          <w:t>Xe as an alternative for lung MRI</w:t>
        </w:r>
      </w:ins>
      <w:ins w:id="3381" w:author="Nicholas Weatherley" w:date="2019-02-08T15:43:00Z">
        <w:r>
          <w:t>.</w:t>
        </w:r>
      </w:ins>
    </w:p>
    <w:p w14:paraId="32CAF5FE" w14:textId="6D8EF36D" w:rsidR="00603A25" w:rsidRDefault="008150BE" w:rsidP="008150BE">
      <w:pPr>
        <w:rPr>
          <w:ins w:id="3382" w:author="Windows User" w:date="2018-10-31T15:16:00Z"/>
        </w:rPr>
      </w:pPr>
      <w:r>
        <w:t xml:space="preserve">When inhaled, the noble gas flows down the bronchial tree and diffuses through into distal airways.  </w:t>
      </w:r>
      <w:ins w:id="3383" w:author="Windows User" w:date="2018-10-31T15:17:00Z">
        <w:r w:rsidR="00603A25">
          <w:t>Diffusion within the lungs occurs passively don a gas concentration gradient. Active diffusion occurs due to thoracic cage expansion, generating negative pleural pressure and expansion of the lung tissue, creating a relative vacuum in the distal airspaces.</w:t>
        </w:r>
      </w:ins>
      <w:r w:rsidR="00603A25">
        <w:fldChar w:fldCharType="begin"/>
      </w:r>
      <w:r w:rsidR="0036794D">
        <w:instrText xml:space="preserve"> ADDIN EN.CITE &lt;EndNote&gt;&lt;Cite&gt;&lt;Author&gt;West&lt;/Author&gt;&lt;Year&gt;2016&lt;/Year&gt;&lt;RecNum&gt;2100&lt;/RecNum&gt;&lt;DisplayText&gt;&lt;style face="superscript"&gt;335&lt;/style&gt;&lt;/DisplayText&gt;&lt;record&gt;&lt;rec-number&gt;2100&lt;/rec-number&gt;&lt;foreign-keys&gt;&lt;key app="EN" db-id="52evaf50e9fe5cewd9b555d6wtw099s0pzrz" timestamp="1521638746" guid="40cb2e67-1cab-4625-847d-a2feb814e8d3"&gt;2100&lt;/key&gt;&lt;/foreign-keys&gt;&lt;ref-type name="Book"&gt;6&lt;/ref-type&gt;&lt;contributors&gt;&lt;authors&gt;&lt;author&gt;West, B.J.&lt;/author&gt;&lt;/authors&gt;&lt;/contributors&gt;&lt;titles&gt;&lt;title&gt;West&amp;apos;s Respiratory Physiology: The Essentials.&lt;/title&gt;&lt;/titles&gt;&lt;edition&gt;Tenth&lt;/edition&gt;&lt;section&gt;Chapter 5: Ventilation Perfusion Relationships.&lt;/section&gt;&lt;dates&gt;&lt;year&gt;2016&lt;/year&gt;&lt;/dates&gt;&lt;publisher&gt;Wolters Kluwer&lt;/publisher&gt;&lt;urls&gt;&lt;/urls&gt;&lt;/record&gt;&lt;/Cite&gt;&lt;/EndNote&gt;</w:instrText>
      </w:r>
      <w:r w:rsidR="00603A25">
        <w:fldChar w:fldCharType="separate"/>
      </w:r>
      <w:r w:rsidR="0036794D" w:rsidRPr="0036794D">
        <w:rPr>
          <w:noProof/>
          <w:vertAlign w:val="superscript"/>
        </w:rPr>
        <w:t>335</w:t>
      </w:r>
      <w:r w:rsidR="00603A25">
        <w:fldChar w:fldCharType="end"/>
      </w:r>
    </w:p>
    <w:p w14:paraId="48068027" w14:textId="16ABCA03" w:rsidR="008150BE" w:rsidRDefault="008150BE" w:rsidP="008150BE">
      <w:r>
        <w:t>Although examples of hyperpolarised gas MRI can be found in academic literature more than two decades ago,</w:t>
      </w:r>
      <w:r>
        <w:fldChar w:fldCharType="begin"/>
      </w:r>
      <w:r w:rsidR="0036794D">
        <w:instrText xml:space="preserve"> ADDIN EN.CITE &lt;EndNote&gt;&lt;Cite&gt;&lt;Author&gt;Albert&lt;/Author&gt;&lt;Year&gt;1994&lt;/Year&gt;&lt;RecNum&gt;266&lt;/RecNum&gt;&lt;DisplayText&gt;&lt;style face="superscript"&gt;336&lt;/style&gt;&lt;/DisplayText&gt;&lt;record&gt;&lt;rec-number&gt;266&lt;/rec-number&gt;&lt;foreign-keys&gt;&lt;key app="EN" db-id="52evaf50e9fe5cewd9b555d6wtw099s0pzrz" timestamp="1434551876" guid="279b3b72-9721-4c70-9574-a35e34d779d5"&gt;266&lt;/key&gt;&lt;/foreign-keys&gt;&lt;ref-type name="Journal Article"&gt;17&lt;/ref-type&gt;&lt;contributors&gt;&lt;authors&gt;&lt;author&gt;Albert, M. S.&lt;/author&gt;&lt;author&gt;Cates, G. D.&lt;/author&gt;&lt;author&gt;Driehuys, B.&lt;/author&gt;&lt;author&gt;Happer, W.&lt;/author&gt;&lt;author&gt;Saam, B.&lt;/author&gt;&lt;author&gt;Springer, C. S.&lt;/author&gt;&lt;author&gt;Wishnia, A.&lt;/author&gt;&lt;/authors&gt;&lt;/contributors&gt;&lt;titles&gt;&lt;title&gt;Biological magnetic resonance imaging using laser-polarized 129Xe&lt;/title&gt;&lt;secondary-title&gt;Nature&lt;/secondary-title&gt;&lt;alt-title&gt;Nature&lt;/alt-title&gt;&lt;/titles&gt;&lt;periodical&gt;&lt;full-title&gt;Nature&lt;/full-title&gt;&lt;/periodical&gt;&lt;alt-periodical&gt;&lt;full-title&gt;Nature&lt;/full-title&gt;&lt;/alt-periodical&gt;&lt;pages&gt;199-201&lt;/pages&gt;&lt;volume&gt;370&lt;/volume&gt;&lt;number&gt;6486&lt;/number&gt;&lt;dates&gt;&lt;year&gt;1994&lt;/year&gt;&lt;pub-dates&gt;&lt;date&gt;07/21/print&lt;/date&gt;&lt;/pub-dates&gt;&lt;/dates&gt;&lt;work-type&gt;10.1038/370199a0&lt;/work-type&gt;&lt;urls&gt;&lt;related-urls&gt;&lt;url&gt;http://dx.doi.org/10.1038/370199a0&lt;/url&gt;&lt;url&gt;http://www.nature.com/nature/journal/v370/n6486/abs/370199a0.html&lt;/url&gt;&lt;/related-urls&gt;&lt;/urls&gt;&lt;/record&gt;&lt;/Cite&gt;&lt;/EndNote&gt;</w:instrText>
      </w:r>
      <w:r>
        <w:fldChar w:fldCharType="separate"/>
      </w:r>
      <w:r w:rsidR="0036794D" w:rsidRPr="0036794D">
        <w:rPr>
          <w:noProof/>
          <w:vertAlign w:val="superscript"/>
        </w:rPr>
        <w:t>336</w:t>
      </w:r>
      <w:r>
        <w:fldChar w:fldCharType="end"/>
      </w:r>
      <w:r>
        <w:t xml:space="preserve"> broad application to clinical studies in humans has been relatively slow. A purpose-built polariser as described above requires considerable expertise to construct and is not currently widely available commercially. The cost of gaseous material can also prove inhibitive.</w:t>
      </w:r>
    </w:p>
    <w:p w14:paraId="3C6F44E4" w14:textId="6770E5DB" w:rsidR="008150BE" w:rsidRDefault="008150BE" w:rsidP="008150BE">
      <w:r>
        <w:t xml:space="preserve">In addition, helium-associated technologies are running into practical and commercial issues. </w:t>
      </w:r>
      <w:ins w:id="3384" w:author="Windows User" w:date="2018-10-31T09:29:00Z">
        <w:r w:rsidR="00AA7377">
          <w:t>3-</w:t>
        </w:r>
      </w:ins>
      <w:r>
        <w:t xml:space="preserve">Helium </w:t>
      </w:r>
      <w:ins w:id="3385" w:author="Windows User" w:date="2018-10-31T09:29:00Z">
        <w:r w:rsidR="00AA7377">
          <w:t>(</w:t>
        </w:r>
        <w:r w:rsidR="00AA7377" w:rsidRPr="00AA7377">
          <w:rPr>
            <w:vertAlign w:val="superscript"/>
            <w:rPrChange w:id="3386" w:author="Windows User" w:date="2018-10-31T09:29:00Z">
              <w:rPr/>
            </w:rPrChange>
          </w:rPr>
          <w:t>3</w:t>
        </w:r>
        <w:r w:rsidR="00AA7377">
          <w:t xml:space="preserve">He) </w:t>
        </w:r>
      </w:ins>
      <w:r>
        <w:t>has a low natural abundance and it mainly created as a by-product from the nuclear power industries. A law passed in the United States of America in the 1990s essentially determined helium too cheap to recycle, which would later exacerbate a reduction in storage. Added to this increasing demand, in particular due to use in neutron detection equipment, this has led to a lower availability and a higher world commercial price for helium.</w:t>
      </w:r>
      <w:r>
        <w:fldChar w:fldCharType="begin"/>
      </w:r>
      <w:r w:rsidR="0036794D">
        <w:instrText xml:space="preserve"> ADDIN EN.CITE &lt;EndNote&gt;&lt;Cite&gt;&lt;Author&gt;Nuttall&lt;/Author&gt;&lt;Year&gt;2012&lt;/Year&gt;&lt;RecNum&gt;243&lt;/RecNum&gt;&lt;DisplayText&gt;&lt;style face="superscript"&gt;337&lt;/style&gt;&lt;/DisplayText&gt;&lt;record&gt;&lt;rec-number&gt;243&lt;/rec-number&gt;&lt;foreign-keys&gt;&lt;key app="EN" db-id="52evaf50e9fe5cewd9b555d6wtw099s0pzrz" timestamp="1434040237" guid="0cfcd1d1-6f54-454b-92ac-2a06f5eb6097"&gt;243&lt;/key&gt;&lt;/foreign-keys&gt;&lt;ref-type name="Journal Article"&gt;17&lt;/ref-type&gt;&lt;contributors&gt;&lt;authors&gt;&lt;author&gt;Nuttall, William J.&lt;/author&gt;&lt;author&gt;Clarke, Richard H.&lt;/author&gt;&lt;author&gt;Glowacki, Bartek A.&lt;/author&gt;&lt;/authors&gt;&lt;/contributors&gt;&lt;titles&gt;&lt;title&gt;Resources: Stop squandering helium&lt;/title&gt;&lt;secondary-title&gt;Nature&lt;/secondary-title&gt;&lt;alt-title&gt;Nature&lt;/alt-title&gt;&lt;/titles&gt;&lt;periodical&gt;&lt;full-title&gt;Nature&lt;/full-title&gt;&lt;/periodical&gt;&lt;alt-periodical&gt;&lt;full-title&gt;Nature&lt;/full-title&gt;&lt;/alt-periodical&gt;&lt;pages&gt;573-575&lt;/pages&gt;&lt;volume&gt;485&lt;/volume&gt;&lt;number&gt;7400&lt;/number&gt;&lt;dates&gt;&lt;year&gt;2012&lt;/year&gt;&lt;pub-dates&gt;&lt;date&gt;05/31/print&lt;/date&gt;&lt;/pub-dates&gt;&lt;/dates&gt;&lt;publisher&gt;Nature Publishing Group, a division of Macmillan Publishers Limited. All Rights Reserved.&lt;/publisher&gt;&lt;isbn&gt;0028-0836&lt;/isbn&gt;&lt;work-type&gt;10.1038/485573a&lt;/work-type&gt;&lt;urls&gt;&lt;related-urls&gt;&lt;url&gt;http://dx.doi.org/10.1038/485573a&lt;/url&gt;&lt;url&gt;http://www.nature.com/nature/journal/v485/n7400/pdf/485573a.pdf&lt;/url&gt;&lt;/related-urls&gt;&lt;/urls&gt;&lt;/record&gt;&lt;/Cite&gt;&lt;/EndNote&gt;</w:instrText>
      </w:r>
      <w:r>
        <w:fldChar w:fldCharType="separate"/>
      </w:r>
      <w:r w:rsidR="0036794D" w:rsidRPr="0036794D">
        <w:rPr>
          <w:noProof/>
          <w:vertAlign w:val="superscript"/>
        </w:rPr>
        <w:t>337</w:t>
      </w:r>
      <w:r>
        <w:fldChar w:fldCharType="end"/>
      </w:r>
    </w:p>
    <w:p w14:paraId="13B2A7D0" w14:textId="77777777" w:rsidR="008150BE" w:rsidRPr="00045D9D" w:rsidRDefault="008150BE" w:rsidP="008150BE">
      <w:pPr>
        <w:rPr>
          <w:caps/>
        </w:rPr>
      </w:pPr>
      <w:r>
        <w:t>These issues have provided a drive to find other forms of polarisable gas for MRI technologies, with xenon proving to be a leading candidate due to its relatively higher natural availability. In spite of these limitations, significant discoveries have been made about the potential application of this technology in respiratory pathology, encouraging further study in this field.</w:t>
      </w:r>
    </w:p>
    <w:p w14:paraId="47DC86E4" w14:textId="77777777" w:rsidR="008150BE" w:rsidRDefault="008150BE" w:rsidP="008150BE">
      <w:pPr>
        <w:pStyle w:val="Heading4"/>
      </w:pPr>
      <w:bookmarkStart w:id="3387" w:name="_Toc320447405"/>
      <w:r>
        <w:t>Ventilation</w:t>
      </w:r>
      <w:bookmarkEnd w:id="3387"/>
    </w:p>
    <w:p w14:paraId="722FB8BC" w14:textId="5CA0C7E6" w:rsidR="008150BE" w:rsidRDefault="008150BE" w:rsidP="008150BE">
      <w:r>
        <w:t xml:space="preserve">When inhaled, hyperpolarised helium or xenon gas freely diffuses throughout the bronchial tree and into the distal airways. Early application of this technique in human volunteers more than 15 years ago demonstrated the ability to clearly identify hyperpolarised gas in fourth generation airways (although the anatomical structure of the airways themselves were not </w:t>
      </w:r>
      <w:r>
        <w:lastRenderedPageBreak/>
        <w:t>well defined).</w:t>
      </w:r>
      <w:r>
        <w:fldChar w:fldCharType="begin">
          <w:fldData xml:space="preserve">PEVuZE5vdGU+PENpdGU+PEF1dGhvcj5DaGVuPC9BdXRob3I+PFllYXI+MTk5ODwvWWVhcj48UmVj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c5LTg0PC9wYWdl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</w:fldData>
        </w:fldChar>
      </w:r>
      <w:r w:rsidR="0036794D">
        <w:instrText xml:space="preserve"> ADDIN EN.CITE </w:instrText>
      </w:r>
      <w:r w:rsidR="0036794D">
        <w:fldChar w:fldCharType="begin">
          <w:fldData xml:space="preserve">PEVuZE5vdGU+PENpdGU+PEF1dGhvcj5DaGVuPC9BdXRob3I+PFllYXI+MTk5ODwvWWVhcj48UmVj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c5LTg0PC9wYWdl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</w:fldData>
        </w:fldChar>
      </w:r>
      <w:r w:rsidR="0036794D">
        <w:instrText xml:space="preserve"> ADDIN EN.CITE.DATA </w:instrText>
      </w:r>
      <w:r w:rsidR="0036794D">
        <w:fldChar w:fldCharType="end"/>
      </w:r>
      <w:r>
        <w:fldChar w:fldCharType="separate"/>
      </w:r>
      <w:r w:rsidR="0036794D" w:rsidRPr="0036794D">
        <w:rPr>
          <w:noProof/>
          <w:vertAlign w:val="superscript"/>
        </w:rPr>
        <w:t>338</w:t>
      </w:r>
      <w:r>
        <w:fldChar w:fldCharType="end"/>
      </w:r>
      <w:r>
        <w:t xml:space="preserve"> Woodhouse and colleagues later demonstrated the sensitivity of this technique to ventilation ‘defects’ as demonstrated by areas of reduced or absent gas signal in apparently healthy smokers </w:t>
      </w:r>
      <w:r>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 </w:instrText>
      </w:r>
      <w:r w:rsidR="00BE0F3E">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DATA </w:instrText>
      </w:r>
      <w:r w:rsidR="00BE0F3E">
        <w:fldChar w:fldCharType="end"/>
      </w:r>
      <w:r>
        <w:fldChar w:fldCharType="separate"/>
      </w:r>
      <w:r w:rsidR="00132294" w:rsidRPr="00132294">
        <w:rPr>
          <w:noProof/>
          <w:vertAlign w:val="superscript"/>
        </w:rPr>
        <w:t>278</w:t>
      </w:r>
      <w:r>
        <w:fldChar w:fldCharType="end"/>
      </w:r>
      <w:r>
        <w:t>.</w:t>
      </w:r>
    </w:p>
    <w:p w14:paraId="2BCEF152" w14:textId="60F02065" w:rsidR="008150BE" w:rsidRDefault="008150BE" w:rsidP="008150BE">
      <w:r>
        <w:t>Such experimental techniques grew towards providing clinically relatable data in patients with obstructive airways diseases. Tzeng and colleagues later demonstrated differences in gas ventilation heterogeneity in both asthmatics and healthy volunteers following methacholine inhalation.</w:t>
      </w:r>
      <w:r>
        <w:fldChar w:fldCharType="begin">
          <w:fldData xml:space="preserve">PEVuZE5vdGU+PENpdGU+PEF1dGhvcj5UemVuZzwvQXV0aG9yPjxZZWFyPjIwMDk8L1llYXI+PFJl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L2FsdC1wZXJpb2RpY2FsPjxwYWdlcz44MTMtMjI8L3BhZ2VzPjx2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</w:fldData>
        </w:fldChar>
      </w:r>
      <w:r w:rsidR="0036794D">
        <w:instrText xml:space="preserve"> ADDIN EN.CITE </w:instrText>
      </w:r>
      <w:r w:rsidR="0036794D">
        <w:fldChar w:fldCharType="begin">
          <w:fldData xml:space="preserve">PEVuZE5vdGU+PENpdGU+PEF1dGhvcj5UemVuZzwvQXV0aG9yPjxZZWFyPjIwMDk8L1llYXI+PFJl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L2FsdC1wZXJpb2RpY2FsPjxwYWdlcz44MTMtMjI8L3BhZ2VzPjx2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39</w:t>
      </w:r>
      <w:r>
        <w:fldChar w:fldCharType="end"/>
      </w:r>
      <w:r>
        <w:t xml:space="preserve"> Mummy </w:t>
      </w:r>
      <w:r w:rsidR="002F1515" w:rsidRPr="008D1EAA">
        <w:rPr>
          <w:i/>
        </w:rPr>
        <w:t>et al</w:t>
      </w:r>
      <w:r w:rsidR="002F1515">
        <w:rPr>
          <w:i/>
        </w:rPr>
        <w:t xml:space="preserve">. </w:t>
      </w:r>
      <w:r>
        <w:t xml:space="preserve">reported in conference proceedings that </w:t>
      </w:r>
      <w:del w:id="3388" w:author="Windows User" w:date="2018-10-31T09:29:00Z">
        <w:r w:rsidDel="0081601E">
          <w:delText xml:space="preserve">from </w:delText>
        </w:r>
      </w:del>
      <w:r>
        <w:t>hyperpolarised helium MRI is a sensitive predictor of exacerbation and hospitalisation in a cohort of 91 patients with asthma</w:t>
      </w:r>
      <w:ins w:id="3389" w:author="Windows User" w:date="2018-10-31T09:30:00Z">
        <w:r w:rsidR="0081601E">
          <w:t>, athough this is yet to be validated</w:t>
        </w:r>
      </w:ins>
      <w:r>
        <w:t>.</w:t>
      </w:r>
      <w:r>
        <w:fldChar w:fldCharType="begin"/>
      </w:r>
      <w:r w:rsidR="0036794D">
        <w:instrText xml:space="preserve"> ADDIN EN.CITE &lt;EndNote&gt;&lt;Cite&gt;&lt;Author&gt;Mummy&lt;/Author&gt;&lt;Year&gt;2017&lt;/Year&gt;&lt;RecNum&gt;1843&lt;/RecNum&gt;&lt;DisplayText&gt;&lt;style face="superscript"&gt;340&lt;/style&gt;&lt;/DisplayText&gt;&lt;record&gt;&lt;rec-number&gt;1843&lt;/rec-number&gt;&lt;foreign-keys&gt;&lt;key app="EN" db-id="52evaf50e9fe5cewd9b555d6wtw099s0pzrz" timestamp="1498207744" guid="fc67919c-1c86-4dd8-8d40-ed5207686205"&gt;1843&lt;/key&gt;&lt;/foreign-keys&gt;&lt;ref-type name="Conference Proceedings"&gt;10&lt;/ref-type&gt;&lt;contributors&gt;&lt;authors&gt;&lt;author&gt;Mummy, David&lt;/author&gt;&lt;author&gt;Kruger, Stanley&lt;/author&gt;&lt;author&gt;Evans, Michael D.&lt;/author&gt;&lt;author&gt;Zha, Wei&lt;/author&gt;&lt;author&gt;Sorkness, Ronald L.&lt;/author&gt;&lt;author&gt;Jarjour, Nizar N.&lt;/author&gt;&lt;author&gt;Schiebler, Mark&lt;/author&gt;&lt;author&gt;Denlinger, Loren C.&lt;/author&gt;&lt;author&gt;Fain, Sean B.&lt;/author&gt;&lt;/authors&gt;&lt;/contributors&gt;&lt;titles&gt;&lt;title&gt;Ventilation Defect Percent in Helium-3 MRI Is Associated with Severe Outcomes in Asthma&lt;/title&gt;&lt;secondary-title&gt;American Thoracic Society Conference 2017&lt;/secondary-title&gt;&lt;tertiary-title&gt;American Thoracic Society International Conference Abstracts&lt;/tertiary-title&gt;&lt;/titles&gt;&lt;pages&gt;A2664-A2664&lt;/pages&gt;&lt;num-vols&gt;313&lt;/num-vols&gt;&lt;dates&gt;&lt;year&gt;2017&lt;/year&gt;&lt;/dates&gt;&lt;publisher&gt;American Thoracic Society&lt;/publisher&gt;&lt;urls&gt;&lt;related-urls&gt;&lt;url&gt;https://doi.org/10.1164/ajrccm-conference.2017.195.1_MeetingAbstracts.A2664&lt;/url&gt;&lt;/related-urls&gt;&lt;/urls&gt;&lt;electronic-resource-num&gt;doi:10.1164/ajrccm-conference.2017.195.1_MeetingAbstracts.A2664&amp;#xD;10.1164/ajrccm-conference.2017.195.1_MeetingAbstracts.A2664&lt;/electronic-resource-num&gt;&lt;access-date&gt;2017/06/16&lt;/access-date&gt;&lt;/record&gt;&lt;/Cite&gt;&lt;/EndNote&gt;</w:instrText>
      </w:r>
      <w:r>
        <w:fldChar w:fldCharType="separate"/>
      </w:r>
      <w:r w:rsidR="0036794D" w:rsidRPr="0036794D">
        <w:rPr>
          <w:noProof/>
          <w:vertAlign w:val="superscript"/>
        </w:rPr>
        <w:t>340</w:t>
      </w:r>
      <w:r>
        <w:fldChar w:fldCharType="end"/>
      </w:r>
    </w:p>
    <w:p w14:paraId="3D0C955B" w14:textId="69A4AC56" w:rsidR="008150BE" w:rsidRDefault="008150BE" w:rsidP="008150BE">
      <w:r>
        <w:t xml:space="preserve">Svenningsen </w:t>
      </w:r>
      <w:r w:rsidR="002F1515" w:rsidRPr="008D1EAA">
        <w:rPr>
          <w:i/>
        </w:rPr>
        <w:t>et al</w:t>
      </w:r>
      <w:r w:rsidR="002F1515">
        <w:rPr>
          <w:i/>
        </w:rPr>
        <w:t xml:space="preserve">. </w:t>
      </w:r>
      <w:r>
        <w:t>demonstrated i</w:t>
      </w:r>
      <w:r w:rsidRPr="00113A5B">
        <w:t xml:space="preserve">n </w:t>
      </w:r>
      <w:r>
        <w:t>patients with poorly controlled</w:t>
      </w:r>
      <w:r w:rsidRPr="00113A5B">
        <w:t xml:space="preserve"> severe asthma MRI</w:t>
      </w:r>
      <w:r>
        <w:t xml:space="preserve">, that </w:t>
      </w:r>
      <w:del w:id="3390" w:author="Windows User" w:date="2018-10-31T09:30:00Z">
        <w:r w:rsidDel="0081601E">
          <w:delText>(</w:delText>
        </w:r>
      </w:del>
      <w:r>
        <w:t xml:space="preserve">ventilation deficit percent – </w:t>
      </w:r>
      <w:ins w:id="3391" w:author="Windows User" w:date="2018-10-31T09:30:00Z">
        <w:r w:rsidR="0081601E">
          <w:t>(</w:t>
        </w:r>
      </w:ins>
      <w:r>
        <w:t xml:space="preserve">VDP) </w:t>
      </w:r>
      <w:r w:rsidRPr="00113A5B">
        <w:t xml:space="preserve">but not </w:t>
      </w:r>
      <w:r>
        <w:t>lung clearance index (LCI), accepted as a measure of ventilation heterogeneity,</w:t>
      </w:r>
      <w:r w:rsidRPr="00113A5B">
        <w:t xml:space="preserve"> was significantly worse in those with worse </w:t>
      </w:r>
      <w:r>
        <w:t>asthma questionnaire scores. The concept of ventilation heterogeneity is also gaining ground in hyperpolarised helium ventilation imaging. Marshall and colleagues report that v</w:t>
      </w:r>
      <w:r w:rsidRPr="00591CF6">
        <w:t xml:space="preserve">entilation </w:t>
      </w:r>
      <w:r>
        <w:t>heterogeneity, calculated by comparing each signal intensity in each voxel with a 9 by 9 grid of neighbouring voxels, was raised</w:t>
      </w:r>
      <w:r w:rsidRPr="00591CF6">
        <w:t xml:space="preserve"> in</w:t>
      </w:r>
      <w:r>
        <w:t xml:space="preserve"> subjects with mild cystic fibrosis in</w:t>
      </w:r>
      <w:r w:rsidRPr="00591CF6">
        <w:t xml:space="preserve"> the absence of CT abnormalities</w:t>
      </w:r>
      <w:r>
        <w:t xml:space="preserve"> and normal</w:t>
      </w:r>
      <w:r w:rsidRPr="00591CF6">
        <w:t xml:space="preserve"> LCI.</w:t>
      </w:r>
      <w:r>
        <w:fldChar w:fldCharType="begin"/>
      </w:r>
      <w:r w:rsidR="0036794D">
        <w:instrText xml:space="preserve"> ADDIN EN.CITE &lt;EndNote&gt;&lt;Cite&gt;&lt;Author&gt;Marshall&lt;/Author&gt;&lt;Year&gt;2017&lt;/Year&gt;&lt;RecNum&gt;1947&lt;/RecNum&gt;&lt;DisplayText&gt;&lt;style face="superscript"&gt;341&lt;/style&gt;&lt;/DisplayText&gt;&lt;record&gt;&lt;rec-number&gt;1947&lt;/rec-number&gt;&lt;foreign-keys&gt;&lt;key app="EN" db-id="52evaf50e9fe5cewd9b555d6wtw099s0pzrz" timestamp="1511534903" guid="d1b4fee5-dae5-4269-804f-6aa205ab304f"&gt;1947&lt;/key&gt;&lt;key app="ENWeb" db-id=""&gt;0&lt;/key&gt;&lt;/foreign-keys&gt;&lt;ref-type name="Journal Article"&gt;17&lt;/ref-type&gt;&lt;contributors&gt;&lt;authors&gt;&lt;author&gt;Marshall, Helen&lt;/author&gt;&lt;author&gt;Horsley, Alex&lt;/author&gt;&lt;author&gt;Taylor, Chris J&lt;/author&gt;&lt;author&gt;Smith, Laurie&lt;/author&gt;&lt;author&gt;Hughes, David&lt;/author&gt;&lt;author&gt;Horn, Felix C&lt;/author&gt;&lt;author&gt;Swift, Andrew J&lt;/author&gt;&lt;author&gt;Parra-Robles, Juan&lt;/author&gt;&lt;author&gt;Hughes, Paul J&lt;/author&gt;&lt;author&gt;Norquay, Graham&lt;/author&gt;&lt;author&gt;Stewart, Neil J&lt;/author&gt;&lt;author&gt;Collier, Guilhem J&lt;/author&gt;&lt;author&gt;Teare, Dawn&lt;/author&gt;&lt;author&gt;Cunningham, Steve&lt;/author&gt;&lt;author&gt;Aldag, Ina&lt;/author&gt;&lt;author&gt;Wild, Jim M&lt;/author&gt;&lt;/authors&gt;&lt;/contributors&gt;&lt;titles&gt;&lt;title&gt;Detection of early subclinical lung disease in children with cystic fibrosis by lung ventilation imaging with hyperpolarised gas MRI&lt;/title&gt;&lt;secondary-title&gt;Thorax&lt;/secondary-title&gt;&lt;alt-title&gt;Thorax&lt;/alt-title&gt;&lt;/titles&gt;&lt;periodical&gt;&lt;full-title&gt;Thorax&lt;/full-title&gt;&lt;abbr-1&gt;Thorax&lt;/abbr-1&gt;&lt;/periodical&gt;&lt;alt-periodical&gt;&lt;full-title&gt;Thorax&lt;/full-title&gt;&lt;abbr-1&gt;Thorax&lt;/abbr-1&gt;&lt;/alt-periodical&gt;&lt;pages&gt;760-762&lt;/pages&gt;&lt;volume&gt;72&lt;/volume&gt;&lt;number&gt;8&lt;/number&gt;&lt;dates&gt;&lt;year&gt;2017&lt;/year&gt;&lt;/dates&gt;&lt;urls&gt;&lt;related-urls&gt;&lt;url&gt;http://thorax.bmj.com/content/thoraxjnl/72/8/760.full.pdf&lt;/url&gt;&lt;/related-urls&gt;&lt;/urls&gt;&lt;electronic-resource-num&gt;10.1136/thoraxjnl-2016-208948&lt;/electronic-resource-num&gt;&lt;/record&gt;&lt;/Cite&gt;&lt;/EndNote&gt;</w:instrText>
      </w:r>
      <w:r>
        <w:fldChar w:fldCharType="separate"/>
      </w:r>
      <w:r w:rsidR="0036794D" w:rsidRPr="0036794D">
        <w:rPr>
          <w:noProof/>
          <w:vertAlign w:val="superscript"/>
        </w:rPr>
        <w:t>341</w:t>
      </w:r>
      <w:r>
        <w:fldChar w:fldCharType="end"/>
      </w:r>
    </w:p>
    <w:p w14:paraId="26CA913D" w14:textId="6CC1DC0A" w:rsidR="008150BE" w:rsidRDefault="008150BE" w:rsidP="008150BE">
      <w:r>
        <w:t xml:space="preserve">Such studies demonstrate an exciting shift of hyperpolarised gas imaging modalities from sequence and methodological development into discovering niches in clinical practice. In Sheffield, ventilation scans have been conducted following administration of bronchodilator agents in order to inform patient management, as demonstrated in </w:t>
      </w:r>
      <w:r w:rsidR="000303A8">
        <w:t>Figure</w:t>
      </w:r>
      <w:r>
        <w:t xml:space="preserve"> 2.1</w:t>
      </w:r>
      <w:ins w:id="3392" w:author="Windows User" w:date="2018-10-31T15:11:00Z">
        <w:r w:rsidR="00EA5269">
          <w:t>4</w:t>
        </w:r>
      </w:ins>
      <w:del w:id="3393" w:author="Windows User" w:date="2018-10-31T15:11:00Z">
        <w:r w:rsidDel="00EA5269">
          <w:delText>0</w:delText>
        </w:r>
      </w:del>
      <w:r>
        <w:t>, and further</w:t>
      </w:r>
      <w:r w:rsidR="008D1EAA">
        <w:t xml:space="preserve"> explained by Horn </w:t>
      </w:r>
      <w:r w:rsidR="008D1EAA" w:rsidRPr="008D1EAA">
        <w:rPr>
          <w:i/>
        </w:rPr>
        <w:t>et al</w:t>
      </w:r>
      <w:r w:rsidR="008D1EAA">
        <w:rPr>
          <w:i/>
        </w:rPr>
        <w:t>.</w:t>
      </w:r>
      <w:r>
        <w:fldChar w:fldCharType="begin"/>
      </w:r>
      <w:r w:rsidR="0036794D">
        <w:instrText xml:space="preserve"> ADDIN EN.CITE &lt;EndNote&gt;&lt;Cite&gt;&lt;Author&gt;Horn&lt;/Author&gt;&lt;Year&gt;2017&lt;/Year&gt;&lt;RecNum&gt;1942&lt;/RecNum&gt;&lt;DisplayText&gt;&lt;style face="superscript"&gt;342&lt;/style&gt;&lt;/DisplayText&gt;&lt;record&gt;&lt;rec-number&gt;1942&lt;/rec-number&gt;&lt;foreign-keys&gt;&lt;key app="EN" db-id="52evaf50e9fe5cewd9b555d6wtw099s0pzrz" timestamp="1511534897" guid="4463990e-c676-414a-8866-1dc6412aaa8e"&gt;1942&lt;/key&gt;&lt;/foreign-keys&gt;&lt;ref-type name="Journal Article"&gt;17&lt;/ref-type&gt;&lt;contributors&gt;&lt;authors&gt;&lt;author&gt;Felix C. Horn&lt;/author&gt;&lt;author&gt;Helen Marshall&lt;/author&gt;&lt;author&gt;Guilhem J. Collier&lt;/author&gt;&lt;author&gt;Richard Kay&lt;/author&gt;&lt;author&gt;Salman Siddiqui&lt;/author&gt;&lt;author&gt;Christopher E. Brightling&lt;/author&gt;&lt;author&gt;Juan Parra-Robles&lt;/author&gt;&lt;author&gt;Jim M. Wild&lt;/author&gt;&lt;/authors&gt;&lt;/contributors&gt;&lt;titles&gt;&lt;title&gt;Regional Ventilation Changes in the Lung: Treatment Response Mapping by Using Hyperpolarized Gas MR Imaging as a Quantitative Biomarker&lt;/title&gt;&lt;secondary-title&gt;Radiology&lt;/secondary-title&gt;&lt;alt-title&gt;Radiology&lt;/alt-title&gt;&lt;/titles&gt;&lt;periodical&gt;&lt;full-title&gt;Radiology&lt;/full-title&gt;&lt;/periodical&gt;&lt;alt-periodical&gt;&lt;full-title&gt;Radiology&lt;/full-title&gt;&lt;/alt-periodical&gt;&lt;pages&gt;854-861&lt;/pages&gt;&lt;volume&gt;284&lt;/volume&gt;&lt;number&gt;3&lt;/number&gt;&lt;dates&gt;&lt;year&gt;2017&lt;/year&gt;&lt;/dates&gt;&lt;accession-num&gt;28471738&lt;/accession-num&gt;&lt;urls&gt;&lt;related-urls&gt;&lt;url&gt;http://pubs.rsna.org/doi/abs/10.1148/radiol.2017160532&lt;/url&gt;&lt;/related-urls&gt;&lt;/urls&gt;&lt;electronic-resource-num&gt;10.1148/radiol.2017160532&lt;/electronic-resource-num&gt;&lt;/record&gt;&lt;/Cite&gt;&lt;/EndNote&gt;</w:instrText>
      </w:r>
      <w:r>
        <w:fldChar w:fldCharType="separate"/>
      </w:r>
      <w:r w:rsidR="0036794D" w:rsidRPr="0036794D">
        <w:rPr>
          <w:noProof/>
          <w:vertAlign w:val="superscript"/>
        </w:rPr>
        <w:t>342</w:t>
      </w:r>
      <w:r>
        <w:fldChar w:fldCharType="end"/>
      </w:r>
    </w:p>
    <w:p w14:paraId="44328815" w14:textId="77777777" w:rsidR="008150BE" w:rsidRDefault="008150BE" w:rsidP="008150BE">
      <w:pPr>
        <w:pStyle w:val="figure"/>
      </w:pPr>
      <w:r>
        <w:rPr>
          <w:noProof/>
          <w:lang w:eastAsia="en-GB"/>
        </w:rPr>
        <w:drawing>
          <wp:inline distT="0" distB="0" distL="0" distR="0" wp14:anchorId="47B831CF" wp14:editId="005BAE24">
            <wp:extent cx="6108700" cy="1945640"/>
            <wp:effectExtent l="0" t="0" r="12700" b="10160"/>
            <wp:docPr id="22" name="Picture 22" descr="pre vs post bronchodilator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e vs post bronchodilator example"/>
                    <pic:cNvPicPr>
                      <a:picLocks noChangeAspect="1" noChangeArrowheads="1"/>
                    </pic:cNvPicPr>
                  </pic:nvPicPr>
                  <pic:blipFill>
                    <a:blip r:embed="rId52">
                      <a:extLst>
                        <a:ext uri="{28A0092B-C50C-407E-A947-70E740481C1C}">
                          <a14:useLocalDpi xmlns:a14="http://schemas.microsoft.com/office/drawing/2010/main" val="0"/>
                        </a:ext>
                      </a:extLst>
                    </a:blip>
                    <a:srcRect b="43506"/>
                    <a:stretch>
                      <a:fillRect/>
                    </a:stretch>
                  </pic:blipFill>
                  <pic:spPr bwMode="auto">
                    <a:xfrm>
                      <a:off x="0" y="0"/>
                      <a:ext cx="6108700" cy="1945640"/>
                    </a:xfrm>
                    <a:prstGeom prst="rect">
                      <a:avLst/>
                    </a:prstGeom>
                    <a:noFill/>
                    <a:ln>
                      <a:noFill/>
                    </a:ln>
                  </pic:spPr>
                </pic:pic>
              </a:graphicData>
            </a:graphic>
          </wp:inline>
        </w:drawing>
      </w:r>
    </w:p>
    <w:p w14:paraId="619B6CF0" w14:textId="19260C48" w:rsidR="008150BE" w:rsidRDefault="000303A8" w:rsidP="008150BE">
      <w:pPr>
        <w:pStyle w:val="Caption"/>
      </w:pPr>
      <w:bookmarkStart w:id="3394" w:name="_Toc364424667"/>
      <w:bookmarkStart w:id="3395" w:name="_Toc364425629"/>
      <w:bookmarkStart w:id="3396" w:name="_Toc364493352"/>
      <w:bookmarkStart w:id="3397" w:name="_Toc494795727"/>
      <w:bookmarkStart w:id="3398" w:name="_Toc3145319"/>
      <w:r>
        <w:t>Figure</w:t>
      </w:r>
      <w:r w:rsidR="008150BE">
        <w:t xml:space="preserve"> </w:t>
      </w:r>
      <w:ins w:id="3399"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40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401" w:author="Nicholas Weatherley" w:date="2019-03-05T22:36:00Z">
        <w:r w:rsidR="00D5585D">
          <w:rPr>
            <w:noProof/>
          </w:rPr>
          <w:t>14</w:t>
        </w:r>
        <w:r w:rsidR="00D5585D">
          <w:fldChar w:fldCharType="end"/>
        </w:r>
      </w:ins>
      <w:ins w:id="3402" w:author="Windows User" w:date="2018-11-01T14:27:00Z">
        <w:del w:id="3403" w:author="Nicholas Weatherley" w:date="2019-03-05T22:36:00Z">
          <w:r w:rsidR="002F70B6" w:rsidDel="00D5585D">
            <w:fldChar w:fldCharType="begin"/>
          </w:r>
          <w:r w:rsidR="002F70B6" w:rsidDel="00D5585D">
            <w:delInstrText xml:space="preserve"> STYLEREF 1 \s </w:delInstrText>
          </w:r>
        </w:del>
      </w:ins>
      <w:del w:id="3404" w:author="Nicholas Weatherley" w:date="2019-03-05T22:36:00Z">
        <w:r w:rsidR="002F70B6" w:rsidDel="00D5585D">
          <w:fldChar w:fldCharType="separate"/>
        </w:r>
        <w:r w:rsidR="0024585E" w:rsidDel="00D5585D">
          <w:rPr>
            <w:noProof/>
          </w:rPr>
          <w:delText>2</w:delText>
        </w:r>
      </w:del>
      <w:ins w:id="3405" w:author="Windows User" w:date="2018-11-01T14:27:00Z">
        <w:del w:id="340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407" w:author="Nicholas Weatherley" w:date="2019-03-05T22:36:00Z">
        <w:r w:rsidR="002F70B6" w:rsidDel="00D5585D">
          <w:fldChar w:fldCharType="end"/>
        </w:r>
      </w:del>
      <w:del w:id="340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bookmarkStart w:id="3409" w:name="_Toc320447469"/>
      <w:r w:rsidR="008150BE">
        <w:t xml:space="preserve">: </w:t>
      </w:r>
      <w:r w:rsidR="008150BE">
        <w:rPr>
          <w:vertAlign w:val="superscript"/>
        </w:rPr>
        <w:t>3</w:t>
      </w:r>
      <w:r w:rsidR="008150BE" w:rsidRPr="00230F16">
        <w:t>He</w:t>
      </w:r>
      <w:r w:rsidR="008150BE">
        <w:t xml:space="preserve"> ventilation images from a patient with asthma (Sheffield, UK)</w:t>
      </w:r>
      <w:bookmarkEnd w:id="3394"/>
      <w:bookmarkEnd w:id="3395"/>
      <w:bookmarkEnd w:id="3396"/>
      <w:bookmarkEnd w:id="3397"/>
      <w:bookmarkEnd w:id="3398"/>
      <w:bookmarkEnd w:id="3409"/>
    </w:p>
    <w:p w14:paraId="22AF0ED4" w14:textId="77777777" w:rsidR="008150BE" w:rsidRPr="00071EC3" w:rsidRDefault="008150BE" w:rsidP="008150BE">
      <w:pPr>
        <w:pStyle w:val="Figuretext"/>
      </w:pPr>
      <w:r w:rsidRPr="005372C1">
        <w:rPr>
          <w:vertAlign w:val="superscript"/>
        </w:rPr>
        <w:t>3</w:t>
      </w:r>
      <w:r>
        <w:t>He ventilation coronal slice images prior (i) and subsequent (ii) to administration of salbutamol, an inhaled drug with bronchodilator effects. A qualitative improvement in distal lung ventilation is readily appreciated following inhaler administration and areas of increased gas signal are represented in green in the treatment response map, while areas of signal decrease are demonstrated in red (iii).</w:t>
      </w:r>
    </w:p>
    <w:p w14:paraId="30D8941D" w14:textId="77777777" w:rsidR="008150BE" w:rsidRDefault="008150BE" w:rsidP="008150BE">
      <w:pPr>
        <w:pStyle w:val="Heading4"/>
      </w:pPr>
      <w:bookmarkStart w:id="3410" w:name="_Toc320447406"/>
      <w:r>
        <w:lastRenderedPageBreak/>
        <w:t>Diffusion-weighted Imaging and Brownian Gas Diffusion</w:t>
      </w:r>
      <w:bookmarkEnd w:id="3410"/>
    </w:p>
    <w:p w14:paraId="7FB6DFBE" w14:textId="5E2D510A" w:rsidR="008150BE" w:rsidRDefault="008150BE" w:rsidP="008150BE">
      <w:r>
        <w:t xml:space="preserve">Both </w:t>
      </w:r>
      <w:r w:rsidRPr="000763BC">
        <w:rPr>
          <w:vertAlign w:val="superscript"/>
        </w:rPr>
        <w:t>3</w:t>
      </w:r>
      <w:r>
        <w:t xml:space="preserve">He and </w:t>
      </w:r>
      <w:r w:rsidRPr="000763BC">
        <w:rPr>
          <w:vertAlign w:val="superscript"/>
        </w:rPr>
        <w:t>129</w:t>
      </w:r>
      <w:r>
        <w:t>Xe gases pass into the distal airways and undergo free Brownian diffusion. Thus, by using diffusion weighted imaging (DW-MRI), it is possible to estimate gas diffusivity within distal airways, by observing regional signal decay over a short time period.</w:t>
      </w:r>
      <w:r>
        <w:fldChar w:fldCharType="begin">
          <w:fldData xml:space="preserve">PEVuZE5vdGU+PENpdGU+PEF1dGhvcj5QZWNlcy1CYXJiYTwvQXV0aG9yPjxZZWFyPjIwMDM8L1ll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</w:fldData>
        </w:fldChar>
      </w:r>
      <w:r w:rsidR="0036794D">
        <w:instrText xml:space="preserve"> ADDIN EN.CITE </w:instrText>
      </w:r>
      <w:r w:rsidR="0036794D">
        <w:fldChar w:fldCharType="begin">
          <w:fldData xml:space="preserve">PEVuZE5vdGU+PENpdGU+PEF1dGhvcj5QZWNlcy1CYXJiYTwvQXV0aG9yPjxZZWFyPjIwMDM8L1ll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</w:fldData>
        </w:fldChar>
      </w:r>
      <w:r w:rsidR="0036794D">
        <w:instrText xml:space="preserve"> ADDIN EN.CITE.DATA </w:instrText>
      </w:r>
      <w:r w:rsidR="0036794D">
        <w:fldChar w:fldCharType="end"/>
      </w:r>
      <w:r>
        <w:fldChar w:fldCharType="separate"/>
      </w:r>
      <w:r w:rsidR="0036794D" w:rsidRPr="0036794D">
        <w:rPr>
          <w:noProof/>
          <w:vertAlign w:val="superscript"/>
        </w:rPr>
        <w:t>343</w:t>
      </w:r>
      <w:r>
        <w:fldChar w:fldCharType="end"/>
      </w:r>
      <w:r>
        <w:t xml:space="preserve"> From this, the apparent diffusion coefficient (ADC)</w:t>
      </w:r>
      <w:ins w:id="3411" w:author="Windows User" w:date="2018-10-31T09:30:00Z">
        <w:r w:rsidR="0081601E">
          <w:t xml:space="preserve"> is derived</w:t>
        </w:r>
      </w:ins>
      <w:r>
        <w:t xml:space="preserve"> as a measurable parameter.</w:t>
      </w:r>
      <w:r>
        <w:fldChar w:fldCharType="begin">
          <w:fldData xml:space="preserve">PEVuZE5vdGU+PENpdGU+PEF1dGhvcj5XaWxkPC9BdXRob3I+PFllYXI+MjAwNzwvWWVhcj48UmVj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hbHQtcGVyaW9kaWNhbD48cGFnZXM+MTE4NS05PC9wYWdlcz48dm9sdW1lPjU3PC92b2x1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36794D">
        <w:instrText xml:space="preserve"> ADDIN EN.CITE </w:instrText>
      </w:r>
      <w:r w:rsidR="0036794D">
        <w:fldChar w:fldCharType="begin">
          <w:fldData xml:space="preserve">PEVuZE5vdGU+PENpdGU+PEF1dGhvcj5XaWxkPC9BdXRob3I+PFllYXI+MjAwNzwvWWVhcj48UmVj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hbHQtcGVyaW9kaWNhbD48cGFnZXM+MTE4NS05PC9wYWdlcz48dm9sdW1lPjU3PC92b2x1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36794D">
        <w:instrText xml:space="preserve"> ADDIN EN.CITE.DATA </w:instrText>
      </w:r>
      <w:r w:rsidR="0036794D">
        <w:fldChar w:fldCharType="end"/>
      </w:r>
      <w:r>
        <w:fldChar w:fldCharType="separate"/>
      </w:r>
      <w:r w:rsidR="0036794D" w:rsidRPr="0036794D">
        <w:rPr>
          <w:noProof/>
          <w:vertAlign w:val="superscript"/>
        </w:rPr>
        <w:t>344</w:t>
      </w:r>
      <w:r>
        <w:fldChar w:fldCharType="end"/>
      </w:r>
      <w:r>
        <w:t xml:space="preserve"> Early applications of this technique demonstrated a mean</w:t>
      </w:r>
      <w:ins w:id="3412" w:author="Windows User" w:date="2018-10-31T09:30:00Z">
        <w:r w:rsidR="0081601E">
          <w:t xml:space="preserve"> </w:t>
        </w:r>
        <w:r w:rsidR="0081601E" w:rsidRPr="0081601E">
          <w:rPr>
            <w:vertAlign w:val="superscript"/>
            <w:rPrChange w:id="3413" w:author="Windows User" w:date="2018-10-31T09:30:00Z">
              <w:rPr/>
            </w:rPrChange>
          </w:rPr>
          <w:t>3</w:t>
        </w:r>
        <w:r w:rsidR="0081601E">
          <w:t>He</w:t>
        </w:r>
      </w:ins>
      <w:r>
        <w:t xml:space="preserve"> ADC value approximately 2.5 times higher in patients with emphysema, when compared to healthy volunteers.</w:t>
      </w:r>
      <w:r>
        <w:fldChar w:fldCharType="begin">
          <w:fldData xml:space="preserve">PEVuZE5vdGU+PENpdGU+PEF1dGhvcj5TYWFtPC9BdXRob3I+PFllYXI+MjAwMDwvWWVhcj48UmVj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</w:fldData>
        </w:fldChar>
      </w:r>
      <w:r w:rsidR="0036794D">
        <w:instrText xml:space="preserve"> ADDIN EN.CITE </w:instrText>
      </w:r>
      <w:r w:rsidR="0036794D">
        <w:fldChar w:fldCharType="begin">
          <w:fldData xml:space="preserve">PEVuZE5vdGU+PENpdGU+PEF1dGhvcj5TYWFtPC9BdXRob3I+PFllYXI+MjAwMDwvWWVhcj48UmVj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</w:fldData>
        </w:fldChar>
      </w:r>
      <w:r w:rsidR="0036794D">
        <w:instrText xml:space="preserve"> ADDIN EN.CITE.DATA </w:instrText>
      </w:r>
      <w:r w:rsidR="0036794D">
        <w:fldChar w:fldCharType="end"/>
      </w:r>
      <w:r>
        <w:fldChar w:fldCharType="separate"/>
      </w:r>
      <w:r w:rsidR="0036794D" w:rsidRPr="0036794D">
        <w:rPr>
          <w:noProof/>
          <w:vertAlign w:val="superscript"/>
        </w:rPr>
        <w:t>345</w:t>
      </w:r>
      <w:r>
        <w:fldChar w:fldCharType="end"/>
      </w:r>
      <w:r>
        <w:t xml:space="preserve"> This is diagrammatically represented in </w:t>
      </w:r>
      <w:r w:rsidR="000303A8">
        <w:t>Figure</w:t>
      </w:r>
      <w:r>
        <w:t xml:space="preserve"> 2.1</w:t>
      </w:r>
      <w:del w:id="3414" w:author="Windows User" w:date="2018-10-31T15:11:00Z">
        <w:r w:rsidDel="00EA5269">
          <w:delText>1</w:delText>
        </w:r>
      </w:del>
      <w:ins w:id="3415" w:author="Windows User" w:date="2018-10-31T15:11:00Z">
        <w:r w:rsidR="00EA5269">
          <w:t>5</w:t>
        </w:r>
      </w:ins>
      <w:r>
        <w:t>.</w:t>
      </w:r>
    </w:p>
    <w:p w14:paraId="25B2799B" w14:textId="77777777" w:rsidR="008150BE" w:rsidRDefault="008150BE" w:rsidP="008150BE">
      <w:pPr>
        <w:pStyle w:val="figure"/>
      </w:pPr>
      <w:r>
        <w:rPr>
          <w:noProof/>
          <w:lang w:eastAsia="en-GB"/>
        </w:rPr>
        <w:drawing>
          <wp:inline distT="0" distB="0" distL="0" distR="0" wp14:anchorId="583449AF" wp14:editId="68FB97AA">
            <wp:extent cx="6108700" cy="4338320"/>
            <wp:effectExtent l="0" t="0" r="12700" b="5080"/>
            <wp:docPr id="23" name="Picture 23" descr="ADC emphys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DC emphysema"/>
                    <pic:cNvPicPr>
                      <a:picLocks noChangeAspect="1" noChangeArrowheads="1"/>
                    </pic:cNvPicPr>
                  </pic:nvPicPr>
                  <pic:blipFill>
                    <a:blip r:embed="rId53">
                      <a:extLst>
                        <a:ext uri="{28A0092B-C50C-407E-A947-70E740481C1C}">
                          <a14:useLocalDpi xmlns:a14="http://schemas.microsoft.com/office/drawing/2010/main" val="0"/>
                        </a:ext>
                      </a:extLst>
                    </a:blip>
                    <a:srcRect b="5251"/>
                    <a:stretch>
                      <a:fillRect/>
                    </a:stretch>
                  </pic:blipFill>
                  <pic:spPr bwMode="auto">
                    <a:xfrm>
                      <a:off x="0" y="0"/>
                      <a:ext cx="6108700" cy="4338320"/>
                    </a:xfrm>
                    <a:prstGeom prst="rect">
                      <a:avLst/>
                    </a:prstGeom>
                    <a:noFill/>
                    <a:ln>
                      <a:noFill/>
                    </a:ln>
                  </pic:spPr>
                </pic:pic>
              </a:graphicData>
            </a:graphic>
          </wp:inline>
        </w:drawing>
      </w:r>
    </w:p>
    <w:p w14:paraId="4AEFF345" w14:textId="31B664E0" w:rsidR="008150BE" w:rsidRDefault="000303A8" w:rsidP="008150BE">
      <w:pPr>
        <w:pStyle w:val="Caption"/>
      </w:pPr>
      <w:bookmarkStart w:id="3416" w:name="_Toc364424668"/>
      <w:bookmarkStart w:id="3417" w:name="_Toc364425630"/>
      <w:bookmarkStart w:id="3418" w:name="_Toc364493353"/>
      <w:bookmarkStart w:id="3419" w:name="_Toc494795728"/>
      <w:bookmarkStart w:id="3420" w:name="_Toc3145320"/>
      <w:r>
        <w:t>Figure</w:t>
      </w:r>
      <w:r w:rsidR="008150BE">
        <w:t xml:space="preserve"> </w:t>
      </w:r>
      <w:ins w:id="3421"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42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423" w:author="Nicholas Weatherley" w:date="2019-03-05T22:36:00Z">
        <w:r w:rsidR="00D5585D">
          <w:rPr>
            <w:noProof/>
          </w:rPr>
          <w:t>15</w:t>
        </w:r>
        <w:r w:rsidR="00D5585D">
          <w:fldChar w:fldCharType="end"/>
        </w:r>
      </w:ins>
      <w:ins w:id="3424" w:author="Windows User" w:date="2018-11-01T14:27:00Z">
        <w:del w:id="3425" w:author="Nicholas Weatherley" w:date="2019-03-05T22:36:00Z">
          <w:r w:rsidR="002F70B6" w:rsidDel="00D5585D">
            <w:fldChar w:fldCharType="begin"/>
          </w:r>
          <w:r w:rsidR="002F70B6" w:rsidDel="00D5585D">
            <w:delInstrText xml:space="preserve"> STYLEREF 1 \s </w:delInstrText>
          </w:r>
        </w:del>
      </w:ins>
      <w:del w:id="3426" w:author="Nicholas Weatherley" w:date="2019-03-05T22:36:00Z">
        <w:r w:rsidR="002F70B6" w:rsidDel="00D5585D">
          <w:fldChar w:fldCharType="separate"/>
        </w:r>
        <w:r w:rsidR="0024585E" w:rsidDel="00D5585D">
          <w:rPr>
            <w:noProof/>
          </w:rPr>
          <w:delText>2</w:delText>
        </w:r>
      </w:del>
      <w:ins w:id="3427" w:author="Windows User" w:date="2018-11-01T14:27:00Z">
        <w:del w:id="342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429" w:author="Nicholas Weatherley" w:date="2019-03-05T22:36:00Z">
        <w:r w:rsidR="002F70B6" w:rsidDel="00D5585D">
          <w:fldChar w:fldCharType="end"/>
        </w:r>
      </w:del>
      <w:del w:id="343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bookmarkStart w:id="3431" w:name="_Toc320447470"/>
      <w:r w:rsidR="008150BE">
        <w:rPr>
          <w:rFonts w:cs="Cambria"/>
          <w:bCs w:val="0"/>
          <w:szCs w:val="24"/>
        </w:rPr>
        <w:t>:</w:t>
      </w:r>
      <w:r w:rsidR="008150BE">
        <w:t xml:space="preserve"> Intra-acinar Brownian gas diffusion in health and emphysema</w:t>
      </w:r>
      <w:bookmarkEnd w:id="3431"/>
      <w:r w:rsidR="008150BE">
        <w:t>.</w:t>
      </w:r>
      <w:bookmarkEnd w:id="3416"/>
      <w:bookmarkEnd w:id="3417"/>
      <w:bookmarkEnd w:id="3418"/>
      <w:bookmarkEnd w:id="3419"/>
      <w:bookmarkEnd w:id="3420"/>
    </w:p>
    <w:p w14:paraId="72546E3D" w14:textId="2D14864E" w:rsidR="008150BE" w:rsidRPr="00D43FE0" w:rsidRDefault="008150BE" w:rsidP="008150BE">
      <w:pPr>
        <w:pStyle w:val="Figuretext"/>
      </w:pPr>
      <w:r>
        <w:t xml:space="preserve">Gas diffusion in acinar airways is relatively low due to the high surface area to volume ratio of healthy alveolar lung tissue. In diseases involving the acinar airways such as emphysema, elasticity of the alveolar unit is lost causing alveolar expansion, thus allowing gas to undergo a greater range of diffusion. </w:t>
      </w:r>
      <w:r w:rsidRPr="008C3133">
        <w:rPr>
          <w:vertAlign w:val="superscript"/>
        </w:rPr>
        <w:t>3</w:t>
      </w:r>
      <w:r>
        <w:t xml:space="preserve">He ADC can quantify this parameter. </w:t>
      </w:r>
      <w:del w:id="3432" w:author="Windows User" w:date="2018-10-31T09:31:00Z">
        <w:r w:rsidDel="00DF5F2A">
          <w:delText xml:space="preserve">The </w:delText>
        </w:r>
      </w:del>
    </w:p>
    <w:p w14:paraId="2C1601A3" w14:textId="43A3A1C1" w:rsidR="008150BE" w:rsidRDefault="008150BE" w:rsidP="008150BE">
      <w:r>
        <w:t xml:space="preserve">Swift </w:t>
      </w:r>
      <w:r w:rsidR="002F1515" w:rsidRPr="008D1EAA">
        <w:rPr>
          <w:i/>
        </w:rPr>
        <w:t>et al</w:t>
      </w:r>
      <w:r w:rsidR="002F1515">
        <w:rPr>
          <w:i/>
        </w:rPr>
        <w:t xml:space="preserve">. </w:t>
      </w:r>
      <w:r>
        <w:t xml:space="preserve">demonstrated that </w:t>
      </w:r>
      <w:ins w:id="3433" w:author="Windows User" w:date="2018-10-31T09:31:00Z">
        <w:r w:rsidR="00DF5F2A" w:rsidRPr="00B0491A">
          <w:rPr>
            <w:vertAlign w:val="superscript"/>
          </w:rPr>
          <w:t>3</w:t>
        </w:r>
        <w:r w:rsidR="00DF5F2A">
          <w:t xml:space="preserve">He </w:t>
        </w:r>
      </w:ins>
      <w:r>
        <w:t xml:space="preserve">ADC values are increased in asymptomatic smokers compared to healthy non-smoking volunteers </w:t>
      </w:r>
      <w:r>
        <w:fldChar w:fldCharType="begin">
          <w:fldData xml:space="preserve">PEVuZE5vdGU+PENpdGU+PEF1dGhvcj5Td2lmdDwvQXV0aG9yPjxZZWFyPjIwMDU8L1llYXI+PFJl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NTItODwvcGFnZXM+PHZvbHVtZT41NDwvdm9sdW1lPjxudW1iZXI+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</w:fldData>
        </w:fldChar>
      </w:r>
      <w:r w:rsidR="0036794D">
        <w:instrText xml:space="preserve"> ADDIN EN.CITE </w:instrText>
      </w:r>
      <w:r w:rsidR="0036794D">
        <w:fldChar w:fldCharType="begin">
          <w:fldData xml:space="preserve">PEVuZE5vdGU+PENpdGU+PEF1dGhvcj5Td2lmdDwvQXV0aG9yPjxZZWFyPjIwMDU8L1llYXI+PFJl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NTItODwvcGFnZXM+PHZvbHVtZT41NDwvdm9sdW1lPjxudW1iZXI+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</w:fldData>
        </w:fldChar>
      </w:r>
      <w:r w:rsidR="0036794D">
        <w:instrText xml:space="preserve"> ADDIN EN.CITE.DATA </w:instrText>
      </w:r>
      <w:r w:rsidR="0036794D">
        <w:fldChar w:fldCharType="end"/>
      </w:r>
      <w:r>
        <w:fldChar w:fldCharType="separate"/>
      </w:r>
      <w:r w:rsidR="0036794D" w:rsidRPr="0036794D">
        <w:rPr>
          <w:noProof/>
          <w:vertAlign w:val="superscript"/>
        </w:rPr>
        <w:t>346</w:t>
      </w:r>
      <w:r>
        <w:fldChar w:fldCharType="end"/>
      </w:r>
      <w:r>
        <w:t xml:space="preserve">, while Fain </w:t>
      </w:r>
      <w:r w:rsidR="002F1515" w:rsidRPr="008D1EAA">
        <w:rPr>
          <w:i/>
        </w:rPr>
        <w:t>et al</w:t>
      </w:r>
      <w:r w:rsidR="002F1515">
        <w:rPr>
          <w:i/>
        </w:rPr>
        <w:t xml:space="preserve">. </w:t>
      </w:r>
      <w:r>
        <w:t xml:space="preserve">demonstrated a clinical correlation between </w:t>
      </w:r>
      <w:ins w:id="3434" w:author="Windows User" w:date="2018-10-31T09:31:00Z">
        <w:r w:rsidR="00DF5F2A" w:rsidRPr="00B0491A">
          <w:rPr>
            <w:vertAlign w:val="superscript"/>
          </w:rPr>
          <w:t>3</w:t>
        </w:r>
        <w:r w:rsidR="00DF5F2A">
          <w:t xml:space="preserve">He </w:t>
        </w:r>
      </w:ins>
      <w:r>
        <w:t>ADC and T</w:t>
      </w:r>
      <w:r w:rsidRPr="000B72DF">
        <w:rPr>
          <w:vertAlign w:val="subscript"/>
        </w:rPr>
        <w:t>LCO</w:t>
      </w:r>
      <w:r>
        <w:t>.</w:t>
      </w:r>
      <w:r>
        <w:fldChar w:fldCharType="begin">
          <w:fldData xml:space="preserve">PEVuZE5vdGU+PENpdGU+PEF1dGhvcj5GYWluPC9BdXRob3I+PFllYXI+MjAwNjwvWWVhcj48UmVj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ODc1LTgz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</w:fldData>
        </w:fldChar>
      </w:r>
      <w:r w:rsidR="0036794D">
        <w:instrText xml:space="preserve"> ADDIN EN.CITE </w:instrText>
      </w:r>
      <w:r w:rsidR="0036794D">
        <w:fldChar w:fldCharType="begin">
          <w:fldData xml:space="preserve">PEVuZE5vdGU+PENpdGU+PEF1dGhvcj5GYWluPC9BdXRob3I+PFllYXI+MjAwNjwvWWVhcj48UmVj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</w:fldData>
        </w:fldChar>
      </w:r>
      <w:r w:rsidR="0036794D">
        <w:instrText xml:space="preserve"> ADDIN EN.CITE.DATA </w:instrText>
      </w:r>
      <w:r w:rsidR="0036794D">
        <w:fldChar w:fldCharType="end"/>
      </w:r>
      <w:r>
        <w:fldChar w:fldCharType="separate"/>
      </w:r>
      <w:r w:rsidR="0036794D" w:rsidRPr="0036794D">
        <w:rPr>
          <w:noProof/>
          <w:vertAlign w:val="superscript"/>
        </w:rPr>
        <w:t>347</w:t>
      </w:r>
      <w:r>
        <w:fldChar w:fldCharType="end"/>
      </w:r>
      <w:r>
        <w:t xml:space="preserve"> Such findings demonstrate the sensitivity of highly diffusible HP gases to early emphysematous lung changes and are a promising example of the ability of HP gas MRI to assess lung microstructural alterations in lung tissue.</w:t>
      </w:r>
      <w:ins w:id="3435" w:author="Windows User" w:date="2018-10-31T15:22:00Z">
        <w:r w:rsidR="00CD4454">
          <w:t xml:space="preserve"> Differences in </w:t>
        </w:r>
      </w:ins>
      <w:ins w:id="3436" w:author="Windows User" w:date="2018-10-31T15:23:00Z">
        <w:r w:rsidR="00CD4454">
          <w:t xml:space="preserve">intra-acinar </w:t>
        </w:r>
      </w:ins>
      <w:ins w:id="3437" w:author="Windows User" w:date="2018-10-31T15:22:00Z">
        <w:r w:rsidR="00CD4454">
          <w:t>diffusivity of helium and xenon gas</w:t>
        </w:r>
      </w:ins>
      <w:ins w:id="3438" w:author="Windows User" w:date="2018-10-31T16:29:00Z">
        <w:r w:rsidR="00182F04">
          <w:t xml:space="preserve"> do however lead to different outcomes. For </w:t>
        </w:r>
        <w:r w:rsidR="00182F04">
          <w:lastRenderedPageBreak/>
          <w:t xml:space="preserve">example, Kirby </w:t>
        </w:r>
        <w:r w:rsidR="00182F04">
          <w:rPr>
            <w:i/>
          </w:rPr>
          <w:t>et al.</w:t>
        </w:r>
        <w:r w:rsidR="00182F04">
          <w:t xml:space="preserve"> report that </w:t>
        </w:r>
        <w:r w:rsidR="00182F04" w:rsidRPr="00182F04">
          <w:rPr>
            <w:vertAlign w:val="superscript"/>
            <w:rPrChange w:id="3439" w:author="Windows User" w:date="2018-10-31T16:29:00Z">
              <w:rPr/>
            </w:rPrChange>
          </w:rPr>
          <w:t>3</w:t>
        </w:r>
        <w:r w:rsidR="00182F04">
          <w:t>He ADC</w:t>
        </w:r>
      </w:ins>
      <w:del w:id="3440" w:author="Windows User" w:date="2018-10-31T09:37:00Z">
        <w:r w:rsidR="00EA3193" w:rsidDel="00EA3193">
          <w:fldChar w:fldCharType="begin">
            <w:fldData xml:space="preserve">PEVuZE5vdGU+PENpdGU+PEF1dGhvcj5XYW5nPC9BdXRob3I+PFllYXI+MjAxNzwvWWVhcj48UmVj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yMS04PC9wYWdlcz48dm9sdW1lPjczPC92b2x1
bWU+PG51bWJlcj4xPC9udW1iZXI+PGRhdGVzPjx5ZWFyPjIwMTg8L3llYXI+PC9kYXRlcz48dXJs
cz48L3VybHM+PC9yZWNvcmQ+PC9DaXRlPjwvRW5kTm90ZT5=
</w:fldData>
          </w:fldChar>
        </w:r>
      </w:del>
      <w:r w:rsidR="005F5AAE">
        <w:instrText xml:space="preserve"> ADDIN EN.CITE </w:instrText>
      </w:r>
      <w:r w:rsidR="005F5AAE">
        <w:fldChar w:fldCharType="begin">
          <w:fldData xml:space="preserve">PEVuZE5vdGU+PENpdGU+PEF1dGhvcj5XYW5nPC9BdXRob3I+PFllYXI+MjAxNzwvWWVhcj48UmVj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yMS04PC9wYWdlcz48dm9sdW1lPjczPC92b2x1
bWU+PG51bWJlcj4xPC9udW1iZXI+PGRhdGVzPjx5ZWFyPjIwMTg8L3llYXI+PC9kYXRlcz48dXJs
cz48L3VybHM+PC9yZWNvcmQ+PC9DaXRlPjwvRW5kTm90ZT5=
</w:fldData>
        </w:fldChar>
      </w:r>
      <w:r w:rsidR="005F5AAE">
        <w:instrText xml:space="preserve"> ADDIN EN.CITE.DATA </w:instrText>
      </w:r>
      <w:r w:rsidR="005F5AAE">
        <w:fldChar w:fldCharType="end"/>
      </w:r>
      <w:del w:id="3441" w:author="Windows User" w:date="2018-10-31T09:37:00Z">
        <w:r w:rsidR="00EA3193" w:rsidDel="00EA3193">
          <w:fldChar w:fldCharType="separate"/>
        </w:r>
      </w:del>
      <w:r w:rsidR="005F5AAE" w:rsidRPr="005F5AAE">
        <w:rPr>
          <w:noProof/>
          <w:vertAlign w:val="superscript"/>
        </w:rPr>
        <w:t>296, 297</w:t>
      </w:r>
      <w:del w:id="3442" w:author="Windows User" w:date="2018-10-31T09:37:00Z">
        <w:r w:rsidR="00EA3193" w:rsidDel="00EA3193">
          <w:fldChar w:fldCharType="end"/>
        </w:r>
      </w:del>
      <w:ins w:id="3443" w:author="Windows User" w:date="2018-10-31T16:29:00Z">
        <w:r w:rsidR="00182F04">
          <w:t xml:space="preserve"> </w:t>
        </w:r>
      </w:ins>
      <w:ins w:id="3444" w:author="Windows User" w:date="2018-10-31T16:30:00Z">
        <w:r w:rsidR="00182F04">
          <w:t>demonstrated</w:t>
        </w:r>
      </w:ins>
      <w:ins w:id="3445" w:author="Windows User" w:date="2018-10-31T16:29:00Z">
        <w:r w:rsidR="00182F04">
          <w:t xml:space="preserve"> </w:t>
        </w:r>
      </w:ins>
      <w:ins w:id="3446" w:author="Windows User" w:date="2018-10-31T16:30:00Z">
        <w:r w:rsidR="00182F04">
          <w:t xml:space="preserve">a significant difference in superior inferior ADC gradient in smokers vs. health volunteers, whereas </w:t>
        </w:r>
        <w:r w:rsidR="00182F04" w:rsidRPr="00182F04">
          <w:rPr>
            <w:vertAlign w:val="superscript"/>
            <w:rPrChange w:id="3447" w:author="Windows User" w:date="2018-10-31T16:31:00Z">
              <w:rPr/>
            </w:rPrChange>
          </w:rPr>
          <w:t>129</w:t>
        </w:r>
        <w:r w:rsidR="00182F04">
          <w:t>Xe ADC did not.</w:t>
        </w:r>
      </w:ins>
      <w:r w:rsidR="00182F04">
        <w:fldChar w:fldCharType="begin">
          <w:fldData xml:space="preserve">PEVuZE5vdGU+PENpdGU+PEF1dGhvcj5LaXJieTwvQXV0aG9yPjxZZWFyPjIwMTQ8L1llYXI+PFJl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</w:fldData>
        </w:fldChar>
      </w:r>
      <w:r w:rsidR="0036794D">
        <w:instrText xml:space="preserve"> ADDIN EN.CITE </w:instrText>
      </w:r>
      <w:r w:rsidR="0036794D">
        <w:fldChar w:fldCharType="begin">
          <w:fldData xml:space="preserve">PEVuZE5vdGU+PENpdGU+PEF1dGhvcj5LaXJieTwvQXV0aG9yPjxZZWFyPjIwMTQ8L1llYXI+PFJl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</w:fldData>
        </w:fldChar>
      </w:r>
      <w:r w:rsidR="0036794D">
        <w:instrText xml:space="preserve"> ADDIN EN.CITE.DATA </w:instrText>
      </w:r>
      <w:r w:rsidR="0036794D">
        <w:fldChar w:fldCharType="end"/>
      </w:r>
      <w:r w:rsidR="00182F04">
        <w:fldChar w:fldCharType="separate"/>
      </w:r>
      <w:r w:rsidR="0036794D" w:rsidRPr="0036794D">
        <w:rPr>
          <w:noProof/>
          <w:vertAlign w:val="superscript"/>
        </w:rPr>
        <w:t>348</w:t>
      </w:r>
      <w:r w:rsidR="00182F04">
        <w:fldChar w:fldCharType="end"/>
      </w:r>
    </w:p>
    <w:p w14:paraId="63499E35" w14:textId="1B0CC98B" w:rsidR="008150BE" w:rsidRDefault="008150BE">
      <w:pPr>
        <w:pStyle w:val="Heading4"/>
      </w:pPr>
      <w:bookmarkStart w:id="3448" w:name="_Toc320447407"/>
      <w:r>
        <w:t>Xenon Spectroscopy: Tissue and Blood Diffusion</w:t>
      </w:r>
      <w:bookmarkEnd w:id="3448"/>
    </w:p>
    <w:p w14:paraId="1A4748D9" w14:textId="1DDE6685" w:rsidR="008150BE" w:rsidRDefault="008150BE" w:rsidP="008150BE">
      <w:r>
        <w:t xml:space="preserve">In addition to similar ventilation and Brownian motion properties of helium, </w:t>
      </w:r>
      <w:r w:rsidRPr="007172DD">
        <w:rPr>
          <w:vertAlign w:val="superscript"/>
        </w:rPr>
        <w:t>129</w:t>
      </w:r>
      <w:r>
        <w:t xml:space="preserve">Xe exhibits a further property of particular interest in lung imaging. </w:t>
      </w:r>
      <w:r w:rsidRPr="007172DD">
        <w:rPr>
          <w:vertAlign w:val="superscript"/>
        </w:rPr>
        <w:t>129</w:t>
      </w:r>
      <w:r>
        <w:t xml:space="preserve">Xe is soluble in the blood and interstitial tissue compartments and therefore measurement of </w:t>
      </w:r>
      <w:r w:rsidRPr="007172DD">
        <w:rPr>
          <w:vertAlign w:val="superscript"/>
        </w:rPr>
        <w:t>129</w:t>
      </w:r>
      <w:r>
        <w:t xml:space="preserve">Xe signal strength in these </w:t>
      </w:r>
      <w:r w:rsidRPr="0049290C">
        <w:t xml:space="preserve">components </w:t>
      </w:r>
      <w:r>
        <w:t>has</w:t>
      </w:r>
      <w:r w:rsidRPr="0049290C">
        <w:t xml:space="preserve"> the potential to provide a functional imaging index o</w:t>
      </w:r>
      <w:r>
        <w:t>f</w:t>
      </w:r>
      <w:r w:rsidRPr="0049290C">
        <w:t xml:space="preserve"> gas transfer.</w:t>
      </w:r>
      <w:r w:rsidR="00EA3193">
        <w:fldChar w:fldCharType="begin">
          <w:fldData xml:space="preserve">PEVuZE5vdGU+PENpdGU+PEF1dGhvcj5XYW5nPC9BdXRob3I+PFllYXI+MjAxNzwvWWVhcj48UmVj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0F3E">
        <w:instrText xml:space="preserve"> ADDIN EN.CITE </w:instrText>
      </w:r>
      <w:r w:rsidR="00BE0F3E">
        <w:fldChar w:fldCharType="begin">
          <w:fldData xml:space="preserve">PEVuZE5vdGU+PENpdGU+PEF1dGhvcj5XYW5nPC9BdXRob3I+PFllYXI+MjAxNzwvWWVhcj48UmVj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0F3E">
        <w:instrText xml:space="preserve"> ADDIN EN.CITE.DATA </w:instrText>
      </w:r>
      <w:r w:rsidR="00BE0F3E">
        <w:fldChar w:fldCharType="end"/>
      </w:r>
      <w:r w:rsidR="00EA3193">
        <w:fldChar w:fldCharType="separate"/>
      </w:r>
      <w:r w:rsidR="00BE0F3E" w:rsidRPr="00BE0F3E">
        <w:rPr>
          <w:noProof/>
          <w:vertAlign w:val="superscript"/>
        </w:rPr>
        <w:t>297</w:t>
      </w:r>
      <w:r w:rsidR="00EA3193">
        <w:fldChar w:fldCharType="end"/>
      </w:r>
    </w:p>
    <w:p w14:paraId="3BC26E65" w14:textId="1C6D41DD" w:rsidR="008150BE" w:rsidRDefault="008150BE" w:rsidP="008150BE">
      <w:r>
        <w:t>Once xenon arrives at the alveolar units, it is able to freely diffuse across the thin membrane into the pulmonary circulation.</w:t>
      </w:r>
      <w:r>
        <w:fldChar w:fldCharType="begin">
          <w:fldData xml:space="preserve">PEVuZE5vdGU+PENpdGU+PEF1dGhvcj5EcmllaHV5czwvQXV0aG9yPjxZZWFyPjIwMDY8L1llYXI+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U0E8L2Z1bGwtdGl0bGU+PC9hbHQtcGVyaW9kaWNhbD48cGFnZXM+MTgyNzgt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==
</w:fldData>
        </w:fldChar>
      </w:r>
      <w:r w:rsidR="00BE0F3E">
        <w:instrText xml:space="preserve"> ADDIN EN.CITE </w:instrText>
      </w:r>
      <w:r w:rsidR="00BE0F3E">
        <w:fldChar w:fldCharType="begin">
          <w:fldData xml:space="preserve">PEVuZE5vdGU+PENpdGU+PEF1dGhvcj5EcmllaHV5czwvQXV0aG9yPjxZZWFyPjIwMDY8L1llYXI+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U0E8L2Z1bGwtdGl0bGU+PC9hbHQtcGVyaW9kaWNhbD48cGFnZXM+MTgyNzgt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==
</w:fldData>
        </w:fldChar>
      </w:r>
      <w:r w:rsidR="00BE0F3E">
        <w:instrText xml:space="preserve"> ADDIN EN.CITE.DATA </w:instrText>
      </w:r>
      <w:r w:rsidR="00BE0F3E">
        <w:fldChar w:fldCharType="end"/>
      </w:r>
      <w:r>
        <w:fldChar w:fldCharType="separate"/>
      </w:r>
      <w:r w:rsidR="00132294" w:rsidRPr="00132294">
        <w:rPr>
          <w:noProof/>
          <w:vertAlign w:val="superscript"/>
        </w:rPr>
        <w:t>274</w:t>
      </w:r>
      <w:r>
        <w:fldChar w:fldCharType="end"/>
      </w:r>
      <w:r>
        <w:t xml:space="preserve"> Due to the high polarisability of the xenon electron cloud, the nucleus exhibits chemical shifts in different chemical environments, detectable as peaks across the frequency spectrum. The resonance for </w:t>
      </w:r>
      <w:r w:rsidRPr="007172DD">
        <w:rPr>
          <w:vertAlign w:val="superscript"/>
        </w:rPr>
        <w:t>129</w:t>
      </w:r>
      <w:r>
        <w:t>Xe is expressed as a relative distance from the gas spectrum, taken as 0 parts per million. In aqueous dissolved tissue and plasma this is 197 parts per million (ppm), while xenon from red blood cells have a resonance around 217 ppm.</w:t>
      </w:r>
      <w:r>
        <w:fldChar w:fldCharType="begin"/>
      </w:r>
      <w:r w:rsidR="0036794D">
        <w:instrText xml:space="preserve"> ADDIN EN.CITE &lt;EndNote&gt;&lt;Cite&gt;&lt;Author&gt;Miller&lt;/Author&gt;&lt;Year&gt;1981&lt;/Year&gt;&lt;RecNum&gt;461&lt;/RecNum&gt;&lt;DisplayText&gt;&lt;style face="superscript"&gt;349&lt;/style&gt;&lt;/DisplayText&gt;&lt;record&gt;&lt;rec-number&gt;461&lt;/rec-number&gt;&lt;foreign-keys&gt;&lt;key app="EN" db-id="52evaf50e9fe5cewd9b555d6wtw099s0pzrz" timestamp="1452167650" guid="cf66f7e2-3740-4f3e-b8c3-3f1c60bfc6b6"&gt;461&lt;/key&gt;&lt;key app="ENWeb" db-id=""&gt;0&lt;/key&gt;&lt;/foreign-keys&gt;&lt;ref-type name="Journal Article"&gt;17&lt;/ref-type&gt;&lt;contributors&gt;&lt;authors&gt;&lt;author&gt;Miller, K. W.&lt;/author&gt;&lt;author&gt;Reo, N. V.&lt;/author&gt;&lt;author&gt;Schoot Uiterkamp, A. J.&lt;/author&gt;&lt;author&gt;Stengle, D. P.&lt;/author&gt;&lt;author&gt;Stengle, T. R.&lt;/author&gt;&lt;author&gt;Williamson, K. L.&lt;/author&gt;&lt;/authors&gt;&lt;/contributors&gt;&lt;titles&gt;&lt;title&gt;Xenon NMR: chemical shifts of a general anesthetic in common solvents, proteins, and membranes&lt;/title&gt;&lt;secondary-title&gt;Proceedings of the National Academy of Sciences of the United States of America&lt;/secondary-title&gt;&lt;alt-title&gt;Proc Natl Acad Sci USA&lt;/alt-title&gt;&lt;/titles&gt;&lt;periodical&gt;&lt;full-title&gt;Proc Natl Acad Sci U S A&lt;/full-title&gt;&lt;abbr-1&gt;Proceedings of the National Academy of Sciences of the United States of America&lt;/abbr-1&gt;&lt;/periodical&gt;&lt;alt-periodical&gt;&lt;full-title&gt;Proc Natl Acad Sci USA&lt;/full-title&gt;&lt;/alt-periodical&gt;&lt;pages&gt;4946-4949&lt;/pages&gt;&lt;volume&gt;78&lt;/volume&gt;&lt;number&gt;8&lt;/number&gt;&lt;dates&gt;&lt;year&gt;1981&lt;/year&gt;&lt;/dates&gt;&lt;isbn&gt;0027-8424&amp;#xD;1091-6490&lt;/isbn&gt;&lt;accession-num&gt;PMC320304&lt;/accession-num&gt;&lt;urls&gt;&lt;related-urls&gt;&lt;url&gt;http://www.ncbi.nlm.nih.gov/pmc/articles/PMC320304/&lt;/url&gt;&lt;url&gt;http://www.ncbi.nlm.nih.gov/pmc/articles/PMC320304/pdf/pnas00659-0321.pdf&lt;/url&gt;&lt;/related-urls&gt;&lt;/urls&gt;&lt;remote-database-name&gt;PMC&lt;/remote-database-name&gt;&lt;/record&gt;&lt;/Cite&gt;&lt;/EndNote&gt;</w:instrText>
      </w:r>
      <w:r>
        <w:fldChar w:fldCharType="separate"/>
      </w:r>
      <w:r w:rsidR="0036794D" w:rsidRPr="0036794D">
        <w:rPr>
          <w:noProof/>
          <w:vertAlign w:val="superscript"/>
        </w:rPr>
        <w:t>349</w:t>
      </w:r>
      <w:r>
        <w:fldChar w:fldCharType="end"/>
      </w:r>
      <w:r>
        <w:t xml:space="preserve"> This concept is illustrated in </w:t>
      </w:r>
      <w:r w:rsidR="000303A8">
        <w:t>Figure</w:t>
      </w:r>
      <w:r>
        <w:t xml:space="preserve"> 2.1</w:t>
      </w:r>
      <w:ins w:id="3449" w:author="Windows User" w:date="2018-10-31T15:12:00Z">
        <w:r w:rsidR="00EA5269">
          <w:t>6</w:t>
        </w:r>
      </w:ins>
      <w:ins w:id="3450" w:author="Nicholas Weatherley" w:date="2019-02-08T15:58:00Z">
        <w:r w:rsidR="003F54A0">
          <w:t xml:space="preserve">, using schematics of </w:t>
        </w:r>
      </w:ins>
      <w:ins w:id="3451" w:author="Nicholas Weatherley" w:date="2019-02-08T15:59:00Z">
        <w:r w:rsidR="000859D6">
          <w:t>the spectra</w:t>
        </w:r>
      </w:ins>
      <w:del w:id="3452" w:author="Windows User" w:date="2018-10-31T15:12:00Z">
        <w:r w:rsidDel="00EA5269">
          <w:delText>2</w:delText>
        </w:r>
      </w:del>
      <w:r>
        <w:t>.</w:t>
      </w:r>
    </w:p>
    <w:p w14:paraId="2D11F00F" w14:textId="09DDF942" w:rsidR="008150BE" w:rsidRDefault="003F54A0" w:rsidP="008150BE">
      <w:pPr>
        <w:pStyle w:val="figure"/>
      </w:pPr>
      <w:ins w:id="3453" w:author="Nicholas Weatherley" w:date="2019-02-08T15:58:00Z">
        <w:r>
          <w:rPr>
            <w:noProof/>
            <w:lang w:eastAsia="en-GB"/>
          </w:rPr>
          <w:lastRenderedPageBreak/>
          <w:drawing>
            <wp:inline distT="0" distB="0" distL="0" distR="0" wp14:anchorId="23B004A0" wp14:editId="0D94ECBE">
              <wp:extent cx="6038215" cy="677418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Xenon shit.pdf"/>
                      <pic:cNvPicPr/>
                    </pic:nvPicPr>
                    <pic:blipFill>
                      <a:blip r:embed="rId54"/>
                      <a:stretch>
                        <a:fillRect/>
                      </a:stretch>
                    </pic:blipFill>
                    <pic:spPr>
                      <a:xfrm>
                        <a:off x="0" y="0"/>
                        <a:ext cx="6038215" cy="6774180"/>
                      </a:xfrm>
                      <a:prstGeom prst="rect">
                        <a:avLst/>
                      </a:prstGeom>
                    </pic:spPr>
                  </pic:pic>
                </a:graphicData>
              </a:graphic>
            </wp:inline>
          </w:drawing>
        </w:r>
      </w:ins>
      <w:del w:id="3454" w:author="Nicholas Weatherley" w:date="2019-02-08T15:58:00Z">
        <w:r w:rsidR="008150BE" w:rsidDel="003F54A0">
          <w:rPr>
            <w:noProof/>
            <w:lang w:eastAsia="en-GB"/>
          </w:rPr>
          <w:drawing>
            <wp:inline distT="0" distB="0" distL="0" distR="0" wp14:anchorId="16F63BDD" wp14:editId="0BE93B4F">
              <wp:extent cx="6038215" cy="677418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Xenon schematic.pdf"/>
                      <pic:cNvPicPr/>
                    </pic:nvPicPr>
                    <pic:blipFill>
                      <a:blip r:embed="rId55">
                        <a:extLst>
                          <a:ext uri="{28A0092B-C50C-407E-A947-70E740481C1C}">
                            <a14:useLocalDpi xmlns:a14="http://schemas.microsoft.com/office/drawing/2010/main" val="0"/>
                          </a:ext>
                        </a:extLst>
                      </a:blip>
                      <a:stretch>
                        <a:fillRect/>
                      </a:stretch>
                    </pic:blipFill>
                    <pic:spPr>
                      <a:xfrm>
                        <a:off x="0" y="0"/>
                        <a:ext cx="6038215" cy="6774180"/>
                      </a:xfrm>
                      <a:prstGeom prst="rect">
                        <a:avLst/>
                      </a:prstGeom>
                    </pic:spPr>
                  </pic:pic>
                </a:graphicData>
              </a:graphic>
            </wp:inline>
          </w:drawing>
        </w:r>
      </w:del>
    </w:p>
    <w:p w14:paraId="24334159" w14:textId="1C3BACCB" w:rsidR="008150BE" w:rsidRDefault="000303A8" w:rsidP="008150BE">
      <w:pPr>
        <w:pStyle w:val="Caption"/>
      </w:pPr>
      <w:bookmarkStart w:id="3455" w:name="_Toc364424669"/>
      <w:bookmarkStart w:id="3456" w:name="_Toc364425631"/>
      <w:bookmarkStart w:id="3457" w:name="_Toc364493354"/>
      <w:bookmarkStart w:id="3458" w:name="_Toc494795729"/>
      <w:bookmarkStart w:id="3459" w:name="_Toc3145321"/>
      <w:r>
        <w:t>Figure</w:t>
      </w:r>
      <w:r w:rsidR="008150BE">
        <w:t xml:space="preserve"> </w:t>
      </w:r>
      <w:ins w:id="346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4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462" w:author="Nicholas Weatherley" w:date="2019-03-05T22:36:00Z">
        <w:r w:rsidR="00D5585D">
          <w:rPr>
            <w:noProof/>
          </w:rPr>
          <w:t>16</w:t>
        </w:r>
        <w:r w:rsidR="00D5585D">
          <w:fldChar w:fldCharType="end"/>
        </w:r>
      </w:ins>
      <w:ins w:id="3463" w:author="Windows User" w:date="2018-11-01T14:27:00Z">
        <w:del w:id="3464" w:author="Nicholas Weatherley" w:date="2019-03-05T22:36:00Z">
          <w:r w:rsidR="002F70B6" w:rsidDel="00D5585D">
            <w:fldChar w:fldCharType="begin"/>
          </w:r>
          <w:r w:rsidR="002F70B6" w:rsidDel="00D5585D">
            <w:delInstrText xml:space="preserve"> STYLEREF 1 \s </w:delInstrText>
          </w:r>
        </w:del>
      </w:ins>
      <w:del w:id="3465" w:author="Nicholas Weatherley" w:date="2019-03-05T22:36:00Z">
        <w:r w:rsidR="002F70B6" w:rsidDel="00D5585D">
          <w:fldChar w:fldCharType="separate"/>
        </w:r>
        <w:r w:rsidR="0024585E" w:rsidDel="00D5585D">
          <w:rPr>
            <w:noProof/>
          </w:rPr>
          <w:delText>2</w:delText>
        </w:r>
      </w:del>
      <w:ins w:id="3466" w:author="Windows User" w:date="2018-11-01T14:27:00Z">
        <w:del w:id="34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468" w:author="Nicholas Weatherley" w:date="2019-03-05T22:36:00Z">
        <w:r w:rsidR="002F70B6" w:rsidDel="00D5585D">
          <w:fldChar w:fldCharType="end"/>
        </w:r>
      </w:del>
      <w:del w:id="34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bookmarkStart w:id="3470" w:name="_Toc320447471"/>
      <w:r w:rsidR="008150BE">
        <w:t>: Xenon diffusion from gas into aqueous and red cell environments</w:t>
      </w:r>
      <w:bookmarkEnd w:id="3455"/>
      <w:bookmarkEnd w:id="3456"/>
      <w:bookmarkEnd w:id="3457"/>
      <w:bookmarkEnd w:id="3458"/>
      <w:bookmarkEnd w:id="3459"/>
      <w:bookmarkEnd w:id="3470"/>
    </w:p>
    <w:p w14:paraId="5D5EBB43" w14:textId="77777777" w:rsidR="008150BE" w:rsidRDefault="008150BE" w:rsidP="008150BE">
      <w:pPr>
        <w:pStyle w:val="Figuretext"/>
      </w:pPr>
      <w:r w:rsidRPr="0056524C">
        <w:rPr>
          <w:vertAlign w:val="superscript"/>
        </w:rPr>
        <w:t>129</w:t>
      </w:r>
      <w:r>
        <w:t xml:space="preserve">Xe diffuses into distal acinar airways and freely into plasma across the alveolar tissue membrane and is taken up by red blood cells. Upon changing from the alveolar gaseous (G) environment to an aqueous tissue / plasma (T/P) environment, </w:t>
      </w:r>
      <w:r w:rsidRPr="0056524C">
        <w:rPr>
          <w:vertAlign w:val="superscript"/>
        </w:rPr>
        <w:t>129</w:t>
      </w:r>
      <w:r>
        <w:t xml:space="preserve">Xe undergoes a radiofrequency chemical shift. A further shift occurs where </w:t>
      </w:r>
      <w:r w:rsidRPr="0056524C">
        <w:rPr>
          <w:vertAlign w:val="superscript"/>
        </w:rPr>
        <w:t>129</w:t>
      </w:r>
      <w:r>
        <w:t>Xe is taken up by red blood cells (RBC). The diagrams represent a healthy person (A) and a person with a thickened alveolar tissue membrane (labelled T) due to severe lung fibrosis (B). RBCs are constantly replenished by the pulmonary circulation and so is a ‘sink’ in this system, i.e. the limiting factor is the tissue septal barrier. The associated spectra peak examples are not to scale. IPF: idiopathic pulmonary fibrosis; G: gas phase; T: tissue phase; P: plasma phase; RBC: red blood cell phase.</w:t>
      </w:r>
    </w:p>
    <w:p w14:paraId="1642E191" w14:textId="761B8EC4" w:rsidR="008150BE" w:rsidRDefault="008150BE" w:rsidP="008150BE">
      <w:r>
        <w:t>This property allows for xenon dissolved in blood and tissue to be differentiated from xenon present in the airways by means of measuring their respective electromagnetic signals following MR radiofrequency excitation, as is shown in bleomycin treated rat models.</w:t>
      </w:r>
      <w:r>
        <w:fldChar w:fldCharType="begin"/>
      </w:r>
      <w:r w:rsidR="0036794D">
        <w:instrText xml:space="preserve"> ADDIN EN.CITE &lt;EndNote&gt;&lt;Cite&gt;&lt;Author&gt;Cleveland&lt;/Author&gt;&lt;Year&gt;2014&lt;/Year&gt;&lt;RecNum&gt;168&lt;/RecNum&gt;&lt;DisplayText&gt;&lt;style face="superscript"&gt;350&lt;/style&gt;&lt;/DisplayText&gt;&lt;record&gt;&lt;rec-number&gt;168&lt;/rec-number&gt;&lt;foreign-keys&gt;&lt;key app="EN" db-id="52evaf50e9fe5cewd9b555d6wtw099s0pzrz" timestamp="1433173558" guid="67f430a5-bcb3-426c-8b8b-fab948d99a56"&gt;168&lt;/key&gt;&lt;key app="ENWeb" db-id=""&gt;0&lt;/key&gt;&lt;/foreign-keys&gt;&lt;ref-type name="Journal Article"&gt;17&lt;/ref-type&gt;&lt;contributors&gt;&lt;authors&gt;&lt;author&gt;Cleveland, Z. I.&lt;/author&gt;&lt;author&gt;Virgincar, R. S.&lt;/author&gt;&lt;author&gt;Qi, Y.&lt;/author&gt;&lt;author&gt;Robertson, S. H.&lt;/author&gt;&lt;author&gt;Degan, S.&lt;/author&gt;&lt;author&gt;Driehuys, B.&lt;/author&gt;&lt;/authors&gt;&lt;/contributors&gt;&lt;auth-address&gt;Center for In Vivo Microscopy, Department of Radiology, Duke University Medical Center, Durham, NC, USA.&lt;/auth-address&gt;&lt;titles&gt;&lt;title&gt;3D MRI of impaired hyperpolarized 129Xe uptake in a rat model of pulmonary fibrosis&lt;/title&gt;&lt;secondary-title&gt;Nuclear Magnetic Resonance in Biomedicine&lt;/secondary-title&gt;&lt;alt-title&gt;NMR Biomed&lt;/alt-title&gt;&lt;/titles&gt;&lt;alt-periodical&gt;&lt;full-title&gt;NMR Biomed&lt;/full-title&gt;&lt;abbr-1&gt;NMR in biomedicine&lt;/abbr-1&gt;&lt;/alt-periodical&gt;&lt;pages&gt;1502-14&lt;/pages&gt;&lt;volume&gt;27&lt;/volume&gt;&lt;number&gt;12&lt;/number&gt;&lt;dates&gt;&lt;year&gt;2014&lt;/year&gt;&lt;pub-dates&gt;&lt;date&gt;Dec&lt;/date&gt;&lt;/pub-dates&gt;&lt;/dates&gt;&lt;isbn&gt;1099-1492 (Electronic)&amp;#xD;0952-3480 (Linking)&lt;/isbn&gt;&lt;accession-num&gt;24816478&lt;/accession-num&gt;&lt;urls&gt;&lt;related-urls&gt;&lt;url&gt;http://www.ncbi.nlm.nih.gov/pubmed/24816478&lt;/url&gt;&lt;/related-urls&gt;&lt;/urls&gt;&lt;custom2&gt;4229493&lt;/custom2&gt;&lt;electronic-resource-num&gt;10.1002/nbm.3127&lt;/electronic-resource-num&gt;&lt;research-notes&gt;Really excellent explanation of Xe is ST measurement physiology. Equilibrium occurs quickly and flow main  determinant, therefore, small alpha and short TR causes a magnetization &amp;apos;sink&amp;apos;.&amp;#xD;&amp;#xD;Shows promise for examination of ST differentiation in rats. See ref 36 and 37 for HPXe techniques.&lt;/research-notes&gt;&lt;/record&gt;&lt;/Cite&gt;&lt;/EndNote&gt;</w:instrText>
      </w:r>
      <w:r>
        <w:fldChar w:fldCharType="separate"/>
      </w:r>
      <w:r w:rsidR="0036794D" w:rsidRPr="0036794D">
        <w:rPr>
          <w:noProof/>
          <w:vertAlign w:val="superscript"/>
        </w:rPr>
        <w:t>350</w:t>
      </w:r>
      <w:r>
        <w:fldChar w:fldCharType="end"/>
      </w:r>
      <w:r>
        <w:t xml:space="preserve"> Models based upon the amplitude of these peaks provide an estimation of overall alveolar septal thickness. This provides exciting clinical possibilities for modelling regional gas </w:t>
      </w:r>
      <w:r>
        <w:lastRenderedPageBreak/>
        <w:t>transfer efficiency of lung diseases involving the pulmonary interstitium, such as idiopathic pulmonary fibrosis.</w:t>
      </w:r>
    </w:p>
    <w:p w14:paraId="1ED4448E" w14:textId="2A3733A4" w:rsidR="008150BE" w:rsidRDefault="008150BE" w:rsidP="008150BE">
      <w:pPr>
        <w:rPr>
          <w:lang w:val="en-US"/>
        </w:rPr>
      </w:pPr>
      <w:r>
        <w:t>However, the best way of interpreting this information remains to be established</w:t>
      </w:r>
      <w:r w:rsidRPr="0015591A">
        <w:t>. The chemical</w:t>
      </w:r>
      <w:r>
        <w:t xml:space="preserve"> </w:t>
      </w:r>
      <w:r>
        <w:rPr>
          <w:lang w:val="en-US"/>
        </w:rPr>
        <w:t xml:space="preserve">shift saturation recovery (CSSR) spectroscopy method monitors the time-dependent buildup of dissolved </w:t>
      </w:r>
      <w:r w:rsidRPr="0015591A">
        <w:rPr>
          <w:vertAlign w:val="superscript"/>
        </w:rPr>
        <w:t>129</w:t>
      </w:r>
      <w:r>
        <w:rPr>
          <w:lang w:val="en-US"/>
        </w:rPr>
        <w:t>Xe magnetization in the T/P and RBC compartments following selective saturation.</w:t>
      </w:r>
      <w:r>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 </w:instrText>
      </w:r>
      <w:r w:rsidR="00BE0F3E">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DATA </w:instrText>
      </w:r>
      <w:r w:rsidR="00BE0F3E">
        <w:rPr>
          <w:lang w:val="en-US"/>
        </w:rPr>
      </w:r>
      <w:r w:rsidR="00BE0F3E">
        <w:rPr>
          <w:lang w:val="en-US"/>
        </w:rPr>
        <w:fldChar w:fldCharType="end"/>
      </w:r>
      <w:r>
        <w:rPr>
          <w:lang w:val="en-US"/>
        </w:rPr>
      </w:r>
      <w:r>
        <w:rPr>
          <w:lang w:val="en-US"/>
        </w:rPr>
        <w:fldChar w:fldCharType="separate"/>
      </w:r>
      <w:r w:rsidR="00BE0F3E" w:rsidRPr="00BE0F3E">
        <w:rPr>
          <w:noProof/>
          <w:vertAlign w:val="superscript"/>
          <w:lang w:val="en-US"/>
        </w:rPr>
        <w:t>295</w:t>
      </w:r>
      <w:r>
        <w:rPr>
          <w:lang w:val="en-US"/>
        </w:rPr>
        <w:fldChar w:fldCharType="end"/>
      </w:r>
      <w:r>
        <w:rPr>
          <w:lang w:val="en-US"/>
        </w:rPr>
        <w:t xml:space="preserve"> Applying 1-dimensional models of lung tissue characteristics to the CSSR data allows inferences to be made about the gas diffusion interface of the lung, including </w:t>
      </w:r>
      <w:r w:rsidRPr="00E44716">
        <w:rPr>
          <w:lang w:val="en-US"/>
        </w:rPr>
        <w:t>alveolar septal</w:t>
      </w:r>
      <w:r>
        <w:rPr>
          <w:lang w:val="en-US"/>
        </w:rPr>
        <w:t xml:space="preserve"> thickness (ST) </w:t>
      </w:r>
      <w:r w:rsidRPr="00E44716">
        <w:rPr>
          <w:lang w:val="en-US"/>
        </w:rPr>
        <w:t>and surface</w:t>
      </w:r>
      <w:r>
        <w:rPr>
          <w:lang w:val="en-US"/>
        </w:rPr>
        <w:t xml:space="preserve"> </w:t>
      </w:r>
      <w:r w:rsidRPr="00E44716">
        <w:rPr>
          <w:lang w:val="en-US"/>
        </w:rPr>
        <w:t>area-to-volume ratio (S/V)</w:t>
      </w:r>
      <w:r>
        <w:rPr>
          <w:lang w:val="en-US"/>
        </w:rPr>
        <w:t>.</w:t>
      </w:r>
      <w:r>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 </w:instrText>
      </w:r>
      <w:r w:rsidR="0036794D">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DATA </w:instrText>
      </w:r>
      <w:r w:rsidR="0036794D">
        <w:rPr>
          <w:lang w:val="en-US"/>
        </w:rPr>
      </w:r>
      <w:r w:rsidR="0036794D">
        <w:rPr>
          <w:lang w:val="en-US"/>
        </w:rPr>
        <w:fldChar w:fldCharType="end"/>
      </w:r>
      <w:r>
        <w:rPr>
          <w:lang w:val="en-US"/>
        </w:rPr>
      </w:r>
      <w:r>
        <w:rPr>
          <w:lang w:val="en-US"/>
        </w:rPr>
        <w:fldChar w:fldCharType="separate"/>
      </w:r>
      <w:r w:rsidR="0036794D" w:rsidRPr="0036794D">
        <w:rPr>
          <w:noProof/>
          <w:vertAlign w:val="superscript"/>
          <w:lang w:val="en-US"/>
        </w:rPr>
        <w:t>351, 352</w:t>
      </w:r>
      <w:r>
        <w:rPr>
          <w:lang w:val="en-US"/>
        </w:rPr>
        <w:fldChar w:fldCharType="end"/>
      </w:r>
      <w:r>
        <w:rPr>
          <w:lang w:val="en-US"/>
        </w:rPr>
        <w:t xml:space="preserve"> This technique demonstrates substantial differences between small groups of healthy volunteers, patients with systemic sclerosis associated lung disease and IPF,</w:t>
      </w:r>
      <w:r>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 </w:instrText>
      </w:r>
      <w:r w:rsidR="00BE0F3E">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DATA </w:instrText>
      </w:r>
      <w:r w:rsidR="00BE0F3E">
        <w:rPr>
          <w:lang w:val="en-US"/>
        </w:rPr>
      </w:r>
      <w:r w:rsidR="00BE0F3E">
        <w:rPr>
          <w:lang w:val="en-US"/>
        </w:rPr>
        <w:fldChar w:fldCharType="end"/>
      </w:r>
      <w:r>
        <w:rPr>
          <w:lang w:val="en-US"/>
        </w:rPr>
      </w:r>
      <w:r>
        <w:rPr>
          <w:lang w:val="en-US"/>
        </w:rPr>
        <w:fldChar w:fldCharType="separate"/>
      </w:r>
      <w:r w:rsidR="00BE0F3E" w:rsidRPr="00BE0F3E">
        <w:rPr>
          <w:noProof/>
          <w:vertAlign w:val="superscript"/>
          <w:lang w:val="en-US"/>
        </w:rPr>
        <w:t>295</w:t>
      </w:r>
      <w:r>
        <w:rPr>
          <w:lang w:val="en-US"/>
        </w:rPr>
        <w:fldChar w:fldCharType="end"/>
      </w:r>
      <w:r>
        <w:rPr>
          <w:lang w:val="en-US"/>
        </w:rPr>
        <w:t xml:space="preserve"> while ST demonstrated intra-subject variability</w:t>
      </w:r>
      <w:r w:rsidRPr="004E7905">
        <w:rPr>
          <w:lang w:val="en-US"/>
        </w:rPr>
        <w:t xml:space="preserve"> of a similar order to the variability of </w:t>
      </w:r>
      <w:r>
        <w:rPr>
          <w:lang w:val="en-US"/>
        </w:rPr>
        <w:t>PFTs in a cohort of people with chronic obstructive pulmonary disease.</w:t>
      </w:r>
      <w:r>
        <w:rPr>
          <w:lang w:val="en-US"/>
        </w:rPr>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rPr>
          <w:lang w:val="en-US"/>
        </w:rPr>
        <w:instrText xml:space="preserve"> ADDIN EN.CITE </w:instrText>
      </w:r>
      <w:r w:rsidR="0036794D">
        <w:rPr>
          <w:lang w:val="en-US"/>
        </w:rPr>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rPr>
          <w:lang w:val="en-US"/>
        </w:rPr>
        <w:instrText xml:space="preserve"> ADDIN EN.CITE.DATA </w:instrText>
      </w:r>
      <w:r w:rsidR="0036794D">
        <w:rPr>
          <w:lang w:val="en-US"/>
        </w:rPr>
      </w:r>
      <w:r w:rsidR="0036794D">
        <w:rPr>
          <w:lang w:val="en-US"/>
        </w:rPr>
        <w:fldChar w:fldCharType="end"/>
      </w:r>
      <w:r>
        <w:rPr>
          <w:lang w:val="en-US"/>
        </w:rPr>
      </w:r>
      <w:r>
        <w:rPr>
          <w:lang w:val="en-US"/>
        </w:rPr>
        <w:fldChar w:fldCharType="separate"/>
      </w:r>
      <w:r w:rsidR="0036794D" w:rsidRPr="0036794D">
        <w:rPr>
          <w:noProof/>
          <w:vertAlign w:val="superscript"/>
          <w:lang w:val="en-US"/>
        </w:rPr>
        <w:t>353</w:t>
      </w:r>
      <w:r>
        <w:rPr>
          <w:lang w:val="en-US"/>
        </w:rPr>
        <w:fldChar w:fldCharType="end"/>
      </w:r>
    </w:p>
    <w:p w14:paraId="5056BCFF" w14:textId="1626A6BC" w:rsidR="008150BE" w:rsidRPr="00CB6DCE" w:rsidRDefault="008150BE" w:rsidP="008150BE">
      <w:del w:id="3471" w:author="Windows User" w:date="2018-10-31T09:38:00Z">
        <w:r w:rsidDel="00EA3193">
          <w:delText xml:space="preserve">Specifically in IPF, </w:delText>
        </w:r>
      </w:del>
      <w:r>
        <w:t xml:space="preserve">Kaushik </w:t>
      </w:r>
      <w:r w:rsidR="002F1515" w:rsidRPr="008D1EAA">
        <w:rPr>
          <w:i/>
        </w:rPr>
        <w:t>et al</w:t>
      </w:r>
      <w:r w:rsidR="002F1515">
        <w:rPr>
          <w:i/>
        </w:rPr>
        <w:t xml:space="preserve">. </w:t>
      </w:r>
      <w:r>
        <w:t>demonstrated how integration of the curves can be used to derive an RBC:TP ratio.</w:t>
      </w:r>
      <w:r>
        <w:fldChar w:fldCharType="begin">
          <w:fldData xml:space="preserve">PEVuZE5vdGU+PENpdGU+PEF1dGhvcj5LYXVzaGlrPC9BdXRob3I+PFllYXI+MjAxNDwvWWVhcj48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6794D">
        <w:instrText xml:space="preserve"> ADDIN EN.CITE </w:instrText>
      </w:r>
      <w:r w:rsidR="0036794D">
        <w:fldChar w:fldCharType="begin">
          <w:fldData xml:space="preserve">PEVuZE5vdGU+PENpdGU+PEF1dGhvcj5LYXVzaGlrPC9BdXRob3I+PFllYXI+MjAxNDwvWWVhcj48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354</w:t>
      </w:r>
      <w:r>
        <w:fldChar w:fldCharType="end"/>
      </w:r>
      <w:r>
        <w:t xml:space="preserve"> The ratio correlated well with T</w:t>
      </w:r>
      <w:r w:rsidRPr="00895CA9">
        <w:rPr>
          <w:vertAlign w:val="subscript"/>
        </w:rPr>
        <w:t>L</w:t>
      </w:r>
      <w:r w:rsidRPr="00963D48">
        <w:rPr>
          <w:vertAlign w:val="subscript"/>
        </w:rPr>
        <w:t>CO</w:t>
      </w:r>
      <w:r w:rsidRPr="00963D48">
        <w:t xml:space="preserve"> </w:t>
      </w:r>
      <w:r>
        <w:t>(D</w:t>
      </w:r>
      <w:r w:rsidRPr="00895CA9">
        <w:rPr>
          <w:vertAlign w:val="subscript"/>
        </w:rPr>
        <w:t>L</w:t>
      </w:r>
      <w:r w:rsidRPr="00963D48">
        <w:rPr>
          <w:vertAlign w:val="subscript"/>
        </w:rPr>
        <w:t>CO</w:t>
      </w:r>
      <w:r>
        <w:t>)</w:t>
      </w:r>
      <w:r w:rsidRPr="00963D48">
        <w:t xml:space="preserve"> </w:t>
      </w:r>
      <w:r>
        <w:t>and demonstrated</w:t>
      </w:r>
      <w:r w:rsidRPr="00CB6DCE">
        <w:t xml:space="preserve"> high i</w:t>
      </w:r>
      <w:r>
        <w:t xml:space="preserve">ntraparticipant </w:t>
      </w:r>
      <w:r w:rsidRPr="00CB6DCE">
        <w:t>reproducibility</w:t>
      </w:r>
      <w:r>
        <w:t xml:space="preserve"> in the healthy volunteer cohort, although no evaluation has been undertaken in participants with IPF</w:t>
      </w:r>
      <w:r w:rsidRPr="00CB6DCE">
        <w:t>.</w:t>
      </w:r>
    </w:p>
    <w:p w14:paraId="2A9D726E" w14:textId="77777777" w:rsidR="008150BE" w:rsidRDefault="008150BE" w:rsidP="008150BE">
      <w:pPr>
        <w:pStyle w:val="Heading3"/>
      </w:pPr>
      <w:bookmarkStart w:id="3472" w:name="_Toc320447408"/>
      <w:bookmarkStart w:id="3473" w:name="_Toc364347278"/>
      <w:r>
        <w:t>Dynamic Contrast-Enhanced MRI</w:t>
      </w:r>
      <w:bookmarkEnd w:id="3472"/>
      <w:bookmarkEnd w:id="3473"/>
    </w:p>
    <w:p w14:paraId="753BC019" w14:textId="77777777" w:rsidR="008150BE" w:rsidRPr="00044541" w:rsidRDefault="008150BE" w:rsidP="008150BE">
      <w:pPr>
        <w:pStyle w:val="Heading4"/>
      </w:pPr>
      <w:r>
        <w:t>Overview</w:t>
      </w:r>
    </w:p>
    <w:p w14:paraId="10456CA1" w14:textId="7242A66D" w:rsidR="008150BE" w:rsidRDefault="008150BE" w:rsidP="008150BE">
      <w:r>
        <w:t>Dynamic contrast-enhanced (DCE) MRI involves peripheral intravenous administration of Gadolinium, commonly utilised for its property as a T1 shortening agent. Contrast injected into a peripheral vein is quickly delivered to the right heart chambers and through the pulmonary circulation during cardiac systole. This provides a means of pulmonary perfusion and haemodynamic assessment. Alongside cardiac MRI, this provides important information with respect to diagnosis, disease monitoring and treatment response in patients with pulmonary hypertension.</w:t>
      </w:r>
      <w:r>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 </w:instrText>
      </w:r>
      <w:r w:rsidR="0036794D">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55</w:t>
      </w:r>
      <w:r>
        <w:fldChar w:fldCharType="end"/>
      </w:r>
      <w:r>
        <w:t xml:space="preserve"> </w:t>
      </w:r>
    </w:p>
    <w:p w14:paraId="5265258B" w14:textId="22127F0B" w:rsidR="008150BE" w:rsidRDefault="008150BE" w:rsidP="008150BE">
      <w:r>
        <w:t>Qualitative assessment is possible by subtraction of baseline signal from peak enhancement, allowing assessment of perfusion defects and their location within the lung. Several methods have been developed for quantifying pulmonary haemodynamic changes, including time taken to peak T1 shortening in the lung tissue,</w:t>
      </w:r>
      <w:r>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 </w:instrText>
      </w:r>
      <w:r w:rsidR="0036794D">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55</w:t>
      </w:r>
      <w:r>
        <w:fldChar w:fldCharType="end"/>
      </w:r>
      <w:r>
        <w:t xml:space="preserve"> and time differences between pulmonary arterial peaks.</w:t>
      </w:r>
      <w:r>
        <w:fldChar w:fldCharType="begin">
          <w:fldData xml:space="preserve">PEVuZE5vdGU+PENpdGU+PEF1dGhvcj5QaWVubjwvQXV0aG9yPjxZZWFyPjIwMTQ8L1llYXI+PFJl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2NjgtNzY8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36794D">
        <w:instrText xml:space="preserve"> ADDIN EN.CITE </w:instrText>
      </w:r>
      <w:r w:rsidR="0036794D">
        <w:fldChar w:fldCharType="begin">
          <w:fldData xml:space="preserve">PEVuZE5vdGU+PENpdGU+PEF1dGhvcj5QaWVubjwvQXV0aG9yPjxZZWFyPjIwMTQ8L1llYXI+PFJl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2NjgtNzY8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36794D">
        <w:instrText xml:space="preserve"> ADDIN EN.CITE.DATA </w:instrText>
      </w:r>
      <w:r w:rsidR="0036794D">
        <w:fldChar w:fldCharType="end"/>
      </w:r>
      <w:r>
        <w:fldChar w:fldCharType="separate"/>
      </w:r>
      <w:r w:rsidR="0036794D" w:rsidRPr="0036794D">
        <w:rPr>
          <w:noProof/>
          <w:vertAlign w:val="superscript"/>
        </w:rPr>
        <w:t>356</w:t>
      </w:r>
      <w:r>
        <w:fldChar w:fldCharType="end"/>
      </w:r>
      <w:r>
        <w:t xml:space="preserve"> Such parameters may prove useful in assessing early pulmonary haemodynamic </w:t>
      </w:r>
      <w:r>
        <w:lastRenderedPageBreak/>
        <w:t>change in respiratory diseases known to be associated with the future development of pulmonary hypertension. However, research into using DCE-MRI to assess pulmonary haemodynamics is going beyond the study of patients with a known predisposition to the development of pulmonary hypertension. For example, patients with asthma also appear to demonstrate changes in pulmonary haemodynamic activity as measured by DCE MRI.</w:t>
      </w:r>
      <w:r>
        <w:fldChar w:fldCharType="begin"/>
      </w:r>
      <w:r w:rsidR="0036794D">
        <w:instrText xml:space="preserve"> ADDIN EN.CITE &lt;EndNote&gt;&lt;Cite&gt;&lt;Author&gt;Zhang&lt;/Author&gt;&lt;Year&gt;2015&lt;/Year&gt;&lt;RecNum&gt;464&lt;/RecNum&gt;&lt;DisplayText&gt;&lt;style face="superscript"&gt;357&lt;/style&gt;&lt;/DisplayText&gt;&lt;record&gt;&lt;rec-number&gt;464&lt;/rec-number&gt;&lt;foreign-keys&gt;&lt;key app="EN" db-id="52evaf50e9fe5cewd9b555d6wtw099s0pzrz" timestamp="1452265570" guid="32c1cbd1-5775-4bd7-ac52-931435a6d08c"&gt;464&lt;/key&gt;&lt;key app="ENWeb" db-id=""&gt;0&lt;/key&gt;&lt;/foreign-keys&gt;&lt;ref-type name="Journal Article"&gt;17&lt;/ref-type&gt;&lt;contributors&gt;&lt;authors&gt;&lt;author&gt;Zhang, W. J.&lt;/author&gt;&lt;author&gt;Niven, R. M.&lt;/author&gt;&lt;author&gt;Young, S. S.&lt;/author&gt;&lt;author&gt;Liu, Y. Z.&lt;/author&gt;&lt;author&gt;Parker, G. J.&lt;/author&gt;&lt;author&gt;Naish, J. H.&lt;/author&gt;&lt;/authors&gt;&lt;/contributors&gt;&lt;auth-address&gt;From the Centre for Imaging Sciences (W.J.Z., G.J.M.P., J.H.N.) and Biomedical Imaging Institute (W.J.Z., G.J.M.P., J.H.N.), the University of Manchester, Oxford Rd, Manchester M13 9PT, England; North West Lung Research Centre, University Hospital of South Manchester, Manchester, England (R.M.N.); Personalised Healthcare and Biomarkers, AstraZeneca R&amp;amp;D, Macclesfield, England (S.S.Y., Y.Z.L.); and Bioxydyn Limited, Manchester, England (G.J.M.P.).&lt;/auth-address&gt;&lt;titles&gt;&lt;title&gt;T1-weighted Dynamic Contrast-enhanced MR Imaging of the Lung in Asthma: Semiquantitative Analysis for the Assessment of Contrast Agent Kinetic Characteristics&lt;/title&gt;&lt;secondary-title&gt;Radiology&lt;/secondary-title&gt;&lt;alt-title&gt;Radiology&lt;/alt-title&gt;&lt;/titles&gt;&lt;periodical&gt;&lt;full-title&gt;Radiology&lt;/full-title&gt;&lt;/periodical&gt;&lt;alt-periodical&gt;&lt;full-title&gt;Radiology&lt;/full-title&gt;&lt;/alt-periodical&gt;&lt;pages&gt;906-16&lt;/pages&gt;&lt;volume&gt;278&lt;/volume&gt;&lt;number&gt;3&lt;/number&gt;&lt;edition&gt;2015/10/23&lt;/edition&gt;&lt;dates&gt;&lt;year&gt;2015&lt;/year&gt;&lt;pub-dates&gt;&lt;date&gt;Oct 20&lt;/date&gt;&lt;/pub-dates&gt;&lt;/dates&gt;&lt;isbn&gt;0033-8419&lt;/isbn&gt;&lt;accession-num&gt;26491908&lt;/accession-num&gt;&lt;urls&gt;&lt;/urls&gt;&lt;electronic-resource-num&gt;10.1148/radiol.2015141876&lt;/electronic-resource-num&gt;&lt;remote-database-provider&gt;NLM&lt;/remote-database-provider&gt;&lt;language&gt;Eng&lt;/language&gt;&lt;/record&gt;&lt;/Cite&gt;&lt;/EndNote&gt;</w:instrText>
      </w:r>
      <w:r>
        <w:fldChar w:fldCharType="separate"/>
      </w:r>
      <w:r w:rsidR="0036794D" w:rsidRPr="0036794D">
        <w:rPr>
          <w:noProof/>
          <w:vertAlign w:val="superscript"/>
        </w:rPr>
        <w:t>357</w:t>
      </w:r>
      <w:r>
        <w:fldChar w:fldCharType="end"/>
      </w:r>
    </w:p>
    <w:p w14:paraId="0D5E2329" w14:textId="77777777" w:rsidR="008150BE" w:rsidRDefault="008150BE" w:rsidP="008150BE">
      <w:pPr>
        <w:pStyle w:val="Heading4"/>
      </w:pPr>
      <w:r>
        <w:t>Arterial Input Function</w:t>
      </w:r>
    </w:p>
    <w:p w14:paraId="6F779151" w14:textId="5D1966D4" w:rsidR="008150BE" w:rsidRDefault="008150BE" w:rsidP="008150BE">
      <w:r>
        <w:t xml:space="preserve">To generate quantitative metrics from perfusion imaging, an arterial input function (AIF) is measured in a large artery supplying the organ of interest. The main pulmonary artery, following right ventricular outflow is commonly chosen in lung perfusion imaging. An example peak perfusion image and associated pulmonary artery AIF is shown in </w:t>
      </w:r>
      <w:r w:rsidR="000303A8">
        <w:t>Figure</w:t>
      </w:r>
      <w:r>
        <w:t xml:space="preserve"> 2.1</w:t>
      </w:r>
      <w:ins w:id="3474" w:author="Windows User" w:date="2018-10-31T15:12:00Z">
        <w:r w:rsidR="00EA5269">
          <w:t>7</w:t>
        </w:r>
      </w:ins>
      <w:del w:id="3475" w:author="Windows User" w:date="2018-10-31T15:12:00Z">
        <w:r w:rsidDel="00EA5269">
          <w:delText>3</w:delText>
        </w:r>
      </w:del>
      <w:r>
        <w:t>.</w:t>
      </w:r>
    </w:p>
    <w:p w14:paraId="590EBDD2" w14:textId="5C4C2078" w:rsidR="008150BE" w:rsidRDefault="00B179D8" w:rsidP="008150BE">
      <w:pPr>
        <w:pStyle w:val="figure"/>
      </w:pPr>
      <w:r>
        <w:rPr>
          <w:noProof/>
          <w:lang w:eastAsia="en-GB"/>
        </w:rPr>
        <w:drawing>
          <wp:inline distT="0" distB="0" distL="0" distR="0" wp14:anchorId="6F867C8C" wp14:editId="3CC55515">
            <wp:extent cx="6038215" cy="160591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jpg"/>
                    <pic:cNvPicPr/>
                  </pic:nvPicPr>
                  <pic:blipFill>
                    <a:blip r:embed="rId56">
                      <a:extLst>
                        <a:ext uri="{28A0092B-C50C-407E-A947-70E740481C1C}">
                          <a14:useLocalDpi xmlns:a14="http://schemas.microsoft.com/office/drawing/2010/main" val="0"/>
                        </a:ext>
                      </a:extLst>
                    </a:blip>
                    <a:stretch>
                      <a:fillRect/>
                    </a:stretch>
                  </pic:blipFill>
                  <pic:spPr>
                    <a:xfrm>
                      <a:off x="0" y="0"/>
                      <a:ext cx="6038215" cy="1605915"/>
                    </a:xfrm>
                    <a:prstGeom prst="rect">
                      <a:avLst/>
                    </a:prstGeom>
                  </pic:spPr>
                </pic:pic>
              </a:graphicData>
            </a:graphic>
          </wp:inline>
        </w:drawing>
      </w:r>
    </w:p>
    <w:p w14:paraId="2595029F" w14:textId="2AF8F91F" w:rsidR="008150BE" w:rsidRDefault="000303A8" w:rsidP="008150BE">
      <w:pPr>
        <w:pStyle w:val="Caption"/>
      </w:pPr>
      <w:bookmarkStart w:id="3476" w:name="_Toc364493356"/>
      <w:bookmarkStart w:id="3477" w:name="_Toc494795731"/>
      <w:bookmarkStart w:id="3478" w:name="_Toc3145322"/>
      <w:r>
        <w:t>Figure</w:t>
      </w:r>
      <w:r w:rsidR="008150BE">
        <w:t xml:space="preserve"> </w:t>
      </w:r>
      <w:ins w:id="3479"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48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481" w:author="Nicholas Weatherley" w:date="2019-03-05T22:36:00Z">
        <w:r w:rsidR="00D5585D">
          <w:rPr>
            <w:noProof/>
          </w:rPr>
          <w:t>17</w:t>
        </w:r>
        <w:r w:rsidR="00D5585D">
          <w:fldChar w:fldCharType="end"/>
        </w:r>
      </w:ins>
      <w:ins w:id="3482" w:author="Windows User" w:date="2018-11-01T14:27:00Z">
        <w:del w:id="3483" w:author="Nicholas Weatherley" w:date="2019-03-05T22:36:00Z">
          <w:r w:rsidR="002F70B6" w:rsidDel="00D5585D">
            <w:fldChar w:fldCharType="begin"/>
          </w:r>
          <w:r w:rsidR="002F70B6" w:rsidDel="00D5585D">
            <w:delInstrText xml:space="preserve"> STYLEREF 1 \s </w:delInstrText>
          </w:r>
        </w:del>
      </w:ins>
      <w:del w:id="3484" w:author="Nicholas Weatherley" w:date="2019-03-05T22:36:00Z">
        <w:r w:rsidR="002F70B6" w:rsidDel="00D5585D">
          <w:fldChar w:fldCharType="separate"/>
        </w:r>
        <w:r w:rsidR="0024585E" w:rsidDel="00D5585D">
          <w:rPr>
            <w:noProof/>
          </w:rPr>
          <w:delText>2</w:delText>
        </w:r>
      </w:del>
      <w:ins w:id="3485" w:author="Windows User" w:date="2018-11-01T14:27:00Z">
        <w:del w:id="348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487" w:author="Nicholas Weatherley" w:date="2019-03-05T22:36:00Z">
        <w:r w:rsidR="002F70B6" w:rsidDel="00D5585D">
          <w:fldChar w:fldCharType="end"/>
        </w:r>
      </w:del>
      <w:del w:id="348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8150BE">
        <w:t>: Generating a pulmonary artery input function</w:t>
      </w:r>
      <w:bookmarkEnd w:id="3476"/>
      <w:bookmarkEnd w:id="3477"/>
      <w:bookmarkEnd w:id="3478"/>
    </w:p>
    <w:p w14:paraId="609265BA" w14:textId="77777777" w:rsidR="008150BE" w:rsidRPr="00886D53" w:rsidRDefault="008150BE" w:rsidP="008150BE">
      <w:pPr>
        <w:pStyle w:val="Figuretext"/>
      </w:pPr>
      <w:r>
        <w:t>A: Peak enhancement images showing the pulmonary artery region of interest (ROI) marked with an asterisk (*) and the contiguous anterior slice showing the right ventricular outflow tract marked with an arrow. B: The generated arterial input function from selected ROI. Note an initial peak of contrast approximately 12 seconds after image acquisition begins and a second smaller peak around 29 seconds, indicating passage of contrast and through the bronchial circulation, which arises from the aorta. The temporal resolution is 0.5 seconds.</w:t>
      </w:r>
    </w:p>
    <w:p w14:paraId="6B5573D9" w14:textId="77777777" w:rsidR="008150BE" w:rsidRDefault="008150BE" w:rsidP="008150BE">
      <w:pPr>
        <w:pStyle w:val="Heading4"/>
      </w:pPr>
      <w:r>
        <w:t>Pulmonary Blood Flow and Volume</w:t>
      </w:r>
    </w:p>
    <w:p w14:paraId="484A3F85" w14:textId="77777777" w:rsidR="008150BE" w:rsidRDefault="008150BE" w:rsidP="008150BE">
      <w:r>
        <w:t>Following establishment of an AIF, the signal time curve of each voxel can be analysed and converted to a time vs. concentration time course. Equations for calculating flow of blood within a voxel during first pass, corrected to the AIF signal (typically measured in mL.100mL</w:t>
      </w:r>
      <w:r w:rsidRPr="00B44195">
        <w:rPr>
          <w:vertAlign w:val="superscript"/>
        </w:rPr>
        <w:t>-1</w:t>
      </w:r>
      <w:r>
        <w:t>.s</w:t>
      </w:r>
      <w:r w:rsidRPr="00B44195">
        <w:rPr>
          <w:vertAlign w:val="superscript"/>
        </w:rPr>
        <w:t>-1</w:t>
      </w:r>
      <w:r>
        <w:t>) and volume (mL.100mL</w:t>
      </w:r>
      <w:r w:rsidRPr="00B44195">
        <w:rPr>
          <w:vertAlign w:val="superscript"/>
        </w:rPr>
        <w:t>-1</w:t>
      </w:r>
      <w:r>
        <w:t>) are given below.</w:t>
      </w:r>
    </w:p>
    <w:p w14:paraId="6373BC89" w14:textId="030CCF70" w:rsidR="008150BE" w:rsidRDefault="00584CAC" w:rsidP="00B06C48">
      <m:oMathPara>
        <m:oMath>
          <m:sSub>
            <m:sSubPr>
              <m:ctrlPr>
                <w:rPr>
                  <w:rFonts w:ascii="Cambria Math" w:hAnsi="Cambria Math"/>
                  <w:i/>
                </w:rPr>
              </m:ctrlPr>
            </m:sSubPr>
            <m:e>
              <m:r>
                <w:rPr>
                  <w:rFonts w:ascii="Cambria Math" w:hAnsi="Cambria Math"/>
                </w:rPr>
                <m:t>C</m:t>
              </m:r>
            </m:e>
            <m:sub>
              <m:r>
                <w:rPr>
                  <w:rFonts w:ascii="Cambria Math" w:hAnsi="Cambria Math"/>
                </w:rPr>
                <m:t>VOI</m:t>
              </m:r>
            </m:sub>
          </m:sSub>
          <m:r>
            <w:rPr>
              <w:rFonts w:ascii="Cambria Math" w:hAnsi="Cambria Math"/>
            </w:rPr>
            <m:t>=PBF</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AIF</m:t>
                  </m:r>
                </m:sub>
              </m:sSub>
              <m:d>
                <m:dPr>
                  <m:ctrlPr>
                    <w:rPr>
                      <w:rFonts w:ascii="Cambria Math" w:hAnsi="Cambria Math"/>
                      <w:i/>
                    </w:rPr>
                  </m:ctrlPr>
                </m:dPr>
                <m:e>
                  <m:r>
                    <w:rPr>
                      <w:rFonts w:ascii="Cambria Math" w:hAnsi="Cambria Math"/>
                    </w:rPr>
                    <m:t>τ</m:t>
                  </m:r>
                </m:e>
              </m:d>
              <m:r>
                <w:rPr>
                  <w:rFonts w:ascii="Cambria Math" w:hAnsi="Cambria Math"/>
                </w:rPr>
                <m:t>.R</m:t>
              </m:r>
              <m:d>
                <m:dPr>
                  <m:ctrlPr>
                    <w:rPr>
                      <w:rFonts w:ascii="Cambria Math" w:hAnsi="Cambria Math"/>
                      <w:i/>
                    </w:rPr>
                  </m:ctrlPr>
                </m:dPr>
                <m:e>
                  <m:r>
                    <w:rPr>
                      <w:rFonts w:ascii="Cambria Math" w:hAnsi="Cambria Math"/>
                    </w:rPr>
                    <m:t>t-τ</m:t>
                  </m:r>
                </m:e>
              </m:d>
              <m:r>
                <w:rPr>
                  <w:rFonts w:ascii="Cambria Math" w:hAnsi="Cambria Math"/>
                </w:rPr>
                <m:t>dτ</m:t>
              </m:r>
            </m:e>
          </m:nary>
        </m:oMath>
      </m:oMathPara>
    </w:p>
    <w:p w14:paraId="6A14D132" w14:textId="0D140B1C" w:rsidR="008150BE" w:rsidRDefault="008150BE" w:rsidP="008150BE">
      <w:pPr>
        <w:pStyle w:val="equation"/>
      </w:pPr>
      <w:bookmarkStart w:id="3489" w:name="_Toc364424671"/>
      <w:bookmarkStart w:id="3490" w:name="_Toc3145572"/>
      <w:r>
        <w:t xml:space="preserve">Equation </w:t>
      </w:r>
      <w:r>
        <w:fldChar w:fldCharType="begin"/>
      </w:r>
      <w:r>
        <w:instrText xml:space="preserve"> STYLEREF 1 \s </w:instrText>
      </w:r>
      <w:r>
        <w:fldChar w:fldCharType="separate"/>
      </w:r>
      <w:r w:rsidR="0024585E">
        <w:rPr>
          <w:noProof/>
        </w:rPr>
        <w:t>2</w:t>
      </w:r>
      <w:r>
        <w:fldChar w:fldCharType="end"/>
      </w:r>
      <w:r>
        <w:t>.</w:t>
      </w:r>
      <w:r>
        <w:fldChar w:fldCharType="begin"/>
      </w:r>
      <w:r>
        <w:instrText xml:space="preserve"> SEQ Equation \* ARABIC \s 1 </w:instrText>
      </w:r>
      <w:r>
        <w:fldChar w:fldCharType="separate"/>
      </w:r>
      <w:r w:rsidR="0024585E">
        <w:rPr>
          <w:noProof/>
        </w:rPr>
        <w:t>1</w:t>
      </w:r>
      <w:r>
        <w:fldChar w:fldCharType="end"/>
      </w:r>
      <w:r>
        <w:t>: Pulmonary blood flow</w:t>
      </w:r>
      <w:bookmarkEnd w:id="3489"/>
      <w:bookmarkEnd w:id="3490"/>
    </w:p>
    <w:p w14:paraId="3BAA6DEA" w14:textId="77777777" w:rsidR="008150BE" w:rsidRDefault="008150BE" w:rsidP="008150BE">
      <w:pPr>
        <w:pStyle w:val="Figuretext"/>
      </w:pPr>
      <w:r>
        <w:t>C: contrast; PBF</w:t>
      </w:r>
      <w:r w:rsidRPr="00CE0C12">
        <w:t xml:space="preserve">: pulmonary blood </w:t>
      </w:r>
      <w:r>
        <w:t>flow</w:t>
      </w:r>
      <w:r w:rsidRPr="00CE0C12">
        <w:t>; VOI: volume of interest; AIF: arterial input function</w:t>
      </w:r>
      <w:r>
        <w:t>; R(t): remaining contrast at time t.</w:t>
      </w:r>
    </w:p>
    <w:p w14:paraId="1447826D" w14:textId="5FFF8BD4" w:rsidR="008150BE" w:rsidRDefault="00061EA0" w:rsidP="00061EA0">
      <m:oMathPara>
        <m:oMath>
          <m:r>
            <w:rPr>
              <w:rFonts w:ascii="Cambria Math" w:hAnsi="Cambria Math"/>
            </w:rPr>
            <w:lastRenderedPageBreak/>
            <m:t>PBV=</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VOI</m:t>
                      </m:r>
                    </m:sub>
                  </m:sSub>
                  <m:d>
                    <m:dPr>
                      <m:ctrlPr>
                        <w:rPr>
                          <w:rFonts w:ascii="Cambria Math" w:hAnsi="Cambria Math"/>
                          <w:i/>
                        </w:rPr>
                      </m:ctrlPr>
                    </m:dPr>
                    <m:e>
                      <m:r>
                        <w:rPr>
                          <w:rFonts w:ascii="Cambria Math" w:hAnsi="Cambria Math"/>
                        </w:rPr>
                        <m:t>t</m:t>
                      </m:r>
                    </m:e>
                  </m:d>
                  <m:r>
                    <w:rPr>
                      <w:rFonts w:ascii="Cambria Math" w:hAnsi="Cambria Math"/>
                    </w:rPr>
                    <m:t>dt</m:t>
                  </m:r>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AIF</m:t>
                      </m:r>
                    </m:sub>
                  </m:sSub>
                  <m:d>
                    <m:dPr>
                      <m:ctrlPr>
                        <w:rPr>
                          <w:rFonts w:ascii="Cambria Math" w:hAnsi="Cambria Math"/>
                          <w:i/>
                        </w:rPr>
                      </m:ctrlPr>
                    </m:dPr>
                    <m:e>
                      <m:r>
                        <w:rPr>
                          <w:rFonts w:ascii="Cambria Math" w:hAnsi="Cambria Math"/>
                        </w:rPr>
                        <m:t>t</m:t>
                      </m:r>
                    </m:e>
                  </m:d>
                  <m:r>
                    <w:rPr>
                      <w:rFonts w:ascii="Cambria Math" w:hAnsi="Cambria Math"/>
                    </w:rPr>
                    <m:t>dt</m:t>
                  </m:r>
                </m:e>
              </m:nary>
            </m:den>
          </m:f>
        </m:oMath>
      </m:oMathPara>
    </w:p>
    <w:p w14:paraId="16634FF7" w14:textId="060510BC" w:rsidR="008150BE" w:rsidRDefault="008150BE" w:rsidP="008150BE">
      <w:pPr>
        <w:pStyle w:val="equation"/>
      </w:pPr>
      <w:bookmarkStart w:id="3491" w:name="_Toc364424672"/>
      <w:bookmarkStart w:id="3492" w:name="_Toc3145573"/>
      <w:r>
        <w:t xml:space="preserve">Equation </w:t>
      </w:r>
      <w:r>
        <w:fldChar w:fldCharType="begin"/>
      </w:r>
      <w:r>
        <w:instrText xml:space="preserve"> STYLEREF 1 \s </w:instrText>
      </w:r>
      <w:r>
        <w:fldChar w:fldCharType="separate"/>
      </w:r>
      <w:r w:rsidR="0024585E">
        <w:rPr>
          <w:noProof/>
        </w:rPr>
        <w:t>2</w:t>
      </w:r>
      <w:r>
        <w:fldChar w:fldCharType="end"/>
      </w:r>
      <w:r>
        <w:t>.</w:t>
      </w:r>
      <w:r>
        <w:fldChar w:fldCharType="begin"/>
      </w:r>
      <w:r>
        <w:instrText xml:space="preserve"> SEQ Equation \* ARABIC \s 1 </w:instrText>
      </w:r>
      <w:r>
        <w:fldChar w:fldCharType="separate"/>
      </w:r>
      <w:r w:rsidR="0024585E">
        <w:rPr>
          <w:noProof/>
        </w:rPr>
        <w:t>2</w:t>
      </w:r>
      <w:r>
        <w:fldChar w:fldCharType="end"/>
      </w:r>
      <w:r>
        <w:t>: Pulmonary blood volume</w:t>
      </w:r>
      <w:bookmarkEnd w:id="3491"/>
      <w:bookmarkEnd w:id="3492"/>
    </w:p>
    <w:p w14:paraId="7AFF6B54" w14:textId="77777777" w:rsidR="008150BE" w:rsidRPr="0082354F" w:rsidRDefault="008150BE" w:rsidP="008150BE">
      <w:pPr>
        <w:pStyle w:val="Figuretext"/>
      </w:pPr>
      <w:r>
        <w:t>C: contrast; PBV: pulmonary blood volume; VOI: volume of interest; AIF: arterial input function.</w:t>
      </w:r>
    </w:p>
    <w:p w14:paraId="33C562FD" w14:textId="4ED9D03F" w:rsidR="008150BE" w:rsidRDefault="008150BE" w:rsidP="008150BE">
      <w:pPr>
        <w:rPr>
          <w:ins w:id="3493" w:author="Nicholas Weatherley" w:date="2019-02-08T16:05:00Z"/>
        </w:rPr>
      </w:pPr>
      <w:r>
        <w:t xml:space="preserve">The flow and volume of blood passing through a voxel may be graphically represented by placing an ROI within the lung parenchyma and plotting signal intensity over time, assuming a linear relationship between contrast concentration and T1 tissue characteristics. An example of the flow signal characteristics through the lung parenchyma is given in </w:t>
      </w:r>
      <w:r w:rsidR="000303A8">
        <w:t>Figure</w:t>
      </w:r>
      <w:r>
        <w:t xml:space="preserve"> 2.1</w:t>
      </w:r>
      <w:ins w:id="3494" w:author="Windows User" w:date="2018-10-31T15:12:00Z">
        <w:r w:rsidR="00EA5269">
          <w:t>8</w:t>
        </w:r>
      </w:ins>
      <w:del w:id="3495" w:author="Windows User" w:date="2018-10-31T15:12:00Z">
        <w:r w:rsidDel="00EA5269">
          <w:delText>4</w:delText>
        </w:r>
      </w:del>
      <w:r>
        <w:t>.</w:t>
      </w:r>
    </w:p>
    <w:p w14:paraId="1516D496" w14:textId="391A16FF" w:rsidR="00E2727F" w:rsidRDefault="00E2727F" w:rsidP="008150BE">
      <w:ins w:id="3496" w:author="Nicholas Weatherley" w:date="2019-02-08T16:05:00Z">
        <w:r>
          <w:t>Paramagnetic contrast agents contain paramagnetic metal ions such as Gadolinium, whose atomic electrons are configured such that the atom has paramagnetism – i.e. the electron spins align parallel with an applied magnetic field and create a net magnetic moment around the metal ion inside the chelate. This electron spin moment can interact with the nuclear spin of proximal nuclei by dipolar interactions causing nuclear spin transitions and T1 relaxation. The relation between R1, the spin relaxation rate of blood (1/T1 s</w:t>
        </w:r>
        <w:r w:rsidRPr="00140DD7">
          <w:rPr>
            <w:vertAlign w:val="superscript"/>
          </w:rPr>
          <w:t>-1</w:t>
        </w:r>
        <w:r>
          <w:t>) and the concentration of paramagnetic contrast agents such as Gd-DTPA in the blood pool is linear for weak concentrations of agent. At higher concentrations typically used in diagnostic radiology the effect becomes non-linear, thus for quantitative lung perfusion DCE MR imaging weaker doses of Gadolinium contrast are typically used</w:t>
        </w:r>
      </w:ins>
      <w:ins w:id="3497" w:author="Nicholas Weatherley" w:date="2019-02-08T16:06:00Z">
        <w:r>
          <w:t>.</w:t>
        </w:r>
      </w:ins>
      <w:r>
        <w:fldChar w:fldCharType="begin">
          <w:fldData xml:space="preserve">PEVuZE5vdGU+PENpdGU+PEF1dGhvcj5SaXNzZTwvQXV0aG9yPjxZZWFyPjIwMDY8L1llYXI+PFJl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xMjg0LTkwPC9wYWdlcz48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</w:fldData>
        </w:fldChar>
      </w:r>
      <w:r w:rsidR="0036794D">
        <w:instrText xml:space="preserve"> ADDIN EN.CITE </w:instrText>
      </w:r>
      <w:r w:rsidR="0036794D">
        <w:fldChar w:fldCharType="begin">
          <w:fldData xml:space="preserve">PEVuZE5vdGU+PENpdGU+PEF1dGhvcj5SaXNzZTwvQXV0aG9yPjxZZWFyPjIwMDY8L1llYXI+PFJl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xMjg0LTkwPC9wYWdlcz48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358</w:t>
      </w:r>
      <w:r>
        <w:fldChar w:fldCharType="end"/>
      </w:r>
    </w:p>
    <w:p w14:paraId="367345EC" w14:textId="77777777" w:rsidR="008150BE" w:rsidRDefault="008150BE" w:rsidP="008150BE">
      <w:pPr>
        <w:pStyle w:val="figure"/>
      </w:pPr>
      <w:r>
        <w:rPr>
          <w:noProof/>
          <w:lang w:eastAsia="en-GB"/>
        </w:rPr>
        <w:drawing>
          <wp:inline distT="0" distB="0" distL="0" distR="0" wp14:anchorId="78EA90A9" wp14:editId="59BC8B05">
            <wp:extent cx="6038215" cy="3396615"/>
            <wp:effectExtent l="0" t="0" r="6985"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DCE metrics diagram.pdf"/>
                    <pic:cNvPicPr/>
                  </pic:nvPicPr>
                  <pic:blipFill>
                    <a:blip r:embed="rId57">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7F4E498B" w14:textId="3FFDEA1D" w:rsidR="008150BE" w:rsidRDefault="000303A8" w:rsidP="008150BE">
      <w:pPr>
        <w:pStyle w:val="Caption"/>
      </w:pPr>
      <w:bookmarkStart w:id="3498" w:name="_Toc494795732"/>
      <w:bookmarkStart w:id="3499" w:name="_Toc3145323"/>
      <w:r>
        <w:t>Figure</w:t>
      </w:r>
      <w:r w:rsidR="008150BE">
        <w:t xml:space="preserve"> </w:t>
      </w:r>
      <w:ins w:id="3500" w:author="Nicholas Weatherley" w:date="2019-03-05T22:36:00Z">
        <w:r w:rsidR="00D5585D">
          <w:fldChar w:fldCharType="begin"/>
        </w:r>
        <w:r w:rsidR="00D5585D">
          <w:instrText xml:space="preserve"> STYLEREF 1 \s </w:instrText>
        </w:r>
      </w:ins>
      <w:r w:rsidR="00D5585D">
        <w:fldChar w:fldCharType="separate"/>
      </w:r>
      <w:r w:rsidR="00D5585D">
        <w:rPr>
          <w:noProof/>
        </w:rPr>
        <w:t>2</w:t>
      </w:r>
      <w:ins w:id="350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502" w:author="Nicholas Weatherley" w:date="2019-03-05T22:36:00Z">
        <w:r w:rsidR="00D5585D">
          <w:rPr>
            <w:noProof/>
          </w:rPr>
          <w:t>18</w:t>
        </w:r>
        <w:r w:rsidR="00D5585D">
          <w:fldChar w:fldCharType="end"/>
        </w:r>
      </w:ins>
      <w:ins w:id="3503" w:author="Windows User" w:date="2018-11-01T14:27:00Z">
        <w:del w:id="3504" w:author="Nicholas Weatherley" w:date="2019-03-05T22:36:00Z">
          <w:r w:rsidR="002F70B6" w:rsidDel="00D5585D">
            <w:fldChar w:fldCharType="begin"/>
          </w:r>
          <w:r w:rsidR="002F70B6" w:rsidDel="00D5585D">
            <w:delInstrText xml:space="preserve"> STYLEREF 1 \s </w:delInstrText>
          </w:r>
        </w:del>
      </w:ins>
      <w:del w:id="3505" w:author="Nicholas Weatherley" w:date="2019-03-05T22:36:00Z">
        <w:r w:rsidR="002F70B6" w:rsidDel="00D5585D">
          <w:fldChar w:fldCharType="separate"/>
        </w:r>
        <w:r w:rsidR="0024585E" w:rsidDel="00D5585D">
          <w:rPr>
            <w:noProof/>
          </w:rPr>
          <w:delText>2</w:delText>
        </w:r>
      </w:del>
      <w:ins w:id="3506" w:author="Windows User" w:date="2018-11-01T14:27:00Z">
        <w:del w:id="350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508" w:author="Nicholas Weatherley" w:date="2019-03-05T22:36:00Z">
        <w:r w:rsidR="002F70B6" w:rsidDel="00D5585D">
          <w:fldChar w:fldCharType="end"/>
        </w:r>
      </w:del>
      <w:del w:id="350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2</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r w:rsidR="008150BE">
        <w:t>: Example of signal change through a parenchymal region of interest</w:t>
      </w:r>
      <w:bookmarkEnd w:id="3498"/>
      <w:bookmarkEnd w:id="3499"/>
    </w:p>
    <w:p w14:paraId="79685F64" w14:textId="77777777" w:rsidR="008150BE" w:rsidRPr="003C6AC6" w:rsidRDefault="008150BE" w:rsidP="008150BE">
      <w:pPr>
        <w:pStyle w:val="Figuretext"/>
      </w:pPr>
      <w:r>
        <w:t>The full width at half maximum (FWHM) signal is often used as a standard threshold for integration. The integral of the curve between these time points of the curve represents pulmonary blood volume (PBV). Dividing this by the time between the half maximal points (a surrogate of pulmonary transit time) gives the pulmonary blood flow (PBF).</w:t>
      </w:r>
    </w:p>
    <w:p w14:paraId="34206FF2" w14:textId="59E1CA80" w:rsidR="008150BE" w:rsidRDefault="008150BE" w:rsidP="008150BE">
      <w:r>
        <w:lastRenderedPageBreak/>
        <w:t>Quantitative map</w:t>
      </w:r>
      <w:ins w:id="3510" w:author="Windows User" w:date="2018-10-31T09:38:00Z">
        <w:r w:rsidR="00EA3193">
          <w:t>s</w:t>
        </w:r>
      </w:ins>
      <w:r>
        <w:t xml:space="preserve"> of pulmonary blood flow (PBF) are sensitive to acute interruptions in the pulmonary arterial supply of discrete regions of parenchymal tissue, such as that seen in acute pulmonary embolism.</w:t>
      </w:r>
      <w:r>
        <w:fldChar w:fldCharType="begin"/>
      </w:r>
      <w:r w:rsidR="0036794D">
        <w:instrText xml:space="preserve"> ADDIN EN.CITE &lt;EndNote&gt;&lt;Cite&gt;&lt;Author&gt;Ohno&lt;/Author&gt;&lt;Year&gt;2010&lt;/Year&gt;&lt;RecNum&gt;1951&lt;/RecNum&gt;&lt;DisplayText&gt;&lt;style face="superscript"&gt;359&lt;/style&gt;&lt;/DisplayText&gt;&lt;record&gt;&lt;rec-number&gt;1951&lt;/rec-number&gt;&lt;foreign-keys&gt;&lt;key app="EN" db-id="52evaf50e9fe5cewd9b555d6wtw099s0pzrz" timestamp="1511534916" guid="b6a7d6f4-050e-49b8-8944-1a8dc7eee073"&gt;1951&lt;/key&gt;&lt;key app="ENWeb" db-id=""&gt;0&lt;/key&gt;&lt;/foreign-keys&gt;&lt;ref-type name="Journal Article"&gt;17&lt;/ref-type&gt;&lt;contributors&gt;&lt;authors&gt;&lt;author&gt;Ohno, Yoshiharu&lt;/author&gt;&lt;author&gt;Koyama, Hisanobu&lt;/author&gt;&lt;author&gt;Matsumoto, Keiko&lt;/author&gt;&lt;author&gt;Onishi, Yumiko&lt;/author&gt;&lt;author&gt;Nogami, Munenobu&lt;/author&gt;&lt;author&gt;Takenaka, Daisuke&lt;/author&gt;&lt;author&gt;Yoshikawa, Takeshi&lt;/author&gt;&lt;author&gt;Matsumoto, Sumiaki&lt;/author&gt;&lt;author&gt;Sugimura, Kazuro&lt;/author&gt;&lt;/authors&gt;&lt;/contributors&gt;&lt;titles&gt;&lt;title&gt;Dynamic MR perfusion imaging: Capability for quantitative assessment of disease extent and prediction of outcome for patients with acute pulmonary thromboembolism&lt;/title&gt;&lt;secondary-title&gt;Journal of Magnetic Resonance Imaging&lt;/secondary-title&gt;&lt;alt-title&gt;J Magn Reson Imaging&lt;/alt-title&gt;&lt;/titles&gt;&lt;periodical&gt;&lt;full-title&gt;Journal of Magnetic Resonance Imaging&lt;/full-title&gt;&lt;/periodical&gt;&lt;alt-periodical&gt;&lt;full-title&gt;J Magn Reson Imaging&lt;/full-title&gt;&lt;abbr-1&gt;Journal of magnetic resonance imaging : JMRI&lt;/abbr-1&gt;&lt;/alt-periodical&gt;&lt;pages&gt;1081-1090&lt;/pages&gt;&lt;volume&gt;31&lt;/volume&gt;&lt;number&gt;5&lt;/number&gt;&lt;keywords&gt;&lt;keyword&gt;lung&lt;/keyword&gt;&lt;keyword&gt;CT&lt;/keyword&gt;&lt;keyword&gt;MRI&lt;/keyword&gt;&lt;keyword&gt;perfusion&lt;/keyword&gt;&lt;keyword&gt;embolism&lt;/keyword&gt;&lt;/keywords&gt;&lt;dates&gt;&lt;year&gt;2010&lt;/year&gt;&lt;/dates&gt;&lt;publisher&gt;Wiley Subscription Services, Inc., A Wiley Company&lt;/publisher&gt;&lt;isbn&gt;1522-2586&lt;/isbn&gt;&lt;urls&gt;&lt;related-urls&gt;&lt;url&gt;http://dx.doi.org/10.1002/jmri.22146&lt;/url&gt;&lt;url&gt;http://onlinelibrary.wiley.com/store/10.1002/jmri.22146/asset/22146_ftp.pdf?v=1&amp;amp;t=j6eqnph4&amp;amp;s=cf4693f382b10b624b70753d3fe445bf8a43145e&lt;/url&gt;&lt;/related-urls&gt;&lt;/urls&gt;&lt;electronic-resource-num&gt;10.1002/jmri.22146&lt;/electronic-resource-num&gt;&lt;/record&gt;&lt;/Cite&gt;&lt;/EndNote&gt;</w:instrText>
      </w:r>
      <w:r>
        <w:fldChar w:fldCharType="separate"/>
      </w:r>
      <w:r w:rsidR="0036794D" w:rsidRPr="0036794D">
        <w:rPr>
          <w:noProof/>
          <w:vertAlign w:val="superscript"/>
        </w:rPr>
        <w:t>359</w:t>
      </w:r>
      <w:r>
        <w:fldChar w:fldCharType="end"/>
      </w:r>
      <w:r>
        <w:t xml:space="preserve"> COPD has undergone the most evaluation with DCE-MRI metrics, with several studies demonstrating changes in PBF and PBV in this condition, possibly due to the well-recognised physiological hypoxic induced vasoconstriction present in this disease. PBV and PBF have been correlated with CT score,</w:t>
      </w:r>
      <w:r>
        <w:fldChar w:fldCharType="begin">
          <w:fldData xml:space="preserve">PEVuZE5vdGU+PENpdGU+PEF1dGhvcj5KYW5nPC9BdXRob3I+PFllYXI+MjAwODwvWWVhcj48UmVj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</w:fldData>
        </w:fldChar>
      </w:r>
      <w:r w:rsidR="0036794D">
        <w:instrText xml:space="preserve"> ADDIN EN.CITE </w:instrText>
      </w:r>
      <w:r w:rsidR="0036794D">
        <w:fldChar w:fldCharType="begin">
          <w:fldData xml:space="preserve">PEVuZE5vdGU+PENpdGU+PEF1dGhvcj5KYW5nPC9BdXRob3I+PFllYXI+MjAwODwvWWVhcj48UmVj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360</w:t>
      </w:r>
      <w:r>
        <w:fldChar w:fldCharType="end"/>
      </w:r>
      <w:r>
        <w:t xml:space="preserve"> FEV1/FVC ratio </w:t>
      </w:r>
      <w:r>
        <w:fldChar w:fldCharType="begin">
          <w:fldData xml:space="preserve">PEVuZE5vdGU+PENpdGU+PEF1dGhvcj5KYW5nPC9BdXRob3I+PFllYXI+MjAwODwvWWVhcj48UmVj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</w:fldData>
        </w:fldChar>
      </w:r>
      <w:r w:rsidR="0036794D">
        <w:instrText xml:space="preserve"> ADDIN EN.CITE </w:instrText>
      </w:r>
      <w:r w:rsidR="0036794D">
        <w:fldChar w:fldCharType="begin">
          <w:fldData xml:space="preserve">PEVuZE5vdGU+PENpdGU+PEF1dGhvcj5KYW5nPC9BdXRob3I+PFllYXI+MjAwODwvWWVhcj48UmVj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360</w:t>
      </w:r>
      <w:r>
        <w:fldChar w:fldCharType="end"/>
      </w:r>
      <w:r>
        <w:t xml:space="preserve"> and D</w:t>
      </w:r>
      <w:r w:rsidRPr="00032CDB">
        <w:rPr>
          <w:vertAlign w:val="subscript"/>
        </w:rPr>
        <w:t>LCO</w:t>
      </w:r>
      <w:r>
        <w:rPr>
          <w:vertAlign w:val="subscript"/>
        </w:rPr>
        <w:t>.</w:t>
      </w:r>
      <w:r>
        <w:fldChar w:fldCharType="begin"/>
      </w:r>
      <w:r w:rsidR="0036794D">
        <w:instrText xml:space="preserve"> ADDIN EN.CITE &lt;EndNote&gt;&lt;Cite&gt;&lt;Author&gt;Hueper&lt;/Author&gt;&lt;Year&gt;2013&lt;/Year&gt;&lt;RecNum&gt;1943&lt;/RecNum&gt;&lt;DisplayText&gt;&lt;style face="superscript"&gt;361&lt;/style&gt;&lt;/DisplayText&gt;&lt;record&gt;&lt;rec-number&gt;1943&lt;/rec-number&gt;&lt;foreign-keys&gt;&lt;key app="EN" db-id="52evaf50e9fe5cewd9b555d6wtw099s0pzrz" timestamp="1511534898" guid="5d7ebd7f-ddc5-48d2-98d6-23a5613d70ce"&gt;1943&lt;/key&gt;&lt;/foreign-keys&gt;&lt;ref-type name="Journal Article"&gt;17&lt;/ref-type&gt;&lt;contributors&gt;&lt;authors&gt;&lt;author&gt;Hueper, Katja&lt;/author&gt;&lt;author&gt;Parikh, Megha&lt;/author&gt;&lt;author&gt;Prince, Martin R.&lt;/author&gt;&lt;author&gt;Schoenfeld, Christian&lt;/author&gt;&lt;author&gt;Liu, Chia&lt;/author&gt;&lt;author&gt;Bluemke, David A.&lt;/author&gt;&lt;author&gt;Dashnaw, Stephen M.&lt;/author&gt;&lt;author&gt;Goldstein, Thomas A.&lt;/author&gt;&lt;author&gt;Hoffman, Eric&lt;/author&gt;&lt;author&gt;Lima, Joao A.&lt;/author&gt;&lt;author&gt;Skrok, Jan&lt;/author&gt;&lt;author&gt;Zheng, Jie&lt;/author&gt;&lt;author&gt;Barr, R. Graham&lt;/author&gt;&lt;author&gt;Vogel-Claussen, Jens&lt;/author&gt;&lt;/authors&gt;&lt;/contributors&gt;&lt;titles&gt;&lt;title&gt;Quantitative and Semi-quantitative Measures of Regional Pulmonary Parenchymal Perfusion by Magnetic Resonance Imaging and their Relationships to Global Lung Perfusion and Lung Diffusing Capacity – The MESA COPD Study&lt;/title&gt;&lt;secondary-title&gt;Investigative Radiology&lt;/secondary-title&gt;&lt;alt-title&gt;Invest Radiol&lt;/alt-title&gt;&lt;/titles&gt;&lt;periodical&gt;&lt;full-title&gt;Investigative Radiology&lt;/full-title&gt;&lt;abbr-1&gt;Invest Radiol&lt;/abbr-1&gt;&lt;/periodical&gt;&lt;alt-periodical&gt;&lt;full-title&gt;Investigative Radiology&lt;/full-title&gt;&lt;abbr-1&gt;Invest Radiol&lt;/abbr-1&gt;&lt;/alt-periodical&gt;&lt;pages&gt;223-230&lt;/pages&gt;&lt;volume&gt;48&lt;/volume&gt;&lt;number&gt;4&lt;/number&gt;&lt;dates&gt;&lt;year&gt;2013&lt;/year&gt;&lt;/dates&gt;&lt;isbn&gt;0020-9996&amp;#xD;1536-0210&lt;/isbn&gt;&lt;accession-num&gt;PMC3952075&lt;/accession-num&gt;&lt;urls&gt;&lt;related-urls&gt;&lt;url&gt;http://www.ncbi.nlm.nih.gov/pmc/articles/PMC3952075/&lt;/url&gt;&lt;/related-urls&gt;&lt;/urls&gt;&lt;electronic-resource-num&gt;10.1097/RLI.0b013e318281057d&lt;/electronic-resource-num&gt;&lt;remote-database-name&gt;PMC&lt;/remote-database-name&gt;&lt;/record&gt;&lt;/Cite&gt;&lt;/EndNote&gt;</w:instrText>
      </w:r>
      <w:r>
        <w:fldChar w:fldCharType="separate"/>
      </w:r>
      <w:r w:rsidR="0036794D" w:rsidRPr="0036794D">
        <w:rPr>
          <w:noProof/>
          <w:vertAlign w:val="superscript"/>
        </w:rPr>
        <w:t>361</w:t>
      </w:r>
      <w:r>
        <w:fldChar w:fldCharType="end"/>
      </w:r>
    </w:p>
    <w:p w14:paraId="5B73710D" w14:textId="77777777" w:rsidR="008150BE" w:rsidRDefault="008150BE" w:rsidP="008150BE">
      <w:pPr>
        <w:pStyle w:val="Heading4"/>
      </w:pPr>
      <w:r>
        <w:t>Transit Time</w:t>
      </w:r>
    </w:p>
    <w:p w14:paraId="76C4ED44" w14:textId="68E6F7D4" w:rsidR="008150BE" w:rsidRPr="00F1356A" w:rsidRDefault="008150BE" w:rsidP="008150BE">
      <w:r>
        <w:t xml:space="preserve">By defining timepoint zero as passage of blood through the pulmonary artery, it is also possible to define the time required for contrast to reach each voxel by subtracting this from the timepoint at which peak signal is reached in the voxel, known as time to peak (TTP). Time taken for the flow of blood to reach the second full width at half maximum (FWHM), demonstrated in </w:t>
      </w:r>
      <w:r w:rsidR="000303A8">
        <w:t>Figure</w:t>
      </w:r>
      <w:r>
        <w:t xml:space="preserve"> 2.</w:t>
      </w:r>
      <w:ins w:id="3511" w:author="Windows User" w:date="2018-10-31T09:38:00Z">
        <w:r w:rsidR="00EA3193">
          <w:t>14</w:t>
        </w:r>
      </w:ins>
      <w:del w:id="3512" w:author="Windows User" w:date="2018-10-31T09:38:00Z">
        <w:r w:rsidDel="00EA3193">
          <w:delText>8</w:delText>
        </w:r>
      </w:del>
      <w:r>
        <w:t xml:space="preserve">, is described as the mean transit time. Evaluation of mean transit time (MTT) across the lung parenchyma has been shown to increase in patients with PAH </w:t>
      </w:r>
      <w:r>
        <w:fldChar w:fldCharType="begin">
          <w:fldData xml:space="preserve">PEVuZE5vdGU+PENpdGU+PEF1dGhvcj5MZXk8L0F1dGhvcj48WWVhcj4yMDA3PC9ZZWFyPjxSZWNO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I1MS01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</w:fldData>
        </w:fldChar>
      </w:r>
      <w:r w:rsidR="0036794D">
        <w:instrText xml:space="preserve"> ADDIN EN.CITE </w:instrText>
      </w:r>
      <w:r w:rsidR="0036794D">
        <w:fldChar w:fldCharType="begin">
          <w:fldData xml:space="preserve">PEVuZE5vdGU+PENpdGU+PEF1dGhvcj5MZXk8L0F1dGhvcj48WWVhcj4yMDA3PC9ZZWFyPjxSZWNO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I1MS01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</w:fldData>
        </w:fldChar>
      </w:r>
      <w:r w:rsidR="0036794D">
        <w:instrText xml:space="preserve"> ADDIN EN.CITE.DATA </w:instrText>
      </w:r>
      <w:r w:rsidR="0036794D">
        <w:fldChar w:fldCharType="end"/>
      </w:r>
      <w:r>
        <w:fldChar w:fldCharType="separate"/>
      </w:r>
      <w:r w:rsidR="0036794D" w:rsidRPr="0036794D">
        <w:rPr>
          <w:noProof/>
          <w:vertAlign w:val="superscript"/>
        </w:rPr>
        <w:t>362, 363</w:t>
      </w:r>
      <w:r>
        <w:fldChar w:fldCharType="end"/>
      </w:r>
      <w:r>
        <w:t xml:space="preserve"> and PH associated with CPFE,</w:t>
      </w:r>
      <w:r>
        <w:fldChar w:fldCharType="begin"/>
      </w:r>
      <w:r w:rsidR="0036794D">
        <w:instrText xml:space="preserve"> ADDIN EN.CITE &lt;EndNote&gt;&lt;Cite&gt;&lt;Author&gt;Sergiacomi&lt;/Author&gt;&lt;Year&gt;2010&lt;/Year&gt;&lt;RecNum&gt;122&lt;/RecNum&gt;&lt;DisplayText&gt;&lt;style face="superscript"&gt;364&lt;/style&gt;&lt;/DisplayText&gt;&lt;record&gt;&lt;rec-number&gt;122&lt;/rec-number&gt;&lt;foreign-keys&gt;&lt;key app="EN" db-id="52evaf50e9fe5cewd9b555d6wtw099s0pzrz" timestamp="1433163867" guid="eba76089-27ba-44ba-b2d9-a4592b5bba91"&gt;122&lt;/key&gt;&lt;key app="ENWeb" db-id=""&gt;0&lt;/key&gt;&lt;/foreign-keys&gt;&lt;ref-type name="Journal Article"&gt;17&lt;/ref-type&gt;&lt;contributors&gt;&lt;authors&gt;&lt;author&gt;Sergiacomi, G.&lt;/author&gt;&lt;author&gt;Bolacchi, F.&lt;/author&gt;&lt;author&gt;Cadioli, M.&lt;/author&gt;&lt;author&gt;Angeli, M.&lt;/author&gt;&lt;author&gt;Fucci, F.&lt;/author&gt;&lt;author&gt;Crusco, S.&lt;/author&gt;&lt;author&gt;Rogliani, P.&lt;/author&gt;&lt;author&gt;Pezzuto, G.&lt;/author&gt;&lt;author&gt;Romeo, F.&lt;/author&gt;&lt;author&gt;Mariano, E.&lt;/author&gt;&lt;author&gt;Simonetti, G.&lt;/author&gt;&lt;/authors&gt;&lt;/contributors&gt;&lt;titles&gt;&lt;title&gt;Combined Pulmonary Fibrosis and Emphysema: 3D Timeresolved MR Angiographic Evaluation of Pulmonary Arterial Mean Transit Time and Time to Peak Enhancement&lt;/title&gt;&lt;secondary-title&gt;Radiology&lt;/secondary-title&gt;&lt;alt-title&gt;Radiology&lt;/alt-title&gt;&lt;/titles&gt;&lt;periodical&gt;&lt;full-title&gt;Radiology&lt;/full-title&gt;&lt;/periodical&gt;&lt;alt-periodical&gt;&lt;full-title&gt;Radiology&lt;/full-title&gt;&lt;/alt-periodical&gt;&lt;pages&gt;601-608&lt;/pages&gt;&lt;volume&gt;254&lt;/volume&gt;&lt;number&gt;2&lt;/number&gt;&lt;dates&gt;&lt;year&gt;2010&lt;/year&gt;&lt;/dates&gt;&lt;urls&gt;&lt;/urls&gt;&lt;research-notes&gt;Only MRI study to directly assess CPFE. Gad enhanced T1 TTP and MTT correlates with mPAP and PVR respectively.&lt;/research-notes&gt;&lt;/record&gt;&lt;/Cite&gt;&lt;/EndNote&gt;</w:instrText>
      </w:r>
      <w:r>
        <w:fldChar w:fldCharType="separate"/>
      </w:r>
      <w:r w:rsidR="0036794D" w:rsidRPr="0036794D">
        <w:rPr>
          <w:noProof/>
          <w:vertAlign w:val="superscript"/>
        </w:rPr>
        <w:t>364</w:t>
      </w:r>
      <w:r>
        <w:fldChar w:fldCharType="end"/>
      </w:r>
      <w:r>
        <w:t xml:space="preserve"> demonstrating good correlation with mPAP in both.</w:t>
      </w:r>
      <w:r>
        <w:fldChar w:fldCharType="begin">
          <w:fldData xml:space="preserve">PEVuZE5vdGU+PENpdGU+PEF1dGhvcj5MZXk8L0F1dGhvcj48WWVhcj4yMDA3PC9ZZWFyPjxSZWNO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I1MS01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wMS02MDg8L3BhZ2VzPjx2b2x1bWU+MjU0PC92
b2x1bWU+PG51bWJlcj4yPC9udW1iZXI+PGRhdGVzPjx5ZWFyPjIwMTA8L3llYXI+PC9kYXRlcz48
dXJscz48L3VybHM+PHJlc2VhcmNoLW5vdGVzPk9ubHkgTVJJIHN0dWR5IHRvIGRpcmVjdGx5IGFz
c2VzcyBDUEZFLiBHYWQgZW5oYW5jZWQgVDEgVFRQIGFuZCBNVFQgY29ycmVsYXRlcyB3aXRoIG1Q
QVAgYW5kIFBWUiByZXNwZWN0aXZlbHkuPC9yZXNlYXJjaC1ub3Rlcz48L3JlY29yZD48L0NpdGU+
PC9FbmROb3RlPn==
</w:fldData>
        </w:fldChar>
      </w:r>
      <w:r w:rsidR="0036794D">
        <w:instrText xml:space="preserve"> ADDIN EN.CITE </w:instrText>
      </w:r>
      <w:r w:rsidR="0036794D">
        <w:fldChar w:fldCharType="begin">
          <w:fldData xml:space="preserve">PEVuZE5vdGU+PENpdGU+PEF1dGhvcj5MZXk8L0F1dGhvcj48WWVhcj4yMDA3PC9ZZWFyPjxSZWNO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I1MS01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wMS02MDg8L3BhZ2VzPjx2b2x1bWU+MjU0PC92
b2x1bWU+PG51bWJlcj4yPC9udW1iZXI+PGRhdGVzPjx5ZWFyPjIwMTA8L3llYXI+PC9kYXRlcz48
dXJscz48L3VybHM+PHJlc2VhcmNoLW5vdGVzPk9ubHkgTVJJIHN0dWR5IHRvIGRpcmVjdGx5IGFz
c2VzcyBDUEZFLiBHYWQgZW5oYW5jZWQgVDEgVFRQIGFuZCBNVFQgY29ycmVsYXRlcyB3aXRoIG1Q
QVAgYW5kIFBWUiByZXNwZWN0aXZlbHkuPC9yZXNlYXJjaC1ub3Rlcz48L3JlY29yZD48L0NpdGU+
PC9FbmROb3RlPn==
</w:fldData>
        </w:fldChar>
      </w:r>
      <w:r w:rsidR="0036794D">
        <w:instrText xml:space="preserve"> ADDIN EN.CITE.DATA </w:instrText>
      </w:r>
      <w:r w:rsidR="0036794D">
        <w:fldChar w:fldCharType="end"/>
      </w:r>
      <w:r>
        <w:fldChar w:fldCharType="separate"/>
      </w:r>
      <w:r w:rsidR="0036794D" w:rsidRPr="0036794D">
        <w:rPr>
          <w:noProof/>
          <w:vertAlign w:val="superscript"/>
        </w:rPr>
        <w:t>362, 364</w:t>
      </w:r>
      <w:r>
        <w:fldChar w:fldCharType="end"/>
      </w:r>
    </w:p>
    <w:p w14:paraId="7BCF38F8" w14:textId="77777777" w:rsidR="008150BE" w:rsidRDefault="008150BE" w:rsidP="008150BE"/>
    <w:p w14:paraId="57C97841" w14:textId="77777777" w:rsidR="008150BE" w:rsidRDefault="008150BE" w:rsidP="008150BE">
      <w:pPr>
        <w:pStyle w:val="Heading2"/>
      </w:pPr>
      <w:bookmarkStart w:id="3513" w:name="_Toc3145067"/>
      <w:r>
        <w:lastRenderedPageBreak/>
        <w:t>Novel Imaging in ILD: Summary</w:t>
      </w:r>
      <w:bookmarkEnd w:id="3513"/>
    </w:p>
    <w:p w14:paraId="671740AF" w14:textId="572E1F4B" w:rsidR="008150BE" w:rsidRDefault="008150BE" w:rsidP="008150BE">
      <w:r>
        <w:t>The recent uptake in IPF research activity</w:t>
      </w:r>
      <w:ins w:id="3514" w:author="Windows User" w:date="2018-10-31T09:39:00Z">
        <w:r w:rsidR="00EA3193">
          <w:t xml:space="preserve"> is</w:t>
        </w:r>
      </w:ins>
      <w:del w:id="3515" w:author="Windows User" w:date="2018-10-31T09:39:00Z">
        <w:r w:rsidDel="00EA3193">
          <w:delText>,</w:delText>
        </w:r>
      </w:del>
      <w:r>
        <w:t xml:space="preserve"> driven by many factors including an increase in incidence </w:t>
      </w:r>
      <w:r>
        <w:fldChar w:fldCharType="begin"/>
      </w:r>
      <w:r w:rsidR="00BE0F3E">
        <w:instrText xml:space="preserve"> ADDIN EN.CITE &lt;EndNote&gt;&lt;Cite&gt;&lt;Author&gt;Navaratnam&lt;/Author&gt;&lt;Year&gt;2011&lt;/Year&gt;&lt;RecNum&gt;314&lt;/RecNum&gt;&lt;DisplayText&gt;&lt;style face="superscript"&gt;70, 73&lt;/style&gt;&lt;/DisplayText&gt;&lt;record&gt;&lt;rec-number&gt;314&lt;/rec-number&gt;&lt;foreign-keys&gt;&lt;key app="EN" db-id="52evaf50e9fe5cewd9b555d6wtw099s0pzrz" timestamp="1435764387" guid="ab7373e3-ed81-4a8d-aabb-00cc54e17152"&gt;314&lt;/key&gt;&lt;/foreign-keys&gt;&lt;ref-type name="Journal Article"&gt;17&lt;/ref-type&gt;&lt;contributors&gt;&lt;authors&gt;&lt;author&gt;Navaratnam, V&lt;/author&gt;&lt;author&gt;Fleming, K M&lt;/author&gt;&lt;author&gt;West, J&lt;/author&gt;&lt;author&gt;Smith, C J P&lt;/author&gt;&lt;author&gt;Jenkins, R G&lt;/author&gt;&lt;author&gt;Fogarty, A&lt;/author&gt;&lt;author&gt;Hubbard, R B&lt;/author&gt;&lt;/authors&gt;&lt;/contributors&gt;&lt;titles&gt;&lt;title&gt;The rising incidence of idiopathic pulmonary fibrosis in the UK&lt;/title&gt;&lt;secondary-title&gt;Thorax&lt;/secondary-title&gt;&lt;alt-title&gt;Thorax&lt;/alt-title&gt;&lt;/titles&gt;&lt;periodical&gt;&lt;full-title&gt;Thorax&lt;/full-title&gt;&lt;abbr-1&gt;Thorax&lt;/abbr-1&gt;&lt;/periodical&gt;&lt;alt-periodical&gt;&lt;full-title&gt;Thorax&lt;/full-title&gt;&lt;abbr-1&gt;Thorax&lt;/abbr-1&gt;&lt;/alt-periodical&gt;&lt;pages&gt;462-467&lt;/pages&gt;&lt;volume&gt;66&lt;/volume&gt;&lt;number&gt;6&lt;/number&gt;&lt;dates&gt;&lt;year&gt;2011&lt;/year&gt;&lt;pub-dates&gt;&lt;date&gt;June 1, 2011&lt;/date&gt;&lt;/pub-dates&gt;&lt;/dates&gt;&lt;urls&gt;&lt;related-urls&gt;&lt;url&gt;http://thorax.bmj.com/content/66/6/462.abstract&lt;/url&gt;&lt;url&gt;http://thorax.bmj.com/content/66/6/462.full.pdf&lt;/url&gt;&lt;/related-urls&gt;&lt;/urls&gt;&lt;electronic-resource-num&gt;10.1136/thx.2010.148031&lt;/electronic-resource-num&gt;&lt;/record&gt;&lt;/Cite&gt;&lt;Cite&gt;&lt;Author&gt;British Lung Foundation&lt;/Author&gt;&lt;Year&gt;2016&lt;/Year&gt;&lt;RecNum&gt;901&lt;/RecNum&gt;&lt;record&gt;&lt;rec-number&gt;901&lt;/rec-number&gt;&lt;foreign-keys&gt;&lt;key app="EN" db-id="52evaf50e9fe5cewd9b555d6wtw099s0pzrz" timestamp="1491489261" guid="2a07aff9-ae59-4762-9eb6-4287826525a0"&gt;901&lt;/key&gt;&lt;key app="ENWeb" db-id=""&gt;0&lt;/key&gt;&lt;/foreign-keys&gt;&lt;ref-type name="Report"&gt;27&lt;/ref-type&gt;&lt;contributors&gt;&lt;authors&gt;&lt;author&gt;British Lung Foundation,&lt;/author&gt;&lt;/authors&gt;&lt;/contributors&gt;&lt;titles&gt;&lt;title&gt;The Battle for Breath - the impact of lung disease in the UK&lt;/title&gt;&lt;/titles&gt;&lt;dates&gt;&lt;year&gt;2016&lt;/year&gt;&lt;/dates&gt;&lt;urls&gt;&lt;/urls&gt;&lt;/record&gt;&lt;/Cite&gt;&lt;/EndNote&gt;</w:instrText>
      </w:r>
      <w:r>
        <w:fldChar w:fldCharType="separate"/>
      </w:r>
      <w:r w:rsidR="00D452EA" w:rsidRPr="00D452EA">
        <w:rPr>
          <w:noProof/>
          <w:vertAlign w:val="superscript"/>
        </w:rPr>
        <w:t>70, 73</w:t>
      </w:r>
      <w:r>
        <w:fldChar w:fldCharType="end"/>
      </w:r>
      <w:r>
        <w:t xml:space="preserve"> and demonstration of the potential harm caused by previous treatment strategies.</w:t>
      </w:r>
      <w:r>
        <w:fldChar w:fldCharType="begin"/>
      </w:r>
      <w:r w:rsidR="00BE0F3E">
        <w:instrText xml:space="preserve"> ADDIN EN.CITE &lt;EndNote&gt;&lt;Cite&gt;&lt;Author&gt;Raghu&lt;/Author&gt;&lt;Year&gt;2012&lt;/Year&gt;&lt;RecNum&gt;207&lt;/RecNum&gt;&lt;DisplayText&gt;&lt;style face="superscript"&gt;157&lt;/style&gt;&lt;/DisplayText&gt;&lt;record&gt;&lt;rec-number&gt;207&lt;/rec-number&gt;&lt;foreign-keys&gt;&lt;key app="EN" db-id="52evaf50e9fe5cewd9b555d6wtw099s0pzrz" timestamp="1435761362" guid="bd86956a-55c1-4c40-b929-263d4aaf4daa"&gt;207&lt;/key&gt;&lt;key app="ENWeb" db-id=""&gt;0&lt;/key&gt;&lt;/foreign-keys&gt;&lt;ref-type name="Journal Article"&gt;17&lt;/ref-type&gt;&lt;contributors&gt;&lt;authors&gt;&lt;author&gt;Raghu, G.&lt;/author&gt;&lt;author&gt;Anstrom, K.J.&lt;/author&gt;&lt;author&gt;King, T.E.&lt;/author&gt;&lt;author&gt;Lasky, J.A.&lt;/author&gt;&lt;author&gt;Martinez, F.J.&lt;/author&gt;&lt;/authors&gt;&lt;/contributors&gt;&lt;titles&gt;&lt;title&gt;Prednisone, azathioprine, and N-acetylcysteine for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968-1977&lt;/pages&gt;&lt;volume&gt;366&lt;/volume&gt;&lt;number&gt;21&lt;/number&gt;&lt;dates&gt;&lt;year&gt;2012&lt;/year&gt;&lt;/dates&gt;&lt;urls&gt;&lt;/urls&gt;&lt;research-notes&gt;PANTHER-IPF - increased mortality in triple therapy group.&lt;/research-notes&gt;&lt;/record&gt;&lt;/Cite&gt;&lt;/EndNote&gt;</w:instrText>
      </w:r>
      <w:r>
        <w:fldChar w:fldCharType="separate"/>
      </w:r>
      <w:r w:rsidR="00D64E8E" w:rsidRPr="00D64E8E">
        <w:rPr>
          <w:noProof/>
          <w:vertAlign w:val="superscript"/>
        </w:rPr>
        <w:t>157</w:t>
      </w:r>
      <w:r>
        <w:fldChar w:fldCharType="end"/>
      </w:r>
      <w:r>
        <w:t xml:space="preserve"> In spite of the licencing of two efficacious therapeutic interventions in the last decade,</w:t>
      </w:r>
      <w:r>
        <w:fldChar w:fldCharType="begin">
          <w:fldData xml:space="preserve">PEVuZE5vdGU+PENpdGU+PEF1dGhvcj5Ob2JsZTwvQXV0aG9yPjxZZWFyPjIwMTE8L1llYXI+PFJl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zYwLTE3Njk8L3BhZ2VzPjx2b2x1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=
</w:fldData>
        </w:fldChar>
      </w:r>
      <w:r w:rsidR="00BE0F3E">
        <w:instrText xml:space="preserve"> ADDIN EN.CITE </w:instrText>
      </w:r>
      <w:r w:rsidR="00BE0F3E">
        <w:fldChar w:fldCharType="begin">
          <w:fldData xml:space="preserve">PEVuZE5vdGU+PENpdGU+PEF1dGhvcj5Ob2JsZTwvQXV0aG9yPjxZZWFyPjIwMTE8L1llYXI+PFJl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zYwLTE3Njk8L3BhZ2VzPjx2b2x1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=
</w:fldData>
        </w:fldChar>
      </w:r>
      <w:r w:rsidR="00BE0F3E">
        <w:instrText xml:space="preserve"> ADDIN EN.CITE.DATA </w:instrText>
      </w:r>
      <w:r w:rsidR="00BE0F3E">
        <w:fldChar w:fldCharType="end"/>
      </w:r>
      <w:r>
        <w:fldChar w:fldCharType="separate"/>
      </w:r>
      <w:r w:rsidR="00D452EA" w:rsidRPr="00D452EA">
        <w:rPr>
          <w:noProof/>
          <w:vertAlign w:val="superscript"/>
        </w:rPr>
        <w:t>89, 90</w:t>
      </w:r>
      <w:r>
        <w:fldChar w:fldCharType="end"/>
      </w:r>
      <w:r>
        <w:t xml:space="preserve"> progress in both clinically assessing disease progression and </w:t>
      </w:r>
      <w:del w:id="3516" w:author="Windows User" w:date="2018-10-31T09:39:00Z">
        <w:r w:rsidDel="00EA3193">
          <w:delText xml:space="preserve">in </w:delText>
        </w:r>
      </w:del>
      <w:r>
        <w:t>identifying treatment response in trials involving participants with IPF are hampered by the insensitivity of current markers of disease.</w:t>
      </w:r>
      <w:r>
        <w:fldChar w:fldCharType="begin">
          <w:fldData xml:space="preserve">PEVuZE5vdGU+PENpdGU+PEF1dGhvcj5OYXRoYW48L0F1dGhvcj48WWVhcj4yMDE2PC9ZZWFyPjxS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QyOS0zNTwvcGFn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==
</w:fldData>
        </w:fldChar>
      </w:r>
      <w:r w:rsidR="00BE0F3E">
        <w:instrText xml:space="preserve"> ADDIN EN.CITE </w:instrText>
      </w:r>
      <w:r w:rsidR="00BE0F3E">
        <w:fldChar w:fldCharType="begin">
          <w:fldData xml:space="preserve">PEVuZE5vdGU+PENpdGU+PEF1dGhvcj5OYXRoYW48L0F1dGhvcj48WWVhcj4yMDE2PC9ZZWFyPjxS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QyOS0zNTwvcGFn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==
</w:fldData>
        </w:fldChar>
      </w:r>
      <w:r w:rsidR="00BE0F3E">
        <w:instrText xml:space="preserve"> ADDIN EN.CITE.DATA </w:instrText>
      </w:r>
      <w:r w:rsidR="00BE0F3E">
        <w:fldChar w:fldCharType="end"/>
      </w:r>
      <w:r>
        <w:fldChar w:fldCharType="separate"/>
      </w:r>
      <w:r w:rsidR="00D452EA" w:rsidRPr="00D452EA">
        <w:rPr>
          <w:noProof/>
          <w:vertAlign w:val="superscript"/>
        </w:rPr>
        <w:t>114, 116</w:t>
      </w:r>
      <w:r>
        <w:fldChar w:fldCharType="end"/>
      </w:r>
    </w:p>
    <w:p w14:paraId="02196912" w14:textId="77777777" w:rsidR="008150BE" w:rsidRDefault="008150BE" w:rsidP="008150BE">
      <w:r>
        <w:t>The boundaries of radiology continue to be pushed and novel quantitative outcome metrics from established modalities, such as texture analysis from CT, or growing techniques such as hyperpolarised gas MRI may help to provide novel biomarkers that bridge the gap between structure and function.</w:t>
      </w:r>
    </w:p>
    <w:p w14:paraId="23E095CE" w14:textId="77777777" w:rsidR="008150BE" w:rsidRDefault="008150BE" w:rsidP="008150BE">
      <w:r>
        <w:t>The significant experience of, and expertise in, conducting hyperpolarised gas MRI in Sheffield, along with access to a tertiary referral centre for ILD makes Sheffield well placed to further explore its potential in IPF. To this end, the following chapter describes a study designed to assess novel MRI techniques in IPF.</w:t>
      </w:r>
    </w:p>
    <w:p w14:paraId="4A5FB969" w14:textId="2B882057" w:rsidR="001B15AA" w:rsidRDefault="001B15AA">
      <w:pPr>
        <w:spacing w:after="0" w:line="240" w:lineRule="auto"/>
        <w:jc w:val="left"/>
      </w:pPr>
      <w:r>
        <w:br w:type="page"/>
      </w:r>
    </w:p>
    <w:p w14:paraId="204D7EF3" w14:textId="77777777" w:rsidR="00CD16E5" w:rsidRDefault="00CD16E5" w:rsidP="001B15AA">
      <w:pPr>
        <w:pStyle w:val="Chapterspacing"/>
      </w:pPr>
    </w:p>
    <w:p w14:paraId="3D44E6AF" w14:textId="77777777" w:rsidR="001B15AA" w:rsidRDefault="001B15AA" w:rsidP="001B15AA">
      <w:pPr>
        <w:pStyle w:val="Chapterspacing"/>
        <w:sectPr w:rsidR="001B15AA" w:rsidSect="00B5444F">
          <w:footerReference w:type="even" r:id="rId58"/>
          <w:footerReference w:type="default" r:id="rId59"/>
          <w:type w:val="continuous"/>
          <w:pgSz w:w="11900" w:h="16840"/>
          <w:pgMar w:top="850" w:right="979" w:bottom="850" w:left="850" w:header="0" w:footer="0" w:gutter="562"/>
          <w:cols w:space="708"/>
          <w:docGrid w:linePitch="360"/>
        </w:sectPr>
      </w:pPr>
    </w:p>
    <w:p w14:paraId="790D02A0" w14:textId="62219458" w:rsidR="001B15AA" w:rsidRDefault="001B15AA" w:rsidP="001B15AA">
      <w:pPr>
        <w:pStyle w:val="Chapterspacing"/>
      </w:pPr>
    </w:p>
    <w:p w14:paraId="2B8B322F" w14:textId="52552D9D" w:rsidR="007B451B" w:rsidRDefault="00BC7CC4" w:rsidP="00BC7CC4">
      <w:pPr>
        <w:pStyle w:val="Heading1"/>
      </w:pPr>
      <w:bookmarkStart w:id="3517" w:name="_Toc364347282"/>
      <w:bookmarkStart w:id="3518" w:name="_Toc364347358"/>
      <w:r>
        <w:br/>
      </w:r>
      <w:r w:rsidR="00153B56">
        <w:fldChar w:fldCharType="begin"/>
      </w:r>
      <w:r w:rsidR="00153B56">
        <w:instrText xml:space="preserve"> TC “</w:instrText>
      </w:r>
      <w:bookmarkStart w:id="3519" w:name="_Toc499636030"/>
      <w:bookmarkStart w:id="3520" w:name="_Toc499636127"/>
      <w:bookmarkStart w:id="3521" w:name="_Toc499636180"/>
      <w:bookmarkStart w:id="3522" w:name="_Toc499636254"/>
      <w:bookmarkStart w:id="3523" w:name="_Toc499636387"/>
      <w:bookmarkStart w:id="3524" w:name="_Toc499801469"/>
      <w:bookmarkStart w:id="3525" w:name="_Toc499801572"/>
      <w:bookmarkStart w:id="3526" w:name="_Toc499812620"/>
      <w:bookmarkStart w:id="3527" w:name="_Toc499812698"/>
      <w:bookmarkStart w:id="3528" w:name="_Toc499814478"/>
      <w:bookmarkStart w:id="3529" w:name="_Toc499814586"/>
      <w:bookmarkStart w:id="3530" w:name="_Toc499892010"/>
      <w:bookmarkStart w:id="3531" w:name="_Toc499892088"/>
      <w:bookmarkStart w:id="3532" w:name="_Toc500168231"/>
      <w:bookmarkStart w:id="3533" w:name="_Toc500168341"/>
      <w:bookmarkStart w:id="3534" w:name="_Toc500232789"/>
      <w:bookmarkStart w:id="3535" w:name="_Toc500232922"/>
      <w:bookmarkStart w:id="3536" w:name="_Toc500252249"/>
      <w:bookmarkStart w:id="3537" w:name="_Toc500410294"/>
      <w:bookmarkStart w:id="3538" w:name="_Toc502821695"/>
      <w:bookmarkStart w:id="3539" w:name="_Toc502837487"/>
      <w:bookmarkStart w:id="3540" w:name="_Toc502837607"/>
      <w:bookmarkStart w:id="3541" w:name="_Toc502838688"/>
      <w:bookmarkStart w:id="3542" w:name="_Toc502838862"/>
      <w:bookmarkStart w:id="3543" w:name="_Toc503185059"/>
      <w:bookmarkStart w:id="3544" w:name="_Toc503185188"/>
      <w:bookmarkStart w:id="3545" w:name="_Toc504395841"/>
      <w:bookmarkStart w:id="3546" w:name="_Toc504395974"/>
      <w:bookmarkStart w:id="3547" w:name="_Toc504477253"/>
      <w:bookmarkStart w:id="3548" w:name="_Toc504477386"/>
      <w:bookmarkStart w:id="3549" w:name="_Toc504551383"/>
      <w:bookmarkStart w:id="3550" w:name="_Toc504551516"/>
      <w:bookmarkStart w:id="3551" w:name="_Toc504551607"/>
      <w:bookmarkStart w:id="3552" w:name="_Toc504551740"/>
      <w:bookmarkStart w:id="3553" w:name="_Toc504555546"/>
      <w:bookmarkStart w:id="3554" w:name="_Toc504555905"/>
      <w:bookmarkStart w:id="3555" w:name="_Toc504556048"/>
      <w:bookmarkStart w:id="3556" w:name="_Toc504556167"/>
      <w:bookmarkStart w:id="3557" w:name="_Toc505938420"/>
      <w:bookmarkStart w:id="3558" w:name="_Toc505938541"/>
      <w:bookmarkStart w:id="3559" w:name="_Toc505947497"/>
      <w:bookmarkStart w:id="3560" w:name="_Toc505947623"/>
      <w:bookmarkStart w:id="3561" w:name="_Toc506292013"/>
      <w:bookmarkStart w:id="3562" w:name="_Toc506383466"/>
      <w:bookmarkStart w:id="3563" w:name="_Toc506383632"/>
      <w:bookmarkStart w:id="3564" w:name="_Toc506383771"/>
      <w:bookmarkStart w:id="3565" w:name="_Toc506474803"/>
      <w:bookmarkStart w:id="3566" w:name="_Toc506474942"/>
      <w:bookmarkStart w:id="3567" w:name="_Toc506475529"/>
      <w:bookmarkStart w:id="3568" w:name="_Toc506552357"/>
      <w:bookmarkStart w:id="3569" w:name="_Toc506552496"/>
      <w:bookmarkStart w:id="3570" w:name="_Toc506818152"/>
      <w:bookmarkStart w:id="3571" w:name="_Toc506818292"/>
      <w:bookmarkStart w:id="3572" w:name="_Toc506886094"/>
      <w:bookmarkStart w:id="3573" w:name="_Toc506886234"/>
      <w:bookmarkStart w:id="3574" w:name="_Toc506886536"/>
      <w:bookmarkStart w:id="3575" w:name="_Toc506886676"/>
      <w:bookmarkStart w:id="3576" w:name="_Toc506886807"/>
      <w:bookmarkStart w:id="3577" w:name="_Toc506886947"/>
      <w:bookmarkStart w:id="3578" w:name="_Toc506887078"/>
      <w:bookmarkStart w:id="3579" w:name="_Toc506887218"/>
      <w:bookmarkStart w:id="3580" w:name="_Toc506897375"/>
      <w:bookmarkStart w:id="3581" w:name="_Toc506897515"/>
      <w:bookmarkStart w:id="3582" w:name="_Toc506898313"/>
      <w:bookmarkStart w:id="3583" w:name="_Toc506898453"/>
      <w:bookmarkStart w:id="3584" w:name="_Toc506898629"/>
      <w:bookmarkStart w:id="3585" w:name="_Toc506898769"/>
      <w:bookmarkStart w:id="3586" w:name="_Toc506899020"/>
      <w:bookmarkStart w:id="3587" w:name="_Toc506899160"/>
      <w:bookmarkStart w:id="3588" w:name="_Toc506899990"/>
      <w:bookmarkStart w:id="3589" w:name="_Toc506900130"/>
      <w:bookmarkStart w:id="3590" w:name="_Toc506900948"/>
      <w:bookmarkStart w:id="3591" w:name="_Toc506901088"/>
      <w:bookmarkStart w:id="3592" w:name="_Toc506901898"/>
      <w:bookmarkStart w:id="3593" w:name="_Toc506902038"/>
      <w:bookmarkStart w:id="3594" w:name="_Toc506973822"/>
      <w:bookmarkStart w:id="3595" w:name="_Toc506973964"/>
      <w:bookmarkStart w:id="3596" w:name="_Toc511658304"/>
      <w:bookmarkStart w:id="3597" w:name="_Toc511658473"/>
      <w:bookmarkStart w:id="3598" w:name="_Toc511658642"/>
      <w:bookmarkStart w:id="3599" w:name="_Toc511658812"/>
      <w:bookmarkStart w:id="3600" w:name="_Toc511658982"/>
      <w:bookmarkStart w:id="3601" w:name="_Toc511659152"/>
      <w:bookmarkStart w:id="3602" w:name="_Toc512240689"/>
      <w:bookmarkStart w:id="3603" w:name="_Toc512240834"/>
      <w:bookmarkStart w:id="3604" w:name="_Toc512240934"/>
      <w:bookmarkStart w:id="3605" w:name="_Toc512325007"/>
      <w:bookmarkStart w:id="3606" w:name="_Toc512325152"/>
      <w:bookmarkStart w:id="3607" w:name="_Toc512328371"/>
      <w:bookmarkStart w:id="3608" w:name="_Toc512328516"/>
      <w:bookmarkStart w:id="3609" w:name="_Toc528657991"/>
      <w:bookmarkStart w:id="3610" w:name="_Toc528658094"/>
      <w:bookmarkStart w:id="3611" w:name="_Toc528658196"/>
      <w:bookmarkStart w:id="3612" w:name="_Toc528676886"/>
      <w:bookmarkStart w:id="3613" w:name="_Toc528677031"/>
      <w:bookmarkStart w:id="3614" w:name="_Toc528746233"/>
      <w:bookmarkStart w:id="3615" w:name="_Toc528919262"/>
      <w:bookmarkStart w:id="3616" w:name="_Toc528919442"/>
      <w:bookmarkStart w:id="3617" w:name="_Toc528919620"/>
      <w:bookmarkStart w:id="3618" w:name="_Toc528919768"/>
      <w:bookmarkStart w:id="3619" w:name="_Toc528920907"/>
      <w:bookmarkStart w:id="3620" w:name="_Toc528921055"/>
      <w:bookmarkStart w:id="3621" w:name="_Toc3145324"/>
      <w:bookmarkStart w:id="3622" w:name="_Toc3145473"/>
      <w:r w:rsidR="00153B56">
        <w:instrText>Chapter 3</w:instrText>
      </w:r>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r w:rsidR="00153B56">
        <w:instrText xml:space="preserve">” \l 5 \n </w:instrText>
      </w:r>
      <w:r w:rsidR="00153B56">
        <w:fldChar w:fldCharType="end"/>
      </w:r>
      <w:bookmarkStart w:id="3623" w:name="_Toc3145068"/>
      <w:r w:rsidR="007B451B">
        <w:t xml:space="preserve">Assessing Lung Fibrosis </w:t>
      </w:r>
      <w:r w:rsidR="00002CA8">
        <w:t>with</w:t>
      </w:r>
      <w:r w:rsidR="007B451B">
        <w:t xml:space="preserve"> Magnetic Resonance Imaging: </w:t>
      </w:r>
      <w:r w:rsidR="002D7134">
        <w:t>Methods</w:t>
      </w:r>
      <w:r w:rsidR="00E5683E">
        <w:t xml:space="preserve">, </w:t>
      </w:r>
      <w:r w:rsidR="0000281E">
        <w:t>Demographics</w:t>
      </w:r>
      <w:r w:rsidR="002D7134">
        <w:t xml:space="preserve"> </w:t>
      </w:r>
      <w:r w:rsidR="00E5683E">
        <w:t xml:space="preserve">and Clinical Outcomes </w:t>
      </w:r>
      <w:r w:rsidR="00C612E3">
        <w:t>from</w:t>
      </w:r>
      <w:r w:rsidR="002D7134">
        <w:t xml:space="preserve"> a</w:t>
      </w:r>
      <w:r w:rsidR="007B451B">
        <w:t xml:space="preserve"> Longitudinal Study</w:t>
      </w:r>
      <w:bookmarkEnd w:id="3517"/>
      <w:bookmarkEnd w:id="3518"/>
      <w:bookmarkEnd w:id="3623"/>
    </w:p>
    <w:p w14:paraId="1611070C" w14:textId="49DBBACF" w:rsidR="00F71C4C" w:rsidRDefault="00F71C4C" w:rsidP="00F71C4C">
      <w:pPr>
        <w:pStyle w:val="Heading2"/>
      </w:pPr>
      <w:bookmarkStart w:id="3624" w:name="_Toc320447450"/>
      <w:bookmarkStart w:id="3625" w:name="_Toc364347283"/>
      <w:bookmarkStart w:id="3626" w:name="_Toc364347359"/>
      <w:bookmarkStart w:id="3627" w:name="_Toc3145069"/>
      <w:r w:rsidRPr="00156911">
        <w:lastRenderedPageBreak/>
        <w:t>Assessing Lung Fibrosis with MRI</w:t>
      </w:r>
      <w:bookmarkEnd w:id="3624"/>
      <w:r>
        <w:t>: Overview and Aims of Study</w:t>
      </w:r>
      <w:bookmarkEnd w:id="3625"/>
      <w:bookmarkEnd w:id="3626"/>
      <w:bookmarkEnd w:id="3627"/>
    </w:p>
    <w:p w14:paraId="4F823188" w14:textId="24DAD67D" w:rsidR="003319BB" w:rsidRPr="003319BB" w:rsidRDefault="003319BB" w:rsidP="003319BB">
      <w:r>
        <w:t>This chapter covers an overview of the study, hypotheses, study design and measurements made. In addition, results from demographics, physiology tests, exercise testing and computed tomography are described</w:t>
      </w:r>
      <w:r w:rsidR="00C72651">
        <w:t>.</w:t>
      </w:r>
    </w:p>
    <w:p w14:paraId="26482643" w14:textId="77777777" w:rsidR="00F71C4C" w:rsidRDefault="00F71C4C" w:rsidP="00F71C4C">
      <w:pPr>
        <w:pStyle w:val="Heading3"/>
      </w:pPr>
      <w:bookmarkStart w:id="3628" w:name="_Toc320447451"/>
      <w:bookmarkStart w:id="3629" w:name="_Toc364347284"/>
      <w:r>
        <w:t xml:space="preserve">Study </w:t>
      </w:r>
      <w:bookmarkEnd w:id="3628"/>
      <w:r>
        <w:t>Overview</w:t>
      </w:r>
      <w:bookmarkEnd w:id="3629"/>
    </w:p>
    <w:p w14:paraId="38F09615" w14:textId="77777777" w:rsidR="00F71C4C" w:rsidRPr="001D6BEB" w:rsidRDefault="00F71C4C" w:rsidP="00F71C4C">
      <w:r>
        <w:t xml:space="preserve">This pilot observational longitudinal study has been designed to assess the sensitivity of structural and functional MRI metrics to change over time in IPF. Participants were recruited to undergo MRI at the time of recruitment, then six months and 12 months thereafter. Physiological parameters </w:t>
      </w:r>
      <w:r w:rsidR="009E0C66">
        <w:t>were</w:t>
      </w:r>
      <w:r>
        <w:t xml:space="preserve"> performed at each visit, along with demographic and phenotypic data.</w:t>
      </w:r>
    </w:p>
    <w:p w14:paraId="00BA70E2" w14:textId="77777777" w:rsidR="00F71C4C" w:rsidRDefault="00F71C4C" w:rsidP="00F71C4C">
      <w:pPr>
        <w:rPr>
          <w:lang w:val="en-US"/>
        </w:rPr>
      </w:pPr>
      <w:r>
        <w:t xml:space="preserve">The full title of this study is </w:t>
      </w:r>
      <w:r w:rsidRPr="00BB5A53">
        <w:t>‘</w:t>
      </w:r>
      <w:r w:rsidRPr="00BB5A53">
        <w:rPr>
          <w:lang w:val="en-US"/>
        </w:rPr>
        <w:t>Investigation into prognostic indicators of Idiopathic Pulmonary Fibrosis using structural-funct</w:t>
      </w:r>
      <w:r>
        <w:rPr>
          <w:lang w:val="en-US"/>
        </w:rPr>
        <w:t>ional pulmonary MRI assessment’. Design and execution of this study forms the basis of this doctoral research thesis.</w:t>
      </w:r>
    </w:p>
    <w:p w14:paraId="0B894BFF" w14:textId="77777777" w:rsidR="00F71C4C" w:rsidRDefault="00F71C4C" w:rsidP="00F71C4C">
      <w:pPr>
        <w:rPr>
          <w:lang w:val="en-US"/>
        </w:rPr>
      </w:pPr>
      <w:r>
        <w:rPr>
          <w:lang w:val="en-US"/>
        </w:rPr>
        <w:t>This study has been given ethical approval by the North West- Liverpool Central NHS Research Ethics Committee under reference 15/NW/0750 on 17 November 2015.</w:t>
      </w:r>
    </w:p>
    <w:p w14:paraId="2D352A77" w14:textId="77777777" w:rsidR="00F71C4C" w:rsidRPr="00F71C4C" w:rsidRDefault="00F71C4C" w:rsidP="00F71C4C">
      <w:pPr>
        <w:rPr>
          <w:lang w:val="en-US"/>
        </w:rPr>
      </w:pPr>
      <w:r>
        <w:rPr>
          <w:lang w:val="en-US"/>
        </w:rPr>
        <w:t xml:space="preserve">It is sponsored by Sheffield Teaching Hospitals Research and Development and is registered with </w:t>
      </w:r>
      <w:r w:rsidRPr="00C01784">
        <w:t xml:space="preserve">the </w:t>
      </w:r>
      <w:r>
        <w:t>National Institute for Health Research (</w:t>
      </w:r>
      <w:r w:rsidRPr="00C01784">
        <w:t>NIHR</w:t>
      </w:r>
      <w:r>
        <w:t>)</w:t>
      </w:r>
      <w:r w:rsidRPr="00C01784">
        <w:t xml:space="preserve"> Clin</w:t>
      </w:r>
      <w:r>
        <w:t>ical Research Network Portfolio, with</w:t>
      </w:r>
      <w:r>
        <w:rPr>
          <w:lang w:val="en-US"/>
        </w:rPr>
        <w:t xml:space="preserve"> </w:t>
      </w:r>
      <w:r w:rsidRPr="00C01784">
        <w:rPr>
          <w:lang w:val="en-US"/>
        </w:rPr>
        <w:t>UKCRN ID 20468</w:t>
      </w:r>
      <w:r>
        <w:rPr>
          <w:lang w:val="en-US"/>
        </w:rPr>
        <w:t>.</w:t>
      </w:r>
    </w:p>
    <w:p w14:paraId="6BAAD861" w14:textId="77777777" w:rsidR="00F71C4C" w:rsidRDefault="008B77AC" w:rsidP="00F71C4C">
      <w:pPr>
        <w:pStyle w:val="Heading3"/>
      </w:pPr>
      <w:bookmarkStart w:id="3630" w:name="_Toc320447452"/>
      <w:bookmarkStart w:id="3631" w:name="_Toc364347285"/>
      <w:r>
        <w:t>Broad Study</w:t>
      </w:r>
      <w:r w:rsidR="00154466">
        <w:t xml:space="preserve"> Aims and Hy</w:t>
      </w:r>
      <w:r w:rsidR="00F71C4C">
        <w:t>potheses</w:t>
      </w:r>
      <w:bookmarkEnd w:id="3630"/>
      <w:bookmarkEnd w:id="3631"/>
    </w:p>
    <w:p w14:paraId="143BEBD4" w14:textId="77777777" w:rsidR="00F71C4C" w:rsidRDefault="00F71C4C" w:rsidP="00F71C4C">
      <w:pPr>
        <w:pStyle w:val="Heading4"/>
      </w:pPr>
      <w:r>
        <w:t>Research questions</w:t>
      </w:r>
    </w:p>
    <w:p w14:paraId="59D2D325" w14:textId="77777777" w:rsidR="00F71C4C" w:rsidRDefault="00F71C4C" w:rsidP="00F71C4C">
      <w:r>
        <w:t>Below are the research questions identified for study and the hypotheses generated from them:</w:t>
      </w:r>
    </w:p>
    <w:p w14:paraId="07FB15F3" w14:textId="676239C4" w:rsidR="00F71C4C" w:rsidRDefault="00F71C4C" w:rsidP="00B54836">
      <w:pPr>
        <w:pStyle w:val="ListParagraph"/>
        <w:numPr>
          <w:ilvl w:val="0"/>
          <w:numId w:val="8"/>
        </w:numPr>
        <w:spacing w:line="360" w:lineRule="auto"/>
      </w:pPr>
      <w:r w:rsidRPr="002E77D6">
        <w:t xml:space="preserve">Can novel MRI techniques represent structural and physiological </w:t>
      </w:r>
      <w:r>
        <w:t>pathological changes present in</w:t>
      </w:r>
      <w:r w:rsidRPr="002E77D6">
        <w:t xml:space="preserve"> IPF?</w:t>
      </w:r>
      <w:del w:id="3632" w:author="Windows User" w:date="2018-10-31T09:39:00Z">
        <w:r w:rsidR="00FD327E" w:rsidDel="00EA3193">
          <w:delText xml:space="preserve"> [Primary hypothesi</w:delText>
        </w:r>
        <w:r w:rsidDel="00EA3193">
          <w:delText>s and exploratory qualitative image analysis]</w:delText>
        </w:r>
      </w:del>
    </w:p>
    <w:p w14:paraId="4685C725" w14:textId="7D253C5F" w:rsidR="00F71C4C" w:rsidRDefault="00F71C4C" w:rsidP="00B54836">
      <w:pPr>
        <w:pStyle w:val="ListParagraph"/>
        <w:numPr>
          <w:ilvl w:val="0"/>
          <w:numId w:val="8"/>
        </w:numPr>
        <w:spacing w:line="360" w:lineRule="auto"/>
      </w:pPr>
      <w:r w:rsidRPr="002E77D6">
        <w:t>Are</w:t>
      </w:r>
      <w:r>
        <w:t xml:space="preserve"> these</w:t>
      </w:r>
      <w:r w:rsidRPr="002E77D6">
        <w:t xml:space="preserve"> metrics derived from MRI reproducible</w:t>
      </w:r>
      <w:del w:id="3633" w:author="Windows User" w:date="2018-10-31T09:40:00Z">
        <w:r w:rsidRPr="002E77D6" w:rsidDel="00EA3193">
          <w:delText>?</w:delText>
        </w:r>
        <w:r w:rsidR="00FD327E" w:rsidDel="00EA3193">
          <w:delText xml:space="preserve"> [Primary hypothesi</w:delText>
        </w:r>
        <w:r w:rsidDel="00EA3193">
          <w:delText>s]</w:delText>
        </w:r>
      </w:del>
      <w:ins w:id="3634" w:author="Windows User" w:date="2018-10-31T09:40:00Z">
        <w:r w:rsidR="00EA3193">
          <w:t>?</w:t>
        </w:r>
      </w:ins>
    </w:p>
    <w:p w14:paraId="1535B54E" w14:textId="45A33092" w:rsidR="00F71C4C" w:rsidRDefault="00F71C4C" w:rsidP="00B54836">
      <w:pPr>
        <w:pStyle w:val="ListParagraph"/>
        <w:numPr>
          <w:ilvl w:val="0"/>
          <w:numId w:val="8"/>
        </w:numPr>
        <w:spacing w:line="360" w:lineRule="auto"/>
      </w:pPr>
      <w:r w:rsidRPr="002E77D6">
        <w:t xml:space="preserve">Do </w:t>
      </w:r>
      <w:r>
        <w:t xml:space="preserve">MRI </w:t>
      </w:r>
      <w:r w:rsidRPr="002E77D6">
        <w:t xml:space="preserve">outcomes relate to </w:t>
      </w:r>
      <w:r>
        <w:t xml:space="preserve">existing clinical measures of </w:t>
      </w:r>
      <w:r w:rsidRPr="002E77D6">
        <w:t>disease severity</w:t>
      </w:r>
      <w:r>
        <w:t xml:space="preserve"> and </w:t>
      </w:r>
      <w:r>
        <w:lastRenderedPageBreak/>
        <w:t>progression</w:t>
      </w:r>
      <w:del w:id="3635" w:author="Windows User" w:date="2018-10-31T09:40:00Z">
        <w:r w:rsidRPr="002E77D6" w:rsidDel="00EA3193">
          <w:delText>?</w:delText>
        </w:r>
        <w:r w:rsidR="00FD327E" w:rsidDel="00EA3193">
          <w:delText xml:space="preserve"> [Primary hypothesi</w:delText>
        </w:r>
        <w:r w:rsidDel="00EA3193">
          <w:delText>s]</w:delText>
        </w:r>
      </w:del>
      <w:ins w:id="3636" w:author="Windows User" w:date="2018-10-31T09:40:00Z">
        <w:r w:rsidR="00EA3193">
          <w:t>?</w:t>
        </w:r>
      </w:ins>
    </w:p>
    <w:p w14:paraId="7EDC8FB6" w14:textId="77777777" w:rsidR="00EA3193" w:rsidRDefault="00F71C4C" w:rsidP="00B54836">
      <w:pPr>
        <w:pStyle w:val="ListParagraph"/>
        <w:numPr>
          <w:ilvl w:val="0"/>
          <w:numId w:val="8"/>
        </w:numPr>
        <w:spacing w:line="360" w:lineRule="auto"/>
        <w:rPr>
          <w:ins w:id="3637" w:author="Windows User" w:date="2018-10-31T09:41:00Z"/>
        </w:rPr>
      </w:pPr>
      <w:r>
        <w:t>Is</w:t>
      </w:r>
      <w:r w:rsidRPr="002E77D6">
        <w:t xml:space="preserve"> </w:t>
      </w:r>
      <w:r>
        <w:t>MRI</w:t>
      </w:r>
      <w:r w:rsidRPr="002E77D6">
        <w:t xml:space="preserve"> additive to curren</w:t>
      </w:r>
      <w:r>
        <w:t>t tools in the assessment of IPF</w:t>
      </w:r>
      <w:r w:rsidRPr="002E77D6">
        <w:t>?</w:t>
      </w:r>
    </w:p>
    <w:p w14:paraId="03D8F8A6" w14:textId="77777777" w:rsidR="00EA3193" w:rsidRDefault="00EA3193">
      <w:pPr>
        <w:pStyle w:val="Heading4"/>
        <w:rPr>
          <w:ins w:id="3638" w:author="Windows User" w:date="2018-10-31T09:41:00Z"/>
        </w:rPr>
        <w:pPrChange w:id="3639" w:author="Windows User" w:date="2018-10-31T09:41:00Z">
          <w:pPr>
            <w:pStyle w:val="ListParagraph"/>
            <w:numPr>
              <w:numId w:val="8"/>
            </w:numPr>
            <w:spacing w:line="360" w:lineRule="auto"/>
            <w:ind w:left="720" w:hanging="360"/>
          </w:pPr>
        </w:pPrChange>
      </w:pPr>
      <w:ins w:id="3640" w:author="Windows User" w:date="2018-10-31T09:41:00Z">
        <w:r>
          <w:t>Primary Hypotheses</w:t>
        </w:r>
      </w:ins>
    </w:p>
    <w:p w14:paraId="4879232A" w14:textId="2C2BFE84" w:rsidR="00F71C4C" w:rsidRDefault="00A92600">
      <w:pPr>
        <w:pStyle w:val="Body"/>
        <w:pPrChange w:id="3641" w:author="Windows User" w:date="2018-10-31T09:43:00Z">
          <w:pPr>
            <w:pStyle w:val="ListParagraph"/>
            <w:numPr>
              <w:numId w:val="8"/>
            </w:numPr>
            <w:spacing w:line="360" w:lineRule="auto"/>
            <w:ind w:left="720" w:hanging="360"/>
          </w:pPr>
        </w:pPrChange>
      </w:pPr>
      <w:ins w:id="3642" w:author="Windows User" w:date="2018-10-31T09:43:00Z">
        <w:r>
          <w:t>MRI outcomes at baseline can precict mortality or FVC decline &gt;10% over the subsequent 12 month study period</w:t>
        </w:r>
      </w:ins>
      <w:del w:id="3643" w:author="Windows User" w:date="2018-10-31T09:40:00Z">
        <w:r w:rsidR="00FD327E" w:rsidDel="00EA3193">
          <w:delText xml:space="preserve"> [Secondary hypothesi</w:delText>
        </w:r>
        <w:r w:rsidR="00F71C4C" w:rsidDel="00EA3193">
          <w:delText>s and exploratory qualitative image analysis</w:delText>
        </w:r>
        <w:r w:rsidR="00276050" w:rsidDel="00EA3193">
          <w:delText>]</w:delText>
        </w:r>
      </w:del>
    </w:p>
    <w:p w14:paraId="6A46D414" w14:textId="2453052E" w:rsidR="00F71C4C" w:rsidRDefault="00F71C4C" w:rsidP="00F71C4C">
      <w:pPr>
        <w:pStyle w:val="Heading4"/>
        <w:rPr>
          <w:ins w:id="3644" w:author="Windows User" w:date="2018-10-31T09:41:00Z"/>
        </w:rPr>
      </w:pPr>
      <w:del w:id="3645" w:author="Windows User" w:date="2018-10-31T09:41:00Z">
        <w:r w:rsidDel="00EA3193">
          <w:delText xml:space="preserve">Primary </w:delText>
        </w:r>
      </w:del>
      <w:ins w:id="3646" w:author="Windows User" w:date="2018-10-31T09:41:00Z">
        <w:r w:rsidR="00EA3193">
          <w:t xml:space="preserve">Secondary </w:t>
        </w:r>
      </w:ins>
      <w:r>
        <w:t>Hypotheses</w:t>
      </w:r>
    </w:p>
    <w:p w14:paraId="26C2C5CE" w14:textId="77777777" w:rsidR="00EA3193" w:rsidRPr="00761A63" w:rsidDel="00EA3193" w:rsidRDefault="00EA3193" w:rsidP="00EA3193">
      <w:pPr>
        <w:rPr>
          <w:del w:id="3647" w:author="Windows User" w:date="2018-10-31T09:41:00Z"/>
        </w:rPr>
      </w:pPr>
      <w:moveToRangeStart w:id="3648" w:author="Windows User" w:date="2018-10-31T09:41:00Z" w:name="move528742206"/>
      <w:moveTo w:id="3649" w:author="Windows User" w:date="2018-10-31T09:41:00Z">
        <w:r>
          <w:t>It is expected that this study will generate a large volume of data for further exploratory analysis. Secondary hypotheses include:</w:t>
        </w:r>
      </w:moveTo>
    </w:p>
    <w:moveToRangeEnd w:id="3648"/>
    <w:p w14:paraId="1FFA7900" w14:textId="77777777" w:rsidR="00EA3193" w:rsidRPr="008A6846" w:rsidRDefault="00EA3193">
      <w:pPr>
        <w:pPrChange w:id="3650" w:author="Windows User" w:date="2018-10-31T09:41:00Z">
          <w:pPr>
            <w:pStyle w:val="Heading4"/>
          </w:pPr>
        </w:pPrChange>
      </w:pPr>
    </w:p>
    <w:p w14:paraId="3A42EA98" w14:textId="77777777" w:rsidR="00F71C4C" w:rsidRDefault="00F71C4C" w:rsidP="00B54836">
      <w:pPr>
        <w:pStyle w:val="ListParagraph"/>
        <w:numPr>
          <w:ilvl w:val="0"/>
          <w:numId w:val="10"/>
        </w:numPr>
        <w:spacing w:line="360" w:lineRule="auto"/>
      </w:pPr>
      <w:r w:rsidRPr="002E4F70">
        <w:t>MRI</w:t>
      </w:r>
      <w:r>
        <w:t xml:space="preserve"> derived</w:t>
      </w:r>
      <w:r w:rsidRPr="002E4F70">
        <w:t xml:space="preserve"> </w:t>
      </w:r>
      <w:r>
        <w:t>M</w:t>
      </w:r>
      <w:r w:rsidRPr="002E4F70">
        <w:t>etrics</w:t>
      </w:r>
      <w:r>
        <w:t xml:space="preserve"> of lung structure and function correlate with currently accepted measures of disease severity, including carbon monoxide transfer factor (T</w:t>
      </w:r>
      <w:r w:rsidRPr="00895CA9">
        <w:rPr>
          <w:vertAlign w:val="subscript"/>
        </w:rPr>
        <w:t>L</w:t>
      </w:r>
      <w:r w:rsidRPr="00313544">
        <w:rPr>
          <w:vertAlign w:val="subscript"/>
        </w:rPr>
        <w:t>CO</w:t>
      </w:r>
      <w:r>
        <w:t>) and forced vital capacity (FVC) at baseline and over subsequent time points.</w:t>
      </w:r>
    </w:p>
    <w:p w14:paraId="342E8F34" w14:textId="5804C74B" w:rsidR="00F71C4C" w:rsidRDefault="00F71C4C" w:rsidP="00B54836">
      <w:pPr>
        <w:pStyle w:val="ListParagraph"/>
        <w:numPr>
          <w:ilvl w:val="0"/>
          <w:numId w:val="10"/>
        </w:numPr>
        <w:spacing w:line="360" w:lineRule="auto"/>
      </w:pPr>
      <w:r>
        <w:t xml:space="preserve">Mean and median intra-acinar diffusion derived from </w:t>
      </w:r>
      <w:r w:rsidR="009F4DCC">
        <w:t>diffusion weighted</w:t>
      </w:r>
      <w:r w:rsidR="00FD327E">
        <w:t xml:space="preserve"> MRI (</w:t>
      </w:r>
      <w:r>
        <w:t>DW-MRI</w:t>
      </w:r>
      <w:r w:rsidR="00FD327E">
        <w:t>)</w:t>
      </w:r>
      <w:r>
        <w:t xml:space="preserve"> will increase after six and </w:t>
      </w:r>
      <w:r w:rsidR="004F2340">
        <w:t>twelve-month</w:t>
      </w:r>
      <w:r>
        <w:t xml:space="preserve"> follow-up.</w:t>
      </w:r>
    </w:p>
    <w:p w14:paraId="79388A64" w14:textId="5F73FF20" w:rsidR="00F71C4C" w:rsidRDefault="00F71C4C" w:rsidP="00B54836">
      <w:pPr>
        <w:pStyle w:val="ListParagraph"/>
        <w:numPr>
          <w:ilvl w:val="0"/>
          <w:numId w:val="10"/>
        </w:numPr>
        <w:spacing w:line="360" w:lineRule="auto"/>
      </w:pPr>
      <w:r w:rsidRPr="00313544">
        <w:rPr>
          <w:vertAlign w:val="superscript"/>
        </w:rPr>
        <w:t>129</w:t>
      </w:r>
      <w:r>
        <w:t xml:space="preserve">Xe-measured gas exchange efficiency will decrease over six and </w:t>
      </w:r>
      <w:r w:rsidR="004F2340">
        <w:t>twelve-month</w:t>
      </w:r>
      <w:r>
        <w:t xml:space="preserve"> follow-up.</w:t>
      </w:r>
    </w:p>
    <w:p w14:paraId="092209A1" w14:textId="21673D5B" w:rsidR="00F71C4C" w:rsidRDefault="00276050" w:rsidP="00B54836">
      <w:pPr>
        <w:pStyle w:val="ListParagraph"/>
        <w:numPr>
          <w:ilvl w:val="0"/>
          <w:numId w:val="10"/>
        </w:numPr>
        <w:spacing w:line="360" w:lineRule="auto"/>
      </w:pPr>
      <w:r>
        <w:t>Of t</w:t>
      </w:r>
      <w:r w:rsidR="00F71C4C">
        <w:t>he ventilation metric</w:t>
      </w:r>
      <w:r>
        <w:t xml:space="preserve">s, </w:t>
      </w:r>
      <w:r w:rsidR="00FD327E">
        <w:t xml:space="preserve">percent </w:t>
      </w:r>
      <w:r w:rsidR="009F4DCC">
        <w:t>ventilated</w:t>
      </w:r>
      <w:r w:rsidR="00FD327E">
        <w:t xml:space="preserve"> volume (</w:t>
      </w:r>
      <w:r>
        <w:t>%VV</w:t>
      </w:r>
      <w:r w:rsidR="00FD327E">
        <w:t>)</w:t>
      </w:r>
      <w:r w:rsidR="00F71C4C">
        <w:t xml:space="preserve"> will decrease</w:t>
      </w:r>
      <w:r>
        <w:t xml:space="preserve"> and </w:t>
      </w:r>
      <w:r w:rsidR="00FD327E">
        <w:t>coefficient of variation (</w:t>
      </w:r>
      <w:r>
        <w:t>CV</w:t>
      </w:r>
      <w:r w:rsidR="00FD327E">
        <w:t>)</w:t>
      </w:r>
      <w:r>
        <w:t xml:space="preserve"> will increase and</w:t>
      </w:r>
      <w:r w:rsidR="00F71C4C">
        <w:t xml:space="preserve"> over six and </w:t>
      </w:r>
      <w:r w:rsidR="004F2340">
        <w:t>twelve-month</w:t>
      </w:r>
      <w:r w:rsidR="00F71C4C">
        <w:t xml:space="preserve"> follow-up.</w:t>
      </w:r>
    </w:p>
    <w:p w14:paraId="79D81D28" w14:textId="39BCE460" w:rsidR="00F71C4C" w:rsidRDefault="00B53B2A" w:rsidP="00B54836">
      <w:pPr>
        <w:pStyle w:val="ListParagraph"/>
        <w:numPr>
          <w:ilvl w:val="0"/>
          <w:numId w:val="10"/>
        </w:numPr>
        <w:spacing w:line="360" w:lineRule="auto"/>
      </w:pPr>
      <w:r>
        <w:t xml:space="preserve">Perfusion imaging metrics including </w:t>
      </w:r>
      <w:r w:rsidR="00276050">
        <w:t>full width at half maximum (FWHM)</w:t>
      </w:r>
      <w:r>
        <w:t xml:space="preserve"> and variation in pulmonary blood volume (PBV) and pulmonary blood flow (PBF) will increase over six and </w:t>
      </w:r>
      <w:r w:rsidR="004F2340">
        <w:t>twelve-month</w:t>
      </w:r>
      <w:r>
        <w:t xml:space="preserve"> follow-up</w:t>
      </w:r>
    </w:p>
    <w:p w14:paraId="72E38628" w14:textId="77777777" w:rsidR="00F71C4C" w:rsidRDefault="00F71C4C" w:rsidP="00B54836">
      <w:pPr>
        <w:pStyle w:val="ListParagraph"/>
        <w:numPr>
          <w:ilvl w:val="0"/>
          <w:numId w:val="10"/>
        </w:numPr>
        <w:spacing w:line="360" w:lineRule="auto"/>
      </w:pPr>
      <w:r>
        <w:t>Each MRI metric involving will demonstrate high (same-day) reproducibility at baseline in patients with IPF. These metrics are:</w:t>
      </w:r>
    </w:p>
    <w:p w14:paraId="32973932" w14:textId="77777777" w:rsidR="00C72651" w:rsidRDefault="00C72651" w:rsidP="00C72651">
      <w:pPr>
        <w:pStyle w:val="ListParagraph"/>
        <w:numPr>
          <w:ilvl w:val="0"/>
          <w:numId w:val="9"/>
        </w:numPr>
        <w:spacing w:line="360" w:lineRule="auto"/>
      </w:pPr>
      <w:r>
        <w:t>Ventilation</w:t>
      </w:r>
    </w:p>
    <w:p w14:paraId="6E7A08A8" w14:textId="77777777" w:rsidR="00C72651" w:rsidRDefault="00C72651" w:rsidP="00C72651">
      <w:pPr>
        <w:pStyle w:val="ListParagraph"/>
        <w:numPr>
          <w:ilvl w:val="1"/>
          <w:numId w:val="9"/>
        </w:numPr>
        <w:spacing w:line="360" w:lineRule="auto"/>
      </w:pPr>
      <w:r>
        <w:t>Percent Ventilated volume (%Vv)</w:t>
      </w:r>
    </w:p>
    <w:p w14:paraId="5AAAF889" w14:textId="77777777" w:rsidR="00C72651" w:rsidRDefault="00C72651" w:rsidP="00C72651">
      <w:pPr>
        <w:pStyle w:val="ListParagraph"/>
        <w:numPr>
          <w:ilvl w:val="1"/>
          <w:numId w:val="9"/>
        </w:numPr>
        <w:spacing w:line="360" w:lineRule="auto"/>
      </w:pPr>
      <w:r>
        <w:t>Coefficient of variation (CV)</w:t>
      </w:r>
    </w:p>
    <w:p w14:paraId="1D9EABD6" w14:textId="77777777" w:rsidR="00F71C4C" w:rsidRDefault="00F71C4C" w:rsidP="00B54836">
      <w:pPr>
        <w:pStyle w:val="ListParagraph"/>
        <w:numPr>
          <w:ilvl w:val="0"/>
          <w:numId w:val="9"/>
        </w:numPr>
        <w:spacing w:line="360" w:lineRule="auto"/>
      </w:pPr>
      <w:r>
        <w:t>DW-MRI</w:t>
      </w:r>
    </w:p>
    <w:p w14:paraId="6B32FB98" w14:textId="77777777" w:rsidR="00F71C4C" w:rsidRDefault="00F71C4C" w:rsidP="00B54836">
      <w:pPr>
        <w:pStyle w:val="ListParagraph"/>
        <w:numPr>
          <w:ilvl w:val="1"/>
          <w:numId w:val="9"/>
        </w:numPr>
        <w:spacing w:line="360" w:lineRule="auto"/>
      </w:pPr>
      <w:r>
        <w:t>Mean ADC</w:t>
      </w:r>
    </w:p>
    <w:p w14:paraId="1DEAE1AB" w14:textId="77777777" w:rsidR="00F71C4C" w:rsidRDefault="00F71C4C" w:rsidP="00B54836">
      <w:pPr>
        <w:pStyle w:val="ListParagraph"/>
        <w:numPr>
          <w:ilvl w:val="1"/>
          <w:numId w:val="9"/>
        </w:numPr>
        <w:spacing w:line="360" w:lineRule="auto"/>
      </w:pPr>
      <w:r>
        <w:t>Median ADC</w:t>
      </w:r>
    </w:p>
    <w:p w14:paraId="56E022E1" w14:textId="77777777" w:rsidR="00F71C4C" w:rsidRDefault="00F71C4C" w:rsidP="00B54836">
      <w:pPr>
        <w:pStyle w:val="ListParagraph"/>
        <w:numPr>
          <w:ilvl w:val="1"/>
          <w:numId w:val="9"/>
        </w:numPr>
        <w:spacing w:line="360" w:lineRule="auto"/>
      </w:pPr>
      <w:r>
        <w:t>Skew of ADC histogram</w:t>
      </w:r>
    </w:p>
    <w:p w14:paraId="6FA6EFB2" w14:textId="77777777" w:rsidR="00F71C4C" w:rsidRDefault="00F71C4C" w:rsidP="00B54836">
      <w:pPr>
        <w:pStyle w:val="ListParagraph"/>
        <w:numPr>
          <w:ilvl w:val="1"/>
          <w:numId w:val="9"/>
        </w:numPr>
        <w:spacing w:line="360" w:lineRule="auto"/>
      </w:pPr>
      <w:r>
        <w:t>Kurtosis of ADC histogram</w:t>
      </w:r>
    </w:p>
    <w:p w14:paraId="72467752" w14:textId="77777777" w:rsidR="00F71C4C" w:rsidRDefault="00F71C4C" w:rsidP="00B54836">
      <w:pPr>
        <w:pStyle w:val="ListParagraph"/>
        <w:numPr>
          <w:ilvl w:val="0"/>
          <w:numId w:val="9"/>
        </w:numPr>
        <w:spacing w:line="360" w:lineRule="auto"/>
      </w:pPr>
      <w:r w:rsidRPr="0057339C">
        <w:rPr>
          <w:vertAlign w:val="superscript"/>
        </w:rPr>
        <w:t>129</w:t>
      </w:r>
      <w:r>
        <w:t>Xe spectroscopy</w:t>
      </w:r>
    </w:p>
    <w:p w14:paraId="145C8824" w14:textId="77777777" w:rsidR="00F71C4C" w:rsidRDefault="00F71C4C" w:rsidP="00B54836">
      <w:pPr>
        <w:pStyle w:val="ListParagraph"/>
        <w:numPr>
          <w:ilvl w:val="1"/>
          <w:numId w:val="9"/>
        </w:numPr>
        <w:spacing w:line="360" w:lineRule="auto"/>
      </w:pPr>
      <w:r>
        <w:lastRenderedPageBreak/>
        <w:t>CSSR Septal thickness (ST), using Patz and MOXE modelling</w:t>
      </w:r>
    </w:p>
    <w:p w14:paraId="3CDF9097" w14:textId="77777777" w:rsidR="00F71C4C" w:rsidRDefault="00F71C4C" w:rsidP="00B54836">
      <w:pPr>
        <w:pStyle w:val="ListParagraph"/>
        <w:numPr>
          <w:ilvl w:val="1"/>
          <w:numId w:val="9"/>
        </w:numPr>
        <w:spacing w:line="360" w:lineRule="auto"/>
      </w:pPr>
      <w:r>
        <w:t>CSSR surface area to volume ratio (S/V), using Patz and MOXE modelling</w:t>
      </w:r>
    </w:p>
    <w:p w14:paraId="67BABD94" w14:textId="77777777" w:rsidR="00F71C4C" w:rsidRDefault="00F71C4C" w:rsidP="00B54836">
      <w:pPr>
        <w:pStyle w:val="ListParagraph"/>
        <w:numPr>
          <w:ilvl w:val="1"/>
          <w:numId w:val="9"/>
        </w:numPr>
        <w:spacing w:line="360" w:lineRule="auto"/>
      </w:pPr>
      <w:r>
        <w:t>RBC:TP ratio</w:t>
      </w:r>
    </w:p>
    <w:p w14:paraId="4EAE4571" w14:textId="77777777" w:rsidR="00F71C4C" w:rsidRDefault="00F71C4C" w:rsidP="00B54836">
      <w:pPr>
        <w:pStyle w:val="ListParagraph"/>
        <w:numPr>
          <w:ilvl w:val="0"/>
          <w:numId w:val="9"/>
        </w:numPr>
        <w:spacing w:line="360" w:lineRule="auto"/>
      </w:pPr>
      <w:r>
        <w:t>Dynamic contrast-enhanced MRI</w:t>
      </w:r>
    </w:p>
    <w:p w14:paraId="0EAAE189" w14:textId="728D039D" w:rsidR="00F71C4C" w:rsidRDefault="00276050" w:rsidP="00B54836">
      <w:pPr>
        <w:pStyle w:val="ListParagraph"/>
        <w:numPr>
          <w:ilvl w:val="1"/>
          <w:numId w:val="9"/>
        </w:numPr>
        <w:spacing w:line="360" w:lineRule="auto"/>
      </w:pPr>
      <w:r>
        <w:t>FWHM</w:t>
      </w:r>
    </w:p>
    <w:p w14:paraId="4C9B044F" w14:textId="77777777" w:rsidR="00C077A8" w:rsidRDefault="00C077A8" w:rsidP="00B54836">
      <w:pPr>
        <w:pStyle w:val="ListParagraph"/>
        <w:numPr>
          <w:ilvl w:val="1"/>
          <w:numId w:val="9"/>
        </w:numPr>
        <w:spacing w:line="360" w:lineRule="auto"/>
      </w:pPr>
      <w:r>
        <w:t>PBV</w:t>
      </w:r>
    </w:p>
    <w:p w14:paraId="720125BC" w14:textId="77777777" w:rsidR="00C077A8" w:rsidRDefault="00C077A8" w:rsidP="00B54836">
      <w:pPr>
        <w:pStyle w:val="ListParagraph"/>
        <w:numPr>
          <w:ilvl w:val="1"/>
          <w:numId w:val="9"/>
        </w:numPr>
        <w:spacing w:line="360" w:lineRule="auto"/>
      </w:pPr>
      <w:r>
        <w:t>PBF</w:t>
      </w:r>
    </w:p>
    <w:p w14:paraId="311191BD" w14:textId="7561C7F8" w:rsidR="00F71C4C" w:rsidDel="00EA3193" w:rsidRDefault="00F71C4C" w:rsidP="007B0DEB">
      <w:pPr>
        <w:pStyle w:val="Heading4"/>
        <w:rPr>
          <w:del w:id="3651" w:author="Windows User" w:date="2018-10-31T09:41:00Z"/>
        </w:rPr>
      </w:pPr>
      <w:bookmarkStart w:id="3652" w:name="_Toc320447453"/>
      <w:del w:id="3653" w:author="Windows User" w:date="2018-10-31T09:41:00Z">
        <w:r w:rsidDel="00EA3193">
          <w:delText>Secondary hypotheses</w:delText>
        </w:r>
        <w:bookmarkEnd w:id="3652"/>
      </w:del>
    </w:p>
    <w:p w14:paraId="0A10BDA1" w14:textId="6D49BA15" w:rsidR="00F71C4C" w:rsidRPr="00761A63" w:rsidDel="00EA3193" w:rsidRDefault="00F71C4C" w:rsidP="00F71C4C">
      <w:moveFromRangeStart w:id="3654" w:author="Windows User" w:date="2018-10-31T09:41:00Z" w:name="move528742206"/>
      <w:moveFrom w:id="3655" w:author="Windows User" w:date="2018-10-31T09:41:00Z">
        <w:r w:rsidDel="00EA3193">
          <w:t>It is expected that this study will generate a large volume of data for further exploratory analysis. Secondary hypotheses include:</w:t>
        </w:r>
      </w:moveFrom>
    </w:p>
    <w:moveFromRangeEnd w:id="3654"/>
    <w:p w14:paraId="3F478548" w14:textId="74685CE0" w:rsidR="00F71C4C" w:rsidRDefault="00F71C4C" w:rsidP="00B54836">
      <w:pPr>
        <w:pStyle w:val="ListParagraph"/>
        <w:numPr>
          <w:ilvl w:val="0"/>
          <w:numId w:val="11"/>
        </w:numPr>
        <w:spacing w:line="360" w:lineRule="auto"/>
      </w:pPr>
      <w:r>
        <w:t>Changes in MRI metrics measured over time correlate changes in with lung function parameters over time, including FVC, T</w:t>
      </w:r>
      <w:r w:rsidRPr="003E3DE6">
        <w:rPr>
          <w:vertAlign w:val="subscript"/>
        </w:rPr>
        <w:t>LCO</w:t>
      </w:r>
      <w:r>
        <w:t xml:space="preserve">, decline in shuttle walk distance and increase in ILD-GAP score </w:t>
      </w:r>
      <w:r>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fldChar w:fldCharType="separate"/>
      </w:r>
      <w:r w:rsidR="008E7684" w:rsidRPr="008E7684">
        <w:rPr>
          <w:noProof/>
          <w:vertAlign w:val="superscript"/>
        </w:rPr>
        <w:t>132</w:t>
      </w:r>
      <w:r>
        <w:fldChar w:fldCharType="end"/>
      </w:r>
      <w:r>
        <w:t>.</w:t>
      </w:r>
    </w:p>
    <w:p w14:paraId="35D0F30C" w14:textId="77777777" w:rsidR="00F71C4C" w:rsidRDefault="00F71C4C" w:rsidP="00B54836">
      <w:pPr>
        <w:pStyle w:val="ListParagraph"/>
        <w:numPr>
          <w:ilvl w:val="0"/>
          <w:numId w:val="11"/>
        </w:numPr>
        <w:spacing w:line="360" w:lineRule="auto"/>
      </w:pPr>
      <w:r>
        <w:t xml:space="preserve">Increase in </w:t>
      </w:r>
      <w:r w:rsidRPr="003E3DE6">
        <w:rPr>
          <w:vertAlign w:val="superscript"/>
        </w:rPr>
        <w:t>3</w:t>
      </w:r>
      <w:r>
        <w:t xml:space="preserve">He ADC and </w:t>
      </w:r>
      <w:r w:rsidRPr="003E3DE6">
        <w:rPr>
          <w:vertAlign w:val="superscript"/>
        </w:rPr>
        <w:t>129</w:t>
      </w:r>
      <w:r>
        <w:t>Xe-ST parameters are more likely to show statistically significant change over time than computed tomography (CT) fibrosis score.</w:t>
      </w:r>
    </w:p>
    <w:p w14:paraId="2C08EFAC" w14:textId="77777777" w:rsidR="00F71C4C" w:rsidRDefault="00F71C4C" w:rsidP="007B0DEB">
      <w:pPr>
        <w:pStyle w:val="Heading4"/>
      </w:pPr>
      <w:r>
        <w:t>Exploratory analyses</w:t>
      </w:r>
    </w:p>
    <w:p w14:paraId="6DDF6AEE" w14:textId="77777777" w:rsidR="00F71C4C" w:rsidRDefault="00F71C4C" w:rsidP="00B54836">
      <w:pPr>
        <w:numPr>
          <w:ilvl w:val="0"/>
          <w:numId w:val="15"/>
        </w:numPr>
      </w:pPr>
      <w:r>
        <w:t>Reconstructed ADC maps will be qualitatively assessed alongside best matching slice CT scans. If intra-acinar diffusion is raised, this is hypothesised to be highest in regions of honeycombing (distal and peripheral), or traction bronchiectasis (lower lobe following bronchial structure)</w:t>
      </w:r>
    </w:p>
    <w:p w14:paraId="7D890C6F" w14:textId="2638E22E" w:rsidR="00F71C4C" w:rsidRDefault="00F71C4C" w:rsidP="00D068E6">
      <w:pPr>
        <w:numPr>
          <w:ilvl w:val="0"/>
          <w:numId w:val="15"/>
        </w:numPr>
      </w:pPr>
      <w:r>
        <w:t>ADC is commonly expressed as a mean of the whole lung. However, histogram metrics may be more sensitive to subtle change. Hence, median, skew and kurtosis will be assessed in addition to mean ADC in confirming or refuting the above hypotheses</w:t>
      </w:r>
      <w:r w:rsidR="00F47052">
        <w:t>.</w:t>
      </w:r>
    </w:p>
    <w:p w14:paraId="3119AABB" w14:textId="5CEF29F4" w:rsidR="00B54B19" w:rsidRDefault="00B54B19" w:rsidP="00D068E6">
      <w:pPr>
        <w:numPr>
          <w:ilvl w:val="0"/>
          <w:numId w:val="15"/>
        </w:numPr>
      </w:pPr>
      <w:r>
        <w:t>Modelling of acinar airways allows mean linear intercept (Lm</w:t>
      </w:r>
      <w:r w:rsidRPr="00B54B19">
        <w:rPr>
          <w:vertAlign w:val="subscript"/>
        </w:rPr>
        <w:t>D</w:t>
      </w:r>
      <w:r>
        <w:t>) to be calculated from DW-MRI. These metrics will be explored alongside ADC</w:t>
      </w:r>
      <w:r w:rsidR="00B04431">
        <w:t>.</w:t>
      </w:r>
    </w:p>
    <w:p w14:paraId="0DAEFD42" w14:textId="77777777" w:rsidR="00F71C4C" w:rsidRDefault="00F47052" w:rsidP="00B54836">
      <w:pPr>
        <w:numPr>
          <w:ilvl w:val="0"/>
          <w:numId w:val="15"/>
        </w:numPr>
      </w:pPr>
      <w:r>
        <w:t xml:space="preserve">Given the higher abundance and lower cost of xenon over helium gas isotopes, </w:t>
      </w:r>
      <w:r w:rsidR="004A6C78">
        <w:t>it would be beneficial to change to xenon where possible. Comparison between qualitative and quantitative outputs from each gas measurements will be performed in a subsection of</w:t>
      </w:r>
      <w:r w:rsidR="00620EF7">
        <w:t xml:space="preserve"> participan</w:t>
      </w:r>
      <w:r w:rsidR="009B4FD3">
        <w:t>ts with IPF, determined after study initiation</w:t>
      </w:r>
      <w:r w:rsidR="00620EF7">
        <w:t>.</w:t>
      </w:r>
    </w:p>
    <w:p w14:paraId="0D367511" w14:textId="77777777" w:rsidR="00F71C4C" w:rsidRDefault="00836AAB" w:rsidP="00B54836">
      <w:pPr>
        <w:numPr>
          <w:ilvl w:val="0"/>
          <w:numId w:val="15"/>
        </w:numPr>
      </w:pPr>
      <w:r>
        <w:t xml:space="preserve">There are two broad methods for quantification of xenon gas diffusion in the literature. Both will initially be utilised and a comparison made based on clinical correlation and reproducibility </w:t>
      </w:r>
      <w:r w:rsidR="00FE31A1">
        <w:t xml:space="preserve">of </w:t>
      </w:r>
      <w:r w:rsidR="00D14FBE">
        <w:t>the baseline</w:t>
      </w:r>
      <w:r>
        <w:t xml:space="preserve"> scans </w:t>
      </w:r>
      <w:r w:rsidR="00B23E5F">
        <w:t>at the end of 2016</w:t>
      </w:r>
      <w:r>
        <w:t>.</w:t>
      </w:r>
    </w:p>
    <w:p w14:paraId="7D35C777" w14:textId="77777777" w:rsidR="00F71C4C" w:rsidRPr="00761A63" w:rsidRDefault="00F71C4C" w:rsidP="00F71C4C"/>
    <w:p w14:paraId="13322C93" w14:textId="77777777" w:rsidR="00F71C4C" w:rsidRPr="007B0DEB" w:rsidRDefault="00F71C4C" w:rsidP="007B0DEB">
      <w:pPr>
        <w:pStyle w:val="Heading2"/>
      </w:pPr>
      <w:bookmarkStart w:id="3656" w:name="_Toc364347286"/>
      <w:bookmarkStart w:id="3657" w:name="_Toc364347360"/>
      <w:bookmarkStart w:id="3658" w:name="_Toc3145070"/>
      <w:r w:rsidRPr="007B0DEB">
        <w:lastRenderedPageBreak/>
        <w:t>Detailed Study Design</w:t>
      </w:r>
      <w:bookmarkEnd w:id="3656"/>
      <w:bookmarkEnd w:id="3657"/>
      <w:bookmarkEnd w:id="3658"/>
    </w:p>
    <w:p w14:paraId="06E4BF20" w14:textId="77777777" w:rsidR="00F71C4C" w:rsidRDefault="00F71C4C" w:rsidP="007B0DEB">
      <w:pPr>
        <w:pStyle w:val="Heading3"/>
      </w:pPr>
      <w:bookmarkStart w:id="3659" w:name="_Toc364347287"/>
      <w:r>
        <w:t>Recruitment and Activity</w:t>
      </w:r>
      <w:bookmarkEnd w:id="3659"/>
    </w:p>
    <w:p w14:paraId="1084D930" w14:textId="77777777" w:rsidR="00F71C4C" w:rsidRDefault="00F71C4C" w:rsidP="006A4AC4">
      <w:pPr>
        <w:pStyle w:val="Heading4"/>
      </w:pPr>
      <w:r>
        <w:t>Recruitment</w:t>
      </w:r>
    </w:p>
    <w:p w14:paraId="538CC082" w14:textId="16BF087C" w:rsidR="00F71C4C" w:rsidRDefault="00F71C4C" w:rsidP="00F71C4C">
      <w:r>
        <w:t xml:space="preserve">Patients from the Northern General Hospital (Sheffield) specialist interstitial lung disease clinic </w:t>
      </w:r>
      <w:r w:rsidR="00D60996">
        <w:t>were</w:t>
      </w:r>
      <w:r>
        <w:t xml:space="preserve"> approached.</w:t>
      </w:r>
      <w:r w:rsidR="00EA416C">
        <w:t xml:space="preserve"> Patients </w:t>
      </w:r>
      <w:r w:rsidR="000B5561">
        <w:t>are</w:t>
      </w:r>
      <w:r w:rsidR="00EA416C">
        <w:t xml:space="preserve"> seen and their clinical history and radiology discussed at the multidisciplinary team meeting of physicians and radiologists to establish a diagnosis of IPF as per the international Joint Consensus IPF guidelines.</w:t>
      </w:r>
      <w:r w:rsidR="00D170E2">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rsidR="00D170E2">
        <w:fldChar w:fldCharType="separate"/>
      </w:r>
      <w:r w:rsidR="008E7684" w:rsidRPr="008E7684">
        <w:rPr>
          <w:noProof/>
          <w:vertAlign w:val="superscript"/>
        </w:rPr>
        <w:t>8</w:t>
      </w:r>
      <w:r w:rsidR="00D170E2">
        <w:fldChar w:fldCharType="end"/>
      </w:r>
      <w:r w:rsidR="00D170E2">
        <w:t xml:space="preserve"> </w:t>
      </w:r>
      <w:r w:rsidR="000B5561">
        <w:t>Here, they are offered a participant information sheet about the study and screened for contraindications. Those who agree are invited to visit 1 (first visit).</w:t>
      </w:r>
    </w:p>
    <w:p w14:paraId="59C20C4C" w14:textId="77777777" w:rsidR="00F71C4C" w:rsidRDefault="000B5561" w:rsidP="000B5561">
      <w:r>
        <w:t>Recruiting ‘new’ patients (</w:t>
      </w:r>
      <w:r w:rsidR="00F71C4C">
        <w:t>i.e</w:t>
      </w:r>
      <w:r>
        <w:t>. newly diagnosed with IPF)</w:t>
      </w:r>
      <w:r w:rsidR="00F71C4C">
        <w:t xml:space="preserve"> avoids the bias of patients under long term follow up, who are more likely to have clinically stable disease and therefore be less representative of the ‘typical’ progression of disease. </w:t>
      </w:r>
    </w:p>
    <w:p w14:paraId="045EADFC" w14:textId="77777777" w:rsidR="00F71C4C" w:rsidRDefault="00F71C4C" w:rsidP="006A4AC4">
      <w:pPr>
        <w:pStyle w:val="Heading4"/>
      </w:pPr>
      <w:r>
        <w:t>Activity</w:t>
      </w:r>
    </w:p>
    <w:p w14:paraId="3F453F04" w14:textId="0CA38AC0" w:rsidR="00F71C4C" w:rsidRDefault="00F71C4C" w:rsidP="00F71C4C">
      <w:r>
        <w:t xml:space="preserve">Study visits are conducted at baseline, six and 12 months thereafter and </w:t>
      </w:r>
      <w:r w:rsidR="00E951AB">
        <w:t>activities</w:t>
      </w:r>
      <w:r>
        <w:t xml:space="preserve"> undertaken are detailed in</w:t>
      </w:r>
      <w:r w:rsidR="000303A8">
        <w:t xml:space="preserve"> Table</w:t>
      </w:r>
      <w:r>
        <w:t xml:space="preserve"> 3.1</w:t>
      </w:r>
    </w:p>
    <w:p w14:paraId="0238DFFE" w14:textId="37E952F3" w:rsidR="00732097" w:rsidRDefault="00665845" w:rsidP="00665845">
      <w:r w:rsidRPr="00A20D9C">
        <w:t>CT scans are conducted at baseline and following the final study visit as part of routine clinical practice. These will be accessed by the study team and assessed for fibrosis score, which is a predictor of mortality, although not independently of physiological parameters</w:t>
      </w:r>
      <w:r w:rsidR="005C039B" w:rsidRPr="00A20D9C">
        <w:t>.</w:t>
      </w:r>
      <w:r w:rsidRPr="00A20D9C">
        <w:fldChar w:fldCharType="begin">
          <w:fldData xml:space="preserve">PEVuZE5vdGU+PENpdGU+PEF1dGhvcj5MZXk8L0F1dGhvcj48WWVhcj4yMDE0PC9ZZWFyPjxSZWNO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NTcwLTk8L3BhZ2VzPjx2b2x1bWU+MjczPC92b2x1bWU+PG51bWJlcj4yPC9udW1iZXI+PGtl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</w:fldData>
        </w:fldChar>
      </w:r>
      <w:r w:rsidR="00BE0F3E">
        <w:instrText xml:space="preserve"> ADDIN EN.CITE </w:instrText>
      </w:r>
      <w:r w:rsidR="00BE0F3E">
        <w:fldChar w:fldCharType="begin">
          <w:fldData xml:space="preserve">PEVuZE5vdGU+PENpdGU+PEF1dGhvcj5MZXk8L0F1dGhvcj48WWVhcj4yMDE0PC9ZZWFyPjxSZWNO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NTcwLTk8L3BhZ2VzPjx2b2x1bWU+MjczPC92b2x1bWU+PG51bWJlcj4yPC9udW1iZXI+PGtl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</w:fldData>
        </w:fldChar>
      </w:r>
      <w:r w:rsidR="00BE0F3E">
        <w:instrText xml:space="preserve"> ADDIN EN.CITE.DATA </w:instrText>
      </w:r>
      <w:r w:rsidR="00BE0F3E">
        <w:fldChar w:fldCharType="end"/>
      </w:r>
      <w:r w:rsidRPr="00A20D9C">
        <w:fldChar w:fldCharType="separate"/>
      </w:r>
      <w:r w:rsidR="00753383" w:rsidRPr="00753383">
        <w:rPr>
          <w:noProof/>
          <w:vertAlign w:val="superscript"/>
        </w:rPr>
        <w:t>230</w:t>
      </w:r>
      <w:r w:rsidRPr="00A20D9C">
        <w:fldChar w:fldCharType="end"/>
      </w:r>
      <w:r w:rsidR="00732097" w:rsidRPr="00A20D9C">
        <w:t xml:space="preserve"> These are performed</w:t>
      </w:r>
      <w:r w:rsidR="00312069">
        <w:t xml:space="preserve"> as inspiratory isovolumetric scans,</w:t>
      </w:r>
      <w:r w:rsidR="00732097" w:rsidRPr="00A20D9C">
        <w:t xml:space="preserve"> using</w:t>
      </w:r>
      <w:r w:rsidR="00A20D9C">
        <w:t xml:space="preserve"> a</w:t>
      </w:r>
      <w:r w:rsidR="005822A9" w:rsidRPr="00A20D9C">
        <w:t xml:space="preserve"> GE lightspeed scanner with </w:t>
      </w:r>
      <w:r w:rsidR="00A20D9C">
        <w:t>0.625mm</w:t>
      </w:r>
      <w:r w:rsidR="005822A9" w:rsidRPr="00A20D9C">
        <w:t xml:space="preserve"> slice thickness</w:t>
      </w:r>
      <w:r w:rsidR="00A20D9C">
        <w:t>, using a tube kilovoltage 120</w:t>
      </w:r>
      <w:r w:rsidR="00A20D9C" w:rsidRPr="00A20D9C">
        <w:t xml:space="preserve"> </w:t>
      </w:r>
      <w:r w:rsidR="00A20D9C">
        <w:t>kVp</w:t>
      </w:r>
      <w:r w:rsidR="00312069">
        <w:t xml:space="preserve">, </w:t>
      </w:r>
      <w:r w:rsidR="00A20D9C">
        <w:t>pitch 1.375,</w:t>
      </w:r>
      <w:r w:rsidR="00312069">
        <w:t xml:space="preserve"> and</w:t>
      </w:r>
      <w:r w:rsidR="00A20D9C">
        <w:t xml:space="preserve"> 512x512 field of view.</w:t>
      </w:r>
      <w:r w:rsidR="00312069">
        <w:t xml:space="preserve"> These were reconstructed to 10mm high </w:t>
      </w:r>
      <w:r w:rsidR="009F4DCC">
        <w:t>resolution</w:t>
      </w:r>
      <w:r w:rsidR="00312069">
        <w:t xml:space="preserve"> slices. Six representative expiratory slices were also obtained.</w:t>
      </w:r>
    </w:p>
    <w:p w14:paraId="5E8F4535" w14:textId="143FA579" w:rsidR="00665845" w:rsidRDefault="00665845" w:rsidP="00665845">
      <w:r>
        <w:t>Echocardiography is performed for all patients presenting with IPF and will be accessed for the estimated sPAP, inferring presence or absence of pulmonary hypertension.</w:t>
      </w:r>
    </w:p>
    <w:p w14:paraId="395EEA68" w14:textId="77777777" w:rsidR="00665845" w:rsidRDefault="00665845" w:rsidP="00F71C4C"/>
    <w:p w14:paraId="09535DB1" w14:textId="3DDF9871" w:rsidR="00A322A3" w:rsidRDefault="00A322A3" w:rsidP="00F97D9F">
      <w:pPr>
        <w:pStyle w:val="TableTitle0"/>
      </w:pPr>
      <w:bookmarkStart w:id="3660" w:name="_Toc3145474"/>
      <w:r>
        <w:lastRenderedPageBreak/>
        <w:t xml:space="preserve">Table </w:t>
      </w:r>
      <w:ins w:id="3661"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66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663" w:author="Nicholas Weatherley" w:date="2019-03-04T21:03:00Z">
        <w:r w:rsidR="00E96948">
          <w:rPr>
            <w:noProof/>
          </w:rPr>
          <w:t>1</w:t>
        </w:r>
        <w:r w:rsidR="00E96948">
          <w:fldChar w:fldCharType="end"/>
        </w:r>
      </w:ins>
      <w:ins w:id="3664" w:author="Windows User" w:date="2018-11-01T15:46:00Z">
        <w:del w:id="3665" w:author="Nicholas Weatherley" w:date="2019-03-04T21:03:00Z">
          <w:r w:rsidR="00743FFA" w:rsidDel="00E96948">
            <w:fldChar w:fldCharType="begin"/>
          </w:r>
          <w:r w:rsidR="00743FFA" w:rsidDel="00E96948">
            <w:delInstrText xml:space="preserve"> STYLEREF 1 \s </w:delInstrText>
          </w:r>
        </w:del>
      </w:ins>
      <w:del w:id="3666" w:author="Nicholas Weatherley" w:date="2019-03-04T21:03:00Z">
        <w:r w:rsidR="00743FFA" w:rsidDel="00E96948">
          <w:fldChar w:fldCharType="separate"/>
        </w:r>
        <w:r w:rsidR="0024585E" w:rsidDel="00E96948">
          <w:rPr>
            <w:noProof/>
          </w:rPr>
          <w:delText>3</w:delText>
        </w:r>
      </w:del>
      <w:ins w:id="3667" w:author="Windows User" w:date="2018-11-01T15:46:00Z">
        <w:del w:id="366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669" w:author="Nicholas Weatherley" w:date="2019-03-04T21:03:00Z">
        <w:r w:rsidR="00743FFA" w:rsidDel="00E96948">
          <w:fldChar w:fldCharType="end"/>
        </w:r>
      </w:del>
      <w:del w:id="367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t>: Study visit activities undertaken</w:t>
      </w:r>
      <w:bookmarkEnd w:id="3660"/>
    </w:p>
    <w:tbl>
      <w:tblPr>
        <w:tblW w:w="9968"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956"/>
        <w:gridCol w:w="1800"/>
        <w:gridCol w:w="1350"/>
        <w:gridCol w:w="1440"/>
        <w:gridCol w:w="1422"/>
      </w:tblGrid>
      <w:tr w:rsidR="00D4437E" w:rsidRPr="00805E47" w14:paraId="3955A7B0" w14:textId="77777777" w:rsidTr="00D4437E">
        <w:trPr>
          <w:cantSplit/>
          <w:tblHeader/>
        </w:trPr>
        <w:tc>
          <w:tcPr>
            <w:tcW w:w="3956" w:type="dxa"/>
            <w:shd w:val="clear" w:color="auto" w:fill="000000"/>
          </w:tcPr>
          <w:p w14:paraId="5E3E14D5" w14:textId="77777777" w:rsidR="00F71C4C" w:rsidRPr="00E472F1" w:rsidRDefault="00F71C4C" w:rsidP="00E472F1">
            <w:pPr>
              <w:pStyle w:val="Body"/>
              <w:keepNext/>
              <w:keepLines/>
              <w:jc w:val="center"/>
              <w:rPr>
                <w:rFonts w:cs="Arial"/>
                <w:b/>
                <w:bCs/>
                <w:color w:val="FFFFFF"/>
              </w:rPr>
            </w:pPr>
            <w:r w:rsidRPr="00E472F1">
              <w:rPr>
                <w:rFonts w:cs="Arial"/>
                <w:b/>
                <w:bCs/>
                <w:color w:val="FFFFFF"/>
              </w:rPr>
              <w:t>Visit</w:t>
            </w:r>
          </w:p>
        </w:tc>
        <w:tc>
          <w:tcPr>
            <w:tcW w:w="1800" w:type="dxa"/>
            <w:shd w:val="clear" w:color="auto" w:fill="000000"/>
          </w:tcPr>
          <w:p w14:paraId="0EB21ECD" w14:textId="77777777" w:rsidR="00F71C4C" w:rsidRPr="00E472F1" w:rsidRDefault="00F71C4C" w:rsidP="00E472F1">
            <w:pPr>
              <w:pStyle w:val="Body"/>
              <w:keepNext/>
              <w:keepLines/>
              <w:jc w:val="center"/>
              <w:rPr>
                <w:rFonts w:cs="Arial"/>
                <w:b/>
                <w:bCs/>
                <w:color w:val="FFFFFF"/>
              </w:rPr>
            </w:pPr>
            <w:r w:rsidRPr="00E472F1">
              <w:rPr>
                <w:rFonts w:cs="Arial"/>
                <w:b/>
                <w:bCs/>
                <w:color w:val="FFFFFF"/>
              </w:rPr>
              <w:t>NHS ILD clinic</w:t>
            </w:r>
          </w:p>
        </w:tc>
        <w:tc>
          <w:tcPr>
            <w:tcW w:w="1350" w:type="dxa"/>
            <w:shd w:val="clear" w:color="auto" w:fill="000000"/>
          </w:tcPr>
          <w:p w14:paraId="625455C5" w14:textId="77777777" w:rsidR="00F71C4C" w:rsidRPr="00E472F1" w:rsidRDefault="00F71C4C" w:rsidP="00E472F1">
            <w:pPr>
              <w:pStyle w:val="Body"/>
              <w:keepNext/>
              <w:keepLines/>
              <w:jc w:val="center"/>
              <w:rPr>
                <w:rFonts w:cs="Arial"/>
                <w:b/>
                <w:bCs/>
                <w:color w:val="FFFFFF"/>
              </w:rPr>
            </w:pPr>
            <w:r w:rsidRPr="00E472F1">
              <w:rPr>
                <w:rFonts w:cs="Arial"/>
                <w:b/>
                <w:bCs/>
                <w:color w:val="FFFFFF"/>
              </w:rPr>
              <w:t>1</w:t>
            </w:r>
          </w:p>
        </w:tc>
        <w:tc>
          <w:tcPr>
            <w:tcW w:w="1440" w:type="dxa"/>
            <w:shd w:val="clear" w:color="auto" w:fill="000000"/>
          </w:tcPr>
          <w:p w14:paraId="586B425A" w14:textId="77777777" w:rsidR="00F71C4C" w:rsidRPr="00E472F1" w:rsidRDefault="00F71C4C" w:rsidP="00E472F1">
            <w:pPr>
              <w:pStyle w:val="Body"/>
              <w:keepNext/>
              <w:keepLines/>
              <w:jc w:val="center"/>
              <w:rPr>
                <w:rFonts w:cs="Arial"/>
                <w:b/>
                <w:bCs/>
                <w:color w:val="FFFFFF"/>
              </w:rPr>
            </w:pPr>
            <w:r w:rsidRPr="00E472F1">
              <w:rPr>
                <w:rFonts w:cs="Arial"/>
                <w:b/>
                <w:bCs/>
                <w:color w:val="FFFFFF"/>
              </w:rPr>
              <w:t>2</w:t>
            </w:r>
          </w:p>
        </w:tc>
        <w:tc>
          <w:tcPr>
            <w:tcW w:w="1422" w:type="dxa"/>
            <w:shd w:val="clear" w:color="auto" w:fill="000000"/>
          </w:tcPr>
          <w:p w14:paraId="25DD6418" w14:textId="77777777" w:rsidR="00F71C4C" w:rsidRPr="00E472F1" w:rsidRDefault="00F71C4C" w:rsidP="00E472F1">
            <w:pPr>
              <w:pStyle w:val="Body"/>
              <w:keepNext/>
              <w:keepLines/>
              <w:jc w:val="center"/>
              <w:rPr>
                <w:rFonts w:cs="Arial"/>
                <w:b/>
                <w:bCs/>
                <w:color w:val="FFFFFF"/>
              </w:rPr>
            </w:pPr>
            <w:r w:rsidRPr="00E472F1">
              <w:rPr>
                <w:rFonts w:cs="Arial"/>
                <w:b/>
                <w:bCs/>
                <w:color w:val="FFFFFF"/>
              </w:rPr>
              <w:t>3</w:t>
            </w:r>
          </w:p>
        </w:tc>
      </w:tr>
      <w:tr w:rsidR="00D4437E" w:rsidRPr="00805E47" w14:paraId="7D6D5C92"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260EE2E8" w14:textId="77777777" w:rsidR="00F71C4C" w:rsidRPr="00E472F1" w:rsidRDefault="00F71C4C" w:rsidP="00E472F1">
            <w:pPr>
              <w:keepNext/>
              <w:keepLines/>
              <w:spacing w:line="276" w:lineRule="auto"/>
              <w:jc w:val="center"/>
              <w:rPr>
                <w:rFonts w:cs="Arial"/>
                <w:b/>
                <w:bCs/>
                <w:szCs w:val="20"/>
              </w:rPr>
            </w:pPr>
            <w:r w:rsidRPr="00E472F1">
              <w:rPr>
                <w:rFonts w:cs="Arial"/>
                <w:b/>
                <w:bCs/>
                <w:szCs w:val="20"/>
              </w:rPr>
              <w:t>Activity</w:t>
            </w:r>
          </w:p>
        </w:tc>
        <w:tc>
          <w:tcPr>
            <w:tcW w:w="1800" w:type="dxa"/>
            <w:tcBorders>
              <w:top w:val="single" w:sz="8" w:space="0" w:color="000000"/>
              <w:bottom w:val="single" w:sz="8" w:space="0" w:color="000000"/>
            </w:tcBorders>
            <w:shd w:val="clear" w:color="auto" w:fill="auto"/>
          </w:tcPr>
          <w:p w14:paraId="24239B33" w14:textId="77777777" w:rsidR="00F71C4C" w:rsidRPr="00E472F1" w:rsidRDefault="00F71C4C" w:rsidP="00E472F1">
            <w:pPr>
              <w:keepNext/>
              <w:keepLines/>
              <w:spacing w:line="276" w:lineRule="auto"/>
              <w:jc w:val="center"/>
              <w:rPr>
                <w:rFonts w:cs="Arial"/>
                <w:b/>
                <w:szCs w:val="20"/>
              </w:rPr>
            </w:pPr>
            <w:r w:rsidRPr="00E472F1">
              <w:rPr>
                <w:rFonts w:cs="Arial"/>
                <w:b/>
                <w:szCs w:val="20"/>
              </w:rPr>
              <w:t>Screening</w:t>
            </w:r>
          </w:p>
        </w:tc>
        <w:tc>
          <w:tcPr>
            <w:tcW w:w="1350" w:type="dxa"/>
            <w:tcBorders>
              <w:top w:val="single" w:sz="8" w:space="0" w:color="000000"/>
              <w:bottom w:val="single" w:sz="8" w:space="0" w:color="000000"/>
            </w:tcBorders>
            <w:shd w:val="clear" w:color="auto" w:fill="auto"/>
          </w:tcPr>
          <w:p w14:paraId="0505C0DB" w14:textId="77777777" w:rsidR="00F71C4C" w:rsidRPr="00E472F1" w:rsidRDefault="00F71C4C" w:rsidP="00E472F1">
            <w:pPr>
              <w:keepNext/>
              <w:keepLines/>
              <w:spacing w:line="276" w:lineRule="auto"/>
              <w:jc w:val="center"/>
              <w:rPr>
                <w:rFonts w:cs="Arial"/>
                <w:b/>
                <w:szCs w:val="20"/>
              </w:rPr>
            </w:pPr>
            <w:r w:rsidRPr="00E472F1">
              <w:rPr>
                <w:rFonts w:cs="Arial"/>
                <w:b/>
                <w:szCs w:val="20"/>
              </w:rPr>
              <w:t>First visit</w:t>
            </w:r>
          </w:p>
        </w:tc>
        <w:tc>
          <w:tcPr>
            <w:tcW w:w="1440" w:type="dxa"/>
            <w:tcBorders>
              <w:top w:val="single" w:sz="8" w:space="0" w:color="000000"/>
              <w:bottom w:val="single" w:sz="8" w:space="0" w:color="000000"/>
            </w:tcBorders>
            <w:shd w:val="clear" w:color="auto" w:fill="auto"/>
          </w:tcPr>
          <w:p w14:paraId="48C4566B" w14:textId="7289B8E8" w:rsidR="00F71C4C" w:rsidRPr="00E472F1" w:rsidRDefault="00473D40" w:rsidP="00E472F1">
            <w:pPr>
              <w:keepNext/>
              <w:keepLines/>
              <w:spacing w:line="276" w:lineRule="auto"/>
              <w:jc w:val="center"/>
              <w:rPr>
                <w:rFonts w:cs="Arial"/>
                <w:b/>
                <w:szCs w:val="20"/>
              </w:rPr>
            </w:pPr>
            <w:r w:rsidRPr="00E472F1">
              <w:rPr>
                <w:rFonts w:cs="Arial"/>
                <w:b/>
                <w:szCs w:val="20"/>
              </w:rPr>
              <w:t>6-month</w:t>
            </w:r>
            <w:r w:rsidR="00F71C4C" w:rsidRPr="00E472F1">
              <w:rPr>
                <w:rFonts w:cs="Arial"/>
                <w:b/>
                <w:szCs w:val="20"/>
              </w:rPr>
              <w:t xml:space="preserve"> scan</w:t>
            </w:r>
          </w:p>
        </w:tc>
        <w:tc>
          <w:tcPr>
            <w:tcW w:w="1422" w:type="dxa"/>
            <w:tcBorders>
              <w:top w:val="single" w:sz="8" w:space="0" w:color="000000"/>
              <w:bottom w:val="single" w:sz="8" w:space="0" w:color="000000"/>
              <w:right w:val="single" w:sz="8" w:space="0" w:color="000000"/>
            </w:tcBorders>
            <w:shd w:val="clear" w:color="auto" w:fill="auto"/>
          </w:tcPr>
          <w:p w14:paraId="2F341DF0" w14:textId="7177A1A9" w:rsidR="00F71C4C" w:rsidRPr="00E472F1" w:rsidRDefault="00473D40" w:rsidP="00E472F1">
            <w:pPr>
              <w:keepNext/>
              <w:keepLines/>
              <w:spacing w:line="276" w:lineRule="auto"/>
              <w:jc w:val="center"/>
              <w:rPr>
                <w:rFonts w:cs="Arial"/>
                <w:b/>
                <w:szCs w:val="20"/>
              </w:rPr>
            </w:pPr>
            <w:r w:rsidRPr="00E472F1">
              <w:rPr>
                <w:rFonts w:cs="Arial"/>
                <w:b/>
                <w:szCs w:val="20"/>
              </w:rPr>
              <w:t>12-month</w:t>
            </w:r>
            <w:r w:rsidR="00F71C4C" w:rsidRPr="00E472F1">
              <w:rPr>
                <w:rFonts w:cs="Arial"/>
                <w:b/>
                <w:szCs w:val="20"/>
              </w:rPr>
              <w:t xml:space="preserve"> scan</w:t>
            </w:r>
          </w:p>
        </w:tc>
      </w:tr>
      <w:tr w:rsidR="00D4437E" w:rsidRPr="00805E47" w14:paraId="5397DBF6" w14:textId="77777777" w:rsidTr="00D4437E">
        <w:trPr>
          <w:cantSplit/>
        </w:trPr>
        <w:tc>
          <w:tcPr>
            <w:tcW w:w="3956" w:type="dxa"/>
            <w:shd w:val="clear" w:color="auto" w:fill="auto"/>
          </w:tcPr>
          <w:p w14:paraId="67854BD1" w14:textId="77777777" w:rsidR="00F71C4C" w:rsidRPr="00E472F1" w:rsidRDefault="00610CEC" w:rsidP="007720FA">
            <w:pPr>
              <w:pStyle w:val="Body"/>
              <w:keepNext/>
              <w:keepLines/>
              <w:spacing w:after="0" w:line="276" w:lineRule="auto"/>
              <w:jc w:val="left"/>
              <w:rPr>
                <w:rFonts w:cs="Arial"/>
                <w:b/>
                <w:bCs/>
                <w:szCs w:val="20"/>
              </w:rPr>
            </w:pPr>
            <w:r>
              <w:rPr>
                <w:rFonts w:cs="Arial"/>
                <w:b/>
                <w:bCs/>
                <w:szCs w:val="20"/>
              </w:rPr>
              <w:t>HR</w:t>
            </w:r>
            <w:r w:rsidR="00F71C4C" w:rsidRPr="00E472F1">
              <w:rPr>
                <w:rFonts w:cs="Arial"/>
                <w:b/>
                <w:bCs/>
                <w:szCs w:val="20"/>
              </w:rPr>
              <w:t>CT</w:t>
            </w:r>
          </w:p>
        </w:tc>
        <w:tc>
          <w:tcPr>
            <w:tcW w:w="1800" w:type="dxa"/>
            <w:shd w:val="clear" w:color="auto" w:fill="auto"/>
          </w:tcPr>
          <w:p w14:paraId="7FBA77A6" w14:textId="6E1EF400" w:rsidR="00F71C4C" w:rsidRPr="00D4437E" w:rsidRDefault="00B504D6" w:rsidP="00E472F1">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r w:rsidR="00F71C4C" w:rsidRPr="00D4437E">
              <w:rPr>
                <w:rFonts w:asciiTheme="minorHAnsi" w:hAnsiTheme="minorHAnsi" w:cs="Arial"/>
                <w:szCs w:val="20"/>
              </w:rPr>
              <w:t>*</w:t>
            </w:r>
          </w:p>
        </w:tc>
        <w:tc>
          <w:tcPr>
            <w:tcW w:w="1350" w:type="dxa"/>
            <w:shd w:val="clear" w:color="auto" w:fill="auto"/>
          </w:tcPr>
          <w:p w14:paraId="2F8D1CA2" w14:textId="77777777" w:rsidR="00F71C4C" w:rsidRPr="00D4437E" w:rsidRDefault="00F71C4C" w:rsidP="00E472F1">
            <w:pPr>
              <w:pStyle w:val="Body"/>
              <w:keepNext/>
              <w:keepLines/>
              <w:spacing w:after="0" w:line="276" w:lineRule="auto"/>
              <w:jc w:val="center"/>
              <w:rPr>
                <w:rFonts w:asciiTheme="minorHAnsi" w:hAnsiTheme="minorHAnsi" w:cs="Arial"/>
                <w:szCs w:val="20"/>
              </w:rPr>
            </w:pPr>
          </w:p>
        </w:tc>
        <w:tc>
          <w:tcPr>
            <w:tcW w:w="1440" w:type="dxa"/>
            <w:shd w:val="clear" w:color="auto" w:fill="auto"/>
          </w:tcPr>
          <w:p w14:paraId="53903A1C" w14:textId="77777777" w:rsidR="00F71C4C" w:rsidRPr="00D4437E" w:rsidRDefault="00F71C4C" w:rsidP="00E472F1">
            <w:pPr>
              <w:pStyle w:val="Body"/>
              <w:keepNext/>
              <w:keepLines/>
              <w:spacing w:after="0" w:line="276" w:lineRule="auto"/>
              <w:jc w:val="center"/>
              <w:rPr>
                <w:rFonts w:asciiTheme="minorHAnsi" w:hAnsiTheme="minorHAnsi" w:cs="Arial"/>
                <w:szCs w:val="20"/>
              </w:rPr>
            </w:pPr>
          </w:p>
        </w:tc>
        <w:tc>
          <w:tcPr>
            <w:tcW w:w="1422" w:type="dxa"/>
            <w:shd w:val="clear" w:color="auto" w:fill="auto"/>
          </w:tcPr>
          <w:p w14:paraId="5F12140B" w14:textId="4E5923E2" w:rsidR="00F71C4C" w:rsidRPr="00D4437E" w:rsidRDefault="00F71C4C" w:rsidP="00E472F1">
            <w:pPr>
              <w:pStyle w:val="Body"/>
              <w:keepNext/>
              <w:keepLines/>
              <w:spacing w:after="0" w:line="276" w:lineRule="auto"/>
              <w:jc w:val="center"/>
              <w:rPr>
                <w:rFonts w:asciiTheme="minorHAnsi" w:hAnsiTheme="minorHAnsi" w:cs="Arial"/>
                <w:szCs w:val="20"/>
              </w:rPr>
            </w:pPr>
          </w:p>
        </w:tc>
      </w:tr>
      <w:tr w:rsidR="00D4437E" w:rsidRPr="00805E47" w14:paraId="3E7D322D"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03DE50C6"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Offer participant information sheet</w:t>
            </w:r>
          </w:p>
        </w:tc>
        <w:tc>
          <w:tcPr>
            <w:tcW w:w="1800" w:type="dxa"/>
            <w:tcBorders>
              <w:top w:val="single" w:sz="8" w:space="0" w:color="000000"/>
              <w:bottom w:val="single" w:sz="8" w:space="0" w:color="000000"/>
            </w:tcBorders>
            <w:shd w:val="clear" w:color="auto" w:fill="auto"/>
          </w:tcPr>
          <w:p w14:paraId="02CD7EB2" w14:textId="73C2EC7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350" w:type="dxa"/>
            <w:tcBorders>
              <w:top w:val="single" w:sz="8" w:space="0" w:color="000000"/>
              <w:bottom w:val="single" w:sz="8" w:space="0" w:color="000000"/>
            </w:tcBorders>
            <w:shd w:val="clear" w:color="auto" w:fill="auto"/>
          </w:tcPr>
          <w:p w14:paraId="20822013"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440" w:type="dxa"/>
            <w:tcBorders>
              <w:top w:val="single" w:sz="8" w:space="0" w:color="000000"/>
              <w:bottom w:val="single" w:sz="8" w:space="0" w:color="000000"/>
            </w:tcBorders>
            <w:shd w:val="clear" w:color="auto" w:fill="auto"/>
          </w:tcPr>
          <w:p w14:paraId="3B152F3A"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422" w:type="dxa"/>
            <w:tcBorders>
              <w:top w:val="single" w:sz="8" w:space="0" w:color="000000"/>
              <w:bottom w:val="single" w:sz="8" w:space="0" w:color="000000"/>
              <w:right w:val="single" w:sz="8" w:space="0" w:color="000000"/>
            </w:tcBorders>
            <w:shd w:val="clear" w:color="auto" w:fill="auto"/>
          </w:tcPr>
          <w:p w14:paraId="36C1A900"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r>
      <w:tr w:rsidR="00D4437E" w:rsidRPr="00805E47" w14:paraId="421D0123" w14:textId="77777777" w:rsidTr="00D4437E">
        <w:trPr>
          <w:cantSplit/>
        </w:trPr>
        <w:tc>
          <w:tcPr>
            <w:tcW w:w="3956" w:type="dxa"/>
            <w:shd w:val="clear" w:color="auto" w:fill="auto"/>
          </w:tcPr>
          <w:p w14:paraId="63FAC5A2"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MRI safety check review</w:t>
            </w:r>
          </w:p>
        </w:tc>
        <w:tc>
          <w:tcPr>
            <w:tcW w:w="1800" w:type="dxa"/>
            <w:shd w:val="clear" w:color="auto" w:fill="auto"/>
          </w:tcPr>
          <w:p w14:paraId="267CB72A" w14:textId="08D4B4E5"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350" w:type="dxa"/>
            <w:shd w:val="clear" w:color="auto" w:fill="auto"/>
          </w:tcPr>
          <w:p w14:paraId="198B7B89" w14:textId="37D26FA6"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shd w:val="clear" w:color="auto" w:fill="auto"/>
          </w:tcPr>
          <w:p w14:paraId="170EEFDE" w14:textId="1360ECA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shd w:val="clear" w:color="auto" w:fill="auto"/>
          </w:tcPr>
          <w:p w14:paraId="3314DADC" w14:textId="0E0E4421" w:rsidR="00961DE3" w:rsidRPr="00D4437E" w:rsidRDefault="00B504D6" w:rsidP="00F63B28">
            <w:pPr>
              <w:pStyle w:val="Body"/>
              <w:keepNext/>
              <w:keepLines/>
              <w:spacing w:after="0" w:line="276" w:lineRule="auto"/>
              <w:jc w:val="center"/>
              <w:rPr>
                <w:rFonts w:asciiTheme="minorHAnsi" w:hAnsiTheme="minorHAnsi" w:cs="Arial"/>
                <w:b/>
                <w:szCs w:val="20"/>
              </w:rPr>
            </w:pPr>
            <w:r w:rsidRPr="00D4437E">
              <w:rPr>
                <w:rFonts w:asciiTheme="minorHAnsi" w:hAnsiTheme="minorHAnsi" w:cs="MS Mincho"/>
                <w:szCs w:val="20"/>
              </w:rPr>
              <w:t>X</w:t>
            </w:r>
          </w:p>
        </w:tc>
      </w:tr>
      <w:tr w:rsidR="00D4437E" w:rsidRPr="00805E47" w14:paraId="3EC8314A"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6DC18609"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Inclusions / exclusions checked</w:t>
            </w:r>
          </w:p>
        </w:tc>
        <w:tc>
          <w:tcPr>
            <w:tcW w:w="1800" w:type="dxa"/>
            <w:tcBorders>
              <w:top w:val="single" w:sz="8" w:space="0" w:color="000000"/>
              <w:bottom w:val="single" w:sz="8" w:space="0" w:color="000000"/>
            </w:tcBorders>
            <w:shd w:val="clear" w:color="auto" w:fill="auto"/>
          </w:tcPr>
          <w:p w14:paraId="343FFDCF" w14:textId="5C08606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350" w:type="dxa"/>
            <w:tcBorders>
              <w:top w:val="single" w:sz="8" w:space="0" w:color="000000"/>
              <w:bottom w:val="single" w:sz="8" w:space="0" w:color="000000"/>
            </w:tcBorders>
            <w:shd w:val="clear" w:color="auto" w:fill="auto"/>
          </w:tcPr>
          <w:p w14:paraId="15F8AF77" w14:textId="5F71FBD3"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tcBorders>
              <w:top w:val="single" w:sz="8" w:space="0" w:color="000000"/>
              <w:bottom w:val="single" w:sz="8" w:space="0" w:color="000000"/>
            </w:tcBorders>
            <w:shd w:val="clear" w:color="auto" w:fill="auto"/>
          </w:tcPr>
          <w:p w14:paraId="007023BA" w14:textId="74C10672"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tcBorders>
              <w:top w:val="single" w:sz="8" w:space="0" w:color="000000"/>
              <w:bottom w:val="single" w:sz="8" w:space="0" w:color="000000"/>
              <w:right w:val="single" w:sz="8" w:space="0" w:color="000000"/>
            </w:tcBorders>
            <w:shd w:val="clear" w:color="auto" w:fill="auto"/>
          </w:tcPr>
          <w:p w14:paraId="69175296" w14:textId="10269903"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4CCBF24F" w14:textId="77777777" w:rsidTr="00D4437E">
        <w:trPr>
          <w:cantSplit/>
        </w:trPr>
        <w:tc>
          <w:tcPr>
            <w:tcW w:w="3956" w:type="dxa"/>
            <w:shd w:val="clear" w:color="auto" w:fill="auto"/>
          </w:tcPr>
          <w:p w14:paraId="2117BF4C"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Take informed consent</w:t>
            </w:r>
          </w:p>
        </w:tc>
        <w:tc>
          <w:tcPr>
            <w:tcW w:w="1800" w:type="dxa"/>
            <w:shd w:val="clear" w:color="auto" w:fill="auto"/>
          </w:tcPr>
          <w:p w14:paraId="2712912A"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shd w:val="clear" w:color="auto" w:fill="auto"/>
          </w:tcPr>
          <w:p w14:paraId="0E57C7D6" w14:textId="383D8AE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shd w:val="clear" w:color="auto" w:fill="auto"/>
          </w:tcPr>
          <w:p w14:paraId="589A0C78"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422" w:type="dxa"/>
            <w:shd w:val="clear" w:color="auto" w:fill="auto"/>
          </w:tcPr>
          <w:p w14:paraId="28DD4C7C"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r>
      <w:tr w:rsidR="00D4437E" w:rsidRPr="00805E47" w14:paraId="4DF155C1"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471BA28E"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Brief clinical review</w:t>
            </w:r>
          </w:p>
        </w:tc>
        <w:tc>
          <w:tcPr>
            <w:tcW w:w="1800" w:type="dxa"/>
            <w:tcBorders>
              <w:top w:val="single" w:sz="8" w:space="0" w:color="000000"/>
              <w:bottom w:val="single" w:sz="8" w:space="0" w:color="000000"/>
            </w:tcBorders>
            <w:shd w:val="clear" w:color="auto" w:fill="auto"/>
          </w:tcPr>
          <w:p w14:paraId="0A3803F8"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tcBorders>
              <w:top w:val="single" w:sz="8" w:space="0" w:color="000000"/>
              <w:bottom w:val="single" w:sz="8" w:space="0" w:color="000000"/>
            </w:tcBorders>
            <w:shd w:val="clear" w:color="auto" w:fill="auto"/>
          </w:tcPr>
          <w:p w14:paraId="21FD0787" w14:textId="3300F72F"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tcBorders>
              <w:top w:val="single" w:sz="8" w:space="0" w:color="000000"/>
              <w:bottom w:val="single" w:sz="8" w:space="0" w:color="000000"/>
            </w:tcBorders>
            <w:shd w:val="clear" w:color="auto" w:fill="auto"/>
          </w:tcPr>
          <w:p w14:paraId="031695FF" w14:textId="7039475C"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tcBorders>
              <w:top w:val="single" w:sz="8" w:space="0" w:color="000000"/>
              <w:bottom w:val="single" w:sz="8" w:space="0" w:color="000000"/>
              <w:right w:val="single" w:sz="8" w:space="0" w:color="000000"/>
            </w:tcBorders>
            <w:shd w:val="clear" w:color="auto" w:fill="auto"/>
          </w:tcPr>
          <w:p w14:paraId="148503D9" w14:textId="49901889"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1AC02A6A" w14:textId="77777777" w:rsidTr="00D4437E">
        <w:trPr>
          <w:cantSplit/>
        </w:trPr>
        <w:tc>
          <w:tcPr>
            <w:tcW w:w="3956" w:type="dxa"/>
            <w:shd w:val="clear" w:color="auto" w:fill="auto"/>
          </w:tcPr>
          <w:p w14:paraId="3E73A741"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Resting spO</w:t>
            </w:r>
            <w:r w:rsidRPr="00E472F1">
              <w:rPr>
                <w:rFonts w:cs="Arial"/>
                <w:b/>
                <w:bCs/>
                <w:szCs w:val="20"/>
                <w:vertAlign w:val="subscript"/>
              </w:rPr>
              <w:t>2</w:t>
            </w:r>
            <w:r w:rsidRPr="00E472F1">
              <w:rPr>
                <w:rFonts w:cs="Arial"/>
                <w:b/>
                <w:bCs/>
                <w:szCs w:val="20"/>
              </w:rPr>
              <w:t xml:space="preserve"> check</w:t>
            </w:r>
          </w:p>
        </w:tc>
        <w:tc>
          <w:tcPr>
            <w:tcW w:w="1800" w:type="dxa"/>
            <w:shd w:val="clear" w:color="auto" w:fill="auto"/>
          </w:tcPr>
          <w:p w14:paraId="75E42FCB"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shd w:val="clear" w:color="auto" w:fill="auto"/>
          </w:tcPr>
          <w:p w14:paraId="4E0A6E04" w14:textId="758572DA"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shd w:val="clear" w:color="auto" w:fill="auto"/>
          </w:tcPr>
          <w:p w14:paraId="012B5F42" w14:textId="186DB99B"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shd w:val="clear" w:color="auto" w:fill="auto"/>
          </w:tcPr>
          <w:p w14:paraId="77F2053F" w14:textId="01FEF7C2"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7ED2E812"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5927F282"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Cannula</w:t>
            </w:r>
          </w:p>
        </w:tc>
        <w:tc>
          <w:tcPr>
            <w:tcW w:w="1800" w:type="dxa"/>
            <w:tcBorders>
              <w:top w:val="single" w:sz="8" w:space="0" w:color="000000"/>
              <w:bottom w:val="single" w:sz="8" w:space="0" w:color="000000"/>
            </w:tcBorders>
            <w:shd w:val="clear" w:color="auto" w:fill="auto"/>
          </w:tcPr>
          <w:p w14:paraId="6C8F426F"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tcBorders>
              <w:top w:val="single" w:sz="8" w:space="0" w:color="000000"/>
              <w:bottom w:val="single" w:sz="8" w:space="0" w:color="000000"/>
            </w:tcBorders>
            <w:shd w:val="clear" w:color="auto" w:fill="auto"/>
          </w:tcPr>
          <w:p w14:paraId="4EF49B07" w14:textId="42384D0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tcBorders>
              <w:top w:val="single" w:sz="8" w:space="0" w:color="000000"/>
              <w:bottom w:val="single" w:sz="8" w:space="0" w:color="000000"/>
            </w:tcBorders>
            <w:shd w:val="clear" w:color="auto" w:fill="auto"/>
          </w:tcPr>
          <w:p w14:paraId="18EC3B61" w14:textId="20FDD7D6"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tcBorders>
              <w:top w:val="single" w:sz="8" w:space="0" w:color="000000"/>
              <w:bottom w:val="single" w:sz="8" w:space="0" w:color="000000"/>
              <w:right w:val="single" w:sz="8" w:space="0" w:color="000000"/>
            </w:tcBorders>
            <w:shd w:val="clear" w:color="auto" w:fill="auto"/>
          </w:tcPr>
          <w:p w14:paraId="39AEB7EE" w14:textId="593203E9"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75092715" w14:textId="77777777" w:rsidTr="00D4437E">
        <w:trPr>
          <w:cantSplit/>
        </w:trPr>
        <w:tc>
          <w:tcPr>
            <w:tcW w:w="3956" w:type="dxa"/>
            <w:shd w:val="clear" w:color="auto" w:fill="auto"/>
          </w:tcPr>
          <w:p w14:paraId="7C1DE6BB"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MRI protocol</w:t>
            </w:r>
          </w:p>
        </w:tc>
        <w:tc>
          <w:tcPr>
            <w:tcW w:w="1800" w:type="dxa"/>
            <w:shd w:val="clear" w:color="auto" w:fill="auto"/>
          </w:tcPr>
          <w:p w14:paraId="22299F3A"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shd w:val="clear" w:color="auto" w:fill="auto"/>
          </w:tcPr>
          <w:p w14:paraId="31CE4153" w14:textId="6D1A3FBF"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 X</w:t>
            </w:r>
          </w:p>
        </w:tc>
        <w:tc>
          <w:tcPr>
            <w:tcW w:w="1440" w:type="dxa"/>
            <w:shd w:val="clear" w:color="auto" w:fill="auto"/>
          </w:tcPr>
          <w:p w14:paraId="50ACCB0B" w14:textId="32176B4F"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shd w:val="clear" w:color="auto" w:fill="auto"/>
          </w:tcPr>
          <w:p w14:paraId="0FF64030" w14:textId="11284C79"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288EAF26"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7B2D52ED"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Spirometry</w:t>
            </w:r>
          </w:p>
        </w:tc>
        <w:tc>
          <w:tcPr>
            <w:tcW w:w="1800" w:type="dxa"/>
            <w:tcBorders>
              <w:top w:val="single" w:sz="8" w:space="0" w:color="000000"/>
              <w:bottom w:val="single" w:sz="8" w:space="0" w:color="000000"/>
            </w:tcBorders>
            <w:shd w:val="clear" w:color="auto" w:fill="auto"/>
          </w:tcPr>
          <w:p w14:paraId="14D34982"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tcBorders>
              <w:top w:val="single" w:sz="8" w:space="0" w:color="000000"/>
              <w:bottom w:val="single" w:sz="8" w:space="0" w:color="000000"/>
            </w:tcBorders>
            <w:shd w:val="clear" w:color="auto" w:fill="auto"/>
          </w:tcPr>
          <w:p w14:paraId="08B7BA00" w14:textId="7419333A"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tcBorders>
              <w:top w:val="single" w:sz="8" w:space="0" w:color="000000"/>
              <w:bottom w:val="single" w:sz="8" w:space="0" w:color="000000"/>
            </w:tcBorders>
            <w:shd w:val="clear" w:color="auto" w:fill="auto"/>
          </w:tcPr>
          <w:p w14:paraId="0B674734" w14:textId="7A74FE2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tcBorders>
              <w:top w:val="single" w:sz="8" w:space="0" w:color="000000"/>
              <w:bottom w:val="single" w:sz="8" w:space="0" w:color="000000"/>
              <w:right w:val="single" w:sz="8" w:space="0" w:color="000000"/>
            </w:tcBorders>
            <w:shd w:val="clear" w:color="auto" w:fill="auto"/>
          </w:tcPr>
          <w:p w14:paraId="14234805" w14:textId="6473A31B"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48A85543" w14:textId="77777777" w:rsidTr="00D4437E">
        <w:trPr>
          <w:cantSplit/>
        </w:trPr>
        <w:tc>
          <w:tcPr>
            <w:tcW w:w="3956" w:type="dxa"/>
            <w:shd w:val="clear" w:color="auto" w:fill="auto"/>
          </w:tcPr>
          <w:p w14:paraId="04E21BA7" w14:textId="77777777" w:rsidR="00961DE3" w:rsidRPr="00E472F1" w:rsidRDefault="00961DE3" w:rsidP="007720FA">
            <w:pPr>
              <w:pStyle w:val="Body"/>
              <w:keepNext/>
              <w:keepLines/>
              <w:spacing w:after="0" w:line="276" w:lineRule="auto"/>
              <w:jc w:val="left"/>
              <w:rPr>
                <w:rFonts w:cs="Arial"/>
                <w:b/>
                <w:bCs/>
                <w:szCs w:val="20"/>
              </w:rPr>
            </w:pPr>
            <w:r w:rsidRPr="00E472F1">
              <w:rPr>
                <w:rFonts w:cs="Arial"/>
                <w:b/>
                <w:bCs/>
                <w:szCs w:val="20"/>
              </w:rPr>
              <w:t>Pulmonary function test</w:t>
            </w:r>
          </w:p>
        </w:tc>
        <w:tc>
          <w:tcPr>
            <w:tcW w:w="1800" w:type="dxa"/>
            <w:shd w:val="clear" w:color="auto" w:fill="auto"/>
          </w:tcPr>
          <w:p w14:paraId="714B76C9"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shd w:val="clear" w:color="auto" w:fill="auto"/>
          </w:tcPr>
          <w:p w14:paraId="7718E1CC" w14:textId="513A3201"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shd w:val="clear" w:color="auto" w:fill="auto"/>
          </w:tcPr>
          <w:p w14:paraId="109B34CA" w14:textId="6B14FFC8"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shd w:val="clear" w:color="auto" w:fill="auto"/>
          </w:tcPr>
          <w:p w14:paraId="2D44EF98" w14:textId="2C063EF3"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r>
      <w:tr w:rsidR="00D4437E" w:rsidRPr="00805E47" w14:paraId="4EAB6E60" w14:textId="77777777" w:rsidTr="00D4437E">
        <w:trPr>
          <w:cantSplit/>
        </w:trPr>
        <w:tc>
          <w:tcPr>
            <w:tcW w:w="3956" w:type="dxa"/>
            <w:tcBorders>
              <w:top w:val="single" w:sz="8" w:space="0" w:color="000000"/>
              <w:left w:val="single" w:sz="8" w:space="0" w:color="000000"/>
              <w:bottom w:val="single" w:sz="8" w:space="0" w:color="000000"/>
            </w:tcBorders>
            <w:shd w:val="clear" w:color="auto" w:fill="auto"/>
          </w:tcPr>
          <w:p w14:paraId="7CDBCA45" w14:textId="002A6BAF" w:rsidR="00961DE3" w:rsidRPr="00E472F1" w:rsidRDefault="00B36461" w:rsidP="007720FA">
            <w:pPr>
              <w:pStyle w:val="Body"/>
              <w:keepNext/>
              <w:keepLines/>
              <w:spacing w:after="0" w:line="276" w:lineRule="auto"/>
              <w:jc w:val="left"/>
              <w:rPr>
                <w:rFonts w:cs="Arial"/>
                <w:b/>
                <w:bCs/>
                <w:szCs w:val="20"/>
              </w:rPr>
            </w:pPr>
            <w:r>
              <w:rPr>
                <w:rFonts w:cs="Arial"/>
                <w:b/>
                <w:bCs/>
                <w:szCs w:val="20"/>
              </w:rPr>
              <w:t>Incremental s</w:t>
            </w:r>
            <w:r w:rsidR="00961DE3" w:rsidRPr="00E472F1">
              <w:rPr>
                <w:rFonts w:cs="Arial"/>
                <w:b/>
                <w:bCs/>
                <w:szCs w:val="20"/>
              </w:rPr>
              <w:t>huttle walk test</w:t>
            </w:r>
          </w:p>
        </w:tc>
        <w:tc>
          <w:tcPr>
            <w:tcW w:w="1800" w:type="dxa"/>
            <w:tcBorders>
              <w:top w:val="single" w:sz="8" w:space="0" w:color="000000"/>
              <w:bottom w:val="single" w:sz="8" w:space="0" w:color="000000"/>
            </w:tcBorders>
            <w:shd w:val="clear" w:color="auto" w:fill="auto"/>
          </w:tcPr>
          <w:p w14:paraId="16EBBE97" w14:textId="77777777" w:rsidR="00961DE3" w:rsidRPr="00D4437E" w:rsidRDefault="00961DE3" w:rsidP="00F63B28">
            <w:pPr>
              <w:pStyle w:val="Body"/>
              <w:keepNext/>
              <w:keepLines/>
              <w:spacing w:after="0" w:line="276" w:lineRule="auto"/>
              <w:jc w:val="center"/>
              <w:rPr>
                <w:rFonts w:asciiTheme="minorHAnsi" w:hAnsiTheme="minorHAnsi" w:cs="Arial"/>
                <w:szCs w:val="20"/>
              </w:rPr>
            </w:pPr>
          </w:p>
        </w:tc>
        <w:tc>
          <w:tcPr>
            <w:tcW w:w="1350" w:type="dxa"/>
            <w:tcBorders>
              <w:top w:val="single" w:sz="8" w:space="0" w:color="000000"/>
              <w:bottom w:val="single" w:sz="8" w:space="0" w:color="000000"/>
            </w:tcBorders>
            <w:shd w:val="clear" w:color="auto" w:fill="auto"/>
          </w:tcPr>
          <w:p w14:paraId="6CFB74B4" w14:textId="3A8AD4C5"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40" w:type="dxa"/>
            <w:tcBorders>
              <w:top w:val="single" w:sz="8" w:space="0" w:color="000000"/>
              <w:bottom w:val="single" w:sz="8" w:space="0" w:color="000000"/>
            </w:tcBorders>
            <w:shd w:val="clear" w:color="auto" w:fill="auto"/>
          </w:tcPr>
          <w:p w14:paraId="05B91308" w14:textId="640E4ABD" w:rsidR="00961DE3" w:rsidRPr="00D4437E" w:rsidRDefault="00B504D6" w:rsidP="00F63B28">
            <w:pPr>
              <w:pStyle w:val="Body"/>
              <w:keepNext/>
              <w:keepLines/>
              <w:spacing w:after="0" w:line="276" w:lineRule="auto"/>
              <w:jc w:val="center"/>
              <w:rPr>
                <w:rFonts w:asciiTheme="minorHAnsi" w:hAnsiTheme="minorHAnsi" w:cs="Arial"/>
                <w:szCs w:val="20"/>
              </w:rPr>
            </w:pPr>
            <w:r w:rsidRPr="00D4437E">
              <w:rPr>
                <w:rFonts w:asciiTheme="minorHAnsi" w:hAnsiTheme="minorHAnsi" w:cs="MS Mincho"/>
                <w:szCs w:val="20"/>
              </w:rPr>
              <w:t>X</w:t>
            </w:r>
          </w:p>
        </w:tc>
        <w:tc>
          <w:tcPr>
            <w:tcW w:w="1422" w:type="dxa"/>
            <w:tcBorders>
              <w:top w:val="single" w:sz="8" w:space="0" w:color="000000"/>
              <w:bottom w:val="single" w:sz="8" w:space="0" w:color="000000"/>
              <w:right w:val="single" w:sz="8" w:space="0" w:color="000000"/>
            </w:tcBorders>
            <w:shd w:val="clear" w:color="auto" w:fill="auto"/>
          </w:tcPr>
          <w:p w14:paraId="281BD447" w14:textId="6896893D" w:rsidR="00961DE3" w:rsidRPr="00D4437E" w:rsidRDefault="00B504D6" w:rsidP="00B504D6">
            <w:pPr>
              <w:pStyle w:val="Body"/>
              <w:keepNext/>
              <w:keepLines/>
              <w:tabs>
                <w:tab w:val="center" w:pos="757"/>
                <w:tab w:val="left" w:pos="1240"/>
              </w:tabs>
              <w:spacing w:after="0" w:line="276" w:lineRule="auto"/>
              <w:jc w:val="center"/>
              <w:rPr>
                <w:rFonts w:asciiTheme="minorHAnsi" w:hAnsiTheme="minorHAnsi" w:cs="Arial"/>
                <w:szCs w:val="20"/>
              </w:rPr>
            </w:pPr>
            <w:r w:rsidRPr="00D4437E">
              <w:rPr>
                <w:rFonts w:asciiTheme="minorHAnsi" w:hAnsiTheme="minorHAnsi" w:cs="MS Mincho"/>
                <w:szCs w:val="20"/>
              </w:rPr>
              <w:t>X</w:t>
            </w:r>
          </w:p>
        </w:tc>
      </w:tr>
    </w:tbl>
    <w:p w14:paraId="21B636C3" w14:textId="77777777" w:rsidR="00F71C4C" w:rsidRPr="006A4AC4" w:rsidRDefault="00F71C4C" w:rsidP="00C80569">
      <w:pPr>
        <w:pStyle w:val="Aftertable"/>
      </w:pPr>
      <w:r w:rsidRPr="009D5142">
        <w:t>* Dictated by routine practice – will be timed as close to MRI as p</w:t>
      </w:r>
      <w:r>
        <w:t>ossible; spO</w:t>
      </w:r>
      <w:r w:rsidRPr="00C507F9">
        <w:rPr>
          <w:vertAlign w:val="subscript"/>
        </w:rPr>
        <w:t>2</w:t>
      </w:r>
      <w:r>
        <w:t>: blood oxygen saturations</w:t>
      </w:r>
    </w:p>
    <w:p w14:paraId="665FA12B" w14:textId="77777777" w:rsidR="00F71C4C" w:rsidRDefault="00F71C4C" w:rsidP="00602F1A">
      <w:pPr>
        <w:pStyle w:val="Heading4"/>
      </w:pPr>
      <w:r>
        <w:t>Inclusion Criteria</w:t>
      </w:r>
    </w:p>
    <w:p w14:paraId="7DB6CFA6" w14:textId="77777777" w:rsidR="00F71C4C" w:rsidRDefault="00F71C4C" w:rsidP="00F71C4C">
      <w:r>
        <w:t xml:space="preserve">For eligibility into the study, subjects should meet </w:t>
      </w:r>
      <w:r w:rsidRPr="005A352D">
        <w:rPr>
          <w:u w:val="single"/>
        </w:rPr>
        <w:t>all</w:t>
      </w:r>
      <w:r>
        <w:t xml:space="preserve"> of the following criteria:</w:t>
      </w:r>
    </w:p>
    <w:p w14:paraId="69491C1F" w14:textId="233FC8E6" w:rsidR="00F71C4C" w:rsidRDefault="00F71C4C" w:rsidP="00B54836">
      <w:pPr>
        <w:pStyle w:val="ListParagraph"/>
        <w:numPr>
          <w:ilvl w:val="0"/>
          <w:numId w:val="5"/>
        </w:numPr>
        <w:spacing w:after="0" w:line="360" w:lineRule="auto"/>
      </w:pPr>
      <w:r>
        <w:t>Have ‘probable’ or definite’ idiopathic pulmonary fibrosis (IPF) as determined by the ILD Service Multi-Disciplinary Team (MDT) on clinical, radiological and, where necessary, histopathological grounds, as defined by local MDT clinical practice and international guidelines</w:t>
      </w:r>
      <w:r w:rsidR="00342AC1">
        <w:t>.</w:t>
      </w:r>
    </w:p>
    <w:p w14:paraId="34C8C52D" w14:textId="77777777" w:rsidR="00F71C4C" w:rsidRDefault="00F71C4C" w:rsidP="00B54836">
      <w:pPr>
        <w:pStyle w:val="ListParagraph"/>
        <w:numPr>
          <w:ilvl w:val="0"/>
          <w:numId w:val="5"/>
        </w:numPr>
        <w:spacing w:after="0" w:line="360" w:lineRule="auto"/>
      </w:pPr>
      <w:r>
        <w:t>Be able to attend the local facility for scans (Royal Hallamshire Hospital, Sheffield).</w:t>
      </w:r>
    </w:p>
    <w:p w14:paraId="1541291D" w14:textId="77777777" w:rsidR="00F71C4C" w:rsidRDefault="00F71C4C" w:rsidP="00B54836">
      <w:pPr>
        <w:pStyle w:val="ListParagraph"/>
        <w:numPr>
          <w:ilvl w:val="0"/>
          <w:numId w:val="5"/>
        </w:numPr>
        <w:spacing w:after="0" w:line="360" w:lineRule="auto"/>
      </w:pPr>
      <w:r>
        <w:t>Have a resting oxygen saturation (SaO</w:t>
      </w:r>
      <w:r w:rsidRPr="0038328C">
        <w:rPr>
          <w:vertAlign w:val="subscript"/>
        </w:rPr>
        <w:t>2</w:t>
      </w:r>
      <w:r>
        <w:t>) in room air &gt; 90%.</w:t>
      </w:r>
    </w:p>
    <w:p w14:paraId="7FD3083C" w14:textId="77777777" w:rsidR="00F71C4C" w:rsidRDefault="00F71C4C" w:rsidP="00B54836">
      <w:pPr>
        <w:pStyle w:val="ListParagraph"/>
        <w:numPr>
          <w:ilvl w:val="0"/>
          <w:numId w:val="5"/>
        </w:numPr>
        <w:spacing w:line="360" w:lineRule="auto"/>
        <w:ind w:left="714" w:hanging="357"/>
      </w:pPr>
      <w:r>
        <w:t>Be aged between 18 and 80 years old.</w:t>
      </w:r>
    </w:p>
    <w:p w14:paraId="5DEFE9AB" w14:textId="77777777" w:rsidR="00F71C4C" w:rsidRPr="006636C5" w:rsidRDefault="00F71C4C" w:rsidP="00602F1A">
      <w:pPr>
        <w:pStyle w:val="Heading4"/>
      </w:pPr>
      <w:r w:rsidRPr="006636C5">
        <w:t>Exclusion</w:t>
      </w:r>
      <w:r>
        <w:t xml:space="preserve"> criteria</w:t>
      </w:r>
    </w:p>
    <w:p w14:paraId="57E43955" w14:textId="77777777" w:rsidR="00F71C4C" w:rsidRDefault="00F71C4C" w:rsidP="00F71C4C">
      <w:r>
        <w:t xml:space="preserve">Patients who meet </w:t>
      </w:r>
      <w:r w:rsidRPr="009059B0">
        <w:t>any</w:t>
      </w:r>
      <w:r>
        <w:t xml:space="preserve"> of the following criteria will be excluded from the study. Further exclusions may be applied at the discretion of the principal investigators.</w:t>
      </w:r>
    </w:p>
    <w:p w14:paraId="69786784" w14:textId="77777777" w:rsidR="00F71C4C" w:rsidRDefault="00F71C4C" w:rsidP="00B54836">
      <w:pPr>
        <w:pStyle w:val="ListParagraph"/>
        <w:numPr>
          <w:ilvl w:val="0"/>
          <w:numId w:val="6"/>
        </w:numPr>
        <w:spacing w:line="360" w:lineRule="auto"/>
      </w:pPr>
      <w:r>
        <w:t>Significant doubt over the histological type of interstitial lung disease exists following MDT input (or non-ILD diagnosis). This includes:</w:t>
      </w:r>
    </w:p>
    <w:p w14:paraId="4B281389" w14:textId="77777777" w:rsidR="00F71C4C" w:rsidRDefault="00F71C4C" w:rsidP="00B54836">
      <w:pPr>
        <w:pStyle w:val="ListParagraph"/>
        <w:numPr>
          <w:ilvl w:val="1"/>
          <w:numId w:val="6"/>
        </w:numPr>
        <w:spacing w:line="360" w:lineRule="auto"/>
      </w:pPr>
      <w:r>
        <w:t xml:space="preserve">Radiographic evidence of asbestos (e.g. pleural plaques) or other fibrogenic </w:t>
      </w:r>
      <w:r>
        <w:lastRenderedPageBreak/>
        <w:t>agents (e.g. silica dust) exposure.</w:t>
      </w:r>
    </w:p>
    <w:p w14:paraId="5B824DC7" w14:textId="77777777" w:rsidR="00F71C4C" w:rsidRDefault="00F71C4C" w:rsidP="00B54836">
      <w:pPr>
        <w:pStyle w:val="ListParagraph"/>
        <w:numPr>
          <w:ilvl w:val="1"/>
          <w:numId w:val="6"/>
        </w:numPr>
        <w:spacing w:line="360" w:lineRule="auto"/>
      </w:pPr>
      <w:r>
        <w:t>Definite and temporal ingestion of drugs known to potentially cause interstitial lung disease (e.g. nitrofurantoin, methotrexate, amiodarone).</w:t>
      </w:r>
    </w:p>
    <w:p w14:paraId="30EEB16C" w14:textId="77777777" w:rsidR="00F71C4C" w:rsidRDefault="00F71C4C" w:rsidP="00B54836">
      <w:pPr>
        <w:pStyle w:val="ListParagraph"/>
        <w:numPr>
          <w:ilvl w:val="1"/>
          <w:numId w:val="6"/>
        </w:numPr>
        <w:spacing w:line="360" w:lineRule="auto"/>
      </w:pPr>
      <w:r>
        <w:t>Clinical or serological evidence of hypersensitivity pneumonitis.</w:t>
      </w:r>
    </w:p>
    <w:p w14:paraId="501945D0" w14:textId="77777777" w:rsidR="00F71C4C" w:rsidRDefault="00F71C4C" w:rsidP="00B54836">
      <w:pPr>
        <w:pStyle w:val="ListParagraph"/>
        <w:numPr>
          <w:ilvl w:val="1"/>
          <w:numId w:val="6"/>
        </w:numPr>
        <w:spacing w:line="360" w:lineRule="auto"/>
      </w:pPr>
      <w:r>
        <w:t>Clinical evidence of connective tissue disorders (e.g. scleroderma).</w:t>
      </w:r>
    </w:p>
    <w:p w14:paraId="749824A3" w14:textId="77777777" w:rsidR="00F71C4C" w:rsidRDefault="00F71C4C" w:rsidP="00B54836">
      <w:pPr>
        <w:pStyle w:val="ListParagraph"/>
        <w:numPr>
          <w:ilvl w:val="0"/>
          <w:numId w:val="6"/>
        </w:numPr>
        <w:spacing w:line="360" w:lineRule="auto"/>
      </w:pPr>
      <w:r>
        <w:t>On immunosuppressive treatment (</w:t>
      </w:r>
      <w:r w:rsidRPr="009059B0">
        <w:t>not</w:t>
      </w:r>
      <w:r>
        <w:t xml:space="preserve"> including N-acetylcysteine or prednisolone at a dose of less than or equal to 20mg / day).</w:t>
      </w:r>
    </w:p>
    <w:p w14:paraId="0BC26685" w14:textId="77777777" w:rsidR="00F71C4C" w:rsidRDefault="00F71C4C" w:rsidP="00B54836">
      <w:pPr>
        <w:pStyle w:val="ListParagraph"/>
        <w:numPr>
          <w:ilvl w:val="0"/>
          <w:numId w:val="6"/>
        </w:numPr>
        <w:spacing w:line="360" w:lineRule="auto"/>
      </w:pPr>
      <w:r>
        <w:t>Pregnancy.</w:t>
      </w:r>
    </w:p>
    <w:p w14:paraId="3BE3C5F9" w14:textId="3E5C644E" w:rsidR="00F71C4C" w:rsidRDefault="00F71C4C" w:rsidP="00B54836">
      <w:pPr>
        <w:pStyle w:val="ListParagraph"/>
        <w:numPr>
          <w:ilvl w:val="0"/>
          <w:numId w:val="6"/>
        </w:numPr>
        <w:spacing w:line="360" w:lineRule="auto"/>
      </w:pPr>
      <w:r>
        <w:t>Stage 4 or 5 chronic kidney disease, defined by creatinine clearance less than 30ml/min as estimated by the Cockcroft-Gault equation (excluded from DCE-MRI due to gadolinium contrast use).</w:t>
      </w:r>
      <w:ins w:id="3671" w:author="Windows User" w:date="2018-10-30T15:21:00Z">
        <w:r w:rsidR="00132294">
          <w:t xml:space="preserve"> Chronic kidney disease stage 3 is not an exclusion criteria.</w:t>
        </w:r>
      </w:ins>
    </w:p>
    <w:p w14:paraId="2C2EAA24" w14:textId="77777777" w:rsidR="00F71C4C" w:rsidRDefault="00F71C4C" w:rsidP="00B54836">
      <w:pPr>
        <w:pStyle w:val="ListParagraph"/>
        <w:numPr>
          <w:ilvl w:val="0"/>
          <w:numId w:val="6"/>
        </w:numPr>
        <w:spacing w:line="360" w:lineRule="auto"/>
      </w:pPr>
      <w:r>
        <w:t>Resting saO2 &lt; 90% in room air.</w:t>
      </w:r>
    </w:p>
    <w:p w14:paraId="1541E1E6" w14:textId="77777777" w:rsidR="00F71C4C" w:rsidRDefault="00F71C4C" w:rsidP="00B54836">
      <w:pPr>
        <w:pStyle w:val="ListParagraph"/>
        <w:numPr>
          <w:ilvl w:val="0"/>
          <w:numId w:val="6"/>
        </w:numPr>
        <w:spacing w:line="360" w:lineRule="auto"/>
      </w:pPr>
      <w:r>
        <w:t>Aged &gt; 80 years old, or &lt; 18 years old at the onset of study.</w:t>
      </w:r>
    </w:p>
    <w:p w14:paraId="1B83FE96" w14:textId="77777777" w:rsidR="00F71C4C" w:rsidRDefault="00F71C4C" w:rsidP="00B54836">
      <w:pPr>
        <w:pStyle w:val="ListParagraph"/>
        <w:numPr>
          <w:ilvl w:val="0"/>
          <w:numId w:val="6"/>
        </w:numPr>
        <w:spacing w:line="360" w:lineRule="auto"/>
      </w:pPr>
      <w:r>
        <w:t>Inability to comfortably lie supine for more than 60 minutes.</w:t>
      </w:r>
    </w:p>
    <w:p w14:paraId="31CA85A7" w14:textId="77777777" w:rsidR="00F71C4C" w:rsidRDefault="00F71C4C" w:rsidP="00B54836">
      <w:pPr>
        <w:pStyle w:val="ListParagraph"/>
        <w:numPr>
          <w:ilvl w:val="0"/>
          <w:numId w:val="6"/>
        </w:numPr>
        <w:spacing w:line="360" w:lineRule="auto"/>
      </w:pPr>
      <w:r>
        <w:t>Advanced malignancy, or malignancy with life expectancy less than one year.</w:t>
      </w:r>
    </w:p>
    <w:p w14:paraId="4176243F" w14:textId="77777777" w:rsidR="00F71C4C" w:rsidRDefault="00F71C4C" w:rsidP="00B54836">
      <w:pPr>
        <w:pStyle w:val="ListParagraph"/>
        <w:numPr>
          <w:ilvl w:val="0"/>
          <w:numId w:val="6"/>
        </w:numPr>
        <w:spacing w:line="360" w:lineRule="auto"/>
      </w:pPr>
      <w:r>
        <w:t>Any significant co-morbidity likely to reduce life expectancy to less than one year.</w:t>
      </w:r>
    </w:p>
    <w:p w14:paraId="6C5950C9" w14:textId="77777777" w:rsidR="00F71C4C" w:rsidRDefault="00F71C4C" w:rsidP="00B54836">
      <w:pPr>
        <w:pStyle w:val="ListParagraph"/>
        <w:numPr>
          <w:ilvl w:val="0"/>
          <w:numId w:val="6"/>
        </w:numPr>
        <w:spacing w:line="360" w:lineRule="auto"/>
      </w:pPr>
      <w:r>
        <w:t>Severe coronary artery disease or symptoms of angina not fully controlled by medication.</w:t>
      </w:r>
    </w:p>
    <w:p w14:paraId="397D2F4C" w14:textId="77777777" w:rsidR="00F71C4C" w:rsidRDefault="00F71C4C" w:rsidP="00B54836">
      <w:pPr>
        <w:pStyle w:val="ListParagraph"/>
        <w:numPr>
          <w:ilvl w:val="0"/>
          <w:numId w:val="6"/>
        </w:numPr>
        <w:spacing w:line="360" w:lineRule="auto"/>
      </w:pPr>
      <w:r>
        <w:t>Significant congestive heart failure.</w:t>
      </w:r>
    </w:p>
    <w:p w14:paraId="128C4F41" w14:textId="77777777" w:rsidR="00F71C4C" w:rsidRDefault="00F71C4C" w:rsidP="00B54836">
      <w:pPr>
        <w:pStyle w:val="ListParagraph"/>
        <w:numPr>
          <w:ilvl w:val="0"/>
          <w:numId w:val="6"/>
        </w:numPr>
        <w:spacing w:line="360" w:lineRule="auto"/>
      </w:pPr>
      <w:r>
        <w:t>Any contraindication(s) to MRI scanning as per the MRI questionnaire used in clinical practice by the Unit of Academic Radiology, Royal Hallamshire Hospital.</w:t>
      </w:r>
    </w:p>
    <w:p w14:paraId="2BC91F85" w14:textId="77777777" w:rsidR="00F71C4C" w:rsidRDefault="00F71C4C" w:rsidP="00B54836">
      <w:pPr>
        <w:pStyle w:val="ListParagraph"/>
        <w:numPr>
          <w:ilvl w:val="0"/>
          <w:numId w:val="6"/>
        </w:numPr>
        <w:spacing w:line="360" w:lineRule="auto"/>
      </w:pPr>
      <w:r>
        <w:t>Previous allergy to gadolinium contrast (excluded from DCE-MRI due to gadolinium contrast use).</w:t>
      </w:r>
    </w:p>
    <w:p w14:paraId="5DCAFFEA" w14:textId="77777777" w:rsidR="00F71C4C" w:rsidRDefault="00F71C4C" w:rsidP="00F71C4C">
      <w:pPr>
        <w:pStyle w:val="Heading3"/>
      </w:pPr>
      <w:bookmarkStart w:id="3672" w:name="_Toc364347288"/>
      <w:r>
        <w:t>Statistics</w:t>
      </w:r>
      <w:bookmarkStart w:id="3673" w:name="_Toc320447458"/>
      <w:bookmarkEnd w:id="3672"/>
    </w:p>
    <w:p w14:paraId="4FC8A29A" w14:textId="77777777" w:rsidR="00F71C4C" w:rsidRDefault="00F71C4C" w:rsidP="00FF0BC0">
      <w:pPr>
        <w:pStyle w:val="Heading4"/>
      </w:pPr>
      <w:r>
        <w:t>Power calculation</w:t>
      </w:r>
      <w:bookmarkEnd w:id="3673"/>
    </w:p>
    <w:p w14:paraId="5F12CBAE" w14:textId="5F479D92" w:rsidR="00F71C4C" w:rsidRDefault="00F71C4C" w:rsidP="00F71C4C">
      <w:r>
        <w:t>This is a pilot study. One of the major MRI indices of interest in subjects with fibrotic lung disease will be alveolar septal thickness</w:t>
      </w:r>
      <w:r w:rsidR="0063766E">
        <w:t xml:space="preserve"> derived from xenon spectroscopy</w:t>
      </w:r>
      <w:r>
        <w:t xml:space="preserve">, given its previous application in interstitial lung disease cohorts </w:t>
      </w:r>
      <w:r>
        <w:fldChar w:fldCharType="begin">
          <w:fldData xml:space="preserve">PEVuZE5vdGU+PENpdGU+PEF1dGhvcj5LYXVzaGlrPC9BdXRob3I+PFllYXI+MjAxNDwvWWVhcj48
UmVjTnVtPjQyODwvUmVjTnVtPjxEaXNwbGF5VGV4dD48c3R5bGUgZmFjZT0ic3VwZXJzY3JpcHQi
PjI4MSwgMjk1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N0ZXdhcnQ8L0F1dGhvcj48WWVhcj4yMDE1PC9ZZWFyPjxSZWNOdW0+MzUwPC9S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hbHQtcGVyaW9kaWNhbD48cGFnZXM+MTk2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</w:fldData>
        </w:fldChar>
      </w:r>
      <w:r w:rsidR="00BE0F3E">
        <w:instrText xml:space="preserve"> ADDIN EN.CITE </w:instrText>
      </w:r>
      <w:r w:rsidR="00BE0F3E">
        <w:fldChar w:fldCharType="begin">
          <w:fldData xml:space="preserve">PEVuZE5vdGU+PENpdGU+PEF1dGhvcj5LYXVzaGlrPC9BdXRob3I+PFllYXI+MjAxNDwvWWVhcj48
UmVjTnVtPjQyODwvUmVjTnVtPjxEaXNwbGF5VGV4dD48c3R5bGUgZmFjZT0ic3VwZXJzY3JpcHQi
PjI4MSwgMjk1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N0ZXdhcnQ8L0F1dGhvcj48WWVhcj4yMDE1PC9ZZWFyPjxSZWNOdW0+MzUwPC9S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</w:fldData>
        </w:fldChar>
      </w:r>
      <w:r w:rsidR="00BE0F3E">
        <w:instrText xml:space="preserve"> ADDIN EN.CITE.DATA </w:instrText>
      </w:r>
      <w:r w:rsidR="00BE0F3E">
        <w:fldChar w:fldCharType="end"/>
      </w:r>
      <w:r>
        <w:fldChar w:fldCharType="separate"/>
      </w:r>
      <w:r w:rsidR="00BE0F3E" w:rsidRPr="00BE0F3E">
        <w:rPr>
          <w:noProof/>
          <w:vertAlign w:val="superscript"/>
        </w:rPr>
        <w:t>281, 295</w:t>
      </w:r>
      <w:r>
        <w:fldChar w:fldCharType="end"/>
      </w:r>
      <w:r>
        <w:t>. There are no studies in the literature to date of the change in this parameter over time in IPF.</w:t>
      </w:r>
    </w:p>
    <w:p w14:paraId="6F1CB4F7" w14:textId="4B0BBDCA" w:rsidR="00F71C4C" w:rsidRDefault="00F71C4C" w:rsidP="00F71C4C">
      <w:r>
        <w:t xml:space="preserve">It is postulated that the expected magnitude of the change in septal thickness over time is of the same order as the intra-subject standard deviation in septal thickness that we have </w:t>
      </w:r>
      <w:r>
        <w:lastRenderedPageBreak/>
        <w:t xml:space="preserve">measured previously in subjects with lung disease </w:t>
      </w:r>
      <w:r>
        <w:fldChar w:fldCharType="begin"/>
      </w:r>
      <w:r w:rsidR="0036794D">
        <w:instrText xml:space="preserve"> ADDIN EN.CITE &lt;EndNote&gt;&lt;Cite&gt;&lt;Author&gt;Mugler&lt;/Author&gt;&lt;Year&gt;2013&lt;/Year&gt;&lt;RecNum&gt;475&lt;/RecNum&gt;&lt;DisplayText&gt;&lt;style face="superscript"&gt;365&lt;/style&gt;&lt;/DisplayText&gt;&lt;record&gt;&lt;rec-number&gt;475&lt;/rec-number&gt;&lt;foreign-keys&gt;&lt;key app="EN" db-id="52evaf50e9fe5cewd9b555d6wtw099s0pzrz" timestamp="1454336562" guid="dd492e45-fce0-4b77-9443-21edd2f7dcff"&gt;475&lt;/key&gt;&lt;/foreign-keys&gt;&lt;ref-type name="Journal Article"&gt;17&lt;/ref-type&gt;&lt;contributors&gt;&lt;authors&gt;&lt;author&gt;Mugler, John P.&lt;/author&gt;&lt;author&gt;Altes, Talissa A.&lt;/author&gt;&lt;/authors&gt;&lt;/contributors&gt;&lt;titles&gt;&lt;title&gt;Hyperpolarized (129)Xe MRI of the Human Lung&lt;/title&gt;&lt;secondary-title&gt;Journal of Magnetic Resonance Imaging&lt;/secondary-title&gt;&lt;alt-title&gt;J Magn Reson Imaging&lt;/alt-title&gt;&lt;/titles&gt;&lt;periodical&gt;&lt;full-title&gt;Journal of Magnetic Resonance Imaging&lt;/full-title&gt;&lt;/periodical&gt;&lt;alt-periodical&gt;&lt;full-title&gt;J Magn Reson Imaging&lt;/full-title&gt;&lt;abbr-1&gt;Journal of magnetic resonance imaging : JMRI&lt;/abbr-1&gt;&lt;/alt-periodical&gt;&lt;pages&gt;313-331&lt;/pages&gt;&lt;volume&gt;37&lt;/volume&gt;&lt;number&gt;2&lt;/number&gt;&lt;dates&gt;&lt;year&gt;2013&lt;/year&gt;&lt;/dates&gt;&lt;isbn&gt;1053-1807&amp;#xD;1522-2586&lt;/isbn&gt;&lt;accession-num&gt;PMC3558952&lt;/accession-num&gt;&lt;urls&gt;&lt;related-urls&gt;&lt;url&gt;http://www.ncbi.nlm.nih.gov/pmc/articles/PMC3558952/&lt;/url&gt;&lt;url&gt;http://onlinelibrary.wiley.com/store/10.1002/jmri.23844/asset/23844_ftp.pdf?v=1&amp;amp;t=ik42h9rg&amp;amp;s=0e4dfdce636021b50e8b1d986f978940d912273c&lt;/url&gt;&lt;/related-urls&gt;&lt;/urls&gt;&lt;electronic-resource-num&gt;10.1002/jmri.23844&lt;/electronic-resource-num&gt;&lt;remote-database-name&gt;PMC&lt;/remote-database-name&gt;&lt;/record&gt;&lt;/Cite&gt;&lt;/EndNote&gt;</w:instrText>
      </w:r>
      <w:r>
        <w:fldChar w:fldCharType="separate"/>
      </w:r>
      <w:r w:rsidR="0036794D" w:rsidRPr="0036794D">
        <w:rPr>
          <w:noProof/>
          <w:vertAlign w:val="superscript"/>
        </w:rPr>
        <w:t>365</w:t>
      </w:r>
      <w:r>
        <w:fldChar w:fldCharType="end"/>
      </w:r>
      <w:r>
        <w:t xml:space="preserve"> (i.e. the expected difference in mean septal thickness between IPF subject scans with progressive disease will be ~ 1 µm).</w:t>
      </w:r>
    </w:p>
    <w:p w14:paraId="4D718F44" w14:textId="3E66577E" w:rsidR="00F71C4C" w:rsidRDefault="00F71C4C" w:rsidP="00F71C4C">
      <w:r>
        <w:t>The following assumptions were made to calculate an approximate sample size required to measure this eff</w:t>
      </w:r>
      <w:r w:rsidR="0063766E">
        <w:t xml:space="preserve">ect. </w:t>
      </w:r>
      <w:r>
        <w:t>The standard deviation of septal thickness between IPF subjects in the prospective study will be 1.1 - the same as that which we have measured previously</w:t>
      </w:r>
      <w:r w:rsidR="0063766E">
        <w:t>.</w:t>
      </w:r>
      <w: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instrText xml:space="preserve"> ADDIN EN.CITE </w:instrText>
      </w:r>
      <w:r w:rsidR="00BE0F3E">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instrText xml:space="preserve"> ADDIN EN.CITE.DATA </w:instrText>
      </w:r>
      <w:r w:rsidR="00BE0F3E">
        <w:fldChar w:fldCharType="end"/>
      </w:r>
      <w:r>
        <w:fldChar w:fldCharType="separate"/>
      </w:r>
      <w:r w:rsidR="00BE0F3E" w:rsidRPr="00BE0F3E">
        <w:rPr>
          <w:noProof/>
          <w:vertAlign w:val="superscript"/>
        </w:rPr>
        <w:t>295</w:t>
      </w:r>
      <w:r>
        <w:fldChar w:fldCharType="end"/>
      </w:r>
      <w:r w:rsidR="0063766E">
        <w:t xml:space="preserve"> </w:t>
      </w:r>
      <w:r>
        <w:t>Thus, the “Cohen’s d” effect size, d = 1 / 1.1 = 0.909</w:t>
      </w:r>
      <w:r w:rsidR="0063766E">
        <w:t>. S</w:t>
      </w:r>
      <w:r>
        <w:t>tandard statistical</w:t>
      </w:r>
      <w:r w:rsidR="000303A8">
        <w:t xml:space="preserve"> Table</w:t>
      </w:r>
      <w:r>
        <w:t>s for sample size and power</w:t>
      </w:r>
      <w:r w:rsidR="0063766E">
        <w:t xml:space="preserve"> were used. A standard statistical power of</w:t>
      </w:r>
      <w:r>
        <w:t xml:space="preserve"> 0.8, gives a required sample size of n = 12. If </w:t>
      </w:r>
      <w:r w:rsidR="0063766E">
        <w:t>power</w:t>
      </w:r>
      <w:r>
        <w:t xml:space="preserve"> = 0.95, the sample size would be n = 18.</w:t>
      </w:r>
    </w:p>
    <w:p w14:paraId="1891F23B" w14:textId="3CF88787" w:rsidR="00F71C4C" w:rsidRPr="00861FD2" w:rsidRDefault="00F71C4C" w:rsidP="00F71C4C">
      <w:r>
        <w:t xml:space="preserve">As a compromise and to allow for up to 20% subject </w:t>
      </w:r>
      <w:r w:rsidR="004F2340">
        <w:t>dropout</w:t>
      </w:r>
      <w:r>
        <w:t xml:space="preserve"> rates over a longitudinal study, n = 15 was chosen as a minimum sample size. Ethical approval has been granted for up to n = 30, in case of a higher than expected study discontinuation rate among participants, or unanticipated problems with scan image quality.</w:t>
      </w:r>
    </w:p>
    <w:p w14:paraId="320682B3" w14:textId="77777777" w:rsidR="00F71C4C" w:rsidRDefault="00F71C4C" w:rsidP="00FF0BC0">
      <w:pPr>
        <w:pStyle w:val="Heading4"/>
      </w:pPr>
      <w:bookmarkStart w:id="3674" w:name="_Toc320447459"/>
      <w:r>
        <w:t>Statistical analyses</w:t>
      </w:r>
      <w:bookmarkEnd w:id="3674"/>
    </w:p>
    <w:p w14:paraId="3ED0C885" w14:textId="18C8D320" w:rsidR="00F71C4C" w:rsidRDefault="004F2340" w:rsidP="00F71C4C">
      <w:r>
        <w:t>Data analysis is broken down into the following areas:</w:t>
      </w:r>
    </w:p>
    <w:p w14:paraId="6AA978B2" w14:textId="77777777" w:rsidR="00F71C4C" w:rsidRDefault="00F71C4C" w:rsidP="00F71C4C">
      <w:r>
        <w:t>1.</w:t>
      </w:r>
      <w:r>
        <w:tab/>
        <w:t>Proton T1 mapping for regional evaluation of fibrosis.</w:t>
      </w:r>
    </w:p>
    <w:p w14:paraId="02883177" w14:textId="77777777" w:rsidR="00F71C4C" w:rsidRDefault="00F71C4C" w:rsidP="00F71C4C">
      <w:r>
        <w:t>2.</w:t>
      </w:r>
      <w:r>
        <w:tab/>
        <w:t xml:space="preserve">Dissolved </w:t>
      </w:r>
      <w:r>
        <w:rPr>
          <w:vertAlign w:val="superscript"/>
        </w:rPr>
        <w:t>129</w:t>
      </w:r>
      <w:r>
        <w:t>Xe spectroscopy for estimation of alveolar interstitial thickness.</w:t>
      </w:r>
    </w:p>
    <w:p w14:paraId="3DDE4BD1" w14:textId="77777777" w:rsidR="00F71C4C" w:rsidRDefault="00F71C4C" w:rsidP="00F71C4C">
      <w:r>
        <w:t>3.</w:t>
      </w:r>
      <w:r>
        <w:tab/>
        <w:t>Ventilation imaging for assessment of lung ventilation volume.</w:t>
      </w:r>
    </w:p>
    <w:p w14:paraId="140F6381" w14:textId="23049FDC" w:rsidR="00F71C4C" w:rsidRDefault="00F71C4C" w:rsidP="00F71C4C">
      <w:r>
        <w:t>4.</w:t>
      </w:r>
      <w:r>
        <w:tab/>
        <w:t>ADC imaging for assessment of alveolar dimensions</w:t>
      </w:r>
      <w:r w:rsidR="007B2019">
        <w:t>.</w:t>
      </w:r>
    </w:p>
    <w:p w14:paraId="2D68F66D" w14:textId="77777777" w:rsidR="00F71C4C" w:rsidRDefault="00F71C4C" w:rsidP="00F71C4C">
      <w:r>
        <w:t>5.</w:t>
      </w:r>
      <w:r>
        <w:tab/>
        <w:t>DCE perfusion imaging for evaluation of pulmonary blood flow.</w:t>
      </w:r>
    </w:p>
    <w:p w14:paraId="2EC26DAB" w14:textId="780B6D71" w:rsidR="00F71C4C" w:rsidRDefault="00F71C4C" w:rsidP="00F71C4C">
      <w:pPr>
        <w:rPr>
          <w:ins w:id="3675" w:author="Windows User" w:date="2018-11-02T10:36:00Z"/>
        </w:rPr>
      </w:pPr>
      <w:r>
        <w:t xml:space="preserve">Changes in these parameters </w:t>
      </w:r>
      <w:r w:rsidR="00FD327E">
        <w:t>were</w:t>
      </w:r>
      <w:r>
        <w:t xml:space="preserve"> observed over the course of three scans and </w:t>
      </w:r>
      <w:r w:rsidR="00FD327E">
        <w:t>wer</w:t>
      </w:r>
      <w:r>
        <w:t>e correlated with changes in lung function parameters and CT severity estimation.</w:t>
      </w:r>
    </w:p>
    <w:p w14:paraId="697290F1" w14:textId="7D641736" w:rsidR="00955CCF" w:rsidRDefault="00955CCF" w:rsidP="00F71C4C">
      <w:ins w:id="3676" w:author="Windows User" w:date="2018-11-02T10:36:00Z">
        <w:r>
          <w:t xml:space="preserve">A non-Gaussian distribution is assumed given the small number of participants. Each of the statistical tests is based on this </w:t>
        </w:r>
      </w:ins>
      <w:ins w:id="3677" w:author="Windows User" w:date="2018-11-02T10:37:00Z">
        <w:r>
          <w:t>assumption</w:t>
        </w:r>
      </w:ins>
      <w:ins w:id="3678" w:author="Windows User" w:date="2018-11-02T10:36:00Z">
        <w:r>
          <w:t>.</w:t>
        </w:r>
      </w:ins>
    </w:p>
    <w:p w14:paraId="73F60A31" w14:textId="037584A8" w:rsidR="00F71C4C" w:rsidRDefault="00F71C4C" w:rsidP="00F71C4C">
      <w:r>
        <w:t xml:space="preserve">To evaluate whether statistically significant differences in imaging and clinical biomarkers (PFTs and ISWTs) </w:t>
      </w:r>
      <w:r w:rsidR="007B2019">
        <w:t xml:space="preserve">exist </w:t>
      </w:r>
      <w:r>
        <w:t xml:space="preserve">between baseline and follow-up scans, </w:t>
      </w:r>
      <w:r w:rsidR="00B02EF2">
        <w:t>Wilcoxon Rank</w:t>
      </w:r>
      <w:r>
        <w:t xml:space="preserve"> and analysis of variance (ANOVA) </w:t>
      </w:r>
      <w:r w:rsidR="003C3265">
        <w:t>(Non-parametric variant - K</w:t>
      </w:r>
      <w:r w:rsidR="00CD4C3E">
        <w:t>ruskal-Wallis</w:t>
      </w:r>
      <w:r w:rsidR="003C3265">
        <w:t>) with Dunn’s correction for multiple post hoc evaluation</w:t>
      </w:r>
      <w:r w:rsidR="00CD4C3E">
        <w:t xml:space="preserve"> </w:t>
      </w:r>
      <w:r w:rsidR="004C2E5B">
        <w:t>is</w:t>
      </w:r>
      <w:r w:rsidR="00C718FA">
        <w:t xml:space="preserve"> </w:t>
      </w:r>
      <w:r>
        <w:t>used.</w:t>
      </w:r>
    </w:p>
    <w:p w14:paraId="574AC0F8" w14:textId="55DC153F" w:rsidR="000B7135" w:rsidRDefault="000B7135" w:rsidP="00F71C4C">
      <w:r>
        <w:lastRenderedPageBreak/>
        <w:t>Given the GAP score is not a continuous variable, these tests will also evaluate difference in outcome metrics between scores (1, 2 and 3) and index (&lt; and &gt; median GAP index value in the population).</w:t>
      </w:r>
    </w:p>
    <w:p w14:paraId="33DBE6F9" w14:textId="74997598" w:rsidR="00F71C4C" w:rsidRDefault="00CD4C3E" w:rsidP="00F71C4C">
      <w:r>
        <w:t>Intraclass correlation</w:t>
      </w:r>
      <w:r w:rsidR="00913C2E">
        <w:t xml:space="preserve"> coefficient</w:t>
      </w:r>
      <w:r w:rsidR="00F71C4C">
        <w:t xml:space="preserve"> </w:t>
      </w:r>
      <w:r w:rsidR="00FB6CD8">
        <w:t>and Bland-Altman</w:t>
      </w:r>
      <w:r w:rsidR="007B2019">
        <w:t xml:space="preserve"> analysis</w:t>
      </w:r>
      <w:r w:rsidR="00FB6CD8">
        <w:t xml:space="preserve"> </w:t>
      </w:r>
      <w:r w:rsidR="00D22BF7">
        <w:t>is</w:t>
      </w:r>
      <w:r w:rsidR="00F71C4C">
        <w:t xml:space="preserve"> used to evaluate repeatability of baseline MRI scanning parameters. The variability of physiological breathing and walking parameters are well established and will not be formally evaluated in this study</w:t>
      </w:r>
      <w:r w:rsidR="00A16476">
        <w:t>.</w:t>
      </w:r>
      <w:r w:rsidR="007B2019">
        <w:t xml:space="preserve"> </w:t>
      </w:r>
      <w:r w:rsidR="00F71C4C">
        <w:t xml:space="preserve">Correlations between imaging endpoints and clinical measures of pulmonary function and exercise capacity </w:t>
      </w:r>
      <w:r w:rsidR="007B2019">
        <w:t>are</w:t>
      </w:r>
      <w:r w:rsidR="00F71C4C">
        <w:t xml:space="preserve"> assessed using Spearman’s correlation coefficients and linear regression.</w:t>
      </w:r>
      <w:r w:rsidR="007B2019">
        <w:t xml:space="preserve"> </w:t>
      </w:r>
      <w:r w:rsidR="009F4DCC">
        <w:t>Paired</w:t>
      </w:r>
      <w:r w:rsidR="007B2019">
        <w:t xml:space="preserve"> data is analysed for variance using Wilcoxon rank tests, while Friedman Tests with Dunn’s correction is used for matched data comparisons over more than two time points. </w:t>
      </w:r>
      <w:r w:rsidR="00F71C4C">
        <w:t>Two-tailed p-values of &lt;0.05 will be considered to be statistically significant.</w:t>
      </w:r>
      <w:r w:rsidR="007B2019">
        <w:t xml:space="preserve"> </w:t>
      </w:r>
      <w:r w:rsidR="00F71C4C">
        <w:t xml:space="preserve">Subjects who miss either the second or final scans </w:t>
      </w:r>
      <w:r w:rsidR="00397CFC">
        <w:t>are</w:t>
      </w:r>
      <w:r w:rsidR="00F71C4C">
        <w:t xml:space="preserve"> included for analysis with the available data and their data during routine clinical follow up will be accessed only with their explicit consent.</w:t>
      </w:r>
    </w:p>
    <w:p w14:paraId="1638A771" w14:textId="77777777" w:rsidR="00F71C4C" w:rsidRDefault="00F71C4C" w:rsidP="00F71C4C">
      <w:pPr>
        <w:pStyle w:val="Heading3"/>
      </w:pPr>
      <w:bookmarkStart w:id="3679" w:name="_Toc364347289"/>
      <w:r>
        <w:t>Lung Physiology</w:t>
      </w:r>
      <w:r w:rsidR="00F03276">
        <w:t xml:space="preserve"> and Exercise</w:t>
      </w:r>
      <w:r>
        <w:t xml:space="preserve"> Testing</w:t>
      </w:r>
      <w:bookmarkEnd w:id="3679"/>
    </w:p>
    <w:p w14:paraId="167C4A62" w14:textId="77777777" w:rsidR="00F71C4C" w:rsidRDefault="00F71C4C" w:rsidP="00F71C4C">
      <w:pPr>
        <w:pStyle w:val="Heading4"/>
      </w:pPr>
      <w:r>
        <w:t>Pulmonary Function Tests</w:t>
      </w:r>
    </w:p>
    <w:p w14:paraId="393E4B26" w14:textId="77777777" w:rsidR="00F71C4C" w:rsidRPr="00412E36" w:rsidRDefault="009E0670" w:rsidP="00F71C4C">
      <w:r w:rsidRPr="009E0670">
        <w:t xml:space="preserve">In </w:t>
      </w:r>
      <w:r w:rsidR="00D60996">
        <w:t xml:space="preserve">clinical practice, </w:t>
      </w:r>
      <w:r w:rsidR="00237572">
        <w:t xml:space="preserve">patients with IPF are assessed using single-breath carbon monoxide transfer and spirometry. </w:t>
      </w:r>
      <w:r w:rsidR="00F71C4C">
        <w:t>Outcome measures are summarised below</w:t>
      </w:r>
      <w:r w:rsidR="00127374">
        <w:t>:</w:t>
      </w:r>
    </w:p>
    <w:p w14:paraId="25D5B777" w14:textId="77777777" w:rsidR="00F71C4C" w:rsidRDefault="00F71C4C" w:rsidP="00B54836">
      <w:pPr>
        <w:pStyle w:val="ListParagraph"/>
        <w:numPr>
          <w:ilvl w:val="0"/>
          <w:numId w:val="7"/>
        </w:numPr>
        <w:spacing w:line="360" w:lineRule="auto"/>
      </w:pPr>
      <w:r>
        <w:t>Forced expiratory volume in one second (FEV1)</w:t>
      </w:r>
    </w:p>
    <w:p w14:paraId="12EC0EB9" w14:textId="77777777" w:rsidR="00F71C4C" w:rsidRDefault="00F71C4C" w:rsidP="00B54836">
      <w:pPr>
        <w:pStyle w:val="ListParagraph"/>
        <w:numPr>
          <w:ilvl w:val="0"/>
          <w:numId w:val="7"/>
        </w:numPr>
        <w:spacing w:line="360" w:lineRule="auto"/>
      </w:pPr>
      <w:r>
        <w:t>Forced vital capacity, or vital capacity if unable to perform forced manoeuvre (FVC or VC)</w:t>
      </w:r>
    </w:p>
    <w:p w14:paraId="04FD956B" w14:textId="77777777" w:rsidR="00F71C4C" w:rsidRDefault="00F71C4C" w:rsidP="00B54836">
      <w:pPr>
        <w:pStyle w:val="ListParagraph"/>
        <w:numPr>
          <w:ilvl w:val="0"/>
          <w:numId w:val="7"/>
        </w:numPr>
        <w:spacing w:line="360" w:lineRule="auto"/>
      </w:pPr>
      <w:r>
        <w:t>FEV1/FVC ratio (absolute and Z-score)</w:t>
      </w:r>
    </w:p>
    <w:p w14:paraId="0F59E4EB" w14:textId="77777777" w:rsidR="008B12DD" w:rsidRDefault="00F71C4C" w:rsidP="00B54836">
      <w:pPr>
        <w:pStyle w:val="ListParagraph"/>
        <w:numPr>
          <w:ilvl w:val="0"/>
          <w:numId w:val="7"/>
        </w:numPr>
        <w:spacing w:line="360" w:lineRule="auto"/>
      </w:pPr>
      <w:r>
        <w:t>Transfer factor and coefficient (TL</w:t>
      </w:r>
      <w:r w:rsidRPr="00D71583">
        <w:rPr>
          <w:vertAlign w:val="subscript"/>
        </w:rPr>
        <w:t>CO</w:t>
      </w:r>
      <w:r>
        <w:t xml:space="preserve"> and K</w:t>
      </w:r>
      <w:r w:rsidRPr="00D71583">
        <w:rPr>
          <w:vertAlign w:val="subscript"/>
        </w:rPr>
        <w:t>CO</w:t>
      </w:r>
      <w:r>
        <w:t>)</w:t>
      </w:r>
    </w:p>
    <w:p w14:paraId="06AFC3F2" w14:textId="706D298B" w:rsidR="008B12DD" w:rsidRDefault="00003D5D" w:rsidP="008B12DD">
      <w:pPr>
        <w:rPr>
          <w:ins w:id="3680" w:author="Windows User" w:date="2018-10-30T15:23:00Z"/>
        </w:rPr>
      </w:pPr>
      <w:r>
        <w:t>Partway through the study, updated Global Lung Initiative</w:t>
      </w:r>
      <w:r w:rsidR="004F7BE7">
        <w:t xml:space="preserve"> GLI</w:t>
      </w:r>
      <w:r>
        <w:t xml:space="preserve"> reference equations</w:t>
      </w:r>
      <w:r w:rsidR="007C7851">
        <w:t xml:space="preserve"> for demographically corrected percent predicted values</w:t>
      </w:r>
      <w:r>
        <w:t xml:space="preserve"> were published for spirometry,</w:t>
      </w:r>
      <w:r>
        <w:fldChar w:fldCharType="begin"/>
      </w:r>
      <w:r w:rsidR="00BE0F3E">
        <w:instrText xml:space="preserve"> ADDIN EN.CITE &lt;EndNote&gt;&lt;Cite&gt;&lt;Author&gt;Quanjer&lt;/Author&gt;&lt;Year&gt;2012&lt;/Year&gt;&lt;RecNum&gt;783&lt;/RecNum&gt;&lt;DisplayText&gt;&lt;style face="superscript"&gt;117&lt;/style&gt;&lt;/DisplayText&gt;&lt;record&gt;&lt;rec-number&gt;783&lt;/rec-number&gt;&lt;foreign-keys&gt;&lt;key app="EN" db-id="52evaf50e9fe5cewd9b555d6wtw099s0pzrz" timestamp="1484063186" guid="c45e406c-8003-4e46-9580-71de630efc15"&gt;783&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gt;Stocks, Janet&lt;/author&gt;&lt;author&gt;Stocks, J.&lt;/author&gt;&lt;author&gt;Baur, X.&lt;/author&gt;&lt;author&gt;Hall, G.L.&lt;/author&gt;&lt;author&gt;Culver, B.&lt;/author&gt;&lt;author&gt;Quanjer, P.H.&lt;/author&gt;&lt;author&gt;Stanojevic, S.&lt;/author&gt;&lt;author&gt;Cole, T.J.&lt;/author&gt;&lt;author&gt;Stocks, J.&lt;/author&gt;&lt;author&gt;Hankinson, J.L.&lt;/author&gt;&lt;author&gt;Enright, P.L.&lt;/author&gt;&lt;author&gt;Zheng, J.&lt;/author&gt;&lt;author&gt;Ip, M.S.M.&lt;/author&gt;&lt;author&gt;Schindler, C.&lt;/author&gt;&lt;/authors&gt;&lt;/contributors&gt;&lt;titles&gt;&lt;title&gt;Multi-ethnic reference values for spirometry for the 3–95-yr age range: the global lung function 2012 equations&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324-1343&lt;/pages&gt;&lt;volume&gt;40&lt;/volume&gt;&lt;number&gt;6&lt;/number&gt;&lt;dates&gt;&lt;year&gt;2012&lt;/year&gt;&lt;/dates&gt;&lt;urls&gt;&lt;/urls&gt;&lt;electronic-resource-num&gt;10.1183/09031936.00080312&lt;/electronic-resource-num&gt;&lt;/record&gt;&lt;/Cite&gt;&lt;/EndNote&gt;</w:instrText>
      </w:r>
      <w:r>
        <w:fldChar w:fldCharType="separate"/>
      </w:r>
      <w:r w:rsidR="00D64E8E" w:rsidRPr="00D64E8E">
        <w:rPr>
          <w:noProof/>
          <w:vertAlign w:val="superscript"/>
        </w:rPr>
        <w:t>117</w:t>
      </w:r>
      <w:r>
        <w:fldChar w:fldCharType="end"/>
      </w:r>
      <w:r>
        <w:t xml:space="preserve"> </w:t>
      </w:r>
      <w:r w:rsidR="008A45ED">
        <w:t>and gas transfer coefficient of the lungs for carbon monoxide.</w:t>
      </w:r>
      <w:r w:rsidR="008A45ED">
        <w:fldChar w:fldCharType="begin">
          <w:fldData xml:space="preserve">PEVuZE5vdGU+PENpdGU+PEF1dGhvcj5TdGFub2pldmljPC9BdXRob3I+PFllYXI+MjAxNzwvWWVh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ZvbHVtZT41MDwvdm9s
dW1lPjxudW1iZXI+MzwvbnVtYmVyPjxlZGl0aW9uPjIwMTcvMDkvMTM8L2VkaXRpb24+PGRhdGVz
Pjx5ZWFyPjIwMTc8L3llYXI+PHB1Yi1kYXRlcz48ZGF0ZT5TZXA8L2RhdGU+PC9wdWItZGF0ZXM+
PC9kYXRlcz48aXNibj4wOTAzLTE5MzY8L2lzYm4+PGFjY2Vzc2lvbi1udW0+Mjg4OTM4Njg8L2Fj
Y2Vzc2lvbi1udW0+PHVybHM+PC91cmxzPjxlbGVjdHJvbmljLXJlc291cmNlLW51bT4xMC4xMTgz
LzEzOTkzMDAzLjAwMDEwLTIwMTc8L2VsZWN0cm9uaWMtcmVzb3VyY2UtbnVtPjxyZW1vdGUtZGF0
YWJhc2UtcHJvdmlkZXI+TkxNPC9yZW1vdGUtZGF0YWJhc2UtcHJvdmlkZXI+PGxhbmd1YWdlPmVu
ZzwvbGFuZ3VhZ2U+PC9yZWNvcmQ+PC9DaXRlPjwvRW5kTm90ZT5=
</w:fldData>
        </w:fldChar>
      </w:r>
      <w:r w:rsidR="0036794D">
        <w:instrText xml:space="preserve"> ADDIN EN.CITE </w:instrText>
      </w:r>
      <w:r w:rsidR="0036794D">
        <w:fldChar w:fldCharType="begin">
          <w:fldData xml:space="preserve">PEVuZE5vdGU+PENpdGU+PEF1dGhvcj5TdGFub2pldmljPC9BdXRob3I+PFllYXI+MjAxNzwvWWVh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ZvbHVtZT41MDwvdm9s
dW1lPjxudW1iZXI+MzwvbnVtYmVyPjxlZGl0aW9uPjIwMTcvMDkvMTM8L2VkaXRpb24+PGRhdGVz
Pjx5ZWFyPjIwMTc8L3llYXI+PHB1Yi1kYXRlcz48ZGF0ZT5TZXA8L2RhdGU+PC9wdWItZGF0ZXM+
PC9kYXRlcz48aXNibj4wOTAzLTE5MzY8L2lzYm4+PGFjY2Vzc2lvbi1udW0+Mjg4OTM4Njg8L2Fj
Y2Vzc2lvbi1udW0+PHVybHM+PC91cmxzPjxlbGVjdHJvbmljLXJlc291cmNlLW51bT4xMC4xMTgz
LzEzOTkzMDAzLjAwMDEwLTIwMTc8L2VsZWN0cm9uaWMtcmVzb3VyY2UtbnVtPjxyZW1vdGUtZGF0
YWJhc2UtcHJvdmlkZXI+TkxNPC9yZW1vdGUtZGF0YWJhc2UtcHJvdmlkZXI+PGxhbmd1YWdlPmVu
ZzwvbGFuZ3VhZ2U+PC9yZWNvcmQ+PC9DaXRlPjwvRW5kTm90ZT5=
</w:fldData>
        </w:fldChar>
      </w:r>
      <w:r w:rsidR="0036794D">
        <w:instrText xml:space="preserve"> ADDIN EN.CITE.DATA </w:instrText>
      </w:r>
      <w:r w:rsidR="0036794D">
        <w:fldChar w:fldCharType="end"/>
      </w:r>
      <w:r w:rsidR="008A45ED">
        <w:fldChar w:fldCharType="separate"/>
      </w:r>
      <w:r w:rsidR="0036794D" w:rsidRPr="0036794D">
        <w:rPr>
          <w:noProof/>
          <w:vertAlign w:val="superscript"/>
        </w:rPr>
        <w:t>366</w:t>
      </w:r>
      <w:r w:rsidR="008A45ED">
        <w:fldChar w:fldCharType="end"/>
      </w:r>
      <w:r w:rsidR="008A45ED">
        <w:t xml:space="preserve"> These values were generated from the Europe</w:t>
      </w:r>
      <w:r w:rsidR="007C7851">
        <w:t>an Respiratory Society online Microsoft Office Excel s</w:t>
      </w:r>
      <w:r w:rsidR="008A45ED">
        <w:t>preadsheet converter, used in keeping with published recommendations.</w:t>
      </w:r>
      <w:r w:rsidR="007C7851">
        <w:fldChar w:fldCharType="begin"/>
      </w:r>
      <w:r w:rsidR="0036794D">
        <w:instrText xml:space="preserve"> ADDIN EN.CITE &lt;EndNote&gt;&lt;Cite&gt;&lt;Author&gt;European Respiratory Society&lt;/Author&gt;&lt;Year&gt;2017&lt;/Year&gt;&lt;RecNum&gt;2092&lt;/RecNum&gt;&lt;DisplayText&gt;&lt;style face="superscript"&gt;367&lt;/style&gt;&lt;/DisplayText&gt;&lt;record&gt;&lt;rec-number&gt;2092&lt;/rec-number&gt;&lt;foreign-keys&gt;&lt;key app="EN" db-id="52evaf50e9fe5cewd9b555d6wtw099s0pzrz" timestamp="1521638745" guid="148d673e-425c-4b98-b568-2c3e4a7f0f00"&gt;2092&lt;/key&gt;&lt;/foreign-keys&gt;&lt;ref-type name="Web Page"&gt;12&lt;/ref-type&gt;&lt;contributors&gt;&lt;authors&gt;&lt;author&gt;European Respiratory Society,&lt;/author&gt;&lt;/authors&gt;&lt;/contributors&gt;&lt;titles&gt;&lt;title&gt;http://www.ers-education.org/guidelines/global-lung-function-initiative.aspx&lt;/title&gt;&lt;/titles&gt;&lt;number&gt;13 Feb 2018]&lt;/number&gt;&lt;dates&gt;&lt;year&gt;2017&lt;/year&gt;&lt;/dates&gt;&lt;work-type&gt;Website&lt;/work-type&gt;&lt;urls&gt;&lt;/urls&gt;&lt;/record&gt;&lt;/Cite&gt;&lt;/EndNote&gt;</w:instrText>
      </w:r>
      <w:r w:rsidR="007C7851">
        <w:fldChar w:fldCharType="separate"/>
      </w:r>
      <w:r w:rsidR="0036794D" w:rsidRPr="0036794D">
        <w:rPr>
          <w:noProof/>
          <w:vertAlign w:val="superscript"/>
        </w:rPr>
        <w:t>367</w:t>
      </w:r>
      <w:r w:rsidR="007C7851">
        <w:fldChar w:fldCharType="end"/>
      </w:r>
      <w:ins w:id="3681" w:author="Windows User" w:date="2018-10-30T15:22:00Z">
        <w:r w:rsidR="00132294">
          <w:t xml:space="preserve"> All figures quoted </w:t>
        </w:r>
      </w:ins>
      <w:ins w:id="3682" w:author="Windows User" w:date="2018-10-30T15:23:00Z">
        <w:r w:rsidR="00132294">
          <w:t xml:space="preserve">in this study </w:t>
        </w:r>
      </w:ins>
      <w:ins w:id="3683" w:author="Windows User" w:date="2018-10-30T15:22:00Z">
        <w:r w:rsidR="00132294">
          <w:t xml:space="preserve">are generated from GLI reference </w:t>
        </w:r>
      </w:ins>
      <w:ins w:id="3684" w:author="Windows User" w:date="2018-10-30T15:23:00Z">
        <w:r w:rsidR="00132294">
          <w:t>equations.</w:t>
        </w:r>
      </w:ins>
    </w:p>
    <w:p w14:paraId="7BEAA7B0" w14:textId="427A7B20" w:rsidR="008626EB" w:rsidRDefault="008626EB" w:rsidP="008B12DD">
      <w:ins w:id="3685" w:author="Windows User" w:date="2018-10-30T15:26:00Z">
        <w:r>
          <w:lastRenderedPageBreak/>
          <w:t>P</w:t>
        </w:r>
      </w:ins>
      <w:ins w:id="3686" w:author="Windows User" w:date="2018-10-30T15:25:00Z">
        <w:r>
          <w:t>revious reference equations</w:t>
        </w:r>
      </w:ins>
      <w:ins w:id="3687" w:author="Windows User" w:date="2018-10-30T15:29:00Z">
        <w:r>
          <w:t>,</w:t>
        </w:r>
      </w:ins>
      <w:ins w:id="3688" w:author="Windows User" w:date="2018-10-30T15:28:00Z">
        <w:r>
          <w:t xml:space="preserve"> such as the European Coal and Steel Community (ECSC) equations,</w:t>
        </w:r>
      </w:ins>
      <w:ins w:id="3689" w:author="Windows User" w:date="2018-10-30T15:25:00Z">
        <w:r>
          <w:t xml:space="preserve"> </w:t>
        </w:r>
      </w:ins>
      <w:ins w:id="3690" w:author="Windows User" w:date="2018-10-30T15:26:00Z">
        <w:r>
          <w:t xml:space="preserve">extrapolated data from </w:t>
        </w:r>
      </w:ins>
      <w:ins w:id="3691" w:author="Windows User" w:date="2018-10-30T15:29:00Z">
        <w:r>
          <w:t xml:space="preserve">Caucasian </w:t>
        </w:r>
      </w:ins>
      <w:ins w:id="3692" w:author="Windows User" w:date="2018-10-30T15:26:00Z">
        <w:r>
          <w:t>male</w:t>
        </w:r>
      </w:ins>
      <w:ins w:id="3693" w:author="Windows User" w:date="2018-10-30T15:25:00Z">
        <w:r>
          <w:t xml:space="preserve"> industrial </w:t>
        </w:r>
      </w:ins>
      <w:ins w:id="3694" w:author="Windows User" w:date="2018-10-30T15:26:00Z">
        <w:r>
          <w:t xml:space="preserve">coal and steel workers </w:t>
        </w:r>
      </w:ins>
      <w:ins w:id="3695" w:author="Windows User" w:date="2018-10-30T15:29:00Z">
        <w:r>
          <w:t xml:space="preserve">aged 18-75 years </w:t>
        </w:r>
      </w:ins>
      <w:ins w:id="3696" w:author="Windows User" w:date="2018-10-30T15:26:00Z">
        <w:r>
          <w:t>to older adults and females.</w:t>
        </w:r>
      </w:ins>
      <w:r>
        <w:fldChar w:fldCharType="begin"/>
      </w:r>
      <w:r w:rsidR="0036794D">
        <w:instrText xml:space="preserve"> ADDIN EN.CITE &lt;EndNote&gt;&lt;Cite&gt;&lt;Author&gt;Quanjer&lt;/Author&gt;&lt;Year&gt;1993&lt;/Year&gt;&lt;RecNum&gt;1907&lt;/RecNum&gt;&lt;DisplayText&gt;&lt;style face="superscript"&gt;368&lt;/style&gt;&lt;/DisplayText&gt;&lt;record&gt;&lt;rec-number&gt;1907&lt;/rec-number&gt;&lt;foreign-keys&gt;&lt;key app="EN" db-id="52evaf50e9fe5cewd9b555d6wtw099s0pzrz" timestamp="1511534869" guid="02546a7d-8f05-463b-96b9-13a0824afeec"&gt;1907&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alt-title&gt;The European respiratory journal. Supplement&lt;/alt-title&gt;&lt;/titles&gt;&lt;periodical&gt;&lt;full-title&gt;European Respiratory Journal - Supplement&lt;/full-title&gt;&lt;abbr-1&gt;Eur Respir J Suppl&lt;/abbr-1&gt;&lt;/periodical&gt;&lt;pages&gt;5-40&lt;/pages&gt;&lt;volume&gt;16&lt;/volume&gt;&lt;edition&gt;1993/03/01&lt;/edition&gt;&lt;keywords&gt;&lt;keyword&gt;Adult&lt;/keyword&gt;&lt;keyword&gt;Europe&lt;/keyword&gt;&lt;keyword&gt;Female&lt;/keyword&gt;&lt;keyword&gt;Humans&lt;/keyword&gt;&lt;keyword&gt;*Lung Volume Measurements&lt;/keyword&gt;&lt;keyword&gt;Male&lt;/keyword&gt;&lt;keyword&gt;*Pulmonary Ventilation&lt;/keyword&gt;&lt;keyword&gt;Reference Values&lt;/keyword&gt;&lt;keyword&gt;Respiratory Function Tests/*standards&lt;/keyword&gt;&lt;keyword&gt;Societies, Medical&lt;/keyword&gt;&lt;/keywords&gt;&lt;dates&gt;&lt;year&gt;1993&lt;/year&gt;&lt;pub-dates&gt;&lt;date&gt;Mar&lt;/date&gt;&lt;/pub-dates&gt;&lt;/dates&gt;&lt;isbn&gt;0904-1850 (Print)&amp;#xD;0904-1850&lt;/isbn&gt;&lt;accession-num&gt;8499054&lt;/accession-num&gt;&lt;urls&gt;&lt;/urls&gt;&lt;remote-database-provider&gt;NLM&lt;/remote-database-provider&gt;&lt;language&gt;eng&lt;/language&gt;&lt;/record&gt;&lt;/Cite&gt;&lt;/EndNote&gt;</w:instrText>
      </w:r>
      <w:r>
        <w:fldChar w:fldCharType="separate"/>
      </w:r>
      <w:r w:rsidR="0036794D" w:rsidRPr="0036794D">
        <w:rPr>
          <w:noProof/>
          <w:vertAlign w:val="superscript"/>
        </w:rPr>
        <w:t>368</w:t>
      </w:r>
      <w:r>
        <w:fldChar w:fldCharType="end"/>
      </w:r>
      <w:ins w:id="3697" w:author="Windows User" w:date="2018-10-30T15:26:00Z">
        <w:r>
          <w:t xml:space="preserve"> By comparison, GLI implemented a study to </w:t>
        </w:r>
      </w:ins>
      <w:ins w:id="3698" w:author="Windows User" w:date="2018-10-30T15:27:00Z">
        <w:r>
          <w:t>generate</w:t>
        </w:r>
      </w:ins>
      <w:ins w:id="3699" w:author="Windows User" w:date="2018-10-30T15:26:00Z">
        <w:r>
          <w:t xml:space="preserve"> </w:t>
        </w:r>
      </w:ins>
      <w:ins w:id="3700" w:author="Windows User" w:date="2018-10-30T15:27:00Z">
        <w:r>
          <w:t xml:space="preserve">normal values from </w:t>
        </w:r>
      </w:ins>
      <w:ins w:id="3701" w:author="Windows User" w:date="2018-10-30T15:29:00Z">
        <w:r>
          <w:t>74</w:t>
        </w:r>
      </w:ins>
      <w:ins w:id="3702" w:author="Windows User" w:date="2018-10-30T15:30:00Z">
        <w:r>
          <w:t>,</w:t>
        </w:r>
      </w:ins>
      <w:ins w:id="3703" w:author="Windows User" w:date="2018-10-30T15:29:00Z">
        <w:r>
          <w:t xml:space="preserve">000 healthy </w:t>
        </w:r>
      </w:ins>
      <w:ins w:id="3704" w:author="Windows User" w:date="2018-10-30T15:30:00Z">
        <w:r>
          <w:t xml:space="preserve">non-smoking </w:t>
        </w:r>
      </w:ins>
      <w:ins w:id="3705" w:author="Windows User" w:date="2018-10-30T15:29:00Z">
        <w:r>
          <w:t xml:space="preserve">individuals </w:t>
        </w:r>
      </w:ins>
      <w:ins w:id="3706" w:author="Windows User" w:date="2018-10-30T15:30:00Z">
        <w:r>
          <w:t>aged 3-95 years, across 41 countries and 5 continents.</w:t>
        </w:r>
      </w:ins>
      <w:ins w:id="3707" w:author="Windows User" w:date="2018-10-30T15:31:00Z">
        <w:r w:rsidRPr="008626EB">
          <w:t xml:space="preserve"> </w:t>
        </w:r>
        <w:r>
          <w:fldChar w:fldCharType="begin">
            <w:fldData xml:space="preserve">PEVuZE5vdGU+PENpdGU+PEF1dGhvcj5RdWFuamVyPC9BdXRob3I+PFllYXI+MjAxMjwvWWVhcj48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MyNC0xMzQzPC9wYWdlcz48dm9sdW1lPjQwPC92b2x1bWU+PG51bWJlcj42PC9udW1i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2b2x1
bWU+NTA8L3ZvbHVtZT48bnVtYmVyPjM8L251bWJlcj48ZWRpdGlvbj4yMDE3LzA5LzEzPC9lZGl0
aW9uPjxkYXRlcz48eWVhcj4yMDE3PC95ZWFyPjxwdWItZGF0ZXM+PGRhdGU+U2VwPC9kYXRlPjwv
cHViLWRhdGVzPjwvZGF0ZXM+PGlzYm4+MDkwMy0xOTM2PC9pc2JuPjxhY2Nlc3Npb24tbnVtPjI4
ODkzODY4PC9hY2Nlc3Npb24tbnVtPjx1cmxzPjwvdXJscz48ZWxlY3Ryb25pYy1yZXNvdXJjZS1u
dW0+MTAuMTE4My8xMzk5MzAwMy4wMDAxMC0yMDE3PC9lbGVjdHJvbmljLXJlc291cmNlLW51bT48
cmVtb3RlLWRhdGFiYXNlLXByb3ZpZGVyPk5MTTwvcmVtb3RlLWRhdGFiYXNlLXByb3ZpZGVyPjxs
YW5ndWFnZT5lbmc8L2xhbmd1YWdlPjwvcmVjb3JkPjwvQ2l0ZT48L0VuZE5vdGU+
</w:fldData>
          </w:fldChar>
        </w:r>
      </w:ins>
      <w:r w:rsidR="0036794D">
        <w:instrText xml:space="preserve"> ADDIN EN.CITE </w:instrText>
      </w:r>
      <w:r w:rsidR="0036794D">
        <w:fldChar w:fldCharType="begin">
          <w:fldData xml:space="preserve">PEVuZE5vdGU+PENpdGU+PEF1dGhvcj5RdWFuamVyPC9BdXRob3I+PFllYXI+MjAxMjwvWWVhcj48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MyNC0xMzQzPC9wYWdlcz48dm9sdW1lPjQwPC92b2x1bWU+PG51bWJlcj42PC9udW1i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2b2x1
bWU+NTA8L3ZvbHVtZT48bnVtYmVyPjM8L251bWJlcj48ZWRpdGlvbj4yMDE3LzA5LzEzPC9lZGl0
aW9uPjxkYXRlcz48eWVhcj4yMDE3PC95ZWFyPjxwdWItZGF0ZXM+PGRhdGU+U2VwPC9kYXRlPjwv
cHViLWRhdGVzPjwvZGF0ZXM+PGlzYm4+MDkwMy0xOTM2PC9pc2JuPjxhY2Nlc3Npb24tbnVtPjI4
ODkzODY4PC9hY2Nlc3Npb24tbnVtPjx1cmxzPjwvdXJscz48ZWxlY3Ryb25pYy1yZXNvdXJjZS1u
dW0+MTAuMTE4My8xMzk5MzAwMy4wMDAxMC0yMDE3PC9lbGVjdHJvbmljLXJlc291cmNlLW51bT48
cmVtb3RlLWRhdGFiYXNlLXByb3ZpZGVyPk5MTTwvcmVtb3RlLWRhdGFiYXNlLXByb3ZpZGVyPjxs
YW5ndWFnZT5lbmc8L2xhbmd1YWdlPjwvcmVjb3JkPjwvQ2l0ZT48L0VuZE5vdGU+
</w:fldData>
        </w:fldChar>
      </w:r>
      <w:r w:rsidR="0036794D">
        <w:instrText xml:space="preserve"> ADDIN EN.CITE.DATA </w:instrText>
      </w:r>
      <w:r w:rsidR="0036794D">
        <w:fldChar w:fldCharType="end"/>
      </w:r>
      <w:ins w:id="3708" w:author="Windows User" w:date="2018-10-30T15:31:00Z">
        <w:r>
          <w:fldChar w:fldCharType="separate"/>
        </w:r>
      </w:ins>
      <w:r w:rsidR="0036794D" w:rsidRPr="0036794D">
        <w:rPr>
          <w:noProof/>
          <w:vertAlign w:val="superscript"/>
        </w:rPr>
        <w:t>117, 366</w:t>
      </w:r>
      <w:ins w:id="3709" w:author="Windows User" w:date="2018-10-30T15:31:00Z">
        <w:r>
          <w:fldChar w:fldCharType="end"/>
        </w:r>
      </w:ins>
      <w:ins w:id="3710" w:author="Windows User" w:date="2018-10-30T15:30:00Z">
        <w:r>
          <w:t xml:space="preserve"> </w:t>
        </w:r>
      </w:ins>
      <w:ins w:id="3711" w:author="Windows User" w:date="2018-10-30T15:32:00Z">
        <w:r>
          <w:t>The GLI</w:t>
        </w:r>
      </w:ins>
      <w:ins w:id="3712" w:author="Windows User" w:date="2018-10-30T15:30:00Z">
        <w:r>
          <w:t xml:space="preserve"> dataset is</w:t>
        </w:r>
      </w:ins>
      <w:ins w:id="3713" w:author="Windows User" w:date="2018-10-30T15:32:00Z">
        <w:r>
          <w:t xml:space="preserve"> therefore</w:t>
        </w:r>
      </w:ins>
      <w:ins w:id="3714" w:author="Windows User" w:date="2018-10-30T15:30:00Z">
        <w:r>
          <w:t xml:space="preserve"> better suited to defining the normal range in the population studied.</w:t>
        </w:r>
      </w:ins>
    </w:p>
    <w:p w14:paraId="1FFCD3B6" w14:textId="77777777" w:rsidR="00F71C4C" w:rsidRDefault="00F71C4C" w:rsidP="00F71C4C">
      <w:pPr>
        <w:pStyle w:val="Heading4"/>
      </w:pPr>
      <w:r>
        <w:t>Exercise Capacity</w:t>
      </w:r>
    </w:p>
    <w:p w14:paraId="4152BAD1" w14:textId="77777777" w:rsidR="00F71C4C" w:rsidRDefault="00F71C4C" w:rsidP="00F71C4C">
      <w:r>
        <w:t>Three main tests of physiological exercise capacity exist and have been discussed in chapter 1:</w:t>
      </w:r>
    </w:p>
    <w:p w14:paraId="1DD5CBA1" w14:textId="77777777" w:rsidR="00F71C4C" w:rsidRDefault="00F71C4C" w:rsidP="00B54836">
      <w:pPr>
        <w:pStyle w:val="ListParagraph"/>
        <w:numPr>
          <w:ilvl w:val="0"/>
          <w:numId w:val="12"/>
        </w:numPr>
        <w:spacing w:line="360" w:lineRule="auto"/>
      </w:pPr>
      <w:r>
        <w:t>Cardiopulmonary exercise testing (CPET / CPEX)</w:t>
      </w:r>
    </w:p>
    <w:p w14:paraId="2DF1A1F3" w14:textId="77777777" w:rsidR="00F71C4C" w:rsidRDefault="00F71C4C" w:rsidP="00B54836">
      <w:pPr>
        <w:pStyle w:val="ListParagraph"/>
        <w:numPr>
          <w:ilvl w:val="0"/>
          <w:numId w:val="12"/>
        </w:numPr>
        <w:spacing w:line="360" w:lineRule="auto"/>
      </w:pPr>
      <w:r>
        <w:t>6-minute walk test (6MWT)</w:t>
      </w:r>
    </w:p>
    <w:p w14:paraId="29DEC58A" w14:textId="77777777" w:rsidR="00F71C4C" w:rsidRDefault="00F71C4C" w:rsidP="00B54836">
      <w:pPr>
        <w:pStyle w:val="ListParagraph"/>
        <w:numPr>
          <w:ilvl w:val="0"/>
          <w:numId w:val="12"/>
        </w:numPr>
        <w:spacing w:line="360" w:lineRule="auto"/>
      </w:pPr>
      <w:r>
        <w:t>Incremental shuttle walk test (ISWT)</w:t>
      </w:r>
    </w:p>
    <w:p w14:paraId="624D05F0" w14:textId="1F1574C9" w:rsidR="00F71C4C" w:rsidRDefault="00F71C4C" w:rsidP="00F71C4C">
      <w:r>
        <w:t xml:space="preserve">Given that patients with IPF can have exacerbations of their disease, leading to a change in physiological status over a short period of time, it is important to ensure that radiological and physiological investigations are conducted in as short a timeframe as possible. CPEX availability is limited locally and technically difficult and arduous for participants with more advanced disease. 6MWT and ISWT are available in our radiology department, although 6MWT cannot be performed at our centre to ATS standard, due to corridor </w:t>
      </w:r>
      <w:r w:rsidR="00094F76">
        <w:t>space</w:t>
      </w:r>
      <w:r>
        <w:t>,</w:t>
      </w:r>
      <w:r w:rsidR="00CB3321">
        <w:fldChar w:fldCharType="begin"/>
      </w:r>
      <w:r w:rsidR="00BE0F3E">
        <w:instrText xml:space="preserve"> ADDIN EN.CITE &lt;EndNote&gt;&lt;Cite&gt;&lt;Author&gt;Crapo&lt;/Author&gt;&lt;Year&gt;2002&lt;/Year&gt;&lt;RecNum&gt;474&lt;/RecNum&gt;&lt;DisplayText&gt;&lt;style face="superscript"&gt;139&lt;/style&gt;&lt;/DisplayText&gt;&lt;record&gt;&lt;rec-number&gt;474&lt;/rec-number&gt;&lt;foreign-keys&gt;&lt;key app="EN" db-id="52evaf50e9fe5cewd9b555d6wtw099s0pzrz" timestamp="1453990097" guid="6835717c-6a55-4a27-9538-4953229a6297"&gt;474&lt;/key&gt;&lt;key app="ENWeb" db-id=""&gt;0&lt;/key&gt;&lt;/foreign-keys&gt;&lt;ref-type name="Journal Article"&gt;17&lt;/ref-type&gt;&lt;contributors&gt;&lt;authors&gt;&lt;author&gt;Crapo, R.O.&lt;/author&gt;&lt;author&gt;Casaburi, R&lt;/author&gt;&lt;author&gt;Coates, A.L.&lt;/author&gt;&lt;author&gt;Enright, P.L.&lt;/author&gt;&lt;author&gt;MacIntyre, N.R.&lt;/author&gt;&lt;author&gt;McKay, R.T.&lt;/author&gt;&lt;author&gt;Johnson, D&lt;/author&gt;&lt;author&gt;Wanger, J.S.&lt;/author&gt;&lt;author&gt;Zeballos, R.J.&lt;/author&gt;&lt;/authors&gt;&lt;/contributors&gt;&lt;titles&gt;&lt;title&gt;ATS Statement: Guidelines for the Six-Minute Walk Test&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117&lt;/pages&gt;&lt;volume&gt;166&lt;/volume&gt;&lt;number&gt;1&lt;/number&gt;&lt;dates&gt;&lt;year&gt;2002&lt;/year&gt;&lt;pub-dates&gt;&lt;date&gt;2002/07/01&lt;/date&gt;&lt;/pub-dates&gt;&lt;/dates&gt;&lt;publisher&gt;American Thoracic Society - AJRCCM&lt;/publisher&gt;&lt;isbn&gt;1073-449X&lt;/isbn&gt;&lt;urls&gt;&lt;related-urls&gt;&lt;url&gt;http://dx.doi.org/10.1164/ajrccm.166.1.at1102&lt;/url&gt;&lt;/related-urls&gt;&lt;/urls&gt;&lt;electronic-resource-num&gt;10.1164/ajrccm.166.1.at1102&lt;/electronic-resource-num&gt;&lt;access-date&gt;2016/01/28&lt;/access-date&gt;&lt;/record&gt;&lt;/Cite&gt;&lt;/EndNote&gt;</w:instrText>
      </w:r>
      <w:r w:rsidR="00CB3321">
        <w:fldChar w:fldCharType="separate"/>
      </w:r>
      <w:r w:rsidR="00D64E8E" w:rsidRPr="00D64E8E">
        <w:rPr>
          <w:noProof/>
          <w:vertAlign w:val="superscript"/>
        </w:rPr>
        <w:t>139</w:t>
      </w:r>
      <w:r w:rsidR="00CB3321">
        <w:fldChar w:fldCharType="end"/>
      </w:r>
      <w:r>
        <w:t xml:space="preserve"> and so would need to be conducted on another visit to a separate hospital. ISWT is a test of exercise capacity, which is able to provide physiology to support a cardiovascular, respiratory or other reason for exercise limitation, albeit in much less detail than CPEX. It can also be practically conducted alongside the imaging investigations and so has been chosen as the physiological parameter of choice.</w:t>
      </w:r>
    </w:p>
    <w:p w14:paraId="3FE9BAFA" w14:textId="77777777" w:rsidR="00F71C4C" w:rsidRDefault="00F71C4C" w:rsidP="00F71C4C">
      <w:r>
        <w:t>Parameters of interest from the ISWT include distance managed, baseline and peak heart rate, and baseline and nadir spO</w:t>
      </w:r>
      <w:r w:rsidRPr="000470E6">
        <w:rPr>
          <w:vertAlign w:val="subscript"/>
        </w:rPr>
        <w:t>2</w:t>
      </w:r>
      <w:r>
        <w:t xml:space="preserve">. Distance </w:t>
      </w:r>
      <w:r w:rsidR="004133F3">
        <w:t>achieved</w:t>
      </w:r>
      <w:r>
        <w:rPr>
          <w:vertAlign w:val="subscript"/>
        </w:rPr>
        <w:t xml:space="preserve"> </w:t>
      </w:r>
      <w:r>
        <w:t>is expected to fall as disease progression occurs.</w:t>
      </w:r>
    </w:p>
    <w:p w14:paraId="04B6ED27" w14:textId="77777777" w:rsidR="00F71C4C" w:rsidRDefault="00F71C4C" w:rsidP="00F71C4C">
      <w:r>
        <w:t>Outcomes:</w:t>
      </w:r>
    </w:p>
    <w:p w14:paraId="78B4ACF5" w14:textId="77777777" w:rsidR="00F71C4C" w:rsidRPr="006C26DA" w:rsidRDefault="00F71C4C" w:rsidP="00B54836">
      <w:pPr>
        <w:pStyle w:val="ListParagraph"/>
        <w:numPr>
          <w:ilvl w:val="0"/>
          <w:numId w:val="13"/>
        </w:numPr>
        <w:spacing w:line="360" w:lineRule="auto"/>
      </w:pPr>
      <w:r>
        <w:t>Nadir SpO</w:t>
      </w:r>
      <w:r>
        <w:rPr>
          <w:vertAlign w:val="subscript"/>
        </w:rPr>
        <w:t>2</w:t>
      </w:r>
    </w:p>
    <w:p w14:paraId="465C3142" w14:textId="77777777" w:rsidR="00F71C4C" w:rsidRDefault="00F71C4C" w:rsidP="00B54836">
      <w:pPr>
        <w:pStyle w:val="ListParagraph"/>
        <w:numPr>
          <w:ilvl w:val="0"/>
          <w:numId w:val="13"/>
        </w:numPr>
        <w:spacing w:line="360" w:lineRule="auto"/>
      </w:pPr>
      <w:r>
        <w:t>Walking distance</w:t>
      </w:r>
    </w:p>
    <w:p w14:paraId="59DA8D5D" w14:textId="77777777" w:rsidR="00F71C4C" w:rsidRDefault="00F71C4C" w:rsidP="00B54836">
      <w:pPr>
        <w:pStyle w:val="ListParagraph"/>
        <w:numPr>
          <w:ilvl w:val="0"/>
          <w:numId w:val="13"/>
        </w:numPr>
        <w:spacing w:line="360" w:lineRule="auto"/>
      </w:pPr>
      <w:r>
        <w:t>Reason for stopping (open question)</w:t>
      </w:r>
    </w:p>
    <w:p w14:paraId="306E0134" w14:textId="77777777" w:rsidR="00F71C4C" w:rsidRDefault="00F71C4C" w:rsidP="00E36ED3">
      <w:pPr>
        <w:pStyle w:val="Heading3"/>
      </w:pPr>
      <w:bookmarkStart w:id="3715" w:name="_Toc364347290"/>
      <w:r>
        <w:lastRenderedPageBreak/>
        <w:t>MRI</w:t>
      </w:r>
      <w:r w:rsidR="00E36ED3">
        <w:t>:</w:t>
      </w:r>
      <w:r>
        <w:t xml:space="preserve"> Generic</w:t>
      </w:r>
      <w:r w:rsidR="00C6723A">
        <w:t xml:space="preserve"> and</w:t>
      </w:r>
      <w:r>
        <w:t xml:space="preserve"> </w:t>
      </w:r>
      <w:r w:rsidR="00523180">
        <w:t xml:space="preserve">Hyperpolarised </w:t>
      </w:r>
      <w:r>
        <w:t>MR Methodology</w:t>
      </w:r>
      <w:bookmarkEnd w:id="3715"/>
    </w:p>
    <w:p w14:paraId="0730E842" w14:textId="54FE1B4F" w:rsidR="00453EC6" w:rsidRDefault="00453EC6" w:rsidP="00453EC6">
      <w:pPr>
        <w:pStyle w:val="Heading4"/>
      </w:pPr>
      <w:r>
        <w:t>Magnet</w:t>
      </w:r>
      <w:r w:rsidR="003B0764">
        <w:t xml:space="preserve"> and coils</w:t>
      </w:r>
    </w:p>
    <w:p w14:paraId="7A4AE093" w14:textId="77777777" w:rsidR="00F71C4C" w:rsidRDefault="00F71C4C" w:rsidP="00F71C4C">
      <w:r>
        <w:t xml:space="preserve">All MRI imaging </w:t>
      </w:r>
      <w:r w:rsidR="00CC2072">
        <w:t>took</w:t>
      </w:r>
      <w:r>
        <w:t xml:space="preserve"> place on </w:t>
      </w:r>
      <w:r w:rsidRPr="00E34146">
        <w:t>a 1.5 T whole-body system (HDx, GE Healthcare, Milwaukee, WI)</w:t>
      </w:r>
      <w:r>
        <w:t xml:space="preserve"> at the Royal Hallamshire Hospital, Sheffield.</w:t>
      </w:r>
    </w:p>
    <w:p w14:paraId="336A810A" w14:textId="46E89C6B" w:rsidR="003B0764" w:rsidRDefault="00BD2CD0" w:rsidP="00F71C4C">
      <w:r>
        <w:t>Helium and xenon coils are transmit-receive flexible quadrature du</w:t>
      </w:r>
      <w:ins w:id="3716" w:author="Windows User" w:date="2018-10-31T09:45:00Z">
        <w:r w:rsidR="007835BF">
          <w:t>a</w:t>
        </w:r>
      </w:ins>
      <w:del w:id="3717" w:author="Windows User" w:date="2018-10-31T09:45:00Z">
        <w:r w:rsidDel="007835BF">
          <w:delText>e</w:delText>
        </w:r>
      </w:del>
      <w:r>
        <w:t xml:space="preserve">l Helmotz radiofrequency coils purchased from Clinical Magnetic Resonance Solutions (WI, USA). An 8-channel cardiac array coil, </w:t>
      </w:r>
      <w:r w:rsidR="009F4DCC">
        <w:t>purchased</w:t>
      </w:r>
      <w:r>
        <w:t xml:space="preserve"> from General Electrics (MA, USA)</w:t>
      </w:r>
      <w:ins w:id="3718" w:author="Windows User" w:date="2018-10-31T09:45:00Z">
        <w:r w:rsidR="007835BF">
          <w:t>,</w:t>
        </w:r>
      </w:ins>
      <w:r>
        <w:t xml:space="preserve"> was used for dynamic contrast enhanced imaging.</w:t>
      </w:r>
    </w:p>
    <w:p w14:paraId="259654E0" w14:textId="77777777" w:rsidR="00F71C4C" w:rsidRDefault="00920F52" w:rsidP="00BE77C1">
      <w:pPr>
        <w:pStyle w:val="Heading4"/>
      </w:pPr>
      <w:r>
        <w:t>Polarisation</w:t>
      </w:r>
    </w:p>
    <w:p w14:paraId="5B5D27F1" w14:textId="3DBDB09E" w:rsidR="005225DD" w:rsidRDefault="006F2BE1" w:rsidP="00D543D1">
      <w:r>
        <w:t xml:space="preserve">For helium studies, </w:t>
      </w:r>
      <w:r w:rsidR="004F2340">
        <w:t>isotopically</w:t>
      </w:r>
      <w:r>
        <w:t xml:space="preserve"> enriched </w:t>
      </w:r>
      <w:r w:rsidRPr="006F2BE1">
        <w:rPr>
          <w:vertAlign w:val="superscript"/>
        </w:rPr>
        <w:t>3</w:t>
      </w:r>
      <w:r>
        <w:t xml:space="preserve">He </w:t>
      </w:r>
      <w:r>
        <w:rPr>
          <w:lang w:val="en-US"/>
        </w:rPr>
        <w:t xml:space="preserve">flowed through a glass cell on a </w:t>
      </w:r>
      <w:del w:id="3719" w:author="Windows User" w:date="2018-10-31T09:45:00Z">
        <w:r w:rsidRPr="00AC0E02" w:rsidDel="007835BF">
          <w:rPr>
            <w:lang w:val="en-US"/>
          </w:rPr>
          <w:delText>home-built</w:delText>
        </w:r>
      </w:del>
      <w:ins w:id="3720" w:author="Windows User" w:date="2018-10-31T09:45:00Z">
        <w:r w:rsidR="007835BF">
          <w:rPr>
            <w:lang w:val="en-US"/>
          </w:rPr>
          <w:t>GE Healthcare</w:t>
        </w:r>
      </w:ins>
      <w:r w:rsidRPr="00AC0E02">
        <w:rPr>
          <w:lang w:val="en-US"/>
        </w:rPr>
        <w:t xml:space="preserve"> spin-exchange optical pumping polarization system</w:t>
      </w:r>
      <w:r>
        <w:rPr>
          <w:lang w:val="en-US"/>
        </w:rPr>
        <w:t>,</w:t>
      </w:r>
      <w:r>
        <w:rPr>
          <w:lang w:val="en-US"/>
        </w:rPr>
        <w:fldChar w:fldCharType="begin">
          <w:fldData xml:space="preserve">PEVuZE5vdGU+PENpdGU+PEF1dGhvcj5Ob3JxdWF5PC9BdXRob3I+PFllYXI+MjAxMzwvWWVhcj48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</w:fldData>
        </w:fldChar>
      </w:r>
      <w:r w:rsidR="0036794D">
        <w:rPr>
          <w:lang w:val="en-US"/>
        </w:rPr>
        <w:instrText xml:space="preserve"> ADDIN EN.CITE </w:instrText>
      </w:r>
      <w:r w:rsidR="0036794D">
        <w:rPr>
          <w:lang w:val="en-US"/>
        </w:rPr>
        <w:fldChar w:fldCharType="begin">
          <w:fldData xml:space="preserve">PEVuZE5vdGU+PENpdGU+PEF1dGhvcj5Ob3JxdWF5PC9BdXRob3I+PFllYXI+MjAxMzwvWWVhcj48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</w:fldData>
        </w:fldChar>
      </w:r>
      <w:r w:rsidR="0036794D">
        <w:rPr>
          <w:lang w:val="en-US"/>
        </w:rPr>
        <w:instrText xml:space="preserve"> ADDIN EN.CITE.DATA </w:instrText>
      </w:r>
      <w:r w:rsidR="0036794D">
        <w:rPr>
          <w:lang w:val="en-US"/>
        </w:rPr>
      </w:r>
      <w:r w:rsidR="0036794D">
        <w:rPr>
          <w:lang w:val="en-US"/>
        </w:rPr>
        <w:fldChar w:fldCharType="end"/>
      </w:r>
      <w:r>
        <w:rPr>
          <w:lang w:val="en-US"/>
        </w:rPr>
      </w:r>
      <w:r>
        <w:rPr>
          <w:lang w:val="en-US"/>
        </w:rPr>
        <w:fldChar w:fldCharType="separate"/>
      </w:r>
      <w:r w:rsidR="0036794D" w:rsidRPr="0036794D">
        <w:rPr>
          <w:noProof/>
          <w:vertAlign w:val="superscript"/>
          <w:lang w:val="en-US"/>
        </w:rPr>
        <w:t>369, 370</w:t>
      </w:r>
      <w:r>
        <w:rPr>
          <w:lang w:val="en-US"/>
        </w:rPr>
        <w:fldChar w:fldCharType="end"/>
      </w:r>
      <w:r>
        <w:rPr>
          <w:lang w:val="en-US"/>
        </w:rPr>
        <w:t xml:space="preserve"> polarising gas to circa 25%. Helium was polarised </w:t>
      </w:r>
      <w:r w:rsidR="00AC0344">
        <w:rPr>
          <w:lang w:val="en-US"/>
        </w:rPr>
        <w:t>overnight,</w:t>
      </w:r>
      <w:r>
        <w:rPr>
          <w:lang w:val="en-US"/>
        </w:rPr>
        <w:t xml:space="preserve"> the previous day in preparation for scans.</w:t>
      </w:r>
    </w:p>
    <w:p w14:paraId="5B7076E3" w14:textId="0001DE51" w:rsidR="007C1299" w:rsidRDefault="008A13D3" w:rsidP="00D543D1">
      <w:pPr>
        <w:rPr>
          <w:lang w:val="en-US"/>
        </w:rPr>
      </w:pPr>
      <w:r>
        <w:rPr>
          <w:lang w:val="en-US"/>
        </w:rPr>
        <w:t>For xenon studies, a</w:t>
      </w:r>
      <w:r w:rsidR="005225DD">
        <w:rPr>
          <w:lang w:val="en-US"/>
        </w:rPr>
        <w:t xml:space="preserve"> gas mixture of 3% isotopically enriched xenon, containing 86% </w:t>
      </w:r>
      <w:r w:rsidR="005225DD" w:rsidRPr="005225DD">
        <w:rPr>
          <w:vertAlign w:val="superscript"/>
          <w:lang w:val="en-US"/>
        </w:rPr>
        <w:t>129</w:t>
      </w:r>
      <w:r w:rsidR="005225DD">
        <w:rPr>
          <w:lang w:val="en-US"/>
        </w:rPr>
        <w:t xml:space="preserve">Xe, 10% nitrogen and </w:t>
      </w:r>
      <w:r w:rsidR="00494ACC">
        <w:rPr>
          <w:lang w:val="en-US"/>
        </w:rPr>
        <w:t>balance</w:t>
      </w:r>
      <w:r w:rsidR="005225DD">
        <w:rPr>
          <w:lang w:val="en-US"/>
        </w:rPr>
        <w:t xml:space="preserve"> helium flowed through a glass cell on a </w:t>
      </w:r>
      <w:r w:rsidR="005225DD" w:rsidRPr="00AC0E02">
        <w:rPr>
          <w:lang w:val="en-US"/>
        </w:rPr>
        <w:t>home-built spin-exchange optical pumping polarization system</w:t>
      </w:r>
      <w:r w:rsidR="005225DD">
        <w:rPr>
          <w:lang w:val="en-US"/>
        </w:rPr>
        <w:t>,</w:t>
      </w:r>
      <w:r w:rsidR="005225DD">
        <w:rPr>
          <w:lang w:val="en-US"/>
        </w:rPr>
        <w:fldChar w:fldCharType="begin">
          <w:fldData xml:space="preserve">PEVuZE5vdGU+PENpdGU+PEF1dGhvcj5Ob3JxdWF5PC9BdXRob3I+PFllYXI+MjAxMzwvWWVhcj48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</w:fldData>
        </w:fldChar>
      </w:r>
      <w:r w:rsidR="0036794D">
        <w:rPr>
          <w:lang w:val="en-US"/>
        </w:rPr>
        <w:instrText xml:space="preserve"> ADDIN EN.CITE </w:instrText>
      </w:r>
      <w:r w:rsidR="0036794D">
        <w:rPr>
          <w:lang w:val="en-US"/>
        </w:rPr>
        <w:fldChar w:fldCharType="begin">
          <w:fldData xml:space="preserve">PEVuZE5vdGU+PENpdGU+PEF1dGhvcj5Ob3JxdWF5PC9BdXRob3I+PFllYXI+MjAxMzwvWWVhcj48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</w:fldData>
        </w:fldChar>
      </w:r>
      <w:r w:rsidR="0036794D">
        <w:rPr>
          <w:lang w:val="en-US"/>
        </w:rPr>
        <w:instrText xml:space="preserve"> ADDIN EN.CITE.DATA </w:instrText>
      </w:r>
      <w:r w:rsidR="0036794D">
        <w:rPr>
          <w:lang w:val="en-US"/>
        </w:rPr>
      </w:r>
      <w:r w:rsidR="0036794D">
        <w:rPr>
          <w:lang w:val="en-US"/>
        </w:rPr>
        <w:fldChar w:fldCharType="end"/>
      </w:r>
      <w:r w:rsidR="005225DD">
        <w:rPr>
          <w:lang w:val="en-US"/>
        </w:rPr>
      </w:r>
      <w:r w:rsidR="005225DD">
        <w:rPr>
          <w:lang w:val="en-US"/>
        </w:rPr>
        <w:fldChar w:fldCharType="separate"/>
      </w:r>
      <w:r w:rsidR="0036794D" w:rsidRPr="0036794D">
        <w:rPr>
          <w:noProof/>
          <w:vertAlign w:val="superscript"/>
          <w:lang w:val="en-US"/>
        </w:rPr>
        <w:t>369, 370</w:t>
      </w:r>
      <w:r w:rsidR="005225DD">
        <w:rPr>
          <w:lang w:val="en-US"/>
        </w:rPr>
        <w:fldChar w:fldCharType="end"/>
      </w:r>
      <w:r w:rsidR="005225DD">
        <w:rPr>
          <w:lang w:val="en-US"/>
        </w:rPr>
        <w:t xml:space="preserve"> polarising </w:t>
      </w:r>
      <w:r w:rsidR="007C1299" w:rsidRPr="00AC0E02">
        <w:rPr>
          <w:vertAlign w:val="superscript"/>
          <w:lang w:val="en-US"/>
        </w:rPr>
        <w:t>129</w:t>
      </w:r>
      <w:r w:rsidR="005225DD">
        <w:rPr>
          <w:lang w:val="en-US"/>
        </w:rPr>
        <w:t xml:space="preserve">Xe gas to circa </w:t>
      </w:r>
      <w:r w:rsidR="007C1299">
        <w:rPr>
          <w:lang w:val="en-US"/>
        </w:rPr>
        <w:t>30</w:t>
      </w:r>
      <w:r w:rsidR="007C1299" w:rsidRPr="00AC0E02">
        <w:rPr>
          <w:lang w:val="en-US"/>
        </w:rPr>
        <w:t>%</w:t>
      </w:r>
      <w:r w:rsidR="005225DD">
        <w:rPr>
          <w:lang w:val="en-US"/>
        </w:rPr>
        <w:t xml:space="preserve">. </w:t>
      </w:r>
      <w:r w:rsidR="005225DD" w:rsidRPr="00AC0E02">
        <w:rPr>
          <w:vertAlign w:val="superscript"/>
          <w:lang w:val="en-US"/>
        </w:rPr>
        <w:t>129</w:t>
      </w:r>
      <w:r w:rsidR="005225DD">
        <w:rPr>
          <w:lang w:val="en-US"/>
        </w:rPr>
        <w:t>Xe was cryogenically separated from the remaining gas and collected in its frozen state</w:t>
      </w:r>
      <w:del w:id="3721" w:author="Windows User" w:date="2018-10-31T09:45:00Z">
        <w:r w:rsidR="005225DD" w:rsidDel="007835BF">
          <w:rPr>
            <w:lang w:val="en-US"/>
          </w:rPr>
          <w:delText xml:space="preserve"> if polarizing in advance</w:delText>
        </w:r>
      </w:del>
      <w:r w:rsidR="005225DD">
        <w:rPr>
          <w:lang w:val="en-US"/>
        </w:rPr>
        <w:t>. The polarisation of gas for a typical MR session was circa 15-20 minutes.</w:t>
      </w:r>
    </w:p>
    <w:p w14:paraId="4740D209" w14:textId="73D6BCEC" w:rsidR="00B61206" w:rsidRDefault="00FF1C68" w:rsidP="00B61206">
      <w:pPr>
        <w:pStyle w:val="figure"/>
      </w:pPr>
      <w:r>
        <w:rPr>
          <w:noProof/>
          <w:lang w:eastAsia="en-GB"/>
        </w:rPr>
        <w:drawing>
          <wp:inline distT="0" distB="0" distL="0" distR="0" wp14:anchorId="101A9B41" wp14:editId="51A58952">
            <wp:extent cx="6038215" cy="2788468"/>
            <wp:effectExtent l="0" t="0" r="698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lariser photo.pdf"/>
                    <pic:cNvPicPr/>
                  </pic:nvPicPr>
                  <pic:blipFill rotWithShape="1">
                    <a:blip r:embed="rId60">
                      <a:extLst>
                        <a:ext uri="{28A0092B-C50C-407E-A947-70E740481C1C}">
                          <a14:useLocalDpi xmlns:a14="http://schemas.microsoft.com/office/drawing/2010/main" val="0"/>
                        </a:ext>
                      </a:extLst>
                    </a:blip>
                    <a:srcRect b="17905"/>
                    <a:stretch/>
                  </pic:blipFill>
                  <pic:spPr bwMode="auto">
                    <a:xfrm>
                      <a:off x="0" y="0"/>
                      <a:ext cx="6038215" cy="2788468"/>
                    </a:xfrm>
                    <a:prstGeom prst="rect">
                      <a:avLst/>
                    </a:prstGeom>
                    <a:ln>
                      <a:noFill/>
                    </a:ln>
                    <a:extLst>
                      <a:ext uri="{53640926-AAD7-44D8-BBD7-CCE9431645EC}">
                        <a14:shadowObscured xmlns:a14="http://schemas.microsoft.com/office/drawing/2010/main"/>
                      </a:ext>
                    </a:extLst>
                  </pic:spPr>
                </pic:pic>
              </a:graphicData>
            </a:graphic>
          </wp:inline>
        </w:drawing>
      </w:r>
    </w:p>
    <w:p w14:paraId="140B511A" w14:textId="5BDBB0B4" w:rsidR="00FB3D8E" w:rsidRDefault="000303A8" w:rsidP="00B61206">
      <w:pPr>
        <w:pStyle w:val="Caption"/>
      </w:pPr>
      <w:bookmarkStart w:id="3722" w:name="_Toc3145325"/>
      <w:r>
        <w:t>Figure</w:t>
      </w:r>
      <w:r w:rsidR="00B61206">
        <w:t xml:space="preserve"> </w:t>
      </w:r>
      <w:ins w:id="3723"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72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725" w:author="Nicholas Weatherley" w:date="2019-03-05T22:36:00Z">
        <w:r w:rsidR="00D5585D">
          <w:rPr>
            <w:noProof/>
          </w:rPr>
          <w:t>1</w:t>
        </w:r>
        <w:r w:rsidR="00D5585D">
          <w:fldChar w:fldCharType="end"/>
        </w:r>
      </w:ins>
      <w:ins w:id="3726" w:author="Windows User" w:date="2018-11-01T14:27:00Z">
        <w:del w:id="3727" w:author="Nicholas Weatherley" w:date="2019-03-05T22:36:00Z">
          <w:r w:rsidR="002F70B6" w:rsidDel="00D5585D">
            <w:fldChar w:fldCharType="begin"/>
          </w:r>
          <w:r w:rsidR="002F70B6" w:rsidDel="00D5585D">
            <w:delInstrText xml:space="preserve"> STYLEREF 1 \s </w:delInstrText>
          </w:r>
        </w:del>
      </w:ins>
      <w:del w:id="3728" w:author="Nicholas Weatherley" w:date="2019-03-05T22:36:00Z">
        <w:r w:rsidR="002F70B6" w:rsidDel="00D5585D">
          <w:fldChar w:fldCharType="separate"/>
        </w:r>
        <w:r w:rsidR="0024585E" w:rsidDel="00D5585D">
          <w:rPr>
            <w:noProof/>
          </w:rPr>
          <w:delText>3</w:delText>
        </w:r>
      </w:del>
      <w:ins w:id="3729" w:author="Windows User" w:date="2018-11-01T14:27:00Z">
        <w:del w:id="373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731" w:author="Nicholas Weatherley" w:date="2019-03-05T22:36:00Z">
        <w:r w:rsidR="002F70B6" w:rsidDel="00D5585D">
          <w:fldChar w:fldCharType="end"/>
        </w:r>
      </w:del>
      <w:del w:id="373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B61206">
        <w:t>: Example of a gas polariser utilised in Sheffield</w:t>
      </w:r>
      <w:bookmarkEnd w:id="3722"/>
    </w:p>
    <w:p w14:paraId="117F265E" w14:textId="1BB67F63" w:rsidR="00B61206" w:rsidRPr="009E7C7B" w:rsidRDefault="00991E67" w:rsidP="009E7C7B">
      <w:pPr>
        <w:pStyle w:val="Figuretext"/>
        <w:rPr>
          <w:lang w:val="en-US"/>
        </w:rPr>
      </w:pPr>
      <w:r>
        <w:t xml:space="preserve">(A) </w:t>
      </w:r>
      <w:r w:rsidR="009E7C7B" w:rsidRPr="009E7C7B">
        <w:t xml:space="preserve">Photo of </w:t>
      </w:r>
      <w:r w:rsidR="009E7C7B" w:rsidRPr="009E7C7B">
        <w:rPr>
          <w:vertAlign w:val="superscript"/>
        </w:rPr>
        <w:t>129</w:t>
      </w:r>
      <w:r w:rsidR="009E7C7B" w:rsidRPr="009E7C7B">
        <w:t>Xe spin-</w:t>
      </w:r>
      <w:r w:rsidR="00FF1C68">
        <w:t>exchange optical pumping polaris</w:t>
      </w:r>
      <w:r w:rsidR="009E7C7B" w:rsidRPr="009E7C7B">
        <w:t>er.</w:t>
      </w:r>
      <w:r>
        <w:t xml:space="preserve"> The bag used to collect and deliver</w:t>
      </w:r>
      <w:r w:rsidR="009E7C7B" w:rsidRPr="009E7C7B">
        <w:t xml:space="preserve"> </w:t>
      </w:r>
      <w:r>
        <w:t>gas to the participant is shown on the bottom left of the picture. (B</w:t>
      </w:r>
      <w:r w:rsidR="009E7C7B" w:rsidRPr="009E7C7B">
        <w:t xml:space="preserve">) Ceramic oven containing </w:t>
      </w:r>
      <w:r w:rsidR="005A6E42">
        <w:t xml:space="preserve">spin exchange optical polariser </w:t>
      </w:r>
      <w:r w:rsidR="009E7C7B" w:rsidRPr="009E7C7B">
        <w:t>cell</w:t>
      </w:r>
      <w:r>
        <w:t xml:space="preserve"> (uncovered)</w:t>
      </w:r>
      <w:r w:rsidR="009E7C7B" w:rsidRPr="009E7C7B">
        <w:t xml:space="preserve">. The pool of rubidium is visible at the cell gas entrance (bottom of photo). </w:t>
      </w:r>
    </w:p>
    <w:p w14:paraId="26E83F32" w14:textId="77777777" w:rsidR="00920F52" w:rsidRDefault="00920F52" w:rsidP="00920F52">
      <w:pPr>
        <w:pStyle w:val="Heading4"/>
      </w:pPr>
      <w:r>
        <w:lastRenderedPageBreak/>
        <w:t>Gas delivery</w:t>
      </w:r>
    </w:p>
    <w:p w14:paraId="36CD3469" w14:textId="54D9AE9F" w:rsidR="003C7B94" w:rsidRPr="003C7B94" w:rsidRDefault="00163D80" w:rsidP="003C7B94">
      <w:r>
        <w:t xml:space="preserve">Gas mixtures </w:t>
      </w:r>
      <w:del w:id="3733" w:author="Windows User" w:date="2018-10-30T15:35:00Z">
        <w:r w:rsidDel="00AE397C">
          <w:delText xml:space="preserve">are </w:delText>
        </w:r>
      </w:del>
      <w:ins w:id="3734" w:author="Windows User" w:date="2018-10-30T15:35:00Z">
        <w:r w:rsidR="00AE397C">
          <w:t xml:space="preserve">were </w:t>
        </w:r>
      </w:ins>
      <w:r>
        <w:t xml:space="preserve">delivered to study participants in 1 Litre quantities in Tedlar bags. Prior to scanning, a 1 litre Tedlar bag of room air was </w:t>
      </w:r>
      <w:r w:rsidR="001F2F20">
        <w:t>inhaled from</w:t>
      </w:r>
      <w:r>
        <w:t xml:space="preserve"> approximate functional residual capacity (FRC). FRC was achieved by asking the participant to inhale completely, then asking them to relax and breathe out slowly and comfortably, but not to force any additional air out. After practicing this outside of the scanner, the same instructions were given to the participant in the supine position inside the scanner and images were acquired during the breath hold manoeuver.</w:t>
      </w:r>
    </w:p>
    <w:p w14:paraId="7960726A" w14:textId="57E46C01" w:rsidR="00F71C4C" w:rsidRDefault="00D049A5" w:rsidP="00BE77C1">
      <w:pPr>
        <w:pStyle w:val="Heading4"/>
      </w:pPr>
      <w:r>
        <w:t>S</w:t>
      </w:r>
      <w:r w:rsidR="00F71C4C">
        <w:t>equences</w:t>
      </w:r>
    </w:p>
    <w:p w14:paraId="04123749" w14:textId="77777777" w:rsidR="00D3643A" w:rsidRPr="00D3643A" w:rsidRDefault="00D3643A" w:rsidP="00D3643A">
      <w:r>
        <w:t>S</w:t>
      </w:r>
      <w:r w:rsidR="00A677D8">
        <w:t xml:space="preserve">pecifics </w:t>
      </w:r>
      <w:r>
        <w:t xml:space="preserve">of the </w:t>
      </w:r>
      <w:r w:rsidR="00F32502">
        <w:t xml:space="preserve">MRI </w:t>
      </w:r>
      <w:r>
        <w:t xml:space="preserve">sequences and post processing analysis </w:t>
      </w:r>
      <w:r w:rsidR="00A677D8">
        <w:t>are</w:t>
      </w:r>
      <w:r>
        <w:t xml:space="preserve"> detailed in chapters 4 through 7.</w:t>
      </w:r>
    </w:p>
    <w:p w14:paraId="49DF98DA" w14:textId="77777777" w:rsidR="00F71C4C" w:rsidRDefault="00F71C4C" w:rsidP="00BE77C1">
      <w:pPr>
        <w:pStyle w:val="Heading4"/>
      </w:pPr>
      <w:r>
        <w:t xml:space="preserve">Safety </w:t>
      </w:r>
      <w:r w:rsidR="00D049A5">
        <w:t>A</w:t>
      </w:r>
      <w:r>
        <w:t>ssessments</w:t>
      </w:r>
    </w:p>
    <w:p w14:paraId="21F7B8EA" w14:textId="1BEC3A1C" w:rsidR="00B15DF9" w:rsidRDefault="00B15DF9" w:rsidP="00B15DF9">
      <w:bookmarkStart w:id="3735" w:name="_Toc364347291"/>
      <w:bookmarkStart w:id="3736" w:name="_Toc364347361"/>
      <w:r>
        <w:t xml:space="preserve">Subjects are excluded if there are any concerns about the possible presence of MR incompatibility, as per the local safety questionnaire. This </w:t>
      </w:r>
      <w:del w:id="3737" w:author="Windows User" w:date="2018-10-31T09:46:00Z">
        <w:r w:rsidDel="007835BF">
          <w:delText>will be</w:delText>
        </w:r>
      </w:del>
      <w:ins w:id="3738" w:author="Windows User" w:date="2018-10-31T09:46:00Z">
        <w:r w:rsidR="007835BF">
          <w:t>was</w:t>
        </w:r>
      </w:ins>
      <w:r>
        <w:t xml:space="preserve"> assessed using a locally designed safety questionnaire and in accordance with local protocol.</w:t>
      </w:r>
    </w:p>
    <w:p w14:paraId="377DBB0E" w14:textId="6CEDC238" w:rsidR="00B15DF9" w:rsidRDefault="00B15DF9" w:rsidP="00B15DF9">
      <w:pPr>
        <w:rPr>
          <w:rFonts w:cs="Cambria"/>
        </w:rPr>
      </w:pPr>
      <w:r w:rsidRPr="00CC5CD3">
        <w:rPr>
          <w:lang w:val="en-US"/>
        </w:rPr>
        <w:t>Minor side effects of xenon inhalation include transient euphoric symptoms, nausea and headache, lasting for few seconds.</w:t>
      </w:r>
      <w:r>
        <w:rPr>
          <w:lang w:val="en-US"/>
        </w:rPr>
        <w:t xml:space="preserve"> </w:t>
      </w:r>
      <w:r w:rsidRPr="00CC5CD3">
        <w:rPr>
          <w:lang w:val="en-US"/>
        </w:rPr>
        <w:t xml:space="preserve">At the doses </w:t>
      </w:r>
      <w:del w:id="3739" w:author="Windows User" w:date="2018-10-31T09:46:00Z">
        <w:r w:rsidRPr="00CC5CD3" w:rsidDel="007835BF">
          <w:rPr>
            <w:lang w:val="en-US"/>
          </w:rPr>
          <w:delText>we plan to use the</w:delText>
        </w:r>
      </w:del>
      <w:ins w:id="3740" w:author="Windows User" w:date="2018-10-31T09:46:00Z">
        <w:r w:rsidR="007835BF">
          <w:rPr>
            <w:lang w:val="en-US"/>
          </w:rPr>
          <w:t>used the</w:t>
        </w:r>
      </w:ins>
      <w:r w:rsidRPr="00CC5CD3">
        <w:rPr>
          <w:lang w:val="en-US"/>
        </w:rPr>
        <w:t xml:space="preserve"> anticipated anaesthetic effect of xenon is estimated to be negligible</w:t>
      </w:r>
      <w:r>
        <w:rPr>
          <w:lang w:val="en-US"/>
        </w:rPr>
        <w:t>, as demonstrated in both volunteers and patients</w:t>
      </w:r>
      <w:r w:rsidR="00205176">
        <w:rPr>
          <w:lang w:val="en-US"/>
        </w:rPr>
        <w:t>.</w:t>
      </w:r>
      <w:r w:rsidRPr="0069685D">
        <w:rPr>
          <w:rFonts w:cs="Cambria"/>
        </w:rPr>
        <w:fldChar w:fldCharType="begin">
          <w:fldData xml:space="preserve">PEVuZE5vdGU+PENpdGU+PEF1dGhvcj5TaHVrbGE8L0F1dGhvcj48WWVhcj4yMDEyPC9ZZWFyPjxS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I3OS04OTwvcGFnZXM+PHZvbHVtZT4yNjI8L3ZvbHVtZT48bnVtYmVyPjE8L251bWJlcj48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36794D">
        <w:rPr>
          <w:rFonts w:cs="Cambria"/>
        </w:rPr>
        <w:instrText xml:space="preserve"> ADDIN EN.CITE </w:instrText>
      </w:r>
      <w:r w:rsidR="0036794D">
        <w:rPr>
          <w:rFonts w:cs="Cambria"/>
        </w:rPr>
        <w:fldChar w:fldCharType="begin">
          <w:fldData xml:space="preserve">PEVuZE5vdGU+PENpdGU+PEF1dGhvcj5TaHVrbGE8L0F1dGhvcj48WWVhcj4yMDEyPC9ZZWFyPjxS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I3OS04OTwvcGFnZXM+PHZvbHVtZT4yNjI8L3ZvbHVtZT48bnVtYmVyPjE8L251bWJlcj48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36794D">
        <w:rPr>
          <w:rFonts w:cs="Cambria"/>
        </w:rPr>
        <w:instrText xml:space="preserve"> ADDIN EN.CITE.DATA </w:instrText>
      </w:r>
      <w:r w:rsidR="0036794D">
        <w:rPr>
          <w:rFonts w:cs="Cambria"/>
        </w:rPr>
      </w:r>
      <w:r w:rsidR="0036794D">
        <w:rPr>
          <w:rFonts w:cs="Cambria"/>
        </w:rPr>
        <w:fldChar w:fldCharType="end"/>
      </w:r>
      <w:r w:rsidRPr="0069685D">
        <w:rPr>
          <w:rFonts w:cs="Cambria"/>
        </w:rPr>
      </w:r>
      <w:r w:rsidRPr="0069685D">
        <w:rPr>
          <w:rFonts w:cs="Cambria"/>
        </w:rPr>
        <w:fldChar w:fldCharType="separate"/>
      </w:r>
      <w:r w:rsidR="0036794D" w:rsidRPr="0036794D">
        <w:rPr>
          <w:rFonts w:cs="Cambria"/>
          <w:noProof/>
          <w:vertAlign w:val="superscript"/>
        </w:rPr>
        <w:t>294, 371</w:t>
      </w:r>
      <w:r w:rsidRPr="0069685D">
        <w:rPr>
          <w:rFonts w:cs="Cambria"/>
        </w:rPr>
        <w:fldChar w:fldCharType="end"/>
      </w:r>
    </w:p>
    <w:p w14:paraId="6D7DDDF4" w14:textId="77777777" w:rsidR="00223555" w:rsidRDefault="00223555" w:rsidP="00223555">
      <w:pPr>
        <w:pStyle w:val="Heading4"/>
        <w:rPr>
          <w:lang w:val="en-US"/>
        </w:rPr>
      </w:pPr>
      <w:r>
        <w:rPr>
          <w:lang w:val="en-US"/>
        </w:rPr>
        <w:t>Gadolinium</w:t>
      </w:r>
      <w:r w:rsidR="00E75E21">
        <w:rPr>
          <w:lang w:val="en-US"/>
        </w:rPr>
        <w:t xml:space="preserve"> Safety</w:t>
      </w:r>
    </w:p>
    <w:p w14:paraId="10B8B9A1" w14:textId="63E81235" w:rsidR="00B15DF9" w:rsidRPr="00377181" w:rsidRDefault="00B15DF9" w:rsidP="00B15DF9">
      <w:pPr>
        <w:rPr>
          <w:lang w:val="en-US"/>
        </w:rPr>
      </w:pPr>
      <w:r w:rsidRPr="00377181">
        <w:rPr>
          <w:lang w:val="en-US"/>
        </w:rPr>
        <w:t xml:space="preserve">Side effects of the contrast agent injection may include mild headache, </w:t>
      </w:r>
      <w:r>
        <w:rPr>
          <w:lang w:val="en-US"/>
        </w:rPr>
        <w:t>nausea</w:t>
      </w:r>
      <w:r w:rsidRPr="00377181">
        <w:rPr>
          <w:lang w:val="en-US"/>
        </w:rPr>
        <w:t xml:space="preserve"> and</w:t>
      </w:r>
      <w:r>
        <w:rPr>
          <w:lang w:val="en-US"/>
        </w:rPr>
        <w:t xml:space="preserve"> localized cold sensation </w:t>
      </w:r>
      <w:r w:rsidRPr="00377181">
        <w:rPr>
          <w:lang w:val="en-US"/>
        </w:rPr>
        <w:t>at the site of injection. Rarely low blood pressure and light-headedness occurs which can be treated immediately with a drip (intravenous fluid). Very rarely (less than one in one thousand), participants are allergic to the contrast agent. These effects are most commonly hives and itchy eyes, but more severe reactions have been reported, which result in shortness of breath</w:t>
      </w:r>
      <w:r>
        <w:rPr>
          <w:lang w:val="en-US"/>
        </w:rPr>
        <w:t xml:space="preserve"> </w:t>
      </w:r>
      <w:r>
        <w:rPr>
          <w:lang w:val="en-US"/>
        </w:rPr>
        <w:fldChar w:fldCharType="begin"/>
      </w:r>
      <w:r w:rsidR="0036794D">
        <w:rPr>
          <w:lang w:val="en-US"/>
        </w:rPr>
        <w:instrText xml:space="preserve"> ADDIN EN.CITE &lt;EndNote&gt;&lt;Cite&gt;&lt;Author&gt;American College of Radiology Committee on Drugs and Contrast Media&lt;/Author&gt;&lt;Year&gt;2013&lt;/Year&gt;&lt;RecNum&gt;326&lt;/RecNum&gt;&lt;DisplayText&gt;&lt;style face="superscript"&gt;372&lt;/style&gt;&lt;/DisplayText&gt;&lt;record&gt;&lt;rec-number&gt;326&lt;/rec-number&gt;&lt;foreign-keys&gt;&lt;key app="EN" db-id="52evaf50e9fe5cewd9b555d6wtw099s0pzrz" timestamp="1436179105" guid="9423736c-f6ce-427f-9e8a-ba440899b384"&gt;326&lt;/key&gt;&lt;key app="ENWeb" db-id=""&gt;0&lt;/key&gt;&lt;/foreign-keys&gt;&lt;ref-type name="Journal Article"&gt;17&lt;/ref-type&gt;&lt;contributors&gt;&lt;authors&gt;&lt;author&gt;American College of Radiology Committee on Drugs and Contrast Media,&lt;/author&gt;&lt;/authors&gt;&lt;/contributors&gt;&lt;titles&gt;&lt;title&gt;ACR Manual on Contrast Media&lt;/title&gt;&lt;/titles&gt;&lt;volume&gt;Version 9&lt;/volume&gt;&lt;dates&gt;&lt;year&gt;2013&lt;/year&gt;&lt;/dates&gt;&lt;urls&gt;&lt;/urls&gt;&lt;/record&gt;&lt;/Cite&gt;&lt;/EndNote&gt;</w:instrText>
      </w:r>
      <w:r>
        <w:rPr>
          <w:lang w:val="en-US"/>
        </w:rPr>
        <w:fldChar w:fldCharType="separate"/>
      </w:r>
      <w:r w:rsidR="0036794D" w:rsidRPr="0036794D">
        <w:rPr>
          <w:noProof/>
          <w:vertAlign w:val="superscript"/>
          <w:lang w:val="en-US"/>
        </w:rPr>
        <w:t>372</w:t>
      </w:r>
      <w:r>
        <w:rPr>
          <w:lang w:val="en-US"/>
        </w:rPr>
        <w:fldChar w:fldCharType="end"/>
      </w:r>
      <w:r w:rsidRPr="00377181">
        <w:rPr>
          <w:lang w:val="en-US"/>
        </w:rPr>
        <w:t xml:space="preserve">. </w:t>
      </w:r>
    </w:p>
    <w:p w14:paraId="6F476107" w14:textId="162C7F26" w:rsidR="001B6D13" w:rsidRDefault="00B15DF9" w:rsidP="00B15DF9">
      <w:pPr>
        <w:rPr>
          <w:ins w:id="3741" w:author="Windows User" w:date="2018-10-30T14:01:00Z"/>
          <w:lang w:val="en-US"/>
        </w:rPr>
      </w:pPr>
      <w:r w:rsidRPr="00377181">
        <w:rPr>
          <w:lang w:val="en-US"/>
        </w:rPr>
        <w:t>There have been several reports of patients developing nephrogenic systemic fibrosis (NSF), after intravascular MRI contrast agents containing gadolinium</w:t>
      </w:r>
      <w:ins w:id="3742" w:author="Windows User" w:date="2018-10-30T13:58:00Z">
        <w:r w:rsidR="005A3F4E">
          <w:rPr>
            <w:lang w:val="en-US"/>
          </w:rPr>
          <w:t>.</w:t>
        </w:r>
      </w:ins>
      <w:del w:id="3743" w:author="Windows User" w:date="2018-10-30T13:58:00Z">
        <w:r w:rsidDel="005A3F4E">
          <w:rPr>
            <w:lang w:val="en-US"/>
          </w:rPr>
          <w:delText xml:space="preserve"> </w:delText>
        </w:r>
      </w:del>
      <w:r>
        <w:rPr>
          <w:lang w:val="en-US"/>
        </w:rPr>
        <w:fldChar w:fldCharType="begin">
          <w:fldData xml:space="preserve">PEVuZE5vdGU+PENpdGU+PEF1dGhvcj5BZ2Fyd2FsPC9BdXRob3I+PFllYXI+MjAwOTwvWWVhcj48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=
</w:fldData>
        </w:fldChar>
      </w:r>
      <w:r w:rsidR="0036794D">
        <w:rPr>
          <w:lang w:val="en-US"/>
        </w:rPr>
        <w:instrText xml:space="preserve"> ADDIN EN.CITE </w:instrText>
      </w:r>
      <w:r w:rsidR="0036794D">
        <w:rPr>
          <w:lang w:val="en-US"/>
        </w:rPr>
        <w:fldChar w:fldCharType="begin">
          <w:fldData xml:space="preserve">PEVuZE5vdGU+PENpdGU+PEF1dGhvcj5BZ2Fyd2FsPC9BdXRob3I+PFllYXI+MjAwOTwvWWVhcj48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=
</w:fldData>
        </w:fldChar>
      </w:r>
      <w:r w:rsidR="0036794D">
        <w:rPr>
          <w:lang w:val="en-US"/>
        </w:rPr>
        <w:instrText xml:space="preserve"> ADDIN EN.CITE.DATA </w:instrText>
      </w:r>
      <w:r w:rsidR="0036794D">
        <w:rPr>
          <w:lang w:val="en-US"/>
        </w:rPr>
      </w:r>
      <w:r w:rsidR="0036794D">
        <w:rPr>
          <w:lang w:val="en-US"/>
        </w:rPr>
        <w:fldChar w:fldCharType="end"/>
      </w:r>
      <w:r>
        <w:rPr>
          <w:lang w:val="en-US"/>
        </w:rPr>
      </w:r>
      <w:r>
        <w:rPr>
          <w:lang w:val="en-US"/>
        </w:rPr>
        <w:fldChar w:fldCharType="separate"/>
      </w:r>
      <w:r w:rsidR="0036794D" w:rsidRPr="0036794D">
        <w:rPr>
          <w:noProof/>
          <w:vertAlign w:val="superscript"/>
          <w:lang w:val="en-US"/>
        </w:rPr>
        <w:t>373</w:t>
      </w:r>
      <w:r>
        <w:rPr>
          <w:lang w:val="en-US"/>
        </w:rPr>
        <w:fldChar w:fldCharType="end"/>
      </w:r>
      <w:ins w:id="3744" w:author="Windows User" w:date="2018-10-30T13:58:00Z">
        <w:r w:rsidR="001B6D13">
          <w:rPr>
            <w:lang w:val="en-US"/>
          </w:rPr>
          <w:t xml:space="preserve"> The pathogenesis of NSF begins </w:t>
        </w:r>
      </w:ins>
      <w:ins w:id="3745" w:author="Windows User" w:date="2018-10-30T14:01:00Z">
        <w:r w:rsidR="001B6D13">
          <w:rPr>
            <w:lang w:val="en-US"/>
          </w:rPr>
          <w:t xml:space="preserve">with the displacement of gadolinium from its chelate by another metallic cation. Free </w:t>
        </w:r>
        <w:r w:rsidR="001B6D13">
          <w:rPr>
            <w:lang w:val="en-US"/>
          </w:rPr>
          <w:lastRenderedPageBreak/>
          <w:t>gadolinium becomes deposited in tissues</w:t>
        </w:r>
      </w:ins>
      <w:ins w:id="3746" w:author="Windows User" w:date="2018-10-30T14:03:00Z">
        <w:r w:rsidR="001B6D13">
          <w:rPr>
            <w:lang w:val="en-US"/>
          </w:rPr>
          <w:t xml:space="preserve"> and becomes engulfed by macrophages, creating cytokine release and an inflammatory response. Circulating fibrocytes deposit in the tissue and proliferate, leading to fibrosis</w:t>
        </w:r>
      </w:ins>
      <w:ins w:id="3747" w:author="Windows User" w:date="2018-10-30T14:04:00Z">
        <w:r w:rsidR="001B6D13">
          <w:rPr>
            <w:lang w:val="en-US"/>
          </w:rPr>
          <w:t xml:space="preserve"> </w:t>
        </w:r>
      </w:ins>
      <w:ins w:id="3748" w:author="Windows User" w:date="2018-10-30T14:03:00Z">
        <w:r w:rsidR="001B6D13">
          <w:rPr>
            <w:lang w:val="en-US"/>
          </w:rPr>
          <w:t>of multiple organs, including lungs, liver, muscles and heart.</w:t>
        </w:r>
      </w:ins>
    </w:p>
    <w:p w14:paraId="19B5FCD4" w14:textId="675627F2" w:rsidR="00B15DF9" w:rsidRDefault="00B15DF9" w:rsidP="00B15DF9">
      <w:pPr>
        <w:rPr>
          <w:lang w:val="en-US"/>
        </w:rPr>
      </w:pPr>
      <w:del w:id="3749" w:author="Windows User" w:date="2018-10-30T13:58:00Z">
        <w:r w:rsidRPr="00377181" w:rsidDel="005A3F4E">
          <w:rPr>
            <w:lang w:val="en-US"/>
          </w:rPr>
          <w:delText xml:space="preserve">. </w:delText>
        </w:r>
      </w:del>
      <w:r w:rsidRPr="00377181">
        <w:rPr>
          <w:lang w:val="en-US"/>
        </w:rPr>
        <w:t>NSF is a very rare but potentially serious and life-threatening condition</w:t>
      </w:r>
      <w:r>
        <w:rPr>
          <w:lang w:val="en-US"/>
        </w:rPr>
        <w:t>. However, n</w:t>
      </w:r>
      <w:r w:rsidRPr="00377181">
        <w:rPr>
          <w:lang w:val="en-US"/>
        </w:rPr>
        <w:t xml:space="preserve">o cases of NSF have been reported in patients with normal renal function and </w:t>
      </w:r>
      <w:r>
        <w:rPr>
          <w:lang w:val="en-US"/>
        </w:rPr>
        <w:t xml:space="preserve">Gadovist (gadobutrol) is </w:t>
      </w:r>
      <w:r w:rsidRPr="00377181">
        <w:rPr>
          <w:lang w:val="en-US"/>
        </w:rPr>
        <w:t xml:space="preserve">categorised as a “low risk agent”, unless there is severe renal impairment. </w:t>
      </w:r>
      <w:r w:rsidR="002A1DED">
        <w:rPr>
          <w:lang w:val="en-US"/>
        </w:rPr>
        <w:t>P</w:t>
      </w:r>
      <w:r w:rsidRPr="00377181">
        <w:rPr>
          <w:lang w:val="en-US"/>
        </w:rPr>
        <w:t xml:space="preserve">atients with renal dysfunction as stipulated in </w:t>
      </w:r>
      <w:r w:rsidR="002A1DED">
        <w:rPr>
          <w:lang w:val="en-US"/>
        </w:rPr>
        <w:t>the</w:t>
      </w:r>
      <w:r w:rsidRPr="00377181">
        <w:rPr>
          <w:lang w:val="en-US"/>
        </w:rPr>
        <w:t xml:space="preserve"> exclusions to this study</w:t>
      </w:r>
      <w:r w:rsidR="002A1DED">
        <w:rPr>
          <w:lang w:val="en-US"/>
        </w:rPr>
        <w:t xml:space="preserve"> are screened out</w:t>
      </w:r>
      <w:r w:rsidRPr="00377181">
        <w:rPr>
          <w:lang w:val="en-US"/>
        </w:rPr>
        <w:t xml:space="preserve"> and therefore subjects at risk of NSF to the contrast agent</w:t>
      </w:r>
      <w:r w:rsidR="002A1DED">
        <w:rPr>
          <w:lang w:val="en-US"/>
        </w:rPr>
        <w:t xml:space="preserve"> are not be recruited</w:t>
      </w:r>
      <w:r w:rsidRPr="00377181">
        <w:rPr>
          <w:lang w:val="en-US"/>
        </w:rPr>
        <w:t>.</w:t>
      </w:r>
    </w:p>
    <w:p w14:paraId="75B1125A" w14:textId="77777777" w:rsidR="00B15DF9" w:rsidRDefault="00B15DF9" w:rsidP="00B15DF9">
      <w:pPr>
        <w:pStyle w:val="Heading4"/>
      </w:pPr>
      <w:r>
        <w:t>Physiology Assessment</w:t>
      </w:r>
    </w:p>
    <w:p w14:paraId="2519EF86" w14:textId="405761FB" w:rsidR="00B15DF9" w:rsidRPr="00B15DF9" w:rsidRDefault="00B15DF9" w:rsidP="00B15DF9">
      <w:r>
        <w:t xml:space="preserve">A baseline oxygen saturation </w:t>
      </w:r>
      <w:del w:id="3750" w:author="Windows User" w:date="2018-10-30T15:35:00Z">
        <w:r w:rsidDel="00AE397C">
          <w:delText xml:space="preserve">is </w:delText>
        </w:r>
      </w:del>
      <w:ins w:id="3751" w:author="Windows User" w:date="2018-10-30T15:35:00Z">
        <w:r w:rsidR="00AE397C">
          <w:t xml:space="preserve">was </w:t>
        </w:r>
      </w:ins>
      <w:r>
        <w:t>recorded prior to the MRI to ensure the spO2 remains at 90% or greater at rest. Each participant</w:t>
      </w:r>
      <w:r w:rsidRPr="00F161D0">
        <w:t xml:space="preserve">’s heart rate and oxygen saturation </w:t>
      </w:r>
      <w:del w:id="3752" w:author="Windows User" w:date="2018-10-30T15:35:00Z">
        <w:r w:rsidDel="00AE397C">
          <w:delText>is</w:delText>
        </w:r>
        <w:r w:rsidRPr="00F161D0" w:rsidDel="00AE397C">
          <w:delText xml:space="preserve"> </w:delText>
        </w:r>
      </w:del>
      <w:ins w:id="3753" w:author="Windows User" w:date="2018-10-30T15:35:00Z">
        <w:r w:rsidR="00AE397C">
          <w:t>was</w:t>
        </w:r>
        <w:r w:rsidR="00AE397C" w:rsidRPr="00F161D0">
          <w:t xml:space="preserve"> </w:t>
        </w:r>
      </w:ins>
      <w:r w:rsidRPr="00F161D0">
        <w:t>monitored con</w:t>
      </w:r>
      <w:r>
        <w:t xml:space="preserve">tinuously during the MR studies </w:t>
      </w:r>
      <w:r w:rsidRPr="00F161D0">
        <w:t>using MR compatible monitoring equipment.</w:t>
      </w:r>
    </w:p>
    <w:p w14:paraId="6F069FA6" w14:textId="77777777" w:rsidR="00F71C4C" w:rsidRDefault="00EA07AB" w:rsidP="00BE77C1">
      <w:pPr>
        <w:pStyle w:val="Heading2"/>
      </w:pPr>
      <w:bookmarkStart w:id="3754" w:name="_Toc3145071"/>
      <w:r>
        <w:lastRenderedPageBreak/>
        <w:t xml:space="preserve">Recruitment, </w:t>
      </w:r>
      <w:r w:rsidR="00F71C4C">
        <w:t>Demographic and Physiological Outcomes</w:t>
      </w:r>
      <w:bookmarkEnd w:id="3735"/>
      <w:bookmarkEnd w:id="3736"/>
      <w:bookmarkEnd w:id="3754"/>
    </w:p>
    <w:p w14:paraId="6C279771" w14:textId="77777777" w:rsidR="00791FE9" w:rsidRDefault="008E616B" w:rsidP="008E616B">
      <w:pPr>
        <w:pStyle w:val="Heading3"/>
      </w:pPr>
      <w:r>
        <w:t>Recruitment</w:t>
      </w:r>
      <w:r w:rsidR="00E84B8F">
        <w:t xml:space="preserve"> and Study Visits</w:t>
      </w:r>
    </w:p>
    <w:p w14:paraId="45E9B8DF" w14:textId="77777777" w:rsidR="00432CF5" w:rsidRDefault="00432CF5" w:rsidP="00432CF5">
      <w:pPr>
        <w:pStyle w:val="Heading4"/>
      </w:pPr>
      <w:r>
        <w:t>Timing of Study Visits</w:t>
      </w:r>
    </w:p>
    <w:p w14:paraId="32660F5D" w14:textId="6BDB0078" w:rsidR="005A3028" w:rsidRPr="005A3028" w:rsidRDefault="0090593C" w:rsidP="005A3028">
      <w:r>
        <w:t>Nineteen</w:t>
      </w:r>
      <w:r w:rsidR="005A3028">
        <w:t xml:space="preserve"> patients were recruited to the study prior to 28 February</w:t>
      </w:r>
      <w:ins w:id="3755" w:author="Windows User" w:date="2018-10-30T15:36:00Z">
        <w:r w:rsidR="00AE397C">
          <w:t xml:space="preserve"> 201</w:t>
        </w:r>
        <w:r w:rsidR="007835BF">
          <w:t>7</w:t>
        </w:r>
      </w:ins>
      <w:r>
        <w:t>, of whom 18 underwent at least one study visit</w:t>
      </w:r>
      <w:r w:rsidR="005A3028">
        <w:t xml:space="preserve">. The study continues due to </w:t>
      </w:r>
      <w:r w:rsidR="00B23367">
        <w:t>on-going</w:t>
      </w:r>
      <w:r w:rsidR="005A3028">
        <w:t xml:space="preserve"> interest from o</w:t>
      </w:r>
      <w:r w:rsidR="00DE41BF">
        <w:t xml:space="preserve">utcomes generated to date. The data in this </w:t>
      </w:r>
      <w:r w:rsidR="005A3028">
        <w:t>thesis refers to the 18 patients recruited prior to the recruitment census date</w:t>
      </w:r>
      <w:r w:rsidR="00725F42">
        <w:t xml:space="preserve"> in February 2017</w:t>
      </w:r>
      <w:r w:rsidR="005A3028">
        <w:t>.</w:t>
      </w:r>
    </w:p>
    <w:p w14:paraId="10684026" w14:textId="5654393D" w:rsidR="00E84B8F" w:rsidRDefault="008A0879" w:rsidP="00E84B8F">
      <w:pPr>
        <w:pStyle w:val="figure"/>
      </w:pPr>
      <w:r>
        <w:rPr>
          <w:noProof/>
          <w:lang w:eastAsia="en-GB"/>
        </w:rPr>
        <w:drawing>
          <wp:inline distT="0" distB="0" distL="0" distR="0" wp14:anchorId="7824B58B" wp14:editId="52644E90">
            <wp:extent cx="6038215" cy="2057400"/>
            <wp:effectExtent l="0" t="0" r="698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Recruitment gant.png"/>
                    <pic:cNvPicPr/>
                  </pic:nvPicPr>
                  <pic:blipFill>
                    <a:blip r:embed="rId61">
                      <a:extLst>
                        <a:ext uri="{28A0092B-C50C-407E-A947-70E740481C1C}">
                          <a14:useLocalDpi xmlns:a14="http://schemas.microsoft.com/office/drawing/2010/main" val="0"/>
                        </a:ext>
                      </a:extLst>
                    </a:blip>
                    <a:stretch>
                      <a:fillRect/>
                    </a:stretch>
                  </pic:blipFill>
                  <pic:spPr>
                    <a:xfrm>
                      <a:off x="0" y="0"/>
                      <a:ext cx="6038215" cy="2057400"/>
                    </a:xfrm>
                    <a:prstGeom prst="rect">
                      <a:avLst/>
                    </a:prstGeom>
                  </pic:spPr>
                </pic:pic>
              </a:graphicData>
            </a:graphic>
          </wp:inline>
        </w:drawing>
      </w:r>
    </w:p>
    <w:p w14:paraId="0A71B1B9" w14:textId="223DF4D0" w:rsidR="00E84B8F" w:rsidRDefault="000303A8" w:rsidP="00F00707">
      <w:pPr>
        <w:pStyle w:val="Caption"/>
      </w:pPr>
      <w:bookmarkStart w:id="3756" w:name="_Toc494795736"/>
      <w:bookmarkStart w:id="3757" w:name="_Toc3145326"/>
      <w:r>
        <w:t>Figure</w:t>
      </w:r>
      <w:r w:rsidR="00E84B8F">
        <w:t xml:space="preserve"> </w:t>
      </w:r>
      <w:ins w:id="3758"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75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760" w:author="Nicholas Weatherley" w:date="2019-03-05T22:36:00Z">
        <w:r w:rsidR="00D5585D">
          <w:rPr>
            <w:noProof/>
          </w:rPr>
          <w:t>2</w:t>
        </w:r>
        <w:r w:rsidR="00D5585D">
          <w:fldChar w:fldCharType="end"/>
        </w:r>
      </w:ins>
      <w:ins w:id="3761" w:author="Windows User" w:date="2018-11-01T14:27:00Z">
        <w:del w:id="3762" w:author="Nicholas Weatherley" w:date="2019-03-05T22:36:00Z">
          <w:r w:rsidR="002F70B6" w:rsidDel="00D5585D">
            <w:fldChar w:fldCharType="begin"/>
          </w:r>
          <w:r w:rsidR="002F70B6" w:rsidDel="00D5585D">
            <w:delInstrText xml:space="preserve"> STYLEREF 1 \s </w:delInstrText>
          </w:r>
        </w:del>
      </w:ins>
      <w:del w:id="3763" w:author="Nicholas Weatherley" w:date="2019-03-05T22:36:00Z">
        <w:r w:rsidR="002F70B6" w:rsidDel="00D5585D">
          <w:fldChar w:fldCharType="separate"/>
        </w:r>
        <w:r w:rsidR="0024585E" w:rsidDel="00D5585D">
          <w:rPr>
            <w:noProof/>
          </w:rPr>
          <w:delText>3</w:delText>
        </w:r>
      </w:del>
      <w:ins w:id="3764" w:author="Windows User" w:date="2018-11-01T14:27:00Z">
        <w:del w:id="376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766" w:author="Nicholas Weatherley" w:date="2019-03-05T22:36:00Z">
        <w:r w:rsidR="002F70B6" w:rsidDel="00D5585D">
          <w:fldChar w:fldCharType="end"/>
        </w:r>
      </w:del>
      <w:del w:id="376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E84B8F">
        <w:t>: Gant</w:t>
      </w:r>
      <w:r w:rsidR="00FD327E">
        <w:t>t</w:t>
      </w:r>
      <w:r w:rsidR="00E84B8F">
        <w:t xml:space="preserve"> chart of study visits</w:t>
      </w:r>
      <w:bookmarkEnd w:id="3756"/>
      <w:bookmarkEnd w:id="3757"/>
    </w:p>
    <w:p w14:paraId="46BBB75C" w14:textId="77777777" w:rsidR="00F00707" w:rsidRPr="00F00707" w:rsidRDefault="00F00707" w:rsidP="00F00707">
      <w:pPr>
        <w:pStyle w:val="Figuretext"/>
      </w:pPr>
    </w:p>
    <w:p w14:paraId="2A762442" w14:textId="77777777" w:rsidR="00F46B3C" w:rsidRDefault="0090593C" w:rsidP="0090593C">
      <w:pPr>
        <w:pStyle w:val="Heading4"/>
      </w:pPr>
      <w:r>
        <w:t>Completion and Withdrawal</w:t>
      </w:r>
    </w:p>
    <w:p w14:paraId="1159B7AB" w14:textId="77777777" w:rsidR="0090593C" w:rsidRDefault="0090593C" w:rsidP="00002A09">
      <w:pPr>
        <w:numPr>
          <w:ilvl w:val="0"/>
          <w:numId w:val="20"/>
        </w:numPr>
      </w:pPr>
      <w:r>
        <w:t>Of the 19 recruited participants, one participant died before the first visit.</w:t>
      </w:r>
    </w:p>
    <w:p w14:paraId="39E7DDBC" w14:textId="77777777" w:rsidR="0090593C" w:rsidRDefault="0090593C" w:rsidP="00002A09">
      <w:pPr>
        <w:numPr>
          <w:ilvl w:val="0"/>
          <w:numId w:val="20"/>
        </w:numPr>
      </w:pPr>
      <w:r>
        <w:t>Four participants out of 18 did not complete the second or third visit. Three of these participants died and the fourth withdrew due to ill health.</w:t>
      </w:r>
    </w:p>
    <w:p w14:paraId="0F323B22" w14:textId="77777777" w:rsidR="0090593C" w:rsidRDefault="0090593C" w:rsidP="00002A09">
      <w:pPr>
        <w:numPr>
          <w:ilvl w:val="0"/>
          <w:numId w:val="20"/>
        </w:numPr>
      </w:pPr>
      <w:r>
        <w:t>One participant of the remaining 14 died following the second and prior to the third visit.</w:t>
      </w:r>
    </w:p>
    <w:p w14:paraId="151345EB" w14:textId="77777777" w:rsidR="0090593C" w:rsidRDefault="0090593C" w:rsidP="00002A09">
      <w:pPr>
        <w:numPr>
          <w:ilvl w:val="0"/>
          <w:numId w:val="20"/>
        </w:numPr>
      </w:pPr>
      <w:r>
        <w:t>Thirteen participants completed every study visit as planned.</w:t>
      </w:r>
    </w:p>
    <w:p w14:paraId="1F6E158D" w14:textId="0F62CF89" w:rsidR="000C7381" w:rsidRDefault="000C7381" w:rsidP="0090593C">
      <w:r>
        <w:t>A flow chart s</w:t>
      </w:r>
      <w:r w:rsidR="006B4527">
        <w:t xml:space="preserve">ummary is provided in </w:t>
      </w:r>
      <w:r w:rsidR="000303A8">
        <w:t>Figure</w:t>
      </w:r>
      <w:r w:rsidR="006B4527">
        <w:t xml:space="preserve"> 3.3</w:t>
      </w:r>
      <w:r>
        <w:t>.</w:t>
      </w:r>
    </w:p>
    <w:p w14:paraId="7E62CE91" w14:textId="77777777" w:rsidR="0051746F" w:rsidRDefault="0051746F" w:rsidP="0051746F">
      <w:pPr>
        <w:pStyle w:val="figure"/>
      </w:pPr>
      <w:bookmarkStart w:id="3768" w:name="_Toc494795737"/>
      <w:r>
        <w:rPr>
          <w:noProof/>
          <w:lang w:eastAsia="en-GB"/>
        </w:rPr>
        <w:lastRenderedPageBreak/>
        <w:drawing>
          <wp:inline distT="0" distB="0" distL="0" distR="0" wp14:anchorId="3F8107D4" wp14:editId="0FBBAA5A">
            <wp:extent cx="5848350" cy="194649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Overview Participant flow.pdf"/>
                    <pic:cNvPicPr/>
                  </pic:nvPicPr>
                  <pic:blipFill rotWithShape="1">
                    <a:blip r:embed="rId62">
                      <a:extLst>
                        <a:ext uri="{28A0092B-C50C-407E-A947-70E740481C1C}">
                          <a14:useLocalDpi xmlns:a14="http://schemas.microsoft.com/office/drawing/2010/main" val="0"/>
                        </a:ext>
                      </a:extLst>
                    </a:blip>
                    <a:srcRect r="3142" b="42691"/>
                    <a:stretch/>
                  </pic:blipFill>
                  <pic:spPr bwMode="auto">
                    <a:xfrm>
                      <a:off x="0" y="0"/>
                      <a:ext cx="5848539" cy="1946558"/>
                    </a:xfrm>
                    <a:prstGeom prst="rect">
                      <a:avLst/>
                    </a:prstGeom>
                    <a:ln>
                      <a:noFill/>
                    </a:ln>
                    <a:extLst>
                      <a:ext uri="{53640926-AAD7-44D8-BBD7-CCE9431645EC}">
                        <a14:shadowObscured xmlns:a14="http://schemas.microsoft.com/office/drawing/2010/main"/>
                      </a:ext>
                    </a:extLst>
                  </pic:spPr>
                </pic:pic>
              </a:graphicData>
            </a:graphic>
          </wp:inline>
        </w:drawing>
      </w:r>
    </w:p>
    <w:p w14:paraId="6C950880" w14:textId="1C4890E7" w:rsidR="00BE674E" w:rsidRDefault="000303A8" w:rsidP="0051746F">
      <w:pPr>
        <w:pStyle w:val="Caption"/>
      </w:pPr>
      <w:bookmarkStart w:id="3769" w:name="_Toc3145327"/>
      <w:r>
        <w:t>Figure</w:t>
      </w:r>
      <w:r w:rsidR="0051746F">
        <w:t xml:space="preserve"> </w:t>
      </w:r>
      <w:ins w:id="3770"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77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772" w:author="Nicholas Weatherley" w:date="2019-03-05T22:36:00Z">
        <w:r w:rsidR="00D5585D">
          <w:rPr>
            <w:noProof/>
          </w:rPr>
          <w:t>3</w:t>
        </w:r>
        <w:r w:rsidR="00D5585D">
          <w:fldChar w:fldCharType="end"/>
        </w:r>
      </w:ins>
      <w:ins w:id="3773" w:author="Windows User" w:date="2018-11-01T14:27:00Z">
        <w:del w:id="3774" w:author="Nicholas Weatherley" w:date="2019-03-05T22:36:00Z">
          <w:r w:rsidR="002F70B6" w:rsidDel="00D5585D">
            <w:fldChar w:fldCharType="begin"/>
          </w:r>
          <w:r w:rsidR="002F70B6" w:rsidDel="00D5585D">
            <w:delInstrText xml:space="preserve"> STYLEREF 1 \s </w:delInstrText>
          </w:r>
        </w:del>
      </w:ins>
      <w:del w:id="3775" w:author="Nicholas Weatherley" w:date="2019-03-05T22:36:00Z">
        <w:r w:rsidR="002F70B6" w:rsidDel="00D5585D">
          <w:fldChar w:fldCharType="separate"/>
        </w:r>
        <w:r w:rsidR="0024585E" w:rsidDel="00D5585D">
          <w:rPr>
            <w:noProof/>
          </w:rPr>
          <w:delText>3</w:delText>
        </w:r>
      </w:del>
      <w:ins w:id="3776" w:author="Windows User" w:date="2018-11-01T14:27:00Z">
        <w:del w:id="377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778" w:author="Nicholas Weatherley" w:date="2019-03-05T22:36:00Z">
        <w:r w:rsidR="002F70B6" w:rsidDel="00D5585D">
          <w:fldChar w:fldCharType="end"/>
        </w:r>
      </w:del>
      <w:del w:id="377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51746F">
        <w:t>: Summary of participant numbers at each visit</w:t>
      </w:r>
      <w:bookmarkEnd w:id="3769"/>
    </w:p>
    <w:bookmarkEnd w:id="3768"/>
    <w:p w14:paraId="0B2F2464" w14:textId="77777777" w:rsidR="00F71C4C" w:rsidRDefault="00F00707" w:rsidP="00F00707">
      <w:pPr>
        <w:pStyle w:val="Heading4"/>
      </w:pPr>
      <w:r>
        <w:t>Intraparticipant Visit Intervals</w:t>
      </w:r>
    </w:p>
    <w:p w14:paraId="2A93C96D" w14:textId="1C5EF029" w:rsidR="00A376D8" w:rsidRDefault="0052633B" w:rsidP="00A376D8">
      <w:r>
        <w:t>The true time intervals between each visit, planned six months apart are summarised in</w:t>
      </w:r>
      <w:r w:rsidR="000303A8">
        <w:t xml:space="preserve"> Table</w:t>
      </w:r>
      <w:r>
        <w:t xml:space="preserve"> 3.2.</w:t>
      </w:r>
      <w:r w:rsidR="00BC552F">
        <w:t xml:space="preserve"> The ideal time interval between visit 1 and 2, or 2 and 3 is 182.5 days and between visit 1 and 3 is 365 days.</w:t>
      </w:r>
    </w:p>
    <w:p w14:paraId="02A31DD0" w14:textId="4A6B247A" w:rsidR="00A322A3" w:rsidRDefault="00A322A3" w:rsidP="00F97D9F">
      <w:pPr>
        <w:pStyle w:val="TableTitle0"/>
      </w:pPr>
      <w:bookmarkStart w:id="3780" w:name="_Toc3145475"/>
      <w:r>
        <w:t xml:space="preserve">Table </w:t>
      </w:r>
      <w:ins w:id="3781"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78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783" w:author="Nicholas Weatherley" w:date="2019-03-04T21:03:00Z">
        <w:r w:rsidR="00E96948">
          <w:rPr>
            <w:noProof/>
          </w:rPr>
          <w:t>2</w:t>
        </w:r>
        <w:r w:rsidR="00E96948">
          <w:fldChar w:fldCharType="end"/>
        </w:r>
      </w:ins>
      <w:ins w:id="3784" w:author="Windows User" w:date="2018-11-01T15:46:00Z">
        <w:del w:id="3785" w:author="Nicholas Weatherley" w:date="2019-03-04T21:03:00Z">
          <w:r w:rsidR="00743FFA" w:rsidDel="00E96948">
            <w:fldChar w:fldCharType="begin"/>
          </w:r>
          <w:r w:rsidR="00743FFA" w:rsidDel="00E96948">
            <w:delInstrText xml:space="preserve"> STYLEREF 1 \s </w:delInstrText>
          </w:r>
        </w:del>
      </w:ins>
      <w:del w:id="3786" w:author="Nicholas Weatherley" w:date="2019-03-04T21:03:00Z">
        <w:r w:rsidR="00743FFA" w:rsidDel="00E96948">
          <w:fldChar w:fldCharType="separate"/>
        </w:r>
        <w:r w:rsidR="0024585E" w:rsidDel="00E96948">
          <w:rPr>
            <w:noProof/>
          </w:rPr>
          <w:delText>3</w:delText>
        </w:r>
      </w:del>
      <w:ins w:id="3787" w:author="Windows User" w:date="2018-11-01T15:46:00Z">
        <w:del w:id="378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789" w:author="Nicholas Weatherley" w:date="2019-03-04T21:03:00Z">
        <w:r w:rsidR="00743FFA" w:rsidDel="00E96948">
          <w:fldChar w:fldCharType="end"/>
        </w:r>
      </w:del>
      <w:del w:id="379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w:delText>
        </w:r>
        <w:r w:rsidR="00BB544F" w:rsidDel="004435D9">
          <w:fldChar w:fldCharType="end"/>
        </w:r>
      </w:del>
      <w:r w:rsidR="007D4955">
        <w:t xml:space="preserve">: </w:t>
      </w:r>
      <w:r w:rsidR="00FE2BDF">
        <w:t>Time interval between study visits</w:t>
      </w:r>
      <w:bookmarkEnd w:id="3780"/>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384"/>
        <w:gridCol w:w="2370"/>
        <w:gridCol w:w="2361"/>
        <w:gridCol w:w="2374"/>
      </w:tblGrid>
      <w:tr w:rsidR="00FD3410" w14:paraId="12E3CF62" w14:textId="77777777" w:rsidTr="001338B4">
        <w:trPr>
          <w:cantSplit/>
          <w:tblHeader/>
        </w:trPr>
        <w:tc>
          <w:tcPr>
            <w:tcW w:w="2461" w:type="dxa"/>
            <w:shd w:val="clear" w:color="auto" w:fill="000000"/>
          </w:tcPr>
          <w:p w14:paraId="46BB656A" w14:textId="77777777" w:rsidR="00FD3410" w:rsidRPr="00E472F1" w:rsidRDefault="00BC552F" w:rsidP="00E472F1">
            <w:pPr>
              <w:jc w:val="center"/>
              <w:rPr>
                <w:b/>
                <w:bCs/>
                <w:color w:val="FFFFFF"/>
              </w:rPr>
            </w:pPr>
            <w:r w:rsidRPr="00E472F1">
              <w:rPr>
                <w:b/>
                <w:bCs/>
                <w:color w:val="FFFFFF"/>
              </w:rPr>
              <w:t>Time interval (Days)</w:t>
            </w:r>
          </w:p>
        </w:tc>
        <w:tc>
          <w:tcPr>
            <w:tcW w:w="2462" w:type="dxa"/>
            <w:shd w:val="clear" w:color="auto" w:fill="000000"/>
          </w:tcPr>
          <w:p w14:paraId="1E2E7DD6" w14:textId="77777777" w:rsidR="00FD3410" w:rsidRPr="00E472F1" w:rsidRDefault="00BC552F" w:rsidP="00E472F1">
            <w:pPr>
              <w:jc w:val="center"/>
              <w:rPr>
                <w:b/>
                <w:bCs/>
                <w:color w:val="FFFFFF"/>
              </w:rPr>
            </w:pPr>
            <w:r w:rsidRPr="00E472F1">
              <w:rPr>
                <w:b/>
                <w:bCs/>
                <w:color w:val="FFFFFF"/>
              </w:rPr>
              <w:t>Mean</w:t>
            </w:r>
          </w:p>
        </w:tc>
        <w:tc>
          <w:tcPr>
            <w:tcW w:w="2462" w:type="dxa"/>
            <w:shd w:val="clear" w:color="auto" w:fill="000000"/>
          </w:tcPr>
          <w:p w14:paraId="789E3B8D" w14:textId="77777777" w:rsidR="00FD3410" w:rsidRPr="00E472F1" w:rsidRDefault="00BC552F" w:rsidP="00E472F1">
            <w:pPr>
              <w:jc w:val="center"/>
              <w:rPr>
                <w:b/>
                <w:bCs/>
                <w:color w:val="FFFFFF"/>
              </w:rPr>
            </w:pPr>
            <w:r w:rsidRPr="00E472F1">
              <w:rPr>
                <w:b/>
                <w:bCs/>
                <w:color w:val="FFFFFF"/>
              </w:rPr>
              <w:t>SD</w:t>
            </w:r>
          </w:p>
        </w:tc>
        <w:tc>
          <w:tcPr>
            <w:tcW w:w="2462" w:type="dxa"/>
            <w:shd w:val="clear" w:color="auto" w:fill="000000"/>
          </w:tcPr>
          <w:p w14:paraId="695F94FE" w14:textId="77777777" w:rsidR="00FD3410" w:rsidRPr="00E472F1" w:rsidRDefault="00BC552F" w:rsidP="00E472F1">
            <w:pPr>
              <w:jc w:val="center"/>
              <w:rPr>
                <w:b/>
                <w:bCs/>
                <w:color w:val="FFFFFF"/>
              </w:rPr>
            </w:pPr>
            <w:r w:rsidRPr="00E472F1">
              <w:rPr>
                <w:b/>
                <w:bCs/>
                <w:color w:val="FFFFFF"/>
              </w:rPr>
              <w:t>Range</w:t>
            </w:r>
          </w:p>
        </w:tc>
      </w:tr>
      <w:tr w:rsidR="00FD3410" w14:paraId="54137C50" w14:textId="77777777" w:rsidTr="002B746A">
        <w:trPr>
          <w:cantSplit/>
        </w:trPr>
        <w:tc>
          <w:tcPr>
            <w:tcW w:w="2461" w:type="dxa"/>
            <w:tcBorders>
              <w:top w:val="single" w:sz="8" w:space="0" w:color="000000"/>
              <w:left w:val="single" w:sz="8" w:space="0" w:color="000000"/>
              <w:bottom w:val="single" w:sz="8" w:space="0" w:color="000000"/>
            </w:tcBorders>
            <w:shd w:val="clear" w:color="auto" w:fill="auto"/>
          </w:tcPr>
          <w:p w14:paraId="4897A6C9" w14:textId="77777777" w:rsidR="00BC552F" w:rsidRPr="00E472F1" w:rsidRDefault="00BC552F" w:rsidP="00E472F1">
            <w:pPr>
              <w:jc w:val="left"/>
              <w:rPr>
                <w:b/>
                <w:bCs/>
              </w:rPr>
            </w:pPr>
            <w:r w:rsidRPr="00E472F1">
              <w:rPr>
                <w:b/>
                <w:bCs/>
              </w:rPr>
              <w:t>Visit 1 to visit 2</w:t>
            </w:r>
            <w:r w:rsidR="0000667A">
              <w:rPr>
                <w:b/>
                <w:bCs/>
              </w:rPr>
              <w:t xml:space="preserve"> (n=18)</w:t>
            </w:r>
          </w:p>
        </w:tc>
        <w:tc>
          <w:tcPr>
            <w:tcW w:w="2462" w:type="dxa"/>
            <w:tcBorders>
              <w:top w:val="single" w:sz="8" w:space="0" w:color="000000"/>
              <w:bottom w:val="single" w:sz="8" w:space="0" w:color="000000"/>
            </w:tcBorders>
            <w:shd w:val="clear" w:color="auto" w:fill="auto"/>
            <w:vAlign w:val="center"/>
          </w:tcPr>
          <w:p w14:paraId="7CE65218" w14:textId="77777777" w:rsidR="00FD3410" w:rsidRDefault="00BB3800" w:rsidP="002B746A">
            <w:pPr>
              <w:jc w:val="center"/>
            </w:pPr>
            <w:r>
              <w:t>194.5</w:t>
            </w:r>
          </w:p>
        </w:tc>
        <w:tc>
          <w:tcPr>
            <w:tcW w:w="2462" w:type="dxa"/>
            <w:tcBorders>
              <w:top w:val="single" w:sz="8" w:space="0" w:color="000000"/>
              <w:bottom w:val="single" w:sz="8" w:space="0" w:color="000000"/>
            </w:tcBorders>
            <w:shd w:val="clear" w:color="auto" w:fill="auto"/>
            <w:vAlign w:val="center"/>
          </w:tcPr>
          <w:p w14:paraId="2AE86432" w14:textId="77777777" w:rsidR="00FD3410" w:rsidRDefault="00BB3800" w:rsidP="002B746A">
            <w:pPr>
              <w:jc w:val="center"/>
            </w:pPr>
            <w:r>
              <w:t>24.2</w:t>
            </w:r>
          </w:p>
        </w:tc>
        <w:tc>
          <w:tcPr>
            <w:tcW w:w="2462" w:type="dxa"/>
            <w:tcBorders>
              <w:top w:val="single" w:sz="8" w:space="0" w:color="000000"/>
              <w:bottom w:val="single" w:sz="8" w:space="0" w:color="000000"/>
              <w:right w:val="single" w:sz="8" w:space="0" w:color="000000"/>
            </w:tcBorders>
            <w:shd w:val="clear" w:color="auto" w:fill="auto"/>
            <w:vAlign w:val="center"/>
          </w:tcPr>
          <w:p w14:paraId="3058A735" w14:textId="77777777" w:rsidR="00FD3410" w:rsidRDefault="00BB3800" w:rsidP="002B746A">
            <w:pPr>
              <w:jc w:val="center"/>
            </w:pPr>
            <w:r>
              <w:t>148 - 231</w:t>
            </w:r>
          </w:p>
        </w:tc>
      </w:tr>
      <w:tr w:rsidR="00FD3410" w14:paraId="53919A75" w14:textId="77777777" w:rsidTr="002B746A">
        <w:trPr>
          <w:cantSplit/>
        </w:trPr>
        <w:tc>
          <w:tcPr>
            <w:tcW w:w="2461" w:type="dxa"/>
            <w:shd w:val="clear" w:color="auto" w:fill="auto"/>
          </w:tcPr>
          <w:p w14:paraId="0A94DDA9" w14:textId="77777777" w:rsidR="00FD3410" w:rsidRPr="00E472F1" w:rsidRDefault="00BC552F" w:rsidP="00E472F1">
            <w:pPr>
              <w:jc w:val="left"/>
              <w:rPr>
                <w:b/>
                <w:bCs/>
              </w:rPr>
            </w:pPr>
            <w:r w:rsidRPr="00E472F1">
              <w:rPr>
                <w:b/>
                <w:bCs/>
              </w:rPr>
              <w:t>Visit 2 to visit 3</w:t>
            </w:r>
            <w:r w:rsidR="0000667A">
              <w:rPr>
                <w:b/>
                <w:bCs/>
              </w:rPr>
              <w:t xml:space="preserve"> (n=14)</w:t>
            </w:r>
          </w:p>
        </w:tc>
        <w:tc>
          <w:tcPr>
            <w:tcW w:w="2462" w:type="dxa"/>
            <w:shd w:val="clear" w:color="auto" w:fill="auto"/>
            <w:vAlign w:val="center"/>
          </w:tcPr>
          <w:p w14:paraId="0C0852A5" w14:textId="57E8CB18" w:rsidR="00FD3410" w:rsidRDefault="002B746A" w:rsidP="002B746A">
            <w:pPr>
              <w:jc w:val="center"/>
            </w:pPr>
            <w:r>
              <w:t>160.8</w:t>
            </w:r>
          </w:p>
        </w:tc>
        <w:tc>
          <w:tcPr>
            <w:tcW w:w="2462" w:type="dxa"/>
            <w:shd w:val="clear" w:color="auto" w:fill="auto"/>
            <w:vAlign w:val="center"/>
          </w:tcPr>
          <w:p w14:paraId="36574AE6" w14:textId="18C434EF" w:rsidR="00FD3410" w:rsidRDefault="002B746A" w:rsidP="002B746A">
            <w:pPr>
              <w:jc w:val="center"/>
            </w:pPr>
            <w:r>
              <w:t>31.8</w:t>
            </w:r>
          </w:p>
        </w:tc>
        <w:tc>
          <w:tcPr>
            <w:tcW w:w="2462" w:type="dxa"/>
            <w:shd w:val="clear" w:color="auto" w:fill="auto"/>
            <w:vAlign w:val="center"/>
          </w:tcPr>
          <w:p w14:paraId="4DE133EB" w14:textId="178E9D2F" w:rsidR="00FD3410" w:rsidRDefault="002B746A" w:rsidP="002B746A">
            <w:pPr>
              <w:jc w:val="center"/>
            </w:pPr>
            <w:r>
              <w:t>98 – 206</w:t>
            </w:r>
          </w:p>
        </w:tc>
      </w:tr>
      <w:tr w:rsidR="00FD3410" w14:paraId="4DA31DEE" w14:textId="77777777" w:rsidTr="002B746A">
        <w:trPr>
          <w:cantSplit/>
        </w:trPr>
        <w:tc>
          <w:tcPr>
            <w:tcW w:w="2461" w:type="dxa"/>
            <w:tcBorders>
              <w:top w:val="single" w:sz="8" w:space="0" w:color="000000"/>
              <w:left w:val="single" w:sz="8" w:space="0" w:color="000000"/>
              <w:bottom w:val="single" w:sz="8" w:space="0" w:color="000000"/>
            </w:tcBorders>
            <w:shd w:val="clear" w:color="auto" w:fill="auto"/>
          </w:tcPr>
          <w:p w14:paraId="13DF5D6A" w14:textId="77777777" w:rsidR="00FD3410" w:rsidRPr="00E472F1" w:rsidRDefault="00BC552F" w:rsidP="00E472F1">
            <w:pPr>
              <w:jc w:val="left"/>
              <w:rPr>
                <w:b/>
                <w:bCs/>
              </w:rPr>
            </w:pPr>
            <w:r w:rsidRPr="00E472F1">
              <w:rPr>
                <w:b/>
                <w:bCs/>
              </w:rPr>
              <w:t>Visit 1 to visit 3</w:t>
            </w:r>
            <w:r w:rsidR="00B960B5">
              <w:rPr>
                <w:b/>
                <w:bCs/>
              </w:rPr>
              <w:t xml:space="preserve"> (n=13</w:t>
            </w:r>
            <w:r w:rsidR="0000667A">
              <w:rPr>
                <w:b/>
                <w:bCs/>
              </w:rPr>
              <w:t>)</w:t>
            </w:r>
          </w:p>
        </w:tc>
        <w:tc>
          <w:tcPr>
            <w:tcW w:w="2462" w:type="dxa"/>
            <w:tcBorders>
              <w:top w:val="single" w:sz="8" w:space="0" w:color="000000"/>
              <w:bottom w:val="single" w:sz="8" w:space="0" w:color="000000"/>
            </w:tcBorders>
            <w:shd w:val="clear" w:color="auto" w:fill="auto"/>
            <w:vAlign w:val="center"/>
          </w:tcPr>
          <w:p w14:paraId="7B0F55FD" w14:textId="5530D629" w:rsidR="00FD3410" w:rsidRDefault="002B746A" w:rsidP="002B746A">
            <w:pPr>
              <w:jc w:val="center"/>
            </w:pPr>
            <w:r>
              <w:t>356.5</w:t>
            </w:r>
          </w:p>
        </w:tc>
        <w:tc>
          <w:tcPr>
            <w:tcW w:w="2462" w:type="dxa"/>
            <w:tcBorders>
              <w:top w:val="single" w:sz="8" w:space="0" w:color="000000"/>
              <w:bottom w:val="single" w:sz="8" w:space="0" w:color="000000"/>
            </w:tcBorders>
            <w:shd w:val="clear" w:color="auto" w:fill="auto"/>
            <w:vAlign w:val="center"/>
          </w:tcPr>
          <w:p w14:paraId="1662CABE" w14:textId="345F60E5" w:rsidR="00FD3410" w:rsidRDefault="002B746A" w:rsidP="002B746A">
            <w:pPr>
              <w:jc w:val="center"/>
            </w:pPr>
            <w:r>
              <w:t>32.9</w:t>
            </w:r>
          </w:p>
        </w:tc>
        <w:tc>
          <w:tcPr>
            <w:tcW w:w="2462" w:type="dxa"/>
            <w:tcBorders>
              <w:top w:val="single" w:sz="8" w:space="0" w:color="000000"/>
              <w:bottom w:val="single" w:sz="8" w:space="0" w:color="000000"/>
              <w:right w:val="single" w:sz="8" w:space="0" w:color="000000"/>
            </w:tcBorders>
            <w:shd w:val="clear" w:color="auto" w:fill="auto"/>
            <w:vAlign w:val="center"/>
          </w:tcPr>
          <w:p w14:paraId="67088A00" w14:textId="713435C2" w:rsidR="00FD3410" w:rsidRDefault="002B746A" w:rsidP="002B746A">
            <w:pPr>
              <w:jc w:val="center"/>
            </w:pPr>
            <w:r>
              <w:t>308 - 434</w:t>
            </w:r>
          </w:p>
        </w:tc>
      </w:tr>
    </w:tbl>
    <w:p w14:paraId="05C01DF0" w14:textId="77777777" w:rsidR="001B32F5" w:rsidRPr="001B32F5" w:rsidRDefault="00DD139B" w:rsidP="001B32F5">
      <w:pPr>
        <w:pStyle w:val="Figuretext"/>
      </w:pPr>
      <w:r>
        <w:t xml:space="preserve">To 1 d.p.; </w:t>
      </w:r>
      <w:r w:rsidR="007D4955">
        <w:t>SD: standard deviation</w:t>
      </w:r>
    </w:p>
    <w:p w14:paraId="364937EF" w14:textId="540B6F74" w:rsidR="00A376D8" w:rsidRDefault="00A376D8" w:rsidP="00A376D8">
      <w:pPr>
        <w:pStyle w:val="Heading4"/>
      </w:pPr>
      <w:r>
        <w:t xml:space="preserve">Time </w:t>
      </w:r>
      <w:r w:rsidR="004F2340">
        <w:t>from</w:t>
      </w:r>
      <w:r>
        <w:t xml:space="preserve"> First Computed Tomography</w:t>
      </w:r>
    </w:p>
    <w:p w14:paraId="31F3AB0F" w14:textId="77777777" w:rsidR="001F3D2A" w:rsidRDefault="007E360E" w:rsidP="001F3D2A">
      <w:pPr>
        <w:numPr>
          <w:ilvl w:val="0"/>
          <w:numId w:val="19"/>
        </w:numPr>
      </w:pPr>
      <w:r>
        <w:t>High resolution CT was performed in all cases and occurred prior to the first st</w:t>
      </w:r>
      <w:r w:rsidR="001F3D2A">
        <w:t>udy visit in all but two cases.</w:t>
      </w:r>
    </w:p>
    <w:p w14:paraId="6BF6331E" w14:textId="69F18824" w:rsidR="00D46826" w:rsidRDefault="007E360E" w:rsidP="001F3D2A">
      <w:pPr>
        <w:numPr>
          <w:ilvl w:val="0"/>
          <w:numId w:val="19"/>
        </w:numPr>
        <w:rPr>
          <w:ins w:id="3791" w:author="Windows User" w:date="2018-10-30T15:37:00Z"/>
        </w:rPr>
      </w:pPr>
      <w:r>
        <w:t>Mean time between CT and study visit 1 was 61.9 day</w:t>
      </w:r>
      <w:r w:rsidR="007B4BE9">
        <w:t>s, standard deviation 65.0 days, r</w:t>
      </w:r>
      <w:r w:rsidR="0060790F">
        <w:t>ange 0 – 178 days.</w:t>
      </w:r>
    </w:p>
    <w:p w14:paraId="7200C27D" w14:textId="74F0FC3F" w:rsidR="00F23AA9" w:rsidRPr="00D46826" w:rsidRDefault="00F23AA9">
      <w:pPr>
        <w:pPrChange w:id="3792" w:author="Windows User" w:date="2018-10-30T15:37:00Z">
          <w:pPr>
            <w:numPr>
              <w:numId w:val="19"/>
            </w:numPr>
            <w:ind w:left="720" w:hanging="360"/>
          </w:pPr>
        </w:pPrChange>
      </w:pPr>
      <w:ins w:id="3793" w:author="Windows User" w:date="2018-10-30T15:37:00Z">
        <w:r>
          <w:t xml:space="preserve">The large variation in time interval between the CT and MRI scans </w:t>
        </w:r>
      </w:ins>
      <w:ins w:id="3794" w:author="Windows User" w:date="2018-10-30T15:38:00Z">
        <w:r>
          <w:t>is due to</w:t>
        </w:r>
        <w:r w:rsidR="006550D3">
          <w:t xml:space="preserve"> several participants undergoing diagnostic scans some time before being referred to the interstitial </w:t>
        </w:r>
        <w:r w:rsidR="006550D3">
          <w:lastRenderedPageBreak/>
          <w:t>lung disease clinic. In instances where the scan was sufficient diagnostic</w:t>
        </w:r>
      </w:ins>
      <w:ins w:id="3795" w:author="Windows User" w:date="2018-10-30T15:39:00Z">
        <w:r w:rsidR="006550D3">
          <w:t xml:space="preserve"> quality and there had been no significant interval change clinically, the scan was taken for the baseline assessment to avoid further imaging being required, which would otherwise be of considerable time cost to the participant.</w:t>
        </w:r>
      </w:ins>
    </w:p>
    <w:p w14:paraId="5F13E97A" w14:textId="77777777" w:rsidR="002B55DE" w:rsidRDefault="000E360A" w:rsidP="000E360A">
      <w:pPr>
        <w:pStyle w:val="Heading3"/>
      </w:pPr>
      <w:r>
        <w:t>Participant Demographics</w:t>
      </w:r>
    </w:p>
    <w:p w14:paraId="19F0D699" w14:textId="77777777" w:rsidR="000E360A" w:rsidRDefault="00F3361A" w:rsidP="00F3361A">
      <w:pPr>
        <w:pStyle w:val="Heading4"/>
      </w:pPr>
      <w:r>
        <w:t>Age and Gender</w:t>
      </w:r>
    </w:p>
    <w:p w14:paraId="476566ED" w14:textId="5B09A894" w:rsidR="007568A0" w:rsidRDefault="005D172D" w:rsidP="00B54836">
      <w:pPr>
        <w:numPr>
          <w:ilvl w:val="0"/>
          <w:numId w:val="16"/>
        </w:numPr>
      </w:pPr>
      <w:r>
        <w:t>Three of 18</w:t>
      </w:r>
      <w:r w:rsidR="00C167A3">
        <w:t xml:space="preserve"> scanned</w:t>
      </w:r>
      <w:r>
        <w:t xml:space="preserve"> participants are female (16.7%).</w:t>
      </w:r>
    </w:p>
    <w:p w14:paraId="182A668B" w14:textId="77777777" w:rsidR="005D172D" w:rsidRPr="007568A0" w:rsidRDefault="005D172D" w:rsidP="00B54836">
      <w:pPr>
        <w:numPr>
          <w:ilvl w:val="0"/>
          <w:numId w:val="16"/>
        </w:numPr>
      </w:pPr>
      <w:r>
        <w:t xml:space="preserve">Mean age </w:t>
      </w:r>
      <w:r w:rsidR="006357B8">
        <w:t xml:space="preserve">at first visit </w:t>
      </w:r>
      <w:r>
        <w:t>is</w:t>
      </w:r>
      <w:r w:rsidR="006357B8">
        <w:t xml:space="preserve"> 70.8 years, standard deviation 5.3 years, range 63-80 years</w:t>
      </w:r>
      <w:r w:rsidR="00712483">
        <w:t>.</w:t>
      </w:r>
    </w:p>
    <w:p w14:paraId="2DACB12C" w14:textId="77777777" w:rsidR="00F3361A" w:rsidRDefault="00F3361A" w:rsidP="00F3361A">
      <w:pPr>
        <w:pStyle w:val="Heading4"/>
      </w:pPr>
      <w:r>
        <w:t>Smoking Status</w:t>
      </w:r>
      <w:r w:rsidR="006357B8">
        <w:t xml:space="preserve"> and Additional Characteristics</w:t>
      </w:r>
    </w:p>
    <w:p w14:paraId="5515B42F" w14:textId="77777777" w:rsidR="007568A0" w:rsidRDefault="00A323DA" w:rsidP="00B54836">
      <w:pPr>
        <w:numPr>
          <w:ilvl w:val="0"/>
          <w:numId w:val="18"/>
        </w:numPr>
      </w:pPr>
      <w:r>
        <w:t>No study participants were smoking within a year of the first study visit. Thirteen (72.2%) were former smokers, 5 were never-smokers (27.8%).</w:t>
      </w:r>
    </w:p>
    <w:p w14:paraId="3CAE48B0" w14:textId="77777777" w:rsidR="00A323DA" w:rsidRPr="007568A0" w:rsidRDefault="00A323DA" w:rsidP="00B54836">
      <w:pPr>
        <w:numPr>
          <w:ilvl w:val="0"/>
          <w:numId w:val="17"/>
        </w:numPr>
      </w:pPr>
      <w:r>
        <w:t>One participant was on the active waiting list for a single lung transplant, but did not receive a transplant during the study.</w:t>
      </w:r>
    </w:p>
    <w:p w14:paraId="05276B12" w14:textId="77777777" w:rsidR="000E360A" w:rsidRDefault="00CA4FF7" w:rsidP="000E360A">
      <w:pPr>
        <w:pStyle w:val="Heading3"/>
      </w:pPr>
      <w:r>
        <w:t>Spirometry</w:t>
      </w:r>
      <w:r w:rsidR="000E360A">
        <w:t xml:space="preserve"> Outcomes</w:t>
      </w:r>
    </w:p>
    <w:p w14:paraId="544350ED" w14:textId="77777777" w:rsidR="000E360A" w:rsidRDefault="00CA4FF7" w:rsidP="00833814">
      <w:pPr>
        <w:pStyle w:val="Heading4"/>
      </w:pPr>
      <w:r>
        <w:t>Completion</w:t>
      </w:r>
    </w:p>
    <w:p w14:paraId="35848790" w14:textId="66F2E448" w:rsidR="00833814" w:rsidRDefault="000B75F4" w:rsidP="00833814">
      <w:r>
        <w:t xml:space="preserve">All participants who attended the study visits completed all aspects of spirometry. There </w:t>
      </w:r>
      <w:r w:rsidR="0001524D">
        <w:t>were</w:t>
      </w:r>
      <w:r>
        <w:t xml:space="preserve"> no concern</w:t>
      </w:r>
      <w:r w:rsidR="0001524D">
        <w:t>s</w:t>
      </w:r>
      <w:r>
        <w:t xml:space="preserve"> about intra-participant reproducibility</w:t>
      </w:r>
      <w:r w:rsidR="009E3880">
        <w:t>, as determined by international standards</w:t>
      </w:r>
      <w:r>
        <w:t>.</w:t>
      </w:r>
      <w:r w:rsidR="00CA4FF7">
        <w:fldChar w:fldCharType="begin">
          <w:fldData xml:space="preserve">PEVuZE5vdGU+PENpdGU+PEF1dGhvcj5NaWxsZXI8L0F1dGhvcj48WWVhcj4yMDA1PC9ZZWFyPjxS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MxOS0zODwvcGFnZXM+PHZvbHVtZT4yNjwvdm9sdW1lPjxu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=
</w:fldData>
        </w:fldChar>
      </w:r>
      <w:r w:rsidR="00BE0F3E">
        <w:instrText xml:space="preserve"> ADDIN EN.CITE </w:instrText>
      </w:r>
      <w:r w:rsidR="00BE0F3E">
        <w:fldChar w:fldCharType="begin">
          <w:fldData xml:space="preserve">PEVuZE5vdGU+PENpdGU+PEF1dGhvcj5NaWxsZXI8L0F1dGhvcj48WWVhcj4yMDA1PC9ZZWFyPjxS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MxOS0zODwvcGFnZXM+PHZvbHVtZT4yNjwvdm9sdW1lPjxu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=
</w:fldData>
        </w:fldChar>
      </w:r>
      <w:r w:rsidR="00BE0F3E">
        <w:instrText xml:space="preserve"> ADDIN EN.CITE.DATA </w:instrText>
      </w:r>
      <w:r w:rsidR="00BE0F3E">
        <w:fldChar w:fldCharType="end"/>
      </w:r>
      <w:r w:rsidR="00CA4FF7">
        <w:fldChar w:fldCharType="separate"/>
      </w:r>
      <w:r w:rsidR="008E7684" w:rsidRPr="008E7684">
        <w:rPr>
          <w:noProof/>
          <w:vertAlign w:val="superscript"/>
        </w:rPr>
        <w:t>100</w:t>
      </w:r>
      <w:r w:rsidR="00CA4FF7">
        <w:fldChar w:fldCharType="end"/>
      </w:r>
    </w:p>
    <w:p w14:paraId="385175A1" w14:textId="77777777" w:rsidR="001F74C1" w:rsidRDefault="00A34529" w:rsidP="00A34529">
      <w:pPr>
        <w:pStyle w:val="Heading4"/>
      </w:pPr>
      <w:r>
        <w:t>Baseline</w:t>
      </w:r>
    </w:p>
    <w:p w14:paraId="6AB58FA8" w14:textId="5B7C4892" w:rsidR="006B4527" w:rsidRPr="006B4527" w:rsidRDefault="006B4527" w:rsidP="006B4527">
      <w:r>
        <w:t xml:space="preserve">Spirometry </w:t>
      </w:r>
      <w:r w:rsidR="009F4DCC">
        <w:t>outcomes</w:t>
      </w:r>
      <w:r>
        <w:t xml:space="preserve"> at baseline are provided in</w:t>
      </w:r>
      <w:r w:rsidR="000303A8">
        <w:t xml:space="preserve"> Table</w:t>
      </w:r>
      <w:r>
        <w:t xml:space="preserve"> 3.3.</w:t>
      </w:r>
    </w:p>
    <w:p w14:paraId="281A84EB" w14:textId="00C84D62" w:rsidR="00E31A2B" w:rsidRDefault="00E31A2B" w:rsidP="000E5FFC">
      <w:pPr>
        <w:pStyle w:val="TableTitle0"/>
      </w:pPr>
      <w:bookmarkStart w:id="3796" w:name="_Toc3145476"/>
      <w:r>
        <w:lastRenderedPageBreak/>
        <w:t xml:space="preserve">Table </w:t>
      </w:r>
      <w:ins w:id="3797"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798"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799" w:author="Nicholas Weatherley" w:date="2019-03-04T21:03:00Z">
        <w:r w:rsidR="00E96948">
          <w:rPr>
            <w:noProof/>
          </w:rPr>
          <w:t>3</w:t>
        </w:r>
        <w:r w:rsidR="00E96948">
          <w:fldChar w:fldCharType="end"/>
        </w:r>
      </w:ins>
      <w:ins w:id="3800" w:author="Windows User" w:date="2018-11-01T15:46:00Z">
        <w:del w:id="3801" w:author="Nicholas Weatherley" w:date="2019-03-04T21:03:00Z">
          <w:r w:rsidR="00743FFA" w:rsidDel="00E96948">
            <w:fldChar w:fldCharType="begin"/>
          </w:r>
          <w:r w:rsidR="00743FFA" w:rsidDel="00E96948">
            <w:delInstrText xml:space="preserve"> STYLEREF 1 \s </w:delInstrText>
          </w:r>
        </w:del>
      </w:ins>
      <w:del w:id="3802" w:author="Nicholas Weatherley" w:date="2019-03-04T21:03:00Z">
        <w:r w:rsidR="00743FFA" w:rsidDel="00E96948">
          <w:fldChar w:fldCharType="separate"/>
        </w:r>
        <w:r w:rsidR="0024585E" w:rsidDel="00E96948">
          <w:rPr>
            <w:noProof/>
          </w:rPr>
          <w:delText>3</w:delText>
        </w:r>
      </w:del>
      <w:ins w:id="3803" w:author="Windows User" w:date="2018-11-01T15:46:00Z">
        <w:del w:id="3804"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05" w:author="Nicholas Weatherley" w:date="2019-03-04T21:03:00Z">
        <w:r w:rsidR="00743FFA" w:rsidDel="00E96948">
          <w:fldChar w:fldCharType="end"/>
        </w:r>
      </w:del>
      <w:del w:id="3806"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3</w:delText>
        </w:r>
        <w:r w:rsidR="00BB544F" w:rsidDel="004435D9">
          <w:fldChar w:fldCharType="end"/>
        </w:r>
      </w:del>
      <w:r>
        <w:t>: Visit 1 spirometry outcomes</w:t>
      </w:r>
      <w:bookmarkEnd w:id="3796"/>
    </w:p>
    <w:tbl>
      <w:tblPr>
        <w:tblW w:w="9321"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943"/>
        <w:gridCol w:w="2324"/>
        <w:gridCol w:w="1361"/>
        <w:gridCol w:w="2693"/>
      </w:tblGrid>
      <w:tr w:rsidR="003547A0" w14:paraId="4AAB45CB" w14:textId="77777777" w:rsidTr="001338B4">
        <w:trPr>
          <w:cantSplit/>
          <w:tblHeader/>
        </w:trPr>
        <w:tc>
          <w:tcPr>
            <w:tcW w:w="2943" w:type="dxa"/>
            <w:shd w:val="clear" w:color="auto" w:fill="000000"/>
          </w:tcPr>
          <w:p w14:paraId="1C6A06A3" w14:textId="77777777" w:rsidR="00D419C0" w:rsidRPr="00C7627E" w:rsidRDefault="00F26A14" w:rsidP="00A34529">
            <w:pPr>
              <w:rPr>
                <w:b/>
                <w:bCs/>
                <w:color w:val="FFFFFF"/>
              </w:rPr>
            </w:pPr>
            <w:r w:rsidRPr="00C7627E">
              <w:rPr>
                <w:b/>
                <w:bCs/>
                <w:color w:val="FFFFFF"/>
              </w:rPr>
              <w:t>Parameter (units)</w:t>
            </w:r>
          </w:p>
        </w:tc>
        <w:tc>
          <w:tcPr>
            <w:tcW w:w="2324" w:type="dxa"/>
            <w:shd w:val="clear" w:color="auto" w:fill="000000"/>
          </w:tcPr>
          <w:p w14:paraId="2A8D57D5" w14:textId="77777777" w:rsidR="00D419C0" w:rsidRPr="00C7627E" w:rsidRDefault="00F26A14" w:rsidP="00C7627E">
            <w:pPr>
              <w:ind w:left="-108"/>
              <w:jc w:val="center"/>
              <w:rPr>
                <w:b/>
                <w:bCs/>
                <w:color w:val="FFFFFF"/>
              </w:rPr>
            </w:pPr>
            <w:r w:rsidRPr="00C7627E">
              <w:rPr>
                <w:b/>
                <w:bCs/>
                <w:color w:val="FFFFFF"/>
              </w:rPr>
              <w:t>Mean</w:t>
            </w:r>
          </w:p>
        </w:tc>
        <w:tc>
          <w:tcPr>
            <w:tcW w:w="1361" w:type="dxa"/>
            <w:shd w:val="clear" w:color="auto" w:fill="000000"/>
          </w:tcPr>
          <w:p w14:paraId="0B6F5E33" w14:textId="77777777" w:rsidR="00D419C0" w:rsidRPr="00C7627E" w:rsidRDefault="00F26A14" w:rsidP="00C7627E">
            <w:pPr>
              <w:jc w:val="center"/>
              <w:rPr>
                <w:b/>
                <w:bCs/>
                <w:color w:val="FFFFFF"/>
              </w:rPr>
            </w:pPr>
            <w:r w:rsidRPr="00C7627E">
              <w:rPr>
                <w:b/>
                <w:bCs/>
                <w:color w:val="FFFFFF"/>
              </w:rPr>
              <w:t>SD</w:t>
            </w:r>
          </w:p>
        </w:tc>
        <w:tc>
          <w:tcPr>
            <w:tcW w:w="2693" w:type="dxa"/>
            <w:shd w:val="clear" w:color="auto" w:fill="000000"/>
          </w:tcPr>
          <w:p w14:paraId="4A7D7982" w14:textId="77777777" w:rsidR="00D419C0" w:rsidRPr="00C7627E" w:rsidRDefault="00F26A14" w:rsidP="00C7627E">
            <w:pPr>
              <w:jc w:val="center"/>
              <w:rPr>
                <w:b/>
                <w:bCs/>
                <w:color w:val="FFFFFF"/>
              </w:rPr>
            </w:pPr>
            <w:r w:rsidRPr="00C7627E">
              <w:rPr>
                <w:b/>
                <w:bCs/>
                <w:color w:val="FFFFFF"/>
              </w:rPr>
              <w:t>Range</w:t>
            </w:r>
          </w:p>
        </w:tc>
      </w:tr>
      <w:tr w:rsidR="003547A0" w14:paraId="521FFCF2" w14:textId="77777777" w:rsidTr="001338B4">
        <w:trPr>
          <w:cantSplit/>
        </w:trPr>
        <w:tc>
          <w:tcPr>
            <w:tcW w:w="2943" w:type="dxa"/>
            <w:tcBorders>
              <w:top w:val="single" w:sz="8" w:space="0" w:color="000000"/>
              <w:left w:val="single" w:sz="8" w:space="0" w:color="000000"/>
              <w:bottom w:val="single" w:sz="8" w:space="0" w:color="000000"/>
            </w:tcBorders>
            <w:shd w:val="clear" w:color="auto" w:fill="auto"/>
          </w:tcPr>
          <w:p w14:paraId="27A16739" w14:textId="77777777" w:rsidR="00D419C0" w:rsidRPr="00C7627E" w:rsidRDefault="008106E3" w:rsidP="00A34529">
            <w:pPr>
              <w:rPr>
                <w:b/>
                <w:bCs/>
              </w:rPr>
            </w:pPr>
            <w:r w:rsidRPr="00C7627E">
              <w:rPr>
                <w:b/>
                <w:bCs/>
              </w:rPr>
              <w:t>FEV1 (</w:t>
            </w:r>
            <w:r w:rsidR="00F26A14" w:rsidRPr="00C7627E">
              <w:rPr>
                <w:b/>
                <w:bCs/>
              </w:rPr>
              <w:t>L)</w:t>
            </w:r>
          </w:p>
        </w:tc>
        <w:tc>
          <w:tcPr>
            <w:tcW w:w="2324" w:type="dxa"/>
            <w:tcBorders>
              <w:top w:val="single" w:sz="8" w:space="0" w:color="000000"/>
              <w:bottom w:val="single" w:sz="8" w:space="0" w:color="000000"/>
            </w:tcBorders>
            <w:shd w:val="clear" w:color="auto" w:fill="auto"/>
          </w:tcPr>
          <w:p w14:paraId="7601AD73" w14:textId="77777777" w:rsidR="00D419C0" w:rsidRDefault="00D1602F" w:rsidP="00C7627E">
            <w:pPr>
              <w:jc w:val="center"/>
            </w:pPr>
            <w:r>
              <w:t>2.29</w:t>
            </w:r>
          </w:p>
        </w:tc>
        <w:tc>
          <w:tcPr>
            <w:tcW w:w="1361" w:type="dxa"/>
            <w:tcBorders>
              <w:top w:val="single" w:sz="8" w:space="0" w:color="000000"/>
              <w:bottom w:val="single" w:sz="8" w:space="0" w:color="000000"/>
            </w:tcBorders>
            <w:shd w:val="clear" w:color="auto" w:fill="auto"/>
          </w:tcPr>
          <w:p w14:paraId="39681A60" w14:textId="77777777" w:rsidR="00D419C0" w:rsidRDefault="00D1602F" w:rsidP="00C7627E">
            <w:pPr>
              <w:jc w:val="center"/>
            </w:pPr>
            <w:r>
              <w:t>0.47</w:t>
            </w:r>
          </w:p>
        </w:tc>
        <w:tc>
          <w:tcPr>
            <w:tcW w:w="2693" w:type="dxa"/>
            <w:tcBorders>
              <w:top w:val="single" w:sz="8" w:space="0" w:color="000000"/>
              <w:bottom w:val="single" w:sz="8" w:space="0" w:color="000000"/>
              <w:right w:val="single" w:sz="8" w:space="0" w:color="000000"/>
            </w:tcBorders>
            <w:shd w:val="clear" w:color="auto" w:fill="auto"/>
          </w:tcPr>
          <w:p w14:paraId="69C8A99E" w14:textId="77777777" w:rsidR="00D419C0" w:rsidRDefault="00D1602F" w:rsidP="00C7627E">
            <w:pPr>
              <w:jc w:val="center"/>
            </w:pPr>
            <w:r>
              <w:t>1.54 – 3.27</w:t>
            </w:r>
          </w:p>
        </w:tc>
      </w:tr>
      <w:tr w:rsidR="003547A0" w14:paraId="75F0BD9C" w14:textId="77777777" w:rsidTr="001338B4">
        <w:trPr>
          <w:cantSplit/>
        </w:trPr>
        <w:tc>
          <w:tcPr>
            <w:tcW w:w="2943" w:type="dxa"/>
            <w:shd w:val="clear" w:color="auto" w:fill="auto"/>
          </w:tcPr>
          <w:p w14:paraId="3037B4FE" w14:textId="77777777" w:rsidR="00D419C0" w:rsidRPr="00C7627E" w:rsidRDefault="00F26A14" w:rsidP="00A34529">
            <w:pPr>
              <w:rPr>
                <w:b/>
                <w:bCs/>
              </w:rPr>
            </w:pPr>
            <w:r w:rsidRPr="00C7627E">
              <w:rPr>
                <w:b/>
                <w:bCs/>
              </w:rPr>
              <w:t>FEV1 (% predicted)</w:t>
            </w:r>
          </w:p>
        </w:tc>
        <w:tc>
          <w:tcPr>
            <w:tcW w:w="2324" w:type="dxa"/>
            <w:shd w:val="clear" w:color="auto" w:fill="auto"/>
          </w:tcPr>
          <w:p w14:paraId="64274F62" w14:textId="77777777" w:rsidR="00D419C0" w:rsidRDefault="00CF3D58" w:rsidP="00C7627E">
            <w:pPr>
              <w:jc w:val="center"/>
            </w:pPr>
            <w:r>
              <w:t>79.0</w:t>
            </w:r>
          </w:p>
        </w:tc>
        <w:tc>
          <w:tcPr>
            <w:tcW w:w="1361" w:type="dxa"/>
            <w:shd w:val="clear" w:color="auto" w:fill="auto"/>
          </w:tcPr>
          <w:p w14:paraId="531D5E02" w14:textId="77777777" w:rsidR="00D419C0" w:rsidRDefault="00CF3D58" w:rsidP="00C7627E">
            <w:pPr>
              <w:jc w:val="center"/>
            </w:pPr>
            <w:r>
              <w:t>13.4</w:t>
            </w:r>
          </w:p>
        </w:tc>
        <w:tc>
          <w:tcPr>
            <w:tcW w:w="2693" w:type="dxa"/>
            <w:shd w:val="clear" w:color="auto" w:fill="auto"/>
          </w:tcPr>
          <w:p w14:paraId="28AC52C9" w14:textId="77777777" w:rsidR="00D419C0" w:rsidRDefault="00CF3D58" w:rsidP="00C7627E">
            <w:pPr>
              <w:jc w:val="center"/>
            </w:pPr>
            <w:r>
              <w:t>59.9 – 107.9</w:t>
            </w:r>
          </w:p>
        </w:tc>
      </w:tr>
      <w:tr w:rsidR="003547A0" w14:paraId="5DEB9F39" w14:textId="77777777" w:rsidTr="001338B4">
        <w:trPr>
          <w:cantSplit/>
        </w:trPr>
        <w:tc>
          <w:tcPr>
            <w:tcW w:w="2943" w:type="dxa"/>
            <w:tcBorders>
              <w:top w:val="single" w:sz="8" w:space="0" w:color="000000"/>
              <w:left w:val="single" w:sz="8" w:space="0" w:color="000000"/>
              <w:bottom w:val="single" w:sz="8" w:space="0" w:color="000000"/>
            </w:tcBorders>
            <w:shd w:val="clear" w:color="auto" w:fill="auto"/>
          </w:tcPr>
          <w:p w14:paraId="2FA70CA6" w14:textId="77777777" w:rsidR="00D419C0" w:rsidRPr="00C7627E" w:rsidRDefault="008106E3" w:rsidP="00A34529">
            <w:pPr>
              <w:rPr>
                <w:b/>
                <w:bCs/>
              </w:rPr>
            </w:pPr>
            <w:r w:rsidRPr="00C7627E">
              <w:rPr>
                <w:b/>
                <w:bCs/>
              </w:rPr>
              <w:t>FVC (</w:t>
            </w:r>
            <w:r w:rsidR="00F26A14" w:rsidRPr="00C7627E">
              <w:rPr>
                <w:b/>
                <w:bCs/>
              </w:rPr>
              <w:t>L)</w:t>
            </w:r>
          </w:p>
        </w:tc>
        <w:tc>
          <w:tcPr>
            <w:tcW w:w="2324" w:type="dxa"/>
            <w:tcBorders>
              <w:top w:val="single" w:sz="8" w:space="0" w:color="000000"/>
              <w:bottom w:val="single" w:sz="8" w:space="0" w:color="000000"/>
            </w:tcBorders>
            <w:shd w:val="clear" w:color="auto" w:fill="auto"/>
          </w:tcPr>
          <w:p w14:paraId="369D0343" w14:textId="77777777" w:rsidR="00D419C0" w:rsidRDefault="00E86147" w:rsidP="00C7627E">
            <w:pPr>
              <w:jc w:val="center"/>
            </w:pPr>
            <w:r>
              <w:t>3.09</w:t>
            </w:r>
          </w:p>
        </w:tc>
        <w:tc>
          <w:tcPr>
            <w:tcW w:w="1361" w:type="dxa"/>
            <w:tcBorders>
              <w:top w:val="single" w:sz="8" w:space="0" w:color="000000"/>
              <w:bottom w:val="single" w:sz="8" w:space="0" w:color="000000"/>
            </w:tcBorders>
            <w:shd w:val="clear" w:color="auto" w:fill="auto"/>
          </w:tcPr>
          <w:p w14:paraId="4092FBB4" w14:textId="77777777" w:rsidR="00D419C0" w:rsidRDefault="00184F6A" w:rsidP="00C7627E">
            <w:pPr>
              <w:jc w:val="center"/>
            </w:pPr>
            <w:r>
              <w:t>0.84</w:t>
            </w:r>
          </w:p>
        </w:tc>
        <w:tc>
          <w:tcPr>
            <w:tcW w:w="2693" w:type="dxa"/>
            <w:tcBorders>
              <w:top w:val="single" w:sz="8" w:space="0" w:color="000000"/>
              <w:bottom w:val="single" w:sz="8" w:space="0" w:color="000000"/>
              <w:right w:val="single" w:sz="8" w:space="0" w:color="000000"/>
            </w:tcBorders>
            <w:shd w:val="clear" w:color="auto" w:fill="auto"/>
          </w:tcPr>
          <w:p w14:paraId="61CF047A" w14:textId="77777777" w:rsidR="00D419C0" w:rsidRDefault="00E86147" w:rsidP="00C7627E">
            <w:pPr>
              <w:jc w:val="center"/>
            </w:pPr>
            <w:r>
              <w:t>1.87 – 5.22</w:t>
            </w:r>
          </w:p>
        </w:tc>
      </w:tr>
      <w:tr w:rsidR="003547A0" w14:paraId="03F29497" w14:textId="77777777" w:rsidTr="001338B4">
        <w:trPr>
          <w:cantSplit/>
        </w:trPr>
        <w:tc>
          <w:tcPr>
            <w:tcW w:w="2943" w:type="dxa"/>
            <w:shd w:val="clear" w:color="auto" w:fill="auto"/>
          </w:tcPr>
          <w:p w14:paraId="334844EB" w14:textId="77777777" w:rsidR="00D419C0" w:rsidRPr="00C7627E" w:rsidRDefault="00F26A14" w:rsidP="00A34529">
            <w:pPr>
              <w:rPr>
                <w:b/>
                <w:bCs/>
              </w:rPr>
            </w:pPr>
            <w:r w:rsidRPr="00C7627E">
              <w:rPr>
                <w:b/>
                <w:bCs/>
              </w:rPr>
              <w:t>FVC (% predicted)</w:t>
            </w:r>
          </w:p>
        </w:tc>
        <w:tc>
          <w:tcPr>
            <w:tcW w:w="2324" w:type="dxa"/>
            <w:shd w:val="clear" w:color="auto" w:fill="auto"/>
          </w:tcPr>
          <w:p w14:paraId="7688C4D5" w14:textId="77777777" w:rsidR="00D419C0" w:rsidRDefault="0026282B" w:rsidP="00C7627E">
            <w:pPr>
              <w:jc w:val="center"/>
            </w:pPr>
            <w:r>
              <w:t>80.3</w:t>
            </w:r>
          </w:p>
        </w:tc>
        <w:tc>
          <w:tcPr>
            <w:tcW w:w="1361" w:type="dxa"/>
            <w:shd w:val="clear" w:color="auto" w:fill="auto"/>
          </w:tcPr>
          <w:p w14:paraId="77F41AEF" w14:textId="77777777" w:rsidR="00D419C0" w:rsidRDefault="0026282B" w:rsidP="00C7627E">
            <w:pPr>
              <w:jc w:val="center"/>
            </w:pPr>
            <w:r>
              <w:t>17.4</w:t>
            </w:r>
          </w:p>
        </w:tc>
        <w:tc>
          <w:tcPr>
            <w:tcW w:w="2693" w:type="dxa"/>
            <w:shd w:val="clear" w:color="auto" w:fill="auto"/>
          </w:tcPr>
          <w:p w14:paraId="6ABA30E4" w14:textId="77777777" w:rsidR="00D419C0" w:rsidRDefault="0026282B" w:rsidP="00C7627E">
            <w:pPr>
              <w:jc w:val="center"/>
            </w:pPr>
            <w:r>
              <w:t>59.5 – 116.0</w:t>
            </w:r>
          </w:p>
        </w:tc>
      </w:tr>
      <w:tr w:rsidR="003547A0" w14:paraId="43E4E188" w14:textId="77777777" w:rsidTr="001338B4">
        <w:trPr>
          <w:cantSplit/>
        </w:trPr>
        <w:tc>
          <w:tcPr>
            <w:tcW w:w="2943" w:type="dxa"/>
            <w:tcBorders>
              <w:top w:val="single" w:sz="8" w:space="0" w:color="000000"/>
              <w:left w:val="single" w:sz="8" w:space="0" w:color="000000"/>
              <w:bottom w:val="single" w:sz="8" w:space="0" w:color="000000"/>
            </w:tcBorders>
            <w:shd w:val="clear" w:color="auto" w:fill="auto"/>
          </w:tcPr>
          <w:p w14:paraId="0C3B1EB4" w14:textId="77777777" w:rsidR="00D419C0" w:rsidRPr="00C7627E" w:rsidRDefault="00F26A14" w:rsidP="00F26A14">
            <w:pPr>
              <w:rPr>
                <w:b/>
                <w:bCs/>
              </w:rPr>
            </w:pPr>
            <w:r w:rsidRPr="00C7627E">
              <w:rPr>
                <w:b/>
                <w:bCs/>
              </w:rPr>
              <w:t>FEV1/FVC (%)</w:t>
            </w:r>
          </w:p>
        </w:tc>
        <w:tc>
          <w:tcPr>
            <w:tcW w:w="2324" w:type="dxa"/>
            <w:tcBorders>
              <w:top w:val="single" w:sz="8" w:space="0" w:color="000000"/>
              <w:bottom w:val="single" w:sz="8" w:space="0" w:color="000000"/>
            </w:tcBorders>
            <w:shd w:val="clear" w:color="auto" w:fill="auto"/>
          </w:tcPr>
          <w:p w14:paraId="53159B8F" w14:textId="77777777" w:rsidR="00D419C0" w:rsidRDefault="00D93226" w:rsidP="00C7627E">
            <w:pPr>
              <w:jc w:val="center"/>
            </w:pPr>
            <w:r>
              <w:t>75.8</w:t>
            </w:r>
          </w:p>
        </w:tc>
        <w:tc>
          <w:tcPr>
            <w:tcW w:w="1361" w:type="dxa"/>
            <w:tcBorders>
              <w:top w:val="single" w:sz="8" w:space="0" w:color="000000"/>
              <w:bottom w:val="single" w:sz="8" w:space="0" w:color="000000"/>
            </w:tcBorders>
            <w:shd w:val="clear" w:color="auto" w:fill="auto"/>
          </w:tcPr>
          <w:p w14:paraId="7EFD9151" w14:textId="77777777" w:rsidR="00D419C0" w:rsidRDefault="00D93226" w:rsidP="00C7627E">
            <w:pPr>
              <w:jc w:val="center"/>
            </w:pPr>
            <w:r>
              <w:t>8.7</w:t>
            </w:r>
          </w:p>
        </w:tc>
        <w:tc>
          <w:tcPr>
            <w:tcW w:w="2693" w:type="dxa"/>
            <w:tcBorders>
              <w:top w:val="single" w:sz="8" w:space="0" w:color="000000"/>
              <w:bottom w:val="single" w:sz="8" w:space="0" w:color="000000"/>
              <w:right w:val="single" w:sz="8" w:space="0" w:color="000000"/>
            </w:tcBorders>
            <w:shd w:val="clear" w:color="auto" w:fill="auto"/>
          </w:tcPr>
          <w:p w14:paraId="60BCBE7E" w14:textId="77777777" w:rsidR="00D419C0" w:rsidRDefault="00D93226" w:rsidP="00C7627E">
            <w:pPr>
              <w:jc w:val="center"/>
            </w:pPr>
            <w:r>
              <w:t>59.0 – 89.7</w:t>
            </w:r>
          </w:p>
        </w:tc>
      </w:tr>
      <w:tr w:rsidR="003547A0" w14:paraId="2633D57F" w14:textId="77777777" w:rsidTr="001338B4">
        <w:trPr>
          <w:cantSplit/>
        </w:trPr>
        <w:tc>
          <w:tcPr>
            <w:tcW w:w="2943" w:type="dxa"/>
            <w:shd w:val="clear" w:color="auto" w:fill="auto"/>
          </w:tcPr>
          <w:p w14:paraId="3EACFE9D" w14:textId="77777777" w:rsidR="00D419C0" w:rsidRPr="00C7627E" w:rsidRDefault="00F26A14" w:rsidP="00A34529">
            <w:pPr>
              <w:rPr>
                <w:b/>
                <w:bCs/>
              </w:rPr>
            </w:pPr>
            <w:r w:rsidRPr="00C7627E">
              <w:rPr>
                <w:b/>
                <w:bCs/>
              </w:rPr>
              <w:t>FEV1/FVC (z-score)</w:t>
            </w:r>
          </w:p>
        </w:tc>
        <w:tc>
          <w:tcPr>
            <w:tcW w:w="2324" w:type="dxa"/>
            <w:shd w:val="clear" w:color="auto" w:fill="auto"/>
          </w:tcPr>
          <w:p w14:paraId="0DB0AF92" w14:textId="77777777" w:rsidR="00D419C0" w:rsidRDefault="00E31A2B" w:rsidP="00C7627E">
            <w:pPr>
              <w:jc w:val="center"/>
            </w:pPr>
            <w:r>
              <w:t>-0.04</w:t>
            </w:r>
          </w:p>
        </w:tc>
        <w:tc>
          <w:tcPr>
            <w:tcW w:w="1361" w:type="dxa"/>
            <w:shd w:val="clear" w:color="auto" w:fill="auto"/>
          </w:tcPr>
          <w:p w14:paraId="4E4C220B" w14:textId="77777777" w:rsidR="00D419C0" w:rsidRDefault="00E31A2B" w:rsidP="00C7627E">
            <w:pPr>
              <w:jc w:val="center"/>
            </w:pPr>
            <w:r>
              <w:t>1.13</w:t>
            </w:r>
          </w:p>
        </w:tc>
        <w:tc>
          <w:tcPr>
            <w:tcW w:w="2693" w:type="dxa"/>
            <w:shd w:val="clear" w:color="auto" w:fill="auto"/>
          </w:tcPr>
          <w:p w14:paraId="59C2EE11" w14:textId="77777777" w:rsidR="00D419C0" w:rsidRDefault="00E31A2B" w:rsidP="00C7627E">
            <w:pPr>
              <w:jc w:val="center"/>
            </w:pPr>
            <w:r>
              <w:t>-2.09 – 1.79</w:t>
            </w:r>
          </w:p>
        </w:tc>
      </w:tr>
    </w:tbl>
    <w:p w14:paraId="2D924261" w14:textId="77777777" w:rsidR="00A34529" w:rsidRDefault="00EF7B80" w:rsidP="00EF7B80">
      <w:pPr>
        <w:pStyle w:val="Aftertable"/>
      </w:pPr>
      <w:r>
        <w:t>SD: standard deviation</w:t>
      </w:r>
    </w:p>
    <w:p w14:paraId="5F094386" w14:textId="62BDDD9E" w:rsidR="00404F70" w:rsidRDefault="003547A0" w:rsidP="00A34529">
      <w:r>
        <w:t xml:space="preserve">One participant had an FEV1/FVC </w:t>
      </w:r>
      <w:r w:rsidR="00FE297E">
        <w:t>z-score</w:t>
      </w:r>
      <w:r>
        <w:t xml:space="preserve"> &lt; -1.64, </w:t>
      </w:r>
      <w:r w:rsidR="00784EC4">
        <w:t xml:space="preserve">indicating </w:t>
      </w:r>
      <w:r w:rsidR="008B583C">
        <w:t xml:space="preserve">possible </w:t>
      </w:r>
      <w:r w:rsidR="00784EC4">
        <w:t>obstructive lung disease</w:t>
      </w:r>
      <w:r w:rsidR="008E20D5">
        <w:t>.</w:t>
      </w:r>
      <w:r w:rsidR="00A84817">
        <w:t xml:space="preserve"> His flow-volume curve is shown </w:t>
      </w:r>
      <w:r w:rsidR="006B4527">
        <w:t xml:space="preserve">in </w:t>
      </w:r>
      <w:r w:rsidR="000303A8">
        <w:t>Figure</w:t>
      </w:r>
      <w:r w:rsidR="006B4527">
        <w:t xml:space="preserve"> 3.4</w:t>
      </w:r>
      <w:r w:rsidR="00A84817">
        <w:t>.</w:t>
      </w:r>
    </w:p>
    <w:p w14:paraId="0170660B" w14:textId="74CB697F" w:rsidR="00DD57DD" w:rsidRDefault="0040192E" w:rsidP="00DD57DD">
      <w:pPr>
        <w:pStyle w:val="figure"/>
      </w:pPr>
      <w:r>
        <w:rPr>
          <w:noProof/>
          <w:lang w:eastAsia="en-GB"/>
        </w:rPr>
        <w:drawing>
          <wp:inline distT="0" distB="0" distL="0" distR="0" wp14:anchorId="530BCA74" wp14:editId="45BCBDD5">
            <wp:extent cx="6021705" cy="4523105"/>
            <wp:effectExtent l="0" t="0" r="0" b="0"/>
            <wp:docPr id="34" name="Picture 34" descr="flow vo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low volum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21705" cy="4523105"/>
                    </a:xfrm>
                    <a:prstGeom prst="rect">
                      <a:avLst/>
                    </a:prstGeom>
                    <a:noFill/>
                    <a:ln>
                      <a:noFill/>
                    </a:ln>
                  </pic:spPr>
                </pic:pic>
              </a:graphicData>
            </a:graphic>
          </wp:inline>
        </w:drawing>
      </w:r>
    </w:p>
    <w:p w14:paraId="500758DC" w14:textId="54ECB259" w:rsidR="00FB0666" w:rsidRDefault="000303A8" w:rsidP="009D42DD">
      <w:pPr>
        <w:pStyle w:val="Caption"/>
      </w:pPr>
      <w:bookmarkStart w:id="3807" w:name="_Toc494795738"/>
      <w:bookmarkStart w:id="3808" w:name="_Toc3145328"/>
      <w:r>
        <w:t>Figure</w:t>
      </w:r>
      <w:r w:rsidR="00DD57DD">
        <w:t xml:space="preserve"> </w:t>
      </w:r>
      <w:ins w:id="3809"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81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811" w:author="Nicholas Weatherley" w:date="2019-03-05T22:36:00Z">
        <w:r w:rsidR="00D5585D">
          <w:rPr>
            <w:noProof/>
          </w:rPr>
          <w:t>4</w:t>
        </w:r>
        <w:r w:rsidR="00D5585D">
          <w:fldChar w:fldCharType="end"/>
        </w:r>
      </w:ins>
      <w:ins w:id="3812" w:author="Windows User" w:date="2018-11-01T14:27:00Z">
        <w:del w:id="3813" w:author="Nicholas Weatherley" w:date="2019-03-05T22:36:00Z">
          <w:r w:rsidR="002F70B6" w:rsidDel="00D5585D">
            <w:fldChar w:fldCharType="begin"/>
          </w:r>
          <w:r w:rsidR="002F70B6" w:rsidDel="00D5585D">
            <w:delInstrText xml:space="preserve"> STYLEREF 1 \s </w:delInstrText>
          </w:r>
        </w:del>
      </w:ins>
      <w:del w:id="3814" w:author="Nicholas Weatherley" w:date="2019-03-05T22:36:00Z">
        <w:r w:rsidR="002F70B6" w:rsidDel="00D5585D">
          <w:fldChar w:fldCharType="separate"/>
        </w:r>
        <w:r w:rsidR="0024585E" w:rsidDel="00D5585D">
          <w:rPr>
            <w:noProof/>
          </w:rPr>
          <w:delText>3</w:delText>
        </w:r>
      </w:del>
      <w:ins w:id="3815" w:author="Windows User" w:date="2018-11-01T14:27:00Z">
        <w:del w:id="381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817" w:author="Nicholas Weatherley" w:date="2019-03-05T22:36:00Z">
        <w:r w:rsidR="002F70B6" w:rsidDel="00D5585D">
          <w:fldChar w:fldCharType="end"/>
        </w:r>
      </w:del>
      <w:del w:id="381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DD57DD">
        <w:t xml:space="preserve">: </w:t>
      </w:r>
      <w:r w:rsidR="009D42DD">
        <w:t>Flow volume Curve</w:t>
      </w:r>
      <w:bookmarkEnd w:id="3807"/>
      <w:bookmarkEnd w:id="3808"/>
    </w:p>
    <w:p w14:paraId="44E8D7D9" w14:textId="77777777" w:rsidR="00DD57DD" w:rsidRPr="00DD57DD" w:rsidRDefault="00831AFA" w:rsidP="00DD57DD">
      <w:pPr>
        <w:pStyle w:val="Figuretext"/>
      </w:pPr>
      <w:r>
        <w:t>The flow volume curve shows inspiratory effect as negative flow from the spirometer below the x-axis and shows expiratory effect as positive flow from the spirometer above the x-axis, represented by the blue solid line. An ideal expiratory effort should demonstrate rapid ascent to peak flow</w:t>
      </w:r>
      <w:r w:rsidR="00D144B3">
        <w:t xml:space="preserve"> (labelled), followed by a near linear decline in flow to FVC (labelled).</w:t>
      </w:r>
      <w:r w:rsidR="00A25FC1">
        <w:t xml:space="preserve"> The true effort demonstrates concavity in the expiratory decline in flow rate and a gradual tailing off to FVC, suggestive of small airways obstruction.</w:t>
      </w:r>
    </w:p>
    <w:p w14:paraId="33AD82AA" w14:textId="77777777" w:rsidR="00A34529" w:rsidRDefault="00A34529" w:rsidP="00A34529">
      <w:pPr>
        <w:pStyle w:val="Heading4"/>
      </w:pPr>
      <w:r>
        <w:lastRenderedPageBreak/>
        <w:t>Visit 2</w:t>
      </w:r>
    </w:p>
    <w:p w14:paraId="65CEEC38" w14:textId="6C809F45" w:rsidR="006B4527" w:rsidRPr="006B4527" w:rsidRDefault="006B4527" w:rsidP="006B4527">
      <w:r>
        <w:t xml:space="preserve">Spirometry outcomes from </w:t>
      </w:r>
      <w:r w:rsidR="009F4DCC">
        <w:t>visit</w:t>
      </w:r>
      <w:r>
        <w:t xml:space="preserve"> 2 (6 months) are pr</w:t>
      </w:r>
      <w:r w:rsidR="00E877E9">
        <w:t>ovided in</w:t>
      </w:r>
      <w:r w:rsidR="000303A8">
        <w:t xml:space="preserve"> Table</w:t>
      </w:r>
      <w:r w:rsidR="00E877E9">
        <w:t xml:space="preserve"> 3.4. Changes in</w:t>
      </w:r>
      <w:r>
        <w:t xml:space="preserve"> FVC, statistically assessed by Wilcoxon Rank tests</w:t>
      </w:r>
      <w:r w:rsidR="00E877E9">
        <w:t>, and</w:t>
      </w:r>
      <w:r>
        <w:t xml:space="preserve"> are shown in </w:t>
      </w:r>
      <w:r w:rsidR="000303A8">
        <w:t>Figure</w:t>
      </w:r>
      <w:r>
        <w:t xml:space="preserve"> 3.5.</w:t>
      </w:r>
    </w:p>
    <w:p w14:paraId="227A7DA4" w14:textId="3699D101" w:rsidR="003C5727" w:rsidRDefault="003C5727" w:rsidP="006F6C02">
      <w:pPr>
        <w:pStyle w:val="TableTitle0"/>
      </w:pPr>
      <w:bookmarkStart w:id="3819" w:name="_Toc3145477"/>
      <w:r>
        <w:t xml:space="preserve">Table </w:t>
      </w:r>
      <w:ins w:id="3820"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2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822" w:author="Nicholas Weatherley" w:date="2019-03-04T21:03:00Z">
        <w:r w:rsidR="00E96948">
          <w:rPr>
            <w:noProof/>
          </w:rPr>
          <w:t>4</w:t>
        </w:r>
        <w:r w:rsidR="00E96948">
          <w:fldChar w:fldCharType="end"/>
        </w:r>
      </w:ins>
      <w:ins w:id="3823" w:author="Windows User" w:date="2018-11-01T15:46:00Z">
        <w:del w:id="3824" w:author="Nicholas Weatherley" w:date="2019-03-04T21:03:00Z">
          <w:r w:rsidR="00743FFA" w:rsidDel="00E96948">
            <w:fldChar w:fldCharType="begin"/>
          </w:r>
          <w:r w:rsidR="00743FFA" w:rsidDel="00E96948">
            <w:delInstrText xml:space="preserve"> STYLEREF 1 \s </w:delInstrText>
          </w:r>
        </w:del>
      </w:ins>
      <w:del w:id="3825" w:author="Nicholas Weatherley" w:date="2019-03-04T21:03:00Z">
        <w:r w:rsidR="00743FFA" w:rsidDel="00E96948">
          <w:fldChar w:fldCharType="separate"/>
        </w:r>
        <w:r w:rsidR="0024585E" w:rsidDel="00E96948">
          <w:rPr>
            <w:noProof/>
          </w:rPr>
          <w:delText>3</w:delText>
        </w:r>
      </w:del>
      <w:ins w:id="3826" w:author="Windows User" w:date="2018-11-01T15:46:00Z">
        <w:del w:id="382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28" w:author="Nicholas Weatherley" w:date="2019-03-04T21:03:00Z">
        <w:r w:rsidR="00743FFA" w:rsidDel="00E96948">
          <w:fldChar w:fldCharType="end"/>
        </w:r>
      </w:del>
      <w:del w:id="382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4</w:delText>
        </w:r>
        <w:r w:rsidR="00BB544F" w:rsidDel="004435D9">
          <w:fldChar w:fldCharType="end"/>
        </w:r>
      </w:del>
      <w:r>
        <w:t xml:space="preserve">: </w:t>
      </w:r>
      <w:r w:rsidR="00077DE0">
        <w:t>Visit 2</w:t>
      </w:r>
      <w:r w:rsidRPr="003C5727">
        <w:t xml:space="preserve"> spirometry results summary</w:t>
      </w:r>
      <w:bookmarkEnd w:id="3819"/>
    </w:p>
    <w:tbl>
      <w:tblPr>
        <w:tblW w:w="9889" w:type="dxa"/>
        <w:tblBorders>
          <w:top w:val="single" w:sz="8" w:space="0" w:color="000000"/>
          <w:bottom w:val="single" w:sz="8" w:space="0" w:color="000000"/>
        </w:tblBorders>
        <w:tblLook w:val="04A0" w:firstRow="1" w:lastRow="0" w:firstColumn="1" w:lastColumn="0" w:noHBand="0" w:noVBand="1"/>
      </w:tblPr>
      <w:tblGrid>
        <w:gridCol w:w="3652"/>
        <w:gridCol w:w="2126"/>
        <w:gridCol w:w="1843"/>
        <w:gridCol w:w="2268"/>
      </w:tblGrid>
      <w:tr w:rsidR="00DA7EE8" w:rsidRPr="00DA7EE8" w14:paraId="22B5BC94" w14:textId="77777777" w:rsidTr="00DA7EE8">
        <w:trPr>
          <w:cantSplit/>
          <w:tblHeader/>
        </w:trPr>
        <w:tc>
          <w:tcPr>
            <w:tcW w:w="3652" w:type="dxa"/>
            <w:tcBorders>
              <w:top w:val="single" w:sz="8" w:space="0" w:color="000000"/>
              <w:left w:val="nil"/>
              <w:bottom w:val="single" w:sz="8" w:space="0" w:color="000000"/>
              <w:right w:val="nil"/>
            </w:tcBorders>
            <w:shd w:val="clear" w:color="auto" w:fill="000000" w:themeFill="text1"/>
          </w:tcPr>
          <w:p w14:paraId="5032B3CD" w14:textId="77777777" w:rsidR="00CB20F9" w:rsidRPr="00DA7EE8" w:rsidRDefault="00CB20F9" w:rsidP="00C7627E">
            <w:pPr>
              <w:jc w:val="left"/>
              <w:rPr>
                <w:b/>
                <w:bCs/>
                <w:color w:val="FFFFFF" w:themeColor="background1"/>
              </w:rPr>
            </w:pPr>
            <w:r w:rsidRPr="00DA7EE8">
              <w:rPr>
                <w:b/>
                <w:bCs/>
                <w:color w:val="FFFFFF" w:themeColor="background1"/>
              </w:rPr>
              <w:t>Parameter (units)</w:t>
            </w:r>
          </w:p>
        </w:tc>
        <w:tc>
          <w:tcPr>
            <w:tcW w:w="2126" w:type="dxa"/>
            <w:tcBorders>
              <w:top w:val="single" w:sz="8" w:space="0" w:color="000000"/>
              <w:left w:val="nil"/>
              <w:bottom w:val="single" w:sz="8" w:space="0" w:color="000000"/>
              <w:right w:val="nil"/>
            </w:tcBorders>
            <w:shd w:val="clear" w:color="auto" w:fill="000000" w:themeFill="text1"/>
          </w:tcPr>
          <w:p w14:paraId="4428944B" w14:textId="77777777" w:rsidR="00CB20F9" w:rsidRPr="00DA7EE8" w:rsidRDefault="00CB20F9" w:rsidP="00C7627E">
            <w:pPr>
              <w:jc w:val="center"/>
              <w:rPr>
                <w:b/>
                <w:bCs/>
                <w:color w:val="FFFFFF" w:themeColor="background1"/>
              </w:rPr>
            </w:pPr>
            <w:r w:rsidRPr="00DA7EE8">
              <w:rPr>
                <w:b/>
                <w:bCs/>
                <w:color w:val="FFFFFF" w:themeColor="background1"/>
              </w:rPr>
              <w:t>Mean</w:t>
            </w:r>
          </w:p>
        </w:tc>
        <w:tc>
          <w:tcPr>
            <w:tcW w:w="1843" w:type="dxa"/>
            <w:tcBorders>
              <w:top w:val="single" w:sz="8" w:space="0" w:color="000000"/>
              <w:left w:val="nil"/>
              <w:bottom w:val="single" w:sz="8" w:space="0" w:color="000000"/>
              <w:right w:val="nil"/>
            </w:tcBorders>
            <w:shd w:val="clear" w:color="auto" w:fill="000000" w:themeFill="text1"/>
          </w:tcPr>
          <w:p w14:paraId="63CDCC66" w14:textId="77777777" w:rsidR="00CB20F9" w:rsidRPr="00DA7EE8" w:rsidRDefault="00CB20F9" w:rsidP="00C7627E">
            <w:pPr>
              <w:ind w:left="-108" w:right="-108"/>
              <w:jc w:val="center"/>
              <w:rPr>
                <w:b/>
                <w:bCs/>
                <w:color w:val="FFFFFF" w:themeColor="background1"/>
              </w:rPr>
            </w:pPr>
            <w:r w:rsidRPr="00DA7EE8">
              <w:rPr>
                <w:b/>
                <w:bCs/>
                <w:color w:val="FFFFFF" w:themeColor="background1"/>
              </w:rPr>
              <w:t>SD</w:t>
            </w:r>
          </w:p>
        </w:tc>
        <w:tc>
          <w:tcPr>
            <w:tcW w:w="2268" w:type="dxa"/>
            <w:tcBorders>
              <w:top w:val="single" w:sz="8" w:space="0" w:color="000000"/>
              <w:left w:val="nil"/>
              <w:bottom w:val="single" w:sz="8" w:space="0" w:color="000000"/>
              <w:right w:val="nil"/>
            </w:tcBorders>
            <w:shd w:val="clear" w:color="auto" w:fill="000000" w:themeFill="text1"/>
          </w:tcPr>
          <w:p w14:paraId="69274602" w14:textId="77777777" w:rsidR="00CB20F9" w:rsidRPr="00DA7EE8" w:rsidRDefault="00CB20F9" w:rsidP="00C7627E">
            <w:pPr>
              <w:jc w:val="center"/>
              <w:rPr>
                <w:b/>
                <w:bCs/>
                <w:color w:val="FFFFFF" w:themeColor="background1"/>
              </w:rPr>
            </w:pPr>
            <w:r w:rsidRPr="00DA7EE8">
              <w:rPr>
                <w:b/>
                <w:bCs/>
                <w:color w:val="FFFFFF" w:themeColor="background1"/>
              </w:rPr>
              <w:t>Range</w:t>
            </w:r>
          </w:p>
        </w:tc>
      </w:tr>
      <w:tr w:rsidR="00033900" w14:paraId="6C3D4068" w14:textId="77777777" w:rsidTr="00DA7EE8">
        <w:trPr>
          <w:cantSplit/>
        </w:trPr>
        <w:tc>
          <w:tcPr>
            <w:tcW w:w="3652" w:type="dxa"/>
            <w:tcBorders>
              <w:left w:val="nil"/>
              <w:right w:val="nil"/>
            </w:tcBorders>
            <w:shd w:val="clear" w:color="auto" w:fill="auto"/>
          </w:tcPr>
          <w:p w14:paraId="31104B4A" w14:textId="77777777" w:rsidR="00CB20F9" w:rsidRPr="00C7627E" w:rsidRDefault="009E56FC" w:rsidP="00C7627E">
            <w:pPr>
              <w:jc w:val="left"/>
              <w:rPr>
                <w:b/>
                <w:bCs/>
                <w:color w:val="000000"/>
              </w:rPr>
            </w:pPr>
            <w:r>
              <w:rPr>
                <w:b/>
                <w:bCs/>
                <w:color w:val="000000"/>
              </w:rPr>
              <w:t>FVC (</w:t>
            </w:r>
            <w:r w:rsidR="00CB20F9" w:rsidRPr="00C7627E">
              <w:rPr>
                <w:b/>
                <w:bCs/>
                <w:color w:val="000000"/>
              </w:rPr>
              <w:t>L)</w:t>
            </w:r>
          </w:p>
          <w:p w14:paraId="59252156" w14:textId="716EDE93" w:rsidR="00FA4D1E" w:rsidRPr="00C7627E" w:rsidRDefault="00FE0E43" w:rsidP="00C7627E">
            <w:pPr>
              <w:jc w:val="left"/>
              <w:rPr>
                <w:b/>
                <w:bCs/>
                <w:color w:val="000000"/>
              </w:rPr>
            </w:pPr>
            <w:r>
              <w:rPr>
                <w:b/>
                <w:bCs/>
                <w:color w:val="000000"/>
              </w:rPr>
              <w:t>Visit 1 – visit 2 change (L</w:t>
            </w:r>
            <w:r w:rsidR="00FA4D1E" w:rsidRPr="00C7627E">
              <w:rPr>
                <w:b/>
                <w:bCs/>
                <w:color w:val="000000"/>
              </w:rPr>
              <w:t>)</w:t>
            </w:r>
          </w:p>
          <w:p w14:paraId="007CB6B7" w14:textId="77777777" w:rsidR="00FA4D1E" w:rsidRPr="00C7627E" w:rsidRDefault="00FA4D1E" w:rsidP="00C7627E">
            <w:pPr>
              <w:jc w:val="left"/>
              <w:rPr>
                <w:b/>
                <w:bCs/>
                <w:color w:val="000000"/>
              </w:rPr>
            </w:pPr>
            <w:r w:rsidRPr="00C7627E">
              <w:rPr>
                <w:b/>
                <w:bCs/>
                <w:color w:val="000000"/>
              </w:rPr>
              <w:t>Visit 1 – visit 2 change (Rel)</w:t>
            </w:r>
          </w:p>
        </w:tc>
        <w:tc>
          <w:tcPr>
            <w:tcW w:w="2126" w:type="dxa"/>
            <w:tcBorders>
              <w:left w:val="nil"/>
              <w:right w:val="nil"/>
            </w:tcBorders>
            <w:shd w:val="clear" w:color="auto" w:fill="auto"/>
          </w:tcPr>
          <w:p w14:paraId="4B7A2F1F" w14:textId="77777777" w:rsidR="00CB20F9" w:rsidRDefault="007C436E" w:rsidP="007C436E">
            <w:pPr>
              <w:jc w:val="center"/>
              <w:rPr>
                <w:color w:val="000000"/>
              </w:rPr>
            </w:pPr>
            <w:r>
              <w:rPr>
                <w:color w:val="000000"/>
              </w:rPr>
              <w:t>3.02</w:t>
            </w:r>
          </w:p>
          <w:p w14:paraId="296E8B49" w14:textId="77777777" w:rsidR="00E93CC7" w:rsidRDefault="00E93287" w:rsidP="007C436E">
            <w:pPr>
              <w:jc w:val="center"/>
              <w:rPr>
                <w:color w:val="000000"/>
              </w:rPr>
            </w:pPr>
            <w:r>
              <w:rPr>
                <w:color w:val="000000"/>
              </w:rPr>
              <w:t>-0.16</w:t>
            </w:r>
          </w:p>
          <w:p w14:paraId="10E2385A" w14:textId="77777777" w:rsidR="006B2B69" w:rsidRPr="00C7627E" w:rsidRDefault="00745BD4" w:rsidP="007C436E">
            <w:pPr>
              <w:jc w:val="center"/>
              <w:rPr>
                <w:color w:val="000000"/>
              </w:rPr>
            </w:pPr>
            <w:r>
              <w:rPr>
                <w:color w:val="000000"/>
              </w:rPr>
              <w:t>-5.2%</w:t>
            </w:r>
          </w:p>
        </w:tc>
        <w:tc>
          <w:tcPr>
            <w:tcW w:w="1843" w:type="dxa"/>
            <w:tcBorders>
              <w:left w:val="nil"/>
              <w:right w:val="nil"/>
            </w:tcBorders>
            <w:shd w:val="clear" w:color="auto" w:fill="auto"/>
          </w:tcPr>
          <w:p w14:paraId="51989D73" w14:textId="77777777" w:rsidR="00CB20F9" w:rsidRDefault="007C436E" w:rsidP="007C436E">
            <w:pPr>
              <w:jc w:val="center"/>
              <w:rPr>
                <w:color w:val="000000"/>
              </w:rPr>
            </w:pPr>
            <w:r>
              <w:rPr>
                <w:color w:val="000000"/>
              </w:rPr>
              <w:t>0.96</w:t>
            </w:r>
          </w:p>
          <w:p w14:paraId="66DD2CED" w14:textId="77777777" w:rsidR="00E93287" w:rsidRDefault="00E93287" w:rsidP="007C436E">
            <w:pPr>
              <w:jc w:val="center"/>
              <w:rPr>
                <w:color w:val="000000"/>
              </w:rPr>
            </w:pPr>
            <w:r>
              <w:rPr>
                <w:color w:val="000000"/>
              </w:rPr>
              <w:t>0.19</w:t>
            </w:r>
          </w:p>
          <w:p w14:paraId="4E116C5E" w14:textId="77777777" w:rsidR="006B2B69" w:rsidRPr="00C7627E" w:rsidRDefault="00745BD4" w:rsidP="007C436E">
            <w:pPr>
              <w:jc w:val="center"/>
              <w:rPr>
                <w:color w:val="000000"/>
              </w:rPr>
            </w:pPr>
            <w:r>
              <w:rPr>
                <w:color w:val="000000"/>
              </w:rPr>
              <w:t>6.13%</w:t>
            </w:r>
          </w:p>
        </w:tc>
        <w:tc>
          <w:tcPr>
            <w:tcW w:w="2268" w:type="dxa"/>
            <w:tcBorders>
              <w:left w:val="nil"/>
              <w:right w:val="nil"/>
            </w:tcBorders>
            <w:shd w:val="clear" w:color="auto" w:fill="auto"/>
          </w:tcPr>
          <w:p w14:paraId="0D773E0C" w14:textId="77777777" w:rsidR="00CB20F9" w:rsidRDefault="00E93CC7" w:rsidP="007C436E">
            <w:pPr>
              <w:jc w:val="center"/>
              <w:rPr>
                <w:color w:val="000000"/>
              </w:rPr>
            </w:pPr>
            <w:r>
              <w:rPr>
                <w:color w:val="000000"/>
              </w:rPr>
              <w:t>1.77 – 5.26</w:t>
            </w:r>
          </w:p>
          <w:p w14:paraId="32941B6A" w14:textId="24274CED" w:rsidR="00E93287" w:rsidRDefault="0070250E" w:rsidP="007C436E">
            <w:pPr>
              <w:jc w:val="center"/>
              <w:rPr>
                <w:color w:val="000000"/>
              </w:rPr>
            </w:pPr>
            <w:r>
              <w:rPr>
                <w:color w:val="000000"/>
              </w:rPr>
              <w:t xml:space="preserve">-0.48 </w:t>
            </w:r>
            <w:r w:rsidR="006B2B69">
              <w:rPr>
                <w:color w:val="000000"/>
              </w:rPr>
              <w:t>–</w:t>
            </w:r>
            <w:r>
              <w:rPr>
                <w:color w:val="000000"/>
              </w:rPr>
              <w:t xml:space="preserve"> </w:t>
            </w:r>
            <w:r w:rsidR="00F7180C">
              <w:rPr>
                <w:color w:val="000000"/>
              </w:rPr>
              <w:t>0.25</w:t>
            </w:r>
          </w:p>
          <w:p w14:paraId="76EC8F2A" w14:textId="77777777" w:rsidR="00495656" w:rsidRPr="00C7627E" w:rsidRDefault="009837EC" w:rsidP="00495656">
            <w:pPr>
              <w:jc w:val="center"/>
              <w:rPr>
                <w:color w:val="000000"/>
              </w:rPr>
            </w:pPr>
            <w:r>
              <w:rPr>
                <w:color w:val="000000"/>
              </w:rPr>
              <w:t>-13.2 – 9.0</w:t>
            </w:r>
            <w:r w:rsidR="00495656">
              <w:rPr>
                <w:color w:val="000000"/>
              </w:rPr>
              <w:t>%</w:t>
            </w:r>
          </w:p>
        </w:tc>
      </w:tr>
      <w:tr w:rsidR="00033900" w14:paraId="1E6343A2" w14:textId="77777777" w:rsidTr="00DA7EE8">
        <w:trPr>
          <w:cantSplit/>
        </w:trPr>
        <w:tc>
          <w:tcPr>
            <w:tcW w:w="3652" w:type="dxa"/>
            <w:shd w:val="clear" w:color="auto" w:fill="F2F2F2" w:themeFill="background1" w:themeFillShade="F2"/>
          </w:tcPr>
          <w:p w14:paraId="04DCC341" w14:textId="77777777" w:rsidR="00D048DF" w:rsidRPr="00C7627E" w:rsidRDefault="00CB20F9" w:rsidP="00C7627E">
            <w:pPr>
              <w:jc w:val="left"/>
              <w:rPr>
                <w:b/>
                <w:bCs/>
                <w:color w:val="000000"/>
              </w:rPr>
            </w:pPr>
            <w:r w:rsidRPr="00C7627E">
              <w:rPr>
                <w:b/>
                <w:bCs/>
                <w:color w:val="000000"/>
              </w:rPr>
              <w:t>FVC (% predicted)</w:t>
            </w:r>
          </w:p>
          <w:p w14:paraId="243B56A1" w14:textId="77777777" w:rsidR="00FA4D1E" w:rsidRPr="00C7627E" w:rsidRDefault="00FA4D1E" w:rsidP="00C7627E">
            <w:pPr>
              <w:jc w:val="left"/>
              <w:rPr>
                <w:b/>
                <w:bCs/>
                <w:color w:val="000000"/>
              </w:rPr>
            </w:pPr>
            <w:r w:rsidRPr="00C7627E">
              <w:rPr>
                <w:b/>
                <w:bCs/>
                <w:color w:val="000000"/>
              </w:rPr>
              <w:t>Visit 1 – visit 2 change (Abs)</w:t>
            </w:r>
          </w:p>
          <w:p w14:paraId="137712F1" w14:textId="77777777" w:rsidR="00CB20F9" w:rsidRPr="00C7627E" w:rsidRDefault="00FA4D1E" w:rsidP="00C7627E">
            <w:pPr>
              <w:jc w:val="left"/>
              <w:rPr>
                <w:b/>
                <w:bCs/>
                <w:color w:val="000000"/>
              </w:rPr>
            </w:pPr>
            <w:r w:rsidRPr="00C7627E">
              <w:rPr>
                <w:b/>
                <w:bCs/>
                <w:color w:val="000000"/>
              </w:rPr>
              <w:t>Visit 1 – visit 2 change (Rel)</w:t>
            </w:r>
          </w:p>
        </w:tc>
        <w:tc>
          <w:tcPr>
            <w:tcW w:w="2126" w:type="dxa"/>
            <w:shd w:val="clear" w:color="auto" w:fill="F2F2F2" w:themeFill="background1" w:themeFillShade="F2"/>
          </w:tcPr>
          <w:p w14:paraId="5A1E60B8" w14:textId="77777777" w:rsidR="00CB20F9" w:rsidRDefault="00D115F8" w:rsidP="007C436E">
            <w:pPr>
              <w:jc w:val="center"/>
              <w:rPr>
                <w:color w:val="000000"/>
              </w:rPr>
            </w:pPr>
            <w:r>
              <w:rPr>
                <w:color w:val="000000"/>
              </w:rPr>
              <w:t>79.2</w:t>
            </w:r>
          </w:p>
          <w:p w14:paraId="5A716362" w14:textId="77777777" w:rsidR="00D115F8" w:rsidRDefault="00764962" w:rsidP="007C436E">
            <w:pPr>
              <w:jc w:val="center"/>
              <w:rPr>
                <w:color w:val="000000"/>
              </w:rPr>
            </w:pPr>
            <w:r>
              <w:rPr>
                <w:color w:val="000000"/>
              </w:rPr>
              <w:t>-4.</w:t>
            </w:r>
            <w:r w:rsidR="003170C9">
              <w:rPr>
                <w:color w:val="000000"/>
              </w:rPr>
              <w:t>1</w:t>
            </w:r>
          </w:p>
          <w:p w14:paraId="4AFEA00F" w14:textId="77777777" w:rsidR="00724913" w:rsidRPr="00C7627E" w:rsidRDefault="00277740" w:rsidP="00307421">
            <w:pPr>
              <w:jc w:val="center"/>
              <w:rPr>
                <w:color w:val="000000"/>
              </w:rPr>
            </w:pPr>
            <w:r>
              <w:rPr>
                <w:color w:val="000000"/>
              </w:rPr>
              <w:t>-</w:t>
            </w:r>
            <w:r w:rsidR="00307421">
              <w:rPr>
                <w:color w:val="000000"/>
              </w:rPr>
              <w:t>4.9</w:t>
            </w:r>
            <w:r w:rsidR="00425EA6">
              <w:rPr>
                <w:color w:val="000000"/>
              </w:rPr>
              <w:t>%</w:t>
            </w:r>
          </w:p>
        </w:tc>
        <w:tc>
          <w:tcPr>
            <w:tcW w:w="1843" w:type="dxa"/>
            <w:shd w:val="clear" w:color="auto" w:fill="F2F2F2" w:themeFill="background1" w:themeFillShade="F2"/>
          </w:tcPr>
          <w:p w14:paraId="254F4A26" w14:textId="77777777" w:rsidR="00CB20F9" w:rsidRDefault="00D115F8" w:rsidP="007C436E">
            <w:pPr>
              <w:jc w:val="center"/>
              <w:rPr>
                <w:color w:val="000000"/>
              </w:rPr>
            </w:pPr>
            <w:r>
              <w:rPr>
                <w:color w:val="000000"/>
              </w:rPr>
              <w:t>18.5</w:t>
            </w:r>
          </w:p>
          <w:p w14:paraId="6DDC6074" w14:textId="77777777" w:rsidR="00D115F8" w:rsidRDefault="009457C5" w:rsidP="007C436E">
            <w:pPr>
              <w:jc w:val="center"/>
              <w:rPr>
                <w:color w:val="000000"/>
              </w:rPr>
            </w:pPr>
            <w:r>
              <w:rPr>
                <w:color w:val="000000"/>
              </w:rPr>
              <w:t>4.7</w:t>
            </w:r>
          </w:p>
          <w:p w14:paraId="3A6D3B60" w14:textId="77777777" w:rsidR="00724913" w:rsidRPr="00C7627E" w:rsidRDefault="00307421" w:rsidP="007C436E">
            <w:pPr>
              <w:jc w:val="center"/>
              <w:rPr>
                <w:color w:val="000000"/>
              </w:rPr>
            </w:pPr>
            <w:r>
              <w:rPr>
                <w:color w:val="000000"/>
              </w:rPr>
              <w:t>5.6</w:t>
            </w:r>
            <w:r w:rsidR="00425EA6">
              <w:rPr>
                <w:color w:val="000000"/>
              </w:rPr>
              <w:t>%</w:t>
            </w:r>
          </w:p>
        </w:tc>
        <w:tc>
          <w:tcPr>
            <w:tcW w:w="2268" w:type="dxa"/>
            <w:shd w:val="clear" w:color="auto" w:fill="F2F2F2" w:themeFill="background1" w:themeFillShade="F2"/>
          </w:tcPr>
          <w:p w14:paraId="0B8BA7D2" w14:textId="77777777" w:rsidR="00CB20F9" w:rsidRDefault="00D115F8" w:rsidP="007C436E">
            <w:pPr>
              <w:jc w:val="center"/>
              <w:rPr>
                <w:color w:val="000000"/>
              </w:rPr>
            </w:pPr>
            <w:r>
              <w:rPr>
                <w:color w:val="000000"/>
              </w:rPr>
              <w:t>61.2 – 116.7</w:t>
            </w:r>
          </w:p>
          <w:p w14:paraId="07B1E3E2" w14:textId="77777777" w:rsidR="00D115F8" w:rsidRDefault="003170C9" w:rsidP="007C436E">
            <w:pPr>
              <w:jc w:val="center"/>
              <w:rPr>
                <w:color w:val="000000"/>
              </w:rPr>
            </w:pPr>
            <w:r>
              <w:rPr>
                <w:color w:val="000000"/>
              </w:rPr>
              <w:t>-11.6 – 3.1</w:t>
            </w:r>
          </w:p>
          <w:p w14:paraId="4E7FF83E" w14:textId="77777777" w:rsidR="00724913" w:rsidRPr="00C7627E" w:rsidRDefault="009837EC" w:rsidP="007C436E">
            <w:pPr>
              <w:jc w:val="center"/>
              <w:rPr>
                <w:color w:val="000000"/>
              </w:rPr>
            </w:pPr>
            <w:r>
              <w:rPr>
                <w:color w:val="000000"/>
              </w:rPr>
              <w:t>-13.4 – 5.2</w:t>
            </w:r>
            <w:r w:rsidR="00EB451E">
              <w:rPr>
                <w:color w:val="000000"/>
              </w:rPr>
              <w:t>%</w:t>
            </w:r>
          </w:p>
        </w:tc>
      </w:tr>
    </w:tbl>
    <w:p w14:paraId="612660E9" w14:textId="77777777" w:rsidR="00A34529" w:rsidRDefault="00EF7B80" w:rsidP="00EF7B80">
      <w:pPr>
        <w:pStyle w:val="Aftertable"/>
      </w:pPr>
      <w:r>
        <w:t xml:space="preserve">SD: standard deviation; </w:t>
      </w:r>
      <w:r w:rsidR="00EC5B11">
        <w:t>Abs: absolute change; Rel: relative change (%)</w:t>
      </w:r>
    </w:p>
    <w:p w14:paraId="1860BA4A" w14:textId="5ADCB0F8" w:rsidR="00901D74" w:rsidRDefault="0040192E" w:rsidP="00901D74">
      <w:pPr>
        <w:pStyle w:val="figure"/>
      </w:pPr>
      <w:r>
        <w:rPr>
          <w:noProof/>
          <w:lang w:eastAsia="en-GB"/>
        </w:rPr>
        <w:drawing>
          <wp:inline distT="0" distB="0" distL="0" distR="0" wp14:anchorId="0662B8A8" wp14:editId="23BB1335">
            <wp:extent cx="6021705" cy="3959225"/>
            <wp:effectExtent l="0" t="0" r="0" b="0"/>
            <wp:docPr id="35" name="Picture 35" descr="FVC two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VC two visits"/>
                    <pic:cNvPicPr>
                      <a:picLocks noChangeAspect="1" noChangeArrowheads="1"/>
                    </pic:cNvPicPr>
                  </pic:nvPicPr>
                  <pic:blipFill>
                    <a:blip r:embed="rId64">
                      <a:extLst>
                        <a:ext uri="{28A0092B-C50C-407E-A947-70E740481C1C}">
                          <a14:useLocalDpi xmlns:a14="http://schemas.microsoft.com/office/drawing/2010/main" val="0"/>
                        </a:ext>
                      </a:extLst>
                    </a:blip>
                    <a:srcRect b="-3136"/>
                    <a:stretch>
                      <a:fillRect/>
                    </a:stretch>
                  </pic:blipFill>
                  <pic:spPr bwMode="auto">
                    <a:xfrm>
                      <a:off x="0" y="0"/>
                      <a:ext cx="6021705" cy="3959225"/>
                    </a:xfrm>
                    <a:prstGeom prst="rect">
                      <a:avLst/>
                    </a:prstGeom>
                    <a:noFill/>
                    <a:ln>
                      <a:noFill/>
                    </a:ln>
                  </pic:spPr>
                </pic:pic>
              </a:graphicData>
            </a:graphic>
          </wp:inline>
        </w:drawing>
      </w:r>
    </w:p>
    <w:p w14:paraId="51D77516" w14:textId="43E4CA55" w:rsidR="00311C6A" w:rsidRDefault="000303A8" w:rsidP="00901D74">
      <w:pPr>
        <w:pStyle w:val="Caption"/>
      </w:pPr>
      <w:bookmarkStart w:id="3830" w:name="_Toc494795739"/>
      <w:bookmarkStart w:id="3831" w:name="_Toc3145329"/>
      <w:r>
        <w:t>Figure</w:t>
      </w:r>
      <w:r w:rsidR="00901D74">
        <w:t xml:space="preserve"> </w:t>
      </w:r>
      <w:ins w:id="3832"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83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834" w:author="Nicholas Weatherley" w:date="2019-03-05T22:36:00Z">
        <w:r w:rsidR="00D5585D">
          <w:rPr>
            <w:noProof/>
          </w:rPr>
          <w:t>5</w:t>
        </w:r>
        <w:r w:rsidR="00D5585D">
          <w:fldChar w:fldCharType="end"/>
        </w:r>
      </w:ins>
      <w:ins w:id="3835" w:author="Windows User" w:date="2018-11-01T14:27:00Z">
        <w:del w:id="3836" w:author="Nicholas Weatherley" w:date="2019-03-05T22:36:00Z">
          <w:r w:rsidR="002F70B6" w:rsidDel="00D5585D">
            <w:fldChar w:fldCharType="begin"/>
          </w:r>
          <w:r w:rsidR="002F70B6" w:rsidDel="00D5585D">
            <w:delInstrText xml:space="preserve"> STYLEREF 1 \s </w:delInstrText>
          </w:r>
        </w:del>
      </w:ins>
      <w:del w:id="3837" w:author="Nicholas Weatherley" w:date="2019-03-05T22:36:00Z">
        <w:r w:rsidR="002F70B6" w:rsidDel="00D5585D">
          <w:fldChar w:fldCharType="separate"/>
        </w:r>
        <w:r w:rsidR="0024585E" w:rsidDel="00D5585D">
          <w:rPr>
            <w:noProof/>
          </w:rPr>
          <w:delText>3</w:delText>
        </w:r>
      </w:del>
      <w:ins w:id="3838" w:author="Windows User" w:date="2018-11-01T14:27:00Z">
        <w:del w:id="383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840" w:author="Nicholas Weatherley" w:date="2019-03-05T22:36:00Z">
        <w:r w:rsidR="002F70B6" w:rsidDel="00D5585D">
          <w:fldChar w:fldCharType="end"/>
        </w:r>
      </w:del>
      <w:del w:id="384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122E84">
        <w:t>: Change in FVC over first six months</w:t>
      </w:r>
      <w:bookmarkEnd w:id="3830"/>
      <w:bookmarkEnd w:id="3831"/>
    </w:p>
    <w:p w14:paraId="51B39C6A" w14:textId="142B6965" w:rsidR="00122E84" w:rsidRPr="00122E84" w:rsidRDefault="00122E84" w:rsidP="00122E84">
      <w:pPr>
        <w:pStyle w:val="Figuretext"/>
      </w:pPr>
      <w:r>
        <w:t>S</w:t>
      </w:r>
      <w:r w:rsidR="00D829CD">
        <w:t>tatistical s</w:t>
      </w:r>
      <w:r>
        <w:t>ignificance determined by Wilcoxon rank tests. Two-tailed p-values &lt; 0.05 are denoted by *</w:t>
      </w:r>
      <w:r w:rsidR="00280429">
        <w:t xml:space="preserve">. FVC: forced vital </w:t>
      </w:r>
      <w:r w:rsidR="004F2340">
        <w:t>capacity</w:t>
      </w:r>
      <w:r w:rsidR="00280429">
        <w:t>.</w:t>
      </w:r>
    </w:p>
    <w:p w14:paraId="72847D06" w14:textId="77777777" w:rsidR="00A34529" w:rsidRDefault="00A34529" w:rsidP="00A34529">
      <w:pPr>
        <w:pStyle w:val="Heading4"/>
      </w:pPr>
      <w:r>
        <w:lastRenderedPageBreak/>
        <w:t>Visit 3</w:t>
      </w:r>
    </w:p>
    <w:p w14:paraId="2BA237EE" w14:textId="608BDB11" w:rsidR="006B4527" w:rsidRPr="006B4527" w:rsidRDefault="006B4527" w:rsidP="006B4527">
      <w:r>
        <w:t xml:space="preserve">Spirometry outcomes from </w:t>
      </w:r>
      <w:r w:rsidR="009F4DCC">
        <w:t>visit</w:t>
      </w:r>
      <w:r>
        <w:t xml:space="preserve"> 3 (12 months) are provided in</w:t>
      </w:r>
      <w:r w:rsidR="000303A8">
        <w:t xml:space="preserve"> Table</w:t>
      </w:r>
      <w:r>
        <w:t xml:space="preserve"> 3.5.</w:t>
      </w:r>
      <w:r w:rsidRPr="006B4527">
        <w:t xml:space="preserve"> </w:t>
      </w:r>
      <w:r>
        <w:t xml:space="preserve">Changes in FVC, statistically assessed by Friedman Tests are shown in </w:t>
      </w:r>
      <w:r w:rsidR="000303A8">
        <w:t>Figure</w:t>
      </w:r>
      <w:r>
        <w:t xml:space="preserve"> 3.6.</w:t>
      </w:r>
    </w:p>
    <w:p w14:paraId="5FBD4C4F" w14:textId="3D6E07F0" w:rsidR="00C95786" w:rsidRDefault="00C95786" w:rsidP="00C95786">
      <w:pPr>
        <w:pStyle w:val="TableTitle0"/>
      </w:pPr>
      <w:bookmarkStart w:id="3842" w:name="_Toc3145478"/>
      <w:r>
        <w:t xml:space="preserve">Table </w:t>
      </w:r>
      <w:ins w:id="3843"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4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845" w:author="Nicholas Weatherley" w:date="2019-03-04T21:03:00Z">
        <w:r w:rsidR="00E96948">
          <w:rPr>
            <w:noProof/>
          </w:rPr>
          <w:t>5</w:t>
        </w:r>
        <w:r w:rsidR="00E96948">
          <w:fldChar w:fldCharType="end"/>
        </w:r>
      </w:ins>
      <w:ins w:id="3846" w:author="Windows User" w:date="2018-11-01T15:46:00Z">
        <w:del w:id="3847" w:author="Nicholas Weatherley" w:date="2019-03-04T21:03:00Z">
          <w:r w:rsidR="00743FFA" w:rsidDel="00E96948">
            <w:fldChar w:fldCharType="begin"/>
          </w:r>
          <w:r w:rsidR="00743FFA" w:rsidDel="00E96948">
            <w:delInstrText xml:space="preserve"> STYLEREF 1 \s </w:delInstrText>
          </w:r>
        </w:del>
      </w:ins>
      <w:del w:id="3848" w:author="Nicholas Weatherley" w:date="2019-03-04T21:03:00Z">
        <w:r w:rsidR="00743FFA" w:rsidDel="00E96948">
          <w:fldChar w:fldCharType="separate"/>
        </w:r>
        <w:r w:rsidR="0024585E" w:rsidDel="00E96948">
          <w:rPr>
            <w:noProof/>
          </w:rPr>
          <w:delText>3</w:delText>
        </w:r>
      </w:del>
      <w:ins w:id="3849" w:author="Windows User" w:date="2018-11-01T15:46:00Z">
        <w:del w:id="385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51" w:author="Nicholas Weatherley" w:date="2019-03-04T21:03:00Z">
        <w:r w:rsidR="00743FFA" w:rsidDel="00E96948">
          <w:fldChar w:fldCharType="end"/>
        </w:r>
      </w:del>
      <w:del w:id="385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5</w:delText>
        </w:r>
        <w:r w:rsidR="00BB544F" w:rsidDel="004435D9">
          <w:fldChar w:fldCharType="end"/>
        </w:r>
      </w:del>
      <w:r>
        <w:t xml:space="preserve">: </w:t>
      </w:r>
      <w:r w:rsidRPr="00C95786">
        <w:t>Visit 3 spirometry results summary</w:t>
      </w:r>
      <w:bookmarkEnd w:id="3842"/>
    </w:p>
    <w:tbl>
      <w:tblPr>
        <w:tblStyle w:val="LightShading"/>
        <w:tblW w:w="9747" w:type="dxa"/>
        <w:tblLook w:val="04A0" w:firstRow="1" w:lastRow="0" w:firstColumn="1" w:lastColumn="0" w:noHBand="0" w:noVBand="1"/>
      </w:tblPr>
      <w:tblGrid>
        <w:gridCol w:w="3369"/>
        <w:gridCol w:w="1984"/>
        <w:gridCol w:w="1985"/>
        <w:gridCol w:w="2409"/>
      </w:tblGrid>
      <w:tr w:rsidR="00DA7EE8" w:rsidRPr="00BE61C4" w14:paraId="2DF4363D" w14:textId="77777777" w:rsidTr="00DA7EE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3369" w:type="dxa"/>
            <w:shd w:val="clear" w:color="auto" w:fill="000000" w:themeFill="text1"/>
          </w:tcPr>
          <w:p w14:paraId="7C2559B9" w14:textId="77777777" w:rsidR="00B50876" w:rsidRPr="00BE61C4" w:rsidRDefault="00B50876" w:rsidP="00C7627E">
            <w:pPr>
              <w:jc w:val="left"/>
              <w:rPr>
                <w:color w:val="FFFFFF" w:themeColor="background1"/>
                <w:sz w:val="22"/>
                <w:szCs w:val="22"/>
              </w:rPr>
            </w:pPr>
            <w:r w:rsidRPr="00BE61C4">
              <w:rPr>
                <w:color w:val="FFFFFF" w:themeColor="background1"/>
                <w:sz w:val="22"/>
                <w:szCs w:val="22"/>
              </w:rPr>
              <w:t>Parameter (units)</w:t>
            </w:r>
          </w:p>
        </w:tc>
        <w:tc>
          <w:tcPr>
            <w:tcW w:w="1984" w:type="dxa"/>
            <w:shd w:val="clear" w:color="auto" w:fill="000000" w:themeFill="text1"/>
          </w:tcPr>
          <w:p w14:paraId="3FF0050B" w14:textId="77777777" w:rsidR="00B50876" w:rsidRPr="00BE61C4" w:rsidRDefault="00B50876" w:rsidP="00C7627E">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2"/>
                <w:szCs w:val="22"/>
              </w:rPr>
            </w:pPr>
            <w:r w:rsidRPr="00BE61C4">
              <w:rPr>
                <w:color w:val="FFFFFF" w:themeColor="background1"/>
                <w:sz w:val="22"/>
                <w:szCs w:val="22"/>
              </w:rPr>
              <w:t>Mean</w:t>
            </w:r>
          </w:p>
        </w:tc>
        <w:tc>
          <w:tcPr>
            <w:tcW w:w="1985" w:type="dxa"/>
            <w:shd w:val="clear" w:color="auto" w:fill="000000" w:themeFill="text1"/>
          </w:tcPr>
          <w:p w14:paraId="75FE5421" w14:textId="77777777" w:rsidR="00B50876" w:rsidRPr="00BE61C4" w:rsidRDefault="00B50876" w:rsidP="00C7627E">
            <w:pPr>
              <w:ind w:left="-108" w:right="-108"/>
              <w:jc w:val="center"/>
              <w:cnfStyle w:val="100000000000" w:firstRow="1" w:lastRow="0" w:firstColumn="0" w:lastColumn="0" w:oddVBand="0" w:evenVBand="0" w:oddHBand="0" w:evenHBand="0" w:firstRowFirstColumn="0" w:firstRowLastColumn="0" w:lastRowFirstColumn="0" w:lastRowLastColumn="0"/>
              <w:rPr>
                <w:color w:val="FFFFFF" w:themeColor="background1"/>
                <w:sz w:val="22"/>
                <w:szCs w:val="22"/>
              </w:rPr>
            </w:pPr>
            <w:r w:rsidRPr="00BE61C4">
              <w:rPr>
                <w:color w:val="FFFFFF" w:themeColor="background1"/>
                <w:sz w:val="22"/>
                <w:szCs w:val="22"/>
              </w:rPr>
              <w:t>SD</w:t>
            </w:r>
          </w:p>
        </w:tc>
        <w:tc>
          <w:tcPr>
            <w:tcW w:w="2409" w:type="dxa"/>
            <w:shd w:val="clear" w:color="auto" w:fill="000000" w:themeFill="text1"/>
          </w:tcPr>
          <w:p w14:paraId="38EE6DB9" w14:textId="77777777" w:rsidR="00B50876" w:rsidRPr="00BE61C4" w:rsidRDefault="00B50876" w:rsidP="00C7627E">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2"/>
                <w:szCs w:val="22"/>
              </w:rPr>
            </w:pPr>
            <w:r w:rsidRPr="00BE61C4">
              <w:rPr>
                <w:color w:val="FFFFFF" w:themeColor="background1"/>
                <w:sz w:val="22"/>
                <w:szCs w:val="22"/>
              </w:rPr>
              <w:t>Range</w:t>
            </w:r>
          </w:p>
        </w:tc>
      </w:tr>
      <w:tr w:rsidR="00B50876" w:rsidRPr="00BE61C4" w14:paraId="3EC79731" w14:textId="77777777" w:rsidTr="00DA7EE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0CD18872" w14:textId="1EA9EF6D" w:rsidR="00B50876" w:rsidRPr="00BE61C4" w:rsidRDefault="006479DC" w:rsidP="00C7627E">
            <w:pPr>
              <w:jc w:val="left"/>
              <w:rPr>
                <w:sz w:val="22"/>
                <w:szCs w:val="22"/>
              </w:rPr>
            </w:pPr>
            <w:r w:rsidRPr="00BE61C4">
              <w:rPr>
                <w:sz w:val="22"/>
                <w:szCs w:val="22"/>
              </w:rPr>
              <w:t>FVC (</w:t>
            </w:r>
            <w:r w:rsidR="00B50876" w:rsidRPr="00BE61C4">
              <w:rPr>
                <w:sz w:val="22"/>
                <w:szCs w:val="22"/>
              </w:rPr>
              <w:t>L)</w:t>
            </w:r>
          </w:p>
          <w:p w14:paraId="5D6C3F6D" w14:textId="1F4F5230" w:rsidR="0065708E" w:rsidRPr="00BE61C4" w:rsidRDefault="0065708E" w:rsidP="0065708E">
            <w:pPr>
              <w:jc w:val="left"/>
              <w:rPr>
                <w:sz w:val="22"/>
                <w:szCs w:val="22"/>
              </w:rPr>
            </w:pPr>
            <w:r w:rsidRPr="00BE61C4">
              <w:rPr>
                <w:sz w:val="22"/>
                <w:szCs w:val="22"/>
              </w:rPr>
              <w:t>Visit 2 – visit 3 change (Abs)</w:t>
            </w:r>
          </w:p>
          <w:p w14:paraId="1CCA136A" w14:textId="1B74ADEC" w:rsidR="0065708E" w:rsidRPr="00BE61C4" w:rsidRDefault="0065708E" w:rsidP="0065708E">
            <w:pPr>
              <w:jc w:val="left"/>
              <w:rPr>
                <w:sz w:val="22"/>
                <w:szCs w:val="22"/>
              </w:rPr>
            </w:pPr>
            <w:r w:rsidRPr="00BE61C4">
              <w:rPr>
                <w:sz w:val="22"/>
                <w:szCs w:val="22"/>
              </w:rPr>
              <w:t>Visit 2 – visit 3 change (</w:t>
            </w:r>
            <w:r w:rsidR="009F4DCC" w:rsidRPr="00BE61C4">
              <w:rPr>
                <w:sz w:val="22"/>
                <w:szCs w:val="22"/>
              </w:rPr>
              <w:t>Reel</w:t>
            </w:r>
            <w:r w:rsidRPr="00BE61C4">
              <w:rPr>
                <w:sz w:val="22"/>
                <w:szCs w:val="22"/>
              </w:rPr>
              <w:t>)</w:t>
            </w:r>
          </w:p>
          <w:p w14:paraId="0F5782AE" w14:textId="77777777" w:rsidR="0065708E" w:rsidRPr="00BE61C4" w:rsidRDefault="0065708E" w:rsidP="0065708E">
            <w:pPr>
              <w:jc w:val="left"/>
              <w:rPr>
                <w:sz w:val="22"/>
                <w:szCs w:val="22"/>
              </w:rPr>
            </w:pPr>
            <w:r w:rsidRPr="00BE61C4">
              <w:rPr>
                <w:sz w:val="22"/>
                <w:szCs w:val="22"/>
              </w:rPr>
              <w:t>Visit 1 – visit 3 change (Abs)</w:t>
            </w:r>
          </w:p>
          <w:p w14:paraId="2B3D1764" w14:textId="77777777" w:rsidR="00B50876" w:rsidRPr="00BE61C4" w:rsidRDefault="0065708E" w:rsidP="0065708E">
            <w:pPr>
              <w:jc w:val="left"/>
              <w:rPr>
                <w:sz w:val="22"/>
                <w:szCs w:val="22"/>
              </w:rPr>
            </w:pPr>
            <w:r w:rsidRPr="00BE61C4">
              <w:rPr>
                <w:sz w:val="22"/>
                <w:szCs w:val="22"/>
              </w:rPr>
              <w:t>Visit 1 – visit 3 change (Rel)</w:t>
            </w:r>
          </w:p>
        </w:tc>
        <w:tc>
          <w:tcPr>
            <w:tcW w:w="1984" w:type="dxa"/>
            <w:shd w:val="clear" w:color="auto" w:fill="auto"/>
          </w:tcPr>
          <w:p w14:paraId="613B3C43" w14:textId="4443DD85" w:rsidR="00B50876" w:rsidRPr="00BE61C4" w:rsidRDefault="00F915CB"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2.97</w:t>
            </w:r>
          </w:p>
          <w:p w14:paraId="6138BFBE" w14:textId="31E2EC68" w:rsidR="005B3172" w:rsidRPr="00BE61C4" w:rsidRDefault="00F915CB"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07</w:t>
            </w:r>
          </w:p>
          <w:p w14:paraId="0E6FDB25" w14:textId="77777777" w:rsidR="005B3172" w:rsidRPr="00BE61C4" w:rsidRDefault="00AF065D"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6.2</w:t>
            </w:r>
          </w:p>
          <w:p w14:paraId="71A9CE59" w14:textId="7157E717" w:rsidR="00AF065D" w:rsidRPr="00BE61C4" w:rsidRDefault="00614F38"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w:t>
            </w:r>
            <w:r w:rsidR="00F915CB" w:rsidRPr="00BE61C4">
              <w:rPr>
                <w:sz w:val="22"/>
                <w:szCs w:val="22"/>
              </w:rPr>
              <w:t>0.21</w:t>
            </w:r>
          </w:p>
          <w:p w14:paraId="61B72A6C" w14:textId="1C4F5771" w:rsidR="00AF065D" w:rsidRPr="00BE61C4" w:rsidRDefault="002E4D4A"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6.</w:t>
            </w:r>
            <w:r w:rsidR="00F915CB" w:rsidRPr="00BE61C4">
              <w:rPr>
                <w:sz w:val="22"/>
                <w:szCs w:val="22"/>
              </w:rPr>
              <w:t>6</w:t>
            </w:r>
          </w:p>
        </w:tc>
        <w:tc>
          <w:tcPr>
            <w:tcW w:w="1985" w:type="dxa"/>
            <w:shd w:val="clear" w:color="auto" w:fill="auto"/>
          </w:tcPr>
          <w:p w14:paraId="41D72602" w14:textId="6ABB1617" w:rsidR="00B50876" w:rsidRPr="00BE61C4" w:rsidRDefault="00F915CB"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96</w:t>
            </w:r>
          </w:p>
          <w:p w14:paraId="234977EE" w14:textId="77777777" w:rsidR="005B3172" w:rsidRPr="00BE61C4" w:rsidRDefault="005B3172"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18</w:t>
            </w:r>
          </w:p>
          <w:p w14:paraId="7436C7C5" w14:textId="77777777" w:rsidR="00AF065D" w:rsidRPr="00BE61C4" w:rsidRDefault="00AF065D"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7.7</w:t>
            </w:r>
          </w:p>
          <w:p w14:paraId="1A5E28A4" w14:textId="0B7AE1F4" w:rsidR="00AF065D" w:rsidRPr="00BE61C4" w:rsidRDefault="00B144F1"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26</w:t>
            </w:r>
          </w:p>
          <w:p w14:paraId="4AE35BEF" w14:textId="13DB7A2C" w:rsidR="00AF065D" w:rsidRPr="00BE61C4" w:rsidRDefault="002E4D4A"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7.</w:t>
            </w:r>
            <w:r w:rsidR="00F915CB" w:rsidRPr="00BE61C4">
              <w:rPr>
                <w:sz w:val="22"/>
                <w:szCs w:val="22"/>
              </w:rPr>
              <w:t>5</w:t>
            </w:r>
          </w:p>
        </w:tc>
        <w:tc>
          <w:tcPr>
            <w:tcW w:w="2409" w:type="dxa"/>
            <w:shd w:val="clear" w:color="auto" w:fill="auto"/>
          </w:tcPr>
          <w:p w14:paraId="30C7577E" w14:textId="77777777" w:rsidR="00B50876" w:rsidRPr="00BE61C4" w:rsidRDefault="005B3172"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1.73 – 5.35</w:t>
            </w:r>
          </w:p>
          <w:p w14:paraId="116823E6" w14:textId="77777777" w:rsidR="005B3172" w:rsidRPr="00BE61C4" w:rsidRDefault="005B3172"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32 – 0.12</w:t>
            </w:r>
          </w:p>
          <w:p w14:paraId="749ACCA5" w14:textId="77777777" w:rsidR="00AF065D" w:rsidRPr="00BE61C4" w:rsidRDefault="00AF065D"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19.8 – 2.5</w:t>
            </w:r>
          </w:p>
          <w:p w14:paraId="2949DC3E" w14:textId="0AAEDE36" w:rsidR="00AF065D" w:rsidRPr="00BE61C4" w:rsidRDefault="00B144F1"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0.72 – 0.13</w:t>
            </w:r>
          </w:p>
          <w:p w14:paraId="0F4AAC7B" w14:textId="2DA09D53" w:rsidR="00AF065D" w:rsidRPr="00BE61C4" w:rsidRDefault="002E4D4A" w:rsidP="00C7627E">
            <w:pPr>
              <w:jc w:val="center"/>
              <w:cnfStyle w:val="000000100000" w:firstRow="0" w:lastRow="0" w:firstColumn="0" w:lastColumn="0" w:oddVBand="0" w:evenVBand="0" w:oddHBand="1" w:evenHBand="0" w:firstRowFirstColumn="0" w:firstRowLastColumn="0" w:lastRowFirstColumn="0" w:lastRowLastColumn="0"/>
              <w:rPr>
                <w:sz w:val="22"/>
                <w:szCs w:val="22"/>
              </w:rPr>
            </w:pPr>
            <w:r w:rsidRPr="00BE61C4">
              <w:rPr>
                <w:sz w:val="22"/>
                <w:szCs w:val="22"/>
              </w:rPr>
              <w:t>-19.8 – 4.7</w:t>
            </w:r>
          </w:p>
        </w:tc>
      </w:tr>
      <w:tr w:rsidR="00B50876" w:rsidRPr="00BE61C4" w14:paraId="6374EEC2" w14:textId="77777777" w:rsidTr="00DA7EE8">
        <w:trPr>
          <w:cantSplit/>
        </w:trPr>
        <w:tc>
          <w:tcPr>
            <w:cnfStyle w:val="001000000000" w:firstRow="0" w:lastRow="0" w:firstColumn="1" w:lastColumn="0" w:oddVBand="0" w:evenVBand="0" w:oddHBand="0" w:evenHBand="0" w:firstRowFirstColumn="0" w:firstRowLastColumn="0" w:lastRowFirstColumn="0" w:lastRowLastColumn="0"/>
            <w:tcW w:w="3369" w:type="dxa"/>
            <w:shd w:val="clear" w:color="auto" w:fill="F2F2F2" w:themeFill="background1" w:themeFillShade="F2"/>
          </w:tcPr>
          <w:p w14:paraId="0A000899" w14:textId="77777777" w:rsidR="00B50876" w:rsidRPr="00BE61C4" w:rsidRDefault="00B50876" w:rsidP="00C7627E">
            <w:pPr>
              <w:jc w:val="left"/>
              <w:rPr>
                <w:sz w:val="22"/>
                <w:szCs w:val="22"/>
              </w:rPr>
            </w:pPr>
            <w:r w:rsidRPr="00BE61C4">
              <w:rPr>
                <w:sz w:val="22"/>
                <w:szCs w:val="22"/>
              </w:rPr>
              <w:t>FVC (% predicted)</w:t>
            </w:r>
          </w:p>
          <w:p w14:paraId="3E56883C" w14:textId="77777777" w:rsidR="0065708E" w:rsidRPr="00BE61C4" w:rsidRDefault="0065708E" w:rsidP="0065708E">
            <w:pPr>
              <w:jc w:val="left"/>
              <w:rPr>
                <w:sz w:val="22"/>
                <w:szCs w:val="22"/>
              </w:rPr>
            </w:pPr>
            <w:r w:rsidRPr="00BE61C4">
              <w:rPr>
                <w:sz w:val="22"/>
                <w:szCs w:val="22"/>
              </w:rPr>
              <w:t>Visit 2 – visit 3 change (Abs)</w:t>
            </w:r>
          </w:p>
          <w:p w14:paraId="18B5378C" w14:textId="77777777" w:rsidR="0065708E" w:rsidRPr="00BE61C4" w:rsidRDefault="0065708E" w:rsidP="0065708E">
            <w:pPr>
              <w:jc w:val="left"/>
              <w:rPr>
                <w:sz w:val="22"/>
                <w:szCs w:val="22"/>
              </w:rPr>
            </w:pPr>
            <w:r w:rsidRPr="00BE61C4">
              <w:rPr>
                <w:sz w:val="22"/>
                <w:szCs w:val="22"/>
              </w:rPr>
              <w:t>Visit 2 – visit 3 change (Rel)</w:t>
            </w:r>
          </w:p>
          <w:p w14:paraId="7B20AFDA" w14:textId="77777777" w:rsidR="0065708E" w:rsidRPr="00BE61C4" w:rsidRDefault="0065708E" w:rsidP="0065708E">
            <w:pPr>
              <w:jc w:val="left"/>
              <w:rPr>
                <w:sz w:val="22"/>
                <w:szCs w:val="22"/>
              </w:rPr>
            </w:pPr>
            <w:r w:rsidRPr="00BE61C4">
              <w:rPr>
                <w:sz w:val="22"/>
                <w:szCs w:val="22"/>
              </w:rPr>
              <w:t>Visit 1 – visit 3 change (Abs)</w:t>
            </w:r>
          </w:p>
          <w:p w14:paraId="30072EAA" w14:textId="77777777" w:rsidR="00B50876" w:rsidRPr="00BE61C4" w:rsidRDefault="0065708E" w:rsidP="0065708E">
            <w:pPr>
              <w:jc w:val="left"/>
              <w:rPr>
                <w:sz w:val="22"/>
                <w:szCs w:val="22"/>
              </w:rPr>
            </w:pPr>
            <w:r w:rsidRPr="00BE61C4">
              <w:rPr>
                <w:sz w:val="22"/>
                <w:szCs w:val="22"/>
              </w:rPr>
              <w:t>Visit 1 – visit 3 change (Rel)</w:t>
            </w:r>
          </w:p>
        </w:tc>
        <w:tc>
          <w:tcPr>
            <w:tcW w:w="1984" w:type="dxa"/>
            <w:shd w:val="clear" w:color="auto" w:fill="F2F2F2" w:themeFill="background1" w:themeFillShade="F2"/>
          </w:tcPr>
          <w:p w14:paraId="5B40A0CE" w14:textId="7545A26C" w:rsidR="00B50876" w:rsidRPr="00BE61C4" w:rsidRDefault="00F915CB"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79</w:t>
            </w:r>
            <w:r w:rsidR="00700A0E" w:rsidRPr="00BE61C4">
              <w:rPr>
                <w:sz w:val="22"/>
                <w:szCs w:val="22"/>
              </w:rPr>
              <w:t>.9</w:t>
            </w:r>
          </w:p>
          <w:p w14:paraId="5965D2FB" w14:textId="21400752"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0.2</w:t>
            </w:r>
          </w:p>
          <w:p w14:paraId="325BC059" w14:textId="629AF7AF"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0.4</w:t>
            </w:r>
          </w:p>
          <w:p w14:paraId="04EEF605" w14:textId="1BFA9DDB"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4.0</w:t>
            </w:r>
          </w:p>
          <w:p w14:paraId="1E95FBF6" w14:textId="35761AA3"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4.</w:t>
            </w:r>
            <w:r w:rsidR="005215DD" w:rsidRPr="00BE61C4">
              <w:rPr>
                <w:sz w:val="22"/>
                <w:szCs w:val="22"/>
              </w:rPr>
              <w:t>8</w:t>
            </w:r>
          </w:p>
        </w:tc>
        <w:tc>
          <w:tcPr>
            <w:tcW w:w="1985" w:type="dxa"/>
            <w:shd w:val="clear" w:color="auto" w:fill="F2F2F2" w:themeFill="background1" w:themeFillShade="F2"/>
          </w:tcPr>
          <w:p w14:paraId="5E60CF91" w14:textId="0D5EC31B" w:rsidR="00B50876" w:rsidRPr="00BE61C4" w:rsidRDefault="00F915CB"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19.5</w:t>
            </w:r>
          </w:p>
          <w:p w14:paraId="4307DEE4" w14:textId="7FC5067C"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5.5</w:t>
            </w:r>
          </w:p>
          <w:p w14:paraId="1FFEBC47" w14:textId="77BF5E3F" w:rsidR="00700A0E" w:rsidRPr="00BE61C4" w:rsidRDefault="005215DD"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6.4</w:t>
            </w:r>
          </w:p>
          <w:p w14:paraId="0A89B568" w14:textId="3567ED54" w:rsidR="00700A0E" w:rsidRPr="00BE61C4" w:rsidRDefault="005215DD"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6.3</w:t>
            </w:r>
          </w:p>
          <w:p w14:paraId="7AEFDBCA" w14:textId="0F94B0D5" w:rsidR="00700A0E" w:rsidRPr="00BE61C4" w:rsidRDefault="00C677A8"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7.</w:t>
            </w:r>
            <w:r w:rsidR="005215DD" w:rsidRPr="00BE61C4">
              <w:rPr>
                <w:sz w:val="22"/>
                <w:szCs w:val="22"/>
              </w:rPr>
              <w:t>5</w:t>
            </w:r>
          </w:p>
        </w:tc>
        <w:tc>
          <w:tcPr>
            <w:tcW w:w="2409" w:type="dxa"/>
            <w:shd w:val="clear" w:color="auto" w:fill="F2F2F2" w:themeFill="background1" w:themeFillShade="F2"/>
          </w:tcPr>
          <w:p w14:paraId="60010071" w14:textId="77777777" w:rsidR="00B50876"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55.1 – 117.1</w:t>
            </w:r>
          </w:p>
          <w:p w14:paraId="217AC898" w14:textId="720608C7"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7.6 – 12.5</w:t>
            </w:r>
          </w:p>
          <w:p w14:paraId="7E6E2504" w14:textId="1678A009"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12.1 – 14.5</w:t>
            </w:r>
          </w:p>
          <w:p w14:paraId="628EF453" w14:textId="6C69CC68" w:rsidR="00700A0E" w:rsidRPr="00BE61C4" w:rsidRDefault="00700A0E"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16.9 – 4.6</w:t>
            </w:r>
          </w:p>
          <w:p w14:paraId="5ECFC2E7" w14:textId="37BAA25E" w:rsidR="00700A0E" w:rsidRPr="00BE61C4" w:rsidRDefault="00C677A8" w:rsidP="00C762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BE61C4">
              <w:rPr>
                <w:sz w:val="22"/>
                <w:szCs w:val="22"/>
              </w:rPr>
              <w:t>-19.1 – 6.7</w:t>
            </w:r>
          </w:p>
        </w:tc>
      </w:tr>
    </w:tbl>
    <w:p w14:paraId="17F87653" w14:textId="4F07585F" w:rsidR="00A34529" w:rsidRDefault="00614F38" w:rsidP="00614F38">
      <w:pPr>
        <w:pStyle w:val="Aftertable"/>
      </w:pPr>
      <w:r>
        <w:t xml:space="preserve">VC: forced vital capacity; SD: </w:t>
      </w:r>
      <w:r w:rsidR="004F2340">
        <w:t>standard deviation</w:t>
      </w:r>
      <w:r>
        <w:t>; Abs: absolu</w:t>
      </w:r>
      <w:r w:rsidR="00700A0E">
        <w:t>te change</w:t>
      </w:r>
      <w:r>
        <w:t>; Rel: relative change in %.</w:t>
      </w:r>
      <w:r w:rsidR="00F915CB">
        <w:t xml:space="preserve"> L to 3sf, % to 1dp.</w:t>
      </w:r>
    </w:p>
    <w:p w14:paraId="5D00AF14" w14:textId="77777777" w:rsidR="00280429" w:rsidRDefault="00280429" w:rsidP="00280429">
      <w:pPr>
        <w:pStyle w:val="figure"/>
      </w:pPr>
      <w:r>
        <w:rPr>
          <w:noProof/>
          <w:lang w:eastAsia="en-GB"/>
        </w:rPr>
        <w:lastRenderedPageBreak/>
        <w:drawing>
          <wp:inline distT="0" distB="0" distL="0" distR="0" wp14:anchorId="6BAE826D" wp14:editId="6698299F">
            <wp:extent cx="4871625" cy="4173337"/>
            <wp:effectExtent l="0" t="0" r="571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FVC 12 month changes.png"/>
                    <pic:cNvPicPr/>
                  </pic:nvPicPr>
                  <pic:blipFill>
                    <a:blip r:embed="rId65">
                      <a:extLst>
                        <a:ext uri="{28A0092B-C50C-407E-A947-70E740481C1C}">
                          <a14:useLocalDpi xmlns:a14="http://schemas.microsoft.com/office/drawing/2010/main" val="0"/>
                        </a:ext>
                      </a:extLst>
                    </a:blip>
                    <a:stretch>
                      <a:fillRect/>
                    </a:stretch>
                  </pic:blipFill>
                  <pic:spPr>
                    <a:xfrm>
                      <a:off x="0" y="0"/>
                      <a:ext cx="4877566" cy="4178426"/>
                    </a:xfrm>
                    <a:prstGeom prst="rect">
                      <a:avLst/>
                    </a:prstGeom>
                  </pic:spPr>
                </pic:pic>
              </a:graphicData>
            </a:graphic>
          </wp:inline>
        </w:drawing>
      </w:r>
    </w:p>
    <w:p w14:paraId="076F82FF" w14:textId="61371E29" w:rsidR="00280429" w:rsidRDefault="000303A8" w:rsidP="00280429">
      <w:pPr>
        <w:pStyle w:val="Caption"/>
      </w:pPr>
      <w:bookmarkStart w:id="3853" w:name="_Toc3145330"/>
      <w:r>
        <w:t>Figure</w:t>
      </w:r>
      <w:r w:rsidR="00280429">
        <w:t xml:space="preserve"> </w:t>
      </w:r>
      <w:ins w:id="3854"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85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856" w:author="Nicholas Weatherley" w:date="2019-03-05T22:36:00Z">
        <w:r w:rsidR="00D5585D">
          <w:rPr>
            <w:noProof/>
          </w:rPr>
          <w:t>6</w:t>
        </w:r>
        <w:r w:rsidR="00D5585D">
          <w:fldChar w:fldCharType="end"/>
        </w:r>
      </w:ins>
      <w:ins w:id="3857" w:author="Windows User" w:date="2018-11-01T14:27:00Z">
        <w:del w:id="3858" w:author="Nicholas Weatherley" w:date="2019-03-05T22:36:00Z">
          <w:r w:rsidR="002F70B6" w:rsidDel="00D5585D">
            <w:fldChar w:fldCharType="begin"/>
          </w:r>
          <w:r w:rsidR="002F70B6" w:rsidDel="00D5585D">
            <w:delInstrText xml:space="preserve"> STYLEREF 1 \s </w:delInstrText>
          </w:r>
        </w:del>
      </w:ins>
      <w:del w:id="3859" w:author="Nicholas Weatherley" w:date="2019-03-05T22:36:00Z">
        <w:r w:rsidR="002F70B6" w:rsidDel="00D5585D">
          <w:fldChar w:fldCharType="separate"/>
        </w:r>
        <w:r w:rsidR="0024585E" w:rsidDel="00D5585D">
          <w:rPr>
            <w:noProof/>
          </w:rPr>
          <w:delText>3</w:delText>
        </w:r>
      </w:del>
      <w:ins w:id="3860" w:author="Windows User" w:date="2018-11-01T14:27:00Z">
        <w:del w:id="386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862" w:author="Nicholas Weatherley" w:date="2019-03-05T22:36:00Z">
        <w:r w:rsidR="002F70B6" w:rsidDel="00D5585D">
          <w:fldChar w:fldCharType="end"/>
        </w:r>
      </w:del>
      <w:del w:id="386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280429" w:rsidRPr="00280429">
        <w:t xml:space="preserve"> </w:t>
      </w:r>
      <w:r w:rsidR="00280429">
        <w:t>Change in FVC over twelve months</w:t>
      </w:r>
      <w:bookmarkEnd w:id="3853"/>
    </w:p>
    <w:p w14:paraId="0C7E462C" w14:textId="5EE4C188" w:rsidR="0097137E" w:rsidRDefault="00280429" w:rsidP="00280429">
      <w:pPr>
        <w:pStyle w:val="Figuretext"/>
      </w:pPr>
      <w:r>
        <w:t xml:space="preserve">Statistical significance determined by Friedman tests. Two-tailed p-values &lt; 0.05 are denoted by *. FVC: forced vital </w:t>
      </w:r>
      <w:r w:rsidR="0099045E">
        <w:t>capacity</w:t>
      </w:r>
    </w:p>
    <w:p w14:paraId="7B4EFC46" w14:textId="77777777" w:rsidR="00026BE1" w:rsidRDefault="00833814" w:rsidP="00CA4FF7">
      <w:pPr>
        <w:pStyle w:val="Heading3"/>
      </w:pPr>
      <w:r>
        <w:t>Carbon Monoxide Gas Transfer</w:t>
      </w:r>
      <w:r w:rsidR="00CA4FF7">
        <w:t xml:space="preserve"> Outcomes</w:t>
      </w:r>
    </w:p>
    <w:p w14:paraId="20311553" w14:textId="77777777" w:rsidR="00CA4FF7" w:rsidRPr="00CA4FF7" w:rsidRDefault="00CA4FF7" w:rsidP="00CA4FF7">
      <w:pPr>
        <w:pStyle w:val="Heading4"/>
      </w:pPr>
      <w:r>
        <w:t>Completion</w:t>
      </w:r>
    </w:p>
    <w:p w14:paraId="160BC96D" w14:textId="151FC3A7" w:rsidR="00290067" w:rsidRDefault="00290067" w:rsidP="00290067">
      <w:r>
        <w:t>All participants who attended the study visits completed all aspects of the single-breath carbon monoxide gas transfer technique</w:t>
      </w:r>
      <w:r w:rsidR="004A3BE7">
        <w:t xml:space="preserve"> during the first two visits</w:t>
      </w:r>
      <w:r>
        <w:t>.</w:t>
      </w:r>
      <w:r w:rsidR="004A3BE7">
        <w:t xml:space="preserve"> One participant was unable to perform the technique during their third visit.</w:t>
      </w:r>
      <w:r>
        <w:t xml:space="preserve"> There were no concerns about intra-participant reproducibility</w:t>
      </w:r>
      <w:r w:rsidR="009E3880">
        <w:t>, as</w:t>
      </w:r>
      <w:r w:rsidR="009E3880" w:rsidRPr="009E3880">
        <w:t xml:space="preserve"> </w:t>
      </w:r>
      <w:r w:rsidR="009E3880">
        <w:t>determined by international standards</w:t>
      </w:r>
      <w:r>
        <w:t>.</w:t>
      </w:r>
      <w:r w:rsidR="004A151A">
        <w:fldChar w:fldCharType="begin"/>
      </w:r>
      <w:r w:rsidR="00BE0F3E">
        <w:instrText xml:space="preserve"> ADDIN EN.CITE &lt;EndNote&gt;&lt;Cite&gt;&lt;Author&gt;Graham&lt;/Author&gt;&lt;Year&gt;2017&lt;/Year&gt;&lt;RecNum&gt;1024&lt;/RecNum&gt;&lt;DisplayText&gt;&lt;style face="superscript"&gt;125&lt;/style&gt;&lt;/DisplayText&gt;&lt;record&gt;&lt;rec-number&gt;1024&lt;/rec-number&gt;&lt;foreign-keys&gt;&lt;key app="EN" db-id="52evaf50e9fe5cewd9b555d6wtw099s0pzrz" timestamp="1491489359" guid="d4de88a8-fb84-47d2-9bf1-7b65ce9f6971"&gt;1024&lt;/key&gt;&lt;key app="ENWeb" db-id=""&gt;0&lt;/key&gt;&lt;/foreign-keys&gt;&lt;ref-type name="Journal Article"&gt;17&lt;/ref-type&gt;&lt;contributors&gt;&lt;authors&gt;&lt;author&gt;Graham, Brian L.&lt;/author&gt;&lt;author&gt;Brusasco, Vito&lt;/author&gt;&lt;author&gt;Burgos, Felip&lt;/author&gt;&lt;author&gt;Cooper, Brendan G.&lt;/author&gt;&lt;author&gt;Jensen, Robert&lt;/author&gt;&lt;author&gt;Kendrick, Adrian&lt;/author&gt;&lt;author&gt;MacIntyre, Neil R.&lt;/author&gt;&lt;author&gt;Thompson, Bruce R.&lt;/author&gt;&lt;author&gt;Wanger, Jack&lt;/author&gt;&lt;/authors&gt;&lt;/contributors&gt;&lt;titles&gt;&lt;title&gt;2017 ERS/ATS standards for single-breath carbon monoxide uptake in the lung&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9&lt;/volume&gt;&lt;number&gt;1&lt;/number&gt;&lt;dates&gt;&lt;year&gt;2017&lt;/year&gt;&lt;/dates&gt;&lt;urls&gt;&lt;related-urls&gt;&lt;url&gt;http://erj.ersjournals.com/content/erj/49/1/1600016.full.pdf&lt;/url&gt;&lt;/related-urls&gt;&lt;/urls&gt;&lt;electronic-resource-num&gt;10.1183/13993003.00016-2016&lt;/electronic-resource-num&gt;&lt;/record&gt;&lt;/Cite&gt;&lt;/EndNote&gt;</w:instrText>
      </w:r>
      <w:r w:rsidR="004A151A">
        <w:fldChar w:fldCharType="separate"/>
      </w:r>
      <w:r w:rsidR="00D64E8E" w:rsidRPr="00D64E8E">
        <w:rPr>
          <w:noProof/>
          <w:vertAlign w:val="superscript"/>
        </w:rPr>
        <w:t>125</w:t>
      </w:r>
      <w:r w:rsidR="004A151A">
        <w:fldChar w:fldCharType="end"/>
      </w:r>
    </w:p>
    <w:p w14:paraId="5D3B1DE2" w14:textId="752E6178" w:rsidR="00A34529" w:rsidRDefault="0072341C" w:rsidP="00A34529">
      <w:pPr>
        <w:pStyle w:val="Heading4"/>
      </w:pPr>
      <w:r>
        <w:t>Baseline</w:t>
      </w:r>
    </w:p>
    <w:p w14:paraId="3FF64549" w14:textId="6A812A07" w:rsidR="00BD361C" w:rsidRDefault="00BD361C" w:rsidP="00BD361C">
      <w:pPr>
        <w:pStyle w:val="TableTitle0"/>
      </w:pPr>
      <w:bookmarkStart w:id="3864" w:name="_Toc3145479"/>
      <w:r>
        <w:t xml:space="preserve">Table </w:t>
      </w:r>
      <w:ins w:id="3865"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6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867" w:author="Nicholas Weatherley" w:date="2019-03-04T21:03:00Z">
        <w:r w:rsidR="00E96948">
          <w:rPr>
            <w:noProof/>
          </w:rPr>
          <w:t>6</w:t>
        </w:r>
        <w:r w:rsidR="00E96948">
          <w:fldChar w:fldCharType="end"/>
        </w:r>
      </w:ins>
      <w:ins w:id="3868" w:author="Windows User" w:date="2018-11-01T15:46:00Z">
        <w:del w:id="3869" w:author="Nicholas Weatherley" w:date="2019-03-04T21:03:00Z">
          <w:r w:rsidR="00743FFA" w:rsidDel="00E96948">
            <w:fldChar w:fldCharType="begin"/>
          </w:r>
          <w:r w:rsidR="00743FFA" w:rsidDel="00E96948">
            <w:delInstrText xml:space="preserve"> STYLEREF 1 \s </w:delInstrText>
          </w:r>
        </w:del>
      </w:ins>
      <w:del w:id="3870" w:author="Nicholas Weatherley" w:date="2019-03-04T21:03:00Z">
        <w:r w:rsidR="00743FFA" w:rsidDel="00E96948">
          <w:fldChar w:fldCharType="separate"/>
        </w:r>
        <w:r w:rsidR="0024585E" w:rsidDel="00E96948">
          <w:rPr>
            <w:noProof/>
          </w:rPr>
          <w:delText>3</w:delText>
        </w:r>
      </w:del>
      <w:ins w:id="3871" w:author="Windows User" w:date="2018-11-01T15:46:00Z">
        <w:del w:id="387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73" w:author="Nicholas Weatherley" w:date="2019-03-04T21:03:00Z">
        <w:r w:rsidR="00743FFA" w:rsidDel="00E96948">
          <w:fldChar w:fldCharType="end"/>
        </w:r>
      </w:del>
      <w:del w:id="387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6</w:delText>
        </w:r>
        <w:r w:rsidR="00BB544F" w:rsidDel="004435D9">
          <w:fldChar w:fldCharType="end"/>
        </w:r>
      </w:del>
      <w:r w:rsidR="009D3D00">
        <w:t>: Visit 1 carbon monoxide gas transfer outcomes</w:t>
      </w:r>
      <w:bookmarkEnd w:id="3864"/>
    </w:p>
    <w:tbl>
      <w:tblPr>
        <w:tblW w:w="9321"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085"/>
        <w:gridCol w:w="142"/>
        <w:gridCol w:w="2126"/>
        <w:gridCol w:w="1275"/>
        <w:gridCol w:w="2693"/>
      </w:tblGrid>
      <w:tr w:rsidR="00C507EF" w14:paraId="28004432" w14:textId="77777777" w:rsidTr="00BD361C">
        <w:trPr>
          <w:cantSplit/>
          <w:tblHeader/>
        </w:trPr>
        <w:tc>
          <w:tcPr>
            <w:tcW w:w="3227" w:type="dxa"/>
            <w:gridSpan w:val="2"/>
            <w:shd w:val="clear" w:color="auto" w:fill="000000"/>
          </w:tcPr>
          <w:p w14:paraId="65CCE7B8" w14:textId="77777777" w:rsidR="00C507EF" w:rsidRPr="00C7627E" w:rsidRDefault="00C507EF" w:rsidP="00BD361C">
            <w:pPr>
              <w:keepNext/>
              <w:rPr>
                <w:b/>
                <w:bCs/>
                <w:color w:val="FFFFFF"/>
              </w:rPr>
            </w:pPr>
            <w:r w:rsidRPr="00C7627E">
              <w:rPr>
                <w:b/>
                <w:bCs/>
                <w:color w:val="FFFFFF"/>
              </w:rPr>
              <w:t>Parameter (units)</w:t>
            </w:r>
          </w:p>
        </w:tc>
        <w:tc>
          <w:tcPr>
            <w:tcW w:w="2126" w:type="dxa"/>
            <w:shd w:val="clear" w:color="auto" w:fill="000000"/>
          </w:tcPr>
          <w:p w14:paraId="00E274C2" w14:textId="77777777" w:rsidR="00C507EF" w:rsidRPr="00C7627E" w:rsidRDefault="00C507EF" w:rsidP="00BD361C">
            <w:pPr>
              <w:keepNext/>
              <w:ind w:left="-108"/>
              <w:jc w:val="center"/>
              <w:rPr>
                <w:b/>
                <w:bCs/>
                <w:color w:val="FFFFFF"/>
              </w:rPr>
            </w:pPr>
            <w:r w:rsidRPr="00C7627E">
              <w:rPr>
                <w:b/>
                <w:bCs/>
                <w:color w:val="FFFFFF"/>
              </w:rPr>
              <w:t>Mean</w:t>
            </w:r>
          </w:p>
        </w:tc>
        <w:tc>
          <w:tcPr>
            <w:tcW w:w="1275" w:type="dxa"/>
            <w:shd w:val="clear" w:color="auto" w:fill="000000"/>
          </w:tcPr>
          <w:p w14:paraId="0AA5F412" w14:textId="77777777" w:rsidR="00C507EF" w:rsidRPr="00C7627E" w:rsidRDefault="00C507EF" w:rsidP="00BD361C">
            <w:pPr>
              <w:keepNext/>
              <w:jc w:val="center"/>
              <w:rPr>
                <w:b/>
                <w:bCs/>
                <w:color w:val="FFFFFF"/>
              </w:rPr>
            </w:pPr>
            <w:r w:rsidRPr="00C7627E">
              <w:rPr>
                <w:b/>
                <w:bCs/>
                <w:color w:val="FFFFFF"/>
              </w:rPr>
              <w:t>SD</w:t>
            </w:r>
          </w:p>
        </w:tc>
        <w:tc>
          <w:tcPr>
            <w:tcW w:w="2693" w:type="dxa"/>
            <w:shd w:val="clear" w:color="auto" w:fill="000000"/>
          </w:tcPr>
          <w:p w14:paraId="1B9115DB" w14:textId="77777777" w:rsidR="00C507EF" w:rsidRPr="00C7627E" w:rsidRDefault="00C507EF" w:rsidP="00BD361C">
            <w:pPr>
              <w:keepNext/>
              <w:jc w:val="center"/>
              <w:rPr>
                <w:b/>
                <w:bCs/>
                <w:color w:val="FFFFFF"/>
              </w:rPr>
            </w:pPr>
            <w:r w:rsidRPr="00C7627E">
              <w:rPr>
                <w:b/>
                <w:bCs/>
                <w:color w:val="FFFFFF"/>
              </w:rPr>
              <w:t>Range</w:t>
            </w:r>
          </w:p>
        </w:tc>
      </w:tr>
      <w:tr w:rsidR="00C507EF" w14:paraId="79556943" w14:textId="77777777" w:rsidTr="00BD361C">
        <w:trPr>
          <w:cantSplit/>
        </w:trPr>
        <w:tc>
          <w:tcPr>
            <w:tcW w:w="3085" w:type="dxa"/>
            <w:tcBorders>
              <w:top w:val="single" w:sz="8" w:space="0" w:color="000000"/>
              <w:left w:val="single" w:sz="8" w:space="0" w:color="000000"/>
              <w:bottom w:val="single" w:sz="8" w:space="0" w:color="000000"/>
            </w:tcBorders>
            <w:shd w:val="clear" w:color="auto" w:fill="auto"/>
          </w:tcPr>
          <w:p w14:paraId="2D44F4E4" w14:textId="77777777" w:rsidR="00C507EF" w:rsidRPr="00C7627E" w:rsidRDefault="00C507EF" w:rsidP="00845E6A">
            <w:pPr>
              <w:rPr>
                <w:b/>
                <w:bCs/>
              </w:rPr>
            </w:pPr>
            <w:r>
              <w:rPr>
                <w:b/>
                <w:bCs/>
              </w:rPr>
              <w:t>T</w:t>
            </w:r>
            <w:r w:rsidRPr="00C507EF">
              <w:rPr>
                <w:b/>
                <w:bCs/>
                <w:vertAlign w:val="subscript"/>
              </w:rPr>
              <w:t xml:space="preserve">LCO </w:t>
            </w:r>
            <w:r w:rsidRPr="00C7627E">
              <w:rPr>
                <w:b/>
                <w:bCs/>
              </w:rPr>
              <w:t>(</w:t>
            </w:r>
            <w:r>
              <w:rPr>
                <w:b/>
                <w:bCs/>
              </w:rPr>
              <w:t>mmol.min</w:t>
            </w:r>
            <w:r>
              <w:rPr>
                <w:b/>
                <w:bCs/>
                <w:vertAlign w:val="superscript"/>
              </w:rPr>
              <w:t>-1</w:t>
            </w:r>
            <w:r>
              <w:rPr>
                <w:b/>
                <w:bCs/>
              </w:rPr>
              <w:t>.kPa</w:t>
            </w:r>
            <w:r w:rsidRPr="00C507EF">
              <w:rPr>
                <w:b/>
                <w:bCs/>
                <w:vertAlign w:val="superscript"/>
              </w:rPr>
              <w:t>-1</w:t>
            </w:r>
            <w:r w:rsidRPr="00C7627E">
              <w:rPr>
                <w:b/>
                <w:bCs/>
              </w:rPr>
              <w:t>)</w:t>
            </w:r>
          </w:p>
        </w:tc>
        <w:tc>
          <w:tcPr>
            <w:tcW w:w="2268" w:type="dxa"/>
            <w:gridSpan w:val="2"/>
            <w:tcBorders>
              <w:top w:val="single" w:sz="8" w:space="0" w:color="000000"/>
              <w:bottom w:val="single" w:sz="8" w:space="0" w:color="000000"/>
            </w:tcBorders>
            <w:shd w:val="clear" w:color="auto" w:fill="auto"/>
          </w:tcPr>
          <w:p w14:paraId="49738BEF" w14:textId="77777777" w:rsidR="00C507EF" w:rsidRDefault="00087746" w:rsidP="00845E6A">
            <w:pPr>
              <w:jc w:val="center"/>
            </w:pPr>
            <w:r>
              <w:t>3.92</w:t>
            </w:r>
          </w:p>
        </w:tc>
        <w:tc>
          <w:tcPr>
            <w:tcW w:w="1275" w:type="dxa"/>
            <w:tcBorders>
              <w:top w:val="single" w:sz="8" w:space="0" w:color="000000"/>
              <w:bottom w:val="single" w:sz="8" w:space="0" w:color="000000"/>
            </w:tcBorders>
            <w:shd w:val="clear" w:color="auto" w:fill="auto"/>
          </w:tcPr>
          <w:p w14:paraId="70CC1B63" w14:textId="77777777" w:rsidR="00C507EF" w:rsidRDefault="00087746" w:rsidP="00845E6A">
            <w:pPr>
              <w:jc w:val="center"/>
            </w:pPr>
            <w:r>
              <w:t>1.63</w:t>
            </w:r>
          </w:p>
        </w:tc>
        <w:tc>
          <w:tcPr>
            <w:tcW w:w="2693" w:type="dxa"/>
            <w:tcBorders>
              <w:top w:val="single" w:sz="8" w:space="0" w:color="000000"/>
              <w:bottom w:val="single" w:sz="8" w:space="0" w:color="000000"/>
              <w:right w:val="single" w:sz="8" w:space="0" w:color="000000"/>
            </w:tcBorders>
            <w:shd w:val="clear" w:color="auto" w:fill="auto"/>
          </w:tcPr>
          <w:p w14:paraId="6143991A" w14:textId="77777777" w:rsidR="00C507EF" w:rsidRDefault="00087746" w:rsidP="00845E6A">
            <w:pPr>
              <w:jc w:val="center"/>
            </w:pPr>
            <w:r>
              <w:t>1.98 – 7.87</w:t>
            </w:r>
          </w:p>
        </w:tc>
      </w:tr>
      <w:tr w:rsidR="00C507EF" w14:paraId="645066CB" w14:textId="77777777" w:rsidTr="00BD361C">
        <w:trPr>
          <w:cantSplit/>
        </w:trPr>
        <w:tc>
          <w:tcPr>
            <w:tcW w:w="3085" w:type="dxa"/>
            <w:shd w:val="clear" w:color="auto" w:fill="auto"/>
          </w:tcPr>
          <w:p w14:paraId="5CB421FB" w14:textId="77777777" w:rsidR="00C507EF" w:rsidRPr="00C7627E" w:rsidRDefault="00C507EF" w:rsidP="00845E6A">
            <w:pPr>
              <w:rPr>
                <w:b/>
                <w:bCs/>
              </w:rPr>
            </w:pPr>
            <w:r>
              <w:rPr>
                <w:b/>
                <w:bCs/>
              </w:rPr>
              <w:t>T</w:t>
            </w:r>
            <w:r w:rsidRPr="00C507EF">
              <w:rPr>
                <w:b/>
                <w:bCs/>
                <w:vertAlign w:val="subscript"/>
              </w:rPr>
              <w:t>LCO</w:t>
            </w:r>
            <w:r w:rsidRPr="00C7627E">
              <w:rPr>
                <w:b/>
                <w:bCs/>
              </w:rPr>
              <w:t xml:space="preserve"> (% predicted)</w:t>
            </w:r>
          </w:p>
        </w:tc>
        <w:tc>
          <w:tcPr>
            <w:tcW w:w="2268" w:type="dxa"/>
            <w:gridSpan w:val="2"/>
            <w:shd w:val="clear" w:color="auto" w:fill="auto"/>
          </w:tcPr>
          <w:p w14:paraId="058870BB" w14:textId="7580E4A2" w:rsidR="00C507EF" w:rsidRDefault="00087746" w:rsidP="00845E6A">
            <w:pPr>
              <w:jc w:val="center"/>
            </w:pPr>
            <w:r>
              <w:t>4</w:t>
            </w:r>
            <w:r w:rsidR="002926E8">
              <w:t>9.3</w:t>
            </w:r>
          </w:p>
        </w:tc>
        <w:tc>
          <w:tcPr>
            <w:tcW w:w="1275" w:type="dxa"/>
            <w:shd w:val="clear" w:color="auto" w:fill="auto"/>
          </w:tcPr>
          <w:p w14:paraId="5E59618A" w14:textId="673C79EC" w:rsidR="00C507EF" w:rsidRDefault="002926E8" w:rsidP="00845E6A">
            <w:pPr>
              <w:jc w:val="center"/>
            </w:pPr>
            <w:r>
              <w:t>20.0</w:t>
            </w:r>
          </w:p>
        </w:tc>
        <w:tc>
          <w:tcPr>
            <w:tcW w:w="2693" w:type="dxa"/>
            <w:shd w:val="clear" w:color="auto" w:fill="auto"/>
          </w:tcPr>
          <w:p w14:paraId="25FFE066" w14:textId="435CFA65" w:rsidR="00C507EF" w:rsidRDefault="002926E8" w:rsidP="00845E6A">
            <w:pPr>
              <w:jc w:val="center"/>
            </w:pPr>
            <w:r>
              <w:t>24.3</w:t>
            </w:r>
            <w:r w:rsidR="00087746">
              <w:t xml:space="preserve"> – 9</w:t>
            </w:r>
            <w:r w:rsidR="00547E31">
              <w:t>5.8</w:t>
            </w:r>
          </w:p>
        </w:tc>
      </w:tr>
      <w:tr w:rsidR="00C507EF" w14:paraId="476C2106" w14:textId="77777777" w:rsidTr="00BD361C">
        <w:trPr>
          <w:cantSplit/>
        </w:trPr>
        <w:tc>
          <w:tcPr>
            <w:tcW w:w="3085" w:type="dxa"/>
            <w:tcBorders>
              <w:top w:val="single" w:sz="8" w:space="0" w:color="000000"/>
              <w:left w:val="single" w:sz="8" w:space="0" w:color="000000"/>
              <w:bottom w:val="single" w:sz="8" w:space="0" w:color="000000"/>
            </w:tcBorders>
            <w:shd w:val="clear" w:color="auto" w:fill="auto"/>
          </w:tcPr>
          <w:p w14:paraId="7B846D5B" w14:textId="77777777" w:rsidR="00C507EF" w:rsidRPr="00C7627E" w:rsidRDefault="00C507EF" w:rsidP="00C507EF">
            <w:pPr>
              <w:rPr>
                <w:b/>
                <w:bCs/>
              </w:rPr>
            </w:pPr>
            <w:r>
              <w:rPr>
                <w:b/>
                <w:bCs/>
              </w:rPr>
              <w:lastRenderedPageBreak/>
              <w:t>K</w:t>
            </w:r>
            <w:r w:rsidRPr="00C507EF">
              <w:rPr>
                <w:b/>
                <w:bCs/>
                <w:vertAlign w:val="subscript"/>
              </w:rPr>
              <w:t>CO</w:t>
            </w:r>
            <w:r w:rsidRPr="00C7627E">
              <w:rPr>
                <w:b/>
                <w:bCs/>
              </w:rPr>
              <w:t xml:space="preserve"> (</w:t>
            </w:r>
            <w:r>
              <w:rPr>
                <w:b/>
                <w:bCs/>
              </w:rPr>
              <w:t>mmol.min</w:t>
            </w:r>
            <w:r>
              <w:rPr>
                <w:b/>
                <w:bCs/>
                <w:vertAlign w:val="superscript"/>
              </w:rPr>
              <w:t>-1</w:t>
            </w:r>
            <w:r>
              <w:rPr>
                <w:b/>
                <w:bCs/>
              </w:rPr>
              <w:t>.kPa</w:t>
            </w:r>
            <w:r w:rsidRPr="00C507EF">
              <w:rPr>
                <w:b/>
                <w:bCs/>
                <w:vertAlign w:val="superscript"/>
              </w:rPr>
              <w:t>-1</w:t>
            </w:r>
            <w:r w:rsidRPr="00C7627E">
              <w:rPr>
                <w:b/>
                <w:bCs/>
              </w:rPr>
              <w:t>L</w:t>
            </w:r>
            <w:r>
              <w:rPr>
                <w:b/>
                <w:bCs/>
                <w:vertAlign w:val="superscript"/>
              </w:rPr>
              <w:t>-1</w:t>
            </w:r>
            <w:r w:rsidRPr="00C7627E">
              <w:rPr>
                <w:b/>
                <w:bCs/>
              </w:rPr>
              <w:t>)</w:t>
            </w:r>
          </w:p>
        </w:tc>
        <w:tc>
          <w:tcPr>
            <w:tcW w:w="2268" w:type="dxa"/>
            <w:gridSpan w:val="2"/>
            <w:tcBorders>
              <w:top w:val="single" w:sz="8" w:space="0" w:color="000000"/>
              <w:bottom w:val="single" w:sz="8" w:space="0" w:color="000000"/>
            </w:tcBorders>
            <w:shd w:val="clear" w:color="auto" w:fill="auto"/>
          </w:tcPr>
          <w:p w14:paraId="226446AE" w14:textId="77777777" w:rsidR="00C507EF" w:rsidRDefault="00E15C20" w:rsidP="00845E6A">
            <w:pPr>
              <w:jc w:val="center"/>
            </w:pPr>
            <w:r>
              <w:t>0.94</w:t>
            </w:r>
          </w:p>
        </w:tc>
        <w:tc>
          <w:tcPr>
            <w:tcW w:w="1275" w:type="dxa"/>
            <w:tcBorders>
              <w:top w:val="single" w:sz="8" w:space="0" w:color="000000"/>
              <w:bottom w:val="single" w:sz="8" w:space="0" w:color="000000"/>
            </w:tcBorders>
            <w:shd w:val="clear" w:color="auto" w:fill="auto"/>
          </w:tcPr>
          <w:p w14:paraId="7BF8362F" w14:textId="77777777" w:rsidR="00C507EF" w:rsidRDefault="00E15C20" w:rsidP="00845E6A">
            <w:pPr>
              <w:jc w:val="center"/>
            </w:pPr>
            <w:r>
              <w:t>0.27</w:t>
            </w:r>
          </w:p>
        </w:tc>
        <w:tc>
          <w:tcPr>
            <w:tcW w:w="2693" w:type="dxa"/>
            <w:tcBorders>
              <w:top w:val="single" w:sz="8" w:space="0" w:color="000000"/>
              <w:bottom w:val="single" w:sz="8" w:space="0" w:color="000000"/>
              <w:right w:val="single" w:sz="8" w:space="0" w:color="000000"/>
            </w:tcBorders>
            <w:shd w:val="clear" w:color="auto" w:fill="auto"/>
          </w:tcPr>
          <w:p w14:paraId="7C439305" w14:textId="77777777" w:rsidR="00C507EF" w:rsidRDefault="00E15C20" w:rsidP="00845E6A">
            <w:pPr>
              <w:jc w:val="center"/>
            </w:pPr>
            <w:r>
              <w:t>0.40 – 1.49</w:t>
            </w:r>
          </w:p>
        </w:tc>
      </w:tr>
      <w:tr w:rsidR="00893A48" w14:paraId="2E5E7EA0" w14:textId="77777777" w:rsidTr="00BD361C">
        <w:trPr>
          <w:cantSplit/>
        </w:trPr>
        <w:tc>
          <w:tcPr>
            <w:tcW w:w="3085" w:type="dxa"/>
            <w:tcBorders>
              <w:top w:val="single" w:sz="8" w:space="0" w:color="000000"/>
              <w:left w:val="single" w:sz="8" w:space="0" w:color="000000"/>
              <w:bottom w:val="single" w:sz="8" w:space="0" w:color="000000"/>
            </w:tcBorders>
            <w:shd w:val="clear" w:color="auto" w:fill="auto"/>
          </w:tcPr>
          <w:p w14:paraId="22340BCD" w14:textId="76608E72" w:rsidR="00893A48" w:rsidRDefault="0091537B" w:rsidP="00C507EF">
            <w:pPr>
              <w:rPr>
                <w:b/>
                <w:bCs/>
              </w:rPr>
            </w:pPr>
            <w:r>
              <w:rPr>
                <w:b/>
                <w:bCs/>
              </w:rPr>
              <w:t>K</w:t>
            </w:r>
            <w:r w:rsidRPr="00C507EF">
              <w:rPr>
                <w:b/>
                <w:bCs/>
                <w:vertAlign w:val="subscript"/>
              </w:rPr>
              <w:t>CO</w:t>
            </w:r>
            <w:r w:rsidRPr="0091537B">
              <w:rPr>
                <w:b/>
                <w:bCs/>
              </w:rPr>
              <w:t xml:space="preserve"> </w:t>
            </w:r>
            <w:r w:rsidRPr="00C7627E">
              <w:rPr>
                <w:b/>
                <w:bCs/>
              </w:rPr>
              <w:t>(% predicted)</w:t>
            </w:r>
          </w:p>
        </w:tc>
        <w:tc>
          <w:tcPr>
            <w:tcW w:w="2268" w:type="dxa"/>
            <w:gridSpan w:val="2"/>
            <w:tcBorders>
              <w:top w:val="single" w:sz="8" w:space="0" w:color="000000"/>
              <w:bottom w:val="single" w:sz="8" w:space="0" w:color="000000"/>
            </w:tcBorders>
            <w:shd w:val="clear" w:color="auto" w:fill="auto"/>
          </w:tcPr>
          <w:p w14:paraId="41B57271" w14:textId="02F0F1A4" w:rsidR="00893A48" w:rsidRDefault="00547E31" w:rsidP="00845E6A">
            <w:pPr>
              <w:jc w:val="center"/>
            </w:pPr>
            <w:r>
              <w:t>68.6</w:t>
            </w:r>
          </w:p>
        </w:tc>
        <w:tc>
          <w:tcPr>
            <w:tcW w:w="1275" w:type="dxa"/>
            <w:tcBorders>
              <w:top w:val="single" w:sz="8" w:space="0" w:color="000000"/>
              <w:bottom w:val="single" w:sz="8" w:space="0" w:color="000000"/>
            </w:tcBorders>
            <w:shd w:val="clear" w:color="auto" w:fill="auto"/>
          </w:tcPr>
          <w:p w14:paraId="68F43104" w14:textId="6F1F63FC" w:rsidR="00893A48" w:rsidRDefault="008B6821" w:rsidP="00845E6A">
            <w:pPr>
              <w:jc w:val="center"/>
            </w:pPr>
            <w:r>
              <w:t>1</w:t>
            </w:r>
            <w:r w:rsidR="00547E31">
              <w:t>9.7</w:t>
            </w:r>
          </w:p>
        </w:tc>
        <w:tc>
          <w:tcPr>
            <w:tcW w:w="2693" w:type="dxa"/>
            <w:tcBorders>
              <w:top w:val="single" w:sz="8" w:space="0" w:color="000000"/>
              <w:bottom w:val="single" w:sz="8" w:space="0" w:color="000000"/>
              <w:right w:val="single" w:sz="8" w:space="0" w:color="000000"/>
            </w:tcBorders>
            <w:shd w:val="clear" w:color="auto" w:fill="auto"/>
          </w:tcPr>
          <w:p w14:paraId="7B0949BB" w14:textId="561EA6CE" w:rsidR="00893A48" w:rsidRDefault="00547E31" w:rsidP="00845E6A">
            <w:pPr>
              <w:jc w:val="center"/>
            </w:pPr>
            <w:r>
              <w:t>43.4 – 109.6</w:t>
            </w:r>
          </w:p>
        </w:tc>
      </w:tr>
    </w:tbl>
    <w:p w14:paraId="1A3BC6E9" w14:textId="6F540CF0" w:rsidR="00A34529" w:rsidRPr="00EB18E2" w:rsidRDefault="008542E2" w:rsidP="008542E2">
      <w:pPr>
        <w:pStyle w:val="Aftertable"/>
      </w:pPr>
      <w:r>
        <w:t>SD: standard deviation</w:t>
      </w:r>
      <w:r w:rsidR="00EB18E2" w:rsidRPr="00EB18E2">
        <w:t xml:space="preserve"> </w:t>
      </w:r>
      <w:r w:rsidR="00EB18E2">
        <w:t>T</w:t>
      </w:r>
      <w:r w:rsidR="00EB18E2" w:rsidRPr="00215FC5">
        <w:rPr>
          <w:vertAlign w:val="subscript"/>
        </w:rPr>
        <w:t>LCO</w:t>
      </w:r>
      <w:r w:rsidR="00EB18E2">
        <w:t>: transfer factor of the lungs for carbon monoxide; K</w:t>
      </w:r>
      <w:r w:rsidR="00EB18E2" w:rsidRPr="00EB18E2">
        <w:rPr>
          <w:vertAlign w:val="subscript"/>
        </w:rPr>
        <w:t>CO</w:t>
      </w:r>
      <w:r w:rsidR="00EB18E2">
        <w:t>: transfer coefficient of the lungs for carbon monoxide</w:t>
      </w:r>
    </w:p>
    <w:p w14:paraId="024AA96C" w14:textId="77777777" w:rsidR="00A34529" w:rsidRDefault="00A34529" w:rsidP="00A34529">
      <w:pPr>
        <w:pStyle w:val="Heading4"/>
      </w:pPr>
      <w:r>
        <w:t>Visit 2</w:t>
      </w:r>
    </w:p>
    <w:p w14:paraId="0552405F" w14:textId="289297EC" w:rsidR="00F242DF" w:rsidRDefault="00F242DF" w:rsidP="00F242DF">
      <w:pPr>
        <w:pStyle w:val="TableTitle0"/>
      </w:pPr>
      <w:bookmarkStart w:id="3875" w:name="_Toc3145480"/>
      <w:r>
        <w:t xml:space="preserve">Table </w:t>
      </w:r>
      <w:ins w:id="3876"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7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878" w:author="Nicholas Weatherley" w:date="2019-03-04T21:03:00Z">
        <w:r w:rsidR="00E96948">
          <w:rPr>
            <w:noProof/>
          </w:rPr>
          <w:t>7</w:t>
        </w:r>
        <w:r w:rsidR="00E96948">
          <w:fldChar w:fldCharType="end"/>
        </w:r>
      </w:ins>
      <w:ins w:id="3879" w:author="Windows User" w:date="2018-11-01T15:46:00Z">
        <w:del w:id="3880" w:author="Nicholas Weatherley" w:date="2019-03-04T21:03:00Z">
          <w:r w:rsidR="00743FFA" w:rsidDel="00E96948">
            <w:fldChar w:fldCharType="begin"/>
          </w:r>
          <w:r w:rsidR="00743FFA" w:rsidDel="00E96948">
            <w:delInstrText xml:space="preserve"> STYLEREF 1 \s </w:delInstrText>
          </w:r>
        </w:del>
      </w:ins>
      <w:del w:id="3881" w:author="Nicholas Weatherley" w:date="2019-03-04T21:03:00Z">
        <w:r w:rsidR="00743FFA" w:rsidDel="00E96948">
          <w:fldChar w:fldCharType="separate"/>
        </w:r>
        <w:r w:rsidR="0024585E" w:rsidDel="00E96948">
          <w:rPr>
            <w:noProof/>
          </w:rPr>
          <w:delText>3</w:delText>
        </w:r>
      </w:del>
      <w:ins w:id="3882" w:author="Windows User" w:date="2018-11-01T15:46:00Z">
        <w:del w:id="388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84" w:author="Nicholas Weatherley" w:date="2019-03-04T21:03:00Z">
        <w:r w:rsidR="00743FFA" w:rsidDel="00E96948">
          <w:fldChar w:fldCharType="end"/>
        </w:r>
      </w:del>
      <w:del w:id="388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7</w:delText>
        </w:r>
        <w:r w:rsidR="00BB544F" w:rsidDel="004435D9">
          <w:fldChar w:fldCharType="end"/>
        </w:r>
      </w:del>
      <w:r>
        <w:t>:</w:t>
      </w:r>
      <w:r w:rsidR="00906C81" w:rsidRPr="00906C81">
        <w:t xml:space="preserve"> </w:t>
      </w:r>
      <w:r w:rsidR="00906C81">
        <w:t>Visit 2</w:t>
      </w:r>
      <w:r w:rsidR="00906C81" w:rsidRPr="003C5727">
        <w:t xml:space="preserve"> </w:t>
      </w:r>
      <w:r w:rsidR="00906C81">
        <w:t>carbon monoxide gas transfer</w:t>
      </w:r>
      <w:r w:rsidR="00903AD9">
        <w:t xml:space="preserve"> factor</w:t>
      </w:r>
      <w:r w:rsidR="00906C81" w:rsidRPr="003C5727">
        <w:t xml:space="preserve"> results summary</w:t>
      </w:r>
      <w:bookmarkEnd w:id="3875"/>
    </w:p>
    <w:tbl>
      <w:tblPr>
        <w:tblW w:w="9889" w:type="dxa"/>
        <w:tblBorders>
          <w:top w:val="single" w:sz="8" w:space="0" w:color="000000"/>
          <w:bottom w:val="single" w:sz="8" w:space="0" w:color="000000"/>
        </w:tblBorders>
        <w:tblLook w:val="04A0" w:firstRow="1" w:lastRow="0" w:firstColumn="1" w:lastColumn="0" w:noHBand="0" w:noVBand="1"/>
      </w:tblPr>
      <w:tblGrid>
        <w:gridCol w:w="3652"/>
        <w:gridCol w:w="2126"/>
        <w:gridCol w:w="1843"/>
        <w:gridCol w:w="2268"/>
      </w:tblGrid>
      <w:tr w:rsidR="00DA7EE8" w:rsidRPr="00DA7EE8" w14:paraId="6E80A02E" w14:textId="77777777" w:rsidTr="00DA7EE8">
        <w:trPr>
          <w:cantSplit/>
          <w:tblHeader/>
        </w:trPr>
        <w:tc>
          <w:tcPr>
            <w:tcW w:w="3652" w:type="dxa"/>
            <w:tcBorders>
              <w:top w:val="single" w:sz="8" w:space="0" w:color="000000"/>
              <w:left w:val="nil"/>
              <w:bottom w:val="single" w:sz="8" w:space="0" w:color="000000"/>
              <w:right w:val="nil"/>
            </w:tcBorders>
            <w:shd w:val="clear" w:color="auto" w:fill="000000" w:themeFill="text1"/>
          </w:tcPr>
          <w:p w14:paraId="3F7C2F77" w14:textId="77777777" w:rsidR="00C507EF" w:rsidRPr="00DA7EE8" w:rsidRDefault="00C507EF" w:rsidP="00845E6A">
            <w:pPr>
              <w:jc w:val="left"/>
              <w:rPr>
                <w:b/>
                <w:bCs/>
                <w:color w:val="FFFFFF" w:themeColor="background1"/>
              </w:rPr>
            </w:pPr>
            <w:r w:rsidRPr="00DA7EE8">
              <w:rPr>
                <w:b/>
                <w:bCs/>
                <w:color w:val="FFFFFF" w:themeColor="background1"/>
              </w:rPr>
              <w:t>Parameter (units)</w:t>
            </w:r>
          </w:p>
        </w:tc>
        <w:tc>
          <w:tcPr>
            <w:tcW w:w="2126" w:type="dxa"/>
            <w:tcBorders>
              <w:top w:val="single" w:sz="8" w:space="0" w:color="000000"/>
              <w:left w:val="nil"/>
              <w:bottom w:val="single" w:sz="8" w:space="0" w:color="000000"/>
              <w:right w:val="nil"/>
            </w:tcBorders>
            <w:shd w:val="clear" w:color="auto" w:fill="000000" w:themeFill="text1"/>
          </w:tcPr>
          <w:p w14:paraId="1A35C67C" w14:textId="77777777" w:rsidR="00C507EF" w:rsidRPr="00DA7EE8" w:rsidRDefault="00C507EF" w:rsidP="00845E6A">
            <w:pPr>
              <w:jc w:val="center"/>
              <w:rPr>
                <w:b/>
                <w:bCs/>
                <w:color w:val="FFFFFF" w:themeColor="background1"/>
              </w:rPr>
            </w:pPr>
            <w:r w:rsidRPr="00DA7EE8">
              <w:rPr>
                <w:b/>
                <w:bCs/>
                <w:color w:val="FFFFFF" w:themeColor="background1"/>
              </w:rPr>
              <w:t>Mean</w:t>
            </w:r>
          </w:p>
        </w:tc>
        <w:tc>
          <w:tcPr>
            <w:tcW w:w="1843" w:type="dxa"/>
            <w:tcBorders>
              <w:top w:val="single" w:sz="8" w:space="0" w:color="000000"/>
              <w:left w:val="nil"/>
              <w:bottom w:val="single" w:sz="8" w:space="0" w:color="000000"/>
              <w:right w:val="nil"/>
            </w:tcBorders>
            <w:shd w:val="clear" w:color="auto" w:fill="000000" w:themeFill="text1"/>
          </w:tcPr>
          <w:p w14:paraId="1C0C3A92" w14:textId="77777777" w:rsidR="00C507EF" w:rsidRPr="00DA7EE8" w:rsidRDefault="00C507EF" w:rsidP="00845E6A">
            <w:pPr>
              <w:ind w:left="-108" w:right="-108"/>
              <w:jc w:val="center"/>
              <w:rPr>
                <w:b/>
                <w:bCs/>
                <w:color w:val="FFFFFF" w:themeColor="background1"/>
              </w:rPr>
            </w:pPr>
            <w:r w:rsidRPr="00DA7EE8">
              <w:rPr>
                <w:b/>
                <w:bCs/>
                <w:color w:val="FFFFFF" w:themeColor="background1"/>
              </w:rPr>
              <w:t>SD</w:t>
            </w:r>
          </w:p>
        </w:tc>
        <w:tc>
          <w:tcPr>
            <w:tcW w:w="2268" w:type="dxa"/>
            <w:tcBorders>
              <w:top w:val="single" w:sz="8" w:space="0" w:color="000000"/>
              <w:left w:val="nil"/>
              <w:bottom w:val="single" w:sz="8" w:space="0" w:color="000000"/>
              <w:right w:val="nil"/>
            </w:tcBorders>
            <w:shd w:val="clear" w:color="auto" w:fill="000000" w:themeFill="text1"/>
          </w:tcPr>
          <w:p w14:paraId="1C2FBD5F" w14:textId="77777777" w:rsidR="00C507EF" w:rsidRPr="00DA7EE8" w:rsidRDefault="00C507EF" w:rsidP="00845E6A">
            <w:pPr>
              <w:jc w:val="center"/>
              <w:rPr>
                <w:b/>
                <w:bCs/>
                <w:color w:val="FFFFFF" w:themeColor="background1"/>
              </w:rPr>
            </w:pPr>
            <w:r w:rsidRPr="00DA7EE8">
              <w:rPr>
                <w:b/>
                <w:bCs/>
                <w:color w:val="FFFFFF" w:themeColor="background1"/>
              </w:rPr>
              <w:t>Range</w:t>
            </w:r>
          </w:p>
        </w:tc>
      </w:tr>
      <w:tr w:rsidR="00C507EF" w14:paraId="756C1F25" w14:textId="77777777" w:rsidTr="00DA7EE8">
        <w:trPr>
          <w:cantSplit/>
        </w:trPr>
        <w:tc>
          <w:tcPr>
            <w:tcW w:w="3652" w:type="dxa"/>
            <w:tcBorders>
              <w:left w:val="nil"/>
              <w:right w:val="nil"/>
            </w:tcBorders>
            <w:shd w:val="clear" w:color="auto" w:fill="auto"/>
          </w:tcPr>
          <w:p w14:paraId="578DE72A" w14:textId="77777777" w:rsidR="005A65B1" w:rsidRDefault="005A65B1" w:rsidP="00845E6A">
            <w:pPr>
              <w:jc w:val="left"/>
              <w:rPr>
                <w:b/>
                <w:bCs/>
                <w:color w:val="000000"/>
              </w:rPr>
            </w:pPr>
            <w:r w:rsidRPr="005A65B1">
              <w:rPr>
                <w:b/>
                <w:bCs/>
                <w:color w:val="000000"/>
              </w:rPr>
              <w:t>T</w:t>
            </w:r>
            <w:r w:rsidRPr="005A65B1">
              <w:rPr>
                <w:b/>
                <w:bCs/>
                <w:color w:val="000000"/>
                <w:vertAlign w:val="subscript"/>
              </w:rPr>
              <w:t>LCO</w:t>
            </w:r>
            <w:r w:rsidRPr="005A65B1">
              <w:rPr>
                <w:b/>
                <w:bCs/>
                <w:color w:val="000000"/>
              </w:rPr>
              <w:t xml:space="preserve"> (mmol.min</w:t>
            </w:r>
            <w:r w:rsidRPr="005A65B1">
              <w:rPr>
                <w:b/>
                <w:bCs/>
                <w:color w:val="000000"/>
                <w:vertAlign w:val="superscript"/>
              </w:rPr>
              <w:t>-1</w:t>
            </w:r>
            <w:r w:rsidRPr="005A65B1">
              <w:rPr>
                <w:b/>
                <w:bCs/>
                <w:color w:val="000000"/>
              </w:rPr>
              <w:t>.kPa</w:t>
            </w:r>
            <w:r w:rsidRPr="005A65B1">
              <w:rPr>
                <w:b/>
                <w:bCs/>
                <w:color w:val="000000"/>
                <w:vertAlign w:val="superscript"/>
              </w:rPr>
              <w:t>-1</w:t>
            </w:r>
            <w:r w:rsidRPr="005A65B1">
              <w:rPr>
                <w:b/>
                <w:bCs/>
                <w:color w:val="000000"/>
              </w:rPr>
              <w:t>)</w:t>
            </w:r>
          </w:p>
          <w:p w14:paraId="79EA2A2B" w14:textId="77777777" w:rsidR="00C507EF" w:rsidRPr="00C7627E" w:rsidRDefault="00C507EF" w:rsidP="00845E6A">
            <w:pPr>
              <w:jc w:val="left"/>
              <w:rPr>
                <w:b/>
                <w:bCs/>
                <w:color w:val="000000"/>
              </w:rPr>
            </w:pPr>
            <w:r w:rsidRPr="00C7627E">
              <w:rPr>
                <w:b/>
                <w:bCs/>
                <w:color w:val="000000"/>
              </w:rPr>
              <w:t>Visit 1 – visit 2 change (Abs)</w:t>
            </w:r>
          </w:p>
          <w:p w14:paraId="2760B3C0" w14:textId="77777777" w:rsidR="00C507EF" w:rsidRPr="00C7627E" w:rsidRDefault="00C507EF" w:rsidP="00845E6A">
            <w:pPr>
              <w:jc w:val="left"/>
              <w:rPr>
                <w:b/>
                <w:bCs/>
                <w:color w:val="000000"/>
              </w:rPr>
            </w:pPr>
            <w:r w:rsidRPr="00C7627E">
              <w:rPr>
                <w:b/>
                <w:bCs/>
                <w:color w:val="000000"/>
              </w:rPr>
              <w:t>Visit 1 – visit 2 change (Rel)</w:t>
            </w:r>
          </w:p>
        </w:tc>
        <w:tc>
          <w:tcPr>
            <w:tcW w:w="2126" w:type="dxa"/>
            <w:tcBorders>
              <w:left w:val="nil"/>
              <w:right w:val="nil"/>
            </w:tcBorders>
            <w:shd w:val="clear" w:color="auto" w:fill="auto"/>
          </w:tcPr>
          <w:p w14:paraId="43DC979A" w14:textId="77777777" w:rsidR="00C507EF" w:rsidRDefault="00F97365" w:rsidP="00845E6A">
            <w:pPr>
              <w:jc w:val="center"/>
              <w:rPr>
                <w:color w:val="000000"/>
              </w:rPr>
            </w:pPr>
            <w:r>
              <w:rPr>
                <w:color w:val="000000"/>
              </w:rPr>
              <w:t>4.32</w:t>
            </w:r>
          </w:p>
          <w:p w14:paraId="00B0DA66" w14:textId="77777777" w:rsidR="00F97365" w:rsidRDefault="00787EA8" w:rsidP="00845E6A">
            <w:pPr>
              <w:jc w:val="center"/>
              <w:rPr>
                <w:color w:val="000000"/>
              </w:rPr>
            </w:pPr>
            <w:r>
              <w:rPr>
                <w:color w:val="000000"/>
              </w:rPr>
              <w:t>-0.10</w:t>
            </w:r>
          </w:p>
          <w:p w14:paraId="1BB71A4D" w14:textId="77777777" w:rsidR="00F97365" w:rsidRPr="00C7627E" w:rsidRDefault="00DA23F4" w:rsidP="00787EA8">
            <w:pPr>
              <w:jc w:val="center"/>
              <w:rPr>
                <w:color w:val="000000"/>
              </w:rPr>
            </w:pPr>
            <w:r>
              <w:rPr>
                <w:color w:val="000000"/>
              </w:rPr>
              <w:t>-2.5%</w:t>
            </w:r>
          </w:p>
        </w:tc>
        <w:tc>
          <w:tcPr>
            <w:tcW w:w="1843" w:type="dxa"/>
            <w:tcBorders>
              <w:left w:val="nil"/>
              <w:right w:val="nil"/>
            </w:tcBorders>
            <w:shd w:val="clear" w:color="auto" w:fill="auto"/>
          </w:tcPr>
          <w:p w14:paraId="5A78CBFF" w14:textId="77777777" w:rsidR="00C507EF" w:rsidRDefault="00F97365" w:rsidP="00845E6A">
            <w:pPr>
              <w:jc w:val="center"/>
              <w:rPr>
                <w:color w:val="000000"/>
              </w:rPr>
            </w:pPr>
            <w:r>
              <w:rPr>
                <w:color w:val="000000"/>
              </w:rPr>
              <w:t>1.59</w:t>
            </w:r>
          </w:p>
          <w:p w14:paraId="6736DAAD" w14:textId="77777777" w:rsidR="00F97365" w:rsidRDefault="00787EA8" w:rsidP="00845E6A">
            <w:pPr>
              <w:jc w:val="center"/>
              <w:rPr>
                <w:color w:val="000000"/>
              </w:rPr>
            </w:pPr>
            <w:r>
              <w:rPr>
                <w:color w:val="000000"/>
              </w:rPr>
              <w:t>0.35</w:t>
            </w:r>
          </w:p>
          <w:p w14:paraId="3E7009B2" w14:textId="77777777" w:rsidR="00F97365" w:rsidRPr="00C7627E" w:rsidRDefault="00DA23F4" w:rsidP="00845E6A">
            <w:pPr>
              <w:jc w:val="center"/>
              <w:rPr>
                <w:color w:val="000000"/>
              </w:rPr>
            </w:pPr>
            <w:r>
              <w:rPr>
                <w:color w:val="000000"/>
              </w:rPr>
              <w:t>8.5%</w:t>
            </w:r>
          </w:p>
        </w:tc>
        <w:tc>
          <w:tcPr>
            <w:tcW w:w="2268" w:type="dxa"/>
            <w:tcBorders>
              <w:left w:val="nil"/>
              <w:right w:val="nil"/>
            </w:tcBorders>
            <w:shd w:val="clear" w:color="auto" w:fill="auto"/>
          </w:tcPr>
          <w:p w14:paraId="6B30CC40" w14:textId="77777777" w:rsidR="00C507EF" w:rsidRDefault="00F97365" w:rsidP="00845E6A">
            <w:pPr>
              <w:jc w:val="center"/>
              <w:rPr>
                <w:color w:val="000000"/>
              </w:rPr>
            </w:pPr>
            <w:r>
              <w:rPr>
                <w:color w:val="000000"/>
              </w:rPr>
              <w:t>2.79 – 7.93</w:t>
            </w:r>
          </w:p>
          <w:p w14:paraId="4A18A43E" w14:textId="77777777" w:rsidR="00F97365" w:rsidRDefault="00427CE1" w:rsidP="00845E6A">
            <w:pPr>
              <w:jc w:val="center"/>
              <w:rPr>
                <w:color w:val="000000"/>
              </w:rPr>
            </w:pPr>
            <w:r>
              <w:rPr>
                <w:color w:val="000000"/>
              </w:rPr>
              <w:t>-0.70 – 0.55</w:t>
            </w:r>
          </w:p>
          <w:p w14:paraId="2E61B511" w14:textId="77777777" w:rsidR="00F97365" w:rsidRPr="00C7627E" w:rsidRDefault="00DA23F4" w:rsidP="00845E6A">
            <w:pPr>
              <w:jc w:val="center"/>
              <w:rPr>
                <w:color w:val="000000"/>
              </w:rPr>
            </w:pPr>
            <w:r>
              <w:rPr>
                <w:color w:val="000000"/>
              </w:rPr>
              <w:t>-12.8 – 15.2%</w:t>
            </w:r>
          </w:p>
        </w:tc>
      </w:tr>
      <w:tr w:rsidR="00C507EF" w14:paraId="6D88C944" w14:textId="77777777" w:rsidTr="00DA7EE8">
        <w:trPr>
          <w:cantSplit/>
        </w:trPr>
        <w:tc>
          <w:tcPr>
            <w:tcW w:w="3652" w:type="dxa"/>
            <w:shd w:val="clear" w:color="auto" w:fill="F2F2F2" w:themeFill="background1" w:themeFillShade="F2"/>
          </w:tcPr>
          <w:p w14:paraId="4FF3C3B4" w14:textId="77777777" w:rsidR="005A65B1" w:rsidRDefault="005A65B1" w:rsidP="00845E6A">
            <w:pPr>
              <w:jc w:val="left"/>
              <w:rPr>
                <w:b/>
                <w:bCs/>
              </w:rPr>
            </w:pPr>
            <w:r>
              <w:rPr>
                <w:b/>
                <w:bCs/>
              </w:rPr>
              <w:t>T</w:t>
            </w:r>
            <w:r w:rsidRPr="00C507EF">
              <w:rPr>
                <w:b/>
                <w:bCs/>
                <w:vertAlign w:val="subscript"/>
              </w:rPr>
              <w:t xml:space="preserve">LCO </w:t>
            </w:r>
            <w:r w:rsidRPr="00C7627E">
              <w:rPr>
                <w:b/>
                <w:bCs/>
              </w:rPr>
              <w:t>(</w:t>
            </w:r>
            <w:r>
              <w:rPr>
                <w:b/>
                <w:bCs/>
              </w:rPr>
              <w:t>% predicted</w:t>
            </w:r>
            <w:r w:rsidRPr="00C7627E">
              <w:rPr>
                <w:b/>
                <w:bCs/>
              </w:rPr>
              <w:t>)</w:t>
            </w:r>
          </w:p>
          <w:p w14:paraId="55A7B492" w14:textId="77777777" w:rsidR="00C507EF" w:rsidRPr="00C7627E" w:rsidRDefault="00C507EF" w:rsidP="00845E6A">
            <w:pPr>
              <w:jc w:val="left"/>
              <w:rPr>
                <w:b/>
                <w:bCs/>
                <w:color w:val="000000"/>
              </w:rPr>
            </w:pPr>
            <w:r w:rsidRPr="00C7627E">
              <w:rPr>
                <w:b/>
                <w:bCs/>
                <w:color w:val="000000"/>
              </w:rPr>
              <w:t>Visit 1 – visit 2 change (Abs)</w:t>
            </w:r>
          </w:p>
          <w:p w14:paraId="1DC71943" w14:textId="77777777" w:rsidR="00C507EF" w:rsidRPr="00C7627E" w:rsidRDefault="00C507EF" w:rsidP="00845E6A">
            <w:pPr>
              <w:jc w:val="left"/>
              <w:rPr>
                <w:b/>
                <w:bCs/>
                <w:color w:val="000000"/>
              </w:rPr>
            </w:pPr>
            <w:r w:rsidRPr="00C7627E">
              <w:rPr>
                <w:b/>
                <w:bCs/>
                <w:color w:val="000000"/>
              </w:rPr>
              <w:t>Visit 1 – visit 2 change (Rel)</w:t>
            </w:r>
          </w:p>
        </w:tc>
        <w:tc>
          <w:tcPr>
            <w:tcW w:w="2126" w:type="dxa"/>
            <w:shd w:val="clear" w:color="auto" w:fill="F2F2F2" w:themeFill="background1" w:themeFillShade="F2"/>
          </w:tcPr>
          <w:p w14:paraId="7A20D91B" w14:textId="70896841" w:rsidR="00C507EF" w:rsidRDefault="009F1CB6" w:rsidP="00845E6A">
            <w:pPr>
              <w:jc w:val="center"/>
              <w:rPr>
                <w:color w:val="000000"/>
              </w:rPr>
            </w:pPr>
            <w:r>
              <w:rPr>
                <w:color w:val="000000"/>
              </w:rPr>
              <w:t>54.9</w:t>
            </w:r>
          </w:p>
          <w:p w14:paraId="5935E2BC" w14:textId="01A8183B" w:rsidR="003A70E3" w:rsidRDefault="00A74764" w:rsidP="00845E6A">
            <w:pPr>
              <w:jc w:val="center"/>
              <w:rPr>
                <w:color w:val="000000"/>
              </w:rPr>
            </w:pPr>
            <w:r>
              <w:rPr>
                <w:color w:val="000000"/>
              </w:rPr>
              <w:t>-0.9</w:t>
            </w:r>
          </w:p>
          <w:p w14:paraId="03481EF1" w14:textId="170DE0AD" w:rsidR="00F86B68" w:rsidRPr="00C7627E" w:rsidRDefault="00E82DA0" w:rsidP="00845E6A">
            <w:pPr>
              <w:jc w:val="center"/>
              <w:rPr>
                <w:color w:val="000000"/>
              </w:rPr>
            </w:pPr>
            <w:r>
              <w:rPr>
                <w:color w:val="000000"/>
              </w:rPr>
              <w:t>-2.</w:t>
            </w:r>
            <w:r w:rsidR="00A74764">
              <w:rPr>
                <w:color w:val="000000"/>
              </w:rPr>
              <w:t>2</w:t>
            </w:r>
          </w:p>
        </w:tc>
        <w:tc>
          <w:tcPr>
            <w:tcW w:w="1843" w:type="dxa"/>
            <w:shd w:val="clear" w:color="auto" w:fill="F2F2F2" w:themeFill="background1" w:themeFillShade="F2"/>
          </w:tcPr>
          <w:p w14:paraId="00D7B276" w14:textId="38A30F30" w:rsidR="00C507EF" w:rsidRDefault="009F1CB6" w:rsidP="00845E6A">
            <w:pPr>
              <w:jc w:val="center"/>
              <w:rPr>
                <w:color w:val="000000"/>
              </w:rPr>
            </w:pPr>
            <w:r>
              <w:rPr>
                <w:color w:val="000000"/>
              </w:rPr>
              <w:t>19.5</w:t>
            </w:r>
          </w:p>
          <w:p w14:paraId="6DE6011B" w14:textId="75737C52" w:rsidR="003A70E3" w:rsidRDefault="00A74764" w:rsidP="00845E6A">
            <w:pPr>
              <w:jc w:val="center"/>
              <w:rPr>
                <w:color w:val="000000"/>
              </w:rPr>
            </w:pPr>
            <w:r>
              <w:rPr>
                <w:color w:val="000000"/>
              </w:rPr>
              <w:t>4.7</w:t>
            </w:r>
          </w:p>
          <w:p w14:paraId="2BC5480A" w14:textId="2C1222BB" w:rsidR="00F86B68" w:rsidRPr="00C7627E" w:rsidRDefault="00E82DA0" w:rsidP="00845E6A">
            <w:pPr>
              <w:jc w:val="center"/>
              <w:rPr>
                <w:color w:val="000000"/>
              </w:rPr>
            </w:pPr>
            <w:r>
              <w:rPr>
                <w:color w:val="000000"/>
              </w:rPr>
              <w:t>8.</w:t>
            </w:r>
            <w:r w:rsidR="00A74764">
              <w:rPr>
                <w:color w:val="000000"/>
              </w:rPr>
              <w:t>5</w:t>
            </w:r>
          </w:p>
        </w:tc>
        <w:tc>
          <w:tcPr>
            <w:tcW w:w="2268" w:type="dxa"/>
            <w:shd w:val="clear" w:color="auto" w:fill="F2F2F2" w:themeFill="background1" w:themeFillShade="F2"/>
          </w:tcPr>
          <w:p w14:paraId="4A696932" w14:textId="68D7328D" w:rsidR="00F97365" w:rsidRDefault="009F1CB6" w:rsidP="00F97365">
            <w:pPr>
              <w:jc w:val="center"/>
              <w:rPr>
                <w:color w:val="000000"/>
              </w:rPr>
            </w:pPr>
            <w:r>
              <w:rPr>
                <w:color w:val="000000"/>
              </w:rPr>
              <w:t>37.1 – 96.8</w:t>
            </w:r>
          </w:p>
          <w:p w14:paraId="48F57A88" w14:textId="096C0B4B" w:rsidR="0094798A" w:rsidRDefault="007E20B8" w:rsidP="00845E6A">
            <w:pPr>
              <w:jc w:val="center"/>
              <w:rPr>
                <w:color w:val="000000"/>
              </w:rPr>
            </w:pPr>
            <w:r>
              <w:rPr>
                <w:color w:val="000000"/>
              </w:rPr>
              <w:t>-8.</w:t>
            </w:r>
            <w:r w:rsidR="00A74764">
              <w:rPr>
                <w:color w:val="000000"/>
              </w:rPr>
              <w:t>2</w:t>
            </w:r>
            <w:r w:rsidR="009837EC">
              <w:rPr>
                <w:color w:val="000000"/>
              </w:rPr>
              <w:t xml:space="preserve"> </w:t>
            </w:r>
            <w:r w:rsidR="0096149A">
              <w:rPr>
                <w:color w:val="000000"/>
              </w:rPr>
              <w:t>–</w:t>
            </w:r>
            <w:r w:rsidR="009837EC">
              <w:rPr>
                <w:color w:val="000000"/>
              </w:rPr>
              <w:t xml:space="preserve"> </w:t>
            </w:r>
            <w:r w:rsidR="00A74764">
              <w:rPr>
                <w:color w:val="000000"/>
              </w:rPr>
              <w:t>9.7</w:t>
            </w:r>
          </w:p>
          <w:p w14:paraId="0C6A854E" w14:textId="1B5A7054" w:rsidR="003A70E3" w:rsidRPr="00C7627E" w:rsidRDefault="00A74764" w:rsidP="00845E6A">
            <w:pPr>
              <w:jc w:val="center"/>
              <w:rPr>
                <w:color w:val="000000"/>
              </w:rPr>
            </w:pPr>
            <w:r>
              <w:rPr>
                <w:color w:val="000000"/>
              </w:rPr>
              <w:t>-12.5 – 15.4</w:t>
            </w:r>
          </w:p>
        </w:tc>
      </w:tr>
    </w:tbl>
    <w:p w14:paraId="77B7FBB3" w14:textId="3237C713" w:rsidR="00903AD9" w:rsidRPr="00903AD9" w:rsidRDefault="008542E2" w:rsidP="006576F0">
      <w:pPr>
        <w:pStyle w:val="Aftertable"/>
      </w:pPr>
      <w:r>
        <w:t>SD: standard deviation; Abs: absolute change; Rel: relative change (%)</w:t>
      </w:r>
      <w:r w:rsidR="00215FC5">
        <w:t>; T</w:t>
      </w:r>
      <w:r w:rsidR="00215FC5" w:rsidRPr="00215FC5">
        <w:rPr>
          <w:vertAlign w:val="subscript"/>
        </w:rPr>
        <w:t>LCO</w:t>
      </w:r>
      <w:r w:rsidR="00215FC5">
        <w:t>: transfer factor of the lungs for carbon monoxide</w:t>
      </w:r>
    </w:p>
    <w:p w14:paraId="3F2742B1" w14:textId="01A17406" w:rsidR="00215FC5" w:rsidRDefault="00215FC5" w:rsidP="004F4016">
      <w:pPr>
        <w:pStyle w:val="TableTitle0"/>
      </w:pPr>
      <w:bookmarkStart w:id="3886" w:name="_Toc3145481"/>
      <w:r>
        <w:t xml:space="preserve">Table </w:t>
      </w:r>
      <w:ins w:id="3887"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88"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889" w:author="Nicholas Weatherley" w:date="2019-03-04T21:03:00Z">
        <w:r w:rsidR="00E96948">
          <w:rPr>
            <w:noProof/>
          </w:rPr>
          <w:t>8</w:t>
        </w:r>
        <w:r w:rsidR="00E96948">
          <w:fldChar w:fldCharType="end"/>
        </w:r>
      </w:ins>
      <w:ins w:id="3890" w:author="Windows User" w:date="2018-11-01T15:46:00Z">
        <w:del w:id="3891" w:author="Nicholas Weatherley" w:date="2019-03-04T21:03:00Z">
          <w:r w:rsidR="00743FFA" w:rsidDel="00E96948">
            <w:fldChar w:fldCharType="begin"/>
          </w:r>
          <w:r w:rsidR="00743FFA" w:rsidDel="00E96948">
            <w:delInstrText xml:space="preserve"> STYLEREF 1 \s </w:delInstrText>
          </w:r>
        </w:del>
      </w:ins>
      <w:del w:id="3892" w:author="Nicholas Weatherley" w:date="2019-03-04T21:03:00Z">
        <w:r w:rsidR="00743FFA" w:rsidDel="00E96948">
          <w:fldChar w:fldCharType="separate"/>
        </w:r>
        <w:r w:rsidR="0024585E" w:rsidDel="00E96948">
          <w:rPr>
            <w:noProof/>
          </w:rPr>
          <w:delText>3</w:delText>
        </w:r>
      </w:del>
      <w:ins w:id="3893" w:author="Windows User" w:date="2018-11-01T15:46:00Z">
        <w:del w:id="3894"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895" w:author="Nicholas Weatherley" w:date="2019-03-04T21:03:00Z">
        <w:r w:rsidR="00743FFA" w:rsidDel="00E96948">
          <w:fldChar w:fldCharType="end"/>
        </w:r>
      </w:del>
      <w:del w:id="3896"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8</w:delText>
        </w:r>
        <w:r w:rsidR="00BB544F" w:rsidDel="004435D9">
          <w:fldChar w:fldCharType="end"/>
        </w:r>
      </w:del>
      <w:r w:rsidRPr="00215FC5">
        <w:t xml:space="preserve"> </w:t>
      </w:r>
      <w:r>
        <w:t>Visit 2</w:t>
      </w:r>
      <w:r w:rsidRPr="003C5727">
        <w:t xml:space="preserve"> </w:t>
      </w:r>
      <w:r>
        <w:t>carbon monoxide gas coefficient</w:t>
      </w:r>
      <w:r w:rsidRPr="003C5727">
        <w:t xml:space="preserve"> results summary</w:t>
      </w:r>
      <w:bookmarkEnd w:id="3886"/>
    </w:p>
    <w:tbl>
      <w:tblPr>
        <w:tblW w:w="9889" w:type="dxa"/>
        <w:tblBorders>
          <w:top w:val="single" w:sz="8" w:space="0" w:color="000000"/>
          <w:bottom w:val="single" w:sz="8" w:space="0" w:color="000000"/>
        </w:tblBorders>
        <w:tblLook w:val="04A0" w:firstRow="1" w:lastRow="0" w:firstColumn="1" w:lastColumn="0" w:noHBand="0" w:noVBand="1"/>
      </w:tblPr>
      <w:tblGrid>
        <w:gridCol w:w="3652"/>
        <w:gridCol w:w="2126"/>
        <w:gridCol w:w="1843"/>
        <w:gridCol w:w="2268"/>
      </w:tblGrid>
      <w:tr w:rsidR="00DA7EE8" w:rsidRPr="00DA7EE8" w14:paraId="6F5DA551" w14:textId="77777777" w:rsidTr="00DA7EE8">
        <w:trPr>
          <w:cantSplit/>
          <w:tblHeader/>
        </w:trPr>
        <w:tc>
          <w:tcPr>
            <w:tcW w:w="3652" w:type="dxa"/>
            <w:tcBorders>
              <w:top w:val="single" w:sz="8" w:space="0" w:color="000000"/>
              <w:left w:val="nil"/>
              <w:bottom w:val="single" w:sz="8" w:space="0" w:color="000000"/>
              <w:right w:val="nil"/>
            </w:tcBorders>
            <w:shd w:val="clear" w:color="auto" w:fill="000000" w:themeFill="text1"/>
          </w:tcPr>
          <w:p w14:paraId="05B45036" w14:textId="77777777" w:rsidR="00215FC5" w:rsidRPr="00DA7EE8" w:rsidRDefault="00215FC5" w:rsidP="004A3BE7">
            <w:pPr>
              <w:jc w:val="left"/>
              <w:rPr>
                <w:b/>
                <w:bCs/>
                <w:color w:val="FFFFFF" w:themeColor="background1"/>
              </w:rPr>
            </w:pPr>
            <w:r w:rsidRPr="00DA7EE8">
              <w:rPr>
                <w:b/>
                <w:bCs/>
                <w:color w:val="FFFFFF" w:themeColor="background1"/>
              </w:rPr>
              <w:t>Parameter (units)</w:t>
            </w:r>
          </w:p>
        </w:tc>
        <w:tc>
          <w:tcPr>
            <w:tcW w:w="2126" w:type="dxa"/>
            <w:tcBorders>
              <w:top w:val="single" w:sz="8" w:space="0" w:color="000000"/>
              <w:left w:val="nil"/>
              <w:bottom w:val="single" w:sz="8" w:space="0" w:color="000000"/>
              <w:right w:val="nil"/>
            </w:tcBorders>
            <w:shd w:val="clear" w:color="auto" w:fill="000000" w:themeFill="text1"/>
          </w:tcPr>
          <w:p w14:paraId="7175CA3B" w14:textId="77777777" w:rsidR="00215FC5" w:rsidRPr="00DA7EE8" w:rsidRDefault="00215FC5" w:rsidP="004A3BE7">
            <w:pPr>
              <w:jc w:val="center"/>
              <w:rPr>
                <w:b/>
                <w:bCs/>
                <w:color w:val="FFFFFF" w:themeColor="background1"/>
              </w:rPr>
            </w:pPr>
            <w:r w:rsidRPr="00DA7EE8">
              <w:rPr>
                <w:b/>
                <w:bCs/>
                <w:color w:val="FFFFFF" w:themeColor="background1"/>
              </w:rPr>
              <w:t>Mean</w:t>
            </w:r>
          </w:p>
        </w:tc>
        <w:tc>
          <w:tcPr>
            <w:tcW w:w="1843" w:type="dxa"/>
            <w:tcBorders>
              <w:top w:val="single" w:sz="8" w:space="0" w:color="000000"/>
              <w:left w:val="nil"/>
              <w:bottom w:val="single" w:sz="8" w:space="0" w:color="000000"/>
              <w:right w:val="nil"/>
            </w:tcBorders>
            <w:shd w:val="clear" w:color="auto" w:fill="000000" w:themeFill="text1"/>
          </w:tcPr>
          <w:p w14:paraId="4EDC367D" w14:textId="77777777" w:rsidR="00215FC5" w:rsidRPr="00DA7EE8" w:rsidRDefault="00215FC5" w:rsidP="004A3BE7">
            <w:pPr>
              <w:ind w:left="-108" w:right="-108"/>
              <w:jc w:val="center"/>
              <w:rPr>
                <w:b/>
                <w:bCs/>
                <w:color w:val="FFFFFF" w:themeColor="background1"/>
              </w:rPr>
            </w:pPr>
            <w:r w:rsidRPr="00DA7EE8">
              <w:rPr>
                <w:b/>
                <w:bCs/>
                <w:color w:val="FFFFFF" w:themeColor="background1"/>
              </w:rPr>
              <w:t>SD</w:t>
            </w:r>
          </w:p>
        </w:tc>
        <w:tc>
          <w:tcPr>
            <w:tcW w:w="2268" w:type="dxa"/>
            <w:tcBorders>
              <w:top w:val="single" w:sz="8" w:space="0" w:color="000000"/>
              <w:left w:val="nil"/>
              <w:bottom w:val="single" w:sz="8" w:space="0" w:color="000000"/>
              <w:right w:val="nil"/>
            </w:tcBorders>
            <w:shd w:val="clear" w:color="auto" w:fill="000000" w:themeFill="text1"/>
          </w:tcPr>
          <w:p w14:paraId="71233964" w14:textId="77777777" w:rsidR="00215FC5" w:rsidRPr="00DA7EE8" w:rsidRDefault="00215FC5" w:rsidP="004A3BE7">
            <w:pPr>
              <w:jc w:val="center"/>
              <w:rPr>
                <w:b/>
                <w:bCs/>
                <w:color w:val="FFFFFF" w:themeColor="background1"/>
              </w:rPr>
            </w:pPr>
            <w:r w:rsidRPr="00DA7EE8">
              <w:rPr>
                <w:b/>
                <w:bCs/>
                <w:color w:val="FFFFFF" w:themeColor="background1"/>
              </w:rPr>
              <w:t>Range</w:t>
            </w:r>
          </w:p>
        </w:tc>
      </w:tr>
      <w:tr w:rsidR="00215FC5" w14:paraId="47E0094F" w14:textId="77777777" w:rsidTr="00DA7EE8">
        <w:trPr>
          <w:cantSplit/>
        </w:trPr>
        <w:tc>
          <w:tcPr>
            <w:tcW w:w="3652" w:type="dxa"/>
            <w:tcBorders>
              <w:left w:val="nil"/>
              <w:right w:val="nil"/>
            </w:tcBorders>
            <w:shd w:val="clear" w:color="auto" w:fill="FFFFFF" w:themeFill="background1"/>
          </w:tcPr>
          <w:p w14:paraId="0662F052" w14:textId="77777777" w:rsidR="00215FC5" w:rsidRDefault="00215FC5" w:rsidP="004A3BE7">
            <w:pPr>
              <w:jc w:val="left"/>
              <w:rPr>
                <w:b/>
                <w:bCs/>
              </w:rPr>
            </w:pPr>
            <w:r>
              <w:rPr>
                <w:b/>
                <w:bCs/>
              </w:rPr>
              <w:t>K</w:t>
            </w:r>
            <w:r w:rsidRPr="00C507EF">
              <w:rPr>
                <w:b/>
                <w:bCs/>
                <w:vertAlign w:val="subscript"/>
              </w:rPr>
              <w:t>CO</w:t>
            </w:r>
            <w:r w:rsidRPr="00C7627E">
              <w:rPr>
                <w:b/>
                <w:bCs/>
              </w:rPr>
              <w:t xml:space="preserve"> (</w:t>
            </w:r>
            <w:r>
              <w:rPr>
                <w:b/>
                <w:bCs/>
              </w:rPr>
              <w:t>mmol.min</w:t>
            </w:r>
            <w:r>
              <w:rPr>
                <w:b/>
                <w:bCs/>
                <w:vertAlign w:val="superscript"/>
              </w:rPr>
              <w:t>-1</w:t>
            </w:r>
            <w:r>
              <w:rPr>
                <w:b/>
                <w:bCs/>
              </w:rPr>
              <w:t>.kPa</w:t>
            </w:r>
            <w:r w:rsidRPr="00C507EF">
              <w:rPr>
                <w:b/>
                <w:bCs/>
                <w:vertAlign w:val="superscript"/>
              </w:rPr>
              <w:t>-1</w:t>
            </w:r>
            <w:r w:rsidRPr="00C7627E">
              <w:rPr>
                <w:b/>
                <w:bCs/>
              </w:rPr>
              <w:t>L</w:t>
            </w:r>
            <w:r>
              <w:rPr>
                <w:b/>
                <w:bCs/>
                <w:vertAlign w:val="superscript"/>
              </w:rPr>
              <w:t>-1</w:t>
            </w:r>
            <w:r w:rsidRPr="00C7627E">
              <w:rPr>
                <w:b/>
                <w:bCs/>
              </w:rPr>
              <w:t>)</w:t>
            </w:r>
          </w:p>
          <w:p w14:paraId="1CAA2A7F" w14:textId="77777777" w:rsidR="00215FC5" w:rsidRPr="00C7627E" w:rsidRDefault="00215FC5" w:rsidP="004A3BE7">
            <w:pPr>
              <w:jc w:val="left"/>
              <w:rPr>
                <w:b/>
                <w:bCs/>
                <w:color w:val="000000"/>
              </w:rPr>
            </w:pPr>
            <w:r w:rsidRPr="00C7627E">
              <w:rPr>
                <w:b/>
                <w:bCs/>
                <w:color w:val="000000"/>
              </w:rPr>
              <w:t>Visit 1 – visit 2 change (Abs)</w:t>
            </w:r>
          </w:p>
          <w:p w14:paraId="472D0029" w14:textId="77777777" w:rsidR="00215FC5" w:rsidRPr="00C7627E" w:rsidRDefault="00215FC5" w:rsidP="004A3BE7">
            <w:pPr>
              <w:jc w:val="left"/>
              <w:rPr>
                <w:b/>
                <w:bCs/>
                <w:color w:val="000000"/>
              </w:rPr>
            </w:pPr>
            <w:r w:rsidRPr="00C7627E">
              <w:rPr>
                <w:b/>
                <w:bCs/>
                <w:color w:val="000000"/>
              </w:rPr>
              <w:t>Visit 1 – visit 2 change (Rel)</w:t>
            </w:r>
          </w:p>
        </w:tc>
        <w:tc>
          <w:tcPr>
            <w:tcW w:w="2126" w:type="dxa"/>
            <w:tcBorders>
              <w:left w:val="nil"/>
              <w:right w:val="nil"/>
            </w:tcBorders>
            <w:shd w:val="clear" w:color="auto" w:fill="FFFFFF" w:themeFill="background1"/>
          </w:tcPr>
          <w:p w14:paraId="246BFD50" w14:textId="77777777" w:rsidR="00215FC5" w:rsidRDefault="00215FC5" w:rsidP="004A3BE7">
            <w:pPr>
              <w:jc w:val="center"/>
              <w:rPr>
                <w:color w:val="000000"/>
              </w:rPr>
            </w:pPr>
            <w:r>
              <w:rPr>
                <w:color w:val="000000"/>
              </w:rPr>
              <w:t>1.02</w:t>
            </w:r>
          </w:p>
          <w:p w14:paraId="5DE1A66D" w14:textId="77777777" w:rsidR="00215FC5" w:rsidRDefault="00215FC5" w:rsidP="004A3BE7">
            <w:pPr>
              <w:jc w:val="center"/>
              <w:rPr>
                <w:color w:val="000000"/>
              </w:rPr>
            </w:pPr>
            <w:r>
              <w:rPr>
                <w:color w:val="000000"/>
              </w:rPr>
              <w:t>-0.03</w:t>
            </w:r>
          </w:p>
          <w:p w14:paraId="34BA7E90" w14:textId="77777777" w:rsidR="00215FC5" w:rsidRPr="00C7627E" w:rsidRDefault="00215FC5" w:rsidP="004A3BE7">
            <w:pPr>
              <w:jc w:val="center"/>
              <w:rPr>
                <w:color w:val="000000"/>
              </w:rPr>
            </w:pPr>
            <w:r>
              <w:rPr>
                <w:color w:val="000000"/>
              </w:rPr>
              <w:t>-2.3%</w:t>
            </w:r>
          </w:p>
        </w:tc>
        <w:tc>
          <w:tcPr>
            <w:tcW w:w="1843" w:type="dxa"/>
            <w:tcBorders>
              <w:left w:val="nil"/>
              <w:right w:val="nil"/>
            </w:tcBorders>
            <w:shd w:val="clear" w:color="auto" w:fill="FFFFFF" w:themeFill="background1"/>
          </w:tcPr>
          <w:p w14:paraId="7196216B" w14:textId="77777777" w:rsidR="00215FC5" w:rsidRDefault="00215FC5" w:rsidP="004A3BE7">
            <w:pPr>
              <w:jc w:val="center"/>
              <w:rPr>
                <w:color w:val="000000"/>
              </w:rPr>
            </w:pPr>
            <w:r>
              <w:rPr>
                <w:color w:val="000000"/>
              </w:rPr>
              <w:t>0.20</w:t>
            </w:r>
          </w:p>
          <w:p w14:paraId="278CEE2C" w14:textId="77777777" w:rsidR="00215FC5" w:rsidRDefault="00215FC5" w:rsidP="004A3BE7">
            <w:pPr>
              <w:jc w:val="center"/>
              <w:rPr>
                <w:color w:val="000000"/>
              </w:rPr>
            </w:pPr>
            <w:r>
              <w:rPr>
                <w:color w:val="000000"/>
              </w:rPr>
              <w:t>0.05</w:t>
            </w:r>
          </w:p>
          <w:p w14:paraId="6499E1D4" w14:textId="77777777" w:rsidR="00215FC5" w:rsidRPr="00C7627E" w:rsidRDefault="00215FC5" w:rsidP="004A3BE7">
            <w:pPr>
              <w:jc w:val="center"/>
              <w:rPr>
                <w:color w:val="000000"/>
              </w:rPr>
            </w:pPr>
            <w:r>
              <w:rPr>
                <w:color w:val="000000"/>
              </w:rPr>
              <w:t>4.8%</w:t>
            </w:r>
          </w:p>
        </w:tc>
        <w:tc>
          <w:tcPr>
            <w:tcW w:w="2268" w:type="dxa"/>
            <w:tcBorders>
              <w:left w:val="nil"/>
              <w:right w:val="nil"/>
            </w:tcBorders>
            <w:shd w:val="clear" w:color="auto" w:fill="FFFFFF" w:themeFill="background1"/>
          </w:tcPr>
          <w:p w14:paraId="7E7965AB" w14:textId="77777777" w:rsidR="00215FC5" w:rsidRDefault="00215FC5" w:rsidP="004A3BE7">
            <w:pPr>
              <w:jc w:val="center"/>
              <w:rPr>
                <w:color w:val="000000"/>
              </w:rPr>
            </w:pPr>
            <w:r>
              <w:rPr>
                <w:color w:val="000000"/>
              </w:rPr>
              <w:t>0.81 – 1.40</w:t>
            </w:r>
          </w:p>
          <w:p w14:paraId="123E414B" w14:textId="77777777" w:rsidR="00215FC5" w:rsidRDefault="00215FC5" w:rsidP="004A3BE7">
            <w:pPr>
              <w:jc w:val="center"/>
              <w:rPr>
                <w:color w:val="000000"/>
              </w:rPr>
            </w:pPr>
            <w:r>
              <w:rPr>
                <w:color w:val="000000"/>
              </w:rPr>
              <w:t>-0.10 – 0.04</w:t>
            </w:r>
          </w:p>
          <w:p w14:paraId="795B8A92" w14:textId="77777777" w:rsidR="00215FC5" w:rsidRPr="00C7627E" w:rsidRDefault="00215FC5" w:rsidP="004A3BE7">
            <w:pPr>
              <w:jc w:val="center"/>
              <w:rPr>
                <w:color w:val="000000"/>
              </w:rPr>
            </w:pPr>
            <w:r>
              <w:rPr>
                <w:color w:val="000000"/>
              </w:rPr>
              <w:t>-10.4 – 5.2%</w:t>
            </w:r>
          </w:p>
        </w:tc>
      </w:tr>
      <w:tr w:rsidR="00215FC5" w14:paraId="212C7C9C" w14:textId="77777777" w:rsidTr="00DA7EE8">
        <w:trPr>
          <w:cantSplit/>
        </w:trPr>
        <w:tc>
          <w:tcPr>
            <w:tcW w:w="3652" w:type="dxa"/>
            <w:tcBorders>
              <w:left w:val="nil"/>
              <w:right w:val="nil"/>
            </w:tcBorders>
            <w:shd w:val="clear" w:color="auto" w:fill="F2F2F2" w:themeFill="background1" w:themeFillShade="F2"/>
          </w:tcPr>
          <w:p w14:paraId="29201F59" w14:textId="765EDD0B" w:rsidR="00215FC5" w:rsidRDefault="00215FC5" w:rsidP="00215FC5">
            <w:pPr>
              <w:jc w:val="left"/>
              <w:rPr>
                <w:b/>
                <w:bCs/>
              </w:rPr>
            </w:pPr>
            <w:r>
              <w:rPr>
                <w:b/>
                <w:bCs/>
              </w:rPr>
              <w:t>K</w:t>
            </w:r>
            <w:r w:rsidRPr="00C507EF">
              <w:rPr>
                <w:b/>
                <w:bCs/>
                <w:vertAlign w:val="subscript"/>
              </w:rPr>
              <w:t>CO</w:t>
            </w:r>
            <w:r w:rsidRPr="00C7627E">
              <w:rPr>
                <w:b/>
                <w:bCs/>
              </w:rPr>
              <w:t xml:space="preserve"> (</w:t>
            </w:r>
            <w:r>
              <w:rPr>
                <w:b/>
                <w:bCs/>
              </w:rPr>
              <w:t>% predicted</w:t>
            </w:r>
            <w:r w:rsidRPr="00C7627E">
              <w:rPr>
                <w:b/>
                <w:bCs/>
              </w:rPr>
              <w:t>)</w:t>
            </w:r>
          </w:p>
          <w:p w14:paraId="505F5041" w14:textId="77777777" w:rsidR="00215FC5" w:rsidRPr="00C7627E" w:rsidRDefault="00215FC5" w:rsidP="00215FC5">
            <w:pPr>
              <w:jc w:val="left"/>
              <w:rPr>
                <w:b/>
                <w:bCs/>
                <w:color w:val="000000"/>
              </w:rPr>
            </w:pPr>
            <w:r w:rsidRPr="00C7627E">
              <w:rPr>
                <w:b/>
                <w:bCs/>
                <w:color w:val="000000"/>
              </w:rPr>
              <w:t>Visit 1 – visit 2 change (Abs)</w:t>
            </w:r>
          </w:p>
          <w:p w14:paraId="78D208B7" w14:textId="7396ACEB" w:rsidR="00215FC5" w:rsidRDefault="00215FC5" w:rsidP="00215FC5">
            <w:pPr>
              <w:jc w:val="left"/>
              <w:rPr>
                <w:b/>
                <w:bCs/>
              </w:rPr>
            </w:pPr>
            <w:r w:rsidRPr="00C7627E">
              <w:rPr>
                <w:b/>
                <w:bCs/>
                <w:color w:val="000000"/>
              </w:rPr>
              <w:t>Visit 1 – visit 2 change (Rel)</w:t>
            </w:r>
          </w:p>
        </w:tc>
        <w:tc>
          <w:tcPr>
            <w:tcW w:w="2126" w:type="dxa"/>
            <w:tcBorders>
              <w:left w:val="nil"/>
              <w:right w:val="nil"/>
            </w:tcBorders>
            <w:shd w:val="clear" w:color="auto" w:fill="F2F2F2" w:themeFill="background1" w:themeFillShade="F2"/>
          </w:tcPr>
          <w:p w14:paraId="758F3214" w14:textId="4F16B1D2" w:rsidR="00215FC5" w:rsidRDefault="006576F0" w:rsidP="004A3BE7">
            <w:pPr>
              <w:jc w:val="center"/>
              <w:rPr>
                <w:color w:val="000000"/>
              </w:rPr>
            </w:pPr>
            <w:r>
              <w:rPr>
                <w:color w:val="000000"/>
              </w:rPr>
              <w:t>74.0</w:t>
            </w:r>
          </w:p>
          <w:p w14:paraId="50DAD440" w14:textId="52ACBFB2" w:rsidR="00FE5A4C" w:rsidRDefault="006576F0" w:rsidP="004A3BE7">
            <w:pPr>
              <w:jc w:val="center"/>
              <w:rPr>
                <w:color w:val="000000"/>
              </w:rPr>
            </w:pPr>
            <w:r>
              <w:rPr>
                <w:color w:val="000000"/>
              </w:rPr>
              <w:t>-</w:t>
            </w:r>
            <w:r w:rsidR="003E6086">
              <w:rPr>
                <w:color w:val="000000"/>
              </w:rPr>
              <w:t>1</w:t>
            </w:r>
            <w:r>
              <w:rPr>
                <w:color w:val="000000"/>
              </w:rPr>
              <w:t>.7</w:t>
            </w:r>
          </w:p>
          <w:p w14:paraId="2CA55FB3" w14:textId="5DBAA552" w:rsidR="00FE5A4C" w:rsidRDefault="00FE5A4C" w:rsidP="004A3BE7">
            <w:pPr>
              <w:jc w:val="center"/>
              <w:rPr>
                <w:color w:val="000000"/>
              </w:rPr>
            </w:pPr>
            <w:r>
              <w:rPr>
                <w:color w:val="000000"/>
              </w:rPr>
              <w:t>-2.</w:t>
            </w:r>
            <w:r w:rsidR="003E6086">
              <w:rPr>
                <w:color w:val="000000"/>
              </w:rPr>
              <w:t>1</w:t>
            </w:r>
          </w:p>
        </w:tc>
        <w:tc>
          <w:tcPr>
            <w:tcW w:w="1843" w:type="dxa"/>
            <w:tcBorders>
              <w:left w:val="nil"/>
              <w:right w:val="nil"/>
            </w:tcBorders>
            <w:shd w:val="clear" w:color="auto" w:fill="F2F2F2" w:themeFill="background1" w:themeFillShade="F2"/>
          </w:tcPr>
          <w:p w14:paraId="10C2C1DF" w14:textId="5BB2BCFC" w:rsidR="00215FC5" w:rsidRDefault="006576F0" w:rsidP="004A3BE7">
            <w:pPr>
              <w:jc w:val="center"/>
              <w:rPr>
                <w:color w:val="000000"/>
              </w:rPr>
            </w:pPr>
            <w:r>
              <w:rPr>
                <w:color w:val="000000"/>
              </w:rPr>
              <w:t>14.9</w:t>
            </w:r>
          </w:p>
          <w:p w14:paraId="0D513F29" w14:textId="4D5D64FF" w:rsidR="00FE5A4C" w:rsidRDefault="003E6086" w:rsidP="004A3BE7">
            <w:pPr>
              <w:jc w:val="center"/>
              <w:rPr>
                <w:color w:val="000000"/>
              </w:rPr>
            </w:pPr>
            <w:r>
              <w:rPr>
                <w:color w:val="000000"/>
              </w:rPr>
              <w:t>3.5</w:t>
            </w:r>
          </w:p>
          <w:p w14:paraId="5F551C62" w14:textId="2DCFAE82" w:rsidR="00FE5A4C" w:rsidRDefault="00FE5A4C" w:rsidP="004A3BE7">
            <w:pPr>
              <w:jc w:val="center"/>
              <w:rPr>
                <w:color w:val="000000"/>
              </w:rPr>
            </w:pPr>
            <w:r>
              <w:rPr>
                <w:color w:val="000000"/>
              </w:rPr>
              <w:t>4.8</w:t>
            </w:r>
          </w:p>
        </w:tc>
        <w:tc>
          <w:tcPr>
            <w:tcW w:w="2268" w:type="dxa"/>
            <w:tcBorders>
              <w:left w:val="nil"/>
              <w:right w:val="nil"/>
            </w:tcBorders>
            <w:shd w:val="clear" w:color="auto" w:fill="F2F2F2" w:themeFill="background1" w:themeFillShade="F2"/>
          </w:tcPr>
          <w:p w14:paraId="290AC5D1" w14:textId="12E60FEE" w:rsidR="00215FC5" w:rsidRDefault="006576F0" w:rsidP="004A3BE7">
            <w:pPr>
              <w:jc w:val="center"/>
              <w:rPr>
                <w:color w:val="000000"/>
              </w:rPr>
            </w:pPr>
            <w:r>
              <w:rPr>
                <w:color w:val="000000"/>
              </w:rPr>
              <w:t>59.3 – 103.2</w:t>
            </w:r>
          </w:p>
          <w:p w14:paraId="13666C89" w14:textId="7E20F674" w:rsidR="00FE5A4C" w:rsidRDefault="003E6086" w:rsidP="006576F0">
            <w:pPr>
              <w:jc w:val="center"/>
              <w:rPr>
                <w:color w:val="000000"/>
              </w:rPr>
            </w:pPr>
            <w:r>
              <w:rPr>
                <w:color w:val="000000"/>
              </w:rPr>
              <w:t>-6.9 – 2.2</w:t>
            </w:r>
          </w:p>
          <w:p w14:paraId="5F2ECAF2" w14:textId="1F43BDFB" w:rsidR="00FE5A4C" w:rsidRDefault="00FE5A4C" w:rsidP="004A3BE7">
            <w:pPr>
              <w:jc w:val="center"/>
              <w:rPr>
                <w:color w:val="000000"/>
              </w:rPr>
            </w:pPr>
            <w:r>
              <w:rPr>
                <w:color w:val="000000"/>
              </w:rPr>
              <w:t>-</w:t>
            </w:r>
            <w:r w:rsidR="003E6086">
              <w:rPr>
                <w:color w:val="000000"/>
              </w:rPr>
              <w:t>10.2 – 5.4</w:t>
            </w:r>
          </w:p>
        </w:tc>
      </w:tr>
    </w:tbl>
    <w:p w14:paraId="38A6A0B5" w14:textId="6B701ACA" w:rsidR="00E53994" w:rsidRPr="00E53994" w:rsidRDefault="00215FC5" w:rsidP="00E53994">
      <w:pPr>
        <w:pStyle w:val="Aftertable"/>
      </w:pPr>
      <w:r>
        <w:t>SD: standard deviation; Abs: absolute change; Rel: relative chang</w:t>
      </w:r>
      <w:r w:rsidR="00D15B81">
        <w:t>e (%); K</w:t>
      </w:r>
      <w:r w:rsidRPr="00215FC5">
        <w:rPr>
          <w:vertAlign w:val="subscript"/>
        </w:rPr>
        <w:t>CO</w:t>
      </w:r>
      <w:r>
        <w:t>: transfer coefficient of the lungs for carbon monoxide</w:t>
      </w:r>
      <w:r w:rsidR="00FE5A4C">
        <w:t>.</w:t>
      </w:r>
    </w:p>
    <w:p w14:paraId="1AE97006" w14:textId="77777777" w:rsidR="00A34529" w:rsidRDefault="00A34529" w:rsidP="00A34529">
      <w:pPr>
        <w:pStyle w:val="Heading4"/>
      </w:pPr>
      <w:r>
        <w:lastRenderedPageBreak/>
        <w:t>Visit 3</w:t>
      </w:r>
    </w:p>
    <w:p w14:paraId="63ECE0A4" w14:textId="41AFCDA4" w:rsidR="00D15B81" w:rsidRDefault="00D15B81" w:rsidP="004F4016">
      <w:pPr>
        <w:pStyle w:val="TableTitle0"/>
      </w:pPr>
      <w:bookmarkStart w:id="3897" w:name="_Toc3145482"/>
      <w:r>
        <w:t xml:space="preserve">Table </w:t>
      </w:r>
      <w:ins w:id="3898"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899"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900" w:author="Nicholas Weatherley" w:date="2019-03-04T21:03:00Z">
        <w:r w:rsidR="00E96948">
          <w:rPr>
            <w:noProof/>
          </w:rPr>
          <w:t>9</w:t>
        </w:r>
        <w:r w:rsidR="00E96948">
          <w:fldChar w:fldCharType="end"/>
        </w:r>
      </w:ins>
      <w:ins w:id="3901" w:author="Windows User" w:date="2018-11-01T15:46:00Z">
        <w:del w:id="3902" w:author="Nicholas Weatherley" w:date="2019-03-04T21:03:00Z">
          <w:r w:rsidR="00743FFA" w:rsidDel="00E96948">
            <w:fldChar w:fldCharType="begin"/>
          </w:r>
          <w:r w:rsidR="00743FFA" w:rsidDel="00E96948">
            <w:delInstrText xml:space="preserve"> STYLEREF 1 \s </w:delInstrText>
          </w:r>
        </w:del>
      </w:ins>
      <w:del w:id="3903" w:author="Nicholas Weatherley" w:date="2019-03-04T21:03:00Z">
        <w:r w:rsidR="00743FFA" w:rsidDel="00E96948">
          <w:fldChar w:fldCharType="separate"/>
        </w:r>
        <w:r w:rsidR="0024585E" w:rsidDel="00E96948">
          <w:rPr>
            <w:noProof/>
          </w:rPr>
          <w:delText>3</w:delText>
        </w:r>
      </w:del>
      <w:ins w:id="3904" w:author="Windows User" w:date="2018-11-01T15:46:00Z">
        <w:del w:id="3905"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906" w:author="Nicholas Weatherley" w:date="2019-03-04T21:03:00Z">
        <w:r w:rsidR="00743FFA" w:rsidDel="00E96948">
          <w:fldChar w:fldCharType="end"/>
        </w:r>
      </w:del>
      <w:del w:id="3907"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9</w:delText>
        </w:r>
        <w:r w:rsidR="00BB544F" w:rsidDel="004435D9">
          <w:fldChar w:fldCharType="end"/>
        </w:r>
      </w:del>
      <w:r>
        <w:t>: Visit 3</w:t>
      </w:r>
      <w:r w:rsidRPr="003C5727">
        <w:t xml:space="preserve"> </w:t>
      </w:r>
      <w:r>
        <w:t>carbon monoxide gas transfer</w:t>
      </w:r>
      <w:r w:rsidRPr="003C5727">
        <w:t xml:space="preserve"> </w:t>
      </w:r>
      <w:r w:rsidR="004F4016">
        <w:t xml:space="preserve">factor </w:t>
      </w:r>
      <w:r w:rsidRPr="003C5727">
        <w:t>results summary</w:t>
      </w:r>
      <w:bookmarkEnd w:id="3897"/>
    </w:p>
    <w:tbl>
      <w:tblPr>
        <w:tblW w:w="97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369"/>
        <w:gridCol w:w="1984"/>
        <w:gridCol w:w="1985"/>
        <w:gridCol w:w="2409"/>
      </w:tblGrid>
      <w:tr w:rsidR="00B97005" w14:paraId="25BD6C13" w14:textId="77777777" w:rsidTr="00D15998">
        <w:trPr>
          <w:cantSplit/>
          <w:tblHeader/>
        </w:trPr>
        <w:tc>
          <w:tcPr>
            <w:tcW w:w="336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60E2FFA9" w14:textId="77777777" w:rsidR="00B97005" w:rsidRPr="008D0DC0" w:rsidRDefault="00B97005" w:rsidP="004A3BE7">
            <w:pPr>
              <w:jc w:val="left"/>
              <w:rPr>
                <w:rFonts w:eastAsia="MS Gothic"/>
                <w:b/>
                <w:bCs/>
              </w:rPr>
            </w:pPr>
            <w:r w:rsidRPr="008D0DC0">
              <w:rPr>
                <w:rFonts w:eastAsia="MS Gothic"/>
                <w:b/>
                <w:bCs/>
              </w:rPr>
              <w:t>Parameter (units)</w:t>
            </w:r>
          </w:p>
        </w:tc>
        <w:tc>
          <w:tcPr>
            <w:tcW w:w="1984" w:type="dxa"/>
            <w:tcBorders>
              <w:top w:val="single" w:sz="8" w:space="0" w:color="000000"/>
              <w:left w:val="single" w:sz="8" w:space="0" w:color="000000"/>
              <w:bottom w:val="single" w:sz="18" w:space="0" w:color="000000"/>
              <w:right w:val="single" w:sz="8" w:space="0" w:color="000000"/>
            </w:tcBorders>
            <w:shd w:val="clear" w:color="auto" w:fill="000000" w:themeFill="text1"/>
          </w:tcPr>
          <w:p w14:paraId="7F76F372" w14:textId="77777777" w:rsidR="00B97005" w:rsidRPr="008D0DC0" w:rsidRDefault="00B97005" w:rsidP="004A3BE7">
            <w:pPr>
              <w:jc w:val="center"/>
              <w:rPr>
                <w:rFonts w:eastAsia="MS Gothic"/>
                <w:b/>
                <w:bCs/>
              </w:rPr>
            </w:pPr>
            <w:r w:rsidRPr="008D0DC0">
              <w:rPr>
                <w:rFonts w:eastAsia="MS Gothic"/>
                <w:b/>
                <w:bCs/>
              </w:rPr>
              <w:t>Mean</w:t>
            </w:r>
          </w:p>
        </w:tc>
        <w:tc>
          <w:tcPr>
            <w:tcW w:w="1985" w:type="dxa"/>
            <w:tcBorders>
              <w:top w:val="single" w:sz="8" w:space="0" w:color="000000"/>
              <w:left w:val="single" w:sz="8" w:space="0" w:color="000000"/>
              <w:bottom w:val="single" w:sz="18" w:space="0" w:color="000000"/>
              <w:right w:val="single" w:sz="8" w:space="0" w:color="000000"/>
            </w:tcBorders>
            <w:shd w:val="clear" w:color="auto" w:fill="000000" w:themeFill="text1"/>
          </w:tcPr>
          <w:p w14:paraId="116662B0" w14:textId="77777777" w:rsidR="00B97005" w:rsidRPr="008D0DC0" w:rsidRDefault="00B97005" w:rsidP="004A3BE7">
            <w:pPr>
              <w:ind w:left="-108" w:right="-108"/>
              <w:jc w:val="center"/>
              <w:rPr>
                <w:rFonts w:eastAsia="MS Gothic"/>
                <w:b/>
                <w:bCs/>
              </w:rPr>
            </w:pPr>
            <w:r w:rsidRPr="008D0DC0">
              <w:rPr>
                <w:rFonts w:eastAsia="MS Gothic"/>
                <w:b/>
                <w:bCs/>
              </w:rPr>
              <w:t>SD</w:t>
            </w:r>
          </w:p>
        </w:tc>
        <w:tc>
          <w:tcPr>
            <w:tcW w:w="240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1FE4C099" w14:textId="77777777" w:rsidR="00B97005" w:rsidRPr="008D0DC0" w:rsidRDefault="00B97005" w:rsidP="004A3BE7">
            <w:pPr>
              <w:jc w:val="center"/>
              <w:rPr>
                <w:rFonts w:eastAsia="MS Gothic"/>
                <w:b/>
                <w:bCs/>
              </w:rPr>
            </w:pPr>
            <w:r w:rsidRPr="008D0DC0">
              <w:rPr>
                <w:rFonts w:eastAsia="MS Gothic"/>
                <w:b/>
                <w:bCs/>
              </w:rPr>
              <w:t>Range</w:t>
            </w:r>
          </w:p>
        </w:tc>
      </w:tr>
      <w:tr w:rsidR="00B97005" w14:paraId="30C40765" w14:textId="77777777" w:rsidTr="00D15998">
        <w:trPr>
          <w:cantSplit/>
        </w:trPr>
        <w:tc>
          <w:tcPr>
            <w:tcW w:w="3369"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EE7DB1C" w14:textId="2C168B49" w:rsidR="00B97005" w:rsidRPr="008D0DC0" w:rsidRDefault="00B97005" w:rsidP="004A3BE7">
            <w:pPr>
              <w:jc w:val="left"/>
              <w:rPr>
                <w:rFonts w:eastAsia="MS Gothic"/>
                <w:b/>
              </w:rPr>
            </w:pPr>
            <w:r>
              <w:rPr>
                <w:rFonts w:eastAsia="MS Gothic"/>
                <w:b/>
              </w:rPr>
              <w:t>T</w:t>
            </w:r>
            <w:r w:rsidRPr="00B97005">
              <w:rPr>
                <w:rFonts w:eastAsia="MS Gothic"/>
                <w:b/>
                <w:vertAlign w:val="subscript"/>
              </w:rPr>
              <w:t>L</w:t>
            </w:r>
            <w:r w:rsidRPr="008D0DC0">
              <w:rPr>
                <w:rFonts w:eastAsia="MS Gothic"/>
                <w:b/>
                <w:vertAlign w:val="subscript"/>
              </w:rPr>
              <w:t>CO</w:t>
            </w:r>
            <w:r w:rsidRPr="008D0DC0">
              <w:rPr>
                <w:rFonts w:eastAsia="MS Gothic"/>
                <w:b/>
              </w:rPr>
              <w:t xml:space="preserve"> (mmol.min</w:t>
            </w:r>
            <w:r w:rsidRPr="008D0DC0">
              <w:rPr>
                <w:rFonts w:eastAsia="MS Gothic"/>
                <w:b/>
                <w:vertAlign w:val="superscript"/>
              </w:rPr>
              <w:t>-1</w:t>
            </w:r>
            <w:r w:rsidRPr="008D0DC0">
              <w:rPr>
                <w:rFonts w:eastAsia="MS Gothic"/>
                <w:b/>
              </w:rPr>
              <w:t>.kPa</w:t>
            </w:r>
            <w:r w:rsidRPr="008D0DC0">
              <w:rPr>
                <w:rFonts w:eastAsia="MS Gothic"/>
                <w:b/>
                <w:vertAlign w:val="superscript"/>
              </w:rPr>
              <w:t>-</w:t>
            </w:r>
            <w:r>
              <w:rPr>
                <w:rFonts w:eastAsia="MS Gothic"/>
                <w:b/>
                <w:vertAlign w:val="superscript"/>
              </w:rPr>
              <w:t>1</w:t>
            </w:r>
            <w:r w:rsidRPr="008D0DC0">
              <w:rPr>
                <w:rFonts w:eastAsia="MS Gothic"/>
                <w:b/>
              </w:rPr>
              <w:t>)</w:t>
            </w:r>
          </w:p>
          <w:p w14:paraId="4FCDA294" w14:textId="77777777" w:rsidR="00B97005" w:rsidRPr="008D0DC0" w:rsidRDefault="00B97005" w:rsidP="004A3BE7">
            <w:pPr>
              <w:jc w:val="left"/>
              <w:rPr>
                <w:rFonts w:eastAsia="MS Gothic"/>
                <w:b/>
                <w:bCs/>
              </w:rPr>
            </w:pPr>
            <w:r w:rsidRPr="008D0DC0">
              <w:rPr>
                <w:rFonts w:eastAsia="MS Gothic"/>
                <w:b/>
                <w:bCs/>
              </w:rPr>
              <w:t>Visit 2 – visit 3 change (Abs)</w:t>
            </w:r>
          </w:p>
          <w:p w14:paraId="1EE2E6B4" w14:textId="77777777" w:rsidR="00B97005" w:rsidRPr="008D0DC0" w:rsidRDefault="00B97005" w:rsidP="004A3BE7">
            <w:pPr>
              <w:jc w:val="left"/>
              <w:rPr>
                <w:rFonts w:eastAsia="MS Gothic"/>
                <w:b/>
                <w:bCs/>
              </w:rPr>
            </w:pPr>
            <w:r w:rsidRPr="008D0DC0">
              <w:rPr>
                <w:rFonts w:eastAsia="MS Gothic"/>
                <w:b/>
                <w:bCs/>
              </w:rPr>
              <w:t>Visit 2 – visit 3 change (Rel)</w:t>
            </w:r>
          </w:p>
          <w:p w14:paraId="01B94031" w14:textId="77777777" w:rsidR="00B97005" w:rsidRPr="008D0DC0" w:rsidRDefault="00B97005" w:rsidP="004A3BE7">
            <w:pPr>
              <w:jc w:val="left"/>
              <w:rPr>
                <w:rFonts w:eastAsia="MS Gothic"/>
                <w:b/>
                <w:bCs/>
              </w:rPr>
            </w:pPr>
            <w:r w:rsidRPr="008D0DC0">
              <w:rPr>
                <w:rFonts w:eastAsia="MS Gothic"/>
                <w:b/>
                <w:bCs/>
              </w:rPr>
              <w:t>Visit 1 – visit 3 change (Abs)</w:t>
            </w:r>
          </w:p>
          <w:p w14:paraId="3AE03F24" w14:textId="77777777" w:rsidR="00B97005" w:rsidRPr="008D0DC0" w:rsidRDefault="00B97005" w:rsidP="004A3BE7">
            <w:pPr>
              <w:jc w:val="left"/>
              <w:rPr>
                <w:rFonts w:eastAsia="MS Gothic"/>
                <w:b/>
                <w:bCs/>
              </w:rPr>
            </w:pPr>
            <w:r w:rsidRPr="008D0DC0">
              <w:rPr>
                <w:rFonts w:eastAsia="MS Gothic"/>
                <w:b/>
                <w:bCs/>
              </w:rPr>
              <w:t>Visit 1 – visit 3 change (Rel)</w:t>
            </w:r>
          </w:p>
        </w:tc>
        <w:tc>
          <w:tcPr>
            <w:tcW w:w="198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41EE359" w14:textId="77777777" w:rsidR="00B97005" w:rsidRDefault="00B052C6" w:rsidP="004A3BE7">
            <w:pPr>
              <w:jc w:val="center"/>
            </w:pPr>
            <w:r>
              <w:t>4.50</w:t>
            </w:r>
          </w:p>
          <w:p w14:paraId="1004C406" w14:textId="7CCDBB60" w:rsidR="00B052C6" w:rsidRDefault="00CD1669" w:rsidP="004A3BE7">
            <w:pPr>
              <w:jc w:val="center"/>
            </w:pPr>
            <w:r>
              <w:t>0.02</w:t>
            </w:r>
          </w:p>
          <w:p w14:paraId="21E0C2DE" w14:textId="447956D6" w:rsidR="00B052C6" w:rsidRDefault="00CD1669" w:rsidP="004A3BE7">
            <w:pPr>
              <w:jc w:val="center"/>
            </w:pPr>
            <w:r>
              <w:t>0.4</w:t>
            </w:r>
          </w:p>
          <w:p w14:paraId="46A08A53" w14:textId="3735D7A4" w:rsidR="00B052C6" w:rsidRDefault="00CD1669" w:rsidP="004A3BE7">
            <w:pPr>
              <w:jc w:val="center"/>
            </w:pPr>
            <w:r>
              <w:t>-0.05</w:t>
            </w:r>
          </w:p>
          <w:p w14:paraId="47E3096B" w14:textId="41645A75" w:rsidR="00B052C6" w:rsidRDefault="00CD1669" w:rsidP="004A3BE7">
            <w:pPr>
              <w:jc w:val="center"/>
            </w:pPr>
            <w:r>
              <w:t>-1.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7E77D87" w14:textId="77777777" w:rsidR="00B97005" w:rsidRDefault="00B052C6" w:rsidP="004A3BE7">
            <w:pPr>
              <w:jc w:val="center"/>
            </w:pPr>
            <w:r>
              <w:t>1.71</w:t>
            </w:r>
          </w:p>
          <w:p w14:paraId="26C762AF" w14:textId="7B9A5BAA" w:rsidR="00B052C6" w:rsidRDefault="00CD1669" w:rsidP="004A3BE7">
            <w:pPr>
              <w:jc w:val="center"/>
            </w:pPr>
            <w:r>
              <w:t>0.41</w:t>
            </w:r>
          </w:p>
          <w:p w14:paraId="4A21A7B8" w14:textId="7E052070" w:rsidR="00B052C6" w:rsidRDefault="00CD1669" w:rsidP="004A3BE7">
            <w:pPr>
              <w:jc w:val="center"/>
            </w:pPr>
            <w:r>
              <w:t>8.1</w:t>
            </w:r>
          </w:p>
          <w:p w14:paraId="082C1703" w14:textId="279E8965" w:rsidR="00B052C6" w:rsidRDefault="00CD1669" w:rsidP="004A3BE7">
            <w:pPr>
              <w:jc w:val="center"/>
            </w:pPr>
            <w:r>
              <w:t>0.59</w:t>
            </w:r>
          </w:p>
          <w:p w14:paraId="6BED2755" w14:textId="41EF1E02" w:rsidR="00B052C6" w:rsidRDefault="00CD1669" w:rsidP="004A3BE7">
            <w:pPr>
              <w:jc w:val="center"/>
            </w:pPr>
            <w:r>
              <w:t>13.1</w:t>
            </w:r>
          </w:p>
        </w:tc>
        <w:tc>
          <w:tcPr>
            <w:tcW w:w="2409"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AB8DCEC" w14:textId="77777777" w:rsidR="00B97005" w:rsidRDefault="00B052C6" w:rsidP="004A3BE7">
            <w:pPr>
              <w:jc w:val="center"/>
            </w:pPr>
            <w:r>
              <w:t>2.69 – 8.59</w:t>
            </w:r>
          </w:p>
          <w:p w14:paraId="410018EF" w14:textId="17E37984" w:rsidR="00B052C6" w:rsidRDefault="00CD1669" w:rsidP="004A3BE7">
            <w:pPr>
              <w:jc w:val="center"/>
            </w:pPr>
            <w:r>
              <w:t>-0.86 – 0.66</w:t>
            </w:r>
          </w:p>
          <w:p w14:paraId="3BC96270" w14:textId="7B28CE88" w:rsidR="00B052C6" w:rsidRDefault="00CD1669" w:rsidP="004A3BE7">
            <w:pPr>
              <w:jc w:val="center"/>
            </w:pPr>
            <w:r>
              <w:t>-12.2 – 16.1</w:t>
            </w:r>
          </w:p>
          <w:p w14:paraId="37D245D2" w14:textId="62AFAAEC" w:rsidR="00B052C6" w:rsidRDefault="00CD1669" w:rsidP="004A3BE7">
            <w:pPr>
              <w:jc w:val="center"/>
            </w:pPr>
            <w:r>
              <w:t>-1.02 – 0.75</w:t>
            </w:r>
          </w:p>
          <w:p w14:paraId="040AE371" w14:textId="0E3F0595" w:rsidR="00B052C6" w:rsidRDefault="00CD1669" w:rsidP="004A3BE7">
            <w:pPr>
              <w:jc w:val="center"/>
            </w:pPr>
            <w:r>
              <w:t>-18.7 – 20.7</w:t>
            </w:r>
          </w:p>
        </w:tc>
      </w:tr>
      <w:tr w:rsidR="00B97005" w14:paraId="4F6168B3" w14:textId="77777777" w:rsidTr="00D15998">
        <w:trPr>
          <w:cantSplit/>
        </w:trPr>
        <w:tc>
          <w:tcPr>
            <w:tcW w:w="3369"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6B5C8102" w14:textId="6E33C8AA" w:rsidR="00B97005" w:rsidRPr="008D0DC0" w:rsidRDefault="00B97005" w:rsidP="004A3BE7">
            <w:pPr>
              <w:jc w:val="left"/>
              <w:rPr>
                <w:rFonts w:eastAsia="MS Gothic"/>
                <w:b/>
              </w:rPr>
            </w:pPr>
            <w:r>
              <w:rPr>
                <w:rFonts w:eastAsia="MS Gothic"/>
                <w:b/>
              </w:rPr>
              <w:t>T</w:t>
            </w:r>
            <w:r>
              <w:rPr>
                <w:rFonts w:eastAsia="MS Gothic"/>
                <w:b/>
                <w:vertAlign w:val="subscript"/>
              </w:rPr>
              <w:t>LC</w:t>
            </w:r>
            <w:r w:rsidRPr="008D0DC0">
              <w:rPr>
                <w:rFonts w:eastAsia="MS Gothic"/>
                <w:b/>
                <w:vertAlign w:val="subscript"/>
              </w:rPr>
              <w:t>O</w:t>
            </w:r>
            <w:r w:rsidRPr="008D0DC0">
              <w:rPr>
                <w:rFonts w:eastAsia="MS Gothic"/>
                <w:b/>
              </w:rPr>
              <w:t xml:space="preserve"> (</w:t>
            </w:r>
            <w:r>
              <w:rPr>
                <w:rFonts w:eastAsia="MS Gothic"/>
                <w:b/>
              </w:rPr>
              <w:t>% predicted</w:t>
            </w:r>
            <w:r w:rsidRPr="008D0DC0">
              <w:rPr>
                <w:rFonts w:eastAsia="MS Gothic"/>
                <w:b/>
              </w:rPr>
              <w:t>)</w:t>
            </w:r>
          </w:p>
          <w:p w14:paraId="56CE2954" w14:textId="77777777" w:rsidR="00B97005" w:rsidRPr="008D0DC0" w:rsidRDefault="00B97005" w:rsidP="004A3BE7">
            <w:pPr>
              <w:jc w:val="left"/>
              <w:rPr>
                <w:rFonts w:eastAsia="MS Gothic"/>
                <w:b/>
                <w:bCs/>
              </w:rPr>
            </w:pPr>
            <w:r w:rsidRPr="008D0DC0">
              <w:rPr>
                <w:rFonts w:eastAsia="MS Gothic"/>
                <w:b/>
                <w:bCs/>
              </w:rPr>
              <w:t>Visit 2 – visit 3 change (Abs)</w:t>
            </w:r>
          </w:p>
          <w:p w14:paraId="3E14623E" w14:textId="77777777" w:rsidR="00B97005" w:rsidRPr="008D0DC0" w:rsidRDefault="00B97005" w:rsidP="004A3BE7">
            <w:pPr>
              <w:jc w:val="left"/>
              <w:rPr>
                <w:rFonts w:eastAsia="MS Gothic"/>
                <w:b/>
                <w:bCs/>
              </w:rPr>
            </w:pPr>
            <w:r w:rsidRPr="008D0DC0">
              <w:rPr>
                <w:rFonts w:eastAsia="MS Gothic"/>
                <w:b/>
                <w:bCs/>
              </w:rPr>
              <w:t>Visit 2 – visit 3 change (Rel)</w:t>
            </w:r>
          </w:p>
          <w:p w14:paraId="2F09BF7D" w14:textId="77777777" w:rsidR="00B97005" w:rsidRPr="008D0DC0" w:rsidRDefault="00B97005" w:rsidP="004A3BE7">
            <w:pPr>
              <w:jc w:val="left"/>
              <w:rPr>
                <w:rFonts w:eastAsia="MS Gothic"/>
                <w:b/>
                <w:bCs/>
              </w:rPr>
            </w:pPr>
            <w:r w:rsidRPr="008D0DC0">
              <w:rPr>
                <w:rFonts w:eastAsia="MS Gothic"/>
                <w:b/>
                <w:bCs/>
              </w:rPr>
              <w:t>Visit 1 – visit 3 change (Abs)</w:t>
            </w:r>
          </w:p>
          <w:p w14:paraId="2403E585" w14:textId="77777777" w:rsidR="00B97005" w:rsidRPr="008D0DC0" w:rsidRDefault="00B97005" w:rsidP="004A3BE7">
            <w:pPr>
              <w:jc w:val="left"/>
              <w:rPr>
                <w:rFonts w:eastAsia="MS Gothic"/>
                <w:b/>
              </w:rPr>
            </w:pPr>
            <w:r w:rsidRPr="008D0DC0">
              <w:rPr>
                <w:rFonts w:eastAsia="MS Gothic"/>
                <w:b/>
                <w:bCs/>
              </w:rPr>
              <w:t>Visit 1 – visit 3 change (Rel)</w:t>
            </w:r>
          </w:p>
        </w:tc>
        <w:tc>
          <w:tcPr>
            <w:tcW w:w="1984"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164808F3" w14:textId="6143A47B" w:rsidR="00B97005" w:rsidRDefault="0013303E" w:rsidP="004A3BE7">
            <w:pPr>
              <w:jc w:val="center"/>
            </w:pPr>
            <w:r>
              <w:t>58.2</w:t>
            </w:r>
          </w:p>
          <w:p w14:paraId="6B1BCAE7" w14:textId="0AD78748" w:rsidR="00CE15E9" w:rsidRDefault="0013303E" w:rsidP="00967A97">
            <w:pPr>
              <w:jc w:val="center"/>
            </w:pPr>
            <w:r>
              <w:t>0.4</w:t>
            </w:r>
          </w:p>
          <w:p w14:paraId="2443F722" w14:textId="7775A29C" w:rsidR="00CE15E9" w:rsidRDefault="0013303E" w:rsidP="004A3BE7">
            <w:pPr>
              <w:jc w:val="center"/>
            </w:pPr>
            <w:r>
              <w:t>0.6</w:t>
            </w:r>
          </w:p>
          <w:p w14:paraId="1839D790" w14:textId="602F744D" w:rsidR="00CE15E9" w:rsidRDefault="0013303E" w:rsidP="004A3BE7">
            <w:pPr>
              <w:jc w:val="center"/>
            </w:pPr>
            <w:r>
              <w:t>-</w:t>
            </w:r>
            <w:r w:rsidR="00967A97">
              <w:t>0.1</w:t>
            </w:r>
          </w:p>
          <w:p w14:paraId="4488E141" w14:textId="6F94AC8E" w:rsidR="00967A97" w:rsidRDefault="0013303E" w:rsidP="004A3BE7">
            <w:pPr>
              <w:jc w:val="center"/>
            </w:pPr>
            <w:r>
              <w:t>-0.7</w:t>
            </w:r>
          </w:p>
        </w:tc>
        <w:tc>
          <w:tcPr>
            <w:tcW w:w="198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5E6C8687" w14:textId="3A4CE268" w:rsidR="00B97005" w:rsidRDefault="0013303E" w:rsidP="004A3BE7">
            <w:pPr>
              <w:jc w:val="center"/>
            </w:pPr>
            <w:r>
              <w:t>20.6</w:t>
            </w:r>
          </w:p>
          <w:p w14:paraId="0471C535" w14:textId="13C7EBB4" w:rsidR="00CE15E9" w:rsidRDefault="0013303E" w:rsidP="004A3BE7">
            <w:pPr>
              <w:jc w:val="center"/>
            </w:pPr>
            <w:r>
              <w:t>5.2</w:t>
            </w:r>
          </w:p>
          <w:p w14:paraId="1BA745C4" w14:textId="6E114645" w:rsidR="00CE15E9" w:rsidRDefault="0013303E" w:rsidP="004A3BE7">
            <w:pPr>
              <w:jc w:val="center"/>
            </w:pPr>
            <w:r>
              <w:t>8.2</w:t>
            </w:r>
          </w:p>
          <w:p w14:paraId="7B2C3CED" w14:textId="2C9FDCBA" w:rsidR="00CE15E9" w:rsidRDefault="0013303E" w:rsidP="004A3BE7">
            <w:pPr>
              <w:jc w:val="center"/>
            </w:pPr>
            <w:r>
              <w:t>7.8</w:t>
            </w:r>
          </w:p>
          <w:p w14:paraId="52364E75" w14:textId="199970E1" w:rsidR="00CE15E9" w:rsidRDefault="00967A97" w:rsidP="004A3BE7">
            <w:pPr>
              <w:jc w:val="center"/>
            </w:pPr>
            <w:r>
              <w:t>13</w:t>
            </w:r>
            <w:r w:rsidR="0013303E">
              <w:t>.2</w:t>
            </w:r>
          </w:p>
        </w:tc>
        <w:tc>
          <w:tcPr>
            <w:tcW w:w="2409"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3868E4DA" w14:textId="1485869B" w:rsidR="00B97005" w:rsidRDefault="0013303E" w:rsidP="004A3BE7">
            <w:pPr>
              <w:jc w:val="center"/>
            </w:pPr>
            <w:r>
              <w:t>31.0 – 105.2</w:t>
            </w:r>
          </w:p>
          <w:p w14:paraId="2B205B6F" w14:textId="65CB809E" w:rsidR="00CE15E9" w:rsidRDefault="0013303E" w:rsidP="004A3BE7">
            <w:pPr>
              <w:jc w:val="center"/>
            </w:pPr>
            <w:r>
              <w:t>-10.5 – 8.4</w:t>
            </w:r>
          </w:p>
          <w:p w14:paraId="13607BCE" w14:textId="3F9C09C4" w:rsidR="00CE15E9" w:rsidRDefault="00967A97" w:rsidP="004A3BE7">
            <w:pPr>
              <w:jc w:val="center"/>
            </w:pPr>
            <w:r>
              <w:t>-</w:t>
            </w:r>
            <w:r w:rsidR="0013303E">
              <w:t>11.8 – 16.4</w:t>
            </w:r>
          </w:p>
          <w:p w14:paraId="777A5670" w14:textId="7686FC22" w:rsidR="00CE15E9" w:rsidRDefault="00967A97" w:rsidP="004A3BE7">
            <w:pPr>
              <w:jc w:val="center"/>
            </w:pPr>
            <w:r>
              <w:t>-</w:t>
            </w:r>
            <w:r w:rsidR="0013303E">
              <w:t>11.9 – 13.4</w:t>
            </w:r>
          </w:p>
          <w:p w14:paraId="086CC22A" w14:textId="548ECA04" w:rsidR="00CE15E9" w:rsidRDefault="00967A97" w:rsidP="004A3BE7">
            <w:pPr>
              <w:jc w:val="center"/>
            </w:pPr>
            <w:r>
              <w:t>-18.2 – 21.</w:t>
            </w:r>
            <w:r w:rsidR="0013303E">
              <w:t>1</w:t>
            </w:r>
          </w:p>
        </w:tc>
      </w:tr>
    </w:tbl>
    <w:p w14:paraId="47506FBA" w14:textId="22025E80" w:rsidR="00215FC5" w:rsidRDefault="00D15B81" w:rsidP="00D15B81">
      <w:pPr>
        <w:pStyle w:val="Aftertable"/>
      </w:pPr>
      <w:r>
        <w:t>SD: standard deviation; Abs: absolute change; Rel: relative change (%);</w:t>
      </w:r>
      <w:r w:rsidR="004F4016">
        <w:t xml:space="preserve"> </w:t>
      </w:r>
      <w:r w:rsidR="00D15998">
        <w:t>T</w:t>
      </w:r>
      <w:r w:rsidR="00D15998" w:rsidRPr="00215FC5">
        <w:rPr>
          <w:vertAlign w:val="subscript"/>
        </w:rPr>
        <w:t>LCO</w:t>
      </w:r>
      <w:r w:rsidR="00D15998">
        <w:t>: transfer factor of the lungs for carbon monoxide</w:t>
      </w:r>
      <w:r w:rsidR="00CE15E9">
        <w:t xml:space="preserve">. </w:t>
      </w:r>
      <w:r w:rsidR="001F363B">
        <w:t xml:space="preserve">*one participant unable to perform gas transfer not </w:t>
      </w:r>
      <w:r w:rsidR="00CE15E9">
        <w:t>included</w:t>
      </w:r>
      <w:r w:rsidR="001F363B">
        <w:t>.</w:t>
      </w:r>
    </w:p>
    <w:p w14:paraId="2BCBE72C" w14:textId="4C874223" w:rsidR="00D13722" w:rsidRDefault="00BF6A03" w:rsidP="00D13722">
      <w:pPr>
        <w:pStyle w:val="figure"/>
      </w:pPr>
      <w:r>
        <w:rPr>
          <w:noProof/>
          <w:lang w:eastAsia="en-GB"/>
        </w:rPr>
        <w:lastRenderedPageBreak/>
        <w:drawing>
          <wp:inline distT="0" distB="0" distL="0" distR="0" wp14:anchorId="7C010AC2" wp14:editId="5FA0EC08">
            <wp:extent cx="6038215" cy="48641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12 month TLCO.png"/>
                    <pic:cNvPicPr/>
                  </pic:nvPicPr>
                  <pic:blipFill>
                    <a:blip r:embed="rId66">
                      <a:extLst>
                        <a:ext uri="{28A0092B-C50C-407E-A947-70E740481C1C}">
                          <a14:useLocalDpi xmlns:a14="http://schemas.microsoft.com/office/drawing/2010/main" val="0"/>
                        </a:ext>
                      </a:extLst>
                    </a:blip>
                    <a:stretch>
                      <a:fillRect/>
                    </a:stretch>
                  </pic:blipFill>
                  <pic:spPr>
                    <a:xfrm>
                      <a:off x="0" y="0"/>
                      <a:ext cx="6038215" cy="4864100"/>
                    </a:xfrm>
                    <a:prstGeom prst="rect">
                      <a:avLst/>
                    </a:prstGeom>
                  </pic:spPr>
                </pic:pic>
              </a:graphicData>
            </a:graphic>
          </wp:inline>
        </w:drawing>
      </w:r>
    </w:p>
    <w:p w14:paraId="7E89276E" w14:textId="352E8191" w:rsidR="00984300" w:rsidRDefault="000303A8" w:rsidP="00984300">
      <w:pPr>
        <w:pStyle w:val="Caption"/>
      </w:pPr>
      <w:bookmarkStart w:id="3908" w:name="_Toc3145331"/>
      <w:r>
        <w:t>Figure</w:t>
      </w:r>
      <w:r w:rsidR="00D13722">
        <w:t xml:space="preserve"> </w:t>
      </w:r>
      <w:ins w:id="3909"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91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911" w:author="Nicholas Weatherley" w:date="2019-03-05T22:36:00Z">
        <w:r w:rsidR="00D5585D">
          <w:rPr>
            <w:noProof/>
          </w:rPr>
          <w:t>7</w:t>
        </w:r>
        <w:r w:rsidR="00D5585D">
          <w:fldChar w:fldCharType="end"/>
        </w:r>
      </w:ins>
      <w:ins w:id="3912" w:author="Windows User" w:date="2018-11-01T14:27:00Z">
        <w:del w:id="3913" w:author="Nicholas Weatherley" w:date="2019-03-05T22:36:00Z">
          <w:r w:rsidR="002F70B6" w:rsidDel="00D5585D">
            <w:fldChar w:fldCharType="begin"/>
          </w:r>
          <w:r w:rsidR="002F70B6" w:rsidDel="00D5585D">
            <w:delInstrText xml:space="preserve"> STYLEREF 1 \s </w:delInstrText>
          </w:r>
        </w:del>
      </w:ins>
      <w:del w:id="3914" w:author="Nicholas Weatherley" w:date="2019-03-05T22:36:00Z">
        <w:r w:rsidR="002F70B6" w:rsidDel="00D5585D">
          <w:fldChar w:fldCharType="separate"/>
        </w:r>
        <w:r w:rsidR="0024585E" w:rsidDel="00D5585D">
          <w:rPr>
            <w:noProof/>
          </w:rPr>
          <w:delText>3</w:delText>
        </w:r>
      </w:del>
      <w:ins w:id="3915" w:author="Windows User" w:date="2018-11-01T14:27:00Z">
        <w:del w:id="391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917" w:author="Nicholas Weatherley" w:date="2019-03-05T22:36:00Z">
        <w:r w:rsidR="002F70B6" w:rsidDel="00D5585D">
          <w:fldChar w:fldCharType="end"/>
        </w:r>
      </w:del>
      <w:del w:id="391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D13722">
        <w:t>:</w:t>
      </w:r>
      <w:r w:rsidR="00984300" w:rsidRPr="00984300">
        <w:t xml:space="preserve"> </w:t>
      </w:r>
      <w:r w:rsidR="00984300">
        <w:t xml:space="preserve">Change in carbon monoxide gas transfer factor over </w:t>
      </w:r>
      <w:r w:rsidR="00E87CA7">
        <w:t>twelve</w:t>
      </w:r>
      <w:r w:rsidR="00984300">
        <w:t xml:space="preserve"> months</w:t>
      </w:r>
      <w:bookmarkEnd w:id="3908"/>
    </w:p>
    <w:p w14:paraId="22C5DD2D" w14:textId="0C77A3EC" w:rsidR="00CD1669" w:rsidRDefault="00984300" w:rsidP="00984300">
      <w:pPr>
        <w:pStyle w:val="Aftertable"/>
      </w:pPr>
      <w:r>
        <w:t>Statistical significance determined by Friedman rank tests. T</w:t>
      </w:r>
      <w:r w:rsidRPr="00215FC5">
        <w:rPr>
          <w:vertAlign w:val="subscript"/>
        </w:rPr>
        <w:t>LCO</w:t>
      </w:r>
      <w:r>
        <w:t xml:space="preserve">: transfer factor of the lungs for carbon monoxide. </w:t>
      </w:r>
      <w:r w:rsidR="00CD1669">
        <w:t>N.B. One participant unable to perform T</w:t>
      </w:r>
      <w:r w:rsidR="00CD1669" w:rsidRPr="00984300">
        <w:rPr>
          <w:vertAlign w:val="subscript"/>
        </w:rPr>
        <w:t>LCO</w:t>
      </w:r>
      <w:r w:rsidR="00CD1669">
        <w:t xml:space="preserve"> not displayed here.</w:t>
      </w:r>
    </w:p>
    <w:p w14:paraId="73DB152C" w14:textId="77777777" w:rsidR="00215FC5" w:rsidRDefault="00215FC5" w:rsidP="00215FC5"/>
    <w:p w14:paraId="66199D94" w14:textId="42A05306" w:rsidR="004F4016" w:rsidRDefault="004F4016" w:rsidP="009B3EEA">
      <w:pPr>
        <w:pStyle w:val="TableTitle0"/>
      </w:pPr>
      <w:bookmarkStart w:id="3919" w:name="_Toc3145483"/>
      <w:r>
        <w:t xml:space="preserve">Table </w:t>
      </w:r>
      <w:ins w:id="3920"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92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922" w:author="Nicholas Weatherley" w:date="2019-03-04T21:03:00Z">
        <w:r w:rsidR="00E96948">
          <w:rPr>
            <w:noProof/>
          </w:rPr>
          <w:t>10</w:t>
        </w:r>
        <w:r w:rsidR="00E96948">
          <w:fldChar w:fldCharType="end"/>
        </w:r>
      </w:ins>
      <w:ins w:id="3923" w:author="Windows User" w:date="2018-11-01T15:46:00Z">
        <w:del w:id="3924" w:author="Nicholas Weatherley" w:date="2019-03-04T21:03:00Z">
          <w:r w:rsidR="00743FFA" w:rsidDel="00E96948">
            <w:fldChar w:fldCharType="begin"/>
          </w:r>
          <w:r w:rsidR="00743FFA" w:rsidDel="00E96948">
            <w:delInstrText xml:space="preserve"> STYLEREF 1 \s </w:delInstrText>
          </w:r>
        </w:del>
      </w:ins>
      <w:del w:id="3925" w:author="Nicholas Weatherley" w:date="2019-03-04T21:03:00Z">
        <w:r w:rsidR="00743FFA" w:rsidDel="00E96948">
          <w:fldChar w:fldCharType="separate"/>
        </w:r>
        <w:r w:rsidR="0024585E" w:rsidDel="00E96948">
          <w:rPr>
            <w:noProof/>
          </w:rPr>
          <w:delText>3</w:delText>
        </w:r>
      </w:del>
      <w:ins w:id="3926" w:author="Windows User" w:date="2018-11-01T15:46:00Z">
        <w:del w:id="392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928" w:author="Nicholas Weatherley" w:date="2019-03-04T21:03:00Z">
        <w:r w:rsidR="00743FFA" w:rsidDel="00E96948">
          <w:fldChar w:fldCharType="end"/>
        </w:r>
      </w:del>
      <w:del w:id="392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0</w:delText>
        </w:r>
        <w:r w:rsidR="00BB544F" w:rsidDel="004435D9">
          <w:fldChar w:fldCharType="end"/>
        </w:r>
      </w:del>
      <w:r>
        <w:t>: Visit 3</w:t>
      </w:r>
      <w:r w:rsidRPr="003C5727">
        <w:t xml:space="preserve"> </w:t>
      </w:r>
      <w:r>
        <w:t>carbon monoxide gas transfer</w:t>
      </w:r>
      <w:r w:rsidRPr="003C5727">
        <w:t xml:space="preserve"> </w:t>
      </w:r>
      <w:r>
        <w:t xml:space="preserve">coefficient </w:t>
      </w:r>
      <w:r w:rsidRPr="003C5727">
        <w:t>results summary</w:t>
      </w:r>
      <w:bookmarkEnd w:id="3919"/>
    </w:p>
    <w:tbl>
      <w:tblPr>
        <w:tblW w:w="97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369"/>
        <w:gridCol w:w="1984"/>
        <w:gridCol w:w="1985"/>
        <w:gridCol w:w="2409"/>
      </w:tblGrid>
      <w:tr w:rsidR="00215FC5" w14:paraId="14CB8EDF" w14:textId="77777777" w:rsidTr="00D15998">
        <w:trPr>
          <w:cantSplit/>
          <w:tblHeader/>
        </w:trPr>
        <w:tc>
          <w:tcPr>
            <w:tcW w:w="336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7DF1618D" w14:textId="77777777" w:rsidR="00215FC5" w:rsidRPr="008D0DC0" w:rsidRDefault="00215FC5" w:rsidP="004A3BE7">
            <w:pPr>
              <w:jc w:val="left"/>
              <w:rPr>
                <w:rFonts w:eastAsia="MS Gothic"/>
                <w:b/>
                <w:bCs/>
              </w:rPr>
            </w:pPr>
            <w:r w:rsidRPr="008D0DC0">
              <w:rPr>
                <w:rFonts w:eastAsia="MS Gothic"/>
                <w:b/>
                <w:bCs/>
              </w:rPr>
              <w:t>Parameter (units)</w:t>
            </w:r>
          </w:p>
        </w:tc>
        <w:tc>
          <w:tcPr>
            <w:tcW w:w="1984" w:type="dxa"/>
            <w:tcBorders>
              <w:top w:val="single" w:sz="8" w:space="0" w:color="000000"/>
              <w:left w:val="single" w:sz="8" w:space="0" w:color="000000"/>
              <w:bottom w:val="single" w:sz="18" w:space="0" w:color="000000"/>
              <w:right w:val="single" w:sz="8" w:space="0" w:color="000000"/>
            </w:tcBorders>
            <w:shd w:val="clear" w:color="auto" w:fill="000000" w:themeFill="text1"/>
          </w:tcPr>
          <w:p w14:paraId="3038640C" w14:textId="77777777" w:rsidR="00215FC5" w:rsidRPr="008D0DC0" w:rsidRDefault="00215FC5" w:rsidP="004A3BE7">
            <w:pPr>
              <w:jc w:val="center"/>
              <w:rPr>
                <w:rFonts w:eastAsia="MS Gothic"/>
                <w:b/>
                <w:bCs/>
              </w:rPr>
            </w:pPr>
            <w:r w:rsidRPr="008D0DC0">
              <w:rPr>
                <w:rFonts w:eastAsia="MS Gothic"/>
                <w:b/>
                <w:bCs/>
              </w:rPr>
              <w:t>Mean</w:t>
            </w:r>
          </w:p>
        </w:tc>
        <w:tc>
          <w:tcPr>
            <w:tcW w:w="1985" w:type="dxa"/>
            <w:tcBorders>
              <w:top w:val="single" w:sz="8" w:space="0" w:color="000000"/>
              <w:left w:val="single" w:sz="8" w:space="0" w:color="000000"/>
              <w:bottom w:val="single" w:sz="18" w:space="0" w:color="000000"/>
              <w:right w:val="single" w:sz="8" w:space="0" w:color="000000"/>
            </w:tcBorders>
            <w:shd w:val="clear" w:color="auto" w:fill="000000" w:themeFill="text1"/>
          </w:tcPr>
          <w:p w14:paraId="7E62E3B7" w14:textId="77777777" w:rsidR="00215FC5" w:rsidRPr="008D0DC0" w:rsidRDefault="00215FC5" w:rsidP="004A3BE7">
            <w:pPr>
              <w:ind w:left="-108" w:right="-108"/>
              <w:jc w:val="center"/>
              <w:rPr>
                <w:rFonts w:eastAsia="MS Gothic"/>
                <w:b/>
                <w:bCs/>
              </w:rPr>
            </w:pPr>
            <w:r w:rsidRPr="008D0DC0">
              <w:rPr>
                <w:rFonts w:eastAsia="MS Gothic"/>
                <w:b/>
                <w:bCs/>
              </w:rPr>
              <w:t>SD</w:t>
            </w:r>
          </w:p>
        </w:tc>
        <w:tc>
          <w:tcPr>
            <w:tcW w:w="240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32C6EF00" w14:textId="77777777" w:rsidR="00215FC5" w:rsidRPr="008D0DC0" w:rsidRDefault="00215FC5" w:rsidP="004A3BE7">
            <w:pPr>
              <w:jc w:val="center"/>
              <w:rPr>
                <w:rFonts w:eastAsia="MS Gothic"/>
                <w:b/>
                <w:bCs/>
              </w:rPr>
            </w:pPr>
            <w:r w:rsidRPr="008D0DC0">
              <w:rPr>
                <w:rFonts w:eastAsia="MS Gothic"/>
                <w:b/>
                <w:bCs/>
              </w:rPr>
              <w:t>Range</w:t>
            </w:r>
          </w:p>
        </w:tc>
      </w:tr>
      <w:tr w:rsidR="00215FC5" w14:paraId="3E6FA06B" w14:textId="77777777" w:rsidTr="00D15998">
        <w:trPr>
          <w:cantSplit/>
        </w:trPr>
        <w:tc>
          <w:tcPr>
            <w:tcW w:w="3369"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A803599" w14:textId="77777777" w:rsidR="00215FC5" w:rsidRPr="008D0DC0" w:rsidRDefault="00215FC5" w:rsidP="004A3BE7">
            <w:pPr>
              <w:jc w:val="left"/>
              <w:rPr>
                <w:rFonts w:eastAsia="MS Gothic"/>
                <w:b/>
              </w:rPr>
            </w:pPr>
            <w:r w:rsidRPr="008D0DC0">
              <w:rPr>
                <w:rFonts w:eastAsia="MS Gothic"/>
                <w:b/>
              </w:rPr>
              <w:t>K</w:t>
            </w:r>
            <w:r w:rsidRPr="008D0DC0">
              <w:rPr>
                <w:rFonts w:eastAsia="MS Gothic"/>
                <w:b/>
                <w:vertAlign w:val="subscript"/>
              </w:rPr>
              <w:t>CO</w:t>
            </w:r>
            <w:r w:rsidRPr="008D0DC0">
              <w:rPr>
                <w:rFonts w:eastAsia="MS Gothic"/>
                <w:b/>
              </w:rPr>
              <w:t xml:space="preserve"> (mmol.min</w:t>
            </w:r>
            <w:r w:rsidRPr="008D0DC0">
              <w:rPr>
                <w:rFonts w:eastAsia="MS Gothic"/>
                <w:b/>
                <w:vertAlign w:val="superscript"/>
              </w:rPr>
              <w:t>-1</w:t>
            </w:r>
            <w:r w:rsidRPr="008D0DC0">
              <w:rPr>
                <w:rFonts w:eastAsia="MS Gothic"/>
                <w:b/>
              </w:rPr>
              <w:t>.kPa</w:t>
            </w:r>
            <w:r w:rsidRPr="008D0DC0">
              <w:rPr>
                <w:rFonts w:eastAsia="MS Gothic"/>
                <w:b/>
                <w:vertAlign w:val="superscript"/>
              </w:rPr>
              <w:t>-1</w:t>
            </w:r>
            <w:r w:rsidRPr="008D0DC0">
              <w:rPr>
                <w:rFonts w:eastAsia="MS Gothic"/>
                <w:b/>
              </w:rPr>
              <w:t>L</w:t>
            </w:r>
            <w:r w:rsidRPr="008D0DC0">
              <w:rPr>
                <w:rFonts w:eastAsia="MS Gothic"/>
                <w:b/>
                <w:vertAlign w:val="superscript"/>
              </w:rPr>
              <w:t>-1</w:t>
            </w:r>
            <w:r w:rsidRPr="008D0DC0">
              <w:rPr>
                <w:rFonts w:eastAsia="MS Gothic"/>
                <w:b/>
              </w:rPr>
              <w:t>)</w:t>
            </w:r>
          </w:p>
          <w:p w14:paraId="6395093E" w14:textId="77777777" w:rsidR="00215FC5" w:rsidRPr="008D0DC0" w:rsidRDefault="00215FC5" w:rsidP="004A3BE7">
            <w:pPr>
              <w:jc w:val="left"/>
              <w:rPr>
                <w:rFonts w:eastAsia="MS Gothic"/>
                <w:b/>
                <w:bCs/>
              </w:rPr>
            </w:pPr>
            <w:r w:rsidRPr="008D0DC0">
              <w:rPr>
                <w:rFonts w:eastAsia="MS Gothic"/>
                <w:b/>
                <w:bCs/>
              </w:rPr>
              <w:t>Visit 2 – visit 3 change (Abs)</w:t>
            </w:r>
          </w:p>
          <w:p w14:paraId="6790877B" w14:textId="77777777" w:rsidR="00215FC5" w:rsidRPr="008D0DC0" w:rsidRDefault="00215FC5" w:rsidP="004A3BE7">
            <w:pPr>
              <w:jc w:val="left"/>
              <w:rPr>
                <w:rFonts w:eastAsia="MS Gothic"/>
                <w:b/>
                <w:bCs/>
              </w:rPr>
            </w:pPr>
            <w:r w:rsidRPr="008D0DC0">
              <w:rPr>
                <w:rFonts w:eastAsia="MS Gothic"/>
                <w:b/>
                <w:bCs/>
              </w:rPr>
              <w:t>Visit 2 – visit 3 change (Rel)</w:t>
            </w:r>
          </w:p>
          <w:p w14:paraId="2EAA7278" w14:textId="77777777" w:rsidR="00215FC5" w:rsidRPr="008D0DC0" w:rsidRDefault="00215FC5" w:rsidP="004A3BE7">
            <w:pPr>
              <w:jc w:val="left"/>
              <w:rPr>
                <w:rFonts w:eastAsia="MS Gothic"/>
                <w:b/>
                <w:bCs/>
              </w:rPr>
            </w:pPr>
            <w:r w:rsidRPr="008D0DC0">
              <w:rPr>
                <w:rFonts w:eastAsia="MS Gothic"/>
                <w:b/>
                <w:bCs/>
              </w:rPr>
              <w:t>Visit 1 – visit 3 change (Abs)</w:t>
            </w:r>
          </w:p>
          <w:p w14:paraId="5BF637F0" w14:textId="77777777" w:rsidR="00215FC5" w:rsidRPr="008D0DC0" w:rsidRDefault="00215FC5" w:rsidP="004A3BE7">
            <w:pPr>
              <w:jc w:val="left"/>
              <w:rPr>
                <w:rFonts w:eastAsia="MS Gothic"/>
                <w:b/>
                <w:bCs/>
              </w:rPr>
            </w:pPr>
            <w:r w:rsidRPr="008D0DC0">
              <w:rPr>
                <w:rFonts w:eastAsia="MS Gothic"/>
                <w:b/>
                <w:bCs/>
              </w:rPr>
              <w:t>Visit 1 – visit 3 change (Rel)</w:t>
            </w:r>
          </w:p>
        </w:tc>
        <w:tc>
          <w:tcPr>
            <w:tcW w:w="198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AE453A6" w14:textId="77777777" w:rsidR="00215FC5" w:rsidRDefault="0039707F" w:rsidP="004A3BE7">
            <w:pPr>
              <w:jc w:val="center"/>
            </w:pPr>
            <w:r>
              <w:t>1.04</w:t>
            </w:r>
          </w:p>
          <w:p w14:paraId="2469F00E" w14:textId="16C87C5F" w:rsidR="0039707F" w:rsidRDefault="00260A7D" w:rsidP="004A3BE7">
            <w:pPr>
              <w:jc w:val="center"/>
            </w:pPr>
            <w:r>
              <w:t>0.00</w:t>
            </w:r>
          </w:p>
          <w:p w14:paraId="0F2B2088" w14:textId="713C5ABE" w:rsidR="0039707F" w:rsidRDefault="00260A7D" w:rsidP="004A3BE7">
            <w:pPr>
              <w:jc w:val="center"/>
            </w:pPr>
            <w:r>
              <w:t>-0.0</w:t>
            </w:r>
          </w:p>
          <w:p w14:paraId="048BB3E9" w14:textId="59A55DBF" w:rsidR="0039707F" w:rsidRDefault="00260A7D" w:rsidP="004A3BE7">
            <w:pPr>
              <w:jc w:val="center"/>
            </w:pPr>
            <w:r>
              <w:t>-0.02</w:t>
            </w:r>
          </w:p>
          <w:p w14:paraId="0FCCE3EF" w14:textId="2C6C1F18" w:rsidR="0039707F" w:rsidRDefault="00260A7D" w:rsidP="004A3BE7">
            <w:pPr>
              <w:jc w:val="center"/>
            </w:pPr>
            <w:r>
              <w:t>-1.2</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E81B573" w14:textId="77777777" w:rsidR="00215FC5" w:rsidRDefault="0039707F" w:rsidP="004A3BE7">
            <w:pPr>
              <w:jc w:val="center"/>
            </w:pPr>
            <w:r>
              <w:t>0.22</w:t>
            </w:r>
          </w:p>
          <w:p w14:paraId="511B0BBD" w14:textId="2457F94B" w:rsidR="0039707F" w:rsidRDefault="00260A7D" w:rsidP="004A3BE7">
            <w:pPr>
              <w:jc w:val="center"/>
            </w:pPr>
            <w:r>
              <w:t>0.08</w:t>
            </w:r>
          </w:p>
          <w:p w14:paraId="159E4162" w14:textId="3B4AC057" w:rsidR="0039707F" w:rsidRDefault="00260A7D" w:rsidP="004A3BE7">
            <w:pPr>
              <w:jc w:val="center"/>
            </w:pPr>
            <w:r>
              <w:t>7.4</w:t>
            </w:r>
          </w:p>
          <w:p w14:paraId="733EF968" w14:textId="380A4FF0" w:rsidR="0039707F" w:rsidRDefault="00260A7D" w:rsidP="004A3BE7">
            <w:pPr>
              <w:jc w:val="center"/>
            </w:pPr>
            <w:r>
              <w:t>0.12</w:t>
            </w:r>
          </w:p>
          <w:p w14:paraId="4250F0F6" w14:textId="4AF19FE7" w:rsidR="0039707F" w:rsidRDefault="00260A7D" w:rsidP="004A3BE7">
            <w:pPr>
              <w:jc w:val="center"/>
            </w:pPr>
            <w:r>
              <w:t>10.5</w:t>
            </w:r>
          </w:p>
        </w:tc>
        <w:tc>
          <w:tcPr>
            <w:tcW w:w="2409"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1F2FC72" w14:textId="77777777" w:rsidR="00215FC5" w:rsidRDefault="0039707F" w:rsidP="004A3BE7">
            <w:pPr>
              <w:jc w:val="center"/>
            </w:pPr>
            <w:r>
              <w:t>0.75 – 1.41</w:t>
            </w:r>
          </w:p>
          <w:p w14:paraId="71CB9061" w14:textId="6CAE2E8A" w:rsidR="0039707F" w:rsidRDefault="00260A7D" w:rsidP="004A3BE7">
            <w:pPr>
              <w:jc w:val="center"/>
            </w:pPr>
            <w:r>
              <w:t>-0.17 – 0.11</w:t>
            </w:r>
          </w:p>
          <w:p w14:paraId="296ED9D1" w14:textId="5494559D" w:rsidR="0039707F" w:rsidRDefault="00260A7D" w:rsidP="004A3BE7">
            <w:pPr>
              <w:jc w:val="center"/>
            </w:pPr>
            <w:r>
              <w:t>-12.8 – 9.2</w:t>
            </w:r>
          </w:p>
          <w:p w14:paraId="1CA6F514" w14:textId="1699FC2E" w:rsidR="0039707F" w:rsidRDefault="00260A7D" w:rsidP="004A3BE7">
            <w:pPr>
              <w:jc w:val="center"/>
            </w:pPr>
            <w:r>
              <w:t>-0.26 – 0.10</w:t>
            </w:r>
          </w:p>
          <w:p w14:paraId="3638DC7E" w14:textId="089BDC3C" w:rsidR="0039707F" w:rsidRDefault="00260A7D" w:rsidP="004A3BE7">
            <w:pPr>
              <w:jc w:val="center"/>
            </w:pPr>
            <w:r>
              <w:t>-21.9 – 8.1</w:t>
            </w:r>
          </w:p>
        </w:tc>
      </w:tr>
      <w:tr w:rsidR="00B97005" w14:paraId="7CADBC57" w14:textId="77777777" w:rsidTr="00D15998">
        <w:trPr>
          <w:cantSplit/>
        </w:trPr>
        <w:tc>
          <w:tcPr>
            <w:tcW w:w="3369"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1B841463" w14:textId="028F61BF" w:rsidR="00B97005" w:rsidRPr="008D0DC0" w:rsidRDefault="00B97005" w:rsidP="00B97005">
            <w:pPr>
              <w:jc w:val="left"/>
              <w:rPr>
                <w:rFonts w:eastAsia="MS Gothic"/>
                <w:b/>
              </w:rPr>
            </w:pPr>
            <w:r w:rsidRPr="008D0DC0">
              <w:rPr>
                <w:rFonts w:eastAsia="MS Gothic"/>
                <w:b/>
              </w:rPr>
              <w:lastRenderedPageBreak/>
              <w:t>K</w:t>
            </w:r>
            <w:r w:rsidRPr="008D0DC0">
              <w:rPr>
                <w:rFonts w:eastAsia="MS Gothic"/>
                <w:b/>
                <w:vertAlign w:val="subscript"/>
              </w:rPr>
              <w:t>CO</w:t>
            </w:r>
            <w:r w:rsidRPr="008D0DC0">
              <w:rPr>
                <w:rFonts w:eastAsia="MS Gothic"/>
                <w:b/>
              </w:rPr>
              <w:t xml:space="preserve"> (</w:t>
            </w:r>
            <w:r>
              <w:rPr>
                <w:rFonts w:eastAsia="MS Gothic"/>
                <w:b/>
              </w:rPr>
              <w:t>% predicted</w:t>
            </w:r>
            <w:r w:rsidRPr="008D0DC0">
              <w:rPr>
                <w:rFonts w:eastAsia="MS Gothic"/>
                <w:b/>
              </w:rPr>
              <w:t>)</w:t>
            </w:r>
          </w:p>
          <w:p w14:paraId="350EE62B" w14:textId="77777777" w:rsidR="00B97005" w:rsidRPr="008D0DC0" w:rsidRDefault="00B97005" w:rsidP="00B97005">
            <w:pPr>
              <w:jc w:val="left"/>
              <w:rPr>
                <w:rFonts w:eastAsia="MS Gothic"/>
                <w:b/>
                <w:bCs/>
              </w:rPr>
            </w:pPr>
            <w:r w:rsidRPr="008D0DC0">
              <w:rPr>
                <w:rFonts w:eastAsia="MS Gothic"/>
                <w:b/>
                <w:bCs/>
              </w:rPr>
              <w:t>Visit 2 – visit 3 change (Abs)</w:t>
            </w:r>
          </w:p>
          <w:p w14:paraId="17A0CF0C" w14:textId="77777777" w:rsidR="00B97005" w:rsidRPr="008D0DC0" w:rsidRDefault="00B97005" w:rsidP="00B97005">
            <w:pPr>
              <w:jc w:val="left"/>
              <w:rPr>
                <w:rFonts w:eastAsia="MS Gothic"/>
                <w:b/>
                <w:bCs/>
              </w:rPr>
            </w:pPr>
            <w:r w:rsidRPr="008D0DC0">
              <w:rPr>
                <w:rFonts w:eastAsia="MS Gothic"/>
                <w:b/>
                <w:bCs/>
              </w:rPr>
              <w:t>Visit 2 – visit 3 change (Rel)</w:t>
            </w:r>
          </w:p>
          <w:p w14:paraId="0F33C785" w14:textId="77777777" w:rsidR="00B97005" w:rsidRPr="008D0DC0" w:rsidRDefault="00B97005" w:rsidP="00B97005">
            <w:pPr>
              <w:jc w:val="left"/>
              <w:rPr>
                <w:rFonts w:eastAsia="MS Gothic"/>
                <w:b/>
                <w:bCs/>
              </w:rPr>
            </w:pPr>
            <w:r w:rsidRPr="008D0DC0">
              <w:rPr>
                <w:rFonts w:eastAsia="MS Gothic"/>
                <w:b/>
                <w:bCs/>
              </w:rPr>
              <w:t>Visit 1 – visit 3 change (Abs)</w:t>
            </w:r>
          </w:p>
          <w:p w14:paraId="1E82917E" w14:textId="5079E9B8" w:rsidR="00B97005" w:rsidRPr="008D0DC0" w:rsidRDefault="00B97005" w:rsidP="00B97005">
            <w:pPr>
              <w:jc w:val="left"/>
              <w:rPr>
                <w:rFonts w:eastAsia="MS Gothic"/>
                <w:b/>
              </w:rPr>
            </w:pPr>
            <w:r w:rsidRPr="008D0DC0">
              <w:rPr>
                <w:rFonts w:eastAsia="MS Gothic"/>
                <w:b/>
                <w:bCs/>
              </w:rPr>
              <w:t>Visit 1 – visit 3 change (Rel)</w:t>
            </w:r>
          </w:p>
        </w:tc>
        <w:tc>
          <w:tcPr>
            <w:tcW w:w="1984"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36259127" w14:textId="646E07B0" w:rsidR="00B97005" w:rsidRDefault="00BF6A03" w:rsidP="004A3BE7">
            <w:pPr>
              <w:jc w:val="center"/>
            </w:pPr>
            <w:r>
              <w:t>75.4</w:t>
            </w:r>
          </w:p>
          <w:p w14:paraId="5A3E520B" w14:textId="00B6C91D" w:rsidR="00AE533D" w:rsidRDefault="00A42E27" w:rsidP="004A3BE7">
            <w:pPr>
              <w:jc w:val="center"/>
            </w:pPr>
            <w:r>
              <w:t>0.1</w:t>
            </w:r>
          </w:p>
          <w:p w14:paraId="7DFB7A39" w14:textId="338CE620" w:rsidR="00A42E27" w:rsidRDefault="00A42E27" w:rsidP="004A3BE7">
            <w:pPr>
              <w:jc w:val="center"/>
            </w:pPr>
            <w:r>
              <w:t>0.1</w:t>
            </w:r>
          </w:p>
          <w:p w14:paraId="23DA105D" w14:textId="7F46E0BE" w:rsidR="00AE533D" w:rsidRDefault="000D7E1C" w:rsidP="004A3BE7">
            <w:pPr>
              <w:jc w:val="center"/>
            </w:pPr>
            <w:r>
              <w:t>-0.9</w:t>
            </w:r>
          </w:p>
          <w:p w14:paraId="12144A32" w14:textId="56673253" w:rsidR="00AE533D" w:rsidRDefault="00A42E27" w:rsidP="004A3BE7">
            <w:pPr>
              <w:jc w:val="center"/>
            </w:pPr>
            <w:r>
              <w:t>-0.8</w:t>
            </w:r>
          </w:p>
        </w:tc>
        <w:tc>
          <w:tcPr>
            <w:tcW w:w="198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7FB2738F" w14:textId="541C2F23" w:rsidR="00B97005" w:rsidRDefault="00BF6A03" w:rsidP="004A3BE7">
            <w:pPr>
              <w:jc w:val="center"/>
            </w:pPr>
            <w:r>
              <w:t>16.6</w:t>
            </w:r>
          </w:p>
          <w:p w14:paraId="7C08227E" w14:textId="6DEA348D" w:rsidR="00AE533D" w:rsidRDefault="00A42E27" w:rsidP="004A3BE7">
            <w:pPr>
              <w:jc w:val="center"/>
            </w:pPr>
            <w:r>
              <w:t>5.8</w:t>
            </w:r>
          </w:p>
          <w:p w14:paraId="5F202B31" w14:textId="2937A51C" w:rsidR="00AE533D" w:rsidRDefault="00A42E27" w:rsidP="004A3BE7">
            <w:pPr>
              <w:jc w:val="center"/>
            </w:pPr>
            <w:r>
              <w:t>7.4</w:t>
            </w:r>
          </w:p>
          <w:p w14:paraId="7025D489" w14:textId="02B7FCAE" w:rsidR="00AE533D" w:rsidRDefault="000D7E1C" w:rsidP="004A3BE7">
            <w:pPr>
              <w:jc w:val="center"/>
            </w:pPr>
            <w:r>
              <w:t>8.5</w:t>
            </w:r>
          </w:p>
          <w:p w14:paraId="2F6F1537" w14:textId="09E0A0AC" w:rsidR="00AE533D" w:rsidRDefault="00A42E27" w:rsidP="004A3BE7">
            <w:pPr>
              <w:jc w:val="center"/>
            </w:pPr>
            <w:r>
              <w:t>10.5</w:t>
            </w:r>
          </w:p>
        </w:tc>
        <w:tc>
          <w:tcPr>
            <w:tcW w:w="2409"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Pr>
          <w:p w14:paraId="76576E86" w14:textId="138BFEC1" w:rsidR="00B97005" w:rsidRDefault="00BF6A03" w:rsidP="004A3BE7">
            <w:pPr>
              <w:jc w:val="center"/>
            </w:pPr>
            <w:r>
              <w:t>53.4 – 103.7</w:t>
            </w:r>
          </w:p>
          <w:p w14:paraId="1337F41B" w14:textId="1956E25D" w:rsidR="00AE533D" w:rsidRDefault="00AE533D" w:rsidP="004A3BE7">
            <w:pPr>
              <w:jc w:val="center"/>
            </w:pPr>
            <w:r>
              <w:t>-</w:t>
            </w:r>
            <w:r w:rsidR="00A42E27">
              <w:t>12.3 – 8.3</w:t>
            </w:r>
          </w:p>
          <w:p w14:paraId="649C7929" w14:textId="17E46CE7" w:rsidR="00AE533D" w:rsidRDefault="00AE533D" w:rsidP="004A3BE7">
            <w:pPr>
              <w:jc w:val="center"/>
            </w:pPr>
            <w:r>
              <w:t>-</w:t>
            </w:r>
            <w:r w:rsidR="000D7E1C">
              <w:t>12.6 – 8.7</w:t>
            </w:r>
          </w:p>
          <w:p w14:paraId="61E1136D" w14:textId="0AC2BB83" w:rsidR="00AE533D" w:rsidRDefault="00AE533D" w:rsidP="004A3BE7">
            <w:pPr>
              <w:jc w:val="center"/>
            </w:pPr>
            <w:r>
              <w:t>-</w:t>
            </w:r>
            <w:r w:rsidR="000D7E1C">
              <w:t>18.4 – 7.2</w:t>
            </w:r>
          </w:p>
          <w:p w14:paraId="538DA989" w14:textId="1CDA4E53" w:rsidR="00AE533D" w:rsidRDefault="00A42E27" w:rsidP="004A3BE7">
            <w:pPr>
              <w:jc w:val="center"/>
            </w:pPr>
            <w:r>
              <w:t>-21.5 – 8.3</w:t>
            </w:r>
          </w:p>
        </w:tc>
      </w:tr>
    </w:tbl>
    <w:p w14:paraId="36C83AB0" w14:textId="0301E827" w:rsidR="00215FC5" w:rsidRDefault="00D15998" w:rsidP="00D15998">
      <w:pPr>
        <w:pStyle w:val="Aftertable"/>
      </w:pPr>
      <w:r>
        <w:t>SD: standard deviation; Abs: absolute change; Rel: relative change (%); K</w:t>
      </w:r>
      <w:r w:rsidRPr="00215FC5">
        <w:rPr>
          <w:vertAlign w:val="subscript"/>
        </w:rPr>
        <w:t>CO</w:t>
      </w:r>
      <w:r>
        <w:t>: transfer coefficient of the lungs for carbon monoxide</w:t>
      </w:r>
      <w:r w:rsidR="004F4016">
        <w:t xml:space="preserve"> *one participant unable to perform gas transfer not included.</w:t>
      </w:r>
    </w:p>
    <w:p w14:paraId="763DC8A9" w14:textId="68431975" w:rsidR="00E87CA7" w:rsidRDefault="006D2518" w:rsidP="00E87CA7">
      <w:pPr>
        <w:pStyle w:val="figure"/>
      </w:pPr>
      <w:r>
        <w:rPr>
          <w:noProof/>
          <w:lang w:eastAsia="en-GB"/>
        </w:rPr>
        <w:drawing>
          <wp:inline distT="0" distB="0" distL="0" distR="0" wp14:anchorId="7134861A" wp14:editId="073A4B21">
            <wp:extent cx="6038215" cy="591629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12 month KCO.png"/>
                    <pic:cNvPicPr/>
                  </pic:nvPicPr>
                  <pic:blipFill>
                    <a:blip r:embed="rId67">
                      <a:extLst>
                        <a:ext uri="{28A0092B-C50C-407E-A947-70E740481C1C}">
                          <a14:useLocalDpi xmlns:a14="http://schemas.microsoft.com/office/drawing/2010/main" val="0"/>
                        </a:ext>
                      </a:extLst>
                    </a:blip>
                    <a:stretch>
                      <a:fillRect/>
                    </a:stretch>
                  </pic:blipFill>
                  <pic:spPr>
                    <a:xfrm>
                      <a:off x="0" y="0"/>
                      <a:ext cx="6038215" cy="5916295"/>
                    </a:xfrm>
                    <a:prstGeom prst="rect">
                      <a:avLst/>
                    </a:prstGeom>
                  </pic:spPr>
                </pic:pic>
              </a:graphicData>
            </a:graphic>
          </wp:inline>
        </w:drawing>
      </w:r>
    </w:p>
    <w:p w14:paraId="5151DC74" w14:textId="3DB9F945" w:rsidR="00E87CA7" w:rsidRDefault="000303A8" w:rsidP="00E87CA7">
      <w:pPr>
        <w:pStyle w:val="Caption"/>
      </w:pPr>
      <w:bookmarkStart w:id="3930" w:name="_Toc3145332"/>
      <w:r>
        <w:t>Figure</w:t>
      </w:r>
      <w:r w:rsidR="00E87CA7">
        <w:t xml:space="preserve"> </w:t>
      </w:r>
      <w:ins w:id="3931"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93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933" w:author="Nicholas Weatherley" w:date="2019-03-05T22:36:00Z">
        <w:r w:rsidR="00D5585D">
          <w:rPr>
            <w:noProof/>
          </w:rPr>
          <w:t>8</w:t>
        </w:r>
        <w:r w:rsidR="00D5585D">
          <w:fldChar w:fldCharType="end"/>
        </w:r>
      </w:ins>
      <w:ins w:id="3934" w:author="Windows User" w:date="2018-11-01T14:27:00Z">
        <w:del w:id="3935" w:author="Nicholas Weatherley" w:date="2019-03-05T22:36:00Z">
          <w:r w:rsidR="002F70B6" w:rsidDel="00D5585D">
            <w:fldChar w:fldCharType="begin"/>
          </w:r>
          <w:r w:rsidR="002F70B6" w:rsidDel="00D5585D">
            <w:delInstrText xml:space="preserve"> STYLEREF 1 \s </w:delInstrText>
          </w:r>
        </w:del>
      </w:ins>
      <w:del w:id="3936" w:author="Nicholas Weatherley" w:date="2019-03-05T22:36:00Z">
        <w:r w:rsidR="002F70B6" w:rsidDel="00D5585D">
          <w:fldChar w:fldCharType="separate"/>
        </w:r>
        <w:r w:rsidR="0024585E" w:rsidDel="00D5585D">
          <w:rPr>
            <w:noProof/>
          </w:rPr>
          <w:delText>3</w:delText>
        </w:r>
      </w:del>
      <w:ins w:id="3937" w:author="Windows User" w:date="2018-11-01T14:27:00Z">
        <w:del w:id="393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939" w:author="Nicholas Weatherley" w:date="2019-03-05T22:36:00Z">
        <w:r w:rsidR="002F70B6" w:rsidDel="00D5585D">
          <w:fldChar w:fldCharType="end"/>
        </w:r>
      </w:del>
      <w:del w:id="394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E87CA7">
        <w:t>:</w:t>
      </w:r>
      <w:r w:rsidR="00E87CA7" w:rsidRPr="00E87CA7">
        <w:t xml:space="preserve"> </w:t>
      </w:r>
      <w:r w:rsidR="00E87CA7">
        <w:t>Change in carbon monoxide gas transfer factor over twelve months</w:t>
      </w:r>
      <w:bookmarkEnd w:id="3930"/>
    </w:p>
    <w:p w14:paraId="4C831C84" w14:textId="7E87618E" w:rsidR="00E87CA7" w:rsidRDefault="00E87CA7" w:rsidP="00E87CA7">
      <w:pPr>
        <w:pStyle w:val="Aftertable"/>
      </w:pPr>
      <w:r>
        <w:t>Statistical significance determined by Friedman rank tests. K</w:t>
      </w:r>
      <w:r w:rsidRPr="00215FC5">
        <w:rPr>
          <w:vertAlign w:val="subscript"/>
        </w:rPr>
        <w:t>CO</w:t>
      </w:r>
      <w:r>
        <w:t>: transfer coefficient of the lungs for carbon monoxide. N.B. One participant unable to perform K</w:t>
      </w:r>
      <w:r w:rsidRPr="00984300">
        <w:rPr>
          <w:vertAlign w:val="subscript"/>
        </w:rPr>
        <w:t>CO</w:t>
      </w:r>
      <w:r>
        <w:t xml:space="preserve"> not displayed here.</w:t>
      </w:r>
    </w:p>
    <w:p w14:paraId="36C1AEC9" w14:textId="77777777" w:rsidR="000F06BB" w:rsidRDefault="0050577B" w:rsidP="000F06BB">
      <w:pPr>
        <w:pStyle w:val="Heading3"/>
      </w:pPr>
      <w:r>
        <w:lastRenderedPageBreak/>
        <w:t>Prospectively D</w:t>
      </w:r>
      <w:r w:rsidR="000F06BB">
        <w:t>efined Pulmonary Function Test Endpoints</w:t>
      </w:r>
    </w:p>
    <w:p w14:paraId="3F5B2771" w14:textId="77777777" w:rsidR="000F06BB" w:rsidRDefault="000F06BB" w:rsidP="000F06BB">
      <w:pPr>
        <w:pStyle w:val="Heading4"/>
      </w:pPr>
      <w:r>
        <w:t>Six-months</w:t>
      </w:r>
    </w:p>
    <w:p w14:paraId="2704EC66" w14:textId="77777777" w:rsidR="001F015D" w:rsidRDefault="001F015D" w:rsidP="001F015D">
      <w:r>
        <w:t xml:space="preserve">The number of endpoints reached as defined by FVC decline of ≥ 10% </w:t>
      </w:r>
      <w:r w:rsidR="009B452E">
        <w:t>or T</w:t>
      </w:r>
      <w:r w:rsidR="009B452E" w:rsidRPr="009B452E">
        <w:rPr>
          <w:vertAlign w:val="subscript"/>
        </w:rPr>
        <w:t>LCO</w:t>
      </w:r>
      <w:r w:rsidR="009B452E" w:rsidRPr="009B452E">
        <w:t xml:space="preserve"> </w:t>
      </w:r>
      <w:r w:rsidR="009B452E">
        <w:t xml:space="preserve">decline ≥ 15% </w:t>
      </w:r>
      <w:r>
        <w:t>between the two visits depends upon on whether volumes or predicted values are used and whether absolute or relative changes are used:</w:t>
      </w:r>
    </w:p>
    <w:p w14:paraId="02EDD070" w14:textId="77777777" w:rsidR="001F015D" w:rsidRDefault="001F015D" w:rsidP="001F015D">
      <w:pPr>
        <w:numPr>
          <w:ilvl w:val="0"/>
          <w:numId w:val="17"/>
        </w:numPr>
      </w:pPr>
      <w:r>
        <w:t>Five participants had a reduction in volumes (L) of ≥ 10%</w:t>
      </w:r>
    </w:p>
    <w:p w14:paraId="62ECCAC7" w14:textId="6C7CE887" w:rsidR="000F06BB" w:rsidRDefault="001F015D" w:rsidP="003A3EBD">
      <w:pPr>
        <w:numPr>
          <w:ilvl w:val="0"/>
          <w:numId w:val="17"/>
        </w:numPr>
      </w:pPr>
      <w:r>
        <w:t>Two participants had a reduction in absolute % predicted change of ≥ 10%</w:t>
      </w:r>
      <w:r w:rsidR="003A3EBD">
        <w:t>, whereas f</w:t>
      </w:r>
      <w:r>
        <w:t>our participants had a reduction in relative % predicted change of ≥ 10%</w:t>
      </w:r>
    </w:p>
    <w:p w14:paraId="312C1E05" w14:textId="2F70D50D" w:rsidR="001F015D" w:rsidRDefault="001F015D" w:rsidP="001F015D">
      <w:pPr>
        <w:numPr>
          <w:ilvl w:val="0"/>
          <w:numId w:val="17"/>
        </w:numPr>
      </w:pPr>
      <w:r>
        <w:t>Irrespective of the definition of absolute or relative decline, no participant had a decline in absolute or % predicted T</w:t>
      </w:r>
      <w:r w:rsidRPr="00AB20E4">
        <w:rPr>
          <w:vertAlign w:val="subscript"/>
        </w:rPr>
        <w:t>LCO</w:t>
      </w:r>
      <w:r w:rsidR="00CA06C7">
        <w:t xml:space="preserve"> ≥ 15% from their baseline values</w:t>
      </w:r>
    </w:p>
    <w:p w14:paraId="0488649C" w14:textId="77777777" w:rsidR="000F06BB" w:rsidRDefault="000F06BB" w:rsidP="000F06BB">
      <w:pPr>
        <w:pStyle w:val="Heading4"/>
      </w:pPr>
      <w:r>
        <w:t>Twelve Months</w:t>
      </w:r>
    </w:p>
    <w:p w14:paraId="356E5A96" w14:textId="386BFC3C" w:rsidR="007D43F1" w:rsidRDefault="007D43F1" w:rsidP="00DF6FE5">
      <w:pPr>
        <w:pStyle w:val="ListParagraph"/>
        <w:numPr>
          <w:ilvl w:val="0"/>
          <w:numId w:val="30"/>
        </w:numPr>
      </w:pPr>
      <w:r>
        <w:t xml:space="preserve">Of the participants demonstrating a significant decline in FVC at six months, </w:t>
      </w:r>
      <w:r w:rsidR="005D1B22">
        <w:t>one improved back to better than baseline (+1.7%), one improved to less than baseline (-6.2% overall), two demonstrated further declines in FVC (-19.8% and -17.0% from baseline) and one participant died before further follow up.</w:t>
      </w:r>
    </w:p>
    <w:p w14:paraId="559A938B" w14:textId="6260DE3E" w:rsidR="00F15F75" w:rsidRDefault="00F15F75" w:rsidP="00DF6FE5">
      <w:pPr>
        <w:pStyle w:val="ListParagraph"/>
        <w:numPr>
          <w:ilvl w:val="0"/>
          <w:numId w:val="30"/>
        </w:numPr>
      </w:pPr>
      <w:r>
        <w:t xml:space="preserve">One participant </w:t>
      </w:r>
      <w:r w:rsidR="005D1B22">
        <w:t xml:space="preserve">not demonstrating a decline over six months had an 11.8% decline </w:t>
      </w:r>
      <w:r w:rsidR="006D2518">
        <w:t xml:space="preserve">in FVC </w:t>
      </w:r>
      <w:r w:rsidR="005D1B22">
        <w:t xml:space="preserve">over the second </w:t>
      </w:r>
      <w:r w:rsidR="006D2F30">
        <w:t>six-month</w:t>
      </w:r>
      <w:r w:rsidR="005D1B22">
        <w:t xml:space="preserve"> period and his FVC changed by -17.0% overall.</w:t>
      </w:r>
    </w:p>
    <w:p w14:paraId="6A841452" w14:textId="6EDCBE17" w:rsidR="005876C0" w:rsidRDefault="005876C0" w:rsidP="00DF6FE5">
      <w:pPr>
        <w:pStyle w:val="ListParagraph"/>
        <w:numPr>
          <w:ilvl w:val="0"/>
          <w:numId w:val="30"/>
        </w:numPr>
      </w:pPr>
      <w:r>
        <w:t>Two participants experienced a decline in T</w:t>
      </w:r>
      <w:r w:rsidRPr="005876C0">
        <w:rPr>
          <w:vertAlign w:val="subscript"/>
        </w:rPr>
        <w:t>LCO</w:t>
      </w:r>
      <w:r w:rsidR="00BC4735">
        <w:t xml:space="preserve"> ≥ 15%, although one already had a sustained decline in FVC ≥ 10% at six months.</w:t>
      </w:r>
    </w:p>
    <w:p w14:paraId="1AC39599" w14:textId="03719D27" w:rsidR="00BC068C" w:rsidRDefault="00BC068C" w:rsidP="00DF6FE5">
      <w:pPr>
        <w:pStyle w:val="ListParagraph"/>
        <w:numPr>
          <w:ilvl w:val="0"/>
          <w:numId w:val="30"/>
        </w:numPr>
      </w:pPr>
      <w:r>
        <w:t>The participant lost to follow up after visit one remained alive at the end of the study</w:t>
      </w:r>
      <w:r w:rsidR="00E53994">
        <w:t xml:space="preserve"> and without a decline in FVC / T</w:t>
      </w:r>
      <w:r w:rsidR="00E53994" w:rsidRPr="00E53994">
        <w:rPr>
          <w:vertAlign w:val="subscript"/>
        </w:rPr>
        <w:t>LCO</w:t>
      </w:r>
      <w:r w:rsidR="00E53994">
        <w:t xml:space="preserve"> at clinical visits</w:t>
      </w:r>
      <w:r>
        <w:t>.</w:t>
      </w:r>
      <w:r w:rsidR="00E53994">
        <w:t xml:space="preserve"> He was therefore included in the primary endpoint not met group.</w:t>
      </w:r>
    </w:p>
    <w:p w14:paraId="12D69429" w14:textId="73C21F97" w:rsidR="00F15F75" w:rsidRDefault="00F15F75" w:rsidP="00432F25">
      <w:r>
        <w:t xml:space="preserve">Overall, </w:t>
      </w:r>
      <w:r w:rsidR="0081567F">
        <w:t xml:space="preserve">10 out of 18 </w:t>
      </w:r>
      <w:r w:rsidR="00BC4735">
        <w:t>participants</w:t>
      </w:r>
      <w:r w:rsidR="00432F25">
        <w:t xml:space="preserve"> undergoing at least one scan session</w:t>
      </w:r>
      <w:r w:rsidR="00BC4735">
        <w:t xml:space="preserve"> </w:t>
      </w:r>
      <w:r w:rsidR="00432F25">
        <w:t xml:space="preserve">(55.6%) </w:t>
      </w:r>
      <w:r w:rsidR="00BC4735">
        <w:t xml:space="preserve">met the </w:t>
      </w:r>
      <w:r>
        <w:t>primary</w:t>
      </w:r>
      <w:r w:rsidR="006B6C7B">
        <w:t xml:space="preserve"> </w:t>
      </w:r>
      <w:del w:id="3941" w:author="Windows User" w:date="2018-10-30T14:06:00Z">
        <w:r w:rsidR="006B6C7B" w:rsidDel="001B6D13">
          <w:delText xml:space="preserve">surrogate </w:delText>
        </w:r>
      </w:del>
      <w:ins w:id="3942" w:author="Windows User" w:date="2018-10-30T14:06:00Z">
        <w:r w:rsidR="001B6D13">
          <w:t xml:space="preserve">composite </w:t>
        </w:r>
      </w:ins>
      <w:r w:rsidR="006B6C7B">
        <w:t>outcome of death, ≥</w:t>
      </w:r>
      <w:r w:rsidR="0035772A">
        <w:t xml:space="preserve"> 10% decline in FVC </w:t>
      </w:r>
      <w:del w:id="3943" w:author="Windows User" w:date="2018-10-30T14:05:00Z">
        <w:r w:rsidR="0035772A" w:rsidDel="001B6D13">
          <w:delText>or</w:delText>
        </w:r>
        <w:r w:rsidR="006B6C7B" w:rsidDel="001B6D13">
          <w:delText xml:space="preserve"> </w:delText>
        </w:r>
      </w:del>
      <w:ins w:id="3944" w:author="Windows User" w:date="2018-10-30T14:06:00Z">
        <w:del w:id="3945" w:author="Nicholas Weatherley" w:date="2019-03-04T20:47:00Z">
          <w:r w:rsidR="001B6D13" w:rsidDel="00340395">
            <w:delText>or</w:delText>
          </w:r>
        </w:del>
      </w:ins>
      <w:ins w:id="3946" w:author="Nicholas Weatherley" w:date="2019-03-04T20:47:00Z">
        <w:r w:rsidR="00340395">
          <w:t>and</w:t>
        </w:r>
      </w:ins>
      <w:ins w:id="3947" w:author="Windows User" w:date="2018-10-30T14:05:00Z">
        <w:r w:rsidR="001B6D13">
          <w:t xml:space="preserve"> </w:t>
        </w:r>
      </w:ins>
      <w:r w:rsidR="006B6C7B">
        <w:t>≥ 15% decline in T</w:t>
      </w:r>
      <w:r w:rsidR="006B6C7B" w:rsidRPr="00432F25">
        <w:rPr>
          <w:vertAlign w:val="subscript"/>
        </w:rPr>
        <w:t>LCO</w:t>
      </w:r>
      <w:r w:rsidR="002D1611">
        <w:t xml:space="preserve">, as summarised in </w:t>
      </w:r>
      <w:r w:rsidR="000303A8">
        <w:t>Figure</w:t>
      </w:r>
      <w:r w:rsidR="002D1611">
        <w:t xml:space="preserve"> 3.9.</w:t>
      </w:r>
    </w:p>
    <w:p w14:paraId="40A3543C" w14:textId="77777777" w:rsidR="00BC068C" w:rsidRDefault="0063560B" w:rsidP="00BC068C">
      <w:pPr>
        <w:pStyle w:val="figure"/>
      </w:pPr>
      <w:r>
        <w:rPr>
          <w:noProof/>
          <w:lang w:eastAsia="en-GB"/>
        </w:rPr>
        <w:lastRenderedPageBreak/>
        <w:drawing>
          <wp:inline distT="0" distB="0" distL="0" distR="0" wp14:anchorId="7FA78495" wp14:editId="18B03856">
            <wp:extent cx="6038215" cy="3250194"/>
            <wp:effectExtent l="0" t="0" r="6985" b="127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Outcome summary.pdf"/>
                    <pic:cNvPicPr/>
                  </pic:nvPicPr>
                  <pic:blipFill rotWithShape="1">
                    <a:blip r:embed="rId68">
                      <a:extLst>
                        <a:ext uri="{28A0092B-C50C-407E-A947-70E740481C1C}">
                          <a14:useLocalDpi xmlns:a14="http://schemas.microsoft.com/office/drawing/2010/main" val="0"/>
                        </a:ext>
                      </a:extLst>
                    </a:blip>
                    <a:srcRect b="4310"/>
                    <a:stretch/>
                  </pic:blipFill>
                  <pic:spPr bwMode="auto">
                    <a:xfrm>
                      <a:off x="0" y="0"/>
                      <a:ext cx="6038215" cy="3250194"/>
                    </a:xfrm>
                    <a:prstGeom prst="rect">
                      <a:avLst/>
                    </a:prstGeom>
                    <a:ln>
                      <a:noFill/>
                    </a:ln>
                    <a:extLst>
                      <a:ext uri="{53640926-AAD7-44D8-BBD7-CCE9431645EC}">
                        <a14:shadowObscured xmlns:a14="http://schemas.microsoft.com/office/drawing/2010/main"/>
                      </a:ext>
                    </a:extLst>
                  </pic:spPr>
                </pic:pic>
              </a:graphicData>
            </a:graphic>
          </wp:inline>
        </w:drawing>
      </w:r>
    </w:p>
    <w:p w14:paraId="2A996144" w14:textId="4BD54D6F" w:rsidR="00432F25" w:rsidRDefault="000303A8" w:rsidP="00BC068C">
      <w:pPr>
        <w:pStyle w:val="Caption"/>
      </w:pPr>
      <w:bookmarkStart w:id="3948" w:name="_Toc3145333"/>
      <w:r>
        <w:t>Figure</w:t>
      </w:r>
      <w:r w:rsidR="00BC068C">
        <w:t xml:space="preserve"> </w:t>
      </w:r>
      <w:ins w:id="3949"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95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951" w:author="Nicholas Weatherley" w:date="2019-03-05T22:36:00Z">
        <w:r w:rsidR="00D5585D">
          <w:rPr>
            <w:noProof/>
          </w:rPr>
          <w:t>9</w:t>
        </w:r>
        <w:r w:rsidR="00D5585D">
          <w:fldChar w:fldCharType="end"/>
        </w:r>
      </w:ins>
      <w:ins w:id="3952" w:author="Windows User" w:date="2018-11-01T14:27:00Z">
        <w:del w:id="3953" w:author="Nicholas Weatherley" w:date="2019-03-05T22:36:00Z">
          <w:r w:rsidR="002F70B6" w:rsidDel="00D5585D">
            <w:fldChar w:fldCharType="begin"/>
          </w:r>
          <w:r w:rsidR="002F70B6" w:rsidDel="00D5585D">
            <w:delInstrText xml:space="preserve"> STYLEREF 1 \s </w:delInstrText>
          </w:r>
        </w:del>
      </w:ins>
      <w:del w:id="3954" w:author="Nicholas Weatherley" w:date="2019-03-05T22:36:00Z">
        <w:r w:rsidR="002F70B6" w:rsidDel="00D5585D">
          <w:fldChar w:fldCharType="separate"/>
        </w:r>
        <w:r w:rsidR="0024585E" w:rsidDel="00D5585D">
          <w:rPr>
            <w:noProof/>
          </w:rPr>
          <w:delText>3</w:delText>
        </w:r>
      </w:del>
      <w:ins w:id="3955" w:author="Windows User" w:date="2018-11-01T14:27:00Z">
        <w:del w:id="395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957" w:author="Nicholas Weatherley" w:date="2019-03-05T22:36:00Z">
        <w:r w:rsidR="002F70B6" w:rsidDel="00D5585D">
          <w:fldChar w:fldCharType="end"/>
        </w:r>
      </w:del>
      <w:del w:id="395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BC068C">
        <w:t>: Primary endpoint summary</w:t>
      </w:r>
      <w:bookmarkEnd w:id="3948"/>
    </w:p>
    <w:p w14:paraId="2D57C23E" w14:textId="34391837" w:rsidR="00BC068C" w:rsidRPr="00FC4ADB" w:rsidRDefault="00FC4ADB" w:rsidP="00BC068C">
      <w:pPr>
        <w:pStyle w:val="Figuretext"/>
      </w:pPr>
      <w:r>
        <w:t>Graphs of first outcome (A) and all outcomes (B). FVC: forced vital capacity; T</w:t>
      </w:r>
      <w:r w:rsidRPr="00FC4ADB">
        <w:rPr>
          <w:vertAlign w:val="subscript"/>
        </w:rPr>
        <w:t>LCO</w:t>
      </w:r>
      <w:r>
        <w:t xml:space="preserve"> transfer factor of the lungs for carbon monoxide.</w:t>
      </w:r>
    </w:p>
    <w:p w14:paraId="16AA14EA" w14:textId="3EABFFCD" w:rsidR="00CA06C7" w:rsidRDefault="00461FC9" w:rsidP="00EC5157">
      <w:r>
        <w:t xml:space="preserve">Participants were heterogeneous in their progression. The spaghetti plots </w:t>
      </w:r>
      <w:r w:rsidR="00995BE2">
        <w:t xml:space="preserve">in </w:t>
      </w:r>
      <w:r w:rsidR="000303A8">
        <w:t>Figure</w:t>
      </w:r>
      <w:r w:rsidR="00995BE2">
        <w:t xml:space="preserve"> 3.10</w:t>
      </w:r>
      <w:r>
        <w:t xml:space="preserve"> demonstrate that change over the first six months did not necessarily predict change over the second six months, in keeping with larger data analyses.</w:t>
      </w:r>
      <w:r>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 </w:instrText>
      </w:r>
      <w:r w:rsidR="00BE0F3E">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DATA </w:instrText>
      </w:r>
      <w:r w:rsidR="00BE0F3E">
        <w:fldChar w:fldCharType="end"/>
      </w:r>
      <w:r>
        <w:fldChar w:fldCharType="separate"/>
      </w:r>
      <w:r w:rsidR="00D64E8E" w:rsidRPr="00D64E8E">
        <w:rPr>
          <w:noProof/>
          <w:vertAlign w:val="superscript"/>
        </w:rPr>
        <w:t>114</w:t>
      </w:r>
      <w:r>
        <w:fldChar w:fldCharType="end"/>
      </w:r>
    </w:p>
    <w:p w14:paraId="1D28EAA7" w14:textId="313C15B5" w:rsidR="00461FC9" w:rsidRDefault="00E53994" w:rsidP="00461FC9">
      <w:pPr>
        <w:pStyle w:val="figure"/>
      </w:pPr>
      <w:r>
        <w:rPr>
          <w:noProof/>
          <w:lang w:eastAsia="en-GB"/>
        </w:rPr>
        <w:drawing>
          <wp:inline distT="0" distB="0" distL="0" distR="0" wp14:anchorId="6919993E" wp14:editId="0BB6FF69">
            <wp:extent cx="6038215" cy="2613660"/>
            <wp:effectExtent l="0" t="0" r="6985" b="254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rimary endpoint.png"/>
                    <pic:cNvPicPr/>
                  </pic:nvPicPr>
                  <pic:blipFill>
                    <a:blip r:embed="rId69">
                      <a:extLst>
                        <a:ext uri="{28A0092B-C50C-407E-A947-70E740481C1C}">
                          <a14:useLocalDpi xmlns:a14="http://schemas.microsoft.com/office/drawing/2010/main" val="0"/>
                        </a:ext>
                      </a:extLst>
                    </a:blip>
                    <a:stretch>
                      <a:fillRect/>
                    </a:stretch>
                  </pic:blipFill>
                  <pic:spPr>
                    <a:xfrm>
                      <a:off x="0" y="0"/>
                      <a:ext cx="6038215" cy="2613660"/>
                    </a:xfrm>
                    <a:prstGeom prst="rect">
                      <a:avLst/>
                    </a:prstGeom>
                  </pic:spPr>
                </pic:pic>
              </a:graphicData>
            </a:graphic>
          </wp:inline>
        </w:drawing>
      </w:r>
    </w:p>
    <w:p w14:paraId="00CCCE50" w14:textId="2F17FA48" w:rsidR="008A7022" w:rsidRDefault="000303A8" w:rsidP="00461FC9">
      <w:pPr>
        <w:pStyle w:val="Caption"/>
      </w:pPr>
      <w:bookmarkStart w:id="3959" w:name="_Toc3145334"/>
      <w:r>
        <w:t>Figure</w:t>
      </w:r>
      <w:r w:rsidR="00461FC9">
        <w:t xml:space="preserve"> </w:t>
      </w:r>
      <w:ins w:id="3960"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9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962" w:author="Nicholas Weatherley" w:date="2019-03-05T22:36:00Z">
        <w:r w:rsidR="00D5585D">
          <w:rPr>
            <w:noProof/>
          </w:rPr>
          <w:t>10</w:t>
        </w:r>
        <w:r w:rsidR="00D5585D">
          <w:fldChar w:fldCharType="end"/>
        </w:r>
      </w:ins>
      <w:ins w:id="3963" w:author="Windows User" w:date="2018-11-01T14:27:00Z">
        <w:del w:id="3964" w:author="Nicholas Weatherley" w:date="2019-03-05T22:36:00Z">
          <w:r w:rsidR="002F70B6" w:rsidDel="00D5585D">
            <w:fldChar w:fldCharType="begin"/>
          </w:r>
          <w:r w:rsidR="002F70B6" w:rsidDel="00D5585D">
            <w:delInstrText xml:space="preserve"> STYLEREF 1 \s </w:delInstrText>
          </w:r>
        </w:del>
      </w:ins>
      <w:del w:id="3965" w:author="Nicholas Weatherley" w:date="2019-03-05T22:36:00Z">
        <w:r w:rsidR="002F70B6" w:rsidDel="00D5585D">
          <w:fldChar w:fldCharType="separate"/>
        </w:r>
        <w:r w:rsidR="0024585E" w:rsidDel="00D5585D">
          <w:rPr>
            <w:noProof/>
          </w:rPr>
          <w:delText>3</w:delText>
        </w:r>
      </w:del>
      <w:ins w:id="3966" w:author="Windows User" w:date="2018-11-01T14:27:00Z">
        <w:del w:id="39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968" w:author="Nicholas Weatherley" w:date="2019-03-05T22:36:00Z">
        <w:r w:rsidR="002F70B6" w:rsidDel="00D5585D">
          <w:fldChar w:fldCharType="end"/>
        </w:r>
      </w:del>
      <w:del w:id="39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r w:rsidR="00461FC9">
        <w:t>: Spaghetti plot of FVC and T</w:t>
      </w:r>
      <w:r w:rsidR="00461FC9" w:rsidRPr="00E53994">
        <w:rPr>
          <w:vertAlign w:val="subscript"/>
        </w:rPr>
        <w:t>LCO</w:t>
      </w:r>
      <w:r w:rsidR="00461FC9">
        <w:t xml:space="preserve"> endpoints.</w:t>
      </w:r>
      <w:bookmarkEnd w:id="3959"/>
    </w:p>
    <w:p w14:paraId="55E5D031" w14:textId="1A2801EA" w:rsidR="00461FC9" w:rsidRPr="00461FC9" w:rsidRDefault="00461FC9" w:rsidP="00461FC9">
      <w:pPr>
        <w:pStyle w:val="Figuretext"/>
      </w:pPr>
      <w:r>
        <w:t>Dotted lines represent primary endpoint analysis values of -10% FVC and -15% T</w:t>
      </w:r>
      <w:r w:rsidRPr="00461FC9">
        <w:rPr>
          <w:vertAlign w:val="subscript"/>
        </w:rPr>
        <w:t>LCO</w:t>
      </w:r>
      <w:r>
        <w:t>.</w:t>
      </w:r>
      <w:r w:rsidR="003F5D88">
        <w:t xml:space="preserve"> Red point with x represents participant who died after </w:t>
      </w:r>
      <w:r w:rsidR="004F2340">
        <w:t>6-month</w:t>
      </w:r>
      <w:r w:rsidR="003F5D88">
        <w:t xml:space="preserve"> visit. Note they had a significant fall in FVC, but so did others who remained stable. They did not demonstrate a similar fall in T</w:t>
      </w:r>
      <w:r w:rsidR="003F5D88" w:rsidRPr="003F5D88">
        <w:rPr>
          <w:vertAlign w:val="subscript"/>
        </w:rPr>
        <w:t>LCO</w:t>
      </w:r>
      <w:r w:rsidR="003F5D88">
        <w:t>.</w:t>
      </w:r>
    </w:p>
    <w:p w14:paraId="304C7D41" w14:textId="77777777" w:rsidR="00833814" w:rsidRDefault="004F5FEE" w:rsidP="00CA4FF7">
      <w:pPr>
        <w:pStyle w:val="Heading3"/>
      </w:pPr>
      <w:r>
        <w:lastRenderedPageBreak/>
        <w:t>Incremental</w:t>
      </w:r>
      <w:r w:rsidR="00833814">
        <w:t xml:space="preserve"> Shuttle Walk Test</w:t>
      </w:r>
      <w:r w:rsidR="00CA4FF7">
        <w:t xml:space="preserve"> Outcomes</w:t>
      </w:r>
    </w:p>
    <w:p w14:paraId="016DE0B0" w14:textId="77777777" w:rsidR="00CA4FF7" w:rsidRPr="00CA4FF7" w:rsidRDefault="00CA4FF7" w:rsidP="00CA4FF7">
      <w:pPr>
        <w:pStyle w:val="Heading4"/>
      </w:pPr>
      <w:r>
        <w:t>Completion</w:t>
      </w:r>
    </w:p>
    <w:p w14:paraId="6F516AA5" w14:textId="77777777" w:rsidR="00026BE1" w:rsidRDefault="004901B5" w:rsidP="00026BE1">
      <w:r>
        <w:t>One participant was unable to perform the ISWT due to back pain. Tests were successfully completed for all visits in the remaining 17 participants</w:t>
      </w:r>
      <w:r w:rsidR="001F74C1">
        <w:t>.</w:t>
      </w:r>
    </w:p>
    <w:p w14:paraId="21752A50" w14:textId="37CD20F1" w:rsidR="00D32236" w:rsidRDefault="00D32236" w:rsidP="00026BE1">
      <w:r>
        <w:t>Sixteen participants reported that they could not walk further due to breathlessness, while one reported back and leg discomfort as the main reason for stopping. All demonstrated an increase in breathlessness</w:t>
      </w:r>
      <w:r w:rsidR="00C12A39">
        <w:t xml:space="preserve"> to at least ‘moderate’</w:t>
      </w:r>
      <w:r w:rsidR="003D4DA3">
        <w:t>,</w:t>
      </w:r>
      <w:r>
        <w:t xml:space="preserve"> as measured by</w:t>
      </w:r>
      <w:r w:rsidR="00C12A39">
        <w:t xml:space="preserve"> point 3 on</w:t>
      </w:r>
      <w:r>
        <w:t xml:space="preserve"> the </w:t>
      </w:r>
      <w:r w:rsidR="00C12A39">
        <w:t xml:space="preserve">modified </w:t>
      </w:r>
      <w:r>
        <w:t>Borg scale.</w:t>
      </w:r>
      <w:r w:rsidR="00C12A39">
        <w:fldChar w:fldCharType="begin"/>
      </w:r>
      <w:r w:rsidR="0036794D">
        <w:instrText xml:space="preserve"> ADDIN EN.CITE &lt;EndNote&gt;&lt;Cite&gt;&lt;Author&gt;Burdon&lt;/Author&gt;&lt;Year&gt;1982&lt;/Year&gt;&lt;RecNum&gt;1937&lt;/RecNum&gt;&lt;DisplayText&gt;&lt;style face="superscript"&gt;374&lt;/style&gt;&lt;/DisplayText&gt;&lt;record&gt;&lt;rec-number&gt;1937&lt;/rec-number&gt;&lt;foreign-keys&gt;&lt;key app="EN" db-id="52evaf50e9fe5cewd9b555d6wtw099s0pzrz" timestamp="1511534895" guid="5c082553-0a0c-4bd5-8dc5-61107a2c21f6"&gt;1937&lt;/key&gt;&lt;/foreign-keys&gt;&lt;ref-type name="Journal Article"&gt;17&lt;/ref-type&gt;&lt;contributors&gt;&lt;authors&gt;&lt;author&gt;Burdon, J. G.&lt;/author&gt;&lt;author&gt;Juniper, E. F.&lt;/author&gt;&lt;author&gt;Killian, K. J.&lt;/author&gt;&lt;author&gt;Hargreave, F. E.&lt;/author&gt;&lt;author&gt;Campbell, E. J.&lt;/author&gt;&lt;/authors&gt;&lt;/contributors&gt;&lt;titles&gt;&lt;title&gt;The perception of breathlessness in asthma&lt;/title&gt;&lt;secondary-title&gt;The American review of respiratory disease&lt;/secondary-title&gt;&lt;alt-title&gt;Am Rev Respir Dis&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825-8&lt;/pages&gt;&lt;volume&gt;126&lt;/volume&gt;&lt;number&gt;5&lt;/number&gt;&lt;edition&gt;1982/11/01&lt;/edition&gt;&lt;keywords&gt;&lt;keyword&gt;Adolescent&lt;/keyword&gt;&lt;keyword&gt;Adult&lt;/keyword&gt;&lt;keyword&gt;Aged&lt;/keyword&gt;&lt;keyword&gt;Airway Obstruction/physiopathology&lt;/keyword&gt;&lt;keyword&gt;Asthma/physiopathology/*psychology&lt;/keyword&gt;&lt;keyword&gt;Bronchial Provocation Tests&lt;/keyword&gt;&lt;keyword&gt;Female&lt;/keyword&gt;&lt;keyword&gt;Forced Expiratory Volume&lt;/keyword&gt;&lt;keyword&gt;Histamine&lt;/keyword&gt;&lt;keyword&gt;Humans&lt;/keyword&gt;&lt;keyword&gt;Male&lt;/keyword&gt;&lt;keyword&gt;Middle Aged&lt;/keyword&gt;&lt;keyword&gt;*Perception&lt;/keyword&gt;&lt;keyword&gt;Respiration&lt;/keyword&gt;&lt;keyword&gt;Sensation&lt;/keyword&gt;&lt;/keywords&gt;&lt;dates&gt;&lt;year&gt;1982&lt;/year&gt;&lt;pub-dates&gt;&lt;date&gt;Nov&lt;/date&gt;&lt;/pub-dates&gt;&lt;/dates&gt;&lt;isbn&gt;0003-0805 (Print)&amp;#xD;0003-0805&lt;/isbn&gt;&lt;accession-num&gt;7149447&lt;/accession-num&gt;&lt;urls&gt;&lt;/urls&gt;&lt;electronic-resource-num&gt;10.1164/arrd.1982.126.5.825&lt;/electronic-resource-num&gt;&lt;remote-database-provider&gt;NLM&lt;/remote-database-provider&gt;&lt;language&gt;eng&lt;/language&gt;&lt;/record&gt;&lt;/Cite&gt;&lt;/EndNote&gt;</w:instrText>
      </w:r>
      <w:r w:rsidR="00C12A39">
        <w:fldChar w:fldCharType="separate"/>
      </w:r>
      <w:r w:rsidR="0036794D" w:rsidRPr="0036794D">
        <w:rPr>
          <w:noProof/>
          <w:vertAlign w:val="superscript"/>
        </w:rPr>
        <w:t>374</w:t>
      </w:r>
      <w:r w:rsidR="00C12A39">
        <w:fldChar w:fldCharType="end"/>
      </w:r>
    </w:p>
    <w:p w14:paraId="26E51382" w14:textId="77777777" w:rsidR="00A34529" w:rsidRDefault="00A34529" w:rsidP="00A34529">
      <w:pPr>
        <w:pStyle w:val="Heading4"/>
      </w:pPr>
      <w:r>
        <w:t>Baseline</w:t>
      </w:r>
    </w:p>
    <w:p w14:paraId="3D2A30E7" w14:textId="3A920882" w:rsidR="00F25DFF" w:rsidRDefault="00F25DFF" w:rsidP="00200E9F">
      <w:pPr>
        <w:pStyle w:val="TableTitle0"/>
      </w:pPr>
      <w:bookmarkStart w:id="3970" w:name="_Toc3145484"/>
      <w:r>
        <w:t xml:space="preserve">Table </w:t>
      </w:r>
      <w:ins w:id="3971"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97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973" w:author="Nicholas Weatherley" w:date="2019-03-04T21:03:00Z">
        <w:r w:rsidR="00E96948">
          <w:rPr>
            <w:noProof/>
          </w:rPr>
          <w:t>11</w:t>
        </w:r>
        <w:r w:rsidR="00E96948">
          <w:fldChar w:fldCharType="end"/>
        </w:r>
      </w:ins>
      <w:ins w:id="3974" w:author="Windows User" w:date="2018-11-01T15:46:00Z">
        <w:del w:id="3975" w:author="Nicholas Weatherley" w:date="2019-03-04T21:03:00Z">
          <w:r w:rsidR="00743FFA" w:rsidDel="00E96948">
            <w:fldChar w:fldCharType="begin"/>
          </w:r>
          <w:r w:rsidR="00743FFA" w:rsidDel="00E96948">
            <w:delInstrText xml:space="preserve"> STYLEREF 1 \s </w:delInstrText>
          </w:r>
        </w:del>
      </w:ins>
      <w:del w:id="3976" w:author="Nicholas Weatherley" w:date="2019-03-04T21:03:00Z">
        <w:r w:rsidR="00743FFA" w:rsidDel="00E96948">
          <w:fldChar w:fldCharType="separate"/>
        </w:r>
        <w:r w:rsidR="0024585E" w:rsidDel="00E96948">
          <w:rPr>
            <w:noProof/>
          </w:rPr>
          <w:delText>3</w:delText>
        </w:r>
      </w:del>
      <w:ins w:id="3977" w:author="Windows User" w:date="2018-11-01T15:46:00Z">
        <w:del w:id="397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3979" w:author="Nicholas Weatherley" w:date="2019-03-04T21:03:00Z">
        <w:r w:rsidR="00743FFA" w:rsidDel="00E96948">
          <w:fldChar w:fldCharType="end"/>
        </w:r>
      </w:del>
      <w:del w:id="398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1</w:delText>
        </w:r>
        <w:r w:rsidR="00BB544F" w:rsidDel="004435D9">
          <w:fldChar w:fldCharType="end"/>
        </w:r>
      </w:del>
      <w:r>
        <w:t>: Visit 1 incremental shuttle walk test outcome summary</w:t>
      </w:r>
      <w:bookmarkEnd w:id="3970"/>
    </w:p>
    <w:tbl>
      <w:tblPr>
        <w:tblW w:w="9321"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085"/>
        <w:gridCol w:w="142"/>
        <w:gridCol w:w="2126"/>
        <w:gridCol w:w="1275"/>
        <w:gridCol w:w="2693"/>
      </w:tblGrid>
      <w:tr w:rsidR="00300A2A" w14:paraId="029B2727" w14:textId="77777777" w:rsidTr="008D0DC0">
        <w:tc>
          <w:tcPr>
            <w:tcW w:w="3227" w:type="dxa"/>
            <w:gridSpan w:val="2"/>
            <w:shd w:val="clear" w:color="auto" w:fill="000000"/>
          </w:tcPr>
          <w:p w14:paraId="16A2DD1F" w14:textId="77777777" w:rsidR="00300A2A" w:rsidRPr="008D0DC0" w:rsidRDefault="00300A2A" w:rsidP="008D0DC0">
            <w:pPr>
              <w:keepNext/>
              <w:rPr>
                <w:b/>
                <w:bCs/>
                <w:color w:val="FFFFFF"/>
              </w:rPr>
            </w:pPr>
            <w:r w:rsidRPr="008D0DC0">
              <w:rPr>
                <w:b/>
                <w:bCs/>
                <w:color w:val="FFFFFF"/>
              </w:rPr>
              <w:t>Parameter (units)</w:t>
            </w:r>
          </w:p>
        </w:tc>
        <w:tc>
          <w:tcPr>
            <w:tcW w:w="2126" w:type="dxa"/>
            <w:shd w:val="clear" w:color="auto" w:fill="000000"/>
          </w:tcPr>
          <w:p w14:paraId="0109A184" w14:textId="77777777" w:rsidR="00300A2A" w:rsidRPr="008D0DC0" w:rsidRDefault="00300A2A" w:rsidP="008D0DC0">
            <w:pPr>
              <w:keepNext/>
              <w:ind w:left="-108"/>
              <w:jc w:val="center"/>
              <w:rPr>
                <w:b/>
                <w:bCs/>
                <w:color w:val="FFFFFF"/>
              </w:rPr>
            </w:pPr>
            <w:r w:rsidRPr="008D0DC0">
              <w:rPr>
                <w:b/>
                <w:bCs/>
                <w:color w:val="FFFFFF"/>
              </w:rPr>
              <w:t>Mean</w:t>
            </w:r>
          </w:p>
        </w:tc>
        <w:tc>
          <w:tcPr>
            <w:tcW w:w="1275" w:type="dxa"/>
            <w:shd w:val="clear" w:color="auto" w:fill="000000"/>
          </w:tcPr>
          <w:p w14:paraId="698601B8" w14:textId="77777777" w:rsidR="00300A2A" w:rsidRPr="008D0DC0" w:rsidRDefault="00300A2A" w:rsidP="008D0DC0">
            <w:pPr>
              <w:keepNext/>
              <w:jc w:val="center"/>
              <w:rPr>
                <w:b/>
                <w:bCs/>
                <w:color w:val="FFFFFF"/>
              </w:rPr>
            </w:pPr>
            <w:r w:rsidRPr="008D0DC0">
              <w:rPr>
                <w:b/>
                <w:bCs/>
                <w:color w:val="FFFFFF"/>
              </w:rPr>
              <w:t>SD</w:t>
            </w:r>
          </w:p>
        </w:tc>
        <w:tc>
          <w:tcPr>
            <w:tcW w:w="2693" w:type="dxa"/>
            <w:shd w:val="clear" w:color="auto" w:fill="000000"/>
          </w:tcPr>
          <w:p w14:paraId="54FCD599" w14:textId="77777777" w:rsidR="00300A2A" w:rsidRPr="008D0DC0" w:rsidRDefault="00300A2A" w:rsidP="008D0DC0">
            <w:pPr>
              <w:keepNext/>
              <w:jc w:val="center"/>
              <w:rPr>
                <w:b/>
                <w:bCs/>
                <w:color w:val="FFFFFF"/>
              </w:rPr>
            </w:pPr>
            <w:r w:rsidRPr="008D0DC0">
              <w:rPr>
                <w:b/>
                <w:bCs/>
                <w:color w:val="FFFFFF"/>
              </w:rPr>
              <w:t>Range</w:t>
            </w:r>
          </w:p>
        </w:tc>
      </w:tr>
      <w:tr w:rsidR="00300A2A" w14:paraId="0DBE3C04" w14:textId="77777777" w:rsidTr="008D0DC0">
        <w:tc>
          <w:tcPr>
            <w:tcW w:w="3085" w:type="dxa"/>
            <w:tcBorders>
              <w:top w:val="single" w:sz="8" w:space="0" w:color="000000"/>
              <w:left w:val="single" w:sz="8" w:space="0" w:color="000000"/>
              <w:bottom w:val="single" w:sz="8" w:space="0" w:color="000000"/>
            </w:tcBorders>
            <w:shd w:val="clear" w:color="auto" w:fill="auto"/>
          </w:tcPr>
          <w:p w14:paraId="1539AB1C" w14:textId="77777777" w:rsidR="00300A2A" w:rsidRPr="00C7627E" w:rsidRDefault="00300A2A" w:rsidP="00B6132C">
            <w:pPr>
              <w:rPr>
                <w:b/>
                <w:bCs/>
              </w:rPr>
            </w:pPr>
            <w:r>
              <w:rPr>
                <w:b/>
                <w:bCs/>
              </w:rPr>
              <w:t>ISWT distance (m)</w:t>
            </w:r>
          </w:p>
        </w:tc>
        <w:tc>
          <w:tcPr>
            <w:tcW w:w="2268" w:type="dxa"/>
            <w:gridSpan w:val="2"/>
            <w:tcBorders>
              <w:top w:val="single" w:sz="8" w:space="0" w:color="000000"/>
              <w:bottom w:val="single" w:sz="8" w:space="0" w:color="000000"/>
            </w:tcBorders>
            <w:shd w:val="clear" w:color="auto" w:fill="auto"/>
          </w:tcPr>
          <w:p w14:paraId="6065FD88" w14:textId="77777777" w:rsidR="00300A2A" w:rsidRDefault="00463261" w:rsidP="008D0DC0">
            <w:pPr>
              <w:jc w:val="center"/>
            </w:pPr>
            <w:r>
              <w:t>3</w:t>
            </w:r>
            <w:r w:rsidR="00BD516F">
              <w:t>51</w:t>
            </w:r>
          </w:p>
        </w:tc>
        <w:tc>
          <w:tcPr>
            <w:tcW w:w="1275" w:type="dxa"/>
            <w:tcBorders>
              <w:top w:val="single" w:sz="8" w:space="0" w:color="000000"/>
              <w:bottom w:val="single" w:sz="8" w:space="0" w:color="000000"/>
            </w:tcBorders>
            <w:shd w:val="clear" w:color="auto" w:fill="auto"/>
          </w:tcPr>
          <w:p w14:paraId="43BC2944" w14:textId="77777777" w:rsidR="00300A2A" w:rsidRDefault="00BD516F" w:rsidP="008D0DC0">
            <w:pPr>
              <w:jc w:val="center"/>
            </w:pPr>
            <w:r>
              <w:t>203</w:t>
            </w:r>
          </w:p>
        </w:tc>
        <w:tc>
          <w:tcPr>
            <w:tcW w:w="2693" w:type="dxa"/>
            <w:tcBorders>
              <w:top w:val="single" w:sz="8" w:space="0" w:color="000000"/>
              <w:bottom w:val="single" w:sz="8" w:space="0" w:color="000000"/>
              <w:right w:val="single" w:sz="8" w:space="0" w:color="000000"/>
            </w:tcBorders>
            <w:shd w:val="clear" w:color="auto" w:fill="auto"/>
          </w:tcPr>
          <w:p w14:paraId="2487EDE5" w14:textId="77777777" w:rsidR="00300A2A" w:rsidRDefault="00463261" w:rsidP="008D0DC0">
            <w:pPr>
              <w:jc w:val="center"/>
            </w:pPr>
            <w:r>
              <w:t>100 - 760</w:t>
            </w:r>
          </w:p>
        </w:tc>
      </w:tr>
      <w:tr w:rsidR="00FD56DF" w14:paraId="532BB94B" w14:textId="77777777" w:rsidTr="008D0DC0">
        <w:tc>
          <w:tcPr>
            <w:tcW w:w="3085" w:type="dxa"/>
            <w:shd w:val="clear" w:color="auto" w:fill="auto"/>
          </w:tcPr>
          <w:p w14:paraId="5611266A" w14:textId="77777777" w:rsidR="00FD56DF" w:rsidRDefault="00FD56DF" w:rsidP="00B6132C">
            <w:pPr>
              <w:rPr>
                <w:b/>
                <w:bCs/>
              </w:rPr>
            </w:pPr>
            <w:r>
              <w:rPr>
                <w:b/>
                <w:bCs/>
              </w:rPr>
              <w:t>Baseline spO</w:t>
            </w:r>
            <w:r w:rsidRPr="008D0DC0">
              <w:rPr>
                <w:b/>
                <w:bCs/>
                <w:vertAlign w:val="subscript"/>
              </w:rPr>
              <w:t>2</w:t>
            </w:r>
            <w:r w:rsidR="00B36ABB" w:rsidRPr="00B36ABB">
              <w:rPr>
                <w:b/>
                <w:bCs/>
              </w:rPr>
              <w:t xml:space="preserve"> </w:t>
            </w:r>
            <w:r w:rsidR="00B36ABB">
              <w:rPr>
                <w:b/>
                <w:bCs/>
              </w:rPr>
              <w:t>(%)</w:t>
            </w:r>
          </w:p>
        </w:tc>
        <w:tc>
          <w:tcPr>
            <w:tcW w:w="2268" w:type="dxa"/>
            <w:gridSpan w:val="2"/>
            <w:shd w:val="clear" w:color="auto" w:fill="auto"/>
          </w:tcPr>
          <w:p w14:paraId="6AFB9CDA" w14:textId="77777777" w:rsidR="00FD56DF" w:rsidRDefault="0032715B" w:rsidP="008D0DC0">
            <w:pPr>
              <w:jc w:val="center"/>
            </w:pPr>
            <w:r>
              <w:t>93.8</w:t>
            </w:r>
          </w:p>
        </w:tc>
        <w:tc>
          <w:tcPr>
            <w:tcW w:w="1275" w:type="dxa"/>
            <w:shd w:val="clear" w:color="auto" w:fill="auto"/>
          </w:tcPr>
          <w:p w14:paraId="51BD4A0F" w14:textId="77777777" w:rsidR="00FD56DF" w:rsidRDefault="0032715B" w:rsidP="008D0DC0">
            <w:pPr>
              <w:jc w:val="center"/>
            </w:pPr>
            <w:r>
              <w:t>2.2</w:t>
            </w:r>
          </w:p>
        </w:tc>
        <w:tc>
          <w:tcPr>
            <w:tcW w:w="2693" w:type="dxa"/>
            <w:shd w:val="clear" w:color="auto" w:fill="auto"/>
          </w:tcPr>
          <w:p w14:paraId="65CF0CD2" w14:textId="77777777" w:rsidR="00FD56DF" w:rsidRDefault="0032715B" w:rsidP="008D0DC0">
            <w:pPr>
              <w:jc w:val="center"/>
            </w:pPr>
            <w:r>
              <w:t>90 - 96</w:t>
            </w:r>
          </w:p>
        </w:tc>
      </w:tr>
      <w:tr w:rsidR="00FD56DF" w14:paraId="4F9F569D" w14:textId="77777777" w:rsidTr="008D0DC0">
        <w:tc>
          <w:tcPr>
            <w:tcW w:w="3085" w:type="dxa"/>
            <w:tcBorders>
              <w:top w:val="single" w:sz="8" w:space="0" w:color="000000"/>
              <w:left w:val="single" w:sz="8" w:space="0" w:color="000000"/>
              <w:bottom w:val="single" w:sz="8" w:space="0" w:color="000000"/>
            </w:tcBorders>
            <w:shd w:val="clear" w:color="auto" w:fill="auto"/>
          </w:tcPr>
          <w:p w14:paraId="4F704664" w14:textId="77777777" w:rsidR="00FD56DF" w:rsidRPr="000A31E5" w:rsidRDefault="00FD56DF" w:rsidP="00B6132C">
            <w:pPr>
              <w:rPr>
                <w:b/>
                <w:bCs/>
              </w:rPr>
            </w:pPr>
            <w:r>
              <w:rPr>
                <w:b/>
                <w:bCs/>
              </w:rPr>
              <w:t>Nadir spO</w:t>
            </w:r>
            <w:r w:rsidRPr="008D0DC0">
              <w:rPr>
                <w:b/>
                <w:bCs/>
                <w:vertAlign w:val="subscript"/>
              </w:rPr>
              <w:t>2</w:t>
            </w:r>
            <w:r>
              <w:rPr>
                <w:b/>
                <w:bCs/>
              </w:rPr>
              <w:t xml:space="preserve"> (%)</w:t>
            </w:r>
          </w:p>
        </w:tc>
        <w:tc>
          <w:tcPr>
            <w:tcW w:w="2268" w:type="dxa"/>
            <w:gridSpan w:val="2"/>
            <w:tcBorders>
              <w:top w:val="single" w:sz="8" w:space="0" w:color="000000"/>
              <w:bottom w:val="single" w:sz="8" w:space="0" w:color="000000"/>
            </w:tcBorders>
            <w:shd w:val="clear" w:color="auto" w:fill="auto"/>
          </w:tcPr>
          <w:p w14:paraId="2149437F" w14:textId="77777777" w:rsidR="00FD56DF" w:rsidRDefault="00FD56DF" w:rsidP="008D0DC0">
            <w:pPr>
              <w:jc w:val="center"/>
            </w:pPr>
            <w:r>
              <w:t>81.5</w:t>
            </w:r>
          </w:p>
        </w:tc>
        <w:tc>
          <w:tcPr>
            <w:tcW w:w="1275" w:type="dxa"/>
            <w:tcBorders>
              <w:top w:val="single" w:sz="8" w:space="0" w:color="000000"/>
              <w:bottom w:val="single" w:sz="8" w:space="0" w:color="000000"/>
            </w:tcBorders>
            <w:shd w:val="clear" w:color="auto" w:fill="auto"/>
          </w:tcPr>
          <w:p w14:paraId="12AF1876" w14:textId="77777777" w:rsidR="00FD56DF" w:rsidRDefault="00FD56DF" w:rsidP="008D0DC0">
            <w:pPr>
              <w:jc w:val="center"/>
            </w:pPr>
            <w:r>
              <w:t>7.1</w:t>
            </w:r>
          </w:p>
        </w:tc>
        <w:tc>
          <w:tcPr>
            <w:tcW w:w="2693" w:type="dxa"/>
            <w:tcBorders>
              <w:top w:val="single" w:sz="8" w:space="0" w:color="000000"/>
              <w:bottom w:val="single" w:sz="8" w:space="0" w:color="000000"/>
              <w:right w:val="single" w:sz="8" w:space="0" w:color="000000"/>
            </w:tcBorders>
            <w:shd w:val="clear" w:color="auto" w:fill="auto"/>
          </w:tcPr>
          <w:p w14:paraId="624A189E" w14:textId="77777777" w:rsidR="00FD56DF" w:rsidRDefault="00FD56DF" w:rsidP="008D0DC0">
            <w:pPr>
              <w:jc w:val="center"/>
            </w:pPr>
            <w:r>
              <w:t>68 - 91</w:t>
            </w:r>
          </w:p>
        </w:tc>
      </w:tr>
      <w:tr w:rsidR="00FD56DF" w14:paraId="3B51D74A" w14:textId="77777777" w:rsidTr="008D0DC0">
        <w:tc>
          <w:tcPr>
            <w:tcW w:w="3085" w:type="dxa"/>
            <w:shd w:val="clear" w:color="auto" w:fill="auto"/>
          </w:tcPr>
          <w:p w14:paraId="2ECAB07C" w14:textId="77777777" w:rsidR="00FD56DF" w:rsidRPr="000A31E5" w:rsidRDefault="00872338" w:rsidP="00B6132C">
            <w:pPr>
              <w:rPr>
                <w:b/>
                <w:bCs/>
              </w:rPr>
            </w:pPr>
            <w:r>
              <w:rPr>
                <w:b/>
                <w:bCs/>
              </w:rPr>
              <w:t>SpO</w:t>
            </w:r>
            <w:r w:rsidRPr="008D0DC0">
              <w:rPr>
                <w:b/>
                <w:bCs/>
                <w:vertAlign w:val="subscript"/>
              </w:rPr>
              <w:t>2</w:t>
            </w:r>
            <w:r>
              <w:rPr>
                <w:b/>
                <w:bCs/>
              </w:rPr>
              <w:t xml:space="preserve"> </w:t>
            </w:r>
            <w:r w:rsidR="00FD56DF">
              <w:rPr>
                <w:b/>
                <w:bCs/>
              </w:rPr>
              <w:t>Desaturation (%)</w:t>
            </w:r>
          </w:p>
        </w:tc>
        <w:tc>
          <w:tcPr>
            <w:tcW w:w="2268" w:type="dxa"/>
            <w:gridSpan w:val="2"/>
            <w:shd w:val="clear" w:color="auto" w:fill="auto"/>
          </w:tcPr>
          <w:p w14:paraId="30E14AA8" w14:textId="77777777" w:rsidR="00FD56DF" w:rsidRDefault="00757E34" w:rsidP="008D0DC0">
            <w:pPr>
              <w:jc w:val="center"/>
            </w:pPr>
            <w:r>
              <w:t>12.3</w:t>
            </w:r>
          </w:p>
        </w:tc>
        <w:tc>
          <w:tcPr>
            <w:tcW w:w="1275" w:type="dxa"/>
            <w:shd w:val="clear" w:color="auto" w:fill="auto"/>
          </w:tcPr>
          <w:p w14:paraId="4DF9DF0E" w14:textId="77777777" w:rsidR="00FD56DF" w:rsidRDefault="00757E34" w:rsidP="008D0DC0">
            <w:pPr>
              <w:jc w:val="center"/>
            </w:pPr>
            <w:r>
              <w:t>6.3</w:t>
            </w:r>
          </w:p>
        </w:tc>
        <w:tc>
          <w:tcPr>
            <w:tcW w:w="2693" w:type="dxa"/>
            <w:shd w:val="clear" w:color="auto" w:fill="auto"/>
          </w:tcPr>
          <w:p w14:paraId="05EEF5A1" w14:textId="77777777" w:rsidR="00FD56DF" w:rsidRDefault="00757E34" w:rsidP="008D0DC0">
            <w:pPr>
              <w:jc w:val="center"/>
            </w:pPr>
            <w:r>
              <w:t>3 - 24</w:t>
            </w:r>
          </w:p>
        </w:tc>
      </w:tr>
    </w:tbl>
    <w:p w14:paraId="4DBCF565" w14:textId="77777777" w:rsidR="00A34529" w:rsidRDefault="003E55E2" w:rsidP="003E55E2">
      <w:pPr>
        <w:pStyle w:val="Aftertable"/>
      </w:pPr>
      <w:r>
        <w:t>SD: standard deviation</w:t>
      </w:r>
    </w:p>
    <w:p w14:paraId="7B126344" w14:textId="77777777" w:rsidR="006550D3" w:rsidRDefault="00794332" w:rsidP="00794332">
      <w:pPr>
        <w:rPr>
          <w:ins w:id="3981" w:author="Windows User" w:date="2018-10-30T15:40:00Z"/>
        </w:rPr>
      </w:pPr>
      <w:r>
        <w:t>All study participants demonstrated at least 3% decline (desaturation) from baseline to nadir spO</w:t>
      </w:r>
      <w:r>
        <w:rPr>
          <w:vertAlign w:val="subscript"/>
        </w:rPr>
        <w:t>2</w:t>
      </w:r>
      <w:r>
        <w:t xml:space="preserve"> during exercise, as is summarised in </w:t>
      </w:r>
      <w:r w:rsidR="000303A8">
        <w:t>Figure</w:t>
      </w:r>
      <w:r>
        <w:t xml:space="preserve"> 3.4</w:t>
      </w:r>
      <w:r w:rsidR="00B6132C">
        <w:t>.</w:t>
      </w:r>
    </w:p>
    <w:p w14:paraId="651EF06B" w14:textId="3D0A6139" w:rsidR="00794332" w:rsidRPr="00794332" w:rsidRDefault="006550D3" w:rsidP="00794332">
      <w:ins w:id="3982" w:author="Windows User" w:date="2018-10-30T15:40:00Z">
        <w:r>
          <w:t>One would not expect a decline in oxygen saturations on exercise in a healthy population.</w:t>
        </w:r>
      </w:ins>
    </w:p>
    <w:p w14:paraId="6EFA12B5" w14:textId="047D03D2" w:rsidR="00F62762" w:rsidRDefault="0040192E" w:rsidP="00F62762">
      <w:pPr>
        <w:keepNext/>
      </w:pPr>
      <w:r>
        <w:rPr>
          <w:noProof/>
          <w:lang w:eastAsia="en-GB"/>
        </w:rPr>
        <w:lastRenderedPageBreak/>
        <w:drawing>
          <wp:inline distT="0" distB="0" distL="0" distR="0" wp14:anchorId="2D5AA212" wp14:editId="1A3F2BB8">
            <wp:extent cx="4591685" cy="3025140"/>
            <wp:effectExtent l="0" t="0" r="0" b="0"/>
            <wp:docPr id="7" name="Picture 7" descr="Pre and post exercise Sp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 and post exercise SpO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91685" cy="3025140"/>
                    </a:xfrm>
                    <a:prstGeom prst="rect">
                      <a:avLst/>
                    </a:prstGeom>
                    <a:noFill/>
                    <a:ln>
                      <a:noFill/>
                    </a:ln>
                  </pic:spPr>
                </pic:pic>
              </a:graphicData>
            </a:graphic>
          </wp:inline>
        </w:drawing>
      </w:r>
    </w:p>
    <w:p w14:paraId="0AACA1CB" w14:textId="085D0AC1" w:rsidR="00A136E6" w:rsidRDefault="000303A8" w:rsidP="00F62762">
      <w:pPr>
        <w:pStyle w:val="Caption"/>
      </w:pPr>
      <w:bookmarkStart w:id="3983" w:name="_Toc494795741"/>
      <w:bookmarkStart w:id="3984" w:name="_Toc3145335"/>
      <w:r>
        <w:t>Figure</w:t>
      </w:r>
      <w:r w:rsidR="00F62762">
        <w:t xml:space="preserve"> </w:t>
      </w:r>
      <w:ins w:id="3985"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398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3987" w:author="Nicholas Weatherley" w:date="2019-03-05T22:36:00Z">
        <w:r w:rsidR="00D5585D">
          <w:rPr>
            <w:noProof/>
          </w:rPr>
          <w:t>11</w:t>
        </w:r>
        <w:r w:rsidR="00D5585D">
          <w:fldChar w:fldCharType="end"/>
        </w:r>
      </w:ins>
      <w:ins w:id="3988" w:author="Windows User" w:date="2018-11-01T14:27:00Z">
        <w:del w:id="3989" w:author="Nicholas Weatherley" w:date="2019-03-05T22:36:00Z">
          <w:r w:rsidR="002F70B6" w:rsidDel="00D5585D">
            <w:fldChar w:fldCharType="begin"/>
          </w:r>
          <w:r w:rsidR="002F70B6" w:rsidDel="00D5585D">
            <w:delInstrText xml:space="preserve"> STYLEREF 1 \s </w:delInstrText>
          </w:r>
        </w:del>
      </w:ins>
      <w:del w:id="3990" w:author="Nicholas Weatherley" w:date="2019-03-05T22:36:00Z">
        <w:r w:rsidR="002F70B6" w:rsidDel="00D5585D">
          <w:fldChar w:fldCharType="separate"/>
        </w:r>
        <w:r w:rsidR="0024585E" w:rsidDel="00D5585D">
          <w:rPr>
            <w:noProof/>
          </w:rPr>
          <w:delText>3</w:delText>
        </w:r>
      </w:del>
      <w:ins w:id="3991" w:author="Windows User" w:date="2018-11-01T14:27:00Z">
        <w:del w:id="399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3993" w:author="Nicholas Weatherley" w:date="2019-03-05T22:36:00Z">
        <w:r w:rsidR="002F70B6" w:rsidDel="00D5585D">
          <w:fldChar w:fldCharType="end"/>
        </w:r>
      </w:del>
      <w:del w:id="399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F62762">
        <w:t>: Pre-exercise (baseline) and nadir spO</w:t>
      </w:r>
      <w:r w:rsidR="00F62762" w:rsidRPr="00F62762">
        <w:rPr>
          <w:vertAlign w:val="subscript"/>
        </w:rPr>
        <w:t>2</w:t>
      </w:r>
      <w:r w:rsidR="00F62762">
        <w:t xml:space="preserve"> recorded during exercise</w:t>
      </w:r>
      <w:bookmarkEnd w:id="3983"/>
      <w:bookmarkEnd w:id="3984"/>
    </w:p>
    <w:p w14:paraId="1BC79BED" w14:textId="5B5222D1" w:rsidR="00F62762" w:rsidRPr="00F62762" w:rsidRDefault="007835BF" w:rsidP="00F62762">
      <w:pPr>
        <w:pStyle w:val="Figuretext"/>
      </w:pPr>
      <w:ins w:id="3995" w:author="Windows User" w:date="2018-10-31T09:47:00Z">
        <w:r>
          <w:t xml:space="preserve">Visit 1 data. </w:t>
        </w:r>
      </w:ins>
      <w:r w:rsidR="00F62762">
        <w:t>Statistical significance determined by Wilcoxon rank tests.</w:t>
      </w:r>
    </w:p>
    <w:p w14:paraId="53B588E5" w14:textId="77777777" w:rsidR="00A34529" w:rsidRDefault="00A34529" w:rsidP="00A34529">
      <w:pPr>
        <w:pStyle w:val="Heading4"/>
      </w:pPr>
      <w:r>
        <w:t>Visit 2</w:t>
      </w:r>
    </w:p>
    <w:p w14:paraId="7651A310" w14:textId="3FE91828" w:rsidR="004C6695" w:rsidRDefault="004C6695" w:rsidP="009D6353">
      <w:pPr>
        <w:pStyle w:val="TableTitle0"/>
      </w:pPr>
      <w:bookmarkStart w:id="3996" w:name="_Toc3145485"/>
      <w:r>
        <w:t xml:space="preserve">Table </w:t>
      </w:r>
      <w:ins w:id="3997"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3998"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3999" w:author="Nicholas Weatherley" w:date="2019-03-04T21:03:00Z">
        <w:r w:rsidR="00E96948">
          <w:rPr>
            <w:noProof/>
          </w:rPr>
          <w:t>12</w:t>
        </w:r>
        <w:r w:rsidR="00E96948">
          <w:fldChar w:fldCharType="end"/>
        </w:r>
      </w:ins>
      <w:ins w:id="4000" w:author="Windows User" w:date="2018-11-01T15:46:00Z">
        <w:del w:id="4001" w:author="Nicholas Weatherley" w:date="2019-03-04T21:03:00Z">
          <w:r w:rsidR="00743FFA" w:rsidDel="00E96948">
            <w:fldChar w:fldCharType="begin"/>
          </w:r>
          <w:r w:rsidR="00743FFA" w:rsidDel="00E96948">
            <w:delInstrText xml:space="preserve"> STYLEREF 1 \s </w:delInstrText>
          </w:r>
        </w:del>
      </w:ins>
      <w:del w:id="4002" w:author="Nicholas Weatherley" w:date="2019-03-04T21:03:00Z">
        <w:r w:rsidR="00743FFA" w:rsidDel="00E96948">
          <w:fldChar w:fldCharType="separate"/>
        </w:r>
        <w:r w:rsidR="0024585E" w:rsidDel="00E96948">
          <w:rPr>
            <w:noProof/>
          </w:rPr>
          <w:delText>3</w:delText>
        </w:r>
      </w:del>
      <w:ins w:id="4003" w:author="Windows User" w:date="2018-11-01T15:46:00Z">
        <w:del w:id="4004"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005" w:author="Nicholas Weatherley" w:date="2019-03-04T21:03:00Z">
        <w:r w:rsidR="00743FFA" w:rsidDel="00E96948">
          <w:fldChar w:fldCharType="end"/>
        </w:r>
      </w:del>
      <w:del w:id="4006"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2</w:delText>
        </w:r>
        <w:r w:rsidR="00BB544F" w:rsidDel="004435D9">
          <w:fldChar w:fldCharType="end"/>
        </w:r>
      </w:del>
      <w:r>
        <w:t xml:space="preserve">: </w:t>
      </w:r>
      <w:r w:rsidR="000703A7">
        <w:t>Visit 2</w:t>
      </w:r>
      <w:r>
        <w:t xml:space="preserve"> incremental shuttle walk test outcome summary</w:t>
      </w:r>
      <w:bookmarkEnd w:id="3996"/>
    </w:p>
    <w:tbl>
      <w:tblPr>
        <w:tblW w:w="9889" w:type="dxa"/>
        <w:tblBorders>
          <w:top w:val="single" w:sz="8" w:space="0" w:color="000000"/>
          <w:bottom w:val="single" w:sz="8" w:space="0" w:color="000000"/>
        </w:tblBorders>
        <w:tblLook w:val="04A0" w:firstRow="1" w:lastRow="0" w:firstColumn="1" w:lastColumn="0" w:noHBand="0" w:noVBand="1"/>
      </w:tblPr>
      <w:tblGrid>
        <w:gridCol w:w="3652"/>
        <w:gridCol w:w="2126"/>
        <w:gridCol w:w="1843"/>
        <w:gridCol w:w="2268"/>
      </w:tblGrid>
      <w:tr w:rsidR="00D15998" w:rsidRPr="00D15998" w14:paraId="4BCCA121" w14:textId="77777777" w:rsidTr="00D15998">
        <w:trPr>
          <w:cantSplit/>
          <w:tblHeader/>
        </w:trPr>
        <w:tc>
          <w:tcPr>
            <w:tcW w:w="3652" w:type="dxa"/>
            <w:tcBorders>
              <w:top w:val="single" w:sz="8" w:space="0" w:color="000000"/>
              <w:left w:val="nil"/>
              <w:bottom w:val="single" w:sz="8" w:space="0" w:color="000000"/>
              <w:right w:val="nil"/>
            </w:tcBorders>
            <w:shd w:val="clear" w:color="auto" w:fill="000000" w:themeFill="text1"/>
          </w:tcPr>
          <w:p w14:paraId="34E98FE7" w14:textId="77777777" w:rsidR="00872338" w:rsidRPr="00D15998" w:rsidRDefault="00872338" w:rsidP="006E7762">
            <w:pPr>
              <w:jc w:val="left"/>
              <w:rPr>
                <w:b/>
                <w:bCs/>
                <w:color w:val="FFFFFF" w:themeColor="background1"/>
              </w:rPr>
            </w:pPr>
            <w:r w:rsidRPr="00D15998">
              <w:rPr>
                <w:b/>
                <w:bCs/>
                <w:color w:val="FFFFFF" w:themeColor="background1"/>
              </w:rPr>
              <w:t>Parameter (units)</w:t>
            </w:r>
          </w:p>
        </w:tc>
        <w:tc>
          <w:tcPr>
            <w:tcW w:w="2126" w:type="dxa"/>
            <w:tcBorders>
              <w:top w:val="single" w:sz="8" w:space="0" w:color="000000"/>
              <w:left w:val="nil"/>
              <w:bottom w:val="single" w:sz="8" w:space="0" w:color="000000"/>
              <w:right w:val="nil"/>
            </w:tcBorders>
            <w:shd w:val="clear" w:color="auto" w:fill="000000" w:themeFill="text1"/>
          </w:tcPr>
          <w:p w14:paraId="7F426AC1" w14:textId="77777777" w:rsidR="00872338" w:rsidRPr="00D15998" w:rsidRDefault="00872338" w:rsidP="006E7762">
            <w:pPr>
              <w:jc w:val="center"/>
              <w:rPr>
                <w:b/>
                <w:bCs/>
                <w:color w:val="FFFFFF" w:themeColor="background1"/>
              </w:rPr>
            </w:pPr>
            <w:r w:rsidRPr="00D15998">
              <w:rPr>
                <w:b/>
                <w:bCs/>
                <w:color w:val="FFFFFF" w:themeColor="background1"/>
              </w:rPr>
              <w:t>Mean</w:t>
            </w:r>
          </w:p>
        </w:tc>
        <w:tc>
          <w:tcPr>
            <w:tcW w:w="1843" w:type="dxa"/>
            <w:tcBorders>
              <w:top w:val="single" w:sz="8" w:space="0" w:color="000000"/>
              <w:left w:val="nil"/>
              <w:bottom w:val="single" w:sz="8" w:space="0" w:color="000000"/>
              <w:right w:val="nil"/>
            </w:tcBorders>
            <w:shd w:val="clear" w:color="auto" w:fill="000000" w:themeFill="text1"/>
          </w:tcPr>
          <w:p w14:paraId="32066626" w14:textId="77777777" w:rsidR="00872338" w:rsidRPr="00D15998" w:rsidRDefault="00872338" w:rsidP="006E7762">
            <w:pPr>
              <w:ind w:left="-108" w:right="-108"/>
              <w:jc w:val="center"/>
              <w:rPr>
                <w:b/>
                <w:bCs/>
                <w:color w:val="FFFFFF" w:themeColor="background1"/>
              </w:rPr>
            </w:pPr>
            <w:r w:rsidRPr="00D15998">
              <w:rPr>
                <w:b/>
                <w:bCs/>
                <w:color w:val="FFFFFF" w:themeColor="background1"/>
              </w:rPr>
              <w:t>SD</w:t>
            </w:r>
          </w:p>
        </w:tc>
        <w:tc>
          <w:tcPr>
            <w:tcW w:w="2268" w:type="dxa"/>
            <w:tcBorders>
              <w:top w:val="single" w:sz="8" w:space="0" w:color="000000"/>
              <w:left w:val="nil"/>
              <w:bottom w:val="single" w:sz="8" w:space="0" w:color="000000"/>
              <w:right w:val="nil"/>
            </w:tcBorders>
            <w:shd w:val="clear" w:color="auto" w:fill="000000" w:themeFill="text1"/>
          </w:tcPr>
          <w:p w14:paraId="3A899958" w14:textId="77777777" w:rsidR="00872338" w:rsidRPr="00D15998" w:rsidRDefault="00872338" w:rsidP="006E7762">
            <w:pPr>
              <w:jc w:val="center"/>
              <w:rPr>
                <w:b/>
                <w:bCs/>
                <w:color w:val="FFFFFF" w:themeColor="background1"/>
              </w:rPr>
            </w:pPr>
            <w:r w:rsidRPr="00D15998">
              <w:rPr>
                <w:b/>
                <w:bCs/>
                <w:color w:val="FFFFFF" w:themeColor="background1"/>
              </w:rPr>
              <w:t>Range</w:t>
            </w:r>
          </w:p>
        </w:tc>
      </w:tr>
      <w:tr w:rsidR="00872338" w14:paraId="6F62E1BB" w14:textId="77777777" w:rsidTr="00B83A93">
        <w:trPr>
          <w:cantSplit/>
        </w:trPr>
        <w:tc>
          <w:tcPr>
            <w:tcW w:w="3652" w:type="dxa"/>
            <w:tcBorders>
              <w:left w:val="nil"/>
              <w:right w:val="nil"/>
            </w:tcBorders>
            <w:shd w:val="clear" w:color="auto" w:fill="auto"/>
          </w:tcPr>
          <w:p w14:paraId="044E58DE" w14:textId="77777777" w:rsidR="00872338" w:rsidRDefault="00872338" w:rsidP="006E7762">
            <w:pPr>
              <w:jc w:val="left"/>
              <w:rPr>
                <w:b/>
                <w:bCs/>
                <w:color w:val="000000"/>
              </w:rPr>
            </w:pPr>
            <w:r>
              <w:rPr>
                <w:b/>
                <w:bCs/>
                <w:color w:val="000000"/>
              </w:rPr>
              <w:t>ISWT distance (m)</w:t>
            </w:r>
          </w:p>
          <w:p w14:paraId="4CB3E303" w14:textId="77777777" w:rsidR="00872338" w:rsidRPr="00C7627E" w:rsidRDefault="00872338" w:rsidP="006E7762">
            <w:pPr>
              <w:jc w:val="left"/>
              <w:rPr>
                <w:b/>
                <w:bCs/>
                <w:color w:val="000000"/>
              </w:rPr>
            </w:pPr>
            <w:r w:rsidRPr="00C7627E">
              <w:rPr>
                <w:b/>
                <w:bCs/>
                <w:color w:val="000000"/>
              </w:rPr>
              <w:t>Visit 1 – visit 2 change (Abs)</w:t>
            </w:r>
          </w:p>
          <w:p w14:paraId="2C18C3EE" w14:textId="77777777" w:rsidR="00872338" w:rsidRPr="00C7627E" w:rsidRDefault="00872338" w:rsidP="006E7762">
            <w:pPr>
              <w:jc w:val="left"/>
              <w:rPr>
                <w:b/>
                <w:bCs/>
                <w:color w:val="000000"/>
              </w:rPr>
            </w:pPr>
            <w:r w:rsidRPr="00C7627E">
              <w:rPr>
                <w:b/>
                <w:bCs/>
                <w:color w:val="000000"/>
              </w:rPr>
              <w:t>Visit 1 – visit 2 change (Rel)</w:t>
            </w:r>
          </w:p>
        </w:tc>
        <w:tc>
          <w:tcPr>
            <w:tcW w:w="2126" w:type="dxa"/>
            <w:tcBorders>
              <w:left w:val="nil"/>
              <w:right w:val="nil"/>
            </w:tcBorders>
            <w:shd w:val="clear" w:color="auto" w:fill="auto"/>
          </w:tcPr>
          <w:p w14:paraId="4D215322" w14:textId="77777777" w:rsidR="005B4E55" w:rsidRDefault="00FE68DB" w:rsidP="00FE68DB">
            <w:pPr>
              <w:jc w:val="center"/>
              <w:rPr>
                <w:color w:val="000000"/>
              </w:rPr>
            </w:pPr>
            <w:r>
              <w:rPr>
                <w:color w:val="000000"/>
              </w:rPr>
              <w:t>411</w:t>
            </w:r>
          </w:p>
          <w:p w14:paraId="127F18BE" w14:textId="77777777" w:rsidR="00FE68DB" w:rsidRDefault="00385BC2" w:rsidP="00FE68DB">
            <w:pPr>
              <w:jc w:val="center"/>
              <w:rPr>
                <w:color w:val="000000"/>
              </w:rPr>
            </w:pPr>
            <w:r>
              <w:rPr>
                <w:color w:val="000000"/>
              </w:rPr>
              <w:t>1.5</w:t>
            </w:r>
          </w:p>
          <w:p w14:paraId="30E4FF40" w14:textId="77777777" w:rsidR="00FE68DB" w:rsidRPr="00C7627E" w:rsidRDefault="008561CE" w:rsidP="00FE68DB">
            <w:pPr>
              <w:jc w:val="center"/>
              <w:rPr>
                <w:color w:val="000000"/>
              </w:rPr>
            </w:pPr>
            <w:r>
              <w:rPr>
                <w:color w:val="000000"/>
              </w:rPr>
              <w:t>4</w:t>
            </w:r>
            <w:r w:rsidR="004170B0">
              <w:rPr>
                <w:color w:val="000000"/>
              </w:rPr>
              <w:t>.8</w:t>
            </w:r>
            <w:r>
              <w:rPr>
                <w:color w:val="000000"/>
              </w:rPr>
              <w:t>%</w:t>
            </w:r>
          </w:p>
        </w:tc>
        <w:tc>
          <w:tcPr>
            <w:tcW w:w="1843" w:type="dxa"/>
            <w:tcBorders>
              <w:left w:val="nil"/>
              <w:right w:val="nil"/>
            </w:tcBorders>
            <w:shd w:val="clear" w:color="auto" w:fill="auto"/>
          </w:tcPr>
          <w:p w14:paraId="5C210600" w14:textId="77777777" w:rsidR="00872338" w:rsidRDefault="0005573B" w:rsidP="006E7762">
            <w:pPr>
              <w:jc w:val="center"/>
              <w:rPr>
                <w:color w:val="000000"/>
              </w:rPr>
            </w:pPr>
            <w:r>
              <w:rPr>
                <w:color w:val="000000"/>
              </w:rPr>
              <w:t>187</w:t>
            </w:r>
          </w:p>
          <w:p w14:paraId="79F02056" w14:textId="77777777" w:rsidR="005B4E55" w:rsidRDefault="00385BC2" w:rsidP="00385BC2">
            <w:pPr>
              <w:jc w:val="center"/>
              <w:rPr>
                <w:color w:val="000000"/>
              </w:rPr>
            </w:pPr>
            <w:r>
              <w:rPr>
                <w:color w:val="000000"/>
              </w:rPr>
              <w:t>55.2</w:t>
            </w:r>
          </w:p>
          <w:p w14:paraId="0C158A7E" w14:textId="77777777" w:rsidR="005B4E55" w:rsidRPr="00C7627E" w:rsidRDefault="004170B0" w:rsidP="006E7762">
            <w:pPr>
              <w:jc w:val="center"/>
              <w:rPr>
                <w:color w:val="000000"/>
              </w:rPr>
            </w:pPr>
            <w:r>
              <w:rPr>
                <w:color w:val="000000"/>
              </w:rPr>
              <w:t>20.0%</w:t>
            </w:r>
          </w:p>
        </w:tc>
        <w:tc>
          <w:tcPr>
            <w:tcW w:w="2268" w:type="dxa"/>
            <w:tcBorders>
              <w:left w:val="nil"/>
              <w:right w:val="nil"/>
            </w:tcBorders>
            <w:shd w:val="clear" w:color="auto" w:fill="auto"/>
          </w:tcPr>
          <w:p w14:paraId="316EB201" w14:textId="77777777" w:rsidR="00872338" w:rsidRDefault="0005573B" w:rsidP="006E7762">
            <w:pPr>
              <w:jc w:val="center"/>
              <w:rPr>
                <w:color w:val="000000"/>
              </w:rPr>
            </w:pPr>
            <w:r>
              <w:rPr>
                <w:color w:val="000000"/>
              </w:rPr>
              <w:t xml:space="preserve">180 </w:t>
            </w:r>
            <w:r w:rsidR="00D526FA">
              <w:rPr>
                <w:color w:val="000000"/>
              </w:rPr>
              <w:t>–</w:t>
            </w:r>
            <w:r>
              <w:rPr>
                <w:color w:val="000000"/>
              </w:rPr>
              <w:t xml:space="preserve"> 770</w:t>
            </w:r>
          </w:p>
          <w:p w14:paraId="7EAFACF9" w14:textId="77777777" w:rsidR="00BA570B" w:rsidRDefault="00D526FA" w:rsidP="00BA570B">
            <w:pPr>
              <w:jc w:val="center"/>
              <w:rPr>
                <w:color w:val="000000"/>
              </w:rPr>
            </w:pPr>
            <w:r>
              <w:rPr>
                <w:color w:val="000000"/>
              </w:rPr>
              <w:t xml:space="preserve">-110 </w:t>
            </w:r>
            <w:r w:rsidR="00BA570B">
              <w:rPr>
                <w:color w:val="000000"/>
              </w:rPr>
              <w:t>–</w:t>
            </w:r>
            <w:r>
              <w:rPr>
                <w:color w:val="000000"/>
              </w:rPr>
              <w:t xml:space="preserve"> 80</w:t>
            </w:r>
          </w:p>
          <w:p w14:paraId="348BB9C7" w14:textId="77777777" w:rsidR="00BA570B" w:rsidRPr="00C7627E" w:rsidRDefault="00923776" w:rsidP="00BA570B">
            <w:pPr>
              <w:jc w:val="center"/>
              <w:rPr>
                <w:color w:val="000000"/>
              </w:rPr>
            </w:pPr>
            <w:r>
              <w:rPr>
                <w:color w:val="000000"/>
              </w:rPr>
              <w:t>-28.2 – 40.0</w:t>
            </w:r>
            <w:r w:rsidR="00D34B88">
              <w:rPr>
                <w:color w:val="000000"/>
              </w:rPr>
              <w:t>%</w:t>
            </w:r>
          </w:p>
        </w:tc>
      </w:tr>
    </w:tbl>
    <w:p w14:paraId="4C6C5B4C" w14:textId="77777777" w:rsidR="005A28AC" w:rsidRDefault="007D7F96" w:rsidP="007D7F96">
      <w:pPr>
        <w:pStyle w:val="Aftertable"/>
      </w:pPr>
      <w:r>
        <w:t>SD: standard deviation; Abs: absolute change; Rel: relative change (%)</w:t>
      </w:r>
    </w:p>
    <w:p w14:paraId="73F750A4" w14:textId="2A1A67A5" w:rsidR="00157219" w:rsidRDefault="0040192E" w:rsidP="00157219">
      <w:pPr>
        <w:pStyle w:val="figure"/>
      </w:pPr>
      <w:r>
        <w:rPr>
          <w:noProof/>
          <w:lang w:eastAsia="en-GB"/>
        </w:rPr>
        <w:lastRenderedPageBreak/>
        <w:drawing>
          <wp:inline distT="0" distB="0" distL="0" distR="0" wp14:anchorId="09085659" wp14:editId="5A9BE7D9">
            <wp:extent cx="4017645" cy="2821305"/>
            <wp:effectExtent l="0" t="0" r="0" b="0"/>
            <wp:docPr id="6" name="Picture 6" descr="ISWTd two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SWTd two visits"/>
                    <pic:cNvPicPr>
                      <a:picLocks noChangeAspect="1" noChangeArrowheads="1"/>
                    </pic:cNvPicPr>
                  </pic:nvPicPr>
                  <pic:blipFill>
                    <a:blip r:embed="rId71">
                      <a:extLst>
                        <a:ext uri="{28A0092B-C50C-407E-A947-70E740481C1C}">
                          <a14:useLocalDpi xmlns:a14="http://schemas.microsoft.com/office/drawing/2010/main" val="0"/>
                        </a:ext>
                      </a:extLst>
                    </a:blip>
                    <a:srcRect b="-6815"/>
                    <a:stretch>
                      <a:fillRect/>
                    </a:stretch>
                  </pic:blipFill>
                  <pic:spPr bwMode="auto">
                    <a:xfrm>
                      <a:off x="0" y="0"/>
                      <a:ext cx="4017645" cy="2821305"/>
                    </a:xfrm>
                    <a:prstGeom prst="rect">
                      <a:avLst/>
                    </a:prstGeom>
                    <a:noFill/>
                    <a:ln>
                      <a:noFill/>
                    </a:ln>
                  </pic:spPr>
                </pic:pic>
              </a:graphicData>
            </a:graphic>
          </wp:inline>
        </w:drawing>
      </w:r>
    </w:p>
    <w:p w14:paraId="71DDA234" w14:textId="785C4CE8" w:rsidR="00157219" w:rsidRDefault="000303A8" w:rsidP="00157219">
      <w:pPr>
        <w:pStyle w:val="Caption"/>
      </w:pPr>
      <w:bookmarkStart w:id="4007" w:name="_Toc494795742"/>
      <w:bookmarkStart w:id="4008" w:name="_Toc3145336"/>
      <w:r>
        <w:t>Figure</w:t>
      </w:r>
      <w:r w:rsidR="00157219">
        <w:t xml:space="preserve"> </w:t>
      </w:r>
      <w:ins w:id="4009"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01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011" w:author="Nicholas Weatherley" w:date="2019-03-05T22:36:00Z">
        <w:r w:rsidR="00D5585D">
          <w:rPr>
            <w:noProof/>
          </w:rPr>
          <w:t>12</w:t>
        </w:r>
        <w:r w:rsidR="00D5585D">
          <w:fldChar w:fldCharType="end"/>
        </w:r>
      </w:ins>
      <w:ins w:id="4012" w:author="Windows User" w:date="2018-11-01T14:27:00Z">
        <w:del w:id="4013" w:author="Nicholas Weatherley" w:date="2019-03-05T22:36:00Z">
          <w:r w:rsidR="002F70B6" w:rsidDel="00D5585D">
            <w:fldChar w:fldCharType="begin"/>
          </w:r>
          <w:r w:rsidR="002F70B6" w:rsidDel="00D5585D">
            <w:delInstrText xml:space="preserve"> STYLEREF 1 \s </w:delInstrText>
          </w:r>
        </w:del>
      </w:ins>
      <w:del w:id="4014" w:author="Nicholas Weatherley" w:date="2019-03-05T22:36:00Z">
        <w:r w:rsidR="002F70B6" w:rsidDel="00D5585D">
          <w:fldChar w:fldCharType="separate"/>
        </w:r>
        <w:r w:rsidR="0024585E" w:rsidDel="00D5585D">
          <w:rPr>
            <w:noProof/>
          </w:rPr>
          <w:delText>3</w:delText>
        </w:r>
      </w:del>
      <w:ins w:id="4015" w:author="Windows User" w:date="2018-11-01T14:27:00Z">
        <w:del w:id="401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017" w:author="Nicholas Weatherley" w:date="2019-03-05T22:36:00Z">
        <w:r w:rsidR="002F70B6" w:rsidDel="00D5585D">
          <w:fldChar w:fldCharType="end"/>
        </w:r>
      </w:del>
      <w:del w:id="401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157219">
        <w:t>: Change in incremental shuttle walk test distance over six months</w:t>
      </w:r>
      <w:bookmarkEnd w:id="4007"/>
      <w:bookmarkEnd w:id="4008"/>
    </w:p>
    <w:p w14:paraId="5EA4A431" w14:textId="77777777" w:rsidR="00DC5E23" w:rsidRPr="00DC5E23" w:rsidRDefault="00DC5E23" w:rsidP="00DC5E23">
      <w:pPr>
        <w:pStyle w:val="Figuretext"/>
      </w:pPr>
      <w:r>
        <w:t>Statistical significance determined by Wilcoxon rank tests.</w:t>
      </w:r>
    </w:p>
    <w:p w14:paraId="6D3BDD04" w14:textId="77777777" w:rsidR="00A34529" w:rsidRDefault="00A34529" w:rsidP="00A34529">
      <w:pPr>
        <w:pStyle w:val="Heading4"/>
      </w:pPr>
      <w:r>
        <w:t>Visit 3</w:t>
      </w:r>
    </w:p>
    <w:p w14:paraId="2C9ACDE7" w14:textId="7DF5E8B8" w:rsidR="000703A7" w:rsidRDefault="000703A7" w:rsidP="009D6353">
      <w:pPr>
        <w:pStyle w:val="TableTitle0"/>
      </w:pPr>
      <w:bookmarkStart w:id="4019" w:name="_Toc3145486"/>
      <w:r>
        <w:t xml:space="preserve">Table </w:t>
      </w:r>
      <w:ins w:id="4020"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02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022" w:author="Nicholas Weatherley" w:date="2019-03-04T21:03:00Z">
        <w:r w:rsidR="00E96948">
          <w:rPr>
            <w:noProof/>
          </w:rPr>
          <w:t>13</w:t>
        </w:r>
        <w:r w:rsidR="00E96948">
          <w:fldChar w:fldCharType="end"/>
        </w:r>
      </w:ins>
      <w:ins w:id="4023" w:author="Windows User" w:date="2018-11-01T15:46:00Z">
        <w:del w:id="4024" w:author="Nicholas Weatherley" w:date="2019-03-04T21:03:00Z">
          <w:r w:rsidR="00743FFA" w:rsidDel="00E96948">
            <w:fldChar w:fldCharType="begin"/>
          </w:r>
          <w:r w:rsidR="00743FFA" w:rsidDel="00E96948">
            <w:delInstrText xml:space="preserve"> STYLEREF 1 \s </w:delInstrText>
          </w:r>
        </w:del>
      </w:ins>
      <w:del w:id="4025" w:author="Nicholas Weatherley" w:date="2019-03-04T21:03:00Z">
        <w:r w:rsidR="00743FFA" w:rsidDel="00E96948">
          <w:fldChar w:fldCharType="separate"/>
        </w:r>
        <w:r w:rsidR="0024585E" w:rsidDel="00E96948">
          <w:rPr>
            <w:noProof/>
          </w:rPr>
          <w:delText>3</w:delText>
        </w:r>
      </w:del>
      <w:ins w:id="4026" w:author="Windows User" w:date="2018-11-01T15:46:00Z">
        <w:del w:id="402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028" w:author="Nicholas Weatherley" w:date="2019-03-04T21:03:00Z">
        <w:r w:rsidR="00743FFA" w:rsidDel="00E96948">
          <w:fldChar w:fldCharType="end"/>
        </w:r>
      </w:del>
      <w:del w:id="402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3</w:delText>
        </w:r>
        <w:r w:rsidR="00BB544F" w:rsidDel="004435D9">
          <w:fldChar w:fldCharType="end"/>
        </w:r>
      </w:del>
      <w:r>
        <w:t>: : Visit 3 incremental shuttle walk test outcome summary</w:t>
      </w:r>
      <w:bookmarkEnd w:id="4019"/>
    </w:p>
    <w:tbl>
      <w:tblPr>
        <w:tblW w:w="97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369"/>
        <w:gridCol w:w="1984"/>
        <w:gridCol w:w="1985"/>
        <w:gridCol w:w="2409"/>
      </w:tblGrid>
      <w:tr w:rsidR="001221F8" w14:paraId="53FE7430" w14:textId="77777777" w:rsidTr="00D15998">
        <w:tc>
          <w:tcPr>
            <w:tcW w:w="336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49D9DCAD" w14:textId="77777777" w:rsidR="001221F8" w:rsidRPr="008D0DC0" w:rsidRDefault="001221F8" w:rsidP="008D0DC0">
            <w:pPr>
              <w:jc w:val="left"/>
              <w:rPr>
                <w:rFonts w:eastAsia="MS Gothic"/>
                <w:b/>
                <w:bCs/>
              </w:rPr>
            </w:pPr>
            <w:r w:rsidRPr="008D0DC0">
              <w:rPr>
                <w:rFonts w:eastAsia="MS Gothic"/>
                <w:b/>
                <w:bCs/>
              </w:rPr>
              <w:t>Parameter (units)</w:t>
            </w:r>
          </w:p>
        </w:tc>
        <w:tc>
          <w:tcPr>
            <w:tcW w:w="1984" w:type="dxa"/>
            <w:tcBorders>
              <w:top w:val="single" w:sz="8" w:space="0" w:color="000000"/>
              <w:left w:val="single" w:sz="8" w:space="0" w:color="000000"/>
              <w:bottom w:val="single" w:sz="18" w:space="0" w:color="000000"/>
              <w:right w:val="single" w:sz="8" w:space="0" w:color="000000"/>
            </w:tcBorders>
            <w:shd w:val="clear" w:color="auto" w:fill="000000" w:themeFill="text1"/>
          </w:tcPr>
          <w:p w14:paraId="45F3B6CF" w14:textId="77777777" w:rsidR="001221F8" w:rsidRPr="008D0DC0" w:rsidRDefault="001221F8" w:rsidP="008D0DC0">
            <w:pPr>
              <w:jc w:val="center"/>
              <w:rPr>
                <w:rFonts w:eastAsia="MS Gothic"/>
                <w:b/>
                <w:bCs/>
              </w:rPr>
            </w:pPr>
            <w:r w:rsidRPr="008D0DC0">
              <w:rPr>
                <w:rFonts w:eastAsia="MS Gothic"/>
                <w:b/>
                <w:bCs/>
              </w:rPr>
              <w:t>Mean</w:t>
            </w:r>
          </w:p>
        </w:tc>
        <w:tc>
          <w:tcPr>
            <w:tcW w:w="1985" w:type="dxa"/>
            <w:tcBorders>
              <w:top w:val="single" w:sz="8" w:space="0" w:color="000000"/>
              <w:left w:val="single" w:sz="8" w:space="0" w:color="000000"/>
              <w:bottom w:val="single" w:sz="18" w:space="0" w:color="000000"/>
              <w:right w:val="single" w:sz="8" w:space="0" w:color="000000"/>
            </w:tcBorders>
            <w:shd w:val="clear" w:color="auto" w:fill="000000" w:themeFill="text1"/>
          </w:tcPr>
          <w:p w14:paraId="31B8F47F" w14:textId="77777777" w:rsidR="001221F8" w:rsidRPr="008D0DC0" w:rsidRDefault="001221F8" w:rsidP="008D0DC0">
            <w:pPr>
              <w:ind w:left="-108" w:right="-108"/>
              <w:jc w:val="center"/>
              <w:rPr>
                <w:rFonts w:eastAsia="MS Gothic"/>
                <w:b/>
                <w:bCs/>
              </w:rPr>
            </w:pPr>
            <w:r w:rsidRPr="008D0DC0">
              <w:rPr>
                <w:rFonts w:eastAsia="MS Gothic"/>
                <w:b/>
                <w:bCs/>
              </w:rPr>
              <w:t>SD</w:t>
            </w:r>
          </w:p>
        </w:tc>
        <w:tc>
          <w:tcPr>
            <w:tcW w:w="2409" w:type="dxa"/>
            <w:tcBorders>
              <w:top w:val="single" w:sz="8" w:space="0" w:color="000000"/>
              <w:left w:val="single" w:sz="8" w:space="0" w:color="000000"/>
              <w:bottom w:val="single" w:sz="18" w:space="0" w:color="000000"/>
              <w:right w:val="single" w:sz="8" w:space="0" w:color="000000"/>
            </w:tcBorders>
            <w:shd w:val="clear" w:color="auto" w:fill="000000" w:themeFill="text1"/>
          </w:tcPr>
          <w:p w14:paraId="1F88890D" w14:textId="77777777" w:rsidR="001221F8" w:rsidRPr="008D0DC0" w:rsidRDefault="001221F8" w:rsidP="008D0DC0">
            <w:pPr>
              <w:jc w:val="center"/>
              <w:rPr>
                <w:rFonts w:eastAsia="MS Gothic"/>
                <w:b/>
                <w:bCs/>
              </w:rPr>
            </w:pPr>
            <w:r w:rsidRPr="008D0DC0">
              <w:rPr>
                <w:rFonts w:eastAsia="MS Gothic"/>
                <w:b/>
                <w:bCs/>
              </w:rPr>
              <w:t>Range</w:t>
            </w:r>
          </w:p>
        </w:tc>
      </w:tr>
      <w:tr w:rsidR="001221F8" w14:paraId="73106E08" w14:textId="77777777" w:rsidTr="00B83A93">
        <w:tc>
          <w:tcPr>
            <w:tcW w:w="3369" w:type="dxa"/>
            <w:tcBorders>
              <w:top w:val="single" w:sz="8" w:space="0" w:color="000000"/>
              <w:left w:val="single" w:sz="8" w:space="0" w:color="000000"/>
              <w:bottom w:val="single" w:sz="8" w:space="0" w:color="000000"/>
              <w:right w:val="single" w:sz="8" w:space="0" w:color="000000"/>
            </w:tcBorders>
            <w:shd w:val="clear" w:color="auto" w:fill="auto"/>
          </w:tcPr>
          <w:p w14:paraId="63BC45AE" w14:textId="77777777" w:rsidR="001221F8" w:rsidRPr="008D0DC0" w:rsidRDefault="001221F8" w:rsidP="008D0DC0">
            <w:pPr>
              <w:jc w:val="left"/>
              <w:rPr>
                <w:rFonts w:eastAsia="MS Gothic"/>
                <w:b/>
                <w:color w:val="000000"/>
              </w:rPr>
            </w:pPr>
            <w:r w:rsidRPr="008D0DC0">
              <w:rPr>
                <w:rFonts w:eastAsia="MS Gothic"/>
                <w:b/>
                <w:color w:val="000000"/>
              </w:rPr>
              <w:t>ISWT distance (m)</w:t>
            </w:r>
          </w:p>
          <w:p w14:paraId="48CA01CC" w14:textId="00B572EC" w:rsidR="001221F8" w:rsidRPr="008D0DC0" w:rsidRDefault="001221F8" w:rsidP="008D0DC0">
            <w:pPr>
              <w:jc w:val="left"/>
              <w:rPr>
                <w:rFonts w:eastAsia="MS Gothic"/>
                <w:b/>
                <w:bCs/>
              </w:rPr>
            </w:pPr>
            <w:r w:rsidRPr="008D0DC0">
              <w:rPr>
                <w:rFonts w:eastAsia="MS Gothic"/>
                <w:b/>
                <w:bCs/>
              </w:rPr>
              <w:t>Visit 2 – visit 3 change (</w:t>
            </w:r>
            <w:r w:rsidR="0068457B">
              <w:rPr>
                <w:rFonts w:eastAsia="MS Gothic"/>
                <w:b/>
                <w:bCs/>
              </w:rPr>
              <w:t>m</w:t>
            </w:r>
            <w:r w:rsidRPr="008D0DC0">
              <w:rPr>
                <w:rFonts w:eastAsia="MS Gothic"/>
                <w:b/>
                <w:bCs/>
              </w:rPr>
              <w:t>)</w:t>
            </w:r>
          </w:p>
          <w:p w14:paraId="363803FE" w14:textId="2DD18DE4" w:rsidR="001221F8" w:rsidRPr="008D0DC0" w:rsidRDefault="001221F8" w:rsidP="0068457B">
            <w:pPr>
              <w:jc w:val="left"/>
              <w:rPr>
                <w:rFonts w:eastAsia="MS Gothic"/>
                <w:b/>
                <w:bCs/>
              </w:rPr>
            </w:pPr>
            <w:r w:rsidRPr="008D0DC0">
              <w:rPr>
                <w:rFonts w:eastAsia="MS Gothic"/>
                <w:b/>
                <w:bCs/>
              </w:rPr>
              <w:t>Visit 1 – visit 3 change (</w:t>
            </w:r>
            <w:r w:rsidR="0068457B">
              <w:rPr>
                <w:rFonts w:eastAsia="MS Gothic"/>
                <w:b/>
                <w:bCs/>
              </w:rPr>
              <w:t>m</w:t>
            </w:r>
            <w:r w:rsidRPr="008D0DC0">
              <w:rPr>
                <w:rFonts w:eastAsia="MS Gothic"/>
                <w:b/>
                <w:bCs/>
              </w:rPr>
              <w:t>)</w:t>
            </w:r>
          </w:p>
        </w:tc>
        <w:tc>
          <w:tcPr>
            <w:tcW w:w="1984" w:type="dxa"/>
            <w:tcBorders>
              <w:top w:val="single" w:sz="8" w:space="0" w:color="000000"/>
              <w:left w:val="single" w:sz="8" w:space="0" w:color="000000"/>
              <w:bottom w:val="single" w:sz="8" w:space="0" w:color="000000"/>
              <w:right w:val="single" w:sz="8" w:space="0" w:color="000000"/>
            </w:tcBorders>
            <w:shd w:val="clear" w:color="auto" w:fill="auto"/>
          </w:tcPr>
          <w:p w14:paraId="5598DC10" w14:textId="77777777" w:rsidR="001221F8" w:rsidRDefault="00691C88" w:rsidP="008D0DC0">
            <w:pPr>
              <w:jc w:val="center"/>
            </w:pPr>
            <w:r>
              <w:t>457</w:t>
            </w:r>
          </w:p>
          <w:p w14:paraId="643F2E59" w14:textId="2129FAC3" w:rsidR="00691C88" w:rsidRDefault="00AD580D" w:rsidP="008D0DC0">
            <w:pPr>
              <w:jc w:val="center"/>
            </w:pPr>
            <w:r>
              <w:t>34</w:t>
            </w:r>
          </w:p>
          <w:p w14:paraId="1DFE02EA" w14:textId="2FE64B44" w:rsidR="00691C88" w:rsidRDefault="0068457B" w:rsidP="0068457B">
            <w:pPr>
              <w:jc w:val="center"/>
            </w:pPr>
            <w:r>
              <w:t>3</w:t>
            </w:r>
          </w:p>
        </w:tc>
        <w:tc>
          <w:tcPr>
            <w:tcW w:w="1985" w:type="dxa"/>
            <w:tcBorders>
              <w:top w:val="single" w:sz="8" w:space="0" w:color="000000"/>
              <w:left w:val="single" w:sz="8" w:space="0" w:color="000000"/>
              <w:bottom w:val="single" w:sz="8" w:space="0" w:color="000000"/>
              <w:right w:val="single" w:sz="8" w:space="0" w:color="000000"/>
            </w:tcBorders>
            <w:shd w:val="clear" w:color="auto" w:fill="auto"/>
          </w:tcPr>
          <w:p w14:paraId="6AE3D529" w14:textId="77777777" w:rsidR="001221F8" w:rsidRDefault="00691C88" w:rsidP="008D0DC0">
            <w:pPr>
              <w:jc w:val="center"/>
            </w:pPr>
            <w:r>
              <w:t>254</w:t>
            </w:r>
          </w:p>
          <w:p w14:paraId="41756C52" w14:textId="43BFCE9C" w:rsidR="00691C88" w:rsidRDefault="00AD580D" w:rsidP="008D0DC0">
            <w:pPr>
              <w:jc w:val="center"/>
            </w:pPr>
            <w:r>
              <w:t>88</w:t>
            </w:r>
          </w:p>
          <w:p w14:paraId="34C2841B" w14:textId="30E24D5D" w:rsidR="00691C88" w:rsidRDefault="0068457B" w:rsidP="0068457B">
            <w:pPr>
              <w:jc w:val="center"/>
            </w:pPr>
            <w:r>
              <w:t>109</w:t>
            </w:r>
          </w:p>
        </w:tc>
        <w:tc>
          <w:tcPr>
            <w:tcW w:w="2409" w:type="dxa"/>
            <w:tcBorders>
              <w:top w:val="single" w:sz="8" w:space="0" w:color="000000"/>
              <w:left w:val="single" w:sz="8" w:space="0" w:color="000000"/>
              <w:bottom w:val="single" w:sz="8" w:space="0" w:color="000000"/>
              <w:right w:val="single" w:sz="8" w:space="0" w:color="000000"/>
            </w:tcBorders>
            <w:shd w:val="clear" w:color="auto" w:fill="auto"/>
          </w:tcPr>
          <w:p w14:paraId="2092063B" w14:textId="77777777" w:rsidR="001221F8" w:rsidRDefault="00691C88" w:rsidP="008D0DC0">
            <w:pPr>
              <w:jc w:val="center"/>
            </w:pPr>
            <w:r>
              <w:t>260 – 1020 (max)</w:t>
            </w:r>
          </w:p>
          <w:p w14:paraId="1D05C161" w14:textId="72B9A634" w:rsidR="00691C88" w:rsidRDefault="0068457B" w:rsidP="008D0DC0">
            <w:pPr>
              <w:jc w:val="center"/>
            </w:pPr>
            <w:r>
              <w:t>-120 - 250</w:t>
            </w:r>
          </w:p>
          <w:p w14:paraId="2552C305" w14:textId="74BEC492" w:rsidR="00691C88" w:rsidRDefault="0068457B" w:rsidP="0068457B">
            <w:pPr>
              <w:jc w:val="center"/>
            </w:pPr>
            <w:r>
              <w:t>-110 - 260</w:t>
            </w:r>
          </w:p>
        </w:tc>
      </w:tr>
    </w:tbl>
    <w:p w14:paraId="6168B253" w14:textId="741A6A6E" w:rsidR="001221F8" w:rsidRDefault="007D7F96" w:rsidP="007D7F96">
      <w:pPr>
        <w:pStyle w:val="Aftertable"/>
      </w:pPr>
      <w:r>
        <w:t xml:space="preserve">SD: standard deviation; </w:t>
      </w:r>
      <w:r w:rsidR="0068457B">
        <w:t>ISWT: incremental shuttle walk test.</w:t>
      </w:r>
    </w:p>
    <w:p w14:paraId="0319044C" w14:textId="41DCB566" w:rsidR="006140A6" w:rsidRDefault="00CD5B95" w:rsidP="006140A6">
      <w:pPr>
        <w:pStyle w:val="figure"/>
      </w:pPr>
      <w:r>
        <w:rPr>
          <w:noProof/>
          <w:lang w:eastAsia="en-GB"/>
        </w:rPr>
        <w:drawing>
          <wp:inline distT="0" distB="0" distL="0" distR="0" wp14:anchorId="4B27DA14" wp14:editId="0B684A52">
            <wp:extent cx="6038215" cy="311277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SWT 12 months.png"/>
                    <pic:cNvPicPr/>
                  </pic:nvPicPr>
                  <pic:blipFill>
                    <a:blip r:embed="rId72">
                      <a:extLst>
                        <a:ext uri="{28A0092B-C50C-407E-A947-70E740481C1C}">
                          <a14:useLocalDpi xmlns:a14="http://schemas.microsoft.com/office/drawing/2010/main" val="0"/>
                        </a:ext>
                      </a:extLst>
                    </a:blip>
                    <a:stretch>
                      <a:fillRect/>
                    </a:stretch>
                  </pic:blipFill>
                  <pic:spPr>
                    <a:xfrm>
                      <a:off x="0" y="0"/>
                      <a:ext cx="6038215" cy="3112770"/>
                    </a:xfrm>
                    <a:prstGeom prst="rect">
                      <a:avLst/>
                    </a:prstGeom>
                  </pic:spPr>
                </pic:pic>
              </a:graphicData>
            </a:graphic>
          </wp:inline>
        </w:drawing>
      </w:r>
    </w:p>
    <w:p w14:paraId="583E83E2" w14:textId="0E2B8A83" w:rsidR="006140A6" w:rsidRDefault="000303A8" w:rsidP="006140A6">
      <w:pPr>
        <w:pStyle w:val="Caption"/>
      </w:pPr>
      <w:bookmarkStart w:id="4030" w:name="_Toc3145337"/>
      <w:r>
        <w:t>Figure</w:t>
      </w:r>
      <w:r w:rsidR="006140A6">
        <w:t xml:space="preserve"> </w:t>
      </w:r>
      <w:ins w:id="4031"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03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033" w:author="Nicholas Weatherley" w:date="2019-03-05T22:36:00Z">
        <w:r w:rsidR="00D5585D">
          <w:rPr>
            <w:noProof/>
          </w:rPr>
          <w:t>13</w:t>
        </w:r>
        <w:r w:rsidR="00D5585D">
          <w:fldChar w:fldCharType="end"/>
        </w:r>
      </w:ins>
      <w:ins w:id="4034" w:author="Windows User" w:date="2018-11-01T14:27:00Z">
        <w:del w:id="4035" w:author="Nicholas Weatherley" w:date="2019-03-05T22:36:00Z">
          <w:r w:rsidR="002F70B6" w:rsidDel="00D5585D">
            <w:fldChar w:fldCharType="begin"/>
          </w:r>
          <w:r w:rsidR="002F70B6" w:rsidDel="00D5585D">
            <w:delInstrText xml:space="preserve"> STYLEREF 1 \s </w:delInstrText>
          </w:r>
        </w:del>
      </w:ins>
      <w:del w:id="4036" w:author="Nicholas Weatherley" w:date="2019-03-05T22:36:00Z">
        <w:r w:rsidR="002F70B6" w:rsidDel="00D5585D">
          <w:fldChar w:fldCharType="separate"/>
        </w:r>
        <w:r w:rsidR="0024585E" w:rsidDel="00D5585D">
          <w:rPr>
            <w:noProof/>
          </w:rPr>
          <w:delText>3</w:delText>
        </w:r>
      </w:del>
      <w:ins w:id="4037" w:author="Windows User" w:date="2018-11-01T14:27:00Z">
        <w:del w:id="403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039" w:author="Nicholas Weatherley" w:date="2019-03-05T22:36:00Z">
        <w:r w:rsidR="002F70B6" w:rsidDel="00D5585D">
          <w:fldChar w:fldCharType="end"/>
        </w:r>
      </w:del>
      <w:del w:id="404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6140A6">
        <w:t>: 12 month changes in ISWT</w:t>
      </w:r>
      <w:bookmarkEnd w:id="4030"/>
    </w:p>
    <w:p w14:paraId="3AD496DD" w14:textId="40D14384" w:rsidR="006140A6" w:rsidRPr="006140A6" w:rsidRDefault="006140A6" w:rsidP="006140A6">
      <w:pPr>
        <w:pStyle w:val="Figuretext"/>
      </w:pPr>
      <w:r>
        <w:t>Statistical significance determined by Friedman rank tests.  ISWT: incremental shuttle walk test.</w:t>
      </w:r>
    </w:p>
    <w:p w14:paraId="4AEFB0C3" w14:textId="77777777" w:rsidR="00B6132C" w:rsidRPr="00B6132C" w:rsidRDefault="00824F66" w:rsidP="00824F66">
      <w:pPr>
        <w:pStyle w:val="Heading3"/>
      </w:pPr>
      <w:r>
        <w:lastRenderedPageBreak/>
        <w:t>Correlations Between Pulmonary Function and Exercise Metrics</w:t>
      </w:r>
    </w:p>
    <w:p w14:paraId="685CFEDB" w14:textId="1C926E2B" w:rsidR="004A4CE0" w:rsidRDefault="00453369" w:rsidP="004A4CE0">
      <w:r>
        <w:t>S</w:t>
      </w:r>
      <w:r w:rsidR="004C1401">
        <w:t xml:space="preserve">tatistically significant correlations exist between pulmonary function test and incremental shuttle walk test metrics. The </w:t>
      </w:r>
      <w:r w:rsidR="00995BE2">
        <w:t>data is summarised in</w:t>
      </w:r>
      <w:r w:rsidR="000303A8">
        <w:t xml:space="preserve"> Table</w:t>
      </w:r>
      <w:r w:rsidR="00995BE2">
        <w:t xml:space="preserve"> 3.14</w:t>
      </w:r>
      <w:r w:rsidR="004C1401">
        <w:t>.</w:t>
      </w:r>
      <w:r w:rsidR="006E7762">
        <w:t xml:space="preserve"> Non-parametric</w:t>
      </w:r>
      <w:r w:rsidR="008710D9">
        <w:t xml:space="preserve"> data has been assumed </w:t>
      </w:r>
      <w:r w:rsidR="006E7762">
        <w:t>(Spearman’s</w:t>
      </w:r>
      <w:r w:rsidR="008710D9">
        <w:t xml:space="preserve"> coefficient).</w:t>
      </w:r>
    </w:p>
    <w:p w14:paraId="52AA057A" w14:textId="4EBD026E" w:rsidR="00B42553" w:rsidRDefault="00B42553" w:rsidP="009D6353">
      <w:pPr>
        <w:pStyle w:val="TableTitle0"/>
      </w:pPr>
      <w:bookmarkStart w:id="4041" w:name="_Toc3145487"/>
      <w:r>
        <w:t xml:space="preserve">Table </w:t>
      </w:r>
      <w:ins w:id="4042"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04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044" w:author="Nicholas Weatherley" w:date="2019-03-04T21:03:00Z">
        <w:r w:rsidR="00E96948">
          <w:rPr>
            <w:noProof/>
          </w:rPr>
          <w:t>14</w:t>
        </w:r>
        <w:r w:rsidR="00E96948">
          <w:fldChar w:fldCharType="end"/>
        </w:r>
      </w:ins>
      <w:ins w:id="4045" w:author="Windows User" w:date="2018-11-01T15:46:00Z">
        <w:del w:id="4046" w:author="Nicholas Weatherley" w:date="2019-03-04T21:03:00Z">
          <w:r w:rsidR="00743FFA" w:rsidDel="00E96948">
            <w:fldChar w:fldCharType="begin"/>
          </w:r>
          <w:r w:rsidR="00743FFA" w:rsidDel="00E96948">
            <w:delInstrText xml:space="preserve"> STYLEREF 1 \s </w:delInstrText>
          </w:r>
        </w:del>
      </w:ins>
      <w:del w:id="4047" w:author="Nicholas Weatherley" w:date="2019-03-04T21:03:00Z">
        <w:r w:rsidR="00743FFA" w:rsidDel="00E96948">
          <w:fldChar w:fldCharType="separate"/>
        </w:r>
        <w:r w:rsidR="0024585E" w:rsidDel="00E96948">
          <w:rPr>
            <w:noProof/>
          </w:rPr>
          <w:delText>3</w:delText>
        </w:r>
      </w:del>
      <w:ins w:id="4048" w:author="Windows User" w:date="2018-11-01T15:46:00Z">
        <w:del w:id="404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050" w:author="Nicholas Weatherley" w:date="2019-03-04T21:03:00Z">
        <w:r w:rsidR="00743FFA" w:rsidDel="00E96948">
          <w:fldChar w:fldCharType="end"/>
        </w:r>
      </w:del>
      <w:del w:id="405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4</w:delText>
        </w:r>
        <w:r w:rsidR="00BB544F" w:rsidDel="004435D9">
          <w:fldChar w:fldCharType="end"/>
        </w:r>
      </w:del>
      <w:r>
        <w:t>: Summary of pulmonary function and exercise data correlations</w:t>
      </w:r>
      <w:bookmarkEnd w:id="4041"/>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75"/>
        <w:gridCol w:w="2763"/>
        <w:gridCol w:w="3151"/>
      </w:tblGrid>
      <w:tr w:rsidR="00736005" w14:paraId="5D53E3DC" w14:textId="77777777" w:rsidTr="008D0DC0">
        <w:trPr>
          <w:cantSplit/>
          <w:tblHeader/>
        </w:trPr>
        <w:tc>
          <w:tcPr>
            <w:tcW w:w="3652" w:type="dxa"/>
            <w:shd w:val="clear" w:color="auto" w:fill="000000"/>
          </w:tcPr>
          <w:p w14:paraId="5FA10511" w14:textId="77777777" w:rsidR="00736005" w:rsidRPr="008D0DC0" w:rsidRDefault="00736005" w:rsidP="008D0DC0">
            <w:pPr>
              <w:jc w:val="center"/>
              <w:rPr>
                <w:b/>
                <w:bCs/>
                <w:color w:val="FFFFFF"/>
              </w:rPr>
            </w:pPr>
            <w:r w:rsidRPr="008D0DC0">
              <w:rPr>
                <w:b/>
                <w:bCs/>
                <w:color w:val="FFFFFF"/>
              </w:rPr>
              <w:t>Parameter</w:t>
            </w:r>
          </w:p>
        </w:tc>
        <w:tc>
          <w:tcPr>
            <w:tcW w:w="2823" w:type="dxa"/>
            <w:shd w:val="clear" w:color="auto" w:fill="000000"/>
          </w:tcPr>
          <w:p w14:paraId="3F4C3EA8" w14:textId="77777777" w:rsidR="00736005" w:rsidRPr="008D0DC0" w:rsidRDefault="00736005" w:rsidP="008D0DC0">
            <w:pPr>
              <w:jc w:val="center"/>
              <w:rPr>
                <w:b/>
                <w:bCs/>
                <w:color w:val="FFFFFF"/>
              </w:rPr>
            </w:pPr>
            <w:r w:rsidRPr="008D0DC0">
              <w:rPr>
                <w:b/>
                <w:bCs/>
                <w:color w:val="FFFFFF"/>
              </w:rPr>
              <w:t>ISWT distance</w:t>
            </w:r>
          </w:p>
        </w:tc>
        <w:tc>
          <w:tcPr>
            <w:tcW w:w="3238" w:type="dxa"/>
            <w:shd w:val="clear" w:color="auto" w:fill="000000"/>
          </w:tcPr>
          <w:p w14:paraId="6B0C98EE" w14:textId="77777777" w:rsidR="00736005" w:rsidRPr="008D0DC0" w:rsidRDefault="00F60A73" w:rsidP="008D0DC0">
            <w:pPr>
              <w:jc w:val="center"/>
              <w:rPr>
                <w:b/>
                <w:bCs/>
                <w:color w:val="FFFFFF"/>
              </w:rPr>
            </w:pPr>
            <w:r w:rsidRPr="008D0DC0">
              <w:rPr>
                <w:b/>
                <w:bCs/>
                <w:color w:val="FFFFFF"/>
              </w:rPr>
              <w:t>SpO</w:t>
            </w:r>
            <w:r w:rsidRPr="008D0DC0">
              <w:rPr>
                <w:b/>
                <w:bCs/>
                <w:color w:val="FFFFFF"/>
                <w:vertAlign w:val="subscript"/>
              </w:rPr>
              <w:t>2</w:t>
            </w:r>
            <w:r w:rsidRPr="008D0DC0">
              <w:rPr>
                <w:b/>
                <w:bCs/>
                <w:color w:val="FFFFFF"/>
              </w:rPr>
              <w:t xml:space="preserve"> nadir</w:t>
            </w:r>
          </w:p>
        </w:tc>
      </w:tr>
      <w:tr w:rsidR="00736005" w14:paraId="19A24756" w14:textId="77777777" w:rsidTr="002B0BDE">
        <w:trPr>
          <w:cantSplit/>
        </w:trPr>
        <w:tc>
          <w:tcPr>
            <w:tcW w:w="3652" w:type="dxa"/>
            <w:tcBorders>
              <w:top w:val="single" w:sz="8" w:space="0" w:color="000000"/>
              <w:bottom w:val="single" w:sz="8" w:space="0" w:color="000000"/>
            </w:tcBorders>
            <w:shd w:val="clear" w:color="auto" w:fill="auto"/>
          </w:tcPr>
          <w:p w14:paraId="7659636F" w14:textId="77777777" w:rsidR="00736005" w:rsidRPr="005637C6" w:rsidRDefault="00C418C1" w:rsidP="008D0DC0">
            <w:pPr>
              <w:jc w:val="left"/>
              <w:rPr>
                <w:b/>
                <w:bCs/>
                <w:color w:val="000000" w:themeColor="text1"/>
              </w:rPr>
            </w:pPr>
            <w:r w:rsidRPr="005637C6">
              <w:rPr>
                <w:b/>
                <w:bCs/>
                <w:color w:val="000000" w:themeColor="text1"/>
              </w:rPr>
              <w:t>FVC (</w:t>
            </w:r>
            <w:r w:rsidR="00174101" w:rsidRPr="005637C6">
              <w:rPr>
                <w:b/>
                <w:bCs/>
                <w:color w:val="000000" w:themeColor="text1"/>
              </w:rPr>
              <w:t>mL</w:t>
            </w:r>
            <w:r w:rsidRPr="005637C6">
              <w:rPr>
                <w:b/>
                <w:bCs/>
                <w:color w:val="000000" w:themeColor="text1"/>
              </w:rPr>
              <w:t>)</w:t>
            </w:r>
          </w:p>
        </w:tc>
        <w:tc>
          <w:tcPr>
            <w:tcW w:w="2823" w:type="dxa"/>
            <w:tcBorders>
              <w:top w:val="single" w:sz="8" w:space="0" w:color="000000"/>
              <w:bottom w:val="single" w:sz="8" w:space="0" w:color="000000"/>
            </w:tcBorders>
            <w:shd w:val="clear" w:color="auto" w:fill="auto"/>
          </w:tcPr>
          <w:p w14:paraId="5E488478" w14:textId="6E0557C9" w:rsidR="00736005" w:rsidRDefault="00B96CE2" w:rsidP="008D0DC0">
            <w:pPr>
              <w:jc w:val="center"/>
            </w:pPr>
            <w:r>
              <w:t>0.56</w:t>
            </w:r>
            <w:r w:rsidR="00F84163">
              <w:t>*</w:t>
            </w:r>
          </w:p>
        </w:tc>
        <w:tc>
          <w:tcPr>
            <w:tcW w:w="3238" w:type="dxa"/>
            <w:tcBorders>
              <w:top w:val="single" w:sz="8" w:space="0" w:color="000000"/>
              <w:bottom w:val="single" w:sz="8" w:space="0" w:color="000000"/>
            </w:tcBorders>
            <w:shd w:val="clear" w:color="auto" w:fill="auto"/>
          </w:tcPr>
          <w:p w14:paraId="1F0EE635" w14:textId="465B7785" w:rsidR="00736005" w:rsidRDefault="00F84163" w:rsidP="008D0DC0">
            <w:pPr>
              <w:jc w:val="center"/>
            </w:pPr>
            <w:r>
              <w:t>0.1</w:t>
            </w:r>
            <w:r w:rsidR="00B96CE2">
              <w:t>3</w:t>
            </w:r>
          </w:p>
        </w:tc>
      </w:tr>
      <w:tr w:rsidR="00736005" w14:paraId="2BD05C58" w14:textId="77777777" w:rsidTr="002B0BDE">
        <w:trPr>
          <w:cantSplit/>
        </w:trPr>
        <w:tc>
          <w:tcPr>
            <w:tcW w:w="3652" w:type="dxa"/>
            <w:shd w:val="clear" w:color="auto" w:fill="auto"/>
          </w:tcPr>
          <w:p w14:paraId="01977E0C" w14:textId="77777777" w:rsidR="00736005" w:rsidRPr="005637C6" w:rsidRDefault="00C418C1" w:rsidP="008D0DC0">
            <w:pPr>
              <w:jc w:val="left"/>
              <w:rPr>
                <w:b/>
                <w:bCs/>
                <w:color w:val="000000" w:themeColor="text1"/>
              </w:rPr>
            </w:pPr>
            <w:r w:rsidRPr="005637C6">
              <w:rPr>
                <w:b/>
                <w:bCs/>
                <w:color w:val="000000" w:themeColor="text1"/>
              </w:rPr>
              <w:t>FVC (% predicted)</w:t>
            </w:r>
          </w:p>
        </w:tc>
        <w:tc>
          <w:tcPr>
            <w:tcW w:w="2823" w:type="dxa"/>
            <w:shd w:val="clear" w:color="auto" w:fill="auto"/>
          </w:tcPr>
          <w:p w14:paraId="2BCB30A2" w14:textId="72629989" w:rsidR="00736005" w:rsidRDefault="00F84163" w:rsidP="008D0DC0">
            <w:pPr>
              <w:jc w:val="center"/>
            </w:pPr>
            <w:r>
              <w:t>0.4</w:t>
            </w:r>
            <w:r w:rsidR="00B96CE2">
              <w:t>8</w:t>
            </w:r>
          </w:p>
        </w:tc>
        <w:tc>
          <w:tcPr>
            <w:tcW w:w="3238" w:type="dxa"/>
            <w:shd w:val="clear" w:color="auto" w:fill="auto"/>
          </w:tcPr>
          <w:p w14:paraId="2D157904" w14:textId="482AF6D4" w:rsidR="00736005" w:rsidRDefault="00F84163" w:rsidP="008D0DC0">
            <w:pPr>
              <w:jc w:val="center"/>
            </w:pPr>
            <w:r>
              <w:t>-0.4</w:t>
            </w:r>
            <w:r w:rsidR="00B96CE2">
              <w:t>4</w:t>
            </w:r>
          </w:p>
        </w:tc>
      </w:tr>
      <w:tr w:rsidR="001B6258" w14:paraId="551AE182" w14:textId="77777777" w:rsidTr="002B0BDE">
        <w:trPr>
          <w:cantSplit/>
        </w:trPr>
        <w:tc>
          <w:tcPr>
            <w:tcW w:w="3652" w:type="dxa"/>
            <w:tcBorders>
              <w:top w:val="single" w:sz="8" w:space="0" w:color="000000"/>
              <w:bottom w:val="single" w:sz="8" w:space="0" w:color="000000"/>
            </w:tcBorders>
            <w:shd w:val="clear" w:color="auto" w:fill="auto"/>
          </w:tcPr>
          <w:p w14:paraId="73735B8B" w14:textId="77777777" w:rsidR="001B6258" w:rsidRPr="005637C6" w:rsidRDefault="001B6258" w:rsidP="006E7762">
            <w:pPr>
              <w:rPr>
                <w:b/>
                <w:color w:val="000000" w:themeColor="text1"/>
              </w:rPr>
            </w:pPr>
            <w:r w:rsidRPr="005637C6">
              <w:rPr>
                <w:b/>
                <w:color w:val="000000" w:themeColor="text1"/>
              </w:rPr>
              <w:t>T</w:t>
            </w:r>
            <w:r w:rsidRPr="005637C6">
              <w:rPr>
                <w:b/>
                <w:color w:val="000000" w:themeColor="text1"/>
                <w:vertAlign w:val="subscript"/>
              </w:rPr>
              <w:t>LCO</w:t>
            </w:r>
            <w:r w:rsidRPr="005637C6">
              <w:rPr>
                <w:b/>
                <w:color w:val="000000" w:themeColor="text1"/>
              </w:rPr>
              <w:t xml:space="preserve"> (mmol.min</w:t>
            </w:r>
            <w:r w:rsidRPr="005637C6">
              <w:rPr>
                <w:b/>
                <w:color w:val="000000" w:themeColor="text1"/>
                <w:vertAlign w:val="superscript"/>
              </w:rPr>
              <w:t>-1</w:t>
            </w:r>
            <w:r w:rsidRPr="005637C6">
              <w:rPr>
                <w:b/>
                <w:color w:val="000000" w:themeColor="text1"/>
              </w:rPr>
              <w:t>.kPa</w:t>
            </w:r>
            <w:r w:rsidRPr="005637C6">
              <w:rPr>
                <w:b/>
                <w:color w:val="000000" w:themeColor="text1"/>
                <w:vertAlign w:val="superscript"/>
              </w:rPr>
              <w:t>-1</w:t>
            </w:r>
            <w:r w:rsidRPr="005637C6">
              <w:rPr>
                <w:b/>
                <w:color w:val="000000" w:themeColor="text1"/>
              </w:rPr>
              <w:t>)</w:t>
            </w:r>
          </w:p>
        </w:tc>
        <w:tc>
          <w:tcPr>
            <w:tcW w:w="2823" w:type="dxa"/>
            <w:tcBorders>
              <w:top w:val="single" w:sz="8" w:space="0" w:color="000000"/>
              <w:bottom w:val="single" w:sz="8" w:space="0" w:color="000000"/>
            </w:tcBorders>
            <w:shd w:val="clear" w:color="auto" w:fill="auto"/>
          </w:tcPr>
          <w:p w14:paraId="2B8BD534" w14:textId="32EE8104" w:rsidR="001B6258" w:rsidRDefault="00B96CE2" w:rsidP="008D0DC0">
            <w:pPr>
              <w:jc w:val="center"/>
            </w:pPr>
            <w:r>
              <w:t>0.81</w:t>
            </w:r>
            <w:r w:rsidR="00F84163">
              <w:t>**</w:t>
            </w:r>
          </w:p>
        </w:tc>
        <w:tc>
          <w:tcPr>
            <w:tcW w:w="3238" w:type="dxa"/>
            <w:tcBorders>
              <w:top w:val="single" w:sz="8" w:space="0" w:color="000000"/>
              <w:bottom w:val="single" w:sz="8" w:space="0" w:color="000000"/>
            </w:tcBorders>
            <w:shd w:val="clear" w:color="auto" w:fill="auto"/>
          </w:tcPr>
          <w:p w14:paraId="2E7EE4C3" w14:textId="334C0759" w:rsidR="001B6258" w:rsidRDefault="000B56D5" w:rsidP="008D0DC0">
            <w:pPr>
              <w:jc w:val="center"/>
            </w:pPr>
            <w:r>
              <w:t>-0.11</w:t>
            </w:r>
          </w:p>
        </w:tc>
      </w:tr>
      <w:tr w:rsidR="001B6258" w14:paraId="2180AF4C" w14:textId="77777777" w:rsidTr="002B0BDE">
        <w:trPr>
          <w:cantSplit/>
        </w:trPr>
        <w:tc>
          <w:tcPr>
            <w:tcW w:w="3652" w:type="dxa"/>
            <w:shd w:val="clear" w:color="auto" w:fill="auto"/>
          </w:tcPr>
          <w:p w14:paraId="034A1BCF" w14:textId="77777777" w:rsidR="001B6258" w:rsidRPr="005637C6" w:rsidRDefault="001B6258" w:rsidP="006E7762">
            <w:pPr>
              <w:rPr>
                <w:b/>
                <w:color w:val="000000" w:themeColor="text1"/>
              </w:rPr>
            </w:pPr>
            <w:r w:rsidRPr="005637C6">
              <w:rPr>
                <w:b/>
                <w:color w:val="000000" w:themeColor="text1"/>
              </w:rPr>
              <w:t>T</w:t>
            </w:r>
            <w:r w:rsidRPr="005637C6">
              <w:rPr>
                <w:b/>
                <w:color w:val="000000" w:themeColor="text1"/>
                <w:vertAlign w:val="subscript"/>
              </w:rPr>
              <w:t xml:space="preserve">LCO </w:t>
            </w:r>
            <w:r w:rsidRPr="005637C6">
              <w:rPr>
                <w:b/>
                <w:color w:val="000000" w:themeColor="text1"/>
              </w:rPr>
              <w:t>(% predicted)</w:t>
            </w:r>
          </w:p>
        </w:tc>
        <w:tc>
          <w:tcPr>
            <w:tcW w:w="2823" w:type="dxa"/>
            <w:shd w:val="clear" w:color="auto" w:fill="auto"/>
          </w:tcPr>
          <w:p w14:paraId="4D199709" w14:textId="3B06B309" w:rsidR="001B6258" w:rsidRDefault="00B96CE2" w:rsidP="008D0DC0">
            <w:pPr>
              <w:jc w:val="center"/>
            </w:pPr>
            <w:r>
              <w:t>0.69</w:t>
            </w:r>
            <w:r w:rsidR="000B56D5">
              <w:t>**</w:t>
            </w:r>
          </w:p>
        </w:tc>
        <w:tc>
          <w:tcPr>
            <w:tcW w:w="3238" w:type="dxa"/>
            <w:shd w:val="clear" w:color="auto" w:fill="auto"/>
          </w:tcPr>
          <w:p w14:paraId="69C40F02" w14:textId="2E712044" w:rsidR="001B6258" w:rsidRDefault="000B56D5" w:rsidP="008D0DC0">
            <w:pPr>
              <w:jc w:val="center"/>
            </w:pPr>
            <w:r>
              <w:t>-0.3</w:t>
            </w:r>
            <w:r w:rsidR="00B96CE2">
              <w:t>9</w:t>
            </w:r>
          </w:p>
        </w:tc>
      </w:tr>
      <w:tr w:rsidR="001B6258" w14:paraId="4CEEFE16" w14:textId="77777777" w:rsidTr="002B0BDE">
        <w:trPr>
          <w:cantSplit/>
        </w:trPr>
        <w:tc>
          <w:tcPr>
            <w:tcW w:w="3652" w:type="dxa"/>
            <w:tcBorders>
              <w:top w:val="single" w:sz="8" w:space="0" w:color="000000"/>
            </w:tcBorders>
            <w:shd w:val="clear" w:color="auto" w:fill="auto"/>
          </w:tcPr>
          <w:p w14:paraId="60D1BBD7" w14:textId="77777777" w:rsidR="001B6258" w:rsidRPr="005637C6" w:rsidRDefault="001B6258" w:rsidP="006E7762">
            <w:pPr>
              <w:rPr>
                <w:b/>
                <w:color w:val="000000" w:themeColor="text1"/>
              </w:rPr>
            </w:pPr>
            <w:r w:rsidRPr="005637C6">
              <w:rPr>
                <w:b/>
                <w:color w:val="000000" w:themeColor="text1"/>
              </w:rPr>
              <w:t>K</w:t>
            </w:r>
            <w:r w:rsidRPr="005637C6">
              <w:rPr>
                <w:b/>
                <w:color w:val="000000" w:themeColor="text1"/>
                <w:vertAlign w:val="subscript"/>
              </w:rPr>
              <w:t>CO</w:t>
            </w:r>
            <w:r w:rsidRPr="005637C6">
              <w:rPr>
                <w:b/>
                <w:color w:val="000000" w:themeColor="text1"/>
              </w:rPr>
              <w:t xml:space="preserve"> (mmol.min</w:t>
            </w:r>
            <w:r w:rsidRPr="005637C6">
              <w:rPr>
                <w:b/>
                <w:color w:val="000000" w:themeColor="text1"/>
                <w:vertAlign w:val="superscript"/>
              </w:rPr>
              <w:t>-1</w:t>
            </w:r>
            <w:r w:rsidRPr="005637C6">
              <w:rPr>
                <w:b/>
                <w:color w:val="000000" w:themeColor="text1"/>
              </w:rPr>
              <w:t>.kPa</w:t>
            </w:r>
            <w:r w:rsidRPr="005637C6">
              <w:rPr>
                <w:b/>
                <w:color w:val="000000" w:themeColor="text1"/>
                <w:vertAlign w:val="superscript"/>
              </w:rPr>
              <w:t>-1</w:t>
            </w:r>
            <w:r w:rsidRPr="005637C6">
              <w:rPr>
                <w:b/>
                <w:color w:val="000000" w:themeColor="text1"/>
              </w:rPr>
              <w:t>L</w:t>
            </w:r>
            <w:r w:rsidRPr="005637C6">
              <w:rPr>
                <w:b/>
                <w:color w:val="000000" w:themeColor="text1"/>
                <w:vertAlign w:val="superscript"/>
              </w:rPr>
              <w:t>-1</w:t>
            </w:r>
            <w:r w:rsidRPr="005637C6">
              <w:rPr>
                <w:b/>
                <w:color w:val="000000" w:themeColor="text1"/>
              </w:rPr>
              <w:t>)</w:t>
            </w:r>
          </w:p>
        </w:tc>
        <w:tc>
          <w:tcPr>
            <w:tcW w:w="2823" w:type="dxa"/>
            <w:tcBorders>
              <w:top w:val="single" w:sz="8" w:space="0" w:color="000000"/>
              <w:bottom w:val="single" w:sz="8" w:space="0" w:color="000000"/>
            </w:tcBorders>
            <w:shd w:val="clear" w:color="auto" w:fill="auto"/>
          </w:tcPr>
          <w:p w14:paraId="69202103" w14:textId="755FF079" w:rsidR="001B6258" w:rsidRDefault="000B56D5" w:rsidP="008D0DC0">
            <w:pPr>
              <w:jc w:val="center"/>
            </w:pPr>
            <w:r>
              <w:t>0.48</w:t>
            </w:r>
          </w:p>
        </w:tc>
        <w:tc>
          <w:tcPr>
            <w:tcW w:w="3238" w:type="dxa"/>
            <w:tcBorders>
              <w:top w:val="single" w:sz="8" w:space="0" w:color="000000"/>
            </w:tcBorders>
            <w:shd w:val="clear" w:color="auto" w:fill="auto"/>
          </w:tcPr>
          <w:p w14:paraId="109F5E3D" w14:textId="44EFA226" w:rsidR="001B6258" w:rsidRDefault="000B56D5" w:rsidP="008D0DC0">
            <w:pPr>
              <w:jc w:val="center"/>
            </w:pPr>
            <w:r>
              <w:t>-0.16</w:t>
            </w:r>
          </w:p>
        </w:tc>
      </w:tr>
    </w:tbl>
    <w:p w14:paraId="0796671D" w14:textId="755E1E0F" w:rsidR="00736005" w:rsidRPr="004A4CE0" w:rsidRDefault="00F84163" w:rsidP="006E7762">
      <w:pPr>
        <w:pStyle w:val="Aftertable"/>
      </w:pPr>
      <w:r>
        <w:t xml:space="preserve">* p &lt; 0.05; ** p </w:t>
      </w:r>
      <w:r w:rsidR="000B56D5">
        <w:t>&lt; 0.0</w:t>
      </w:r>
      <w:r>
        <w:t>1</w:t>
      </w:r>
      <w:r w:rsidR="00DC01B2">
        <w:t>. FVC: forced vital capacity; T</w:t>
      </w:r>
      <w:r w:rsidR="00DC01B2" w:rsidRPr="00DC01B2">
        <w:rPr>
          <w:vertAlign w:val="subscript"/>
        </w:rPr>
        <w:t>LCO</w:t>
      </w:r>
      <w:r w:rsidR="00DC01B2">
        <w:t>: transfer factor of the lungs for carbon monoxide; K</w:t>
      </w:r>
      <w:r w:rsidR="00DC01B2" w:rsidRPr="00DC01B2">
        <w:rPr>
          <w:vertAlign w:val="subscript"/>
        </w:rPr>
        <w:t>CO</w:t>
      </w:r>
      <w:r w:rsidR="00DC01B2">
        <w:t>: transfer coefficient of the lungs for carbon monoxide</w:t>
      </w:r>
      <w:r w:rsidR="00126206">
        <w:t>; ISWT: incremental shuttle walk test; spO</w:t>
      </w:r>
      <w:r w:rsidR="00126206" w:rsidRPr="00126206">
        <w:rPr>
          <w:vertAlign w:val="subscript"/>
        </w:rPr>
        <w:t>2</w:t>
      </w:r>
      <w:r w:rsidR="00126206">
        <w:t>: oxygen saturation percentage</w:t>
      </w:r>
      <w:r w:rsidR="00DC01B2">
        <w:t>.</w:t>
      </w:r>
    </w:p>
    <w:p w14:paraId="2FFE8433" w14:textId="77777777" w:rsidR="004A4CE0" w:rsidRDefault="004A4CE0" w:rsidP="004A4CE0">
      <w:pPr>
        <w:pStyle w:val="Heading3"/>
      </w:pPr>
      <w:r>
        <w:t>Baseline GAP Score</w:t>
      </w:r>
      <w:r w:rsidR="002D4965">
        <w:t xml:space="preserve"> Data</w:t>
      </w:r>
    </w:p>
    <w:p w14:paraId="52226900" w14:textId="01CCC44B" w:rsidR="008E2828" w:rsidRDefault="008E2828" w:rsidP="000A5295">
      <w:r>
        <w:t>Mean and standard deviation of the baseline GAP score</w:t>
      </w:r>
      <w:r w:rsidR="008B6457">
        <w:t xml:space="preserve"> comprised from demographic and PFT data as previously described</w:t>
      </w:r>
      <w:r>
        <w:t xml:space="preserve"> was </w:t>
      </w:r>
      <w:r w:rsidR="00A5733A">
        <w:t>4.06 and 1.35, respectively</w:t>
      </w:r>
      <w:r w:rsidR="00FB34D9">
        <w:t>.</w:t>
      </w:r>
      <w:r w:rsidR="008B6457">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8B6457">
        <w:fldChar w:fldCharType="separate"/>
      </w:r>
      <w:r w:rsidR="008E7684" w:rsidRPr="008E7684">
        <w:rPr>
          <w:noProof/>
          <w:vertAlign w:val="superscript"/>
        </w:rPr>
        <w:t>132</w:t>
      </w:r>
      <w:r w:rsidR="008B6457">
        <w:fldChar w:fldCharType="end"/>
      </w:r>
    </w:p>
    <w:p w14:paraId="0D2301FD" w14:textId="3243A08B" w:rsidR="004B1739" w:rsidRDefault="0040192E" w:rsidP="009A0347">
      <w:pPr>
        <w:pStyle w:val="figure"/>
      </w:pPr>
      <w:r>
        <w:rPr>
          <w:noProof/>
          <w:lang w:eastAsia="en-GB"/>
        </w:rPr>
        <w:drawing>
          <wp:inline distT="0" distB="0" distL="0" distR="0" wp14:anchorId="1FE54497" wp14:editId="611308C0">
            <wp:extent cx="4211955" cy="2918460"/>
            <wp:effectExtent l="0" t="0" r="0" b="0"/>
            <wp:docPr id="5" name="Picture 5" descr="Histogram of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stogram of GAP"/>
                    <pic:cNvPicPr>
                      <a:picLocks noChangeAspect="1" noChangeArrowheads="1"/>
                    </pic:cNvPicPr>
                  </pic:nvPicPr>
                  <pic:blipFill>
                    <a:blip r:embed="rId73">
                      <a:extLst>
                        <a:ext uri="{28A0092B-C50C-407E-A947-70E740481C1C}">
                          <a14:useLocalDpi xmlns:a14="http://schemas.microsoft.com/office/drawing/2010/main" val="0"/>
                        </a:ext>
                      </a:extLst>
                    </a:blip>
                    <a:srcRect b="-6561"/>
                    <a:stretch>
                      <a:fillRect/>
                    </a:stretch>
                  </pic:blipFill>
                  <pic:spPr bwMode="auto">
                    <a:xfrm>
                      <a:off x="0" y="0"/>
                      <a:ext cx="4211955" cy="2918460"/>
                    </a:xfrm>
                    <a:prstGeom prst="rect">
                      <a:avLst/>
                    </a:prstGeom>
                    <a:noFill/>
                    <a:ln>
                      <a:noFill/>
                    </a:ln>
                  </pic:spPr>
                </pic:pic>
              </a:graphicData>
            </a:graphic>
          </wp:inline>
        </w:drawing>
      </w:r>
    </w:p>
    <w:p w14:paraId="13100A59" w14:textId="3A708248" w:rsidR="00931563" w:rsidRDefault="000303A8" w:rsidP="004B1739">
      <w:pPr>
        <w:pStyle w:val="Caption"/>
      </w:pPr>
      <w:bookmarkStart w:id="4052" w:name="_Toc494795743"/>
      <w:bookmarkStart w:id="4053" w:name="_Toc3145338"/>
      <w:r>
        <w:t>Figure</w:t>
      </w:r>
      <w:r w:rsidR="004B1739">
        <w:t xml:space="preserve"> </w:t>
      </w:r>
      <w:ins w:id="4054"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05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056" w:author="Nicholas Weatherley" w:date="2019-03-05T22:36:00Z">
        <w:r w:rsidR="00D5585D">
          <w:rPr>
            <w:noProof/>
          </w:rPr>
          <w:t>14</w:t>
        </w:r>
        <w:r w:rsidR="00D5585D">
          <w:fldChar w:fldCharType="end"/>
        </w:r>
      </w:ins>
      <w:ins w:id="4057" w:author="Windows User" w:date="2018-11-01T14:27:00Z">
        <w:del w:id="4058" w:author="Nicholas Weatherley" w:date="2019-03-05T22:36:00Z">
          <w:r w:rsidR="002F70B6" w:rsidDel="00D5585D">
            <w:fldChar w:fldCharType="begin"/>
          </w:r>
          <w:r w:rsidR="002F70B6" w:rsidDel="00D5585D">
            <w:delInstrText xml:space="preserve"> STYLEREF 1 \s </w:delInstrText>
          </w:r>
        </w:del>
      </w:ins>
      <w:del w:id="4059" w:author="Nicholas Weatherley" w:date="2019-03-05T22:36:00Z">
        <w:r w:rsidR="002F70B6" w:rsidDel="00D5585D">
          <w:fldChar w:fldCharType="separate"/>
        </w:r>
        <w:r w:rsidR="0024585E" w:rsidDel="00D5585D">
          <w:rPr>
            <w:noProof/>
          </w:rPr>
          <w:delText>3</w:delText>
        </w:r>
      </w:del>
      <w:ins w:id="4060" w:author="Windows User" w:date="2018-11-01T14:27:00Z">
        <w:del w:id="406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062" w:author="Nicholas Weatherley" w:date="2019-03-05T22:36:00Z">
        <w:r w:rsidR="002F70B6" w:rsidDel="00D5585D">
          <w:fldChar w:fldCharType="end"/>
        </w:r>
      </w:del>
      <w:del w:id="406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r w:rsidR="004B1739">
        <w:t xml:space="preserve">: </w:t>
      </w:r>
      <w:r w:rsidR="006167B8">
        <w:t xml:space="preserve">Baseline </w:t>
      </w:r>
      <w:r w:rsidR="004B1739">
        <w:t>GAP score histogram</w:t>
      </w:r>
      <w:bookmarkEnd w:id="4052"/>
      <w:bookmarkEnd w:id="4053"/>
    </w:p>
    <w:p w14:paraId="6969BE17" w14:textId="77777777" w:rsidR="004B1739" w:rsidRPr="004B1739" w:rsidRDefault="004B1739" w:rsidP="004B1739">
      <w:pPr>
        <w:pStyle w:val="Figuretext"/>
      </w:pPr>
      <w:r>
        <w:t>Range of integer values from 0 to 8.</w:t>
      </w:r>
    </w:p>
    <w:p w14:paraId="18AE5651" w14:textId="3F68D7D3" w:rsidR="00954432" w:rsidRDefault="001A68E9" w:rsidP="004A68A1">
      <w:pPr>
        <w:pStyle w:val="Heading2"/>
      </w:pPr>
      <w:bookmarkStart w:id="4064" w:name="_Toc3145072"/>
      <w:r>
        <w:lastRenderedPageBreak/>
        <w:t>Computed Tomography</w:t>
      </w:r>
      <w:bookmarkEnd w:id="4064"/>
    </w:p>
    <w:p w14:paraId="248A7B2E" w14:textId="23C7CA4D" w:rsidR="00E07CB3" w:rsidRPr="00E07CB3" w:rsidRDefault="00A30EA1" w:rsidP="00E07CB3">
      <w:r w:rsidRPr="00A30EA1">
        <w:t>When per</w:t>
      </w:r>
      <w:r>
        <w:t>formed at the local centre, HRCT</w:t>
      </w:r>
      <w:r w:rsidRPr="00A30EA1">
        <w:t xml:space="preserve"> images were acquired on a 64-slice MDCT (Light-Speed General Electric </w:t>
      </w:r>
      <w:del w:id="4065" w:author="Windows User" w:date="2018-10-31T09:48:00Z">
        <w:r w:rsidRPr="00A30EA1" w:rsidDel="007835BF">
          <w:delText>Medical</w:delText>
        </w:r>
      </w:del>
      <w:ins w:id="4066" w:author="Windows User" w:date="2018-10-31T09:48:00Z">
        <w:r w:rsidR="007835BF">
          <w:t>Heathcare</w:t>
        </w:r>
      </w:ins>
      <w:r w:rsidRPr="00A30EA1">
        <w:t xml:space="preserve">) during a single breath-hold. Typical acquisition parameters were: 100 mA with automated dose reduction, 120 kV, pitch of 1, rotation time 0.5 s and 0.625-mm collimation, field of view = 400×400 </w:t>
      </w:r>
      <w:r>
        <w:t>mm, acquisition matrix 512× 512</w:t>
      </w:r>
      <w:r w:rsidRPr="00A30EA1">
        <w:t>.</w:t>
      </w:r>
      <w:r>
        <w:t xml:space="preserve"> Reconstructions with a minimum of 1.25mm thick slices were used for diagnostic and analytical purposes.</w:t>
      </w:r>
    </w:p>
    <w:p w14:paraId="251852AC" w14:textId="442C3E9D" w:rsidR="009B3D66" w:rsidRDefault="009B3D66" w:rsidP="001A68E9">
      <w:pPr>
        <w:pStyle w:val="Heading3"/>
      </w:pPr>
      <w:r>
        <w:t>Method of Analysis</w:t>
      </w:r>
    </w:p>
    <w:p w14:paraId="45F95591" w14:textId="4DD5B5E3" w:rsidR="007B48DF" w:rsidRDefault="007B48DF" w:rsidP="007B48DF">
      <w:pPr>
        <w:pStyle w:val="Heading4"/>
      </w:pPr>
      <w:r>
        <w:t>Qualitative</w:t>
      </w:r>
    </w:p>
    <w:p w14:paraId="1F11EA23" w14:textId="74160EC6" w:rsidR="00616399" w:rsidRDefault="00616399" w:rsidP="007B48DF">
      <w:r>
        <w:t>All scans were discussed at multidisciplinary team meetings with two experienced thoracic radiologists. Their report was used to describe the presence of ILD abnormalities on the images and distinguish</w:t>
      </w:r>
      <w:r w:rsidR="00867668">
        <w:t xml:space="preserve"> radiological</w:t>
      </w:r>
      <w:r>
        <w:t xml:space="preserve"> </w:t>
      </w:r>
      <w:r w:rsidR="00867668">
        <w:t>interstitial pathology</w:t>
      </w:r>
      <w:r>
        <w:t xml:space="preserve"> for qualitative analysis.</w:t>
      </w:r>
    </w:p>
    <w:p w14:paraId="1AAF987D" w14:textId="0134DB6C" w:rsidR="007B48DF" w:rsidRDefault="007B48DF" w:rsidP="007B48DF">
      <w:pPr>
        <w:pStyle w:val="Heading4"/>
      </w:pPr>
      <w:r>
        <w:t>Quantitative</w:t>
      </w:r>
    </w:p>
    <w:p w14:paraId="63D277C7" w14:textId="396037E8" w:rsidR="00616399" w:rsidRDefault="00616399" w:rsidP="00616399">
      <w:r>
        <w:t xml:space="preserve">Baseline images were sent to </w:t>
      </w:r>
      <w:r w:rsidR="00C17AFF">
        <w:t xml:space="preserve">clinical researcher contacts at </w:t>
      </w:r>
      <w:r>
        <w:t xml:space="preserve">the Mayo Clinic </w:t>
      </w:r>
      <w:r w:rsidR="00C17AFF">
        <w:t>(Roc</w:t>
      </w:r>
      <w:r w:rsidR="00CE0C5D">
        <w:t>h</w:t>
      </w:r>
      <w:r w:rsidR="00C17AFF">
        <w:t xml:space="preserve">ester, MN, USA) for analysis with the </w:t>
      </w:r>
      <w:r w:rsidR="00C17AFF" w:rsidRPr="00C17AFF">
        <w:t>Computer-aided lung informatics for p</w:t>
      </w:r>
      <w:r w:rsidR="00C17AFF">
        <w:t>athology evaluation and rating (CALIPER)</w:t>
      </w:r>
      <w:r w:rsidR="00E71723">
        <w:t xml:space="preserve"> quantitative CT algorithm</w:t>
      </w:r>
      <w:r w:rsidR="00C17AFF">
        <w:t>.</w:t>
      </w:r>
      <w:r w:rsidR="00C17AFF">
        <w:fldChar w:fldCharType="begin"/>
      </w:r>
      <w:r w:rsidR="00BE0F3E">
        <w:instrText xml:space="preserve"> ADDIN EN.CITE &lt;EndNote&gt;&lt;Cite&gt;&lt;Author&gt;Maldonado&lt;/Author&gt;&lt;Year&gt;2012&lt;/Year&gt;&lt;RecNum&gt;388&lt;/RecNum&gt;&lt;DisplayText&gt;&lt;style face="superscript"&gt;255&lt;/style&gt;&lt;/DisplayText&gt;&lt;record&gt;&lt;rec-number&gt;388&lt;/rec-number&gt;&lt;foreign-keys&gt;&lt;key app="EN" db-id="52evaf50e9fe5cewd9b555d6wtw099s0pzrz" timestamp="1438872992" guid="d4a267a5-0666-4986-a998-1d096e621d01"&gt;388&lt;/key&gt;&lt;/foreign-keys&gt;&lt;ref-type name="Journal Article"&gt;17&lt;/ref-type&gt;&lt;contributors&gt;&lt;authors&gt;&lt;author&gt;Maldonado, Fabien&lt;/author&gt;&lt;author&gt;Raghunath, Sushravya&lt;/author&gt;&lt;author&gt;Aubry, Marie Christine&lt;/author&gt;&lt;author&gt;Bartholmai, Brian&lt;/author&gt;&lt;author&gt;Boland Froemming, Jennifer&lt;/author&gt;&lt;author&gt;De Andrade, Mariza&lt;/author&gt;&lt;author&gt;Karwoski, Ronald&lt;/author&gt;&lt;author&gt;Rajagopalan, Srinivasan&lt;/author&gt;&lt;author&gt;Robb, Richard&lt;/author&gt;&lt;author&gt;Yang, Ping&lt;/author&gt;&lt;author&gt;Yi, Eunhee&lt;/author&gt;&lt;author&gt;Peikert, Tobias&lt;/author&gt;&lt;/authors&gt;&lt;/contributors&gt;&lt;titles&gt;&lt;title&gt;Validation of CALIPER (Computer-aided lung informatics for pathology evaluation and rating) for the non-invasive assessment of pulmonary nodules of the adenocarcinoma spectrum&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volume&gt;40&lt;/volume&gt;&lt;number&gt;Suppl 56&lt;/number&gt;&lt;dates&gt;&lt;year&gt;2012&lt;/year&gt;&lt;pub-dates&gt;&lt;date&gt;September 1, 2012&lt;/date&gt;&lt;/pub-dates&gt;&lt;/dates&gt;&lt;urls&gt;&lt;related-urls&gt;&lt;url&gt;http://erj.ersjournals.com/content/40/Suppl_56/P4184.abstract&lt;/url&gt;&lt;/related-urls&gt;&lt;/urls&gt;&lt;/record&gt;&lt;/Cite&gt;&lt;/EndNote&gt;</w:instrText>
      </w:r>
      <w:r w:rsidR="00C17AFF">
        <w:fldChar w:fldCharType="separate"/>
      </w:r>
      <w:r w:rsidR="00132294" w:rsidRPr="00132294">
        <w:rPr>
          <w:noProof/>
          <w:vertAlign w:val="superscript"/>
        </w:rPr>
        <w:t>255</w:t>
      </w:r>
      <w:r w:rsidR="00C17AFF">
        <w:fldChar w:fldCharType="end"/>
      </w:r>
      <w:r w:rsidR="00C17AFF">
        <w:t xml:space="preserve"> As previously outlined in chapter 2, CALIPER </w:t>
      </w:r>
      <w:r w:rsidR="00E71723">
        <w:t>has been shown to quantitatively assess CT imaging features of ILD and provides an estimate of amount of lung affected by ILD features.</w:t>
      </w:r>
      <w:r w:rsidR="00E71723">
        <w:fldChar w:fldCharType="begin">
          <w:fldData xml:space="preserve">PEVuZE5vdGU+PENpdGU+PEF1dGhvcj5KYWNvYjwvQXV0aG9yPjxZZWFyPjIwMTY8L1llYXI+PFJl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==
</w:fldData>
        </w:fldChar>
      </w:r>
      <w:r w:rsidR="0036794D">
        <w:instrText xml:space="preserve"> ADDIN EN.CITE </w:instrText>
      </w:r>
      <w:r w:rsidR="0036794D">
        <w:fldChar w:fldCharType="begin">
          <w:fldData xml:space="preserve">PEVuZE5vdGU+PENpdGU+PEF1dGhvcj5KYWNvYjwvQXV0aG9yPjxZZWFyPjIwMTY8L1llYXI+PFJl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==
</w:fldData>
        </w:fldChar>
      </w:r>
      <w:r w:rsidR="0036794D">
        <w:instrText xml:space="preserve"> ADDIN EN.CITE.DATA </w:instrText>
      </w:r>
      <w:r w:rsidR="0036794D">
        <w:fldChar w:fldCharType="end"/>
      </w:r>
      <w:r w:rsidR="00E71723">
        <w:fldChar w:fldCharType="separate"/>
      </w:r>
      <w:r w:rsidR="0036794D" w:rsidRPr="0036794D">
        <w:rPr>
          <w:noProof/>
          <w:vertAlign w:val="superscript"/>
        </w:rPr>
        <w:t>259, 375, 376</w:t>
      </w:r>
      <w:r w:rsidR="00E71723">
        <w:fldChar w:fldCharType="end"/>
      </w:r>
      <w:r w:rsidR="00E71723">
        <w:t xml:space="preserve"> These features include low attenuation area (LAA), defined by Hounsfield unit value &lt;-950 indicative of emphysema, ground glass opacity, honeycomb cysts, reticulation, vessel volume and normal lung tissue. An example </w:t>
      </w:r>
      <w:r w:rsidR="00995BE2">
        <w:t xml:space="preserve">output is provided in </w:t>
      </w:r>
      <w:r w:rsidR="000303A8">
        <w:t>Figure</w:t>
      </w:r>
      <w:r w:rsidR="00995BE2">
        <w:t xml:space="preserve"> 3.15</w:t>
      </w:r>
      <w:r w:rsidR="00E71723">
        <w:t>.</w:t>
      </w:r>
    </w:p>
    <w:p w14:paraId="26DAD745" w14:textId="77777777" w:rsidR="008C05F0" w:rsidRDefault="008C05F0" w:rsidP="008C05F0">
      <w:pPr>
        <w:pStyle w:val="figure"/>
      </w:pPr>
      <w:r>
        <w:rPr>
          <w:noProof/>
          <w:lang w:eastAsia="en-GB"/>
        </w:rPr>
        <w:lastRenderedPageBreak/>
        <w:drawing>
          <wp:inline distT="0" distB="0" distL="0" distR="0" wp14:anchorId="3E5A7888" wp14:editId="2452D572">
            <wp:extent cx="5948468" cy="5435938"/>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LIPER example.pdf"/>
                    <pic:cNvPicPr/>
                  </pic:nvPicPr>
                  <pic:blipFill rotWithShape="1">
                    <a:blip r:embed="rId74">
                      <a:extLst>
                        <a:ext uri="{28A0092B-C50C-407E-A947-70E740481C1C}">
                          <a14:useLocalDpi xmlns:a14="http://schemas.microsoft.com/office/drawing/2010/main" val="0"/>
                        </a:ext>
                      </a:extLst>
                    </a:blip>
                    <a:srcRect r="38444"/>
                    <a:stretch/>
                  </pic:blipFill>
                  <pic:spPr bwMode="auto">
                    <a:xfrm>
                      <a:off x="0" y="0"/>
                      <a:ext cx="5956232" cy="5443033"/>
                    </a:xfrm>
                    <a:prstGeom prst="rect">
                      <a:avLst/>
                    </a:prstGeom>
                    <a:ln>
                      <a:noFill/>
                    </a:ln>
                    <a:extLst>
                      <a:ext uri="{53640926-AAD7-44D8-BBD7-CCE9431645EC}">
                        <a14:shadowObscured xmlns:a14="http://schemas.microsoft.com/office/drawing/2010/main"/>
                      </a:ext>
                    </a:extLst>
                  </pic:spPr>
                </pic:pic>
              </a:graphicData>
            </a:graphic>
          </wp:inline>
        </w:drawing>
      </w:r>
    </w:p>
    <w:p w14:paraId="5EE730EA" w14:textId="541683DF" w:rsidR="00525739" w:rsidRDefault="000303A8" w:rsidP="008C05F0">
      <w:pPr>
        <w:pStyle w:val="Caption"/>
      </w:pPr>
      <w:bookmarkStart w:id="4067" w:name="_Toc3145339"/>
      <w:r>
        <w:t>Figure</w:t>
      </w:r>
      <w:r w:rsidR="008C05F0">
        <w:t xml:space="preserve"> </w:t>
      </w:r>
      <w:ins w:id="4068"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06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070" w:author="Nicholas Weatherley" w:date="2019-03-05T22:36:00Z">
        <w:r w:rsidR="00D5585D">
          <w:rPr>
            <w:noProof/>
          </w:rPr>
          <w:t>15</w:t>
        </w:r>
        <w:r w:rsidR="00D5585D">
          <w:fldChar w:fldCharType="end"/>
        </w:r>
      </w:ins>
      <w:ins w:id="4071" w:author="Windows User" w:date="2018-11-01T14:27:00Z">
        <w:del w:id="4072" w:author="Nicholas Weatherley" w:date="2019-03-05T22:36:00Z">
          <w:r w:rsidR="002F70B6" w:rsidDel="00D5585D">
            <w:fldChar w:fldCharType="begin"/>
          </w:r>
          <w:r w:rsidR="002F70B6" w:rsidDel="00D5585D">
            <w:delInstrText xml:space="preserve"> STYLEREF 1 \s </w:delInstrText>
          </w:r>
        </w:del>
      </w:ins>
      <w:del w:id="4073" w:author="Nicholas Weatherley" w:date="2019-03-05T22:36:00Z">
        <w:r w:rsidR="002F70B6" w:rsidDel="00D5585D">
          <w:fldChar w:fldCharType="separate"/>
        </w:r>
        <w:r w:rsidR="0024585E" w:rsidDel="00D5585D">
          <w:rPr>
            <w:noProof/>
          </w:rPr>
          <w:delText>3</w:delText>
        </w:r>
      </w:del>
      <w:ins w:id="4074" w:author="Windows User" w:date="2018-11-01T14:27:00Z">
        <w:del w:id="407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076" w:author="Nicholas Weatherley" w:date="2019-03-05T22:36:00Z">
        <w:r w:rsidR="002F70B6" w:rsidDel="00D5585D">
          <w:fldChar w:fldCharType="end"/>
        </w:r>
      </w:del>
      <w:del w:id="407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5</w:delText>
        </w:r>
        <w:r w:rsidR="00C87381" w:rsidDel="00135BE2">
          <w:fldChar w:fldCharType="end"/>
        </w:r>
      </w:del>
      <w:r w:rsidR="008C05F0">
        <w:t>: Example CALIPER output</w:t>
      </w:r>
      <w:bookmarkEnd w:id="4067"/>
    </w:p>
    <w:p w14:paraId="7D02C1F2" w14:textId="26807C60" w:rsidR="008C05F0" w:rsidRPr="008C05F0" w:rsidRDefault="00F416EF" w:rsidP="008C05F0">
      <w:pPr>
        <w:pStyle w:val="Figuretext"/>
      </w:pPr>
      <w:r>
        <w:t>This quantitative output from this participant demonstrates a full range of pathological features assessed by the CALIPER software, including the typical basal predominant interstitial features on ground glass, reticulation and honeycombing, as well as small volumes of low attenuation area (LAA) in the upper lobes suggestive of co-existent emphysema.</w:t>
      </w:r>
    </w:p>
    <w:p w14:paraId="79C98CD2" w14:textId="4EB8019A" w:rsidR="009B3D66" w:rsidRDefault="009B3D66" w:rsidP="001A68E9">
      <w:pPr>
        <w:pStyle w:val="Heading3"/>
      </w:pPr>
      <w:r>
        <w:t>Results</w:t>
      </w:r>
    </w:p>
    <w:p w14:paraId="312063C3" w14:textId="25F16971" w:rsidR="009B3D66" w:rsidRDefault="00085396" w:rsidP="00085396">
      <w:pPr>
        <w:pStyle w:val="Heading4"/>
      </w:pPr>
      <w:r>
        <w:t>Data Quality</w:t>
      </w:r>
    </w:p>
    <w:p w14:paraId="3966E1C1" w14:textId="102F586A" w:rsidR="00085396" w:rsidRDefault="00A74BC4" w:rsidP="00085396">
      <w:r>
        <w:t xml:space="preserve">Previous data derived from CALIPER has included only non-contrast scans. </w:t>
      </w:r>
      <w:r w:rsidR="001237E9">
        <w:t>Thus,</w:t>
      </w:r>
      <w:r>
        <w:t xml:space="preserve"> t</w:t>
      </w:r>
      <w:r w:rsidR="001237E9">
        <w:t>he t</w:t>
      </w:r>
      <w:r>
        <w:t xml:space="preserve">hree scans </w:t>
      </w:r>
      <w:r w:rsidR="001237E9">
        <w:t xml:space="preserve">in this series </w:t>
      </w:r>
      <w:r>
        <w:t>conducted with contrast</w:t>
      </w:r>
      <w:r w:rsidR="00A620C9">
        <w:t xml:space="preserve"> enhancement</w:t>
      </w:r>
      <w:r>
        <w:t xml:space="preserve"> were prospectively excluded from the analysis, leaving 15 out of 18 scans eligible for quantitative analysis.</w:t>
      </w:r>
      <w:r w:rsidR="00A620C9">
        <w:t xml:space="preserve"> All of these 15 scans were prospectively evaluated by third party collaborators and deemed eligible for inclusion in the analysis.</w:t>
      </w:r>
    </w:p>
    <w:p w14:paraId="3AEF6A74" w14:textId="384D7362" w:rsidR="00085396" w:rsidRDefault="00E54BB4" w:rsidP="00085396">
      <w:pPr>
        <w:pStyle w:val="Heading4"/>
      </w:pPr>
      <w:r>
        <w:lastRenderedPageBreak/>
        <w:t>Parenchymal</w:t>
      </w:r>
      <w:r w:rsidR="00085396">
        <w:t xml:space="preserve"> Outcomes</w:t>
      </w:r>
    </w:p>
    <w:p w14:paraId="6CFB3212" w14:textId="63414162" w:rsidR="00A74BC4" w:rsidRDefault="00C82855" w:rsidP="00A74BC4">
      <w:r>
        <w:t xml:space="preserve">Table </w:t>
      </w:r>
      <w:r w:rsidR="00995BE2">
        <w:t>3.15</w:t>
      </w:r>
      <w:r>
        <w:t xml:space="preserve"> provides summary statistics of the imaging features defined by CALIPER, expressed as a percentage of total lung volume.</w:t>
      </w:r>
    </w:p>
    <w:p w14:paraId="1371C38F" w14:textId="62DE4735" w:rsidR="001622DA" w:rsidRDefault="001622DA" w:rsidP="001622DA">
      <w:pPr>
        <w:pStyle w:val="TableTitle0"/>
      </w:pPr>
      <w:bookmarkStart w:id="4078" w:name="_Toc3145488"/>
      <w:r>
        <w:t xml:space="preserve">Table </w:t>
      </w:r>
      <w:ins w:id="4079"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08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081" w:author="Nicholas Weatherley" w:date="2019-03-04T21:03:00Z">
        <w:r w:rsidR="00E96948">
          <w:rPr>
            <w:noProof/>
          </w:rPr>
          <w:t>15</w:t>
        </w:r>
        <w:r w:rsidR="00E96948">
          <w:fldChar w:fldCharType="end"/>
        </w:r>
      </w:ins>
      <w:ins w:id="4082" w:author="Windows User" w:date="2018-11-01T15:46:00Z">
        <w:del w:id="4083" w:author="Nicholas Weatherley" w:date="2019-03-04T21:03:00Z">
          <w:r w:rsidR="00743FFA" w:rsidDel="00E96948">
            <w:fldChar w:fldCharType="begin"/>
          </w:r>
          <w:r w:rsidR="00743FFA" w:rsidDel="00E96948">
            <w:delInstrText xml:space="preserve"> STYLEREF 1 \s </w:delInstrText>
          </w:r>
        </w:del>
      </w:ins>
      <w:del w:id="4084" w:author="Nicholas Weatherley" w:date="2019-03-04T21:03:00Z">
        <w:r w:rsidR="00743FFA" w:rsidDel="00E96948">
          <w:fldChar w:fldCharType="separate"/>
        </w:r>
        <w:r w:rsidR="0024585E" w:rsidDel="00E96948">
          <w:rPr>
            <w:noProof/>
          </w:rPr>
          <w:delText>3</w:delText>
        </w:r>
      </w:del>
      <w:ins w:id="4085" w:author="Windows User" w:date="2018-11-01T15:46:00Z">
        <w:del w:id="408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087" w:author="Nicholas Weatherley" w:date="2019-03-04T21:03:00Z">
        <w:r w:rsidR="00743FFA" w:rsidDel="00E96948">
          <w:fldChar w:fldCharType="end"/>
        </w:r>
      </w:del>
      <w:del w:id="408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5</w:delText>
        </w:r>
        <w:r w:rsidR="00BB544F" w:rsidDel="004435D9">
          <w:fldChar w:fldCharType="end"/>
        </w:r>
      </w:del>
      <w:r>
        <w:t xml:space="preserve">: Summary </w:t>
      </w:r>
      <w:r w:rsidR="00F236F1">
        <w:t>Quantitative CT parenchyma</w:t>
      </w:r>
      <w:r>
        <w:t xml:space="preserve"> metrics</w:t>
      </w:r>
      <w:bookmarkEnd w:id="4078"/>
    </w:p>
    <w:tbl>
      <w:tblPr>
        <w:tblW w:w="9529"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251"/>
        <w:gridCol w:w="1328"/>
        <w:gridCol w:w="2160"/>
        <w:gridCol w:w="1080"/>
        <w:gridCol w:w="1710"/>
      </w:tblGrid>
      <w:tr w:rsidR="00667633" w14:paraId="7066532A" w14:textId="77777777" w:rsidTr="00667633">
        <w:tc>
          <w:tcPr>
            <w:tcW w:w="3251" w:type="dxa"/>
            <w:tcBorders>
              <w:top w:val="single" w:sz="8" w:space="0" w:color="000000"/>
              <w:bottom w:val="single" w:sz="4" w:space="0" w:color="auto"/>
            </w:tcBorders>
            <w:shd w:val="clear" w:color="auto" w:fill="000000"/>
          </w:tcPr>
          <w:p w14:paraId="452285BC" w14:textId="58BED314" w:rsidR="00667633" w:rsidRPr="00007F6A" w:rsidRDefault="00667633" w:rsidP="008C3F9A">
            <w:pPr>
              <w:jc w:val="center"/>
              <w:rPr>
                <w:b/>
                <w:bCs/>
                <w:color w:val="FFFFFF"/>
              </w:rPr>
            </w:pPr>
            <w:r w:rsidRPr="00007F6A">
              <w:rPr>
                <w:b/>
                <w:bCs/>
                <w:color w:val="FFFFFF"/>
              </w:rPr>
              <w:t>Metric</w:t>
            </w:r>
            <w:r w:rsidR="001A1DA4">
              <w:rPr>
                <w:b/>
                <w:bCs/>
                <w:color w:val="FFFFFF"/>
              </w:rPr>
              <w:t xml:space="preserve"> </w:t>
            </w:r>
            <w:r w:rsidR="001A1DA4">
              <w:rPr>
                <w:b/>
              </w:rPr>
              <w:t>(% of TLV)</w:t>
            </w:r>
          </w:p>
        </w:tc>
        <w:tc>
          <w:tcPr>
            <w:tcW w:w="1328" w:type="dxa"/>
            <w:tcBorders>
              <w:top w:val="single" w:sz="8" w:space="0" w:color="000000"/>
              <w:bottom w:val="single" w:sz="4" w:space="0" w:color="auto"/>
            </w:tcBorders>
            <w:shd w:val="clear" w:color="auto" w:fill="000000"/>
          </w:tcPr>
          <w:p w14:paraId="587164EC" w14:textId="77777777" w:rsidR="00667633" w:rsidRPr="00007F6A" w:rsidRDefault="00667633" w:rsidP="008C3F9A">
            <w:pPr>
              <w:jc w:val="center"/>
              <w:rPr>
                <w:b/>
                <w:bCs/>
                <w:color w:val="FFFFFF"/>
              </w:rPr>
            </w:pPr>
            <w:r w:rsidRPr="00007F6A">
              <w:rPr>
                <w:b/>
                <w:bCs/>
                <w:color w:val="FFFFFF"/>
              </w:rPr>
              <w:t>Median</w:t>
            </w:r>
          </w:p>
        </w:tc>
        <w:tc>
          <w:tcPr>
            <w:tcW w:w="2160" w:type="dxa"/>
            <w:tcBorders>
              <w:top w:val="single" w:sz="8" w:space="0" w:color="000000"/>
              <w:bottom w:val="single" w:sz="4" w:space="0" w:color="auto"/>
            </w:tcBorders>
            <w:shd w:val="clear" w:color="auto" w:fill="000000"/>
          </w:tcPr>
          <w:p w14:paraId="11399398" w14:textId="77777777" w:rsidR="00667633" w:rsidRPr="00007F6A" w:rsidRDefault="00667633" w:rsidP="008C3F9A">
            <w:pPr>
              <w:jc w:val="center"/>
              <w:rPr>
                <w:b/>
                <w:bCs/>
                <w:color w:val="FFFFFF"/>
              </w:rPr>
            </w:pPr>
            <w:r w:rsidRPr="00007F6A">
              <w:rPr>
                <w:b/>
                <w:bCs/>
                <w:color w:val="FFFFFF"/>
              </w:rPr>
              <w:t>IQR</w:t>
            </w:r>
          </w:p>
        </w:tc>
        <w:tc>
          <w:tcPr>
            <w:tcW w:w="1080" w:type="dxa"/>
            <w:tcBorders>
              <w:top w:val="single" w:sz="8" w:space="0" w:color="000000"/>
              <w:bottom w:val="single" w:sz="4" w:space="0" w:color="auto"/>
            </w:tcBorders>
            <w:shd w:val="clear" w:color="auto" w:fill="000000"/>
          </w:tcPr>
          <w:p w14:paraId="68DFEA3C" w14:textId="77777777" w:rsidR="00667633" w:rsidRPr="00007F6A" w:rsidRDefault="00667633" w:rsidP="008C3F9A">
            <w:pPr>
              <w:jc w:val="center"/>
              <w:rPr>
                <w:b/>
                <w:bCs/>
                <w:color w:val="FFFFFF"/>
              </w:rPr>
            </w:pPr>
            <w:r w:rsidRPr="00007F6A">
              <w:rPr>
                <w:b/>
                <w:bCs/>
                <w:color w:val="FFFFFF"/>
              </w:rPr>
              <w:t>Min</w:t>
            </w:r>
          </w:p>
        </w:tc>
        <w:tc>
          <w:tcPr>
            <w:tcW w:w="1710" w:type="dxa"/>
            <w:tcBorders>
              <w:top w:val="single" w:sz="8" w:space="0" w:color="000000"/>
              <w:bottom w:val="single" w:sz="4" w:space="0" w:color="auto"/>
            </w:tcBorders>
            <w:shd w:val="clear" w:color="auto" w:fill="000000"/>
          </w:tcPr>
          <w:p w14:paraId="7129EC97" w14:textId="77777777" w:rsidR="00667633" w:rsidRPr="00007F6A" w:rsidRDefault="00667633" w:rsidP="008C3F9A">
            <w:pPr>
              <w:jc w:val="center"/>
              <w:rPr>
                <w:b/>
                <w:bCs/>
                <w:color w:val="FFFFFF"/>
              </w:rPr>
            </w:pPr>
            <w:r w:rsidRPr="00007F6A">
              <w:rPr>
                <w:b/>
                <w:bCs/>
                <w:color w:val="FFFFFF"/>
              </w:rPr>
              <w:t>Max</w:t>
            </w:r>
          </w:p>
        </w:tc>
      </w:tr>
      <w:tr w:rsidR="004347B7" w14:paraId="1DEAD617" w14:textId="77777777" w:rsidTr="00667633">
        <w:tc>
          <w:tcPr>
            <w:tcW w:w="3251" w:type="dxa"/>
            <w:tcBorders>
              <w:top w:val="single" w:sz="4" w:space="0" w:color="auto"/>
              <w:bottom w:val="nil"/>
            </w:tcBorders>
            <w:shd w:val="clear" w:color="auto" w:fill="auto"/>
          </w:tcPr>
          <w:p w14:paraId="1A712118" w14:textId="5D19FA2C" w:rsidR="004347B7" w:rsidRPr="004347B7" w:rsidRDefault="004347B7" w:rsidP="001A1DA4">
            <w:pPr>
              <w:jc w:val="left"/>
              <w:rPr>
                <w:b/>
              </w:rPr>
            </w:pPr>
            <w:r>
              <w:rPr>
                <w:b/>
              </w:rPr>
              <w:t>Normal</w:t>
            </w:r>
          </w:p>
        </w:tc>
        <w:tc>
          <w:tcPr>
            <w:tcW w:w="1328" w:type="dxa"/>
            <w:tcBorders>
              <w:top w:val="single" w:sz="4" w:space="0" w:color="auto"/>
              <w:bottom w:val="nil"/>
            </w:tcBorders>
            <w:shd w:val="clear" w:color="auto" w:fill="auto"/>
          </w:tcPr>
          <w:p w14:paraId="010F47DA" w14:textId="022E27EA" w:rsidR="004347B7" w:rsidRDefault="001A16CF" w:rsidP="00667633">
            <w:pPr>
              <w:jc w:val="center"/>
            </w:pPr>
            <w:r>
              <w:t>80.0</w:t>
            </w:r>
          </w:p>
        </w:tc>
        <w:tc>
          <w:tcPr>
            <w:tcW w:w="2160" w:type="dxa"/>
            <w:tcBorders>
              <w:top w:val="single" w:sz="4" w:space="0" w:color="auto"/>
              <w:bottom w:val="nil"/>
            </w:tcBorders>
            <w:shd w:val="clear" w:color="auto" w:fill="auto"/>
          </w:tcPr>
          <w:p w14:paraId="4244172A" w14:textId="3C7F4671" w:rsidR="004347B7" w:rsidRDefault="001A16CF" w:rsidP="00667633">
            <w:pPr>
              <w:jc w:val="center"/>
            </w:pPr>
            <w:r>
              <w:t>66.1 – 88.2</w:t>
            </w:r>
          </w:p>
        </w:tc>
        <w:tc>
          <w:tcPr>
            <w:tcW w:w="1080" w:type="dxa"/>
            <w:tcBorders>
              <w:top w:val="single" w:sz="4" w:space="0" w:color="auto"/>
              <w:bottom w:val="nil"/>
            </w:tcBorders>
            <w:shd w:val="clear" w:color="auto" w:fill="auto"/>
          </w:tcPr>
          <w:p w14:paraId="49397D1A" w14:textId="79BE28BA" w:rsidR="004347B7" w:rsidRDefault="001A16CF" w:rsidP="00667633">
            <w:pPr>
              <w:jc w:val="center"/>
            </w:pPr>
            <w:r>
              <w:t>43.1</w:t>
            </w:r>
          </w:p>
        </w:tc>
        <w:tc>
          <w:tcPr>
            <w:tcW w:w="1710" w:type="dxa"/>
            <w:tcBorders>
              <w:top w:val="single" w:sz="4" w:space="0" w:color="auto"/>
              <w:bottom w:val="nil"/>
              <w:right w:val="single" w:sz="4" w:space="0" w:color="auto"/>
            </w:tcBorders>
            <w:shd w:val="clear" w:color="auto" w:fill="auto"/>
          </w:tcPr>
          <w:p w14:paraId="3D812164" w14:textId="0F2D52F2" w:rsidR="004347B7" w:rsidRDefault="001A16CF" w:rsidP="00667633">
            <w:pPr>
              <w:jc w:val="center"/>
            </w:pPr>
            <w:r>
              <w:t>94.9</w:t>
            </w:r>
          </w:p>
        </w:tc>
      </w:tr>
      <w:tr w:rsidR="00667633" w14:paraId="5E64E2C5" w14:textId="77777777" w:rsidTr="00667633">
        <w:tc>
          <w:tcPr>
            <w:tcW w:w="3251" w:type="dxa"/>
            <w:tcBorders>
              <w:top w:val="single" w:sz="4" w:space="0" w:color="auto"/>
              <w:bottom w:val="nil"/>
            </w:tcBorders>
            <w:shd w:val="clear" w:color="auto" w:fill="auto"/>
          </w:tcPr>
          <w:p w14:paraId="232DB3E4" w14:textId="1FF4C3EA" w:rsidR="00667633" w:rsidRPr="004347B7" w:rsidRDefault="00703037" w:rsidP="001A1DA4">
            <w:pPr>
              <w:jc w:val="left"/>
              <w:rPr>
                <w:b/>
              </w:rPr>
            </w:pPr>
            <w:r w:rsidRPr="004347B7">
              <w:rPr>
                <w:b/>
              </w:rPr>
              <w:t>Low attenuation area</w:t>
            </w:r>
            <w:r w:rsidR="001A1DA4">
              <w:rPr>
                <w:b/>
              </w:rPr>
              <w:t xml:space="preserve"> </w:t>
            </w:r>
          </w:p>
        </w:tc>
        <w:tc>
          <w:tcPr>
            <w:tcW w:w="1328" w:type="dxa"/>
            <w:tcBorders>
              <w:top w:val="single" w:sz="4" w:space="0" w:color="auto"/>
              <w:bottom w:val="nil"/>
            </w:tcBorders>
            <w:shd w:val="clear" w:color="auto" w:fill="auto"/>
          </w:tcPr>
          <w:p w14:paraId="2B5AFE55" w14:textId="78C29EAF" w:rsidR="00667633" w:rsidRDefault="001A16CF" w:rsidP="00667633">
            <w:pPr>
              <w:jc w:val="center"/>
            </w:pPr>
            <w:r>
              <w:t>1.3</w:t>
            </w:r>
          </w:p>
        </w:tc>
        <w:tc>
          <w:tcPr>
            <w:tcW w:w="2160" w:type="dxa"/>
            <w:tcBorders>
              <w:top w:val="single" w:sz="4" w:space="0" w:color="auto"/>
              <w:bottom w:val="nil"/>
            </w:tcBorders>
            <w:shd w:val="clear" w:color="auto" w:fill="auto"/>
          </w:tcPr>
          <w:p w14:paraId="5CDBC7D0" w14:textId="47C37DBB" w:rsidR="00667633" w:rsidRDefault="001A4E93" w:rsidP="00667633">
            <w:pPr>
              <w:jc w:val="center"/>
            </w:pPr>
            <w:r>
              <w:t>0.7 – 4.2</w:t>
            </w:r>
          </w:p>
        </w:tc>
        <w:tc>
          <w:tcPr>
            <w:tcW w:w="1080" w:type="dxa"/>
            <w:tcBorders>
              <w:top w:val="single" w:sz="4" w:space="0" w:color="auto"/>
              <w:bottom w:val="nil"/>
            </w:tcBorders>
            <w:shd w:val="clear" w:color="auto" w:fill="auto"/>
          </w:tcPr>
          <w:p w14:paraId="768D5498" w14:textId="60087346" w:rsidR="00667633" w:rsidRDefault="001A4E93" w:rsidP="00667633">
            <w:pPr>
              <w:jc w:val="center"/>
            </w:pPr>
            <w:r>
              <w:t>0.0</w:t>
            </w:r>
          </w:p>
        </w:tc>
        <w:tc>
          <w:tcPr>
            <w:tcW w:w="1710" w:type="dxa"/>
            <w:tcBorders>
              <w:top w:val="single" w:sz="4" w:space="0" w:color="auto"/>
              <w:bottom w:val="nil"/>
              <w:right w:val="single" w:sz="4" w:space="0" w:color="auto"/>
            </w:tcBorders>
            <w:shd w:val="clear" w:color="auto" w:fill="auto"/>
          </w:tcPr>
          <w:p w14:paraId="26F349D9" w14:textId="3F3B1D38" w:rsidR="00667633" w:rsidRDefault="001A4E93" w:rsidP="00667633">
            <w:pPr>
              <w:jc w:val="center"/>
            </w:pPr>
            <w:r>
              <w:t>20.1</w:t>
            </w:r>
          </w:p>
        </w:tc>
      </w:tr>
      <w:tr w:rsidR="00667633" w14:paraId="4D7B65DE" w14:textId="77777777" w:rsidTr="00667633">
        <w:trPr>
          <w:trHeight w:val="660"/>
        </w:trPr>
        <w:tc>
          <w:tcPr>
            <w:tcW w:w="3251" w:type="dxa"/>
            <w:tcBorders>
              <w:top w:val="single" w:sz="8" w:space="0" w:color="000000"/>
              <w:bottom w:val="single" w:sz="8" w:space="0" w:color="000000"/>
            </w:tcBorders>
            <w:shd w:val="clear" w:color="auto" w:fill="auto"/>
          </w:tcPr>
          <w:p w14:paraId="23D8C450" w14:textId="319799D1" w:rsidR="00667633" w:rsidRPr="004347B7" w:rsidRDefault="004347B7" w:rsidP="001A1DA4">
            <w:pPr>
              <w:jc w:val="left"/>
              <w:rPr>
                <w:b/>
              </w:rPr>
            </w:pPr>
            <w:r>
              <w:rPr>
                <w:b/>
              </w:rPr>
              <w:t>Ground glass opacification</w:t>
            </w:r>
          </w:p>
        </w:tc>
        <w:tc>
          <w:tcPr>
            <w:tcW w:w="1328" w:type="dxa"/>
            <w:tcBorders>
              <w:top w:val="single" w:sz="8" w:space="0" w:color="000000"/>
              <w:bottom w:val="single" w:sz="8" w:space="0" w:color="000000"/>
            </w:tcBorders>
            <w:shd w:val="clear" w:color="auto" w:fill="auto"/>
          </w:tcPr>
          <w:p w14:paraId="4DEFEF67" w14:textId="07397796" w:rsidR="00667633" w:rsidRDefault="001A4E93" w:rsidP="00667633">
            <w:pPr>
              <w:jc w:val="center"/>
            </w:pPr>
            <w:r>
              <w:t>11.2</w:t>
            </w:r>
          </w:p>
        </w:tc>
        <w:tc>
          <w:tcPr>
            <w:tcW w:w="2160" w:type="dxa"/>
            <w:tcBorders>
              <w:top w:val="single" w:sz="8" w:space="0" w:color="000000"/>
              <w:bottom w:val="single" w:sz="8" w:space="0" w:color="000000"/>
            </w:tcBorders>
            <w:shd w:val="clear" w:color="auto" w:fill="auto"/>
          </w:tcPr>
          <w:p w14:paraId="08C0210E" w14:textId="1FAE5486" w:rsidR="00667633" w:rsidRDefault="001A4E93" w:rsidP="00667633">
            <w:pPr>
              <w:jc w:val="center"/>
            </w:pPr>
            <w:r>
              <w:t>4.3 – 17.4</w:t>
            </w:r>
          </w:p>
        </w:tc>
        <w:tc>
          <w:tcPr>
            <w:tcW w:w="1080" w:type="dxa"/>
            <w:tcBorders>
              <w:top w:val="single" w:sz="8" w:space="0" w:color="000000"/>
              <w:bottom w:val="single" w:sz="8" w:space="0" w:color="000000"/>
            </w:tcBorders>
            <w:shd w:val="clear" w:color="auto" w:fill="auto"/>
          </w:tcPr>
          <w:p w14:paraId="4DC0D95F" w14:textId="7DED4F99" w:rsidR="00667633" w:rsidRDefault="001A4E93" w:rsidP="00667633">
            <w:pPr>
              <w:jc w:val="center"/>
            </w:pPr>
            <w:r>
              <w:t>0.6</w:t>
            </w:r>
          </w:p>
        </w:tc>
        <w:tc>
          <w:tcPr>
            <w:tcW w:w="1710" w:type="dxa"/>
            <w:tcBorders>
              <w:top w:val="single" w:sz="8" w:space="0" w:color="000000"/>
              <w:bottom w:val="single" w:sz="8" w:space="0" w:color="000000"/>
              <w:right w:val="single" w:sz="4" w:space="0" w:color="auto"/>
            </w:tcBorders>
            <w:shd w:val="clear" w:color="auto" w:fill="auto"/>
          </w:tcPr>
          <w:p w14:paraId="7A5FEFB1" w14:textId="1413A642" w:rsidR="00667633" w:rsidRDefault="001A4E93" w:rsidP="00667633">
            <w:pPr>
              <w:jc w:val="center"/>
            </w:pPr>
            <w:r>
              <w:t>36.4</w:t>
            </w:r>
          </w:p>
        </w:tc>
      </w:tr>
      <w:tr w:rsidR="00667633" w14:paraId="640D3F89" w14:textId="77777777" w:rsidTr="00667633">
        <w:trPr>
          <w:trHeight w:val="660"/>
        </w:trPr>
        <w:tc>
          <w:tcPr>
            <w:tcW w:w="3251" w:type="dxa"/>
            <w:tcBorders>
              <w:top w:val="single" w:sz="8" w:space="0" w:color="000000"/>
              <w:bottom w:val="single" w:sz="8" w:space="0" w:color="000000"/>
            </w:tcBorders>
            <w:shd w:val="clear" w:color="auto" w:fill="auto"/>
          </w:tcPr>
          <w:p w14:paraId="7118F501" w14:textId="06532FBA" w:rsidR="00667633" w:rsidRPr="004347B7" w:rsidRDefault="004347B7" w:rsidP="00667633">
            <w:pPr>
              <w:jc w:val="left"/>
              <w:rPr>
                <w:b/>
              </w:rPr>
            </w:pPr>
            <w:r>
              <w:rPr>
                <w:b/>
              </w:rPr>
              <w:t>Honeycombing</w:t>
            </w:r>
          </w:p>
        </w:tc>
        <w:tc>
          <w:tcPr>
            <w:tcW w:w="1328" w:type="dxa"/>
            <w:tcBorders>
              <w:top w:val="single" w:sz="8" w:space="0" w:color="000000"/>
              <w:bottom w:val="single" w:sz="8" w:space="0" w:color="000000"/>
            </w:tcBorders>
            <w:shd w:val="clear" w:color="auto" w:fill="auto"/>
          </w:tcPr>
          <w:p w14:paraId="657C2DB5" w14:textId="50DDE740" w:rsidR="00667633" w:rsidRDefault="001A4E93" w:rsidP="00667633">
            <w:pPr>
              <w:jc w:val="center"/>
            </w:pPr>
            <w:r>
              <w:t>0.1</w:t>
            </w:r>
          </w:p>
        </w:tc>
        <w:tc>
          <w:tcPr>
            <w:tcW w:w="2160" w:type="dxa"/>
            <w:tcBorders>
              <w:top w:val="single" w:sz="8" w:space="0" w:color="000000"/>
              <w:bottom w:val="single" w:sz="8" w:space="0" w:color="000000"/>
            </w:tcBorders>
            <w:shd w:val="clear" w:color="auto" w:fill="auto"/>
          </w:tcPr>
          <w:p w14:paraId="67F26CD1" w14:textId="6F5542C4" w:rsidR="00667633" w:rsidRDefault="001A4E93" w:rsidP="00667633">
            <w:pPr>
              <w:jc w:val="center"/>
            </w:pPr>
            <w:r>
              <w:t>0.0 – 0.3</w:t>
            </w:r>
          </w:p>
        </w:tc>
        <w:tc>
          <w:tcPr>
            <w:tcW w:w="1080" w:type="dxa"/>
            <w:tcBorders>
              <w:top w:val="single" w:sz="8" w:space="0" w:color="000000"/>
              <w:bottom w:val="single" w:sz="8" w:space="0" w:color="000000"/>
            </w:tcBorders>
            <w:shd w:val="clear" w:color="auto" w:fill="auto"/>
          </w:tcPr>
          <w:p w14:paraId="5A4575A0" w14:textId="500220E9" w:rsidR="00667633" w:rsidRDefault="001A4E93" w:rsidP="00667633">
            <w:pPr>
              <w:jc w:val="center"/>
            </w:pPr>
            <w:r>
              <w:t>0.0</w:t>
            </w:r>
          </w:p>
        </w:tc>
        <w:tc>
          <w:tcPr>
            <w:tcW w:w="1710" w:type="dxa"/>
            <w:tcBorders>
              <w:top w:val="single" w:sz="8" w:space="0" w:color="000000"/>
              <w:bottom w:val="single" w:sz="8" w:space="0" w:color="000000"/>
              <w:right w:val="single" w:sz="4" w:space="0" w:color="auto"/>
            </w:tcBorders>
            <w:shd w:val="clear" w:color="auto" w:fill="auto"/>
          </w:tcPr>
          <w:p w14:paraId="35BE63F3" w14:textId="2388DBCF" w:rsidR="00667633" w:rsidRDefault="001A4E93" w:rsidP="00667633">
            <w:pPr>
              <w:jc w:val="center"/>
            </w:pPr>
            <w:r>
              <w:t>2.8</w:t>
            </w:r>
          </w:p>
        </w:tc>
      </w:tr>
      <w:tr w:rsidR="00667633" w14:paraId="4F6F38EF" w14:textId="77777777" w:rsidTr="004347B7">
        <w:trPr>
          <w:trHeight w:val="660"/>
        </w:trPr>
        <w:tc>
          <w:tcPr>
            <w:tcW w:w="3251" w:type="dxa"/>
            <w:tcBorders>
              <w:top w:val="single" w:sz="8" w:space="0" w:color="000000"/>
              <w:bottom w:val="single" w:sz="8" w:space="0" w:color="000000"/>
            </w:tcBorders>
            <w:shd w:val="clear" w:color="auto" w:fill="auto"/>
          </w:tcPr>
          <w:p w14:paraId="3F5BA241" w14:textId="405AA945" w:rsidR="00667633" w:rsidRPr="004347B7" w:rsidRDefault="004347B7" w:rsidP="00667633">
            <w:pPr>
              <w:jc w:val="left"/>
              <w:rPr>
                <w:b/>
              </w:rPr>
            </w:pPr>
            <w:r>
              <w:rPr>
                <w:b/>
              </w:rPr>
              <w:t>Reticulation</w:t>
            </w:r>
          </w:p>
        </w:tc>
        <w:tc>
          <w:tcPr>
            <w:tcW w:w="1328" w:type="dxa"/>
            <w:tcBorders>
              <w:top w:val="single" w:sz="8" w:space="0" w:color="000000"/>
              <w:bottom w:val="single" w:sz="8" w:space="0" w:color="000000"/>
            </w:tcBorders>
            <w:shd w:val="clear" w:color="auto" w:fill="auto"/>
          </w:tcPr>
          <w:p w14:paraId="396C7294" w14:textId="5C6B465B" w:rsidR="00667633" w:rsidRDefault="001A4E93" w:rsidP="00667633">
            <w:pPr>
              <w:jc w:val="center"/>
            </w:pPr>
            <w:r>
              <w:t>3.3</w:t>
            </w:r>
          </w:p>
        </w:tc>
        <w:tc>
          <w:tcPr>
            <w:tcW w:w="2160" w:type="dxa"/>
            <w:tcBorders>
              <w:top w:val="single" w:sz="8" w:space="0" w:color="000000"/>
              <w:bottom w:val="single" w:sz="8" w:space="0" w:color="000000"/>
            </w:tcBorders>
            <w:shd w:val="clear" w:color="auto" w:fill="auto"/>
          </w:tcPr>
          <w:p w14:paraId="10745EE0" w14:textId="598F14C4" w:rsidR="00667633" w:rsidRDefault="001A4E93" w:rsidP="00667633">
            <w:pPr>
              <w:jc w:val="center"/>
            </w:pPr>
            <w:r>
              <w:t>1.4 – 4.6</w:t>
            </w:r>
          </w:p>
        </w:tc>
        <w:tc>
          <w:tcPr>
            <w:tcW w:w="1080" w:type="dxa"/>
            <w:tcBorders>
              <w:top w:val="single" w:sz="8" w:space="0" w:color="000000"/>
              <w:bottom w:val="single" w:sz="8" w:space="0" w:color="000000"/>
            </w:tcBorders>
            <w:shd w:val="clear" w:color="auto" w:fill="auto"/>
          </w:tcPr>
          <w:p w14:paraId="5B687950" w14:textId="611C7A91" w:rsidR="00667633" w:rsidRDefault="001A4E93" w:rsidP="00667633">
            <w:pPr>
              <w:jc w:val="center"/>
            </w:pPr>
            <w:r>
              <w:t>0.3</w:t>
            </w:r>
          </w:p>
        </w:tc>
        <w:tc>
          <w:tcPr>
            <w:tcW w:w="1710" w:type="dxa"/>
            <w:tcBorders>
              <w:top w:val="single" w:sz="8" w:space="0" w:color="000000"/>
              <w:bottom w:val="single" w:sz="8" w:space="0" w:color="000000"/>
              <w:right w:val="single" w:sz="4" w:space="0" w:color="auto"/>
            </w:tcBorders>
            <w:shd w:val="clear" w:color="auto" w:fill="auto"/>
          </w:tcPr>
          <w:p w14:paraId="5202C5E8" w14:textId="1C9704F0" w:rsidR="00667633" w:rsidRDefault="001A4E93" w:rsidP="00667633">
            <w:pPr>
              <w:jc w:val="center"/>
            </w:pPr>
            <w:r>
              <w:t>17.3</w:t>
            </w:r>
          </w:p>
        </w:tc>
      </w:tr>
    </w:tbl>
    <w:p w14:paraId="3E8F3593" w14:textId="3BD1BE3E" w:rsidR="00E54BB4" w:rsidRDefault="001A16CF" w:rsidP="00E54BB4">
      <w:pPr>
        <w:pStyle w:val="Aftertable"/>
      </w:pPr>
      <w:r>
        <w:t>Values in percent of total lung</w:t>
      </w:r>
      <w:r w:rsidR="001A1DA4">
        <w:t xml:space="preserve"> area. IQR: interquartile range; TLV: total lung volume.</w:t>
      </w:r>
    </w:p>
    <w:p w14:paraId="1D9DF421" w14:textId="7A4ABF19" w:rsidR="00E54BB4" w:rsidRDefault="00E54BB4" w:rsidP="00E54BB4">
      <w:pPr>
        <w:pStyle w:val="Heading4"/>
      </w:pPr>
      <w:r>
        <w:t>Vessel Outcomes</w:t>
      </w:r>
    </w:p>
    <w:p w14:paraId="0E503BEA" w14:textId="1FFC835E" w:rsidR="00E54BB4" w:rsidRDefault="000B66BC" w:rsidP="000B66BC">
      <w:r>
        <w:t>The pulmonary vessel volume (PVV) score quantified the volumes of pulmonary arteries and veins</w:t>
      </w:r>
      <w:r w:rsidR="00FA5A4D">
        <w:t xml:space="preserve"> </w:t>
      </w:r>
      <w:r>
        <w:t xml:space="preserve">excluding </w:t>
      </w:r>
      <w:r w:rsidR="00FA5A4D">
        <w:t xml:space="preserve">hilar </w:t>
      </w:r>
      <w:r w:rsidR="00905936">
        <w:t>vessels</w:t>
      </w:r>
      <w:r>
        <w:t xml:space="preserve"> as a percentage of lung volume. </w:t>
      </w:r>
      <w:r w:rsidR="00A61110">
        <w:t>Vessels were also subdivided into size</w:t>
      </w:r>
      <w:r>
        <w:t>. All vessels on a single CT image that had a cross-sectional area &lt;5 mm2 (PVV5) or &lt;</w:t>
      </w:r>
      <w:r w:rsidR="001A1DA4">
        <w:t xml:space="preserve"> </w:t>
      </w:r>
      <w:r>
        <w:t>10 mm2</w:t>
      </w:r>
      <w:r w:rsidR="00965619">
        <w:t xml:space="preserve"> but ≥ 5mm</w:t>
      </w:r>
      <w:r>
        <w:t xml:space="preserve"> (PVV10) </w:t>
      </w:r>
      <w:r w:rsidR="002E41D3">
        <w:t>were</w:t>
      </w:r>
      <w:r>
        <w:t xml:space="preserve"> summed, and expressed as </w:t>
      </w:r>
      <w:r w:rsidR="002E41D3">
        <w:t xml:space="preserve">a percentage of total </w:t>
      </w:r>
      <w:r w:rsidR="00A61110">
        <w:t>vessel</w:t>
      </w:r>
      <w:r w:rsidR="002E41D3">
        <w:t xml:space="preserve"> </w:t>
      </w:r>
      <w:r>
        <w:t>volume. The rationale for 5 mm2 and 10 mm2 thresholds are previously described in patients with chronic obstructive pulmonary disease</w:t>
      </w:r>
      <w:r w:rsidR="002E41D3">
        <w:t xml:space="preserve"> </w:t>
      </w:r>
      <w:r w:rsidR="002E41D3">
        <w:fldChar w:fldCharType="begin">
          <w:fldData xml:space="preserve">PEVuZE5vdGU+PENpdGU+PEF1dGhvcj5NYXRzdW9rYTwvQXV0aG9yPjxZZWFyPjIwMTA8L1llYXI+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</w:fldData>
        </w:fldChar>
      </w:r>
      <w:r w:rsidR="0036794D">
        <w:instrText xml:space="preserve"> ADDIN EN.CITE </w:instrText>
      </w:r>
      <w:r w:rsidR="0036794D">
        <w:fldChar w:fldCharType="begin">
          <w:fldData xml:space="preserve">PEVuZE5vdGU+PENpdGU+PEF1dGhvcj5NYXRzdW9rYTwvQXV0aG9yPjxZZWFyPjIwMTA8L1llYXI+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</w:fldData>
        </w:fldChar>
      </w:r>
      <w:r w:rsidR="0036794D">
        <w:instrText xml:space="preserve"> ADDIN EN.CITE.DATA </w:instrText>
      </w:r>
      <w:r w:rsidR="0036794D">
        <w:fldChar w:fldCharType="end"/>
      </w:r>
      <w:r w:rsidR="002E41D3">
        <w:fldChar w:fldCharType="separate"/>
      </w:r>
      <w:r w:rsidR="0036794D" w:rsidRPr="0036794D">
        <w:rPr>
          <w:noProof/>
          <w:vertAlign w:val="superscript"/>
        </w:rPr>
        <w:t>377</w:t>
      </w:r>
      <w:r w:rsidR="002E41D3">
        <w:fldChar w:fldCharType="end"/>
      </w:r>
      <w:r>
        <w:t xml:space="preserve"> </w:t>
      </w:r>
      <w:r w:rsidR="002E41D3">
        <w:t>and IPF</w:t>
      </w:r>
      <w:r w:rsidR="000E5047">
        <w:t>,</w:t>
      </w:r>
      <w:r w:rsidR="002E41D3">
        <w:fldChar w:fldCharType="begin">
          <w:fldData xml:space="preserve">PEVuZE5vdGU+PENpdGU+PEF1dGhvcj5KYWNvYjwvQXV0aG9yPjxZZWFyPjIwMTc8L1llYXI+PFJl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</w:fldData>
        </w:fldChar>
      </w:r>
      <w:r w:rsidR="0036794D">
        <w:instrText xml:space="preserve"> ADDIN EN.CITE </w:instrText>
      </w:r>
      <w:r w:rsidR="0036794D">
        <w:fldChar w:fldCharType="begin">
          <w:fldData xml:space="preserve">PEVuZE5vdGU+PENpdGU+PEF1dGhvcj5KYWNvYjwvQXV0aG9yPjxZZWFyPjIwMTc8L1llYXI+PFJl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</w:fldData>
        </w:fldChar>
      </w:r>
      <w:r w:rsidR="0036794D">
        <w:instrText xml:space="preserve"> ADDIN EN.CITE.DATA </w:instrText>
      </w:r>
      <w:r w:rsidR="0036794D">
        <w:fldChar w:fldCharType="end"/>
      </w:r>
      <w:r w:rsidR="002E41D3">
        <w:fldChar w:fldCharType="separate"/>
      </w:r>
      <w:r w:rsidR="0036794D" w:rsidRPr="0036794D">
        <w:rPr>
          <w:noProof/>
          <w:vertAlign w:val="superscript"/>
        </w:rPr>
        <w:t>376</w:t>
      </w:r>
      <w:r w:rsidR="002E41D3">
        <w:fldChar w:fldCharType="end"/>
      </w:r>
      <w:r w:rsidR="002E41D3">
        <w:t xml:space="preserve"> </w:t>
      </w:r>
      <w:r w:rsidR="000E5047">
        <w:t xml:space="preserve">in view of their prognostic potential. </w:t>
      </w:r>
      <w:r w:rsidR="002E41D3">
        <w:t>Summary statis</w:t>
      </w:r>
      <w:r w:rsidR="00995BE2">
        <w:t>tics are provided in</w:t>
      </w:r>
      <w:r w:rsidR="000303A8">
        <w:t xml:space="preserve"> Table</w:t>
      </w:r>
      <w:r w:rsidR="00995BE2">
        <w:t xml:space="preserve"> 3.16</w:t>
      </w:r>
    </w:p>
    <w:p w14:paraId="70CAF2FD" w14:textId="3E865CD5" w:rsidR="00F236F1" w:rsidRDefault="00F236F1" w:rsidP="00F236F1">
      <w:pPr>
        <w:pStyle w:val="TableTitle0"/>
      </w:pPr>
      <w:bookmarkStart w:id="4089" w:name="_Toc3145489"/>
      <w:r>
        <w:t xml:space="preserve">Table </w:t>
      </w:r>
      <w:ins w:id="4090"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09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092" w:author="Nicholas Weatherley" w:date="2019-03-04T21:03:00Z">
        <w:r w:rsidR="00E96948">
          <w:rPr>
            <w:noProof/>
          </w:rPr>
          <w:t>16</w:t>
        </w:r>
        <w:r w:rsidR="00E96948">
          <w:fldChar w:fldCharType="end"/>
        </w:r>
      </w:ins>
      <w:ins w:id="4093" w:author="Windows User" w:date="2018-11-01T15:46:00Z">
        <w:del w:id="4094" w:author="Nicholas Weatherley" w:date="2019-03-04T21:03:00Z">
          <w:r w:rsidR="00743FFA" w:rsidDel="00E96948">
            <w:fldChar w:fldCharType="begin"/>
          </w:r>
          <w:r w:rsidR="00743FFA" w:rsidDel="00E96948">
            <w:delInstrText xml:space="preserve"> STYLEREF 1 \s </w:delInstrText>
          </w:r>
        </w:del>
      </w:ins>
      <w:del w:id="4095" w:author="Nicholas Weatherley" w:date="2019-03-04T21:03:00Z">
        <w:r w:rsidR="00743FFA" w:rsidDel="00E96948">
          <w:fldChar w:fldCharType="separate"/>
        </w:r>
        <w:r w:rsidR="0024585E" w:rsidDel="00E96948">
          <w:rPr>
            <w:noProof/>
          </w:rPr>
          <w:delText>3</w:delText>
        </w:r>
      </w:del>
      <w:ins w:id="4096" w:author="Windows User" w:date="2018-11-01T15:46:00Z">
        <w:del w:id="409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098" w:author="Nicholas Weatherley" w:date="2019-03-04T21:03:00Z">
        <w:r w:rsidR="00743FFA" w:rsidDel="00E96948">
          <w:fldChar w:fldCharType="end"/>
        </w:r>
      </w:del>
      <w:del w:id="409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6</w:delText>
        </w:r>
        <w:r w:rsidR="00BB544F" w:rsidDel="004435D9">
          <w:fldChar w:fldCharType="end"/>
        </w:r>
      </w:del>
      <w:r>
        <w:t>: Summary Quantitative CT vessel metrics</w:t>
      </w:r>
      <w:bookmarkEnd w:id="4089"/>
    </w:p>
    <w:tbl>
      <w:tblPr>
        <w:tblW w:w="9529"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251"/>
        <w:gridCol w:w="1328"/>
        <w:gridCol w:w="2160"/>
        <w:gridCol w:w="1080"/>
        <w:gridCol w:w="1710"/>
      </w:tblGrid>
      <w:tr w:rsidR="00F236F1" w14:paraId="1386B492" w14:textId="77777777" w:rsidTr="008C3F9A">
        <w:tc>
          <w:tcPr>
            <w:tcW w:w="3251" w:type="dxa"/>
            <w:tcBorders>
              <w:top w:val="single" w:sz="8" w:space="0" w:color="000000"/>
              <w:bottom w:val="single" w:sz="4" w:space="0" w:color="auto"/>
            </w:tcBorders>
            <w:shd w:val="clear" w:color="auto" w:fill="000000"/>
          </w:tcPr>
          <w:p w14:paraId="34D8BC70" w14:textId="10353DD9" w:rsidR="00F236F1" w:rsidRPr="00007F6A" w:rsidRDefault="00F236F1" w:rsidP="0096312A">
            <w:pPr>
              <w:jc w:val="center"/>
              <w:rPr>
                <w:b/>
                <w:bCs/>
                <w:color w:val="FFFFFF"/>
              </w:rPr>
            </w:pPr>
            <w:r w:rsidRPr="00007F6A">
              <w:rPr>
                <w:b/>
                <w:bCs/>
                <w:color w:val="FFFFFF"/>
              </w:rPr>
              <w:t>Metric</w:t>
            </w:r>
            <w:r w:rsidR="00FA7085">
              <w:rPr>
                <w:b/>
                <w:bCs/>
                <w:color w:val="FFFFFF"/>
              </w:rPr>
              <w:t xml:space="preserve"> </w:t>
            </w:r>
          </w:p>
        </w:tc>
        <w:tc>
          <w:tcPr>
            <w:tcW w:w="1328" w:type="dxa"/>
            <w:tcBorders>
              <w:top w:val="single" w:sz="8" w:space="0" w:color="000000"/>
              <w:bottom w:val="single" w:sz="4" w:space="0" w:color="auto"/>
            </w:tcBorders>
            <w:shd w:val="clear" w:color="auto" w:fill="000000"/>
          </w:tcPr>
          <w:p w14:paraId="79C1D725" w14:textId="77777777" w:rsidR="00F236F1" w:rsidRPr="00007F6A" w:rsidRDefault="00F236F1" w:rsidP="008C3F9A">
            <w:pPr>
              <w:jc w:val="center"/>
              <w:rPr>
                <w:b/>
                <w:bCs/>
                <w:color w:val="FFFFFF"/>
              </w:rPr>
            </w:pPr>
            <w:r w:rsidRPr="00007F6A">
              <w:rPr>
                <w:b/>
                <w:bCs/>
                <w:color w:val="FFFFFF"/>
              </w:rPr>
              <w:t>Median</w:t>
            </w:r>
          </w:p>
        </w:tc>
        <w:tc>
          <w:tcPr>
            <w:tcW w:w="2160" w:type="dxa"/>
            <w:tcBorders>
              <w:top w:val="single" w:sz="8" w:space="0" w:color="000000"/>
              <w:bottom w:val="single" w:sz="4" w:space="0" w:color="auto"/>
            </w:tcBorders>
            <w:shd w:val="clear" w:color="auto" w:fill="000000"/>
          </w:tcPr>
          <w:p w14:paraId="1C67AB11" w14:textId="77777777" w:rsidR="00F236F1" w:rsidRPr="00007F6A" w:rsidRDefault="00F236F1" w:rsidP="008C3F9A">
            <w:pPr>
              <w:jc w:val="center"/>
              <w:rPr>
                <w:b/>
                <w:bCs/>
                <w:color w:val="FFFFFF"/>
              </w:rPr>
            </w:pPr>
            <w:r w:rsidRPr="00007F6A">
              <w:rPr>
                <w:b/>
                <w:bCs/>
                <w:color w:val="FFFFFF"/>
              </w:rPr>
              <w:t>IQR</w:t>
            </w:r>
          </w:p>
        </w:tc>
        <w:tc>
          <w:tcPr>
            <w:tcW w:w="1080" w:type="dxa"/>
            <w:tcBorders>
              <w:top w:val="single" w:sz="8" w:space="0" w:color="000000"/>
              <w:bottom w:val="single" w:sz="4" w:space="0" w:color="auto"/>
            </w:tcBorders>
            <w:shd w:val="clear" w:color="auto" w:fill="000000"/>
          </w:tcPr>
          <w:p w14:paraId="501A7222" w14:textId="77777777" w:rsidR="00F236F1" w:rsidRPr="00007F6A" w:rsidRDefault="00F236F1" w:rsidP="008C3F9A">
            <w:pPr>
              <w:jc w:val="center"/>
              <w:rPr>
                <w:b/>
                <w:bCs/>
                <w:color w:val="FFFFFF"/>
              </w:rPr>
            </w:pPr>
            <w:r w:rsidRPr="00007F6A">
              <w:rPr>
                <w:b/>
                <w:bCs/>
                <w:color w:val="FFFFFF"/>
              </w:rPr>
              <w:t>Min</w:t>
            </w:r>
          </w:p>
        </w:tc>
        <w:tc>
          <w:tcPr>
            <w:tcW w:w="1710" w:type="dxa"/>
            <w:tcBorders>
              <w:top w:val="single" w:sz="8" w:space="0" w:color="000000"/>
              <w:bottom w:val="single" w:sz="4" w:space="0" w:color="auto"/>
            </w:tcBorders>
            <w:shd w:val="clear" w:color="auto" w:fill="000000"/>
          </w:tcPr>
          <w:p w14:paraId="21995CB8" w14:textId="77777777" w:rsidR="00F236F1" w:rsidRPr="00007F6A" w:rsidRDefault="00F236F1" w:rsidP="008C3F9A">
            <w:pPr>
              <w:jc w:val="center"/>
              <w:rPr>
                <w:b/>
                <w:bCs/>
                <w:color w:val="FFFFFF"/>
              </w:rPr>
            </w:pPr>
            <w:r w:rsidRPr="00007F6A">
              <w:rPr>
                <w:b/>
                <w:bCs/>
                <w:color w:val="FFFFFF"/>
              </w:rPr>
              <w:t>Max</w:t>
            </w:r>
          </w:p>
        </w:tc>
      </w:tr>
      <w:tr w:rsidR="00F236F1" w14:paraId="6DE596E2" w14:textId="77777777" w:rsidTr="008C3F9A">
        <w:tc>
          <w:tcPr>
            <w:tcW w:w="3251" w:type="dxa"/>
            <w:tcBorders>
              <w:top w:val="single" w:sz="4" w:space="0" w:color="auto"/>
              <w:bottom w:val="nil"/>
            </w:tcBorders>
            <w:shd w:val="clear" w:color="auto" w:fill="auto"/>
          </w:tcPr>
          <w:p w14:paraId="31CA0195" w14:textId="659264C1" w:rsidR="00F236F1" w:rsidRPr="004347B7" w:rsidRDefault="001A1DA4" w:rsidP="008C3F9A">
            <w:pPr>
              <w:jc w:val="left"/>
              <w:rPr>
                <w:b/>
              </w:rPr>
            </w:pPr>
            <w:r>
              <w:rPr>
                <w:b/>
              </w:rPr>
              <w:t>Total PVV (%</w:t>
            </w:r>
            <w:r w:rsidR="0096312A">
              <w:rPr>
                <w:b/>
              </w:rPr>
              <w:t xml:space="preserve"> of TLV</w:t>
            </w:r>
            <w:r>
              <w:rPr>
                <w:b/>
              </w:rPr>
              <w:t>)</w:t>
            </w:r>
          </w:p>
        </w:tc>
        <w:tc>
          <w:tcPr>
            <w:tcW w:w="1328" w:type="dxa"/>
            <w:tcBorders>
              <w:top w:val="single" w:sz="4" w:space="0" w:color="auto"/>
              <w:bottom w:val="nil"/>
            </w:tcBorders>
            <w:shd w:val="clear" w:color="auto" w:fill="auto"/>
          </w:tcPr>
          <w:p w14:paraId="2DAB81FA" w14:textId="7541F140" w:rsidR="00F236F1" w:rsidRDefault="00965619" w:rsidP="008C3F9A">
            <w:pPr>
              <w:jc w:val="center"/>
            </w:pPr>
            <w:r>
              <w:t>4.0</w:t>
            </w:r>
          </w:p>
        </w:tc>
        <w:tc>
          <w:tcPr>
            <w:tcW w:w="2160" w:type="dxa"/>
            <w:tcBorders>
              <w:top w:val="single" w:sz="4" w:space="0" w:color="auto"/>
              <w:bottom w:val="nil"/>
            </w:tcBorders>
            <w:shd w:val="clear" w:color="auto" w:fill="auto"/>
          </w:tcPr>
          <w:p w14:paraId="27A62D49" w14:textId="7D502629" w:rsidR="00F236F1" w:rsidRDefault="00965619" w:rsidP="008C3F9A">
            <w:pPr>
              <w:jc w:val="center"/>
            </w:pPr>
            <w:r>
              <w:t>2.9 – 6.0</w:t>
            </w:r>
          </w:p>
        </w:tc>
        <w:tc>
          <w:tcPr>
            <w:tcW w:w="1080" w:type="dxa"/>
            <w:tcBorders>
              <w:top w:val="single" w:sz="4" w:space="0" w:color="auto"/>
              <w:bottom w:val="nil"/>
            </w:tcBorders>
            <w:shd w:val="clear" w:color="auto" w:fill="auto"/>
          </w:tcPr>
          <w:p w14:paraId="2D241EB7" w14:textId="06D4E7B6" w:rsidR="00F236F1" w:rsidRDefault="00965619" w:rsidP="008C3F9A">
            <w:pPr>
              <w:jc w:val="center"/>
            </w:pPr>
            <w:r>
              <w:t>1.4</w:t>
            </w:r>
          </w:p>
        </w:tc>
        <w:tc>
          <w:tcPr>
            <w:tcW w:w="1710" w:type="dxa"/>
            <w:tcBorders>
              <w:top w:val="single" w:sz="4" w:space="0" w:color="auto"/>
              <w:bottom w:val="nil"/>
              <w:right w:val="single" w:sz="4" w:space="0" w:color="auto"/>
            </w:tcBorders>
            <w:shd w:val="clear" w:color="auto" w:fill="auto"/>
          </w:tcPr>
          <w:p w14:paraId="5DBB1A1C" w14:textId="30C9EB7D" w:rsidR="00F236F1" w:rsidRDefault="00965619" w:rsidP="008C3F9A">
            <w:pPr>
              <w:jc w:val="center"/>
            </w:pPr>
            <w:r>
              <w:t>10.2</w:t>
            </w:r>
          </w:p>
        </w:tc>
      </w:tr>
      <w:tr w:rsidR="00F236F1" w14:paraId="6558A88E" w14:textId="77777777" w:rsidTr="008C3F9A">
        <w:tc>
          <w:tcPr>
            <w:tcW w:w="3251" w:type="dxa"/>
            <w:tcBorders>
              <w:top w:val="single" w:sz="4" w:space="0" w:color="auto"/>
              <w:bottom w:val="nil"/>
            </w:tcBorders>
            <w:shd w:val="clear" w:color="auto" w:fill="auto"/>
          </w:tcPr>
          <w:p w14:paraId="1BDA5FD4" w14:textId="4720CBF9" w:rsidR="00F236F1" w:rsidRPr="004347B7" w:rsidRDefault="00FA7085" w:rsidP="008C3F9A">
            <w:pPr>
              <w:jc w:val="left"/>
              <w:rPr>
                <w:b/>
              </w:rPr>
            </w:pPr>
            <w:r>
              <w:rPr>
                <w:b/>
              </w:rPr>
              <w:t>PVV&lt;5</w:t>
            </w:r>
            <w:r w:rsidR="0096312A">
              <w:rPr>
                <w:b/>
              </w:rPr>
              <w:t xml:space="preserve"> (% of TVV)</w:t>
            </w:r>
          </w:p>
        </w:tc>
        <w:tc>
          <w:tcPr>
            <w:tcW w:w="1328" w:type="dxa"/>
            <w:tcBorders>
              <w:top w:val="single" w:sz="4" w:space="0" w:color="auto"/>
              <w:bottom w:val="nil"/>
            </w:tcBorders>
            <w:shd w:val="clear" w:color="auto" w:fill="auto"/>
          </w:tcPr>
          <w:p w14:paraId="239B0815" w14:textId="7CC987AC" w:rsidR="00F236F1" w:rsidRDefault="00965619" w:rsidP="008C3F9A">
            <w:pPr>
              <w:jc w:val="center"/>
            </w:pPr>
            <w:r>
              <w:t>12.3</w:t>
            </w:r>
          </w:p>
        </w:tc>
        <w:tc>
          <w:tcPr>
            <w:tcW w:w="2160" w:type="dxa"/>
            <w:tcBorders>
              <w:top w:val="single" w:sz="4" w:space="0" w:color="auto"/>
              <w:bottom w:val="nil"/>
            </w:tcBorders>
            <w:shd w:val="clear" w:color="auto" w:fill="auto"/>
          </w:tcPr>
          <w:p w14:paraId="0D91CCB9" w14:textId="5FF2AEA1" w:rsidR="00F236F1" w:rsidRDefault="00965619" w:rsidP="008C3F9A">
            <w:pPr>
              <w:jc w:val="center"/>
            </w:pPr>
            <w:r>
              <w:t>10.5 – 14.2</w:t>
            </w:r>
          </w:p>
        </w:tc>
        <w:tc>
          <w:tcPr>
            <w:tcW w:w="1080" w:type="dxa"/>
            <w:tcBorders>
              <w:top w:val="single" w:sz="4" w:space="0" w:color="auto"/>
              <w:bottom w:val="nil"/>
            </w:tcBorders>
            <w:shd w:val="clear" w:color="auto" w:fill="auto"/>
          </w:tcPr>
          <w:p w14:paraId="2D678670" w14:textId="7C2251BE" w:rsidR="00F236F1" w:rsidRDefault="00965619" w:rsidP="008C3F9A">
            <w:pPr>
              <w:jc w:val="center"/>
            </w:pPr>
            <w:r>
              <w:t>8.0</w:t>
            </w:r>
          </w:p>
        </w:tc>
        <w:tc>
          <w:tcPr>
            <w:tcW w:w="1710" w:type="dxa"/>
            <w:tcBorders>
              <w:top w:val="single" w:sz="4" w:space="0" w:color="auto"/>
              <w:bottom w:val="nil"/>
              <w:right w:val="single" w:sz="4" w:space="0" w:color="auto"/>
            </w:tcBorders>
            <w:shd w:val="clear" w:color="auto" w:fill="auto"/>
          </w:tcPr>
          <w:p w14:paraId="779D371F" w14:textId="4BA6DE82" w:rsidR="00F236F1" w:rsidRDefault="00965619" w:rsidP="008C3F9A">
            <w:pPr>
              <w:jc w:val="center"/>
            </w:pPr>
            <w:r>
              <w:t>21.0</w:t>
            </w:r>
          </w:p>
        </w:tc>
      </w:tr>
      <w:tr w:rsidR="00F236F1" w14:paraId="7AD5B774" w14:textId="77777777" w:rsidTr="008C3F9A">
        <w:trPr>
          <w:trHeight w:val="660"/>
        </w:trPr>
        <w:tc>
          <w:tcPr>
            <w:tcW w:w="3251" w:type="dxa"/>
            <w:tcBorders>
              <w:top w:val="single" w:sz="8" w:space="0" w:color="000000"/>
              <w:bottom w:val="single" w:sz="8" w:space="0" w:color="000000"/>
            </w:tcBorders>
            <w:shd w:val="clear" w:color="auto" w:fill="auto"/>
          </w:tcPr>
          <w:p w14:paraId="15473903" w14:textId="62351337" w:rsidR="00F236F1" w:rsidRPr="004347B7" w:rsidRDefault="00FA7085" w:rsidP="008C3F9A">
            <w:pPr>
              <w:jc w:val="left"/>
              <w:rPr>
                <w:b/>
              </w:rPr>
            </w:pPr>
            <w:r>
              <w:rPr>
                <w:b/>
              </w:rPr>
              <w:t>PVV&lt;10</w:t>
            </w:r>
            <w:r w:rsidR="0096312A">
              <w:rPr>
                <w:b/>
              </w:rPr>
              <w:t xml:space="preserve"> (% of TVV)</w:t>
            </w:r>
          </w:p>
        </w:tc>
        <w:tc>
          <w:tcPr>
            <w:tcW w:w="1328" w:type="dxa"/>
            <w:tcBorders>
              <w:top w:val="single" w:sz="8" w:space="0" w:color="000000"/>
              <w:bottom w:val="single" w:sz="8" w:space="0" w:color="000000"/>
            </w:tcBorders>
            <w:shd w:val="clear" w:color="auto" w:fill="auto"/>
          </w:tcPr>
          <w:p w14:paraId="6862F15E" w14:textId="5BB2FE10" w:rsidR="00F236F1" w:rsidRDefault="00965619" w:rsidP="008C3F9A">
            <w:pPr>
              <w:jc w:val="center"/>
            </w:pPr>
            <w:r>
              <w:t>10.7</w:t>
            </w:r>
          </w:p>
        </w:tc>
        <w:tc>
          <w:tcPr>
            <w:tcW w:w="2160" w:type="dxa"/>
            <w:tcBorders>
              <w:top w:val="single" w:sz="8" w:space="0" w:color="000000"/>
              <w:bottom w:val="single" w:sz="8" w:space="0" w:color="000000"/>
            </w:tcBorders>
            <w:shd w:val="clear" w:color="auto" w:fill="auto"/>
          </w:tcPr>
          <w:p w14:paraId="36D295B7" w14:textId="457E9C17" w:rsidR="00F236F1" w:rsidRDefault="00965619" w:rsidP="008C3F9A">
            <w:pPr>
              <w:jc w:val="center"/>
            </w:pPr>
            <w:r>
              <w:t>10.1 – 12.7</w:t>
            </w:r>
          </w:p>
        </w:tc>
        <w:tc>
          <w:tcPr>
            <w:tcW w:w="1080" w:type="dxa"/>
            <w:tcBorders>
              <w:top w:val="single" w:sz="8" w:space="0" w:color="000000"/>
              <w:bottom w:val="single" w:sz="8" w:space="0" w:color="000000"/>
            </w:tcBorders>
            <w:shd w:val="clear" w:color="auto" w:fill="auto"/>
          </w:tcPr>
          <w:p w14:paraId="47C65CE8" w14:textId="018AFCFB" w:rsidR="00F236F1" w:rsidRDefault="00965619" w:rsidP="008C3F9A">
            <w:pPr>
              <w:jc w:val="center"/>
            </w:pPr>
            <w:r>
              <w:t>7.4</w:t>
            </w:r>
          </w:p>
        </w:tc>
        <w:tc>
          <w:tcPr>
            <w:tcW w:w="1710" w:type="dxa"/>
            <w:tcBorders>
              <w:top w:val="single" w:sz="8" w:space="0" w:color="000000"/>
              <w:bottom w:val="single" w:sz="8" w:space="0" w:color="000000"/>
              <w:right w:val="single" w:sz="4" w:space="0" w:color="auto"/>
            </w:tcBorders>
            <w:shd w:val="clear" w:color="auto" w:fill="auto"/>
          </w:tcPr>
          <w:p w14:paraId="1FE6F871" w14:textId="4C843988" w:rsidR="00F236F1" w:rsidRDefault="00965619" w:rsidP="008C3F9A">
            <w:pPr>
              <w:jc w:val="center"/>
            </w:pPr>
            <w:r>
              <w:t>15.2</w:t>
            </w:r>
          </w:p>
        </w:tc>
      </w:tr>
    </w:tbl>
    <w:p w14:paraId="0507F4BB" w14:textId="292F1AB2" w:rsidR="00F236F1" w:rsidRDefault="00F236F1" w:rsidP="00F236F1">
      <w:pPr>
        <w:pStyle w:val="Aftertable"/>
      </w:pPr>
      <w:r>
        <w:t>Values in percent of total lung</w:t>
      </w:r>
      <w:r w:rsidR="00FA7085">
        <w:t xml:space="preserve"> area. IQR: interquartile range; TLV: total lung volume; </w:t>
      </w:r>
      <w:r w:rsidR="0096312A">
        <w:t xml:space="preserve">TVV: total vascular volume; </w:t>
      </w:r>
      <w:r w:rsidR="00FA7085">
        <w:t>PVV: pulmonary vascular volume; PVV&lt;5: pulmonary vascular volume of vessels &lt; 5mm in diameter; PVV&lt;10: pulmonary vascular volume of vessels &lt; 10mm</w:t>
      </w:r>
      <w:r w:rsidR="00A61110">
        <w:t>, but ≥ 5mm</w:t>
      </w:r>
      <w:r w:rsidR="00FA7085">
        <w:t xml:space="preserve"> in diameter.</w:t>
      </w:r>
    </w:p>
    <w:p w14:paraId="52602550" w14:textId="77777777" w:rsidR="002E41D3" w:rsidRPr="00E54BB4" w:rsidRDefault="002E41D3" w:rsidP="000B66BC"/>
    <w:p w14:paraId="3C69AD86" w14:textId="71F1798D" w:rsidR="000D0A06" w:rsidRPr="000D0A06" w:rsidRDefault="00142890" w:rsidP="000D0A06">
      <w:pPr>
        <w:pStyle w:val="Heading4"/>
      </w:pPr>
      <w:r>
        <w:lastRenderedPageBreak/>
        <w:t>Correlation with Lung Function</w:t>
      </w:r>
    </w:p>
    <w:p w14:paraId="0D58E2E5" w14:textId="5A60D746" w:rsidR="009B27AA" w:rsidRDefault="009B27AA" w:rsidP="009B27AA">
      <w:pPr>
        <w:pStyle w:val="Body"/>
      </w:pPr>
      <w:r>
        <w:t>Correlations between quantitative CT metrics an</w:t>
      </w:r>
      <w:r w:rsidR="00995BE2">
        <w:t>d PFTs are given in</w:t>
      </w:r>
      <w:r w:rsidR="000303A8">
        <w:t xml:space="preserve"> Table</w:t>
      </w:r>
      <w:r w:rsidR="00995BE2">
        <w:t>s 3.17 (parenchymal metrics) and 3.18</w:t>
      </w:r>
      <w:r>
        <w:t xml:space="preserve"> (vessel metrics)</w:t>
      </w:r>
      <w:r w:rsidR="00A85B6B">
        <w:t>.</w:t>
      </w:r>
    </w:p>
    <w:p w14:paraId="6EAFA8C5" w14:textId="0BF90E09" w:rsidR="000D0A06" w:rsidRDefault="000D0A06" w:rsidP="00134B1A">
      <w:pPr>
        <w:pStyle w:val="TableTitle0"/>
      </w:pPr>
      <w:bookmarkStart w:id="4100" w:name="_Toc3145490"/>
      <w:r>
        <w:t xml:space="preserve">Table </w:t>
      </w:r>
      <w:ins w:id="4101"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10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103" w:author="Nicholas Weatherley" w:date="2019-03-04T21:03:00Z">
        <w:r w:rsidR="00E96948">
          <w:rPr>
            <w:noProof/>
          </w:rPr>
          <w:t>17</w:t>
        </w:r>
        <w:r w:rsidR="00E96948">
          <w:fldChar w:fldCharType="end"/>
        </w:r>
      </w:ins>
      <w:ins w:id="4104" w:author="Windows User" w:date="2018-11-01T15:46:00Z">
        <w:del w:id="4105" w:author="Nicholas Weatherley" w:date="2019-03-04T21:03:00Z">
          <w:r w:rsidR="00743FFA" w:rsidDel="00E96948">
            <w:fldChar w:fldCharType="begin"/>
          </w:r>
          <w:r w:rsidR="00743FFA" w:rsidDel="00E96948">
            <w:delInstrText xml:space="preserve"> STYLEREF 1 \s </w:delInstrText>
          </w:r>
        </w:del>
      </w:ins>
      <w:del w:id="4106" w:author="Nicholas Weatherley" w:date="2019-03-04T21:03:00Z">
        <w:r w:rsidR="00743FFA" w:rsidDel="00E96948">
          <w:fldChar w:fldCharType="separate"/>
        </w:r>
        <w:r w:rsidR="0024585E" w:rsidDel="00E96948">
          <w:rPr>
            <w:noProof/>
          </w:rPr>
          <w:delText>3</w:delText>
        </w:r>
      </w:del>
      <w:ins w:id="4107" w:author="Windows User" w:date="2018-11-01T15:46:00Z">
        <w:del w:id="410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109" w:author="Nicholas Weatherley" w:date="2019-03-04T21:03:00Z">
        <w:r w:rsidR="00743FFA" w:rsidDel="00E96948">
          <w:fldChar w:fldCharType="end"/>
        </w:r>
      </w:del>
      <w:del w:id="411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7</w:delText>
        </w:r>
        <w:r w:rsidR="00BB544F" w:rsidDel="004435D9">
          <w:fldChar w:fldCharType="end"/>
        </w:r>
      </w:del>
      <w:r>
        <w:t>: Spearman’s Coefficient correlations with quantitative</w:t>
      </w:r>
      <w:r w:rsidR="00984569">
        <w:t xml:space="preserve"> </w:t>
      </w:r>
      <w:r w:rsidR="004F2340">
        <w:t>parenchymal</w:t>
      </w:r>
      <w:r>
        <w:t xml:space="preserve"> CT metrics and PFTs</w:t>
      </w:r>
      <w:bookmarkEnd w:id="4100"/>
    </w:p>
    <w:tbl>
      <w:tblPr>
        <w:tblStyle w:val="ListTable3"/>
        <w:tblW w:w="0" w:type="auto"/>
        <w:tblLook w:val="04A0" w:firstRow="1" w:lastRow="0" w:firstColumn="1" w:lastColumn="0" w:noHBand="0" w:noVBand="1"/>
      </w:tblPr>
      <w:tblGrid>
        <w:gridCol w:w="2964"/>
        <w:gridCol w:w="1350"/>
        <w:gridCol w:w="1350"/>
        <w:gridCol w:w="1260"/>
        <w:gridCol w:w="1260"/>
        <w:gridCol w:w="1315"/>
      </w:tblGrid>
      <w:tr w:rsidR="00BD64FC" w14:paraId="4730E6AE" w14:textId="77777777" w:rsidTr="00C126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4" w:type="dxa"/>
            <w:vMerge w:val="restart"/>
          </w:tcPr>
          <w:p w14:paraId="1ABE3C28" w14:textId="316808D2" w:rsidR="00BD64FC" w:rsidRDefault="00BD64FC" w:rsidP="00BD64FC">
            <w:pPr>
              <w:jc w:val="center"/>
            </w:pPr>
            <w:r>
              <w:t>Physiology Metrics</w:t>
            </w:r>
          </w:p>
        </w:tc>
        <w:tc>
          <w:tcPr>
            <w:tcW w:w="6535" w:type="dxa"/>
            <w:gridSpan w:val="5"/>
          </w:tcPr>
          <w:p w14:paraId="34233EE7" w14:textId="79FD19E6" w:rsidR="00BD64FC" w:rsidRDefault="00BD64FC" w:rsidP="00BD64FC">
            <w:pPr>
              <w:jc w:val="center"/>
              <w:cnfStyle w:val="100000000000" w:firstRow="1" w:lastRow="0" w:firstColumn="0" w:lastColumn="0" w:oddVBand="0" w:evenVBand="0" w:oddHBand="0" w:evenHBand="0" w:firstRowFirstColumn="0" w:firstRowLastColumn="0" w:lastRowFirstColumn="0" w:lastRowLastColumn="0"/>
            </w:pPr>
            <w:r>
              <w:t>CT Metrics (% of whole lung volume)</w:t>
            </w:r>
          </w:p>
        </w:tc>
      </w:tr>
      <w:tr w:rsidR="00BD64FC" w14:paraId="1F175672"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vMerge/>
          </w:tcPr>
          <w:p w14:paraId="54396736" w14:textId="77777777" w:rsidR="00BD64FC" w:rsidRPr="00BD64FC" w:rsidRDefault="00BD64FC" w:rsidP="00BD64FC">
            <w:pPr>
              <w:rPr>
                <w:b w:val="0"/>
                <w:bCs w:val="0"/>
                <w:sz w:val="22"/>
                <w:szCs w:val="22"/>
              </w:rPr>
            </w:pPr>
          </w:p>
        </w:tc>
        <w:tc>
          <w:tcPr>
            <w:tcW w:w="1350" w:type="dxa"/>
          </w:tcPr>
          <w:p w14:paraId="39395B8F" w14:textId="5D5C1DD1" w:rsidR="00BD64FC" w:rsidRDefault="00BD64FC" w:rsidP="00BD64FC">
            <w:pPr>
              <w:jc w:val="center"/>
              <w:cnfStyle w:val="000000100000" w:firstRow="0" w:lastRow="0" w:firstColumn="0" w:lastColumn="0" w:oddVBand="0" w:evenVBand="0" w:oddHBand="1" w:evenHBand="0" w:firstRowFirstColumn="0" w:firstRowLastColumn="0" w:lastRowFirstColumn="0" w:lastRowLastColumn="0"/>
            </w:pPr>
            <w:r>
              <w:t>Normal</w:t>
            </w:r>
          </w:p>
        </w:tc>
        <w:tc>
          <w:tcPr>
            <w:tcW w:w="1350" w:type="dxa"/>
          </w:tcPr>
          <w:p w14:paraId="687A47BA" w14:textId="31F0C2ED" w:rsidR="00BD64FC" w:rsidRDefault="00BD64FC" w:rsidP="00BD64FC">
            <w:pPr>
              <w:jc w:val="center"/>
              <w:cnfStyle w:val="000000100000" w:firstRow="0" w:lastRow="0" w:firstColumn="0" w:lastColumn="0" w:oddVBand="0" w:evenVBand="0" w:oddHBand="1" w:evenHBand="0" w:firstRowFirstColumn="0" w:firstRowLastColumn="0" w:lastRowFirstColumn="0" w:lastRowLastColumn="0"/>
            </w:pPr>
            <w:r>
              <w:t>LAA</w:t>
            </w:r>
          </w:p>
        </w:tc>
        <w:tc>
          <w:tcPr>
            <w:tcW w:w="1260" w:type="dxa"/>
          </w:tcPr>
          <w:p w14:paraId="361E8F0D" w14:textId="7DD77F31" w:rsidR="00BD64FC" w:rsidRDefault="00BD64FC" w:rsidP="00BD64FC">
            <w:pPr>
              <w:jc w:val="center"/>
              <w:cnfStyle w:val="000000100000" w:firstRow="0" w:lastRow="0" w:firstColumn="0" w:lastColumn="0" w:oddVBand="0" w:evenVBand="0" w:oddHBand="1" w:evenHBand="0" w:firstRowFirstColumn="0" w:firstRowLastColumn="0" w:lastRowFirstColumn="0" w:lastRowLastColumn="0"/>
            </w:pPr>
            <w:r>
              <w:t>GGO</w:t>
            </w:r>
          </w:p>
        </w:tc>
        <w:tc>
          <w:tcPr>
            <w:tcW w:w="1260" w:type="dxa"/>
          </w:tcPr>
          <w:p w14:paraId="4D62AF74" w14:textId="7B6F8FC2" w:rsidR="00BD64FC" w:rsidRDefault="00BD64FC" w:rsidP="00BD64FC">
            <w:pPr>
              <w:jc w:val="center"/>
              <w:cnfStyle w:val="000000100000" w:firstRow="0" w:lastRow="0" w:firstColumn="0" w:lastColumn="0" w:oddVBand="0" w:evenVBand="0" w:oddHBand="1" w:evenHBand="0" w:firstRowFirstColumn="0" w:firstRowLastColumn="0" w:lastRowFirstColumn="0" w:lastRowLastColumn="0"/>
            </w:pPr>
            <w:r>
              <w:t>HC</w:t>
            </w:r>
          </w:p>
        </w:tc>
        <w:tc>
          <w:tcPr>
            <w:tcW w:w="1315" w:type="dxa"/>
          </w:tcPr>
          <w:p w14:paraId="5DF1C4CA" w14:textId="01EB0D40" w:rsidR="00BD64FC" w:rsidRDefault="00BD64FC" w:rsidP="00BD64FC">
            <w:pPr>
              <w:jc w:val="center"/>
              <w:cnfStyle w:val="000000100000" w:firstRow="0" w:lastRow="0" w:firstColumn="0" w:lastColumn="0" w:oddVBand="0" w:evenVBand="0" w:oddHBand="1" w:evenHBand="0" w:firstRowFirstColumn="0" w:firstRowLastColumn="0" w:lastRowFirstColumn="0" w:lastRowLastColumn="0"/>
            </w:pPr>
            <w:r>
              <w:t>Retic</w:t>
            </w:r>
          </w:p>
        </w:tc>
      </w:tr>
      <w:tr w:rsidR="00BD64FC" w14:paraId="7367D000"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3A0E74FB" w14:textId="1FBE0946" w:rsidR="00BD64FC" w:rsidRPr="00BD64FC" w:rsidRDefault="00BD64FC" w:rsidP="00BD64FC">
            <w:pPr>
              <w:rPr>
                <w:sz w:val="22"/>
                <w:szCs w:val="22"/>
              </w:rPr>
            </w:pPr>
            <w:r w:rsidRPr="00BD64FC">
              <w:rPr>
                <w:sz w:val="22"/>
                <w:szCs w:val="22"/>
              </w:rPr>
              <w:t>FEV1 (mL)</w:t>
            </w:r>
          </w:p>
        </w:tc>
        <w:tc>
          <w:tcPr>
            <w:tcW w:w="1350" w:type="dxa"/>
          </w:tcPr>
          <w:p w14:paraId="57AA9DDE" w14:textId="2EA0EB31"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30</w:t>
            </w:r>
          </w:p>
        </w:tc>
        <w:tc>
          <w:tcPr>
            <w:tcW w:w="1350" w:type="dxa"/>
          </w:tcPr>
          <w:p w14:paraId="477741F0" w14:textId="06CCA04B"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50</w:t>
            </w:r>
          </w:p>
        </w:tc>
        <w:tc>
          <w:tcPr>
            <w:tcW w:w="1260" w:type="dxa"/>
          </w:tcPr>
          <w:p w14:paraId="45296A6E" w14:textId="05FD8EE0"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45</w:t>
            </w:r>
          </w:p>
        </w:tc>
        <w:tc>
          <w:tcPr>
            <w:tcW w:w="1260" w:type="dxa"/>
          </w:tcPr>
          <w:p w14:paraId="60E4DA6C" w14:textId="2F07A580"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01</w:t>
            </w:r>
          </w:p>
        </w:tc>
        <w:tc>
          <w:tcPr>
            <w:tcW w:w="1315" w:type="dxa"/>
          </w:tcPr>
          <w:p w14:paraId="469C409E" w14:textId="6287DE3E"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25</w:t>
            </w:r>
          </w:p>
        </w:tc>
      </w:tr>
      <w:tr w:rsidR="0019198A" w14:paraId="58A07AB0"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70A391B3" w14:textId="58767B13" w:rsidR="00BD64FC" w:rsidRPr="00BD64FC" w:rsidRDefault="00BD64FC" w:rsidP="00BD64FC">
            <w:pPr>
              <w:rPr>
                <w:sz w:val="22"/>
                <w:szCs w:val="22"/>
              </w:rPr>
            </w:pPr>
            <w:r w:rsidRPr="00BD64FC">
              <w:rPr>
                <w:sz w:val="22"/>
                <w:szCs w:val="22"/>
              </w:rPr>
              <w:t>FEV1 (% predicted)</w:t>
            </w:r>
          </w:p>
        </w:tc>
        <w:tc>
          <w:tcPr>
            <w:tcW w:w="1350" w:type="dxa"/>
          </w:tcPr>
          <w:p w14:paraId="4E196A0D" w14:textId="4CB8010F"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41</w:t>
            </w:r>
          </w:p>
        </w:tc>
        <w:tc>
          <w:tcPr>
            <w:tcW w:w="1350" w:type="dxa"/>
            <w:shd w:val="clear" w:color="auto" w:fill="D9D9D9" w:themeFill="background1" w:themeFillShade="D9"/>
          </w:tcPr>
          <w:p w14:paraId="40064F76" w14:textId="170393AA"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64*</w:t>
            </w:r>
          </w:p>
        </w:tc>
        <w:tc>
          <w:tcPr>
            <w:tcW w:w="1260" w:type="dxa"/>
            <w:shd w:val="clear" w:color="auto" w:fill="D9D9D9" w:themeFill="background1" w:themeFillShade="D9"/>
          </w:tcPr>
          <w:p w14:paraId="4D233A6F" w14:textId="6013FFA1"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53*</w:t>
            </w:r>
          </w:p>
        </w:tc>
        <w:tc>
          <w:tcPr>
            <w:tcW w:w="1260" w:type="dxa"/>
          </w:tcPr>
          <w:p w14:paraId="5B85829F" w14:textId="034D8408"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13</w:t>
            </w:r>
          </w:p>
        </w:tc>
        <w:tc>
          <w:tcPr>
            <w:tcW w:w="1315" w:type="dxa"/>
          </w:tcPr>
          <w:p w14:paraId="2BF106D9" w14:textId="4FCECBD8"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38</w:t>
            </w:r>
          </w:p>
        </w:tc>
      </w:tr>
      <w:tr w:rsidR="0019198A" w14:paraId="2DD2ADF9"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1F8F9332" w14:textId="545C6E07" w:rsidR="00BD64FC" w:rsidRPr="00BD64FC" w:rsidRDefault="00BD64FC" w:rsidP="00BD64FC">
            <w:pPr>
              <w:rPr>
                <w:sz w:val="22"/>
                <w:szCs w:val="22"/>
              </w:rPr>
            </w:pPr>
            <w:r w:rsidRPr="00BD64FC">
              <w:rPr>
                <w:sz w:val="22"/>
                <w:szCs w:val="22"/>
              </w:rPr>
              <w:t>FVC (mL)</w:t>
            </w:r>
          </w:p>
        </w:tc>
        <w:tc>
          <w:tcPr>
            <w:tcW w:w="1350" w:type="dxa"/>
          </w:tcPr>
          <w:p w14:paraId="620EB629" w14:textId="4B6F0C5D"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45</w:t>
            </w:r>
          </w:p>
        </w:tc>
        <w:tc>
          <w:tcPr>
            <w:tcW w:w="1350" w:type="dxa"/>
            <w:shd w:val="clear" w:color="auto" w:fill="D9D9D9" w:themeFill="background1" w:themeFillShade="D9"/>
          </w:tcPr>
          <w:p w14:paraId="696F2A4B" w14:textId="67DFCDA0"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67*</w:t>
            </w:r>
          </w:p>
        </w:tc>
        <w:tc>
          <w:tcPr>
            <w:tcW w:w="1260" w:type="dxa"/>
            <w:shd w:val="clear" w:color="auto" w:fill="D9D9D9" w:themeFill="background1" w:themeFillShade="D9"/>
          </w:tcPr>
          <w:p w14:paraId="68B6728F" w14:textId="1520D49A"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60*</w:t>
            </w:r>
          </w:p>
        </w:tc>
        <w:tc>
          <w:tcPr>
            <w:tcW w:w="1260" w:type="dxa"/>
          </w:tcPr>
          <w:p w14:paraId="3A55C6B2" w14:textId="44D14CD7"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02</w:t>
            </w:r>
          </w:p>
        </w:tc>
        <w:tc>
          <w:tcPr>
            <w:tcW w:w="1315" w:type="dxa"/>
          </w:tcPr>
          <w:p w14:paraId="07B45FFA" w14:textId="2C7DA39B" w:rsidR="00BD64FC" w:rsidRDefault="006A27D3" w:rsidP="00BD64FC">
            <w:pPr>
              <w:jc w:val="center"/>
              <w:cnfStyle w:val="000000000000" w:firstRow="0" w:lastRow="0" w:firstColumn="0" w:lastColumn="0" w:oddVBand="0" w:evenVBand="0" w:oddHBand="0" w:evenHBand="0" w:firstRowFirstColumn="0" w:firstRowLastColumn="0" w:lastRowFirstColumn="0" w:lastRowLastColumn="0"/>
            </w:pPr>
            <w:r>
              <w:t>-0.44</w:t>
            </w:r>
          </w:p>
        </w:tc>
      </w:tr>
      <w:tr w:rsidR="0019198A" w14:paraId="53B6A91F"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0668ED1F" w14:textId="78F5F27C" w:rsidR="00BD64FC" w:rsidRPr="00BD64FC" w:rsidRDefault="00BD64FC" w:rsidP="00BD64FC">
            <w:pPr>
              <w:rPr>
                <w:sz w:val="22"/>
                <w:szCs w:val="22"/>
              </w:rPr>
            </w:pPr>
            <w:r w:rsidRPr="00BD64FC">
              <w:rPr>
                <w:sz w:val="22"/>
                <w:szCs w:val="22"/>
              </w:rPr>
              <w:t>FVC (% predicted)</w:t>
            </w:r>
          </w:p>
        </w:tc>
        <w:tc>
          <w:tcPr>
            <w:tcW w:w="1350" w:type="dxa"/>
            <w:shd w:val="clear" w:color="auto" w:fill="D9D9D9" w:themeFill="background1" w:themeFillShade="D9"/>
          </w:tcPr>
          <w:p w14:paraId="025D7291" w14:textId="141AC03E"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74**</w:t>
            </w:r>
          </w:p>
        </w:tc>
        <w:tc>
          <w:tcPr>
            <w:tcW w:w="1350" w:type="dxa"/>
            <w:shd w:val="clear" w:color="auto" w:fill="D9D9D9" w:themeFill="background1" w:themeFillShade="D9"/>
          </w:tcPr>
          <w:p w14:paraId="5600CFE9" w14:textId="02445FC5"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73**</w:t>
            </w:r>
          </w:p>
        </w:tc>
        <w:tc>
          <w:tcPr>
            <w:tcW w:w="1260" w:type="dxa"/>
            <w:shd w:val="clear" w:color="auto" w:fill="D9D9D9" w:themeFill="background1" w:themeFillShade="D9"/>
          </w:tcPr>
          <w:p w14:paraId="7834F011" w14:textId="0193D013"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84**</w:t>
            </w:r>
          </w:p>
        </w:tc>
        <w:tc>
          <w:tcPr>
            <w:tcW w:w="1260" w:type="dxa"/>
          </w:tcPr>
          <w:p w14:paraId="21EAA587" w14:textId="4A055F7C"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18</w:t>
            </w:r>
          </w:p>
        </w:tc>
        <w:tc>
          <w:tcPr>
            <w:tcW w:w="1315" w:type="dxa"/>
            <w:shd w:val="clear" w:color="auto" w:fill="D9D9D9" w:themeFill="background1" w:themeFillShade="D9"/>
          </w:tcPr>
          <w:p w14:paraId="41DCEE81" w14:textId="66B51AA6" w:rsidR="00BD64FC" w:rsidRDefault="006A27D3" w:rsidP="00BD64FC">
            <w:pPr>
              <w:jc w:val="center"/>
              <w:cnfStyle w:val="000000100000" w:firstRow="0" w:lastRow="0" w:firstColumn="0" w:lastColumn="0" w:oddVBand="0" w:evenVBand="0" w:oddHBand="1" w:evenHBand="0" w:firstRowFirstColumn="0" w:firstRowLastColumn="0" w:lastRowFirstColumn="0" w:lastRowLastColumn="0"/>
            </w:pPr>
            <w:r>
              <w:t>-0.75**</w:t>
            </w:r>
          </w:p>
        </w:tc>
      </w:tr>
      <w:tr w:rsidR="0019198A" w14:paraId="0F5C16A3"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2182F76F" w14:textId="0E646720" w:rsidR="00BD64FC" w:rsidRPr="00BD64FC" w:rsidRDefault="00BD64FC" w:rsidP="00BD64FC">
            <w:pPr>
              <w:rPr>
                <w:sz w:val="22"/>
                <w:szCs w:val="22"/>
              </w:rPr>
            </w:pPr>
            <w:r w:rsidRPr="00BD64FC">
              <w:rPr>
                <w:sz w:val="22"/>
                <w:szCs w:val="22"/>
              </w:rPr>
              <w:t>FEV1/FVC (ratio)</w:t>
            </w:r>
          </w:p>
        </w:tc>
        <w:tc>
          <w:tcPr>
            <w:tcW w:w="1350" w:type="dxa"/>
            <w:shd w:val="clear" w:color="auto" w:fill="D9D9D9" w:themeFill="background1" w:themeFillShade="D9"/>
          </w:tcPr>
          <w:p w14:paraId="385B29C0" w14:textId="14B7C3F7" w:rsidR="00BD64FC" w:rsidRDefault="00DA6058" w:rsidP="00BD64FC">
            <w:pPr>
              <w:jc w:val="center"/>
              <w:cnfStyle w:val="000000000000" w:firstRow="0" w:lastRow="0" w:firstColumn="0" w:lastColumn="0" w:oddVBand="0" w:evenVBand="0" w:oddHBand="0" w:evenHBand="0" w:firstRowFirstColumn="0" w:firstRowLastColumn="0" w:lastRowFirstColumn="0" w:lastRowLastColumn="0"/>
            </w:pPr>
            <w:r>
              <w:t>-0.68**</w:t>
            </w:r>
          </w:p>
        </w:tc>
        <w:tc>
          <w:tcPr>
            <w:tcW w:w="1350" w:type="dxa"/>
          </w:tcPr>
          <w:p w14:paraId="1C5D8F15" w14:textId="68E5A8BB" w:rsidR="00BD64FC" w:rsidRDefault="00DA6058" w:rsidP="00BD64FC">
            <w:pPr>
              <w:jc w:val="center"/>
              <w:cnfStyle w:val="000000000000" w:firstRow="0" w:lastRow="0" w:firstColumn="0" w:lastColumn="0" w:oddVBand="0" w:evenVBand="0" w:oddHBand="0" w:evenHBand="0" w:firstRowFirstColumn="0" w:firstRowLastColumn="0" w:lastRowFirstColumn="0" w:lastRowLastColumn="0"/>
            </w:pPr>
            <w:r>
              <w:t>-0.49</w:t>
            </w:r>
          </w:p>
        </w:tc>
        <w:tc>
          <w:tcPr>
            <w:tcW w:w="1260" w:type="dxa"/>
            <w:shd w:val="clear" w:color="auto" w:fill="D9D9D9" w:themeFill="background1" w:themeFillShade="D9"/>
          </w:tcPr>
          <w:p w14:paraId="4C46D46C" w14:textId="7AF85269" w:rsidR="00BD64FC" w:rsidRDefault="00DA6058" w:rsidP="00BD64FC">
            <w:pPr>
              <w:jc w:val="center"/>
              <w:cnfStyle w:val="000000000000" w:firstRow="0" w:lastRow="0" w:firstColumn="0" w:lastColumn="0" w:oddVBand="0" w:evenVBand="0" w:oddHBand="0" w:evenHBand="0" w:firstRowFirstColumn="0" w:firstRowLastColumn="0" w:lastRowFirstColumn="0" w:lastRowLastColumn="0"/>
            </w:pPr>
            <w:r>
              <w:t>0.71**</w:t>
            </w:r>
          </w:p>
        </w:tc>
        <w:tc>
          <w:tcPr>
            <w:tcW w:w="1260" w:type="dxa"/>
          </w:tcPr>
          <w:p w14:paraId="54500B20" w14:textId="3E0691F8" w:rsidR="00BD64FC" w:rsidRDefault="00DA6058" w:rsidP="00BD64FC">
            <w:pPr>
              <w:jc w:val="center"/>
              <w:cnfStyle w:val="000000000000" w:firstRow="0" w:lastRow="0" w:firstColumn="0" w:lastColumn="0" w:oddVBand="0" w:evenVBand="0" w:oddHBand="0" w:evenHBand="0" w:firstRowFirstColumn="0" w:firstRowLastColumn="0" w:lastRowFirstColumn="0" w:lastRowLastColumn="0"/>
            </w:pPr>
            <w:r>
              <w:t>0.19</w:t>
            </w:r>
          </w:p>
        </w:tc>
        <w:tc>
          <w:tcPr>
            <w:tcW w:w="1315" w:type="dxa"/>
            <w:shd w:val="clear" w:color="auto" w:fill="D9D9D9" w:themeFill="background1" w:themeFillShade="D9"/>
          </w:tcPr>
          <w:p w14:paraId="1DC7A6F0" w14:textId="1D1ABB6D" w:rsidR="00BD64FC" w:rsidRDefault="00DA6058" w:rsidP="00BD64FC">
            <w:pPr>
              <w:jc w:val="center"/>
              <w:cnfStyle w:val="000000000000" w:firstRow="0" w:lastRow="0" w:firstColumn="0" w:lastColumn="0" w:oddVBand="0" w:evenVBand="0" w:oddHBand="0" w:evenHBand="0" w:firstRowFirstColumn="0" w:firstRowLastColumn="0" w:lastRowFirstColumn="0" w:lastRowLastColumn="0"/>
            </w:pPr>
            <w:r>
              <w:t>0.73**</w:t>
            </w:r>
          </w:p>
        </w:tc>
      </w:tr>
      <w:tr w:rsidR="0019198A" w14:paraId="55B63AAB"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5ADD2FB3" w14:textId="3CD4F5A4" w:rsidR="00BD64FC" w:rsidRPr="00BD64FC" w:rsidRDefault="00BD64FC" w:rsidP="00BD64FC">
            <w:pPr>
              <w:rPr>
                <w:sz w:val="22"/>
                <w:szCs w:val="22"/>
              </w:rPr>
            </w:pPr>
            <w:r w:rsidRPr="00BD64FC">
              <w:rPr>
                <w:sz w:val="22"/>
                <w:szCs w:val="22"/>
              </w:rPr>
              <w:t>FEV1/FVC (z-score)</w:t>
            </w:r>
          </w:p>
        </w:tc>
        <w:tc>
          <w:tcPr>
            <w:tcW w:w="1350" w:type="dxa"/>
            <w:shd w:val="clear" w:color="auto" w:fill="D9D9D9" w:themeFill="background1" w:themeFillShade="D9"/>
          </w:tcPr>
          <w:p w14:paraId="727BC09D" w14:textId="7CD1B6EC" w:rsidR="00BD64FC" w:rsidRDefault="00A63DA4" w:rsidP="00BD64FC">
            <w:pPr>
              <w:jc w:val="center"/>
              <w:cnfStyle w:val="000000100000" w:firstRow="0" w:lastRow="0" w:firstColumn="0" w:lastColumn="0" w:oddVBand="0" w:evenVBand="0" w:oddHBand="1" w:evenHBand="0" w:firstRowFirstColumn="0" w:firstRowLastColumn="0" w:lastRowFirstColumn="0" w:lastRowLastColumn="0"/>
            </w:pPr>
            <w:r>
              <w:t>-0.70**</w:t>
            </w:r>
          </w:p>
        </w:tc>
        <w:tc>
          <w:tcPr>
            <w:tcW w:w="1350" w:type="dxa"/>
            <w:shd w:val="clear" w:color="auto" w:fill="D9D9D9" w:themeFill="background1" w:themeFillShade="D9"/>
          </w:tcPr>
          <w:p w14:paraId="10993808" w14:textId="72DCC36D" w:rsidR="00BD64FC" w:rsidRDefault="00A63DA4" w:rsidP="00BD64FC">
            <w:pPr>
              <w:jc w:val="center"/>
              <w:cnfStyle w:val="000000100000" w:firstRow="0" w:lastRow="0" w:firstColumn="0" w:lastColumn="0" w:oddVBand="0" w:evenVBand="0" w:oddHBand="1" w:evenHBand="0" w:firstRowFirstColumn="0" w:firstRowLastColumn="0" w:lastRowFirstColumn="0" w:lastRowLastColumn="0"/>
            </w:pPr>
            <w:r>
              <w:t>-0.52*</w:t>
            </w:r>
          </w:p>
        </w:tc>
        <w:tc>
          <w:tcPr>
            <w:tcW w:w="1260" w:type="dxa"/>
            <w:shd w:val="clear" w:color="auto" w:fill="D9D9D9" w:themeFill="background1" w:themeFillShade="D9"/>
          </w:tcPr>
          <w:p w14:paraId="61073B15" w14:textId="39F50D3D" w:rsidR="00BD64FC" w:rsidRDefault="00A63DA4" w:rsidP="00BD64FC">
            <w:pPr>
              <w:jc w:val="center"/>
              <w:cnfStyle w:val="000000100000" w:firstRow="0" w:lastRow="0" w:firstColumn="0" w:lastColumn="0" w:oddVBand="0" w:evenVBand="0" w:oddHBand="1" w:evenHBand="0" w:firstRowFirstColumn="0" w:firstRowLastColumn="0" w:lastRowFirstColumn="0" w:lastRowLastColumn="0"/>
            </w:pPr>
            <w:r>
              <w:t>0.74**</w:t>
            </w:r>
          </w:p>
        </w:tc>
        <w:tc>
          <w:tcPr>
            <w:tcW w:w="1260" w:type="dxa"/>
          </w:tcPr>
          <w:p w14:paraId="6D728CF6" w14:textId="0909A3F9" w:rsidR="00BD64FC" w:rsidRDefault="00A63DA4" w:rsidP="00BD64FC">
            <w:pPr>
              <w:jc w:val="center"/>
              <w:cnfStyle w:val="000000100000" w:firstRow="0" w:lastRow="0" w:firstColumn="0" w:lastColumn="0" w:oddVBand="0" w:evenVBand="0" w:oddHBand="1" w:evenHBand="0" w:firstRowFirstColumn="0" w:firstRowLastColumn="0" w:lastRowFirstColumn="0" w:lastRowLastColumn="0"/>
            </w:pPr>
            <w:r>
              <w:t>0.19</w:t>
            </w:r>
          </w:p>
        </w:tc>
        <w:tc>
          <w:tcPr>
            <w:tcW w:w="1315" w:type="dxa"/>
            <w:shd w:val="clear" w:color="auto" w:fill="D9D9D9" w:themeFill="background1" w:themeFillShade="D9"/>
          </w:tcPr>
          <w:p w14:paraId="5E96AEA1" w14:textId="39B32BA5" w:rsidR="00BD64FC" w:rsidRDefault="00A63DA4" w:rsidP="00BD64FC">
            <w:pPr>
              <w:jc w:val="center"/>
              <w:cnfStyle w:val="000000100000" w:firstRow="0" w:lastRow="0" w:firstColumn="0" w:lastColumn="0" w:oddVBand="0" w:evenVBand="0" w:oddHBand="1" w:evenHBand="0" w:firstRowFirstColumn="0" w:firstRowLastColumn="0" w:lastRowFirstColumn="0" w:lastRowLastColumn="0"/>
            </w:pPr>
            <w:r>
              <w:t>0.73**</w:t>
            </w:r>
          </w:p>
        </w:tc>
      </w:tr>
      <w:tr w:rsidR="0019198A" w14:paraId="2F3F47B0"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4AF58657" w14:textId="50E06533" w:rsidR="00BD64FC" w:rsidRPr="00BD64FC" w:rsidRDefault="00BD64FC" w:rsidP="00BD64FC">
            <w:pPr>
              <w:rPr>
                <w:sz w:val="22"/>
                <w:szCs w:val="22"/>
              </w:rPr>
            </w:pPr>
            <w:r w:rsidRPr="00BD64FC">
              <w:rPr>
                <w:sz w:val="22"/>
                <w:szCs w:val="22"/>
              </w:rPr>
              <w:t>T</w:t>
            </w:r>
            <w:r w:rsidRPr="00BD64FC">
              <w:rPr>
                <w:sz w:val="22"/>
                <w:szCs w:val="22"/>
                <w:vertAlign w:val="subscript"/>
              </w:rPr>
              <w:t>LCO</w:t>
            </w:r>
            <w:r w:rsidRPr="00BD64FC">
              <w:rPr>
                <w:sz w:val="22"/>
                <w:szCs w:val="22"/>
              </w:rPr>
              <w:t xml:space="preserve"> (mmol.min</w:t>
            </w:r>
            <w:r w:rsidRPr="00BD64FC">
              <w:rPr>
                <w:sz w:val="22"/>
                <w:szCs w:val="22"/>
                <w:vertAlign w:val="superscript"/>
              </w:rPr>
              <w:t>-1</w:t>
            </w:r>
            <w:r w:rsidRPr="00BD64FC">
              <w:rPr>
                <w:sz w:val="22"/>
                <w:szCs w:val="22"/>
              </w:rPr>
              <w:t>.kPa</w:t>
            </w:r>
            <w:r w:rsidRPr="00BD64FC">
              <w:rPr>
                <w:sz w:val="22"/>
                <w:szCs w:val="22"/>
                <w:vertAlign w:val="superscript"/>
              </w:rPr>
              <w:t>-1</w:t>
            </w:r>
            <w:r w:rsidRPr="00BD64FC">
              <w:rPr>
                <w:sz w:val="22"/>
                <w:szCs w:val="22"/>
              </w:rPr>
              <w:t>)</w:t>
            </w:r>
          </w:p>
        </w:tc>
        <w:tc>
          <w:tcPr>
            <w:tcW w:w="1350" w:type="dxa"/>
            <w:shd w:val="clear" w:color="auto" w:fill="D9D9D9" w:themeFill="background1" w:themeFillShade="D9"/>
          </w:tcPr>
          <w:p w14:paraId="482F97BD" w14:textId="0D620A48" w:rsidR="00BD64FC" w:rsidRDefault="004766DE" w:rsidP="00BD64FC">
            <w:pPr>
              <w:jc w:val="center"/>
              <w:cnfStyle w:val="000000000000" w:firstRow="0" w:lastRow="0" w:firstColumn="0" w:lastColumn="0" w:oddVBand="0" w:evenVBand="0" w:oddHBand="0" w:evenHBand="0" w:firstRowFirstColumn="0" w:firstRowLastColumn="0" w:lastRowFirstColumn="0" w:lastRowLastColumn="0"/>
            </w:pPr>
            <w:r>
              <w:t>0.66**</w:t>
            </w:r>
          </w:p>
        </w:tc>
        <w:tc>
          <w:tcPr>
            <w:tcW w:w="1350" w:type="dxa"/>
          </w:tcPr>
          <w:p w14:paraId="64DD0938" w14:textId="5E70FA36" w:rsidR="00BD64FC" w:rsidRDefault="004766DE" w:rsidP="00BD64FC">
            <w:pPr>
              <w:jc w:val="center"/>
              <w:cnfStyle w:val="000000000000" w:firstRow="0" w:lastRow="0" w:firstColumn="0" w:lastColumn="0" w:oddVBand="0" w:evenVBand="0" w:oddHBand="0" w:evenHBand="0" w:firstRowFirstColumn="0" w:firstRowLastColumn="0" w:lastRowFirstColumn="0" w:lastRowLastColumn="0"/>
            </w:pPr>
            <w:r>
              <w:t>0.28</w:t>
            </w:r>
          </w:p>
        </w:tc>
        <w:tc>
          <w:tcPr>
            <w:tcW w:w="1260" w:type="dxa"/>
            <w:shd w:val="clear" w:color="auto" w:fill="D9D9D9" w:themeFill="background1" w:themeFillShade="D9"/>
          </w:tcPr>
          <w:p w14:paraId="0EB7A833" w14:textId="694CD6C4" w:rsidR="00BD64FC" w:rsidRDefault="004766DE" w:rsidP="00BD64FC">
            <w:pPr>
              <w:jc w:val="center"/>
              <w:cnfStyle w:val="000000000000" w:firstRow="0" w:lastRow="0" w:firstColumn="0" w:lastColumn="0" w:oddVBand="0" w:evenVBand="0" w:oddHBand="0" w:evenHBand="0" w:firstRowFirstColumn="0" w:firstRowLastColumn="0" w:lastRowFirstColumn="0" w:lastRowLastColumn="0"/>
            </w:pPr>
            <w:r>
              <w:t>-0.69**</w:t>
            </w:r>
          </w:p>
        </w:tc>
        <w:tc>
          <w:tcPr>
            <w:tcW w:w="1260" w:type="dxa"/>
          </w:tcPr>
          <w:p w14:paraId="36BC73DC" w14:textId="20F088A4" w:rsidR="00BD64FC" w:rsidRDefault="004766DE" w:rsidP="00BD64FC">
            <w:pPr>
              <w:jc w:val="center"/>
              <w:cnfStyle w:val="000000000000" w:firstRow="0" w:lastRow="0" w:firstColumn="0" w:lastColumn="0" w:oddVBand="0" w:evenVBand="0" w:oddHBand="0" w:evenHBand="0" w:firstRowFirstColumn="0" w:firstRowLastColumn="0" w:lastRowFirstColumn="0" w:lastRowLastColumn="0"/>
            </w:pPr>
            <w:r>
              <w:t>-0.28</w:t>
            </w:r>
          </w:p>
        </w:tc>
        <w:tc>
          <w:tcPr>
            <w:tcW w:w="1315" w:type="dxa"/>
            <w:shd w:val="clear" w:color="auto" w:fill="D9D9D9" w:themeFill="background1" w:themeFillShade="D9"/>
          </w:tcPr>
          <w:p w14:paraId="76B595C3" w14:textId="68C2C6EF" w:rsidR="00BD64FC" w:rsidRDefault="004766DE" w:rsidP="00BD64FC">
            <w:pPr>
              <w:jc w:val="center"/>
              <w:cnfStyle w:val="000000000000" w:firstRow="0" w:lastRow="0" w:firstColumn="0" w:lastColumn="0" w:oddVBand="0" w:evenVBand="0" w:oddHBand="0" w:evenHBand="0" w:firstRowFirstColumn="0" w:firstRowLastColumn="0" w:lastRowFirstColumn="0" w:lastRowLastColumn="0"/>
            </w:pPr>
            <w:r>
              <w:t>0.60*</w:t>
            </w:r>
          </w:p>
        </w:tc>
      </w:tr>
      <w:tr w:rsidR="00BD64FC" w14:paraId="2883052D"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06642BCC" w14:textId="456A5960" w:rsidR="00BD64FC" w:rsidRPr="00BD64FC" w:rsidRDefault="00BD64FC" w:rsidP="00BD64FC">
            <w:pPr>
              <w:rPr>
                <w:b w:val="0"/>
                <w:bCs w:val="0"/>
                <w:sz w:val="22"/>
                <w:szCs w:val="22"/>
              </w:rPr>
            </w:pPr>
            <w:r w:rsidRPr="00BD64FC">
              <w:rPr>
                <w:sz w:val="22"/>
                <w:szCs w:val="22"/>
              </w:rPr>
              <w:t>T</w:t>
            </w:r>
            <w:r w:rsidRPr="00BD64FC">
              <w:rPr>
                <w:sz w:val="22"/>
                <w:szCs w:val="22"/>
                <w:vertAlign w:val="subscript"/>
              </w:rPr>
              <w:t>LCO</w:t>
            </w:r>
            <w:r w:rsidRPr="00BD64FC">
              <w:rPr>
                <w:sz w:val="22"/>
                <w:szCs w:val="22"/>
              </w:rPr>
              <w:t xml:space="preserve"> (% predicted)</w:t>
            </w:r>
          </w:p>
        </w:tc>
        <w:tc>
          <w:tcPr>
            <w:tcW w:w="1350" w:type="dxa"/>
            <w:shd w:val="clear" w:color="auto" w:fill="D9D9D9" w:themeFill="background1" w:themeFillShade="D9"/>
          </w:tcPr>
          <w:p w14:paraId="4BF0D453" w14:textId="1E7681C7" w:rsidR="00BD64FC" w:rsidRDefault="00E7241D" w:rsidP="00BD64FC">
            <w:pPr>
              <w:jc w:val="center"/>
              <w:cnfStyle w:val="000000100000" w:firstRow="0" w:lastRow="0" w:firstColumn="0" w:lastColumn="0" w:oddVBand="0" w:evenVBand="0" w:oddHBand="1" w:evenHBand="0" w:firstRowFirstColumn="0" w:firstRowLastColumn="0" w:lastRowFirstColumn="0" w:lastRowLastColumn="0"/>
            </w:pPr>
            <w:r>
              <w:t>0.70**</w:t>
            </w:r>
          </w:p>
        </w:tc>
        <w:tc>
          <w:tcPr>
            <w:tcW w:w="1350" w:type="dxa"/>
          </w:tcPr>
          <w:p w14:paraId="710E5C3A" w14:textId="435D7487" w:rsidR="00BD64FC" w:rsidRDefault="00E7241D" w:rsidP="00BD64FC">
            <w:pPr>
              <w:jc w:val="center"/>
              <w:cnfStyle w:val="000000100000" w:firstRow="0" w:lastRow="0" w:firstColumn="0" w:lastColumn="0" w:oddVBand="0" w:evenVBand="0" w:oddHBand="1" w:evenHBand="0" w:firstRowFirstColumn="0" w:firstRowLastColumn="0" w:lastRowFirstColumn="0" w:lastRowLastColumn="0"/>
            </w:pPr>
            <w:r>
              <w:t>0.22</w:t>
            </w:r>
          </w:p>
        </w:tc>
        <w:tc>
          <w:tcPr>
            <w:tcW w:w="1260" w:type="dxa"/>
            <w:shd w:val="clear" w:color="auto" w:fill="D9D9D9" w:themeFill="background1" w:themeFillShade="D9"/>
          </w:tcPr>
          <w:p w14:paraId="4EF5025F" w14:textId="734C3296" w:rsidR="00BD64FC" w:rsidRDefault="00E7241D" w:rsidP="00BD64FC">
            <w:pPr>
              <w:jc w:val="center"/>
              <w:cnfStyle w:val="000000100000" w:firstRow="0" w:lastRow="0" w:firstColumn="0" w:lastColumn="0" w:oddVBand="0" w:evenVBand="0" w:oddHBand="1" w:evenHBand="0" w:firstRowFirstColumn="0" w:firstRowLastColumn="0" w:lastRowFirstColumn="0" w:lastRowLastColumn="0"/>
            </w:pPr>
            <w:r>
              <w:t>-0.72**</w:t>
            </w:r>
          </w:p>
        </w:tc>
        <w:tc>
          <w:tcPr>
            <w:tcW w:w="1260" w:type="dxa"/>
          </w:tcPr>
          <w:p w14:paraId="2868E688" w14:textId="085C56BA" w:rsidR="00BD64FC" w:rsidRDefault="00E7241D" w:rsidP="00BD64FC">
            <w:pPr>
              <w:jc w:val="center"/>
              <w:cnfStyle w:val="000000100000" w:firstRow="0" w:lastRow="0" w:firstColumn="0" w:lastColumn="0" w:oddVBand="0" w:evenVBand="0" w:oddHBand="1" w:evenHBand="0" w:firstRowFirstColumn="0" w:firstRowLastColumn="0" w:lastRowFirstColumn="0" w:lastRowLastColumn="0"/>
            </w:pPr>
            <w:r>
              <w:t>-0.37</w:t>
            </w:r>
          </w:p>
        </w:tc>
        <w:tc>
          <w:tcPr>
            <w:tcW w:w="1315" w:type="dxa"/>
          </w:tcPr>
          <w:p w14:paraId="5B60B816" w14:textId="6559427E" w:rsidR="00BD64FC" w:rsidRDefault="00E7241D" w:rsidP="00BD64FC">
            <w:pPr>
              <w:jc w:val="center"/>
              <w:cnfStyle w:val="000000100000" w:firstRow="0" w:lastRow="0" w:firstColumn="0" w:lastColumn="0" w:oddVBand="0" w:evenVBand="0" w:oddHBand="1" w:evenHBand="0" w:firstRowFirstColumn="0" w:firstRowLastColumn="0" w:lastRowFirstColumn="0" w:lastRowLastColumn="0"/>
            </w:pPr>
            <w:r>
              <w:t>0.19</w:t>
            </w:r>
          </w:p>
        </w:tc>
      </w:tr>
      <w:tr w:rsidR="00BD64FC" w14:paraId="5889D3C4"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4F8167C5" w14:textId="3A8DEFED" w:rsidR="00BD64FC" w:rsidRPr="00BD64FC" w:rsidRDefault="00BD64FC" w:rsidP="00BD64FC">
            <w:pPr>
              <w:rPr>
                <w:b w:val="0"/>
                <w:bCs w:val="0"/>
                <w:sz w:val="22"/>
                <w:szCs w:val="22"/>
              </w:rPr>
            </w:pPr>
            <w:r w:rsidRPr="00BD64FC">
              <w:rPr>
                <w:sz w:val="22"/>
                <w:szCs w:val="22"/>
              </w:rPr>
              <w:t>K</w:t>
            </w:r>
            <w:r w:rsidRPr="00BD64FC">
              <w:rPr>
                <w:sz w:val="22"/>
                <w:szCs w:val="22"/>
                <w:vertAlign w:val="subscript"/>
              </w:rPr>
              <w:t xml:space="preserve">CO </w:t>
            </w:r>
            <w:r w:rsidRPr="00BD64FC">
              <w:rPr>
                <w:sz w:val="22"/>
                <w:szCs w:val="22"/>
              </w:rPr>
              <w:t>(mmol.min</w:t>
            </w:r>
            <w:r w:rsidRPr="00BD64FC">
              <w:rPr>
                <w:sz w:val="22"/>
                <w:szCs w:val="22"/>
                <w:vertAlign w:val="superscript"/>
              </w:rPr>
              <w:t>-1</w:t>
            </w:r>
            <w:r w:rsidRPr="00BD64FC">
              <w:rPr>
                <w:sz w:val="22"/>
                <w:szCs w:val="22"/>
              </w:rPr>
              <w:t>.kPa</w:t>
            </w:r>
            <w:r w:rsidRPr="00BD64FC">
              <w:rPr>
                <w:sz w:val="22"/>
                <w:szCs w:val="22"/>
                <w:vertAlign w:val="superscript"/>
              </w:rPr>
              <w:t>-1</w:t>
            </w:r>
            <w:r w:rsidRPr="00BD64FC">
              <w:rPr>
                <w:sz w:val="22"/>
                <w:szCs w:val="22"/>
              </w:rPr>
              <w:t>.L</w:t>
            </w:r>
            <w:r w:rsidRPr="00BD64FC">
              <w:rPr>
                <w:sz w:val="22"/>
                <w:szCs w:val="22"/>
                <w:vertAlign w:val="superscript"/>
              </w:rPr>
              <w:t>-1</w:t>
            </w:r>
            <w:r w:rsidRPr="00BD64FC">
              <w:rPr>
                <w:sz w:val="22"/>
                <w:szCs w:val="22"/>
              </w:rPr>
              <w:t>)</w:t>
            </w:r>
          </w:p>
        </w:tc>
        <w:tc>
          <w:tcPr>
            <w:tcW w:w="1350" w:type="dxa"/>
          </w:tcPr>
          <w:p w14:paraId="3276DBA4" w14:textId="1F33A8F5" w:rsidR="00BD64FC" w:rsidRDefault="00387B51" w:rsidP="00BD64FC">
            <w:pPr>
              <w:jc w:val="center"/>
              <w:cnfStyle w:val="000000000000" w:firstRow="0" w:lastRow="0" w:firstColumn="0" w:lastColumn="0" w:oddVBand="0" w:evenVBand="0" w:oddHBand="0" w:evenHBand="0" w:firstRowFirstColumn="0" w:firstRowLastColumn="0" w:lastRowFirstColumn="0" w:lastRowLastColumn="0"/>
            </w:pPr>
            <w:r>
              <w:t>0.22</w:t>
            </w:r>
          </w:p>
        </w:tc>
        <w:tc>
          <w:tcPr>
            <w:tcW w:w="1350" w:type="dxa"/>
          </w:tcPr>
          <w:p w14:paraId="14D4EBB6" w14:textId="10E4A15F" w:rsidR="00BD64FC" w:rsidRDefault="00387B51" w:rsidP="00BD64FC">
            <w:pPr>
              <w:jc w:val="center"/>
              <w:cnfStyle w:val="000000000000" w:firstRow="0" w:lastRow="0" w:firstColumn="0" w:lastColumn="0" w:oddVBand="0" w:evenVBand="0" w:oddHBand="0" w:evenHBand="0" w:firstRowFirstColumn="0" w:firstRowLastColumn="0" w:lastRowFirstColumn="0" w:lastRowLastColumn="0"/>
            </w:pPr>
            <w:r>
              <w:t>-0.38</w:t>
            </w:r>
          </w:p>
        </w:tc>
        <w:tc>
          <w:tcPr>
            <w:tcW w:w="1260" w:type="dxa"/>
          </w:tcPr>
          <w:p w14:paraId="47636362" w14:textId="22506683" w:rsidR="00BD64FC" w:rsidRDefault="00387B51" w:rsidP="00BD64FC">
            <w:pPr>
              <w:jc w:val="center"/>
              <w:cnfStyle w:val="000000000000" w:firstRow="0" w:lastRow="0" w:firstColumn="0" w:lastColumn="0" w:oddVBand="0" w:evenVBand="0" w:oddHBand="0" w:evenHBand="0" w:firstRowFirstColumn="0" w:firstRowLastColumn="0" w:lastRowFirstColumn="0" w:lastRowLastColumn="0"/>
            </w:pPr>
            <w:r>
              <w:t>-0.17</w:t>
            </w:r>
          </w:p>
        </w:tc>
        <w:tc>
          <w:tcPr>
            <w:tcW w:w="1260" w:type="dxa"/>
          </w:tcPr>
          <w:p w14:paraId="4AE87E44" w14:textId="7B5E3260" w:rsidR="00BD64FC" w:rsidRDefault="00387B51" w:rsidP="00BD64FC">
            <w:pPr>
              <w:jc w:val="center"/>
              <w:cnfStyle w:val="000000000000" w:firstRow="0" w:lastRow="0" w:firstColumn="0" w:lastColumn="0" w:oddVBand="0" w:evenVBand="0" w:oddHBand="0" w:evenHBand="0" w:firstRowFirstColumn="0" w:firstRowLastColumn="0" w:lastRowFirstColumn="0" w:lastRowLastColumn="0"/>
            </w:pPr>
            <w:r>
              <w:t>-0.20</w:t>
            </w:r>
          </w:p>
        </w:tc>
        <w:tc>
          <w:tcPr>
            <w:tcW w:w="1315" w:type="dxa"/>
          </w:tcPr>
          <w:p w14:paraId="5440E479" w14:textId="67BF8D7D" w:rsidR="00BD64FC" w:rsidRDefault="00387B51" w:rsidP="00BD64FC">
            <w:pPr>
              <w:jc w:val="center"/>
              <w:cnfStyle w:val="000000000000" w:firstRow="0" w:lastRow="0" w:firstColumn="0" w:lastColumn="0" w:oddVBand="0" w:evenVBand="0" w:oddHBand="0" w:evenHBand="0" w:firstRowFirstColumn="0" w:firstRowLastColumn="0" w:lastRowFirstColumn="0" w:lastRowLastColumn="0"/>
            </w:pPr>
            <w:r>
              <w:t>-0.11</w:t>
            </w:r>
          </w:p>
        </w:tc>
      </w:tr>
      <w:tr w:rsidR="00BD64FC" w14:paraId="451EB695"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67D2FE5F" w14:textId="464F3D82" w:rsidR="00BD64FC" w:rsidRPr="00BD64FC" w:rsidRDefault="00BD64FC" w:rsidP="00BD64FC">
            <w:pPr>
              <w:rPr>
                <w:b w:val="0"/>
                <w:bCs w:val="0"/>
                <w:sz w:val="22"/>
                <w:szCs w:val="22"/>
              </w:rPr>
            </w:pPr>
            <w:r w:rsidRPr="00BD64FC">
              <w:rPr>
                <w:sz w:val="22"/>
                <w:szCs w:val="22"/>
              </w:rPr>
              <w:t>K</w:t>
            </w:r>
            <w:r w:rsidRPr="00BD64FC">
              <w:rPr>
                <w:sz w:val="22"/>
                <w:szCs w:val="22"/>
                <w:vertAlign w:val="subscript"/>
              </w:rPr>
              <w:t>CO</w:t>
            </w:r>
            <w:r w:rsidRPr="00BD64FC">
              <w:rPr>
                <w:sz w:val="22"/>
                <w:szCs w:val="22"/>
              </w:rPr>
              <w:t xml:space="preserve"> (% predicted)</w:t>
            </w:r>
          </w:p>
        </w:tc>
        <w:tc>
          <w:tcPr>
            <w:tcW w:w="1350" w:type="dxa"/>
          </w:tcPr>
          <w:p w14:paraId="24758364" w14:textId="3D179469" w:rsidR="00BD64FC" w:rsidRDefault="002B5B5F" w:rsidP="00BD64FC">
            <w:pPr>
              <w:jc w:val="center"/>
              <w:cnfStyle w:val="000000100000" w:firstRow="0" w:lastRow="0" w:firstColumn="0" w:lastColumn="0" w:oddVBand="0" w:evenVBand="0" w:oddHBand="1" w:evenHBand="0" w:firstRowFirstColumn="0" w:firstRowLastColumn="0" w:lastRowFirstColumn="0" w:lastRowLastColumn="0"/>
            </w:pPr>
            <w:r>
              <w:t>0.16</w:t>
            </w:r>
          </w:p>
        </w:tc>
        <w:tc>
          <w:tcPr>
            <w:tcW w:w="1350" w:type="dxa"/>
          </w:tcPr>
          <w:p w14:paraId="4B3E56FD" w14:textId="0F0A54C2" w:rsidR="00BD64FC" w:rsidRDefault="002B5B5F" w:rsidP="00BD64FC">
            <w:pPr>
              <w:jc w:val="center"/>
              <w:cnfStyle w:val="000000100000" w:firstRow="0" w:lastRow="0" w:firstColumn="0" w:lastColumn="0" w:oddVBand="0" w:evenVBand="0" w:oddHBand="1" w:evenHBand="0" w:firstRowFirstColumn="0" w:firstRowLastColumn="0" w:lastRowFirstColumn="0" w:lastRowLastColumn="0"/>
            </w:pPr>
            <w:r>
              <w:t>-0.38</w:t>
            </w:r>
          </w:p>
        </w:tc>
        <w:tc>
          <w:tcPr>
            <w:tcW w:w="1260" w:type="dxa"/>
          </w:tcPr>
          <w:p w14:paraId="319C0293" w14:textId="464BF7DE" w:rsidR="00BD64FC" w:rsidRDefault="002B5B5F" w:rsidP="00BD64FC">
            <w:pPr>
              <w:jc w:val="center"/>
              <w:cnfStyle w:val="000000100000" w:firstRow="0" w:lastRow="0" w:firstColumn="0" w:lastColumn="0" w:oddVBand="0" w:evenVBand="0" w:oddHBand="1" w:evenHBand="0" w:firstRowFirstColumn="0" w:firstRowLastColumn="0" w:lastRowFirstColumn="0" w:lastRowLastColumn="0"/>
            </w:pPr>
            <w:r>
              <w:t>-0.14</w:t>
            </w:r>
          </w:p>
        </w:tc>
        <w:tc>
          <w:tcPr>
            <w:tcW w:w="1260" w:type="dxa"/>
          </w:tcPr>
          <w:p w14:paraId="491B9300" w14:textId="7E682BAA" w:rsidR="00BD64FC" w:rsidRDefault="002B5B5F" w:rsidP="00BD64FC">
            <w:pPr>
              <w:jc w:val="center"/>
              <w:cnfStyle w:val="000000100000" w:firstRow="0" w:lastRow="0" w:firstColumn="0" w:lastColumn="0" w:oddVBand="0" w:evenVBand="0" w:oddHBand="1" w:evenHBand="0" w:firstRowFirstColumn="0" w:firstRowLastColumn="0" w:lastRowFirstColumn="0" w:lastRowLastColumn="0"/>
            </w:pPr>
            <w:r>
              <w:t>-0.25</w:t>
            </w:r>
          </w:p>
        </w:tc>
        <w:tc>
          <w:tcPr>
            <w:tcW w:w="1315" w:type="dxa"/>
          </w:tcPr>
          <w:p w14:paraId="41E3396C" w14:textId="6CE66D73" w:rsidR="00BD64FC" w:rsidRDefault="002B5B5F" w:rsidP="00BD64FC">
            <w:pPr>
              <w:jc w:val="center"/>
              <w:cnfStyle w:val="000000100000" w:firstRow="0" w:lastRow="0" w:firstColumn="0" w:lastColumn="0" w:oddVBand="0" w:evenVBand="0" w:oddHBand="1" w:evenHBand="0" w:firstRowFirstColumn="0" w:firstRowLastColumn="0" w:lastRowFirstColumn="0" w:lastRowLastColumn="0"/>
            </w:pPr>
            <w:r>
              <w:t>-0.04</w:t>
            </w:r>
          </w:p>
        </w:tc>
      </w:tr>
      <w:tr w:rsidR="00BD64FC" w14:paraId="1DA33DA3"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375DE2CB" w14:textId="1A80520C" w:rsidR="00BD64FC" w:rsidRPr="00BD64FC" w:rsidRDefault="00BD64FC" w:rsidP="00BD64FC">
            <w:pPr>
              <w:rPr>
                <w:b w:val="0"/>
                <w:bCs w:val="0"/>
                <w:sz w:val="22"/>
                <w:szCs w:val="22"/>
              </w:rPr>
            </w:pPr>
            <w:r w:rsidRPr="00BD64FC">
              <w:rPr>
                <w:sz w:val="22"/>
                <w:szCs w:val="22"/>
              </w:rPr>
              <w:t>GAP score (index)</w:t>
            </w:r>
          </w:p>
        </w:tc>
        <w:tc>
          <w:tcPr>
            <w:tcW w:w="1350" w:type="dxa"/>
            <w:shd w:val="clear" w:color="auto" w:fill="D9D9D9" w:themeFill="background1" w:themeFillShade="D9"/>
          </w:tcPr>
          <w:p w14:paraId="27D263C8" w14:textId="352E23F6" w:rsidR="00BD64FC" w:rsidRDefault="002B5B5F" w:rsidP="00BD64FC">
            <w:pPr>
              <w:jc w:val="center"/>
              <w:cnfStyle w:val="000000000000" w:firstRow="0" w:lastRow="0" w:firstColumn="0" w:lastColumn="0" w:oddVBand="0" w:evenVBand="0" w:oddHBand="0" w:evenHBand="0" w:firstRowFirstColumn="0" w:firstRowLastColumn="0" w:lastRowFirstColumn="0" w:lastRowLastColumn="0"/>
            </w:pPr>
            <w:r>
              <w:t>-0.61*</w:t>
            </w:r>
          </w:p>
        </w:tc>
        <w:tc>
          <w:tcPr>
            <w:tcW w:w="1350" w:type="dxa"/>
          </w:tcPr>
          <w:p w14:paraId="4D4AC7EC" w14:textId="0C276FB4" w:rsidR="00BD64FC" w:rsidRDefault="002B5B5F" w:rsidP="00BD64FC">
            <w:pPr>
              <w:jc w:val="center"/>
              <w:cnfStyle w:val="000000000000" w:firstRow="0" w:lastRow="0" w:firstColumn="0" w:lastColumn="0" w:oddVBand="0" w:evenVBand="0" w:oddHBand="0" w:evenHBand="0" w:firstRowFirstColumn="0" w:firstRowLastColumn="0" w:lastRowFirstColumn="0" w:lastRowLastColumn="0"/>
            </w:pPr>
            <w:r>
              <w:t>-0.40</w:t>
            </w:r>
          </w:p>
        </w:tc>
        <w:tc>
          <w:tcPr>
            <w:tcW w:w="1260" w:type="dxa"/>
            <w:shd w:val="clear" w:color="auto" w:fill="D9D9D9" w:themeFill="background1" w:themeFillShade="D9"/>
          </w:tcPr>
          <w:p w14:paraId="48E48186" w14:textId="70A3C2BF" w:rsidR="00BD64FC" w:rsidRDefault="002B5B5F" w:rsidP="00BD64FC">
            <w:pPr>
              <w:jc w:val="center"/>
              <w:cnfStyle w:val="000000000000" w:firstRow="0" w:lastRow="0" w:firstColumn="0" w:lastColumn="0" w:oddVBand="0" w:evenVBand="0" w:oddHBand="0" w:evenHBand="0" w:firstRowFirstColumn="0" w:firstRowLastColumn="0" w:lastRowFirstColumn="0" w:lastRowLastColumn="0"/>
            </w:pPr>
            <w:r>
              <w:t>0.65**</w:t>
            </w:r>
          </w:p>
        </w:tc>
        <w:tc>
          <w:tcPr>
            <w:tcW w:w="1260" w:type="dxa"/>
          </w:tcPr>
          <w:p w14:paraId="0149D4E4" w14:textId="1AEFFEA9" w:rsidR="00BD64FC" w:rsidRDefault="002B5B5F" w:rsidP="00BD64FC">
            <w:pPr>
              <w:jc w:val="center"/>
              <w:cnfStyle w:val="000000000000" w:firstRow="0" w:lastRow="0" w:firstColumn="0" w:lastColumn="0" w:oddVBand="0" w:evenVBand="0" w:oddHBand="0" w:evenHBand="0" w:firstRowFirstColumn="0" w:firstRowLastColumn="0" w:lastRowFirstColumn="0" w:lastRowLastColumn="0"/>
            </w:pPr>
            <w:r>
              <w:t>0.06</w:t>
            </w:r>
          </w:p>
        </w:tc>
        <w:tc>
          <w:tcPr>
            <w:tcW w:w="1315" w:type="dxa"/>
            <w:shd w:val="clear" w:color="auto" w:fill="D9D9D9" w:themeFill="background1" w:themeFillShade="D9"/>
          </w:tcPr>
          <w:p w14:paraId="0878CED4" w14:textId="745DF29A" w:rsidR="00BD64FC" w:rsidRDefault="002B5B5F" w:rsidP="00BD64FC">
            <w:pPr>
              <w:jc w:val="center"/>
              <w:cnfStyle w:val="000000000000" w:firstRow="0" w:lastRow="0" w:firstColumn="0" w:lastColumn="0" w:oddVBand="0" w:evenVBand="0" w:oddHBand="0" w:evenHBand="0" w:firstRowFirstColumn="0" w:firstRowLastColumn="0" w:lastRowFirstColumn="0" w:lastRowLastColumn="0"/>
            </w:pPr>
            <w:r>
              <w:t>0.57*</w:t>
            </w:r>
          </w:p>
        </w:tc>
      </w:tr>
      <w:tr w:rsidR="00BD64FC" w14:paraId="106067A3" w14:textId="77777777" w:rsidTr="00C126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43581489" w14:textId="5D7482FF" w:rsidR="00BD64FC" w:rsidRPr="00BD64FC" w:rsidRDefault="00BD64FC" w:rsidP="00BD64FC">
            <w:pPr>
              <w:rPr>
                <w:b w:val="0"/>
                <w:bCs w:val="0"/>
                <w:sz w:val="22"/>
                <w:szCs w:val="22"/>
              </w:rPr>
            </w:pPr>
            <w:r w:rsidRPr="00BD64FC">
              <w:rPr>
                <w:sz w:val="22"/>
                <w:szCs w:val="22"/>
              </w:rPr>
              <w:t>CPI (index)</w:t>
            </w:r>
          </w:p>
        </w:tc>
        <w:tc>
          <w:tcPr>
            <w:tcW w:w="1350" w:type="dxa"/>
            <w:shd w:val="clear" w:color="auto" w:fill="D9D9D9" w:themeFill="background1" w:themeFillShade="D9"/>
          </w:tcPr>
          <w:p w14:paraId="2518ACA7" w14:textId="5BDB0148" w:rsidR="00BD64FC" w:rsidRDefault="00C017C3" w:rsidP="00BD64FC">
            <w:pPr>
              <w:jc w:val="center"/>
              <w:cnfStyle w:val="000000100000" w:firstRow="0" w:lastRow="0" w:firstColumn="0" w:lastColumn="0" w:oddVBand="0" w:evenVBand="0" w:oddHBand="1" w:evenHBand="0" w:firstRowFirstColumn="0" w:firstRowLastColumn="0" w:lastRowFirstColumn="0" w:lastRowLastColumn="0"/>
            </w:pPr>
            <w:r>
              <w:t>-0.75**</w:t>
            </w:r>
          </w:p>
        </w:tc>
        <w:tc>
          <w:tcPr>
            <w:tcW w:w="1350" w:type="dxa"/>
          </w:tcPr>
          <w:p w14:paraId="3EA45730" w14:textId="7BCD0C15" w:rsidR="00BD64FC" w:rsidRDefault="00C017C3" w:rsidP="00BD64FC">
            <w:pPr>
              <w:jc w:val="center"/>
              <w:cnfStyle w:val="000000100000" w:firstRow="0" w:lastRow="0" w:firstColumn="0" w:lastColumn="0" w:oddVBand="0" w:evenVBand="0" w:oddHBand="1" w:evenHBand="0" w:firstRowFirstColumn="0" w:firstRowLastColumn="0" w:lastRowFirstColumn="0" w:lastRowLastColumn="0"/>
            </w:pPr>
            <w:r>
              <w:t>-0.36</w:t>
            </w:r>
          </w:p>
        </w:tc>
        <w:tc>
          <w:tcPr>
            <w:tcW w:w="1260" w:type="dxa"/>
            <w:shd w:val="clear" w:color="auto" w:fill="D9D9D9" w:themeFill="background1" w:themeFillShade="D9"/>
          </w:tcPr>
          <w:p w14:paraId="41B1A215" w14:textId="0455752C" w:rsidR="00BD64FC" w:rsidRDefault="00C017C3" w:rsidP="00BD64FC">
            <w:pPr>
              <w:jc w:val="center"/>
              <w:cnfStyle w:val="000000100000" w:firstRow="0" w:lastRow="0" w:firstColumn="0" w:lastColumn="0" w:oddVBand="0" w:evenVBand="0" w:oddHBand="1" w:evenHBand="0" w:firstRowFirstColumn="0" w:firstRowLastColumn="0" w:lastRowFirstColumn="0" w:lastRowLastColumn="0"/>
            </w:pPr>
            <w:r>
              <w:t>0.80**</w:t>
            </w:r>
          </w:p>
        </w:tc>
        <w:tc>
          <w:tcPr>
            <w:tcW w:w="1260" w:type="dxa"/>
          </w:tcPr>
          <w:p w14:paraId="56A3CAB5" w14:textId="67020E46" w:rsidR="00BD64FC" w:rsidRDefault="00C017C3" w:rsidP="00BD64FC">
            <w:pPr>
              <w:jc w:val="center"/>
              <w:cnfStyle w:val="000000100000" w:firstRow="0" w:lastRow="0" w:firstColumn="0" w:lastColumn="0" w:oddVBand="0" w:evenVBand="0" w:oddHBand="1" w:evenHBand="0" w:firstRowFirstColumn="0" w:firstRowLastColumn="0" w:lastRowFirstColumn="0" w:lastRowLastColumn="0"/>
            </w:pPr>
            <w:r>
              <w:t>0.26</w:t>
            </w:r>
          </w:p>
        </w:tc>
        <w:tc>
          <w:tcPr>
            <w:tcW w:w="1315" w:type="dxa"/>
            <w:shd w:val="clear" w:color="auto" w:fill="D9D9D9" w:themeFill="background1" w:themeFillShade="D9"/>
          </w:tcPr>
          <w:p w14:paraId="64A45BBE" w14:textId="116C71C2" w:rsidR="00BD64FC" w:rsidRDefault="00C017C3" w:rsidP="00BD64FC">
            <w:pPr>
              <w:jc w:val="center"/>
              <w:cnfStyle w:val="000000100000" w:firstRow="0" w:lastRow="0" w:firstColumn="0" w:lastColumn="0" w:oddVBand="0" w:evenVBand="0" w:oddHBand="1" w:evenHBand="0" w:firstRowFirstColumn="0" w:firstRowLastColumn="0" w:lastRowFirstColumn="0" w:lastRowLastColumn="0"/>
            </w:pPr>
            <w:r>
              <w:t>0.68**</w:t>
            </w:r>
          </w:p>
        </w:tc>
      </w:tr>
      <w:tr w:rsidR="00BD64FC" w14:paraId="4CCA02C1" w14:textId="77777777" w:rsidTr="00C126CC">
        <w:tc>
          <w:tcPr>
            <w:cnfStyle w:val="001000000000" w:firstRow="0" w:lastRow="0" w:firstColumn="1" w:lastColumn="0" w:oddVBand="0" w:evenVBand="0" w:oddHBand="0" w:evenHBand="0" w:firstRowFirstColumn="0" w:firstRowLastColumn="0" w:lastRowFirstColumn="0" w:lastRowLastColumn="0"/>
            <w:tcW w:w="2964" w:type="dxa"/>
          </w:tcPr>
          <w:p w14:paraId="2A00E6D9" w14:textId="7CD87562" w:rsidR="00BD64FC" w:rsidRPr="00BD64FC" w:rsidRDefault="00BD64FC" w:rsidP="00BD64FC">
            <w:pPr>
              <w:rPr>
                <w:b w:val="0"/>
                <w:bCs w:val="0"/>
                <w:sz w:val="22"/>
                <w:szCs w:val="22"/>
              </w:rPr>
            </w:pPr>
            <w:r w:rsidRPr="00BD64FC">
              <w:rPr>
                <w:sz w:val="22"/>
                <w:szCs w:val="22"/>
              </w:rPr>
              <w:t>ISWTd (m)</w:t>
            </w:r>
          </w:p>
        </w:tc>
        <w:tc>
          <w:tcPr>
            <w:tcW w:w="1350" w:type="dxa"/>
          </w:tcPr>
          <w:p w14:paraId="7FA4D630" w14:textId="3C35C965" w:rsidR="00BD64FC" w:rsidRDefault="00C017C3" w:rsidP="00BD64FC">
            <w:pPr>
              <w:jc w:val="center"/>
              <w:cnfStyle w:val="000000000000" w:firstRow="0" w:lastRow="0" w:firstColumn="0" w:lastColumn="0" w:oddVBand="0" w:evenVBand="0" w:oddHBand="0" w:evenHBand="0" w:firstRowFirstColumn="0" w:firstRowLastColumn="0" w:lastRowFirstColumn="0" w:lastRowLastColumn="0"/>
            </w:pPr>
            <w:r>
              <w:t>0.46</w:t>
            </w:r>
          </w:p>
        </w:tc>
        <w:tc>
          <w:tcPr>
            <w:tcW w:w="1350" w:type="dxa"/>
          </w:tcPr>
          <w:p w14:paraId="71B9FAF4" w14:textId="1086C161" w:rsidR="00BD64FC" w:rsidRDefault="00C017C3" w:rsidP="00BD64FC">
            <w:pPr>
              <w:jc w:val="center"/>
              <w:cnfStyle w:val="000000000000" w:firstRow="0" w:lastRow="0" w:firstColumn="0" w:lastColumn="0" w:oddVBand="0" w:evenVBand="0" w:oddHBand="0" w:evenHBand="0" w:firstRowFirstColumn="0" w:firstRowLastColumn="0" w:lastRowFirstColumn="0" w:lastRowLastColumn="0"/>
            </w:pPr>
            <w:r>
              <w:t>0.33</w:t>
            </w:r>
          </w:p>
        </w:tc>
        <w:tc>
          <w:tcPr>
            <w:tcW w:w="1260" w:type="dxa"/>
            <w:shd w:val="clear" w:color="auto" w:fill="D9D9D9" w:themeFill="background1" w:themeFillShade="D9"/>
          </w:tcPr>
          <w:p w14:paraId="06DD44E0" w14:textId="1CB55F90" w:rsidR="00BD64FC" w:rsidRDefault="00C017C3" w:rsidP="00BD64FC">
            <w:pPr>
              <w:jc w:val="center"/>
              <w:cnfStyle w:val="000000000000" w:firstRow="0" w:lastRow="0" w:firstColumn="0" w:lastColumn="0" w:oddVBand="0" w:evenVBand="0" w:oddHBand="0" w:evenHBand="0" w:firstRowFirstColumn="0" w:firstRowLastColumn="0" w:lastRowFirstColumn="0" w:lastRowLastColumn="0"/>
            </w:pPr>
            <w:r>
              <w:t>-0.56*</w:t>
            </w:r>
          </w:p>
        </w:tc>
        <w:tc>
          <w:tcPr>
            <w:tcW w:w="1260" w:type="dxa"/>
          </w:tcPr>
          <w:p w14:paraId="71A7FDF1" w14:textId="1AE46411" w:rsidR="00BD64FC" w:rsidRDefault="00C017C3" w:rsidP="00BD64FC">
            <w:pPr>
              <w:jc w:val="center"/>
              <w:cnfStyle w:val="000000000000" w:firstRow="0" w:lastRow="0" w:firstColumn="0" w:lastColumn="0" w:oddVBand="0" w:evenVBand="0" w:oddHBand="0" w:evenHBand="0" w:firstRowFirstColumn="0" w:firstRowLastColumn="0" w:lastRowFirstColumn="0" w:lastRowLastColumn="0"/>
            </w:pPr>
            <w:r>
              <w:t>-0.32</w:t>
            </w:r>
          </w:p>
        </w:tc>
        <w:tc>
          <w:tcPr>
            <w:tcW w:w="1315" w:type="dxa"/>
          </w:tcPr>
          <w:p w14:paraId="54C60C12" w14:textId="461F575E" w:rsidR="00BD64FC" w:rsidRDefault="00C017C3" w:rsidP="00BD64FC">
            <w:pPr>
              <w:jc w:val="center"/>
              <w:cnfStyle w:val="000000000000" w:firstRow="0" w:lastRow="0" w:firstColumn="0" w:lastColumn="0" w:oddVBand="0" w:evenVBand="0" w:oddHBand="0" w:evenHBand="0" w:firstRowFirstColumn="0" w:firstRowLastColumn="0" w:lastRowFirstColumn="0" w:lastRowLastColumn="0"/>
            </w:pPr>
            <w:r>
              <w:t>-0.37</w:t>
            </w:r>
          </w:p>
        </w:tc>
      </w:tr>
    </w:tbl>
    <w:p w14:paraId="14718A0C" w14:textId="379C96FB" w:rsidR="00142890" w:rsidRPr="00142890" w:rsidRDefault="000B2BFD" w:rsidP="009B27AA">
      <w:pPr>
        <w:pStyle w:val="Aftertable"/>
      </w:pPr>
      <w:r w:rsidRPr="000B2BFD">
        <w:t>*</w:t>
      </w:r>
      <w:r>
        <w:t xml:space="preserve"> p &lt; 0.05; ** p &lt; 0.01; CT: computed tomography; LAA: Low attenuation area; GGO: ground glass opacification; HC: honeycombing; Ret: reticulation</w:t>
      </w:r>
      <w:r w:rsidR="009B27AA">
        <w:t>; FEV1: forced expiratory volume in one second; FVC: forced vital capacity; T</w:t>
      </w:r>
      <w:r w:rsidR="009B27AA" w:rsidRPr="00D05798">
        <w:rPr>
          <w:vertAlign w:val="subscript"/>
        </w:rPr>
        <w:t>LCO</w:t>
      </w:r>
      <w:r w:rsidR="009B27AA">
        <w:t>: Carbon monoxide gas transfer; K</w:t>
      </w:r>
      <w:r w:rsidR="009B27AA" w:rsidRPr="00D05798">
        <w:rPr>
          <w:vertAlign w:val="subscript"/>
        </w:rPr>
        <w:t>CO</w:t>
      </w:r>
      <w:r w:rsidR="009B27AA">
        <w:t>: Carbon monoxide gas coefficient; GAP: gender, age, physiology; CPI: composite physiology index; ISWTd: incremental shuttle walk test distance;</w:t>
      </w:r>
    </w:p>
    <w:p w14:paraId="12A68E5F" w14:textId="548E0A2D" w:rsidR="00984569" w:rsidRDefault="00984569" w:rsidP="00134B1A">
      <w:pPr>
        <w:pStyle w:val="TableTitle0"/>
      </w:pPr>
      <w:bookmarkStart w:id="4111" w:name="_Toc3145491"/>
      <w:r>
        <w:lastRenderedPageBreak/>
        <w:t xml:space="preserve">Table </w:t>
      </w:r>
      <w:ins w:id="4112" w:author="Nicholas Weatherley" w:date="2019-03-04T21:03:00Z">
        <w:r w:rsidR="00E96948">
          <w:fldChar w:fldCharType="begin"/>
        </w:r>
        <w:r w:rsidR="00E96948">
          <w:instrText xml:space="preserve"> STYLEREF 1 \s </w:instrText>
        </w:r>
      </w:ins>
      <w:r w:rsidR="00E96948">
        <w:fldChar w:fldCharType="separate"/>
      </w:r>
      <w:r w:rsidR="00E96948">
        <w:rPr>
          <w:noProof/>
        </w:rPr>
        <w:t>3</w:t>
      </w:r>
      <w:ins w:id="411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114" w:author="Nicholas Weatherley" w:date="2019-03-04T21:03:00Z">
        <w:r w:rsidR="00E96948">
          <w:rPr>
            <w:noProof/>
          </w:rPr>
          <w:t>18</w:t>
        </w:r>
        <w:r w:rsidR="00E96948">
          <w:fldChar w:fldCharType="end"/>
        </w:r>
      </w:ins>
      <w:ins w:id="4115" w:author="Windows User" w:date="2018-11-01T15:46:00Z">
        <w:del w:id="4116" w:author="Nicholas Weatherley" w:date="2019-03-04T21:03:00Z">
          <w:r w:rsidR="00743FFA" w:rsidDel="00E96948">
            <w:fldChar w:fldCharType="begin"/>
          </w:r>
          <w:r w:rsidR="00743FFA" w:rsidDel="00E96948">
            <w:delInstrText xml:space="preserve"> STYLEREF 1 \s </w:delInstrText>
          </w:r>
        </w:del>
      </w:ins>
      <w:del w:id="4117" w:author="Nicholas Weatherley" w:date="2019-03-04T21:03:00Z">
        <w:r w:rsidR="00743FFA" w:rsidDel="00E96948">
          <w:fldChar w:fldCharType="separate"/>
        </w:r>
        <w:r w:rsidR="0024585E" w:rsidDel="00E96948">
          <w:rPr>
            <w:noProof/>
          </w:rPr>
          <w:delText>3</w:delText>
        </w:r>
      </w:del>
      <w:ins w:id="4118" w:author="Windows User" w:date="2018-11-01T15:46:00Z">
        <w:del w:id="411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120" w:author="Nicholas Weatherley" w:date="2019-03-04T21:03:00Z">
        <w:r w:rsidR="00743FFA" w:rsidDel="00E96948">
          <w:fldChar w:fldCharType="end"/>
        </w:r>
      </w:del>
      <w:del w:id="412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3</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8</w:delText>
        </w:r>
        <w:r w:rsidR="00BB544F" w:rsidDel="004435D9">
          <w:fldChar w:fldCharType="end"/>
        </w:r>
      </w:del>
      <w:r>
        <w:t>: Spearman’s Coefficient correlations with quantitative vessel CT metrics and PFTs</w:t>
      </w:r>
      <w:bookmarkEnd w:id="4111"/>
    </w:p>
    <w:tbl>
      <w:tblPr>
        <w:tblStyle w:val="ListTable3"/>
        <w:tblW w:w="9534" w:type="dxa"/>
        <w:tblLook w:val="04A0" w:firstRow="1" w:lastRow="0" w:firstColumn="1" w:lastColumn="0" w:noHBand="0" w:noVBand="1"/>
      </w:tblPr>
      <w:tblGrid>
        <w:gridCol w:w="3151"/>
        <w:gridCol w:w="1883"/>
        <w:gridCol w:w="2340"/>
        <w:gridCol w:w="2160"/>
      </w:tblGrid>
      <w:tr w:rsidR="00C73164" w14:paraId="155FA026" w14:textId="77777777" w:rsidTr="00C73164">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151" w:type="dxa"/>
            <w:vMerge w:val="restart"/>
          </w:tcPr>
          <w:p w14:paraId="0DAC44A1" w14:textId="77777777" w:rsidR="00984569" w:rsidRDefault="00984569" w:rsidP="008C3F9A">
            <w:pPr>
              <w:jc w:val="center"/>
            </w:pPr>
            <w:r>
              <w:t>Physiology Metrics</w:t>
            </w:r>
          </w:p>
        </w:tc>
        <w:tc>
          <w:tcPr>
            <w:tcW w:w="6383" w:type="dxa"/>
            <w:gridSpan w:val="3"/>
          </w:tcPr>
          <w:p w14:paraId="6EAAD4F8" w14:textId="77777777" w:rsidR="00984569" w:rsidRDefault="00984569" w:rsidP="008C3F9A">
            <w:pPr>
              <w:jc w:val="center"/>
              <w:cnfStyle w:val="100000000000" w:firstRow="1" w:lastRow="0" w:firstColumn="0" w:lastColumn="0" w:oddVBand="0" w:evenVBand="0" w:oddHBand="0" w:evenHBand="0" w:firstRowFirstColumn="0" w:firstRowLastColumn="0" w:lastRowFirstColumn="0" w:lastRowLastColumn="0"/>
              <w:rPr>
                <w:b w:val="0"/>
                <w:bCs w:val="0"/>
              </w:rPr>
            </w:pPr>
            <w:r>
              <w:t>CT Metrics (% of whole lung volume)</w:t>
            </w:r>
          </w:p>
        </w:tc>
      </w:tr>
      <w:tr w:rsidR="00C73164" w14:paraId="426ECAA3" w14:textId="77777777" w:rsidTr="00C73164">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151" w:type="dxa"/>
            <w:vMerge/>
          </w:tcPr>
          <w:p w14:paraId="108F7C98" w14:textId="77777777" w:rsidR="00984569" w:rsidRPr="00BD64FC" w:rsidRDefault="00984569" w:rsidP="008C3F9A">
            <w:pPr>
              <w:rPr>
                <w:b w:val="0"/>
                <w:bCs w:val="0"/>
                <w:sz w:val="22"/>
                <w:szCs w:val="22"/>
              </w:rPr>
            </w:pPr>
          </w:p>
        </w:tc>
        <w:tc>
          <w:tcPr>
            <w:tcW w:w="1883" w:type="dxa"/>
            <w:shd w:val="clear" w:color="auto" w:fill="auto"/>
          </w:tcPr>
          <w:p w14:paraId="2B4D1FF3" w14:textId="77777777" w:rsidR="00C73164"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Total PVV</w:t>
            </w:r>
          </w:p>
          <w:p w14:paraId="6BAB7BD4" w14:textId="3FD00B45" w:rsidR="00984569"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 of TLV)</w:t>
            </w:r>
          </w:p>
        </w:tc>
        <w:tc>
          <w:tcPr>
            <w:tcW w:w="2340" w:type="dxa"/>
            <w:shd w:val="clear" w:color="auto" w:fill="auto"/>
          </w:tcPr>
          <w:p w14:paraId="5846AC60" w14:textId="77777777" w:rsidR="00C73164"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PVV&lt;5</w:t>
            </w:r>
          </w:p>
          <w:p w14:paraId="2CBA5F17" w14:textId="2A4FBFC2" w:rsidR="00984569"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 of TVV)</w:t>
            </w:r>
          </w:p>
        </w:tc>
        <w:tc>
          <w:tcPr>
            <w:tcW w:w="2160" w:type="dxa"/>
            <w:shd w:val="clear" w:color="auto" w:fill="auto"/>
          </w:tcPr>
          <w:p w14:paraId="4B2F9148" w14:textId="77777777" w:rsidR="00C73164"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PVV&lt;10</w:t>
            </w:r>
          </w:p>
          <w:p w14:paraId="04DEBE90" w14:textId="7AE5423B" w:rsidR="00984569" w:rsidRPr="00C73164" w:rsidRDefault="00C73164"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73164">
              <w:rPr>
                <w:color w:val="000000" w:themeColor="text1"/>
              </w:rPr>
              <w:t>(% of TVV)</w:t>
            </w:r>
          </w:p>
        </w:tc>
      </w:tr>
      <w:tr w:rsidR="00C73164" w14:paraId="5931A3CB" w14:textId="77777777" w:rsidTr="00C73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2F60B079" w14:textId="48CF7B81" w:rsidR="00984569" w:rsidRPr="00C73164" w:rsidRDefault="00984569" w:rsidP="008C3F9A">
            <w:r w:rsidRPr="00C73164">
              <w:t>FEV1 (mL)</w:t>
            </w:r>
          </w:p>
        </w:tc>
        <w:tc>
          <w:tcPr>
            <w:tcW w:w="1883" w:type="dxa"/>
          </w:tcPr>
          <w:p w14:paraId="2B5EE2F5" w14:textId="3ED4F82A"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38</w:t>
            </w:r>
          </w:p>
        </w:tc>
        <w:tc>
          <w:tcPr>
            <w:tcW w:w="2340" w:type="dxa"/>
          </w:tcPr>
          <w:p w14:paraId="7235920A" w14:textId="60F15854"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01</w:t>
            </w:r>
          </w:p>
        </w:tc>
        <w:tc>
          <w:tcPr>
            <w:tcW w:w="2160" w:type="dxa"/>
          </w:tcPr>
          <w:p w14:paraId="0C307CF3" w14:textId="25D6874D"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17</w:t>
            </w:r>
          </w:p>
        </w:tc>
      </w:tr>
      <w:tr w:rsidR="00C73164" w14:paraId="0DCDF508" w14:textId="77777777" w:rsidTr="00C73164">
        <w:tc>
          <w:tcPr>
            <w:cnfStyle w:val="001000000000" w:firstRow="0" w:lastRow="0" w:firstColumn="1" w:lastColumn="0" w:oddVBand="0" w:evenVBand="0" w:oddHBand="0" w:evenHBand="0" w:firstRowFirstColumn="0" w:firstRowLastColumn="0" w:lastRowFirstColumn="0" w:lastRowLastColumn="0"/>
            <w:tcW w:w="3151" w:type="dxa"/>
          </w:tcPr>
          <w:p w14:paraId="60658D25" w14:textId="77777777" w:rsidR="00984569" w:rsidRPr="00C73164" w:rsidRDefault="00984569" w:rsidP="008C3F9A">
            <w:r w:rsidRPr="00C73164">
              <w:t>FEV1 (% predicted)</w:t>
            </w:r>
          </w:p>
        </w:tc>
        <w:tc>
          <w:tcPr>
            <w:tcW w:w="1883" w:type="dxa"/>
          </w:tcPr>
          <w:p w14:paraId="32E49B96" w14:textId="5E4E28EC"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48</w:t>
            </w:r>
          </w:p>
        </w:tc>
        <w:tc>
          <w:tcPr>
            <w:tcW w:w="2340" w:type="dxa"/>
          </w:tcPr>
          <w:p w14:paraId="0731867D" w14:textId="3C70E829"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30</w:t>
            </w:r>
          </w:p>
        </w:tc>
        <w:tc>
          <w:tcPr>
            <w:tcW w:w="2160" w:type="dxa"/>
          </w:tcPr>
          <w:p w14:paraId="12011758" w14:textId="165F83B0"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53*</w:t>
            </w:r>
          </w:p>
        </w:tc>
      </w:tr>
      <w:tr w:rsidR="00C73164" w14:paraId="6473E27C" w14:textId="77777777" w:rsidTr="00082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313DF7B8" w14:textId="77777777" w:rsidR="00984569" w:rsidRPr="00C73164" w:rsidRDefault="00984569" w:rsidP="008C3F9A">
            <w:r w:rsidRPr="00C73164">
              <w:t>FVC (mL)</w:t>
            </w:r>
          </w:p>
        </w:tc>
        <w:tc>
          <w:tcPr>
            <w:tcW w:w="1883" w:type="dxa"/>
            <w:shd w:val="clear" w:color="auto" w:fill="D9D9D9" w:themeFill="background1" w:themeFillShade="D9"/>
          </w:tcPr>
          <w:p w14:paraId="31551015" w14:textId="694BC563"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52*</w:t>
            </w:r>
          </w:p>
        </w:tc>
        <w:tc>
          <w:tcPr>
            <w:tcW w:w="2340" w:type="dxa"/>
          </w:tcPr>
          <w:p w14:paraId="2756BEFC" w14:textId="292884BE"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19</w:t>
            </w:r>
          </w:p>
        </w:tc>
        <w:tc>
          <w:tcPr>
            <w:tcW w:w="2160" w:type="dxa"/>
          </w:tcPr>
          <w:p w14:paraId="45E99CB8" w14:textId="127928AB"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34</w:t>
            </w:r>
          </w:p>
        </w:tc>
      </w:tr>
      <w:tr w:rsidR="00C73164" w14:paraId="767C55E4" w14:textId="77777777" w:rsidTr="00082216">
        <w:tc>
          <w:tcPr>
            <w:cnfStyle w:val="001000000000" w:firstRow="0" w:lastRow="0" w:firstColumn="1" w:lastColumn="0" w:oddVBand="0" w:evenVBand="0" w:oddHBand="0" w:evenHBand="0" w:firstRowFirstColumn="0" w:firstRowLastColumn="0" w:lastRowFirstColumn="0" w:lastRowLastColumn="0"/>
            <w:tcW w:w="3151" w:type="dxa"/>
          </w:tcPr>
          <w:p w14:paraId="4CC4A7AE" w14:textId="77777777" w:rsidR="00984569" w:rsidRPr="00C73164" w:rsidRDefault="00984569" w:rsidP="008C3F9A">
            <w:r w:rsidRPr="00C73164">
              <w:t>FVC (% predicted)</w:t>
            </w:r>
          </w:p>
        </w:tc>
        <w:tc>
          <w:tcPr>
            <w:tcW w:w="1883" w:type="dxa"/>
            <w:shd w:val="clear" w:color="auto" w:fill="D9D9D9" w:themeFill="background1" w:themeFillShade="D9"/>
          </w:tcPr>
          <w:p w14:paraId="2F61A8FC" w14:textId="13C70A7F"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80**</w:t>
            </w:r>
          </w:p>
        </w:tc>
        <w:tc>
          <w:tcPr>
            <w:tcW w:w="2340" w:type="dxa"/>
          </w:tcPr>
          <w:p w14:paraId="509C9F2B" w14:textId="55EA682D"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34</w:t>
            </w:r>
          </w:p>
        </w:tc>
        <w:tc>
          <w:tcPr>
            <w:tcW w:w="2160" w:type="dxa"/>
            <w:shd w:val="clear" w:color="auto" w:fill="D9D9D9" w:themeFill="background1" w:themeFillShade="D9"/>
          </w:tcPr>
          <w:p w14:paraId="2393035F" w14:textId="7252E441"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69**</w:t>
            </w:r>
          </w:p>
        </w:tc>
      </w:tr>
      <w:tr w:rsidR="00C73164" w14:paraId="1975093C" w14:textId="77777777" w:rsidTr="00082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1AF8146D" w14:textId="77777777" w:rsidR="00984569" w:rsidRPr="00C73164" w:rsidRDefault="00984569" w:rsidP="008C3F9A">
            <w:r w:rsidRPr="00C73164">
              <w:t>FEV1/FVC (ratio)</w:t>
            </w:r>
          </w:p>
        </w:tc>
        <w:tc>
          <w:tcPr>
            <w:tcW w:w="1883" w:type="dxa"/>
            <w:shd w:val="clear" w:color="auto" w:fill="D9D9D9" w:themeFill="background1" w:themeFillShade="D9"/>
          </w:tcPr>
          <w:p w14:paraId="3A34522B" w14:textId="730DDC31"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70**</w:t>
            </w:r>
          </w:p>
        </w:tc>
        <w:tc>
          <w:tcPr>
            <w:tcW w:w="2340" w:type="dxa"/>
          </w:tcPr>
          <w:p w14:paraId="04411AC9" w14:textId="0C054BED"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19</w:t>
            </w:r>
          </w:p>
        </w:tc>
        <w:tc>
          <w:tcPr>
            <w:tcW w:w="2160" w:type="dxa"/>
          </w:tcPr>
          <w:p w14:paraId="50AD385B" w14:textId="423E7766"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42</w:t>
            </w:r>
          </w:p>
        </w:tc>
      </w:tr>
      <w:tr w:rsidR="00C73164" w14:paraId="11A29CEF" w14:textId="77777777" w:rsidTr="00082216">
        <w:tc>
          <w:tcPr>
            <w:cnfStyle w:val="001000000000" w:firstRow="0" w:lastRow="0" w:firstColumn="1" w:lastColumn="0" w:oddVBand="0" w:evenVBand="0" w:oddHBand="0" w:evenHBand="0" w:firstRowFirstColumn="0" w:firstRowLastColumn="0" w:lastRowFirstColumn="0" w:lastRowLastColumn="0"/>
            <w:tcW w:w="3151" w:type="dxa"/>
          </w:tcPr>
          <w:p w14:paraId="39F0099B" w14:textId="77777777" w:rsidR="00984569" w:rsidRPr="00C73164" w:rsidRDefault="00984569" w:rsidP="008C3F9A">
            <w:r w:rsidRPr="00C73164">
              <w:t>FEV1/FVC (z-score)</w:t>
            </w:r>
          </w:p>
        </w:tc>
        <w:tc>
          <w:tcPr>
            <w:tcW w:w="1883" w:type="dxa"/>
            <w:shd w:val="clear" w:color="auto" w:fill="D9D9D9" w:themeFill="background1" w:themeFillShade="D9"/>
          </w:tcPr>
          <w:p w14:paraId="48AD4BBC" w14:textId="3178D6B4"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73**</w:t>
            </w:r>
          </w:p>
        </w:tc>
        <w:tc>
          <w:tcPr>
            <w:tcW w:w="2340" w:type="dxa"/>
          </w:tcPr>
          <w:p w14:paraId="3B3F4FA0" w14:textId="6C874E4C"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24</w:t>
            </w:r>
          </w:p>
        </w:tc>
        <w:tc>
          <w:tcPr>
            <w:tcW w:w="2160" w:type="dxa"/>
          </w:tcPr>
          <w:p w14:paraId="06DE8F49" w14:textId="1DD3B29F"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46</w:t>
            </w:r>
          </w:p>
        </w:tc>
      </w:tr>
      <w:tr w:rsidR="00C73164" w14:paraId="09371CB9" w14:textId="77777777" w:rsidTr="00082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266B4150" w14:textId="77777777" w:rsidR="00984569" w:rsidRPr="00C73164" w:rsidRDefault="00984569" w:rsidP="008C3F9A">
            <w:r w:rsidRPr="00C73164">
              <w:t>T</w:t>
            </w:r>
            <w:r w:rsidRPr="00C73164">
              <w:rPr>
                <w:vertAlign w:val="subscript"/>
              </w:rPr>
              <w:t>LCO</w:t>
            </w:r>
            <w:r w:rsidRPr="00C73164">
              <w:t xml:space="preserve"> (mmol.min</w:t>
            </w:r>
            <w:r w:rsidRPr="00C73164">
              <w:rPr>
                <w:vertAlign w:val="superscript"/>
              </w:rPr>
              <w:t>-1</w:t>
            </w:r>
            <w:r w:rsidRPr="00C73164">
              <w:t>.kPa</w:t>
            </w:r>
            <w:r w:rsidRPr="00C73164">
              <w:rPr>
                <w:vertAlign w:val="superscript"/>
              </w:rPr>
              <w:t>-1</w:t>
            </w:r>
            <w:r w:rsidRPr="00C73164">
              <w:t>)</w:t>
            </w:r>
          </w:p>
        </w:tc>
        <w:tc>
          <w:tcPr>
            <w:tcW w:w="1883" w:type="dxa"/>
            <w:shd w:val="clear" w:color="auto" w:fill="D9D9D9" w:themeFill="background1" w:themeFillShade="D9"/>
          </w:tcPr>
          <w:p w14:paraId="7BB54E49" w14:textId="6C92B316"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65**</w:t>
            </w:r>
          </w:p>
        </w:tc>
        <w:tc>
          <w:tcPr>
            <w:tcW w:w="2340" w:type="dxa"/>
          </w:tcPr>
          <w:p w14:paraId="75893782" w14:textId="727B7AEA"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00</w:t>
            </w:r>
          </w:p>
        </w:tc>
        <w:tc>
          <w:tcPr>
            <w:tcW w:w="2160" w:type="dxa"/>
          </w:tcPr>
          <w:p w14:paraId="2C237322" w14:textId="2FD98328"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12</w:t>
            </w:r>
          </w:p>
        </w:tc>
      </w:tr>
      <w:tr w:rsidR="00C73164" w14:paraId="7AF1C828" w14:textId="77777777" w:rsidTr="00082216">
        <w:tc>
          <w:tcPr>
            <w:cnfStyle w:val="001000000000" w:firstRow="0" w:lastRow="0" w:firstColumn="1" w:lastColumn="0" w:oddVBand="0" w:evenVBand="0" w:oddHBand="0" w:evenHBand="0" w:firstRowFirstColumn="0" w:firstRowLastColumn="0" w:lastRowFirstColumn="0" w:lastRowLastColumn="0"/>
            <w:tcW w:w="3151" w:type="dxa"/>
          </w:tcPr>
          <w:p w14:paraId="22558C79" w14:textId="77777777" w:rsidR="00984569" w:rsidRPr="00C73164" w:rsidRDefault="00984569" w:rsidP="008C3F9A">
            <w:pPr>
              <w:rPr>
                <w:b w:val="0"/>
                <w:bCs w:val="0"/>
              </w:rPr>
            </w:pPr>
            <w:r w:rsidRPr="00C73164">
              <w:t>T</w:t>
            </w:r>
            <w:r w:rsidRPr="00C73164">
              <w:rPr>
                <w:vertAlign w:val="subscript"/>
              </w:rPr>
              <w:t>LCO</w:t>
            </w:r>
            <w:r w:rsidRPr="00C73164">
              <w:t xml:space="preserve"> (% predicted)</w:t>
            </w:r>
          </w:p>
        </w:tc>
        <w:tc>
          <w:tcPr>
            <w:tcW w:w="1883" w:type="dxa"/>
            <w:shd w:val="clear" w:color="auto" w:fill="D9D9D9" w:themeFill="background1" w:themeFillShade="D9"/>
          </w:tcPr>
          <w:p w14:paraId="46FAB853" w14:textId="11A94BC3"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72**</w:t>
            </w:r>
          </w:p>
        </w:tc>
        <w:tc>
          <w:tcPr>
            <w:tcW w:w="2340" w:type="dxa"/>
          </w:tcPr>
          <w:p w14:paraId="1B7E351A" w14:textId="03C5DBA9"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11</w:t>
            </w:r>
          </w:p>
        </w:tc>
        <w:tc>
          <w:tcPr>
            <w:tcW w:w="2160" w:type="dxa"/>
          </w:tcPr>
          <w:p w14:paraId="53C7DDF7" w14:textId="588889CE"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24</w:t>
            </w:r>
          </w:p>
        </w:tc>
      </w:tr>
      <w:tr w:rsidR="00C73164" w14:paraId="5776B6CB" w14:textId="77777777" w:rsidTr="00C73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28989A4C" w14:textId="77777777" w:rsidR="00984569" w:rsidRPr="00C73164" w:rsidRDefault="00984569" w:rsidP="008C3F9A">
            <w:pPr>
              <w:rPr>
                <w:b w:val="0"/>
                <w:bCs w:val="0"/>
              </w:rPr>
            </w:pPr>
            <w:r w:rsidRPr="00C73164">
              <w:t>K</w:t>
            </w:r>
            <w:r w:rsidRPr="00C73164">
              <w:rPr>
                <w:vertAlign w:val="subscript"/>
              </w:rPr>
              <w:t xml:space="preserve">CO </w:t>
            </w:r>
            <w:r w:rsidRPr="00C73164">
              <w:t>(mmol.min</w:t>
            </w:r>
            <w:r w:rsidRPr="00C73164">
              <w:rPr>
                <w:vertAlign w:val="superscript"/>
              </w:rPr>
              <w:t>-1</w:t>
            </w:r>
            <w:r w:rsidRPr="00C73164">
              <w:t>.kPa</w:t>
            </w:r>
            <w:r w:rsidRPr="00C73164">
              <w:rPr>
                <w:vertAlign w:val="superscript"/>
              </w:rPr>
              <w:t>-1</w:t>
            </w:r>
            <w:r w:rsidRPr="00C73164">
              <w:t>.L</w:t>
            </w:r>
            <w:r w:rsidRPr="00C73164">
              <w:rPr>
                <w:vertAlign w:val="superscript"/>
              </w:rPr>
              <w:t>-1</w:t>
            </w:r>
            <w:r w:rsidRPr="00C73164">
              <w:t>)</w:t>
            </w:r>
          </w:p>
        </w:tc>
        <w:tc>
          <w:tcPr>
            <w:tcW w:w="1883" w:type="dxa"/>
          </w:tcPr>
          <w:p w14:paraId="01642184" w14:textId="091B9282"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19</w:t>
            </w:r>
          </w:p>
        </w:tc>
        <w:tc>
          <w:tcPr>
            <w:tcW w:w="2340" w:type="dxa"/>
          </w:tcPr>
          <w:p w14:paraId="79667880" w14:textId="01D04392"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31</w:t>
            </w:r>
          </w:p>
        </w:tc>
        <w:tc>
          <w:tcPr>
            <w:tcW w:w="2160" w:type="dxa"/>
          </w:tcPr>
          <w:p w14:paraId="6B29C581" w14:textId="445BF05A"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30</w:t>
            </w:r>
          </w:p>
        </w:tc>
      </w:tr>
      <w:tr w:rsidR="00C73164" w14:paraId="59A1DA2A" w14:textId="77777777" w:rsidTr="00C73164">
        <w:tc>
          <w:tcPr>
            <w:cnfStyle w:val="001000000000" w:firstRow="0" w:lastRow="0" w:firstColumn="1" w:lastColumn="0" w:oddVBand="0" w:evenVBand="0" w:oddHBand="0" w:evenHBand="0" w:firstRowFirstColumn="0" w:firstRowLastColumn="0" w:lastRowFirstColumn="0" w:lastRowLastColumn="0"/>
            <w:tcW w:w="3151" w:type="dxa"/>
          </w:tcPr>
          <w:p w14:paraId="004F7712" w14:textId="77777777" w:rsidR="00984569" w:rsidRPr="00C73164" w:rsidRDefault="00984569" w:rsidP="008C3F9A">
            <w:pPr>
              <w:rPr>
                <w:b w:val="0"/>
                <w:bCs w:val="0"/>
              </w:rPr>
            </w:pPr>
            <w:r w:rsidRPr="00C73164">
              <w:t>K</w:t>
            </w:r>
            <w:r w:rsidRPr="00C73164">
              <w:rPr>
                <w:vertAlign w:val="subscript"/>
              </w:rPr>
              <w:t>CO</w:t>
            </w:r>
            <w:r w:rsidRPr="00C73164">
              <w:t xml:space="preserve"> (% predicted)</w:t>
            </w:r>
          </w:p>
        </w:tc>
        <w:tc>
          <w:tcPr>
            <w:tcW w:w="1883" w:type="dxa"/>
          </w:tcPr>
          <w:p w14:paraId="0397A18B" w14:textId="16207B86"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17</w:t>
            </w:r>
          </w:p>
        </w:tc>
        <w:tc>
          <w:tcPr>
            <w:tcW w:w="2340" w:type="dxa"/>
          </w:tcPr>
          <w:p w14:paraId="6B1D0738" w14:textId="772F7A73"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30</w:t>
            </w:r>
          </w:p>
        </w:tc>
        <w:tc>
          <w:tcPr>
            <w:tcW w:w="2160" w:type="dxa"/>
          </w:tcPr>
          <w:p w14:paraId="53AAE09F" w14:textId="73798583"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32</w:t>
            </w:r>
          </w:p>
        </w:tc>
      </w:tr>
      <w:tr w:rsidR="00C73164" w14:paraId="09899449" w14:textId="77777777" w:rsidTr="00082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313B547A" w14:textId="77777777" w:rsidR="00984569" w:rsidRPr="00C73164" w:rsidRDefault="00984569" w:rsidP="008C3F9A">
            <w:pPr>
              <w:rPr>
                <w:b w:val="0"/>
                <w:bCs w:val="0"/>
              </w:rPr>
            </w:pPr>
            <w:r w:rsidRPr="00C73164">
              <w:t>GAP score (index)</w:t>
            </w:r>
          </w:p>
        </w:tc>
        <w:tc>
          <w:tcPr>
            <w:tcW w:w="1883" w:type="dxa"/>
            <w:shd w:val="clear" w:color="auto" w:fill="D9D9D9" w:themeFill="background1" w:themeFillShade="D9"/>
          </w:tcPr>
          <w:p w14:paraId="4C249048" w14:textId="664D581E"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61*</w:t>
            </w:r>
          </w:p>
        </w:tc>
        <w:tc>
          <w:tcPr>
            <w:tcW w:w="2340" w:type="dxa"/>
          </w:tcPr>
          <w:p w14:paraId="31BFEA55" w14:textId="403A663E"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21</w:t>
            </w:r>
          </w:p>
        </w:tc>
        <w:tc>
          <w:tcPr>
            <w:tcW w:w="2160" w:type="dxa"/>
          </w:tcPr>
          <w:p w14:paraId="2A8D7FFE" w14:textId="1B712F38"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43</w:t>
            </w:r>
          </w:p>
        </w:tc>
      </w:tr>
      <w:tr w:rsidR="00C73164" w14:paraId="69092A7B" w14:textId="77777777" w:rsidTr="00082216">
        <w:tc>
          <w:tcPr>
            <w:cnfStyle w:val="001000000000" w:firstRow="0" w:lastRow="0" w:firstColumn="1" w:lastColumn="0" w:oddVBand="0" w:evenVBand="0" w:oddHBand="0" w:evenHBand="0" w:firstRowFirstColumn="0" w:firstRowLastColumn="0" w:lastRowFirstColumn="0" w:lastRowLastColumn="0"/>
            <w:tcW w:w="3151" w:type="dxa"/>
          </w:tcPr>
          <w:p w14:paraId="7E0A6525" w14:textId="77777777" w:rsidR="00984569" w:rsidRPr="00C73164" w:rsidRDefault="00984569" w:rsidP="008C3F9A">
            <w:pPr>
              <w:rPr>
                <w:b w:val="0"/>
                <w:bCs w:val="0"/>
              </w:rPr>
            </w:pPr>
            <w:r w:rsidRPr="00C73164">
              <w:t>CPI (index)</w:t>
            </w:r>
          </w:p>
        </w:tc>
        <w:tc>
          <w:tcPr>
            <w:tcW w:w="1883" w:type="dxa"/>
            <w:shd w:val="clear" w:color="auto" w:fill="D9D9D9" w:themeFill="background1" w:themeFillShade="D9"/>
          </w:tcPr>
          <w:p w14:paraId="6FD73838" w14:textId="2EBE8221"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79**</w:t>
            </w:r>
          </w:p>
        </w:tc>
        <w:tc>
          <w:tcPr>
            <w:tcW w:w="2340" w:type="dxa"/>
          </w:tcPr>
          <w:p w14:paraId="2E94BF3F" w14:textId="5D92E708"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20</w:t>
            </w:r>
          </w:p>
        </w:tc>
        <w:tc>
          <w:tcPr>
            <w:tcW w:w="2160" w:type="dxa"/>
          </w:tcPr>
          <w:p w14:paraId="1B7993F4" w14:textId="67B5FCD7" w:rsidR="00984569" w:rsidRDefault="000F162A" w:rsidP="008C3F9A">
            <w:pPr>
              <w:jc w:val="center"/>
              <w:cnfStyle w:val="000000000000" w:firstRow="0" w:lastRow="0" w:firstColumn="0" w:lastColumn="0" w:oddVBand="0" w:evenVBand="0" w:oddHBand="0" w:evenHBand="0" w:firstRowFirstColumn="0" w:firstRowLastColumn="0" w:lastRowFirstColumn="0" w:lastRowLastColumn="0"/>
            </w:pPr>
            <w:r>
              <w:t>-0.37</w:t>
            </w:r>
          </w:p>
        </w:tc>
      </w:tr>
      <w:tr w:rsidR="00C73164" w14:paraId="10E65FE3" w14:textId="77777777" w:rsidTr="00082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1" w:type="dxa"/>
          </w:tcPr>
          <w:p w14:paraId="1FAF929E" w14:textId="77777777" w:rsidR="00984569" w:rsidRPr="00C73164" w:rsidRDefault="00984569" w:rsidP="008C3F9A">
            <w:pPr>
              <w:rPr>
                <w:b w:val="0"/>
                <w:bCs w:val="0"/>
              </w:rPr>
            </w:pPr>
            <w:r w:rsidRPr="00C73164">
              <w:t>ISWTd (m)</w:t>
            </w:r>
          </w:p>
        </w:tc>
        <w:tc>
          <w:tcPr>
            <w:tcW w:w="1883" w:type="dxa"/>
            <w:shd w:val="clear" w:color="auto" w:fill="D9D9D9" w:themeFill="background1" w:themeFillShade="D9"/>
          </w:tcPr>
          <w:p w14:paraId="2D987A63" w14:textId="04AA9FBA"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57*</w:t>
            </w:r>
          </w:p>
        </w:tc>
        <w:tc>
          <w:tcPr>
            <w:tcW w:w="2340" w:type="dxa"/>
          </w:tcPr>
          <w:p w14:paraId="4D9BEA47" w14:textId="69FB5FD8"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02</w:t>
            </w:r>
          </w:p>
        </w:tc>
        <w:tc>
          <w:tcPr>
            <w:tcW w:w="2160" w:type="dxa"/>
          </w:tcPr>
          <w:p w14:paraId="7177761D" w14:textId="6B98C5CC" w:rsidR="00984569" w:rsidRDefault="000F162A" w:rsidP="008C3F9A">
            <w:pPr>
              <w:jc w:val="center"/>
              <w:cnfStyle w:val="000000100000" w:firstRow="0" w:lastRow="0" w:firstColumn="0" w:lastColumn="0" w:oddVBand="0" w:evenVBand="0" w:oddHBand="1" w:evenHBand="0" w:firstRowFirstColumn="0" w:firstRowLastColumn="0" w:lastRowFirstColumn="0" w:lastRowLastColumn="0"/>
            </w:pPr>
            <w:r>
              <w:t>0.21</w:t>
            </w:r>
          </w:p>
        </w:tc>
      </w:tr>
    </w:tbl>
    <w:p w14:paraId="59AB108B" w14:textId="6F91651C" w:rsidR="00984569" w:rsidRDefault="00984569" w:rsidP="000F162A">
      <w:pPr>
        <w:pStyle w:val="Aftertable"/>
      </w:pPr>
      <w:r w:rsidRPr="000B2BFD">
        <w:t>*</w:t>
      </w:r>
      <w:r>
        <w:t xml:space="preserve"> p &lt; 0.05; ** p &lt; 0.01; CT: computed tomography; </w:t>
      </w:r>
      <w:r w:rsidR="000F162A">
        <w:t>TLV: total lung volume; TVV: total vascular volume; PVV: pulmonary vascular volume; PVV&lt;5: pulmonary vascular volume of vessels &lt; 5mm in diameter; PVV&lt;10: pulmonary vascular volume of vessels &lt; 10mm, but ≥ 5mm in diameter</w:t>
      </w:r>
      <w:r>
        <w:t>; FEV1: forced expiratory volume in one second; FVC: forced vital capacity; T</w:t>
      </w:r>
      <w:r w:rsidRPr="00D05798">
        <w:rPr>
          <w:vertAlign w:val="subscript"/>
        </w:rPr>
        <w:t>LCO</w:t>
      </w:r>
      <w:r>
        <w:t>: Carbon monoxide gas transfer; K</w:t>
      </w:r>
      <w:r w:rsidRPr="00D05798">
        <w:rPr>
          <w:vertAlign w:val="subscript"/>
        </w:rPr>
        <w:t>CO</w:t>
      </w:r>
      <w:r>
        <w:t>: Carbon monoxide gas coefficient; GAP: gender, age, physiology; CPI: composite physiology index; ISWTd: incremental shuttle walk test distance;</w:t>
      </w:r>
    </w:p>
    <w:p w14:paraId="28F3E351" w14:textId="058920F9" w:rsidR="00C97324" w:rsidRDefault="001A16CF" w:rsidP="00C97324">
      <w:pPr>
        <w:pStyle w:val="Heading4"/>
      </w:pPr>
      <w:r>
        <w:t>Comment on CT Metrics</w:t>
      </w:r>
    </w:p>
    <w:p w14:paraId="2784F738" w14:textId="3A76742D" w:rsidR="001A4E93" w:rsidRDefault="00810C22" w:rsidP="001A4E93">
      <w:r>
        <w:t xml:space="preserve">The abnormal lung tissue demonstrates a significant variation in this dataset, ranging from 5.1% to 56.9% abnormal parenchyma. However, the </w:t>
      </w:r>
      <w:r w:rsidR="00C07716">
        <w:t xml:space="preserve">abnormality identified </w:t>
      </w:r>
      <w:r w:rsidR="00F15801">
        <w:t xml:space="preserve">by the CALIPER software </w:t>
      </w:r>
      <w:r w:rsidR="00C07716">
        <w:t xml:space="preserve">shows a surprisingly high proportion of ground glass change, compared to reticulation and honeycombing, which are features more in keeping with IPF. The very low </w:t>
      </w:r>
      <w:r w:rsidR="00C07716">
        <w:lastRenderedPageBreak/>
        <w:t>amount of honeycombing identified is particularly notable, given this represents a population of patients with ‘probable IPF’ identified by expert chest radiologists and ILD physicians.</w:t>
      </w:r>
      <w:r w:rsidR="007C78D5">
        <w:t xml:space="preserve"> However, this ratio between ground glass change and other ILD features are congruous with previous CALIPER data in IPF from Jacob </w:t>
      </w:r>
      <w:r w:rsidR="008D1EAA" w:rsidRPr="008D1EAA">
        <w:rPr>
          <w:i/>
        </w:rPr>
        <w:t>et al</w:t>
      </w:r>
      <w:r w:rsidR="008D1EAA">
        <w:rPr>
          <w:i/>
        </w:rPr>
        <w:t>.</w:t>
      </w:r>
      <w:r w:rsidR="007C78D5">
        <w:fldChar w:fldCharType="begin">
          <w:fldData xml:space="preserve">PEVuZE5vdGU+PENpdGU+PEF1dGhvcj5KYWNvYjwvQXV0aG9yPjxZZWFyPjIwMTc8L1llYXI+PFJl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</w:fldData>
        </w:fldChar>
      </w:r>
      <w:r w:rsidR="0036794D">
        <w:instrText xml:space="preserve"> ADDIN EN.CITE </w:instrText>
      </w:r>
      <w:r w:rsidR="0036794D">
        <w:fldChar w:fldCharType="begin">
          <w:fldData xml:space="preserve">PEVuZE5vdGU+PENpdGU+PEF1dGhvcj5KYWNvYjwvQXV0aG9yPjxZZWFyPjIwMTc8L1llYXI+PFJl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</w:fldData>
        </w:fldChar>
      </w:r>
      <w:r w:rsidR="0036794D">
        <w:instrText xml:space="preserve"> ADDIN EN.CITE.DATA </w:instrText>
      </w:r>
      <w:r w:rsidR="0036794D">
        <w:fldChar w:fldCharType="end"/>
      </w:r>
      <w:r w:rsidR="007C78D5">
        <w:fldChar w:fldCharType="separate"/>
      </w:r>
      <w:r w:rsidR="0036794D" w:rsidRPr="0036794D">
        <w:rPr>
          <w:noProof/>
          <w:vertAlign w:val="superscript"/>
        </w:rPr>
        <w:t>376</w:t>
      </w:r>
      <w:r w:rsidR="007C78D5">
        <w:fldChar w:fldCharType="end"/>
      </w:r>
    </w:p>
    <w:p w14:paraId="6D4BD38D" w14:textId="2F38B6A3" w:rsidR="00185A8C" w:rsidRDefault="00EB3DD7" w:rsidP="001A4E93">
      <w:r>
        <w:t>T</w:t>
      </w:r>
      <w:r w:rsidR="00185A8C">
        <w:t>here is some discrepancy between our qualitative</w:t>
      </w:r>
      <w:r w:rsidR="0065336A">
        <w:t xml:space="preserve"> (radiologist)</w:t>
      </w:r>
      <w:r w:rsidR="00185A8C">
        <w:t xml:space="preserve"> assessment and the quantitative output, demonstrated in </w:t>
      </w:r>
      <w:r w:rsidR="000303A8">
        <w:t>Figure</w:t>
      </w:r>
      <w:r w:rsidR="00185A8C">
        <w:t xml:space="preserve"> </w:t>
      </w:r>
      <w:r w:rsidR="00995BE2">
        <w:t>3.16.</w:t>
      </w:r>
      <w:r w:rsidR="00185A8C">
        <w:t xml:space="preserve"> Nevertheless, there is broad agreement on the qualitative and quantitative presence of abnormal lung parenchyma. Thus, correlations are </w:t>
      </w:r>
      <w:r w:rsidR="002C2509">
        <w:t xml:space="preserve">perhaps </w:t>
      </w:r>
      <w:r w:rsidR="00185A8C">
        <w:t>most likely to be found between the ‘normal’ outcome metric and MRI metrics</w:t>
      </w:r>
      <w:r w:rsidR="00C4389A">
        <w:t>, given the narrow range of honeycombing and reticulation abnormalities</w:t>
      </w:r>
      <w:r w:rsidR="00575A1B">
        <w:t>.</w:t>
      </w:r>
    </w:p>
    <w:p w14:paraId="65506810" w14:textId="77777777" w:rsidR="002F112A" w:rsidRDefault="002F112A" w:rsidP="002F112A">
      <w:pPr>
        <w:pStyle w:val="figure"/>
      </w:pPr>
      <w:r>
        <w:rPr>
          <w:noProof/>
          <w:lang w:eastAsia="en-GB"/>
        </w:rPr>
        <w:drawing>
          <wp:inline distT="0" distB="0" distL="0" distR="0" wp14:anchorId="0422E133" wp14:editId="6DEF7DBF">
            <wp:extent cx="6038215" cy="332740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qCT discordance.pdf"/>
                    <pic:cNvPicPr/>
                  </pic:nvPicPr>
                  <pic:blipFill rotWithShape="1">
                    <a:blip r:embed="rId75">
                      <a:extLst>
                        <a:ext uri="{28A0092B-C50C-407E-A947-70E740481C1C}">
                          <a14:useLocalDpi xmlns:a14="http://schemas.microsoft.com/office/drawing/2010/main" val="0"/>
                        </a:ext>
                      </a:extLst>
                    </a:blip>
                    <a:srcRect b="2038"/>
                    <a:stretch/>
                  </pic:blipFill>
                  <pic:spPr bwMode="auto">
                    <a:xfrm>
                      <a:off x="0" y="0"/>
                      <a:ext cx="6038215" cy="3327400"/>
                    </a:xfrm>
                    <a:prstGeom prst="rect">
                      <a:avLst/>
                    </a:prstGeom>
                    <a:ln>
                      <a:noFill/>
                    </a:ln>
                    <a:extLst>
                      <a:ext uri="{53640926-AAD7-44D8-BBD7-CCE9431645EC}">
                        <a14:shadowObscured xmlns:a14="http://schemas.microsoft.com/office/drawing/2010/main"/>
                      </a:ext>
                    </a:extLst>
                  </pic:spPr>
                </pic:pic>
              </a:graphicData>
            </a:graphic>
          </wp:inline>
        </w:drawing>
      </w:r>
    </w:p>
    <w:p w14:paraId="799A8AD8" w14:textId="45DF4332" w:rsidR="002F112A" w:rsidRDefault="000303A8" w:rsidP="002F112A">
      <w:pPr>
        <w:pStyle w:val="Caption"/>
      </w:pPr>
      <w:bookmarkStart w:id="4122" w:name="_Toc3145340"/>
      <w:r>
        <w:t>Figure</w:t>
      </w:r>
      <w:r w:rsidR="002F112A">
        <w:t xml:space="preserve"> </w:t>
      </w:r>
      <w:ins w:id="4123"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12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125" w:author="Nicholas Weatherley" w:date="2019-03-05T22:36:00Z">
        <w:r w:rsidR="00D5585D">
          <w:rPr>
            <w:noProof/>
          </w:rPr>
          <w:t>16</w:t>
        </w:r>
        <w:r w:rsidR="00D5585D">
          <w:fldChar w:fldCharType="end"/>
        </w:r>
      </w:ins>
      <w:ins w:id="4126" w:author="Windows User" w:date="2018-11-01T14:27:00Z">
        <w:del w:id="4127" w:author="Nicholas Weatherley" w:date="2019-03-05T22:36:00Z">
          <w:r w:rsidR="002F70B6" w:rsidDel="00D5585D">
            <w:fldChar w:fldCharType="begin"/>
          </w:r>
          <w:r w:rsidR="002F70B6" w:rsidDel="00D5585D">
            <w:delInstrText xml:space="preserve"> STYLEREF 1 \s </w:delInstrText>
          </w:r>
        </w:del>
      </w:ins>
      <w:del w:id="4128" w:author="Nicholas Weatherley" w:date="2019-03-05T22:36:00Z">
        <w:r w:rsidR="002F70B6" w:rsidDel="00D5585D">
          <w:fldChar w:fldCharType="separate"/>
        </w:r>
        <w:r w:rsidR="0024585E" w:rsidDel="00D5585D">
          <w:rPr>
            <w:noProof/>
          </w:rPr>
          <w:delText>3</w:delText>
        </w:r>
      </w:del>
      <w:ins w:id="4129" w:author="Windows User" w:date="2018-11-01T14:27:00Z">
        <w:del w:id="413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131" w:author="Nicholas Weatherley" w:date="2019-03-05T22:36:00Z">
        <w:r w:rsidR="002F70B6" w:rsidDel="00D5585D">
          <w:fldChar w:fldCharType="end"/>
        </w:r>
      </w:del>
      <w:del w:id="413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6</w:delText>
        </w:r>
        <w:r w:rsidR="00C87381" w:rsidDel="00135BE2">
          <w:fldChar w:fldCharType="end"/>
        </w:r>
      </w:del>
      <w:r w:rsidR="002F112A">
        <w:t>: Discordant quantitative and qualitative findings</w:t>
      </w:r>
      <w:bookmarkEnd w:id="4122"/>
    </w:p>
    <w:p w14:paraId="753116CC" w14:textId="618F4EF0" w:rsidR="002F112A" w:rsidRDefault="002F112A" w:rsidP="002F112A">
      <w:pPr>
        <w:pStyle w:val="Figuretext"/>
      </w:pPr>
      <w:r>
        <w:t>In this example, severe diffuse disease is present. This is identified quantitatively and is visually apparent in the original image. However, the abnormality is predominantly identified as ground glass by</w:t>
      </w:r>
      <w:r w:rsidR="00B6024C">
        <w:t xml:space="preserve"> the</w:t>
      </w:r>
      <w:r>
        <w:t xml:space="preserve"> CALIPER</w:t>
      </w:r>
      <w:r w:rsidR="00B6024C">
        <w:t xml:space="preserve"> 3-dimensional rendering</w:t>
      </w:r>
      <w:r>
        <w:t>, whereas local radiologist agree that the most predominant finding is honeycombing and reticulation. There is agreement on the extent of disease, but not the characterisation of the abnormality. LAA: low attenuation area.</w:t>
      </w:r>
    </w:p>
    <w:p w14:paraId="69509728" w14:textId="6B616E93" w:rsidR="00575A1B" w:rsidRDefault="00460AAD" w:rsidP="00575A1B">
      <w:r>
        <w:t>Statistically significant c</w:t>
      </w:r>
      <w:r w:rsidR="00575A1B">
        <w:t>orrelations between PFTs and CT metrics suggest that greater proportion of abnormal lung tissue</w:t>
      </w:r>
      <w:r>
        <w:t xml:space="preserve"> confers poorer </w:t>
      </w:r>
      <w:r w:rsidR="0065336A">
        <w:t>lung function</w:t>
      </w:r>
      <w:r w:rsidR="00575A1B">
        <w:t>.</w:t>
      </w:r>
      <w:r>
        <w:t xml:space="preserve"> Correlations were strongest with FVC, T</w:t>
      </w:r>
      <w:r w:rsidRPr="00460AAD">
        <w:rPr>
          <w:vertAlign w:val="subscript"/>
        </w:rPr>
        <w:t>LCO</w:t>
      </w:r>
      <w:r w:rsidRPr="00460AAD">
        <w:t xml:space="preserve"> and CPI (</w:t>
      </w:r>
      <w:r>
        <w:t xml:space="preserve">a composite of </w:t>
      </w:r>
      <w:r w:rsidR="00912CFB">
        <w:t>spirometry and T</w:t>
      </w:r>
      <w:r w:rsidR="00912CFB" w:rsidRPr="00912CFB">
        <w:rPr>
          <w:vertAlign w:val="subscript"/>
        </w:rPr>
        <w:t>LCO</w:t>
      </w:r>
      <w:r w:rsidR="00912CFB" w:rsidRPr="00912CFB">
        <w:t>), but notably absent with K</w:t>
      </w:r>
      <w:r w:rsidR="00912CFB" w:rsidRPr="00A137EA">
        <w:rPr>
          <w:vertAlign w:val="subscript"/>
        </w:rPr>
        <w:t>CO</w:t>
      </w:r>
      <w:r w:rsidR="00912CFB" w:rsidRPr="00912CFB">
        <w:t>.</w:t>
      </w:r>
      <w:r w:rsidR="00A137EA">
        <w:t xml:space="preserve"> This </w:t>
      </w:r>
      <w:r w:rsidR="0065336A">
        <w:t>may suggest that</w:t>
      </w:r>
      <w:r w:rsidR="00A137EA">
        <w:t xml:space="preserve"> the correlation with T</w:t>
      </w:r>
      <w:r w:rsidR="00A137EA" w:rsidRPr="00A137EA">
        <w:rPr>
          <w:vertAlign w:val="subscript"/>
        </w:rPr>
        <w:t>LCO</w:t>
      </w:r>
      <w:r w:rsidR="00A137EA">
        <w:t xml:space="preserve"> is driven</w:t>
      </w:r>
      <w:r w:rsidR="0065336A">
        <w:t xml:space="preserve"> more heavily</w:t>
      </w:r>
      <w:r w:rsidR="00A137EA">
        <w:t xml:space="preserve"> by alveolar volume (V</w:t>
      </w:r>
      <w:r w:rsidR="00A137EA" w:rsidRPr="00A137EA">
        <w:rPr>
          <w:vertAlign w:val="subscript"/>
        </w:rPr>
        <w:t>A</w:t>
      </w:r>
      <w:r w:rsidR="00A919A0">
        <w:t xml:space="preserve">) and the relationship between PFTs and quantitative CT imaging </w:t>
      </w:r>
      <w:r w:rsidR="0065336A">
        <w:t>has a greater relationship with</w:t>
      </w:r>
      <w:r w:rsidR="00A919A0">
        <w:t xml:space="preserve"> volume loss and structural distortion, rather than gas exchange.</w:t>
      </w:r>
    </w:p>
    <w:p w14:paraId="794EAE12" w14:textId="67E0D7B0" w:rsidR="00575A1B" w:rsidRDefault="00575A1B" w:rsidP="00017FDC">
      <w:r>
        <w:t xml:space="preserve">The correlation between total PVV, PVV&lt;10 and FVC is scientifically plausible. It suggests that a lower lung volume and thus lungs more heavily afflicted with fibrotic change </w:t>
      </w:r>
      <w:r w:rsidR="0065336A">
        <w:t xml:space="preserve">have </w:t>
      </w:r>
      <w:r w:rsidR="009F4DCC">
        <w:t>acquired</w:t>
      </w:r>
      <w:r w:rsidR="0065336A">
        <w:t xml:space="preserve"> vasculopathy</w:t>
      </w:r>
      <w:r w:rsidR="008C3F9A">
        <w:t xml:space="preserve">, reflecting higher vascular resistance and dilation, and that these smaller vessels </w:t>
      </w:r>
      <w:r w:rsidR="008C3F9A">
        <w:lastRenderedPageBreak/>
        <w:t>are lost as they become dilated. The reason for an opposite (positive correlation between PVV and FEV1/FVC is less clear, and may simply be coincidental due to the low range of values. It may also reflect vascular destruction due to emphysema in those who have coincident emphysema, as reflected by the correlation b</w:t>
      </w:r>
      <w:r w:rsidR="00AD3ECD">
        <w:t>etween LAA and FEV1/FVC z-score, possibly suggesting a higher sensitivity of LAA for identifying mild emphysematous changes.</w:t>
      </w:r>
    </w:p>
    <w:p w14:paraId="7FFBAC4E" w14:textId="4021B610" w:rsidR="003B1EEF" w:rsidRDefault="00703037" w:rsidP="001A68E9">
      <w:pPr>
        <w:pStyle w:val="Heading2"/>
      </w:pPr>
      <w:bookmarkStart w:id="4133" w:name="_Toc3145073"/>
      <w:r>
        <w:lastRenderedPageBreak/>
        <w:t>Summary</w:t>
      </w:r>
      <w:bookmarkEnd w:id="4133"/>
    </w:p>
    <w:p w14:paraId="750E24F8" w14:textId="36AE881D" w:rsidR="00981D58" w:rsidRDefault="00A45EEF" w:rsidP="00981D58">
      <w:r>
        <w:t xml:space="preserve">In general, the study recruited well in spite of challenges including scanner availability and delays in obtaining ethical approval. Studies in this field are often of small participant numbers and rarely longitudinal. </w:t>
      </w:r>
      <w:r w:rsidR="00046B24">
        <w:t>At the time of writing, this is the first dataset of longitudinal hyperpolarised gas and perfusion MRI in publication.</w:t>
      </w:r>
    </w:p>
    <w:p w14:paraId="1136B916" w14:textId="3D627ECB" w:rsidR="001A68E9" w:rsidRDefault="001A68E9" w:rsidP="001A68E9">
      <w:r>
        <w:t>Recruitment was successful. The final numbers met the prospective target and allowed for all planned analys</w:t>
      </w:r>
      <w:del w:id="4134" w:author="Windows User" w:date="2018-10-31T09:48:00Z">
        <w:r w:rsidDel="007835BF">
          <w:delText>i</w:delText>
        </w:r>
      </w:del>
      <w:ins w:id="4135" w:author="Windows User" w:date="2018-10-31T09:48:00Z">
        <w:r w:rsidR="007835BF">
          <w:t>e</w:t>
        </w:r>
      </w:ins>
      <w:r>
        <w:t>s to take place.</w:t>
      </w:r>
    </w:p>
    <w:p w14:paraId="7B67330A" w14:textId="33D265F1" w:rsidR="001A68E9" w:rsidRDefault="001A68E9" w:rsidP="001A68E9">
      <w:r>
        <w:t>The range of GAP scores demonstrate</w:t>
      </w:r>
      <w:ins w:id="4136" w:author="Windows User" w:date="2018-10-31T09:48:00Z">
        <w:r w:rsidR="007835BF">
          <w:t>s</w:t>
        </w:r>
      </w:ins>
      <w:r>
        <w:t xml:space="preserve"> heterogeneity in disease severity at baseline. No participants had the highest scores of 7 or 8, although it is unlikely that a novel marker of prognosis of disease severity would add much value to the clinical picture.</w:t>
      </w:r>
    </w:p>
    <w:p w14:paraId="411E13B9" w14:textId="623A8AD7" w:rsidR="001A68E9" w:rsidRDefault="001A68E9" w:rsidP="001A68E9">
      <w:r>
        <w:t>No participants were in the lowest categories (0 or 1). Although there is no data from the derivation or validation cohort regarding the proportion of ‘low risk’ patients in the article which introduced GAP scoring,</w:t>
      </w:r>
      <w:r>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fldChar w:fldCharType="separate"/>
      </w:r>
      <w:r w:rsidR="008E7684" w:rsidRPr="008E7684">
        <w:rPr>
          <w:noProof/>
          <w:vertAlign w:val="superscript"/>
        </w:rPr>
        <w:t>132</w:t>
      </w:r>
      <w:r>
        <w:fldChar w:fldCharType="end"/>
      </w:r>
      <w:r>
        <w:t xml:space="preserve"> a score of 0 requires the patient to be female, 60 years of age or fewer, with an FVC &gt; 75% and T</w:t>
      </w:r>
      <w:r w:rsidRPr="00650082">
        <w:rPr>
          <w:vertAlign w:val="subscript"/>
        </w:rPr>
        <w:t>LCO</w:t>
      </w:r>
      <w:r>
        <w:t xml:space="preserve"> &gt; 55% of predicted value. In practice, this demographic is rarely seen, even in a tertiary centre.</w:t>
      </w:r>
    </w:p>
    <w:p w14:paraId="3DF35D16" w14:textId="79506379" w:rsidR="00A343A8" w:rsidRDefault="001A68E9" w:rsidP="00A343A8">
      <w:r>
        <w:t>In our cohort, the mean values for FVC and T</w:t>
      </w:r>
      <w:r w:rsidRPr="00650082">
        <w:rPr>
          <w:vertAlign w:val="subscript"/>
        </w:rPr>
        <w:t>LCO</w:t>
      </w:r>
      <w:r>
        <w:t xml:space="preserve"> score 0 (out of 2) and 1 (out of 3) respectively, reflecting that these are patients newly referred into the service and thus closely reflecting the patient cohort seen in clinical practice.</w:t>
      </w:r>
      <w:r w:rsidR="00700A0E">
        <w:t xml:space="preserve"> The average change in FVC </w:t>
      </w:r>
      <w:r w:rsidR="00A343A8">
        <w:t xml:space="preserve">in those who completed follow up </w:t>
      </w:r>
      <w:r w:rsidR="00700A0E">
        <w:t>over 52 weeks was -</w:t>
      </w:r>
      <w:r w:rsidR="00C677A8">
        <w:t>211</w:t>
      </w:r>
      <w:r w:rsidR="00700A0E">
        <w:t xml:space="preserve">mL, which is in keeping with </w:t>
      </w:r>
      <w:r w:rsidR="006D19EA">
        <w:t>previous study data</w:t>
      </w:r>
      <w:r w:rsidR="00A343A8">
        <w:t xml:space="preserve">, as demonstrated in </w:t>
      </w:r>
      <w:r w:rsidR="000303A8">
        <w:t>Figure</w:t>
      </w:r>
      <w:r w:rsidR="006140A6">
        <w:t xml:space="preserve"> 3.1</w:t>
      </w:r>
      <w:r w:rsidR="00995BE2">
        <w:t>7.</w:t>
      </w:r>
      <w:r w:rsidR="00A343A8">
        <w:fldChar w:fldCharType="begin">
          <w:fldData xml:space="preserve">PEVuZE5vdGU+PENpdGU+PEF1dGhvcj5LaW5nPC9BdXRob3I+PFllYXI+MjAwODwvWWVhcj48UmVj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NS04MTwvcGFnZXM+PHZvbHVtZT4x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TItOTwvcGFnZXM+PHZvbHVtZT4xODQ8L3ZvbHVtZT48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wNDAtNzwvcGFnZXM+PHZvbHVtZT4xNzE8L3ZvbHVtZT48bnVtYmVyPjk8L251bWJl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</w:fldData>
        </w:fldChar>
      </w:r>
      <w:r w:rsidR="00BE0F3E">
        <w:instrText xml:space="preserve"> ADDIN EN.CITE </w:instrText>
      </w:r>
      <w:r w:rsidR="00BE0F3E">
        <w:fldChar w:fldCharType="begin">
          <w:fldData xml:space="preserve">PEVuZE5vdGU+PENpdGU+PEF1dGhvcj5LaW5nPC9BdXRob3I+PFllYXI+MjAwODwvWWVhcj48UmVj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NS04MTwvcGFnZXM+PHZvbHVtZT4x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TItOTwvcGFnZXM+PHZvbHVtZT4xODQ8L3ZvbHVtZT48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wNDAtNzwvcGFnZXM+PHZvbHVtZT4xNzE8L3ZvbHVtZT48bnVtYmVyPjk8L251bWJl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</w:fldData>
        </w:fldChar>
      </w:r>
      <w:r w:rsidR="00BE0F3E">
        <w:instrText xml:space="preserve"> ADDIN EN.CITE.DATA </w:instrText>
      </w:r>
      <w:r w:rsidR="00BE0F3E">
        <w:fldChar w:fldCharType="end"/>
      </w:r>
      <w:r w:rsidR="00A343A8">
        <w:fldChar w:fldCharType="separate"/>
      </w:r>
      <w:r w:rsidR="00D452EA" w:rsidRPr="00D452EA">
        <w:rPr>
          <w:noProof/>
          <w:vertAlign w:val="superscript"/>
        </w:rPr>
        <w:t>44, 46, 89, 102-108</w:t>
      </w:r>
      <w:r w:rsidR="00A343A8">
        <w:fldChar w:fldCharType="end"/>
      </w:r>
      <w:r w:rsidR="006140A6">
        <w:t xml:space="preserve"> The heterogeneity demonstrated in outcomes is striking, with no clear linear pattern of decline. This is also consistent with previous data from the follow-on CAPACITY and ASCEND pirfenidone open label study.</w:t>
      </w:r>
      <w:r w:rsidR="006140A6">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 </w:instrText>
      </w:r>
      <w:r w:rsidR="00BE0F3E">
        <w:fldChar w:fldCharType="begin">
          <w:fldData xml:space="preserve">PEVuZE5vdGU+PENpdGU+PEF1dGhvcj5OYXRoYW48L0F1dGhvcj48WWVhcj4yMDE2PC9ZZWFyPjxS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0MjktMzU8L3BhZ2VzPjx2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</w:fldData>
        </w:fldChar>
      </w:r>
      <w:r w:rsidR="00BE0F3E">
        <w:instrText xml:space="preserve"> ADDIN EN.CITE.DATA </w:instrText>
      </w:r>
      <w:r w:rsidR="00BE0F3E">
        <w:fldChar w:fldCharType="end"/>
      </w:r>
      <w:r w:rsidR="006140A6">
        <w:fldChar w:fldCharType="separate"/>
      </w:r>
      <w:r w:rsidR="00D64E8E" w:rsidRPr="00D64E8E">
        <w:rPr>
          <w:noProof/>
          <w:vertAlign w:val="superscript"/>
        </w:rPr>
        <w:t>114</w:t>
      </w:r>
      <w:r w:rsidR="006140A6">
        <w:fldChar w:fldCharType="end"/>
      </w:r>
      <w:r w:rsidR="006140A6">
        <w:t xml:space="preserve"> In general, this population of participants with IPF behaves similarly to patients in previous trials, in terms of lung function decline.</w:t>
      </w:r>
    </w:p>
    <w:p w14:paraId="39E77B3F" w14:textId="6A91726B" w:rsidR="001A68E9" w:rsidRDefault="001A68E9" w:rsidP="001A68E9"/>
    <w:p w14:paraId="423C66D7" w14:textId="7BE9EAF3" w:rsidR="006D19EA" w:rsidRDefault="001D6FE0" w:rsidP="006D19EA">
      <w:pPr>
        <w:pStyle w:val="figure"/>
      </w:pPr>
      <w:r>
        <w:rPr>
          <w:noProof/>
          <w:lang w:eastAsia="en-GB"/>
        </w:rPr>
        <w:lastRenderedPageBreak/>
        <w:drawing>
          <wp:inline distT="0" distB="0" distL="0" distR="0" wp14:anchorId="57E75626" wp14:editId="2E7024E7">
            <wp:extent cx="5843016" cy="3480816"/>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FVC decline.png"/>
                    <pic:cNvPicPr/>
                  </pic:nvPicPr>
                  <pic:blipFill>
                    <a:blip r:embed="rId76">
                      <a:extLst>
                        <a:ext uri="{28A0092B-C50C-407E-A947-70E740481C1C}">
                          <a14:useLocalDpi xmlns:a14="http://schemas.microsoft.com/office/drawing/2010/main" val="0"/>
                        </a:ext>
                      </a:extLst>
                    </a:blip>
                    <a:stretch>
                      <a:fillRect/>
                    </a:stretch>
                  </pic:blipFill>
                  <pic:spPr>
                    <a:xfrm>
                      <a:off x="0" y="0"/>
                      <a:ext cx="5843016" cy="3480816"/>
                    </a:xfrm>
                    <a:prstGeom prst="rect">
                      <a:avLst/>
                    </a:prstGeom>
                  </pic:spPr>
                </pic:pic>
              </a:graphicData>
            </a:graphic>
          </wp:inline>
        </w:drawing>
      </w:r>
    </w:p>
    <w:p w14:paraId="224227D0" w14:textId="4C611212" w:rsidR="006D19EA" w:rsidRDefault="000303A8" w:rsidP="006D19EA">
      <w:pPr>
        <w:pStyle w:val="Caption"/>
      </w:pPr>
      <w:bookmarkStart w:id="4137" w:name="_Toc3145341"/>
      <w:r>
        <w:t>Figure</w:t>
      </w:r>
      <w:r w:rsidR="006D19EA">
        <w:t xml:space="preserve"> </w:t>
      </w:r>
      <w:ins w:id="4138" w:author="Nicholas Weatherley" w:date="2019-03-05T22:36:00Z">
        <w:r w:rsidR="00D5585D">
          <w:fldChar w:fldCharType="begin"/>
        </w:r>
        <w:r w:rsidR="00D5585D">
          <w:instrText xml:space="preserve"> STYLEREF 1 \s </w:instrText>
        </w:r>
      </w:ins>
      <w:r w:rsidR="00D5585D">
        <w:fldChar w:fldCharType="separate"/>
      </w:r>
      <w:r w:rsidR="00D5585D">
        <w:rPr>
          <w:noProof/>
        </w:rPr>
        <w:t>3</w:t>
      </w:r>
      <w:ins w:id="413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140" w:author="Nicholas Weatherley" w:date="2019-03-05T22:36:00Z">
        <w:r w:rsidR="00D5585D">
          <w:rPr>
            <w:noProof/>
          </w:rPr>
          <w:t>17</w:t>
        </w:r>
        <w:r w:rsidR="00D5585D">
          <w:fldChar w:fldCharType="end"/>
        </w:r>
      </w:ins>
      <w:ins w:id="4141" w:author="Windows User" w:date="2018-11-01T14:27:00Z">
        <w:del w:id="4142" w:author="Nicholas Weatherley" w:date="2019-03-05T22:36:00Z">
          <w:r w:rsidR="002F70B6" w:rsidDel="00D5585D">
            <w:fldChar w:fldCharType="begin"/>
          </w:r>
          <w:r w:rsidR="002F70B6" w:rsidDel="00D5585D">
            <w:delInstrText xml:space="preserve"> STYLEREF 1 \s </w:delInstrText>
          </w:r>
        </w:del>
      </w:ins>
      <w:del w:id="4143" w:author="Nicholas Weatherley" w:date="2019-03-05T22:36:00Z">
        <w:r w:rsidR="002F70B6" w:rsidDel="00D5585D">
          <w:fldChar w:fldCharType="separate"/>
        </w:r>
        <w:r w:rsidR="0024585E" w:rsidDel="00D5585D">
          <w:rPr>
            <w:noProof/>
          </w:rPr>
          <w:delText>3</w:delText>
        </w:r>
      </w:del>
      <w:ins w:id="4144" w:author="Windows User" w:date="2018-11-01T14:27:00Z">
        <w:del w:id="414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146" w:author="Nicholas Weatherley" w:date="2019-03-05T22:36:00Z">
        <w:r w:rsidR="002F70B6" w:rsidDel="00D5585D">
          <w:fldChar w:fldCharType="end"/>
        </w:r>
      </w:del>
      <w:del w:id="414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3</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7</w:delText>
        </w:r>
        <w:r w:rsidR="00C87381" w:rsidDel="00135BE2">
          <w:fldChar w:fldCharType="end"/>
        </w:r>
      </w:del>
      <w:r w:rsidR="006D19EA">
        <w:t>: Forced vital capacity decline in IPF trial placebo groups</w:t>
      </w:r>
      <w:r w:rsidR="00A343A8">
        <w:t xml:space="preserve"> and in this study</w:t>
      </w:r>
      <w:bookmarkEnd w:id="4137"/>
    </w:p>
    <w:p w14:paraId="5F4A58C5" w14:textId="1CB9D9BC" w:rsidR="006D19EA" w:rsidRPr="00650082" w:rsidRDefault="001D6FE0" w:rsidP="003F12A6">
      <w:pPr>
        <w:pStyle w:val="Figuretext"/>
      </w:pPr>
      <w:r>
        <w:t xml:space="preserve">This study is highlighted in red. </w:t>
      </w:r>
      <w:r w:rsidR="006D19EA">
        <w:t xml:space="preserve">Placebo groups from studies included in this summary are as follows: 1. King </w:t>
      </w:r>
      <w:r w:rsidR="006D19EA" w:rsidRPr="002F1515">
        <w:rPr>
          <w:i/>
        </w:rPr>
        <w:t>et al</w:t>
      </w:r>
      <w:r w:rsidR="002F1515" w:rsidRPr="002F1515">
        <w:rPr>
          <w:i/>
        </w:rPr>
        <w:t>.</w:t>
      </w:r>
      <w:r w:rsidR="006D19EA">
        <w:t xml:space="preserve"> (Bosentan - BUILD-1),</w:t>
      </w:r>
      <w:r w:rsidR="006D19EA">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 </w:instrText>
      </w:r>
      <w:r w:rsidR="00BE0F3E">
        <w:fldChar w:fldCharType="begin">
          <w:fldData xml:space="preserve">PEVuZE5vdGU+PENpdGU+PEF1dGhvcj5LaW5nPC9BdXRob3I+PFllYXI+MjAwODwvWWVhcj48UmVj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c1LTgxPC9wYWdlcz48dm9sdW1lPjE3Nzwvdm9sdW1lPjxudW1i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</w:fldData>
        </w:fldChar>
      </w:r>
      <w:r w:rsidR="00BE0F3E">
        <w:instrText xml:space="preserve"> ADDIN EN.CITE.DATA </w:instrText>
      </w:r>
      <w:r w:rsidR="00BE0F3E">
        <w:fldChar w:fldCharType="end"/>
      </w:r>
      <w:r w:rsidR="006D19EA">
        <w:fldChar w:fldCharType="separate"/>
      </w:r>
      <w:r w:rsidR="00D64E8E" w:rsidRPr="00D64E8E">
        <w:rPr>
          <w:noProof/>
          <w:vertAlign w:val="superscript"/>
        </w:rPr>
        <w:t>102</w:t>
      </w:r>
      <w:r w:rsidR="006D19EA">
        <w:fldChar w:fldCharType="end"/>
      </w:r>
      <w:r w:rsidR="006D19EA">
        <w:t xml:space="preserve"> 2. King </w:t>
      </w:r>
      <w:r w:rsidR="002F1515" w:rsidRPr="002F1515">
        <w:rPr>
          <w:i/>
        </w:rPr>
        <w:t>et al.</w:t>
      </w:r>
      <w:r w:rsidR="002F1515">
        <w:t xml:space="preserve"> </w:t>
      </w:r>
      <w:r w:rsidR="006D19EA">
        <w:t>(Bosentan – BUILD-3),</w:t>
      </w:r>
      <w:r w:rsidR="006D19EA">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 </w:instrText>
      </w:r>
      <w:r w:rsidR="00BE0F3E">
        <w:fldChar w:fldCharType="begin">
          <w:fldData xml:space="preserve">PEVuZE5vdGU+PENpdGU+PEF1dGhvcj5LaW5nPC9BdXRob3I+PFllYXI+MjAxMTwvWWVhcj48UmVj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kyLTk8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</w:fldData>
        </w:fldChar>
      </w:r>
      <w:r w:rsidR="00BE0F3E">
        <w:instrText xml:space="preserve"> ADDIN EN.CITE.DATA </w:instrText>
      </w:r>
      <w:r w:rsidR="00BE0F3E">
        <w:fldChar w:fldCharType="end"/>
      </w:r>
      <w:r w:rsidR="006D19EA">
        <w:fldChar w:fldCharType="separate"/>
      </w:r>
      <w:r w:rsidR="00D64E8E" w:rsidRPr="00D64E8E">
        <w:rPr>
          <w:noProof/>
          <w:vertAlign w:val="superscript"/>
        </w:rPr>
        <w:t>103</w:t>
      </w:r>
      <w:r w:rsidR="006D19EA">
        <w:fldChar w:fldCharType="end"/>
      </w:r>
      <w:r w:rsidR="006D19EA">
        <w:t xml:space="preserve"> 3. Raghu </w:t>
      </w:r>
      <w:r w:rsidR="002F1515" w:rsidRPr="002F1515">
        <w:rPr>
          <w:i/>
        </w:rPr>
        <w:t>et al.</w:t>
      </w:r>
      <w:r w:rsidR="002F1515">
        <w:t xml:space="preserve"> </w:t>
      </w:r>
      <w:r w:rsidR="006D19EA">
        <w:t>(Interferon gamma),</w:t>
      </w:r>
      <w:r w:rsidR="006D19EA">
        <w:fldChar w:fldCharType="begin"/>
      </w:r>
      <w:r w:rsidR="00BE0F3E">
        <w:instrText xml:space="preserve"> ADDIN EN.CITE &lt;EndNote&gt;&lt;Cite&gt;&lt;Author&gt;Raghu&lt;/Author&gt;&lt;Year&gt;2004&lt;/Year&gt;&lt;RecNum&gt;724&lt;/RecNum&gt;&lt;DisplayText&gt;&lt;style face="superscript"&gt;104&lt;/style&gt;&lt;/DisplayText&gt;&lt;record&gt;&lt;rec-number&gt;724&lt;/rec-number&gt;&lt;foreign-keys&gt;&lt;key app="EN" db-id="52evaf50e9fe5cewd9b555d6wtw099s0pzrz" timestamp="1484063095" guid="54043ed9-5b0d-41d4-bd8a-09e597f35cd1"&gt;724&lt;/key&gt;&lt;key app="ENWeb" db-id=""&gt;0&lt;/key&gt;&lt;/foreign-keys&gt;&lt;ref-type name="Journal Article"&gt;17&lt;/ref-type&gt;&lt;contributors&gt;&lt;authors&gt;&lt;author&gt;Raghu, G.&lt;/author&gt;&lt;author&gt;Brown, K. K.&lt;/author&gt;&lt;author&gt;Bradford, W. Z.&lt;/author&gt;&lt;author&gt;Starko, K.&lt;/author&gt;&lt;author&gt;Noble, P. W.&lt;/author&gt;&lt;author&gt;Schwartz, D. A.&lt;/author&gt;&lt;author&gt;King, T. E.&lt;/author&gt;&lt;/authors&gt;&lt;/contributors&gt;&lt;titles&gt;&lt;title&gt;A placebo-controlled trial of interferon gamma-1b in patients with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125-33&lt;/pages&gt;&lt;volume&gt;350(2)&lt;/volume&gt;&lt;dates&gt;&lt;year&gt;2004&lt;/year&gt;&lt;/dates&gt;&lt;label&gt;Raghu2004&lt;/label&gt;&lt;urls&gt;&lt;related-urls&gt;&lt;url&gt;http://dx.doi.org/10.1056/NEJMoa030511&lt;/url&gt;&lt;url&gt;http://www.nejm.org/doi/pdf/10.1056/NEJMoa030511&lt;/url&gt;&lt;/related-urls&gt;&lt;/urls&gt;&lt;electronic-resource-num&gt;10.1056/NEJMoa030511&lt;/electronic-resource-num&gt;&lt;/record&gt;&lt;/Cite&gt;&lt;/EndNote&gt;</w:instrText>
      </w:r>
      <w:r w:rsidR="006D19EA">
        <w:fldChar w:fldCharType="separate"/>
      </w:r>
      <w:r w:rsidR="00D64E8E" w:rsidRPr="00D64E8E">
        <w:rPr>
          <w:noProof/>
          <w:vertAlign w:val="superscript"/>
        </w:rPr>
        <w:t>104</w:t>
      </w:r>
      <w:r w:rsidR="006D19EA">
        <w:fldChar w:fldCharType="end"/>
      </w:r>
      <w:r w:rsidR="006D19EA">
        <w:t xml:space="preserve"> 4. Raghu </w:t>
      </w:r>
      <w:r w:rsidR="002F1515" w:rsidRPr="002F1515">
        <w:rPr>
          <w:i/>
        </w:rPr>
        <w:t>et al.</w:t>
      </w:r>
      <w:r w:rsidR="006D19EA">
        <w:t xml:space="preserve"> (Ertanacept),</w:t>
      </w:r>
      <w:r w:rsidR="006D19EA">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 </w:instrText>
      </w:r>
      <w:r w:rsidR="00BE0F3E">
        <w:fldChar w:fldCharType="begin">
          <w:fldData xml:space="preserve">PEVuZE5vdGU+PENpdGU+PEF1dGhvcj5SYWdodTwvQXV0aG9yPjxZZWFyPjIwMDg8L1llYXI+PFJl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</w:fldData>
        </w:fldChar>
      </w:r>
      <w:r w:rsidR="00BE0F3E">
        <w:instrText xml:space="preserve"> ADDIN EN.CITE.DATA </w:instrText>
      </w:r>
      <w:r w:rsidR="00BE0F3E">
        <w:fldChar w:fldCharType="end"/>
      </w:r>
      <w:r w:rsidR="006D19EA">
        <w:fldChar w:fldCharType="separate"/>
      </w:r>
      <w:r w:rsidR="008E7684" w:rsidRPr="008E7684">
        <w:rPr>
          <w:noProof/>
          <w:vertAlign w:val="superscript"/>
        </w:rPr>
        <w:t>44</w:t>
      </w:r>
      <w:r w:rsidR="006D19EA">
        <w:fldChar w:fldCharType="end"/>
      </w:r>
      <w:r w:rsidR="006D19EA">
        <w:t xml:space="preserve"> 5. Azuma </w:t>
      </w:r>
      <w:r w:rsidR="002F1515" w:rsidRPr="002F1515">
        <w:rPr>
          <w:i/>
        </w:rPr>
        <w:t>et al.</w:t>
      </w:r>
      <w:r w:rsidR="002F1515">
        <w:t xml:space="preserve"> </w:t>
      </w:r>
      <w:r w:rsidR="006D19EA">
        <w:t>(Pirfenidone - phase II),</w:t>
      </w:r>
      <w:r w:rsidR="006D19EA">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 </w:instrText>
      </w:r>
      <w:r w:rsidR="00BE0F3E">
        <w:fldChar w:fldCharType="begin">
          <w:fldData xml:space="preserve">PEVuZE5vdGU+PENpdGU+PEF1dGhvcj5BenVtYTwvQXV0aG9yPjxZZWFyPjIwMDU8L1llYXI+PFJl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wNDAtNzwvcGFnZXM+PHZvbHVtZT4xNzE8L3ZvbHVtZT48bnVtYmVyPjk8L251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</w:fldData>
        </w:fldChar>
      </w:r>
      <w:r w:rsidR="00BE0F3E">
        <w:instrText xml:space="preserve"> ADDIN EN.CITE.DATA </w:instrText>
      </w:r>
      <w:r w:rsidR="00BE0F3E">
        <w:fldChar w:fldCharType="end"/>
      </w:r>
      <w:r w:rsidR="006D19EA">
        <w:fldChar w:fldCharType="separate"/>
      </w:r>
      <w:r w:rsidR="00D64E8E" w:rsidRPr="00D64E8E">
        <w:rPr>
          <w:noProof/>
          <w:vertAlign w:val="superscript"/>
        </w:rPr>
        <w:t>105</w:t>
      </w:r>
      <w:r w:rsidR="006D19EA">
        <w:fldChar w:fldCharType="end"/>
      </w:r>
      <w:r w:rsidR="006D19EA">
        <w:t xml:space="preserve"> 6. Demedts </w:t>
      </w:r>
      <w:r w:rsidR="002F1515" w:rsidRPr="002F1515">
        <w:rPr>
          <w:i/>
        </w:rPr>
        <w:t>et al.</w:t>
      </w:r>
      <w:r w:rsidR="002F1515">
        <w:t xml:space="preserve"> </w:t>
      </w:r>
      <w:r w:rsidR="006D19EA">
        <w:t>(NAC),</w:t>
      </w:r>
      <w:r w:rsidR="006D19EA">
        <w:fldChar w:fldCharType="begin"/>
      </w:r>
      <w:r w:rsidR="00BE0F3E">
        <w:instrText xml:space="preserve"> ADDIN EN.CITE &lt;EndNote&gt;&lt;Cite&gt;&lt;Author&gt;Demedts&lt;/Author&gt;&lt;Year&gt;2005&lt;/Year&gt;&lt;RecNum&gt;723&lt;/RecNum&gt;&lt;DisplayText&gt;&lt;style face="superscript"&gt;106&lt;/style&gt;&lt;/DisplayText&gt;&lt;record&gt;&lt;rec-number&gt;723&lt;/rec-number&gt;&lt;foreign-keys&gt;&lt;key app="EN" db-id="52evaf50e9fe5cewd9b555d6wtw099s0pzrz" timestamp="1484063095" guid="db97fbec-30f4-4f29-be88-1bf48488a7d2"&gt;723&lt;/key&gt;&lt;key app="ENWeb" db-id=""&gt;0&lt;/key&gt;&lt;/foreign-keys&gt;&lt;ref-type name="Journal Article"&gt;17&lt;/ref-type&gt;&lt;contributors&gt;&lt;authors&gt;&lt;author&gt;Demedts, M.&lt;/author&gt;&lt;author&gt;Behr, J.&lt;/author&gt;&lt;author&gt;Buhl, R.&lt;/author&gt;&lt;author&gt;Costabel, U.&lt;/author&gt;&lt;author&gt;Dekhuijzen, R.&lt;/author&gt;&lt;author&gt;Jansen, H. M.&lt;/author&gt;&lt;author&gt;MacNee, W.&lt;/author&gt;&lt;author&gt;Thomeer, M.&lt;/author&gt;&lt;author&gt;Wallaert, B.&lt;/author&gt;&lt;author&gt;Laurent, F.&lt;/author&gt;&lt;author&gt;Nicholson, A. G.&lt;/author&gt;&lt;author&gt;Verbeken, E. K.&lt;/author&gt;&lt;author&gt;Verschakelen, J.&lt;/author&gt;&lt;author&gt;Flower, C. D.&lt;/author&gt;&lt;author&gt;Capron, F.&lt;/author&gt;&lt;author&gt;Petruzzelli, S.&lt;/author&gt;&lt;author&gt;De Vuyst, P.&lt;/author&gt;&lt;author&gt;van den Bosch, J. M.&lt;/author&gt;&lt;author&gt;Rodriguez-Becerra, E.&lt;/author&gt;&lt;author&gt;Corvasce, G.&lt;/author&gt;&lt;author&gt;Lankhorst, I.&lt;/author&gt;&lt;author&gt;Sardina, M.&lt;/author&gt;&lt;author&gt;Montanari, M.&lt;/author&gt;&lt;/authors&gt;&lt;/contributors&gt;&lt;titles&gt;&lt;title&gt;High-dose acetylcysteine in idiopathic pulmonary fibrosis&lt;/title&gt;&lt;secondary-title&gt;New England Journal of Medicine&lt;/secondary-title&gt;&lt;alt-title&gt;N Engl J Med&lt;/alt-title&gt;&lt;/titles&gt;&lt;periodical&gt;&lt;full-title&gt;New England Journal of Medicine&lt;/full-title&gt;&lt;/periodical&gt;&lt;alt-periodical&gt;&lt;full-title&gt;N Engl J Med&lt;/full-title&gt;&lt;abbr-1&gt;The New England journal of medicine&lt;/abbr-1&gt;&lt;/alt-periodical&gt;&lt;pages&gt;2229-42&lt;/pages&gt;&lt;volume&gt;353&lt;/volume&gt;&lt;dates&gt;&lt;year&gt;2005&lt;/year&gt;&lt;/dates&gt;&lt;label&gt;Demedts2005&lt;/label&gt;&lt;urls&gt;&lt;related-urls&gt;&lt;url&gt;http://dx.doi.org/10.1056/NEJMoa042976&lt;/url&gt;&lt;url&gt;http://www.nejm.org/doi/pdf/10.1056/NEJMoa042976&lt;/url&gt;&lt;/related-urls&gt;&lt;/urls&gt;&lt;electronic-resource-num&gt;10.1056/NEJMoa042976&lt;/electronic-resource-num&gt;&lt;/record&gt;&lt;/Cite&gt;&lt;/EndNote&gt;</w:instrText>
      </w:r>
      <w:r w:rsidR="006D19EA">
        <w:fldChar w:fldCharType="separate"/>
      </w:r>
      <w:r w:rsidR="00D64E8E" w:rsidRPr="00D64E8E">
        <w:rPr>
          <w:noProof/>
          <w:vertAlign w:val="superscript"/>
        </w:rPr>
        <w:t>106</w:t>
      </w:r>
      <w:r w:rsidR="006D19EA">
        <w:fldChar w:fldCharType="end"/>
      </w:r>
      <w:r w:rsidR="006D19EA">
        <w:t xml:space="preserve"> 7. Daniels </w:t>
      </w:r>
      <w:r w:rsidR="002F1515" w:rsidRPr="002F1515">
        <w:rPr>
          <w:i/>
        </w:rPr>
        <w:t>et al.</w:t>
      </w:r>
      <w:r w:rsidR="002F1515">
        <w:t xml:space="preserve"> </w:t>
      </w:r>
      <w:r w:rsidR="006D19EA">
        <w:t>(Imatinib),</w:t>
      </w:r>
      <w:r w:rsidR="006D19EA">
        <w:fldChar w:fldCharType="begin"/>
      </w:r>
      <w:r w:rsidR="00BE0F3E">
        <w:instrText xml:space="preserve"> ADDIN EN.CITE &lt;EndNote&gt;&lt;Cite&gt;&lt;Author&gt;Daniels&lt;/Author&gt;&lt;Year&gt;2010&lt;/Year&gt;&lt;RecNum&gt;725&lt;/RecNum&gt;&lt;DisplayText&gt;&lt;style face="superscript"&gt;46&lt;/style&gt;&lt;/DisplayText&gt;&lt;record&gt;&lt;rec-number&gt;725&lt;/rec-number&gt;&lt;foreign-keys&gt;&lt;key app="EN" db-id="52evaf50e9fe5cewd9b555d6wtw099s0pzrz" timestamp="1484063095" guid="7d5e6900-c09a-4436-a5af-fbead3f6214f"&gt;725&lt;/key&gt;&lt;key app="ENWeb" db-id=""&gt;0&lt;/key&gt;&lt;/foreign-keys&gt;&lt;ref-type name="Journal Article"&gt;17&lt;/ref-type&gt;&lt;contributors&gt;&lt;authors&gt;&lt;author&gt;Daniels, C. E.&lt;/author&gt;&lt;author&gt;Lasky, J. A.&lt;/author&gt;&lt;author&gt;Limper, A. H.&lt;/author&gt;&lt;author&gt;Mieras, K.&lt;/author&gt;&lt;author&gt;Gabor, E.&lt;/author&gt;&lt;author&gt;Schroeder, D. R.&lt;/author&gt;&lt;/authors&gt;&lt;/contributors&gt;&lt;titles&gt;&lt;title&gt;Imatinib treatment for idiopathic pulmonary fibrosis: Randomized placebo-controlled trial results&lt;/title&gt;&lt;secondary-title&gt;American Journal of Respiratory &amp;amp; Critical Care Medicine&lt;/secondary-title&gt;&lt;alt-title&gt;Am J Respir Crit Care Med&lt;/alt-title&gt;&lt;/titles&gt;&lt;alt-periodical&gt;&lt;full-title&gt;Am J Respir Crit Care Med&lt;/full-title&gt;&lt;abbr-1&gt;American journal of respiratory and critical care medicine&lt;/abbr-1&gt;&lt;/alt-periodical&gt;&lt;volume&gt;181&lt;/volume&gt;&lt;dates&gt;&lt;year&gt;2010&lt;/year&gt;&lt;/dates&gt;&lt;label&gt;Daniels2010&lt;/label&gt;&lt;urls&gt;&lt;related-urls&gt;&lt;url&gt;http://dx.doi.org/10.1164/rccm.200906-0964OC&lt;/url&gt;&lt;/related-urls&gt;&lt;/urls&gt;&lt;electronic-resource-num&gt;10.1164/rccm.200906-0964OC&lt;/electronic-resource-num&gt;&lt;/record&gt;&lt;/Cite&gt;&lt;/EndNote&gt;</w:instrText>
      </w:r>
      <w:r w:rsidR="006D19EA">
        <w:fldChar w:fldCharType="separate"/>
      </w:r>
      <w:r w:rsidR="008E7684" w:rsidRPr="008E7684">
        <w:rPr>
          <w:noProof/>
          <w:vertAlign w:val="superscript"/>
        </w:rPr>
        <w:t>46</w:t>
      </w:r>
      <w:r w:rsidR="006D19EA">
        <w:fldChar w:fldCharType="end"/>
      </w:r>
      <w:r w:rsidR="006D19EA">
        <w:t xml:space="preserve"> 8. Taniguchi </w:t>
      </w:r>
      <w:r w:rsidR="002F1515" w:rsidRPr="002F1515">
        <w:rPr>
          <w:i/>
        </w:rPr>
        <w:t>et al.</w:t>
      </w:r>
      <w:r w:rsidR="002F1515">
        <w:t xml:space="preserve"> </w:t>
      </w:r>
      <w:r w:rsidR="006D19EA">
        <w:t>(Pirfenidone – phase III),</w:t>
      </w:r>
      <w:r w:rsidR="006D19EA">
        <w:fldChar w:fldCharType="begin"/>
      </w:r>
      <w:r w:rsidR="00BE0F3E">
        <w:instrText xml:space="preserve"> ADDIN EN.CITE &lt;EndNote&gt;&lt;Cite&gt;&lt;Author&gt;Taniguchi&lt;/Author&gt;&lt;Year&gt;2010&lt;/Year&gt;&lt;RecNum&gt;722&lt;/RecNum&gt;&lt;DisplayText&gt;&lt;style face="superscript"&gt;107&lt;/style&gt;&lt;/DisplayText&gt;&lt;record&gt;&lt;rec-number&gt;722&lt;/rec-number&gt;&lt;foreign-keys&gt;&lt;key app="EN" db-id="52evaf50e9fe5cewd9b555d6wtw099s0pzrz" timestamp="1484063095" guid="2902f469-c06e-4965-ab1f-c100afc25ba4"&gt;722&lt;/key&gt;&lt;key app="ENWeb" db-id=""&gt;0&lt;/key&gt;&lt;/foreign-keys&gt;&lt;ref-type name="Journal Article"&gt;17&lt;/ref-type&gt;&lt;contributors&gt;&lt;authors&gt;&lt;author&gt;Taniguchi, H.&lt;/author&gt;&lt;author&gt;Ebina, M.&lt;/author&gt;&lt;author&gt;Kondoh, Y.&lt;/author&gt;&lt;author&gt;Ogura, T.&lt;/author&gt;&lt;author&gt;Azuma, A.&lt;/author&gt;&lt;author&gt;Suga, M.&lt;/author&gt;&lt;author&gt;Taguchi, Y.&lt;/author&gt;&lt;author&gt;Takahashi, H.&lt;/author&gt;&lt;author&gt;Nakata, K.&lt;/author&gt;&lt;author&gt;Sato, A.&lt;/author&gt;&lt;author&gt;Takeuchi, M.&lt;/author&gt;&lt;author&gt;Raghu, G.&lt;/author&gt;&lt;author&gt;Kudoh, S.&lt;/author&gt;&lt;author&gt;Nukiwa, T.&lt;/author&gt;&lt;/authors&gt;&lt;/contributors&gt;&lt;titles&gt;&lt;title&gt;Pirfenidone in idiopathic pulmonary fibrosis&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821-9&lt;/pages&gt;&lt;volume&gt;35&lt;/volume&gt;&lt;dates&gt;&lt;year&gt;2010&lt;/year&gt;&lt;/dates&gt;&lt;label&gt;Taniguchi2010&lt;/label&gt;&lt;urls&gt;&lt;related-urls&gt;&lt;url&gt;http://dx.doi.org/10.1183/09031936.00005209&lt;/url&gt;&lt;url&gt;http://erj.ersjournals.com/content/erj/35/4/821.full.pdf&lt;/url&gt;&lt;/related-urls&gt;&lt;/urls&gt;&lt;electronic-resource-num&gt;10.1183/09031936.00005209&lt;/electronic-resource-num&gt;&lt;/record&gt;&lt;/Cite&gt;&lt;/EndNote&gt;</w:instrText>
      </w:r>
      <w:r w:rsidR="006D19EA">
        <w:fldChar w:fldCharType="separate"/>
      </w:r>
      <w:r w:rsidR="00D64E8E" w:rsidRPr="00D64E8E">
        <w:rPr>
          <w:noProof/>
          <w:vertAlign w:val="superscript"/>
        </w:rPr>
        <w:t>107</w:t>
      </w:r>
      <w:r w:rsidR="006D19EA">
        <w:fldChar w:fldCharType="end"/>
      </w:r>
      <w:r w:rsidR="006D19EA">
        <w:t xml:space="preserve"> 9. Richeldi </w:t>
      </w:r>
      <w:r w:rsidR="002F1515" w:rsidRPr="002F1515">
        <w:rPr>
          <w:i/>
        </w:rPr>
        <w:t>et al.</w:t>
      </w:r>
      <w:r w:rsidR="002F1515">
        <w:t xml:space="preserve"> </w:t>
      </w:r>
      <w:r w:rsidR="006D19EA">
        <w:t>(Nintedanib - INPULSIS),</w:t>
      </w:r>
      <w:r w:rsidR="006D19EA">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 </w:instrText>
      </w:r>
      <w:r w:rsidR="008E7684">
        <w:fldChar w:fldCharType="begin">
          <w:fldData xml:space="preserve">PEVuZE5vdGU+PENpdGU+PEF1dGhvcj5SaWNoZWxkaTwvQXV0aG9yPjxZZWFyPjIwMTQ8L1llYXI+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</w:fldData>
        </w:fldChar>
      </w:r>
      <w:r w:rsidR="008E7684">
        <w:instrText xml:space="preserve"> ADDIN EN.CITE.DATA </w:instrText>
      </w:r>
      <w:r w:rsidR="008E7684">
        <w:fldChar w:fldCharType="end"/>
      </w:r>
      <w:r w:rsidR="006D19EA">
        <w:fldChar w:fldCharType="separate"/>
      </w:r>
      <w:r w:rsidR="008E7684" w:rsidRPr="008E7684">
        <w:rPr>
          <w:noProof/>
          <w:vertAlign w:val="superscript"/>
        </w:rPr>
        <w:t>89</w:t>
      </w:r>
      <w:r w:rsidR="006D19EA">
        <w:fldChar w:fldCharType="end"/>
      </w:r>
      <w:r w:rsidR="006D19EA">
        <w:t xml:space="preserve"> 10. King </w:t>
      </w:r>
      <w:r w:rsidR="002F1515" w:rsidRPr="002F1515">
        <w:rPr>
          <w:i/>
        </w:rPr>
        <w:t>et al.</w:t>
      </w:r>
      <w:r w:rsidR="002F1515">
        <w:t xml:space="preserve"> </w:t>
      </w:r>
      <w:r w:rsidR="006D19EA">
        <w:t>(Pirfenidone - ASCEND).</w:t>
      </w:r>
      <w:r w:rsidR="006D19EA">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 </w:instrText>
      </w:r>
      <w:r w:rsidR="00BE0F3E">
        <w:fldChar w:fldCharType="begin">
          <w:fldData xml:space="preserve">PEVuZE5vdGU+PENpdGU+PEF1dGhvcj5LaW5nPC9BdXRob3I+PFllYXI+MjAxNDwvWWVhcj48UmVj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</w:fldData>
        </w:fldChar>
      </w:r>
      <w:r w:rsidR="00BE0F3E">
        <w:instrText xml:space="preserve"> ADDIN EN.CITE.DATA </w:instrText>
      </w:r>
      <w:r w:rsidR="00BE0F3E">
        <w:fldChar w:fldCharType="end"/>
      </w:r>
      <w:r w:rsidR="006D19EA">
        <w:fldChar w:fldCharType="separate"/>
      </w:r>
      <w:r w:rsidR="00D64E8E" w:rsidRPr="00D64E8E">
        <w:rPr>
          <w:noProof/>
          <w:vertAlign w:val="superscript"/>
        </w:rPr>
        <w:t>108</w:t>
      </w:r>
      <w:r w:rsidR="006D19EA">
        <w:fldChar w:fldCharType="end"/>
      </w:r>
    </w:p>
    <w:p w14:paraId="0411E289" w14:textId="4C815478" w:rsidR="00AD75DA" w:rsidRDefault="00AD75DA" w:rsidP="001A68E9">
      <w:r>
        <w:t xml:space="preserve">Incremental shuttle walk test was somewhat anomalous. </w:t>
      </w:r>
      <w:r w:rsidR="000569B5">
        <w:t>Mean distance walked in 12 subjects who completed the ISWT on all three occasions went up by 2m over the first six months and 34m over the next 12 months. One possible explanation for this may be that</w:t>
      </w:r>
      <w:r w:rsidR="00F109EC">
        <w:t xml:space="preserve"> many of</w:t>
      </w:r>
      <w:r w:rsidR="000569B5">
        <w:t xml:space="preserve"> these participants new </w:t>
      </w:r>
      <w:r w:rsidR="00F109EC">
        <w:t xml:space="preserve">to a tertiary centre were referred subsequently for pulmonary </w:t>
      </w:r>
      <w:r w:rsidR="004F2340">
        <w:t>rehabilitation</w:t>
      </w:r>
      <w:r w:rsidR="00F109EC">
        <w:t xml:space="preserve"> as per NICE guidelines.</w:t>
      </w:r>
      <w:r w:rsidR="00F109EC">
        <w:fldChar w:fldCharType="begin"/>
      </w:r>
      <w:r w:rsidR="00BE0F3E">
        <w:instrText xml:space="preserve"> ADDIN EN.CITE &lt;EndNote&gt;&lt;Cite&gt;&lt;Author&gt;National Institute for Health and Care Excellence&lt;/Author&gt;&lt;Year&gt;2015&lt;/Year&gt;&lt;RecNum&gt;902&lt;/RecNum&gt;&lt;DisplayText&gt;&lt;style face="superscript"&gt;72&lt;/style&gt;&lt;/DisplayText&gt;&lt;record&gt;&lt;rec-number&gt;902&lt;/rec-number&gt;&lt;foreign-keys&gt;&lt;key app="EN" db-id="52evaf50e9fe5cewd9b555d6wtw099s0pzrz" timestamp="1491489295" guid="04021bbd-af3b-4155-98eb-4b6a0d33e5d3"&gt;902&lt;/key&gt;&lt;key app="ENWeb" db-id=""&gt;0&lt;/key&gt;&lt;/foreign-keys&gt;&lt;ref-type name="Report"&gt;27&lt;/ref-type&gt;&lt;contributors&gt;&lt;authors&gt;&lt;author&gt;National Institute for Health and Care Excellence,&lt;/author&gt;&lt;/authors&gt;&lt;/contributors&gt;&lt;titles&gt;&lt;title&gt;Idiopathic Pulmonary Fibrosis in Adults. NICE Guideline (QS79)&lt;/title&gt;&lt;/titles&gt;&lt;dates&gt;&lt;year&gt;2015&lt;/year&gt;&lt;/dates&gt;&lt;urls&gt;&lt;/urls&gt;&lt;/record&gt;&lt;/Cite&gt;&lt;/EndNote&gt;</w:instrText>
      </w:r>
      <w:r w:rsidR="00F109EC">
        <w:fldChar w:fldCharType="separate"/>
      </w:r>
      <w:r w:rsidR="008E7684" w:rsidRPr="008E7684">
        <w:rPr>
          <w:noProof/>
          <w:vertAlign w:val="superscript"/>
        </w:rPr>
        <w:t>72</w:t>
      </w:r>
      <w:r w:rsidR="00F109EC">
        <w:fldChar w:fldCharType="end"/>
      </w:r>
      <w:r w:rsidR="00F109EC">
        <w:t xml:space="preserve"> Rehabilitation</w:t>
      </w:r>
      <w:r w:rsidR="003D3CF6">
        <w:t xml:space="preserve"> in patients with IPF</w:t>
      </w:r>
      <w:r w:rsidR="00F109EC">
        <w:t xml:space="preserve"> improves exercise parameters including walk test distance and these changes return to baseline after 11 months, compared to a</w:t>
      </w:r>
      <w:r w:rsidR="003D3CF6">
        <w:t>n overall</w:t>
      </w:r>
      <w:r w:rsidR="00F109EC">
        <w:t xml:space="preserve"> decrease in control subjects with IPF.</w:t>
      </w:r>
      <w:r w:rsidR="00F109EC">
        <w:fldChar w:fldCharType="begin"/>
      </w:r>
      <w:r w:rsidR="0036794D">
        <w:instrText xml:space="preserve"> ADDIN EN.CITE &lt;EndNote&gt;&lt;Cite&gt;&lt;Author&gt;Vainshelboim&lt;/Author&gt;&lt;Year&gt;2014&lt;/Year&gt;&lt;RecNum&gt;2090&lt;/RecNum&gt;&lt;DisplayText&gt;&lt;style face="superscript"&gt;378&lt;/style&gt;&lt;/DisplayText&gt;&lt;record&gt;&lt;rec-number&gt;2090&lt;/rec-number&gt;&lt;foreign-keys&gt;&lt;key app="EN" db-id="52evaf50e9fe5cewd9b555d6wtw099s0pzrz" timestamp="1521638744" guid="42545b06-49e7-48ef-a6a0-0d7e1af9b306"&gt;2090&lt;/key&gt;&lt;/foreign-keys&gt;&lt;ref-type name="Journal Article"&gt;17&lt;/ref-type&gt;&lt;contributors&gt;&lt;authors&gt;&lt;author&gt;Vainshelboim, Baruch&lt;/author&gt;&lt;author&gt;Oliveira, Jose&lt;/author&gt;&lt;author&gt;Fox, Benjamin&lt;/author&gt;&lt;author&gt;Kramer, Mordechai&lt;/author&gt;&lt;/authors&gt;&lt;/contributors&gt;&lt;titles&gt;&lt;title&gt;Effect of exercise pulmonary rehabilitation on long-term outcomes in idiopathic pulmonary fibrosis&lt;/title&gt;&lt;secondary-title&gt;European Respiratory Journal&lt;/secondary-title&gt;&lt;alt-title&gt;Eur Resp J&lt;/alt-title&gt;&lt;/titles&gt;&lt;periodical&gt;&lt;full-title&gt;European Respiratory Journal&lt;/full-title&gt;&lt;/periodical&gt;&lt;volume&gt;44&lt;/volume&gt;&lt;number&gt;Suppl 58&lt;/number&gt;&lt;dates&gt;&lt;year&gt;2014&lt;/year&gt;&lt;/dates&gt;&lt;urls&gt;&lt;/urls&gt;&lt;/record&gt;&lt;/Cite&gt;&lt;/EndNote&gt;</w:instrText>
      </w:r>
      <w:r w:rsidR="00F109EC">
        <w:fldChar w:fldCharType="separate"/>
      </w:r>
      <w:r w:rsidR="0036794D" w:rsidRPr="0036794D">
        <w:rPr>
          <w:noProof/>
          <w:vertAlign w:val="superscript"/>
        </w:rPr>
        <w:t>378</w:t>
      </w:r>
      <w:r w:rsidR="00F109EC">
        <w:fldChar w:fldCharType="end"/>
      </w:r>
      <w:r w:rsidR="003D3CF6">
        <w:t xml:space="preserve"> Given this information is not recorded, it may be </w:t>
      </w:r>
      <w:ins w:id="4148" w:author="Windows User" w:date="2018-10-31T09:49:00Z">
        <w:r w:rsidR="007835BF">
          <w:t xml:space="preserve">that </w:t>
        </w:r>
      </w:ins>
      <w:r w:rsidR="003D3CF6">
        <w:t xml:space="preserve">a significant number underwent pulmonary rehabilitation </w:t>
      </w:r>
      <w:del w:id="4149" w:author="Windows User" w:date="2018-10-31T09:49:00Z">
        <w:r w:rsidR="003D3CF6" w:rsidDel="007835BF">
          <w:delText>in the middle of the scan process</w:delText>
        </w:r>
      </w:del>
      <w:ins w:id="4150" w:author="Windows User" w:date="2018-10-31T09:49:00Z">
        <w:r w:rsidR="007835BF">
          <w:t>during the 12-month follow-up period</w:t>
        </w:r>
      </w:ins>
      <w:r w:rsidR="003D3CF6">
        <w:t>. This should be factored in to future studies</w:t>
      </w:r>
      <w:r w:rsidR="00CD5B95">
        <w:t>.</w:t>
      </w:r>
    </w:p>
    <w:p w14:paraId="523D0560" w14:textId="52989A9B" w:rsidR="00CD5B95" w:rsidRDefault="00CD5B95" w:rsidP="001A68E9">
      <w:r>
        <w:t xml:space="preserve">Interestingly, ISWT distance was lower in participants who suffered a primary endpoint in the subsequent six months, but this did not reach statistical significance (270m vs. 390m; p=0.554).  </w:t>
      </w:r>
      <w:r w:rsidR="004F2340">
        <w:t>Since this study was conducted, further detail has been elucidated on the validity, responsiveness and minimum clinically important difference in the ISWT in IPF (31 – 46m).</w:t>
      </w:r>
      <w:r w:rsidR="004F2340">
        <w:fldChar w:fldCharType="begin"/>
      </w:r>
      <w:r w:rsidR="0036794D">
        <w:instrText xml:space="preserve"> ADDIN EN.CITE &lt;EndNote&gt;&lt;Cite&gt;&lt;Author&gt;Nolan&lt;/Author&gt;&lt;Year&gt;2017&lt;/Year&gt;&lt;RecNum&gt;1924&lt;/RecNum&gt;&lt;DisplayText&gt;&lt;style face="superscript"&gt;379&lt;/style&gt;&lt;/DisplayText&gt;&lt;record&gt;&lt;rec-number&gt;1924&lt;/rec-number&gt;&lt;foreign-keys&gt;&lt;key app="EN" db-id="52evaf50e9fe5cewd9b555d6wtw099s0pzrz" timestamp="1511534888" guid="22f30ca8-4d6a-4470-a37f-765dc563af5a"&gt;1924&lt;/key&gt;&lt;/foreign-keys&gt;&lt;ref-type name="Journal Article"&gt;17&lt;/ref-type&gt;&lt;contributors&gt;&lt;authors&gt;&lt;author&gt;Nolan, Claire M&lt;/author&gt;&lt;author&gt;Delogu, Veronica&lt;/author&gt;&lt;author&gt;Maddocks, Matthew&lt;/author&gt;&lt;author&gt;Patel, Suhani&lt;/author&gt;&lt;author&gt;Barker, Ruth E&lt;/author&gt;&lt;author&gt;Jones, Sarah E&lt;/author&gt;&lt;author&gt;Kon, Samantha S C&lt;/author&gt;&lt;author&gt;Maher, Toby M&lt;/author&gt;&lt;author&gt;Cullinan, Paul&lt;/author&gt;&lt;author&gt;Man, William D-C&lt;/author&gt;&lt;/authors&gt;&lt;/contributors&gt;&lt;titles&gt;&lt;title&gt;Validity, responsiveness and minimum clinically important difference of the incremental shuttle walk in idiopathic pulmonary fibrosis: a prospective study&lt;/title&gt;&lt;secondary-title&gt;Thorax&lt;/secondary-title&gt;&lt;alt-title&gt;Thorax&lt;/alt-title&gt;&lt;/titles&gt;&lt;periodical&gt;&lt;full-title&gt;Thorax&lt;/full-title&gt;&lt;abbr-1&gt;Thorax&lt;/abbr-1&gt;&lt;/periodical&gt;&lt;alt-periodical&gt;&lt;full-title&gt;Thorax&lt;/full-title&gt;&lt;abbr-1&gt;Thorax&lt;/abbr-1&gt;&lt;/alt-periodical&gt;&lt;pages&gt;[online ahead of print] doi: 10.1136/thoraxjnl-2017-210589&lt;/pages&gt;&lt;dates&gt;&lt;year&gt;2017&lt;/year&gt;&lt;/dates&gt;&lt;urls&gt;&lt;/urls&gt;&lt;electronic-resource-num&gt;10.1136/thoraxjnl-2017-210589&lt;/electronic-resource-num&gt;&lt;/record&gt;&lt;/Cite&gt;&lt;/EndNote&gt;</w:instrText>
      </w:r>
      <w:r w:rsidR="004F2340">
        <w:fldChar w:fldCharType="separate"/>
      </w:r>
      <w:r w:rsidR="0036794D" w:rsidRPr="0036794D">
        <w:rPr>
          <w:noProof/>
          <w:vertAlign w:val="superscript"/>
        </w:rPr>
        <w:t>379</w:t>
      </w:r>
      <w:r w:rsidR="004F2340">
        <w:fldChar w:fldCharType="end"/>
      </w:r>
      <w:r w:rsidR="004F2340">
        <w:t xml:space="preserve"> Tellingly, only three participants experienced a decline of this magnitude over the full 12 month follow-up.</w:t>
      </w:r>
    </w:p>
    <w:p w14:paraId="6108DA8B" w14:textId="4684BB25" w:rsidR="001A68E9" w:rsidRDefault="001A68E9" w:rsidP="001A68E9">
      <w:r>
        <w:t xml:space="preserve">All participants who continued in the study underwent second and third visits within the specified time frame. The repeat visits were as close to six months apart as practically possible, </w:t>
      </w:r>
      <w:r>
        <w:lastRenderedPageBreak/>
        <w:t>reflected by the values given in</w:t>
      </w:r>
      <w:r w:rsidR="000303A8">
        <w:t xml:space="preserve"> Table</w:t>
      </w:r>
      <w:r>
        <w:t xml:space="preserve"> 3.2. The standard deviation for visit 1 to 2 and 2 to 3 is less than four weeks, indicating excellent adherence to the time frame and ensuring the accuracy of describing them as ‘six-month’ and ‘12-month’ visits, respectively.</w:t>
      </w:r>
    </w:p>
    <w:p w14:paraId="2BB50115" w14:textId="77777777" w:rsidR="001A68E9" w:rsidRDefault="001A68E9" w:rsidP="001A68E9">
      <w:r>
        <w:t>The HRCT in some cases was performed at a referring centre, extending the time from CT to first MRI visit. Nevertheless, this was performed within two months in most cases. However, the protracted gap between CT and MRI imaging in some cases limits the analysis. This is particularly the case when describing regions of the CT that were ‘normal’ at the point of the CT scan may have changed to demonstrate disease, were the CT performed on the same day as the MRI.</w:t>
      </w:r>
    </w:p>
    <w:p w14:paraId="59F747DD" w14:textId="29FFB429" w:rsidR="001A68E9" w:rsidRDefault="001A68E9" w:rsidP="001A68E9">
      <w:r>
        <w:t xml:space="preserve">However, assessment of registered CT and MRI images should allow qualitative visual </w:t>
      </w:r>
      <w:r w:rsidR="008649B3">
        <w:t xml:space="preserve">and quantitative </w:t>
      </w:r>
      <w:r>
        <w:t>correlation of functional and structural abnormalities and histogram metrics can be correlated with MR outcomes, allowing for this limitation.</w:t>
      </w:r>
    </w:p>
    <w:p w14:paraId="3AF4388E" w14:textId="00013B65" w:rsidR="001254C8" w:rsidRDefault="001254C8" w:rsidP="001A68E9">
      <w:r>
        <w:t>In general, the pulmonary function, imaging and demographic elements of the study provide good data with which to compare the MR metrics of interest in the following chapters. Caution should be taken in comparing these to ISWT outcomes, which may have been affected by professionally assisted conditioning, external to this study.</w:t>
      </w:r>
    </w:p>
    <w:p w14:paraId="376CE7DD" w14:textId="231854F4" w:rsidR="00A029D6" w:rsidRDefault="00A029D6">
      <w:pPr>
        <w:spacing w:after="0" w:line="240" w:lineRule="auto"/>
        <w:jc w:val="left"/>
      </w:pPr>
      <w:r>
        <w:br w:type="page"/>
      </w:r>
    </w:p>
    <w:p w14:paraId="777FDB5F" w14:textId="77777777" w:rsidR="001A68E9" w:rsidRDefault="001A68E9" w:rsidP="00A029D6">
      <w:pPr>
        <w:pStyle w:val="Chapterspacing"/>
      </w:pPr>
    </w:p>
    <w:p w14:paraId="09EB8E96" w14:textId="77777777" w:rsidR="00A029D6" w:rsidRDefault="00A029D6" w:rsidP="00A029D6">
      <w:pPr>
        <w:pStyle w:val="Chapterspacing"/>
        <w:sectPr w:rsidR="00A029D6" w:rsidSect="00B5444F">
          <w:footerReference w:type="even" r:id="rId77"/>
          <w:footerReference w:type="default" r:id="rId78"/>
          <w:type w:val="continuous"/>
          <w:pgSz w:w="11900" w:h="16840"/>
          <w:pgMar w:top="850" w:right="979" w:bottom="850" w:left="850" w:header="0" w:footer="0" w:gutter="562"/>
          <w:cols w:space="708"/>
          <w:docGrid w:linePitch="360"/>
        </w:sectPr>
      </w:pPr>
    </w:p>
    <w:p w14:paraId="11AC40C9" w14:textId="536CA465" w:rsidR="00A029D6" w:rsidRPr="00981D58" w:rsidRDefault="00A029D6" w:rsidP="00A029D6">
      <w:pPr>
        <w:pStyle w:val="Chapterspacing"/>
      </w:pPr>
    </w:p>
    <w:p w14:paraId="3AAD2904" w14:textId="3A799228" w:rsidR="00F71C4C" w:rsidRDefault="00BC7CC4" w:rsidP="00BC7CC4">
      <w:pPr>
        <w:pStyle w:val="Heading1"/>
      </w:pPr>
      <w:bookmarkStart w:id="4151" w:name="_Toc364347292"/>
      <w:bookmarkStart w:id="4152" w:name="_Toc364347362"/>
      <w:r>
        <w:br/>
      </w:r>
      <w:r w:rsidR="00153B56">
        <w:fldChar w:fldCharType="begin"/>
      </w:r>
      <w:r w:rsidR="00153B56">
        <w:instrText xml:space="preserve"> TC  “</w:instrText>
      </w:r>
      <w:bookmarkStart w:id="4153" w:name="_Toc499636039"/>
      <w:bookmarkStart w:id="4154" w:name="_Toc499636140"/>
      <w:bookmarkStart w:id="4155" w:name="_Toc499636193"/>
      <w:bookmarkStart w:id="4156" w:name="_Toc499636263"/>
      <w:bookmarkStart w:id="4157" w:name="_Toc499636396"/>
      <w:bookmarkStart w:id="4158" w:name="_Toc499801478"/>
      <w:bookmarkStart w:id="4159" w:name="_Toc499801585"/>
      <w:bookmarkStart w:id="4160" w:name="_Toc499812633"/>
      <w:bookmarkStart w:id="4161" w:name="_Toc499812707"/>
      <w:bookmarkStart w:id="4162" w:name="_Toc499814487"/>
      <w:bookmarkStart w:id="4163" w:name="_Toc499814599"/>
      <w:bookmarkStart w:id="4164" w:name="_Toc499892023"/>
      <w:bookmarkStart w:id="4165" w:name="_Toc499892097"/>
      <w:bookmarkStart w:id="4166" w:name="_Toc500168240"/>
      <w:bookmarkStart w:id="4167" w:name="_Toc500168354"/>
      <w:bookmarkStart w:id="4168" w:name="_Toc500232798"/>
      <w:bookmarkStart w:id="4169" w:name="_Toc500232931"/>
      <w:bookmarkStart w:id="4170" w:name="_Toc500252258"/>
      <w:bookmarkStart w:id="4171" w:name="_Toc500410303"/>
      <w:bookmarkStart w:id="4172" w:name="_Toc502821706"/>
      <w:bookmarkStart w:id="4173" w:name="_Toc502837498"/>
      <w:bookmarkStart w:id="4174" w:name="_Toc502837622"/>
      <w:bookmarkStart w:id="4175" w:name="_Toc502838699"/>
      <w:bookmarkStart w:id="4176" w:name="_Toc502838877"/>
      <w:bookmarkStart w:id="4177" w:name="_Toc503185070"/>
      <w:bookmarkStart w:id="4178" w:name="_Toc503185203"/>
      <w:bookmarkStart w:id="4179" w:name="_Toc504395854"/>
      <w:bookmarkStart w:id="4180" w:name="_Toc504395989"/>
      <w:bookmarkStart w:id="4181" w:name="_Toc504477266"/>
      <w:bookmarkStart w:id="4182" w:name="_Toc504477401"/>
      <w:bookmarkStart w:id="4183" w:name="_Toc504551396"/>
      <w:bookmarkStart w:id="4184" w:name="_Toc504551531"/>
      <w:bookmarkStart w:id="4185" w:name="_Toc504551620"/>
      <w:bookmarkStart w:id="4186" w:name="_Toc504551755"/>
      <w:bookmarkStart w:id="4187" w:name="_Toc504555559"/>
      <w:bookmarkStart w:id="4188" w:name="_Toc504555916"/>
      <w:bookmarkStart w:id="4189" w:name="_Toc504556059"/>
      <w:bookmarkStart w:id="4190" w:name="_Toc504556184"/>
      <w:bookmarkStart w:id="4191" w:name="_Toc505938432"/>
      <w:bookmarkStart w:id="4192" w:name="_Toc505938558"/>
      <w:bookmarkStart w:id="4193" w:name="_Toc505947514"/>
      <w:bookmarkStart w:id="4194" w:name="_Toc505947639"/>
      <w:bookmarkStart w:id="4195" w:name="_Toc506292031"/>
      <w:bookmarkStart w:id="4196" w:name="_Toc506383484"/>
      <w:bookmarkStart w:id="4197" w:name="_Toc506383649"/>
      <w:bookmarkStart w:id="4198" w:name="_Toc506383790"/>
      <w:bookmarkStart w:id="4199" w:name="_Toc506474820"/>
      <w:bookmarkStart w:id="4200" w:name="_Toc506474961"/>
      <w:bookmarkStart w:id="4201" w:name="_Toc506475548"/>
      <w:bookmarkStart w:id="4202" w:name="_Toc506552374"/>
      <w:bookmarkStart w:id="4203" w:name="_Toc506552515"/>
      <w:bookmarkStart w:id="4204" w:name="_Toc506818169"/>
      <w:bookmarkStart w:id="4205" w:name="_Toc506818311"/>
      <w:bookmarkStart w:id="4206" w:name="_Toc506886111"/>
      <w:bookmarkStart w:id="4207" w:name="_Toc506886253"/>
      <w:bookmarkStart w:id="4208" w:name="_Toc506886553"/>
      <w:bookmarkStart w:id="4209" w:name="_Toc506886695"/>
      <w:bookmarkStart w:id="4210" w:name="_Toc506886824"/>
      <w:bookmarkStart w:id="4211" w:name="_Toc506886966"/>
      <w:bookmarkStart w:id="4212" w:name="_Toc506887095"/>
      <w:bookmarkStart w:id="4213" w:name="_Toc506887237"/>
      <w:bookmarkStart w:id="4214" w:name="_Toc506897392"/>
      <w:bookmarkStart w:id="4215" w:name="_Toc506897534"/>
      <w:bookmarkStart w:id="4216" w:name="_Toc506898330"/>
      <w:bookmarkStart w:id="4217" w:name="_Toc506898472"/>
      <w:bookmarkStart w:id="4218" w:name="_Toc506898646"/>
      <w:bookmarkStart w:id="4219" w:name="_Toc506898788"/>
      <w:bookmarkStart w:id="4220" w:name="_Toc506899037"/>
      <w:bookmarkStart w:id="4221" w:name="_Toc506899179"/>
      <w:bookmarkStart w:id="4222" w:name="_Toc506900007"/>
      <w:bookmarkStart w:id="4223" w:name="_Toc506900149"/>
      <w:bookmarkStart w:id="4224" w:name="_Toc506900965"/>
      <w:bookmarkStart w:id="4225" w:name="_Toc506901107"/>
      <w:bookmarkStart w:id="4226" w:name="_Toc506901915"/>
      <w:bookmarkStart w:id="4227" w:name="_Toc506902057"/>
      <w:bookmarkStart w:id="4228" w:name="_Toc506973840"/>
      <w:bookmarkStart w:id="4229" w:name="_Toc506973983"/>
      <w:bookmarkStart w:id="4230" w:name="_Toc511658322"/>
      <w:bookmarkStart w:id="4231" w:name="_Toc511658491"/>
      <w:bookmarkStart w:id="4232" w:name="_Toc511658660"/>
      <w:bookmarkStart w:id="4233" w:name="_Toc511658830"/>
      <w:bookmarkStart w:id="4234" w:name="_Toc511659000"/>
      <w:bookmarkStart w:id="4235" w:name="_Toc511659170"/>
      <w:bookmarkStart w:id="4236" w:name="_Toc512240707"/>
      <w:bookmarkStart w:id="4237" w:name="_Toc512240853"/>
      <w:bookmarkStart w:id="4238" w:name="_Toc512240953"/>
      <w:bookmarkStart w:id="4239" w:name="_Toc512325025"/>
      <w:bookmarkStart w:id="4240" w:name="_Toc512325171"/>
      <w:bookmarkStart w:id="4241" w:name="_Toc512328389"/>
      <w:bookmarkStart w:id="4242" w:name="_Toc512328535"/>
      <w:bookmarkStart w:id="4243" w:name="_Toc528658010"/>
      <w:bookmarkStart w:id="4244" w:name="_Toc528658113"/>
      <w:bookmarkStart w:id="4245" w:name="_Toc528658215"/>
      <w:bookmarkStart w:id="4246" w:name="_Toc528676904"/>
      <w:bookmarkStart w:id="4247" w:name="_Toc528677050"/>
      <w:bookmarkStart w:id="4248" w:name="_Toc528746252"/>
      <w:bookmarkStart w:id="4249" w:name="_Toc528919280"/>
      <w:bookmarkStart w:id="4250" w:name="_Toc528919460"/>
      <w:bookmarkStart w:id="4251" w:name="_Toc528919638"/>
      <w:bookmarkStart w:id="4252" w:name="_Toc528919787"/>
      <w:bookmarkStart w:id="4253" w:name="_Toc528920925"/>
      <w:bookmarkStart w:id="4254" w:name="_Toc528921074"/>
      <w:bookmarkStart w:id="4255" w:name="_Toc3145342"/>
      <w:bookmarkStart w:id="4256" w:name="_Toc3145492"/>
      <w:r w:rsidR="00153B56">
        <w:instrText>Chapter 4</w:instrText>
      </w:r>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r w:rsidR="00153B56">
        <w:instrText xml:space="preserve">” \l 5 \n </w:instrText>
      </w:r>
      <w:r w:rsidR="00153B56">
        <w:fldChar w:fldCharType="end"/>
      </w:r>
      <w:bookmarkStart w:id="4257" w:name="_Toc3145074"/>
      <w:r w:rsidR="00CB39D9">
        <w:t>Ventilation Imaging</w:t>
      </w:r>
      <w:bookmarkEnd w:id="4151"/>
      <w:bookmarkEnd w:id="4152"/>
      <w:bookmarkEnd w:id="4257"/>
    </w:p>
    <w:p w14:paraId="200B6016" w14:textId="225EB806" w:rsidR="00CB39D9" w:rsidRDefault="00CB39D9" w:rsidP="00CB39D9">
      <w:pPr>
        <w:pStyle w:val="Heading2"/>
      </w:pPr>
      <w:bookmarkStart w:id="4258" w:name="_Toc364347293"/>
      <w:bookmarkStart w:id="4259" w:name="_Toc364347363"/>
      <w:bookmarkStart w:id="4260" w:name="_Toc3145075"/>
      <w:r>
        <w:lastRenderedPageBreak/>
        <w:t>Methods of analysis</w:t>
      </w:r>
      <w:bookmarkEnd w:id="4258"/>
      <w:bookmarkEnd w:id="4259"/>
      <w:bookmarkEnd w:id="4260"/>
    </w:p>
    <w:p w14:paraId="6F71F977" w14:textId="77777777" w:rsidR="00221211" w:rsidRDefault="00D030ED" w:rsidP="002602CF">
      <w:pPr>
        <w:pStyle w:val="Heading3"/>
      </w:pPr>
      <w:r>
        <w:t>Data Acquisition</w:t>
      </w:r>
    </w:p>
    <w:p w14:paraId="027C4365" w14:textId="77777777" w:rsidR="002A308A" w:rsidRDefault="00D030ED" w:rsidP="002A308A">
      <w:pPr>
        <w:pStyle w:val="Heading4"/>
      </w:pPr>
      <w:r>
        <w:t>Sequences</w:t>
      </w:r>
    </w:p>
    <w:p w14:paraId="7432223A" w14:textId="2B76110F" w:rsidR="00EE776F" w:rsidRDefault="00073317">
      <w:pPr>
        <w:pStyle w:val="ListParagraph"/>
        <w:spacing w:line="360" w:lineRule="auto"/>
        <w:pPrChange w:id="4261" w:author="Nicholas Weatherley" w:date="2019-02-08T16:17:00Z">
          <w:pPr/>
        </w:pPrChange>
      </w:pPr>
      <w:r>
        <w:t>The sequences included prospective acquisition of a</w:t>
      </w:r>
      <w:r w:rsidR="00B53DFD">
        <w:t xml:space="preserve"> 1H</w:t>
      </w:r>
      <w:r>
        <w:t xml:space="preserve"> t</w:t>
      </w:r>
      <w:r w:rsidRPr="00073317">
        <w:t>hree-dimensional spoiled gradient recalled acquisition in steady state (3D-SPGR</w:t>
      </w:r>
      <w:r>
        <w:t>)</w:t>
      </w:r>
      <w:r w:rsidR="0051232A">
        <w:t>, detailed below.</w:t>
      </w:r>
      <w:ins w:id="4262" w:author="Nicholas Weatherley" w:date="2019-02-08T16:17:00Z">
        <w:r w:rsidR="0024585E">
          <w:t xml:space="preserve"> A 3D acquisition with Cartesian sampling was used.</w:t>
        </w:r>
      </w:ins>
      <w:ins w:id="4263" w:author="Nicholas Weatherley" w:date="2019-02-08T16:19:00Z">
        <w:r w:rsidR="00887BA7">
          <w:t xml:space="preserve"> 2D sequences use a slice select gradient in the z direction with multiple slices excited sequentially whilst 3D sequences employ phase encoding in the z direction.</w:t>
        </w:r>
      </w:ins>
    </w:p>
    <w:p w14:paraId="4257EF2D" w14:textId="77777777" w:rsidR="00EE776F" w:rsidRDefault="00EE776F" w:rsidP="007A7B63">
      <w:pPr>
        <w:numPr>
          <w:ilvl w:val="0"/>
          <w:numId w:val="21"/>
        </w:numPr>
      </w:pPr>
      <w:r>
        <w:t>Lung inflation FRC + 1L</w:t>
      </w:r>
    </w:p>
    <w:p w14:paraId="427F75AD" w14:textId="77777777" w:rsidR="007B6260" w:rsidRDefault="0051232A" w:rsidP="007A7B63">
      <w:pPr>
        <w:numPr>
          <w:ilvl w:val="0"/>
          <w:numId w:val="21"/>
        </w:numPr>
      </w:pPr>
      <w:r>
        <w:t>M</w:t>
      </w:r>
      <w:r w:rsidR="007B6260">
        <w:t>atrix: 100x100</w:t>
      </w:r>
    </w:p>
    <w:p w14:paraId="2ED25001" w14:textId="77777777" w:rsidR="007B6260" w:rsidRDefault="007B6260" w:rsidP="007A7B63">
      <w:pPr>
        <w:numPr>
          <w:ilvl w:val="0"/>
          <w:numId w:val="21"/>
        </w:numPr>
      </w:pPr>
      <w:r>
        <w:t>Field of view (</w:t>
      </w:r>
      <w:r w:rsidR="00073317">
        <w:t>FOV</w:t>
      </w:r>
      <w:r>
        <w:t>): 40cm</w:t>
      </w:r>
    </w:p>
    <w:p w14:paraId="55540E41" w14:textId="77777777" w:rsidR="007B6260" w:rsidRDefault="007B6260" w:rsidP="007A7B63">
      <w:pPr>
        <w:numPr>
          <w:ilvl w:val="0"/>
          <w:numId w:val="21"/>
        </w:numPr>
      </w:pPr>
      <w:r>
        <w:t>S</w:t>
      </w:r>
      <w:r w:rsidR="00073317">
        <w:t>lice</w:t>
      </w:r>
      <w:r>
        <w:t xml:space="preserve"> thickness: 5mm (full lung coverage)</w:t>
      </w:r>
    </w:p>
    <w:p w14:paraId="14B3AFEE" w14:textId="77777777" w:rsidR="007B6260" w:rsidRDefault="007B6260" w:rsidP="007A7B63">
      <w:pPr>
        <w:numPr>
          <w:ilvl w:val="0"/>
          <w:numId w:val="21"/>
        </w:numPr>
      </w:pPr>
      <w:r>
        <w:t>Bandwidth (</w:t>
      </w:r>
      <w:r w:rsidR="00073317">
        <w:t>BW</w:t>
      </w:r>
      <w:r>
        <w:t>): +83.3kHz</w:t>
      </w:r>
    </w:p>
    <w:p w14:paraId="4C70E88B" w14:textId="77777777" w:rsidR="007B6260" w:rsidRDefault="007B6260" w:rsidP="007A7B63">
      <w:pPr>
        <w:numPr>
          <w:ilvl w:val="0"/>
          <w:numId w:val="21"/>
        </w:numPr>
      </w:pPr>
      <w:r>
        <w:t>Echo time (</w:t>
      </w:r>
      <w:r w:rsidR="00073317">
        <w:t>TE</w:t>
      </w:r>
      <w:r>
        <w:t xml:space="preserve">) </w:t>
      </w:r>
      <w:r w:rsidR="00073317">
        <w:t>/</w:t>
      </w:r>
      <w:r>
        <w:t xml:space="preserve"> repetition time (</w:t>
      </w:r>
      <w:r w:rsidR="00073317">
        <w:t>TR</w:t>
      </w:r>
      <w:r>
        <w:t>):</w:t>
      </w:r>
      <w:r w:rsidR="00073317">
        <w:t xml:space="preserve"> 0.6</w:t>
      </w:r>
      <w:r>
        <w:t xml:space="preserve"> </w:t>
      </w:r>
      <w:r w:rsidR="00073317">
        <w:t>/</w:t>
      </w:r>
      <w:r>
        <w:t xml:space="preserve"> 1.9ms</w:t>
      </w:r>
    </w:p>
    <w:p w14:paraId="22960759" w14:textId="468B80A6" w:rsidR="007B6260" w:rsidRPr="00474D2F" w:rsidRDefault="007B6260" w:rsidP="007A7B63">
      <w:pPr>
        <w:numPr>
          <w:ilvl w:val="0"/>
          <w:numId w:val="21"/>
        </w:numPr>
      </w:pPr>
      <w:r>
        <w:t>Flip angle (</w:t>
      </w:r>
      <w:r w:rsidR="00073317">
        <w:t>FA</w:t>
      </w:r>
      <w:r>
        <w:t xml:space="preserve">): </w:t>
      </w:r>
      <w:r w:rsidR="005A71EC">
        <w:t>60</w:t>
      </w:r>
      <w:r w:rsidRPr="007B6260">
        <w:rPr>
          <w:vertAlign w:val="superscript"/>
        </w:rPr>
        <w:t>o</w:t>
      </w:r>
    </w:p>
    <w:p w14:paraId="70A4958E" w14:textId="77777777" w:rsidR="00F5010B" w:rsidRDefault="00F5010B" w:rsidP="007A7B63">
      <w:pPr>
        <w:numPr>
          <w:ilvl w:val="0"/>
          <w:numId w:val="21"/>
        </w:numPr>
      </w:pPr>
      <w:r>
        <w:t>100% slice resolution</w:t>
      </w:r>
    </w:p>
    <w:p w14:paraId="291B594F" w14:textId="1AA3DAE7" w:rsidR="00073317" w:rsidRPr="00157954" w:rsidRDefault="00073317" w:rsidP="00073317">
      <w:r>
        <w:rPr>
          <w:vertAlign w:val="superscript"/>
        </w:rPr>
        <w:t>3</w:t>
      </w:r>
      <w:r>
        <w:t xml:space="preserve">He was polarised as previously detailed and delivered to the </w:t>
      </w:r>
      <w:r w:rsidR="00400116">
        <w:t>participant</w:t>
      </w:r>
      <w:r w:rsidR="00157954">
        <w:t xml:space="preserve"> as 150mL of hyperpolarised </w:t>
      </w:r>
      <w:r w:rsidR="00157954" w:rsidRPr="00157954">
        <w:rPr>
          <w:vertAlign w:val="superscript"/>
        </w:rPr>
        <w:t>3</w:t>
      </w:r>
      <w:r w:rsidR="00157954">
        <w:t>He and 850mL of medical grade N</w:t>
      </w:r>
      <w:r w:rsidR="00157954" w:rsidRPr="00157954">
        <w:rPr>
          <w:vertAlign w:val="subscript"/>
        </w:rPr>
        <w:t>2</w:t>
      </w:r>
      <w:r w:rsidR="00157954">
        <w:t xml:space="preserve"> in a 1L Tedlar® bag.</w:t>
      </w:r>
      <w:r w:rsidR="00EE776F">
        <w:t xml:space="preserve"> Images were acquired with a 3-dimensional steady state free procession sequence (SSFP) with the coil tuned to the </w:t>
      </w:r>
      <w:r w:rsidR="00EE776F" w:rsidRPr="00EE776F">
        <w:rPr>
          <w:vertAlign w:val="superscript"/>
        </w:rPr>
        <w:t>3</w:t>
      </w:r>
      <w:r w:rsidR="00EE776F">
        <w:t>He L</w:t>
      </w:r>
      <w:r w:rsidR="00692C1D">
        <w:t>armo</w:t>
      </w:r>
      <w:r w:rsidR="00EE776F">
        <w:t>r frequency</w:t>
      </w:r>
      <w:r w:rsidR="00474D2F">
        <w:t>,</w:t>
      </w:r>
      <w:r w:rsidR="00EE776F">
        <w:t xml:space="preserve"> determined by prior calibration.</w:t>
      </w:r>
    </w:p>
    <w:p w14:paraId="193DFDC0" w14:textId="77777777" w:rsidR="00F5010B" w:rsidRDefault="00F5010B" w:rsidP="007A7B63">
      <w:pPr>
        <w:numPr>
          <w:ilvl w:val="0"/>
          <w:numId w:val="22"/>
        </w:numPr>
      </w:pPr>
      <w:r>
        <w:t>Lung inflation FRC + 1L</w:t>
      </w:r>
    </w:p>
    <w:p w14:paraId="7A3C5E40" w14:textId="77777777" w:rsidR="00F5010B" w:rsidRDefault="00F5010B" w:rsidP="007A7B63">
      <w:pPr>
        <w:numPr>
          <w:ilvl w:val="0"/>
          <w:numId w:val="22"/>
        </w:numPr>
      </w:pPr>
      <w:r>
        <w:t xml:space="preserve">Matrix: </w:t>
      </w:r>
      <w:r w:rsidR="00073317">
        <w:t>100x1</w:t>
      </w:r>
      <w:r>
        <w:t>00</w:t>
      </w:r>
    </w:p>
    <w:p w14:paraId="78F8C398" w14:textId="77777777" w:rsidR="00F5010B" w:rsidRDefault="00F5010B" w:rsidP="007A7B63">
      <w:pPr>
        <w:numPr>
          <w:ilvl w:val="0"/>
          <w:numId w:val="22"/>
        </w:numPr>
      </w:pPr>
      <w:r>
        <w:t>FOV: 40cm</w:t>
      </w:r>
    </w:p>
    <w:p w14:paraId="7A749248" w14:textId="77777777" w:rsidR="00F5010B" w:rsidRDefault="00F5010B" w:rsidP="007A7B63">
      <w:pPr>
        <w:numPr>
          <w:ilvl w:val="0"/>
          <w:numId w:val="22"/>
        </w:numPr>
      </w:pPr>
      <w:r>
        <w:t>Slice thickness: 5mm (full lung coverage)</w:t>
      </w:r>
    </w:p>
    <w:p w14:paraId="651CBBEE" w14:textId="77777777" w:rsidR="00F5010B" w:rsidRDefault="00F5010B" w:rsidP="007A7B63">
      <w:pPr>
        <w:numPr>
          <w:ilvl w:val="0"/>
          <w:numId w:val="22"/>
        </w:numPr>
      </w:pPr>
      <w:r>
        <w:lastRenderedPageBreak/>
        <w:t>BW: +83.3kHz</w:t>
      </w:r>
    </w:p>
    <w:p w14:paraId="1A628955" w14:textId="77777777" w:rsidR="00F5010B" w:rsidRDefault="00F5010B" w:rsidP="007A7B63">
      <w:pPr>
        <w:numPr>
          <w:ilvl w:val="0"/>
          <w:numId w:val="22"/>
        </w:numPr>
      </w:pPr>
      <w:r>
        <w:t>TE / TR: 0.6 / 1.9ms</w:t>
      </w:r>
    </w:p>
    <w:p w14:paraId="513B3C9F" w14:textId="72A3EC86" w:rsidR="00F5010B" w:rsidRPr="00F5010B" w:rsidRDefault="00073317" w:rsidP="007A7B63">
      <w:pPr>
        <w:numPr>
          <w:ilvl w:val="0"/>
          <w:numId w:val="22"/>
        </w:numPr>
      </w:pPr>
      <w:r>
        <w:t>FA =</w:t>
      </w:r>
      <w:r w:rsidR="00F5010B">
        <w:t xml:space="preserve"> </w:t>
      </w:r>
      <w:r w:rsidR="005A71EC">
        <w:t>2</w:t>
      </w:r>
      <w:r w:rsidR="00F5010B">
        <w:t>0</w:t>
      </w:r>
      <w:r w:rsidR="00F5010B" w:rsidRPr="00F5010B">
        <w:rPr>
          <w:vertAlign w:val="superscript"/>
        </w:rPr>
        <w:t>o</w:t>
      </w:r>
    </w:p>
    <w:p w14:paraId="6891892F" w14:textId="77777777" w:rsidR="009F65C2" w:rsidRDefault="009F65C2" w:rsidP="007A7B63">
      <w:pPr>
        <w:numPr>
          <w:ilvl w:val="0"/>
          <w:numId w:val="22"/>
        </w:numPr>
      </w:pPr>
      <w:r>
        <w:t>70% slice resolution</w:t>
      </w:r>
    </w:p>
    <w:p w14:paraId="3248BFB8" w14:textId="6DF74495" w:rsidR="00221211" w:rsidRDefault="0073113D" w:rsidP="00221211">
      <w:pPr>
        <w:rPr>
          <w:ins w:id="4264" w:author="Nicholas Weatherley" w:date="2019-03-05T22:34:00Z"/>
        </w:rPr>
      </w:pPr>
      <w:r>
        <w:t xml:space="preserve">During the same breath holding attempt, a 3D-SPGR sequence identical to that previously described was performed in order to acquire ventilation and anatomical imaging at the same lung inflation state. Complete scan time </w:t>
      </w:r>
      <w:r w:rsidR="00FF2D1D">
        <w:t xml:space="preserve">for </w:t>
      </w:r>
      <w:r w:rsidR="000A56E8">
        <w:t>combined</w:t>
      </w:r>
      <w:r w:rsidR="00FF2D1D">
        <w:t xml:space="preserve"> </w:t>
      </w:r>
      <w:r w:rsidR="000A56E8">
        <w:t>back-to-back</w:t>
      </w:r>
      <w:r w:rsidR="00FF2D1D">
        <w:t xml:space="preserve"> </w:t>
      </w:r>
      <w:r w:rsidR="00E82F36">
        <w:t>SSFP</w:t>
      </w:r>
      <w:r w:rsidR="00F430AB">
        <w:t xml:space="preserve"> ventilation</w:t>
      </w:r>
      <w:r w:rsidR="00E82F36">
        <w:t xml:space="preserve"> and SPGR </w:t>
      </w:r>
      <w:r w:rsidR="00FF2D1D">
        <w:t xml:space="preserve">sequences </w:t>
      </w:r>
      <w:r>
        <w:t>was approximately 14 seconds</w:t>
      </w:r>
      <w:r w:rsidR="00FF2D1D">
        <w:t>.</w:t>
      </w:r>
      <w:ins w:id="4265" w:author="Nicholas Weatherley" w:date="2019-03-05T22:34:00Z">
        <w:r w:rsidR="00921399">
          <w:t xml:space="preserve"> Please see the representative pulse sequence diagram in figure 4.1.</w:t>
        </w:r>
      </w:ins>
    </w:p>
    <w:p w14:paraId="0A371BA9" w14:textId="77777777" w:rsidR="00D5585D" w:rsidRDefault="00D5585D">
      <w:pPr>
        <w:pStyle w:val="figure"/>
        <w:rPr>
          <w:ins w:id="4266" w:author="Nicholas Weatherley" w:date="2019-03-05T22:36:00Z"/>
        </w:rPr>
      </w:pPr>
      <w:ins w:id="4267" w:author="Nicholas Weatherley" w:date="2019-03-05T22:35:00Z">
        <w:r>
          <w:rPr>
            <w:noProof/>
          </w:rPr>
          <w:drawing>
            <wp:inline distT="0" distB="0" distL="0" distR="0" wp14:anchorId="272F7720" wp14:editId="246B3C0C">
              <wp:extent cx="6053340" cy="1938867"/>
              <wp:effectExtent l="0" t="0" r="5080" b="444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ventilation pulse sequence diagram.pdf"/>
                      <pic:cNvPicPr/>
                    </pic:nvPicPr>
                    <pic:blipFill rotWithShape="1">
                      <a:blip r:embed="rId79"/>
                      <a:srcRect r="15028"/>
                      <a:stretch/>
                    </pic:blipFill>
                    <pic:spPr bwMode="auto">
                      <a:xfrm>
                        <a:off x="0" y="0"/>
                        <a:ext cx="6091503" cy="1951090"/>
                      </a:xfrm>
                      <a:prstGeom prst="rect">
                        <a:avLst/>
                      </a:prstGeom>
                      <a:ln>
                        <a:noFill/>
                      </a:ln>
                      <a:extLst>
                        <a:ext uri="{53640926-AAD7-44D8-BBD7-CCE9431645EC}">
                          <a14:shadowObscured xmlns:a14="http://schemas.microsoft.com/office/drawing/2010/main"/>
                        </a:ext>
                      </a:extLst>
                    </pic:spPr>
                  </pic:pic>
                </a:graphicData>
              </a:graphic>
            </wp:inline>
          </w:drawing>
        </w:r>
      </w:ins>
    </w:p>
    <w:p w14:paraId="044BE0AF" w14:textId="3EF9309B" w:rsidR="00921399" w:rsidRDefault="00D5585D" w:rsidP="00D5585D">
      <w:pPr>
        <w:pStyle w:val="Caption"/>
        <w:rPr>
          <w:ins w:id="4268" w:author="Nicholas Weatherley" w:date="2019-03-05T22:36:00Z"/>
        </w:rPr>
      </w:pPr>
      <w:bookmarkStart w:id="4269" w:name="_Toc3145343"/>
      <w:ins w:id="4270" w:author="Nicholas Weatherley" w:date="2019-03-05T22:36:00Z">
        <w:r>
          <w:t xml:space="preserve">Figure </w:t>
        </w:r>
        <w:r>
          <w:fldChar w:fldCharType="begin"/>
        </w:r>
        <w:r>
          <w:instrText xml:space="preserve"> STYLEREF 1 \s </w:instrText>
        </w:r>
      </w:ins>
      <w:r>
        <w:fldChar w:fldCharType="separate"/>
      </w:r>
      <w:r>
        <w:rPr>
          <w:noProof/>
        </w:rPr>
        <w:t>4</w:t>
      </w:r>
      <w:ins w:id="4271" w:author="Nicholas Weatherley" w:date="2019-03-05T22:36:00Z">
        <w:r>
          <w:fldChar w:fldCharType="end"/>
        </w:r>
        <w:r>
          <w:t>.</w:t>
        </w:r>
        <w:r>
          <w:fldChar w:fldCharType="begin"/>
        </w:r>
        <w:r>
          <w:instrText xml:space="preserve"> SEQ Figure \* ARABIC \s 1 </w:instrText>
        </w:r>
      </w:ins>
      <w:r>
        <w:fldChar w:fldCharType="separate"/>
      </w:r>
      <w:ins w:id="4272" w:author="Nicholas Weatherley" w:date="2019-03-05T22:36:00Z">
        <w:r>
          <w:rPr>
            <w:noProof/>
          </w:rPr>
          <w:t>1</w:t>
        </w:r>
        <w:r>
          <w:fldChar w:fldCharType="end"/>
        </w:r>
        <w:r>
          <w:t>:</w:t>
        </w:r>
      </w:ins>
      <w:ins w:id="4273" w:author="Nicholas Weatherley" w:date="2019-03-05T22:37:00Z">
        <w:r>
          <w:t xml:space="preserve"> Ventilation imaging pulse sequence diagram</w:t>
        </w:r>
      </w:ins>
      <w:bookmarkEnd w:id="4269"/>
    </w:p>
    <w:p w14:paraId="27B6DD98" w14:textId="0CF518FA" w:rsidR="00D5585D" w:rsidRPr="00D5585D" w:rsidRDefault="00D5585D">
      <w:pPr>
        <w:pStyle w:val="Figuretext"/>
        <w:rPr>
          <w:rPrChange w:id="4274" w:author="Nicholas Weatherley" w:date="2019-03-05T22:36:00Z">
            <w:rPr/>
          </w:rPrChange>
        </w:rPr>
        <w:pPrChange w:id="4275" w:author="Nicholas Weatherley" w:date="2019-03-05T22:36:00Z">
          <w:pPr/>
        </w:pPrChange>
      </w:pPr>
      <w:ins w:id="4276" w:author="Nicholas Weatherley" w:date="2019-03-05T22:37:00Z">
        <w:r>
          <w:t xml:space="preserve">Spoiled </w:t>
        </w:r>
      </w:ins>
      <w:ins w:id="4277" w:author="Nicholas Weatherley" w:date="2019-03-05T22:38:00Z">
        <w:r>
          <w:t xml:space="preserve">GRE sequence </w:t>
        </w:r>
      </w:ins>
      <w:ins w:id="4278" w:author="Nicholas Weatherley" w:date="2019-03-05T22:37:00Z">
        <w:r>
          <w:t xml:space="preserve">(A) </w:t>
        </w:r>
      </w:ins>
      <w:ins w:id="4279" w:author="Nicholas Weatherley" w:date="2019-03-05T22:38:00Z">
        <w:r>
          <w:t xml:space="preserve">and fully refocussed steady state sequence (B). </w:t>
        </w:r>
        <w:r w:rsidRPr="00AC3CF8">
          <w:t>Imaging sequence diagrams for gradient echo imaging included the a: spoiled gradient echo sequence and b: balanced steady-state free precession sequence</w:t>
        </w:r>
        <w:r>
          <w:t>.</w:t>
        </w:r>
      </w:ins>
    </w:p>
    <w:p w14:paraId="14D0ED31" w14:textId="2D1FB954" w:rsidR="00400116" w:rsidRDefault="00400116" w:rsidP="00221211">
      <w:r>
        <w:t xml:space="preserve">In later studies, </w:t>
      </w:r>
      <w:r w:rsidRPr="00400116">
        <w:rPr>
          <w:vertAlign w:val="superscript"/>
        </w:rPr>
        <w:t>129</w:t>
      </w:r>
      <w:r>
        <w:t xml:space="preserve">Xe was polarised as previously detailed and delivered to the participant as 500mL of hyperpolarised </w:t>
      </w:r>
      <w:r w:rsidRPr="00400116">
        <w:rPr>
          <w:vertAlign w:val="superscript"/>
        </w:rPr>
        <w:t>129</w:t>
      </w:r>
      <w:r>
        <w:t xml:space="preserve">Xe and </w:t>
      </w:r>
      <w:r w:rsidR="005A0511">
        <w:t>500mL of medical grade N</w:t>
      </w:r>
      <w:r w:rsidR="005A0511" w:rsidRPr="00157954">
        <w:rPr>
          <w:vertAlign w:val="subscript"/>
        </w:rPr>
        <w:t>2</w:t>
      </w:r>
      <w:r w:rsidR="005A0511">
        <w:t xml:space="preserve"> in a 1L Tedlar® bag.</w:t>
      </w:r>
      <w:r w:rsidR="0059166C">
        <w:t xml:space="preserve"> Sequence parameters were as follows.</w:t>
      </w:r>
    </w:p>
    <w:p w14:paraId="452B77C7" w14:textId="77777777" w:rsidR="00812337" w:rsidRDefault="00812337" w:rsidP="00812337">
      <w:pPr>
        <w:numPr>
          <w:ilvl w:val="0"/>
          <w:numId w:val="22"/>
        </w:numPr>
      </w:pPr>
      <w:r>
        <w:t>Lung inflation FRC + 1L</w:t>
      </w:r>
    </w:p>
    <w:p w14:paraId="11F8BE60" w14:textId="77777777" w:rsidR="0059166C" w:rsidRPr="00812337" w:rsidRDefault="0059166C" w:rsidP="00812337">
      <w:pPr>
        <w:pStyle w:val="ListParagraph"/>
        <w:numPr>
          <w:ilvl w:val="0"/>
          <w:numId w:val="22"/>
        </w:numPr>
        <w:spacing w:after="0"/>
        <w:rPr>
          <w:rFonts w:cstheme="minorHAnsi"/>
        </w:rPr>
      </w:pPr>
      <w:r w:rsidRPr="00812337">
        <w:rPr>
          <w:rFonts w:cstheme="minorHAnsi"/>
        </w:rPr>
        <w:t>matrix=100x100</w:t>
      </w:r>
    </w:p>
    <w:p w14:paraId="40314002" w14:textId="77777777" w:rsidR="00812337" w:rsidRPr="00812337" w:rsidRDefault="00812337" w:rsidP="00812337">
      <w:pPr>
        <w:pStyle w:val="ListParagraph"/>
        <w:numPr>
          <w:ilvl w:val="0"/>
          <w:numId w:val="22"/>
        </w:numPr>
        <w:spacing w:after="0"/>
        <w:rPr>
          <w:rFonts w:cstheme="minorHAnsi"/>
        </w:rPr>
      </w:pPr>
      <w:r w:rsidRPr="00812337">
        <w:rPr>
          <w:rFonts w:cstheme="minorHAnsi"/>
        </w:rPr>
        <w:t>FOV=40cm,</w:t>
      </w:r>
    </w:p>
    <w:p w14:paraId="3EE0022E" w14:textId="77777777" w:rsidR="00812337" w:rsidRPr="00812337" w:rsidRDefault="00812337" w:rsidP="00812337">
      <w:pPr>
        <w:pStyle w:val="ListParagraph"/>
        <w:numPr>
          <w:ilvl w:val="0"/>
          <w:numId w:val="22"/>
        </w:numPr>
        <w:spacing w:after="0"/>
        <w:rPr>
          <w:rFonts w:cstheme="minorHAnsi"/>
        </w:rPr>
      </w:pPr>
      <w:r w:rsidRPr="00812337">
        <w:rPr>
          <w:rFonts w:cstheme="minorHAnsi"/>
        </w:rPr>
        <w:t xml:space="preserve">Slice thickness </w:t>
      </w:r>
      <w:r w:rsidR="0059166C" w:rsidRPr="00812337">
        <w:rPr>
          <w:rFonts w:cstheme="minorHAnsi"/>
        </w:rPr>
        <w:t xml:space="preserve">10mm </w:t>
      </w:r>
      <w:r w:rsidRPr="00812337">
        <w:rPr>
          <w:rFonts w:cstheme="minorHAnsi"/>
        </w:rPr>
        <w:t>(</w:t>
      </w:r>
      <w:r w:rsidR="0059166C" w:rsidRPr="00812337">
        <w:rPr>
          <w:rFonts w:cstheme="minorHAnsi"/>
        </w:rPr>
        <w:t>full lung coverage</w:t>
      </w:r>
      <w:r w:rsidRPr="00812337">
        <w:rPr>
          <w:rFonts w:cstheme="minorHAnsi"/>
        </w:rPr>
        <w:t>)</w:t>
      </w:r>
    </w:p>
    <w:p w14:paraId="07D764DC" w14:textId="77777777" w:rsidR="00812337" w:rsidRPr="00812337" w:rsidRDefault="00812337" w:rsidP="00812337">
      <w:pPr>
        <w:pStyle w:val="ListParagraph"/>
        <w:numPr>
          <w:ilvl w:val="0"/>
          <w:numId w:val="22"/>
        </w:numPr>
        <w:spacing w:after="0"/>
        <w:rPr>
          <w:rFonts w:cstheme="minorHAnsi"/>
        </w:rPr>
      </w:pPr>
      <w:r w:rsidRPr="00812337">
        <w:rPr>
          <w:rFonts w:cstheme="minorHAnsi"/>
        </w:rPr>
        <w:t>BW=+8kHz</w:t>
      </w:r>
    </w:p>
    <w:p w14:paraId="65455069" w14:textId="77777777" w:rsidR="00812337" w:rsidRPr="00812337" w:rsidRDefault="00812337" w:rsidP="00812337">
      <w:pPr>
        <w:pStyle w:val="ListParagraph"/>
        <w:numPr>
          <w:ilvl w:val="0"/>
          <w:numId w:val="22"/>
        </w:numPr>
        <w:spacing w:after="0"/>
        <w:rPr>
          <w:rFonts w:cstheme="minorHAnsi"/>
        </w:rPr>
      </w:pPr>
      <w:r w:rsidRPr="00812337">
        <w:rPr>
          <w:rFonts w:cstheme="minorHAnsi"/>
        </w:rPr>
        <w:t>TE/TR = 2.2/6.7ms</w:t>
      </w:r>
    </w:p>
    <w:p w14:paraId="270508BC" w14:textId="7A354A31" w:rsidR="00812337" w:rsidRPr="00812337" w:rsidRDefault="005A71EC" w:rsidP="00812337">
      <w:pPr>
        <w:pStyle w:val="ListParagraph"/>
        <w:numPr>
          <w:ilvl w:val="0"/>
          <w:numId w:val="22"/>
        </w:numPr>
        <w:spacing w:after="0"/>
        <w:rPr>
          <w:rFonts w:cstheme="minorHAnsi"/>
        </w:rPr>
      </w:pPr>
      <w:r>
        <w:rPr>
          <w:rFonts w:cstheme="minorHAnsi"/>
        </w:rPr>
        <w:t>FA = 2</w:t>
      </w:r>
      <w:r w:rsidR="00812337" w:rsidRPr="00812337">
        <w:rPr>
          <w:rFonts w:cstheme="minorHAnsi"/>
        </w:rPr>
        <w:t>0⁰</w:t>
      </w:r>
    </w:p>
    <w:p w14:paraId="3515A6DB" w14:textId="4D45FE17" w:rsidR="0059166C" w:rsidRPr="00812337" w:rsidRDefault="0059166C" w:rsidP="00221211">
      <w:pPr>
        <w:pStyle w:val="ListParagraph"/>
        <w:numPr>
          <w:ilvl w:val="0"/>
          <w:numId w:val="22"/>
        </w:numPr>
        <w:spacing w:after="0"/>
        <w:rPr>
          <w:rFonts w:cstheme="minorHAnsi"/>
        </w:rPr>
      </w:pPr>
      <w:r w:rsidRPr="00812337">
        <w:rPr>
          <w:rFonts w:cstheme="minorHAnsi"/>
        </w:rPr>
        <w:lastRenderedPageBreak/>
        <w:t>70% slice resolution</w:t>
      </w:r>
    </w:p>
    <w:p w14:paraId="2BEFC20C" w14:textId="77777777" w:rsidR="00B410D8" w:rsidRDefault="00B410D8" w:rsidP="00B410D8">
      <w:pPr>
        <w:pStyle w:val="Heading4"/>
      </w:pPr>
      <w:r>
        <w:t>Data quality</w:t>
      </w:r>
    </w:p>
    <w:p w14:paraId="27F415C9" w14:textId="31CBDE8D" w:rsidR="00B410D8" w:rsidRPr="00750365" w:rsidRDefault="00E44480" w:rsidP="00B410D8">
      <w:r w:rsidRPr="00750365">
        <w:t>Ventilation ima</w:t>
      </w:r>
      <w:r w:rsidR="00750365">
        <w:t xml:space="preserve">ging was acquired at all visits, with exceptions detailed in </w:t>
      </w:r>
      <w:r w:rsidR="000303A8">
        <w:t>Figure</w:t>
      </w:r>
      <w:r w:rsidR="00750365">
        <w:t xml:space="preserve"> 4.</w:t>
      </w:r>
      <w:ins w:id="4280" w:author="Nicholas Weatherley" w:date="2019-03-05T22:38:00Z">
        <w:r w:rsidR="00D5585D">
          <w:t>2</w:t>
        </w:r>
      </w:ins>
      <w:del w:id="4281" w:author="Nicholas Weatherley" w:date="2019-03-05T22:38:00Z">
        <w:r w:rsidR="00750365" w:rsidDel="00D5585D">
          <w:delText>1</w:delText>
        </w:r>
      </w:del>
      <w:r w:rsidR="00750365">
        <w:t>. Due to the lack of clinical correlations and the need to replace rare helium gas with xenon where possible, later experiments were conducted with xenon to allow pilot comparison data to be generated for other studies.</w:t>
      </w:r>
    </w:p>
    <w:p w14:paraId="59F4882D" w14:textId="323C560F" w:rsidR="00C9136A" w:rsidRDefault="00A9274A" w:rsidP="00C9136A">
      <w:pPr>
        <w:pStyle w:val="figure"/>
      </w:pPr>
      <w:r>
        <w:rPr>
          <w:noProof/>
          <w:lang w:eastAsia="en-GB"/>
        </w:rPr>
        <w:drawing>
          <wp:inline distT="0" distB="0" distL="0" distR="0" wp14:anchorId="4FBE4395" wp14:editId="35EA601F">
            <wp:extent cx="6038215" cy="3396615"/>
            <wp:effectExtent l="0" t="0" r="6985"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Ventilation Participant flow.pdf"/>
                    <pic:cNvPicPr/>
                  </pic:nvPicPr>
                  <pic:blipFill>
                    <a:blip r:embed="rId80">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1518FD1E" w14:textId="0DF15FDE" w:rsidR="00181F29" w:rsidRPr="0026105E" w:rsidRDefault="000303A8" w:rsidP="00C9136A">
      <w:pPr>
        <w:pStyle w:val="Caption"/>
        <w:rPr>
          <w:highlight w:val="red"/>
        </w:rPr>
      </w:pPr>
      <w:bookmarkStart w:id="4282" w:name="_Toc494795744"/>
      <w:bookmarkStart w:id="4283" w:name="_Toc3145344"/>
      <w:r>
        <w:t>Figure</w:t>
      </w:r>
      <w:r w:rsidR="00C9136A">
        <w:t xml:space="preserve"> </w:t>
      </w:r>
      <w:ins w:id="4284"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28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286" w:author="Nicholas Weatherley" w:date="2019-03-05T22:36:00Z">
        <w:r w:rsidR="00D5585D">
          <w:rPr>
            <w:noProof/>
          </w:rPr>
          <w:t>2</w:t>
        </w:r>
        <w:r w:rsidR="00D5585D">
          <w:fldChar w:fldCharType="end"/>
        </w:r>
      </w:ins>
      <w:ins w:id="4287" w:author="Windows User" w:date="2018-11-01T14:27:00Z">
        <w:del w:id="4288" w:author="Nicholas Weatherley" w:date="2019-03-05T22:36:00Z">
          <w:r w:rsidR="002F70B6" w:rsidDel="00D5585D">
            <w:fldChar w:fldCharType="begin"/>
          </w:r>
          <w:r w:rsidR="002F70B6" w:rsidDel="00D5585D">
            <w:delInstrText xml:space="preserve"> STYLEREF 1 \s </w:delInstrText>
          </w:r>
        </w:del>
      </w:ins>
      <w:del w:id="4289" w:author="Nicholas Weatherley" w:date="2019-03-05T22:36:00Z">
        <w:r w:rsidR="002F70B6" w:rsidDel="00D5585D">
          <w:fldChar w:fldCharType="separate"/>
        </w:r>
        <w:r w:rsidR="0024585E" w:rsidDel="00D5585D">
          <w:rPr>
            <w:noProof/>
          </w:rPr>
          <w:delText>4</w:delText>
        </w:r>
      </w:del>
      <w:ins w:id="4290" w:author="Windows User" w:date="2018-11-01T14:27:00Z">
        <w:del w:id="429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292" w:author="Nicholas Weatherley" w:date="2019-03-05T22:36:00Z">
        <w:r w:rsidR="002F70B6" w:rsidDel="00D5585D">
          <w:fldChar w:fldCharType="end"/>
        </w:r>
      </w:del>
      <w:del w:id="429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C9136A">
        <w:t xml:space="preserve">: </w:t>
      </w:r>
      <w:bookmarkEnd w:id="4282"/>
      <w:r w:rsidR="00750365">
        <w:t>Ventilation participant visit flow chart</w:t>
      </w:r>
      <w:bookmarkEnd w:id="4283"/>
    </w:p>
    <w:p w14:paraId="7AB32869" w14:textId="77777777" w:rsidR="00B410D8" w:rsidRPr="00B410D8" w:rsidRDefault="00AF116D" w:rsidP="00AF116D">
      <w:pPr>
        <w:pStyle w:val="Heading3"/>
      </w:pPr>
      <w:r>
        <w:t>Post Processing Methods</w:t>
      </w:r>
    </w:p>
    <w:p w14:paraId="46222D0B" w14:textId="77777777" w:rsidR="00AF116D" w:rsidRDefault="00AF116D" w:rsidP="00AF116D">
      <w:pPr>
        <w:pStyle w:val="Heading4"/>
      </w:pPr>
      <w:r>
        <w:t>Overview</w:t>
      </w:r>
    </w:p>
    <w:p w14:paraId="2826E43A" w14:textId="77777777" w:rsidR="0026105E" w:rsidRDefault="00AF116D" w:rsidP="006F1CA9">
      <w:r>
        <w:t>Outcome metrics from ventilation imaging includes:</w:t>
      </w:r>
    </w:p>
    <w:p w14:paraId="770E47C1" w14:textId="2FB394FA" w:rsidR="00AF116D" w:rsidRDefault="00AF116D" w:rsidP="007A7B63">
      <w:pPr>
        <w:numPr>
          <w:ilvl w:val="0"/>
          <w:numId w:val="23"/>
        </w:numPr>
      </w:pPr>
      <w:r>
        <w:t>Proportion of lung ventilated</w:t>
      </w:r>
      <w:r w:rsidR="00982D75">
        <w:t xml:space="preserve"> (percent ventilated volume (%VV)</w:t>
      </w:r>
      <w:r w:rsidR="00CB62F7">
        <w:t>)</w:t>
      </w:r>
    </w:p>
    <w:p w14:paraId="79E3AA46" w14:textId="612DA8DA" w:rsidR="00AF116D" w:rsidRDefault="00AF116D" w:rsidP="007A7B63">
      <w:pPr>
        <w:numPr>
          <w:ilvl w:val="0"/>
          <w:numId w:val="23"/>
        </w:numPr>
      </w:pPr>
      <w:r>
        <w:t>Heterogeneity of lung ventilation</w:t>
      </w:r>
      <w:r w:rsidR="00982D75">
        <w:t xml:space="preserve"> (coefficient of variation (CV)</w:t>
      </w:r>
      <w:r w:rsidR="00CB62F7">
        <w:t>)</w:t>
      </w:r>
    </w:p>
    <w:p w14:paraId="0E8C2F72" w14:textId="019BD362" w:rsidR="00FA47B8" w:rsidRDefault="00FA47B8" w:rsidP="00FA47B8">
      <w:r>
        <w:t>Each of these metrics is derived from semi-automated post processing performed on a graphical user interface (GUI),</w:t>
      </w:r>
      <w:r w:rsidR="001D63C2">
        <w:t xml:space="preserve"> recently demonstrated to be more reproducible </w:t>
      </w:r>
      <w:r w:rsidR="00053632">
        <w:t>than wholly manual methods of ventilation image analysis.</w:t>
      </w:r>
      <w:r w:rsidR="00053632">
        <w:fldChar w:fldCharType="begin"/>
      </w:r>
      <w:r w:rsidR="0036794D">
        <w:instrText xml:space="preserve"> ADDIN EN.CITE &lt;EndNote&gt;&lt;Cite&gt;&lt;Author&gt;Hughes&lt;/Author&gt;&lt;Year&gt;2017&lt;/Year&gt;&lt;RecNum&gt;1941&lt;/RecNum&gt;&lt;DisplayText&gt;&lt;style face="superscript"&gt;380&lt;/style&gt;&lt;/DisplayText&gt;&lt;record&gt;&lt;rec-number&gt;1941&lt;/rec-number&gt;&lt;foreign-keys&gt;&lt;key app="EN" db-id="52evaf50e9fe5cewd9b555d6wtw099s0pzrz" timestamp="1511534897" guid="3404a3db-ce74-4f4c-95e2-8023aae176b2"&gt;1941&lt;/key&gt;&lt;/foreign-keys&gt;&lt;ref-type name="Journal Article"&gt;17&lt;/ref-type&gt;&lt;contributors&gt;&lt;authors&gt;&lt;author&gt;Hughes, Paul J. C.&lt;/author&gt;&lt;author&gt;Horn, Felix C.&lt;/author&gt;&lt;author&gt;Collier, Guilhem J.&lt;/author&gt;&lt;author&gt;Biancardi, Alberto&lt;/author&gt;&lt;author&gt;Marshall, Helen&lt;/author&gt;&lt;author&gt;Wild, Jim M.&lt;/author&gt;&lt;/authors&gt;&lt;/contributors&gt;&lt;titles&gt;&lt;title&gt;Spatial fuzzy c-means thresholding for semiautomated calculation of percentage lung ventilated volume from hyperpolarized gas and 1H MRI&lt;/title&gt;&lt;secondary-title&gt;Journal of Magnetic Resonance Imaging&lt;/secondary-title&gt;&lt;alt-title&gt;J Magn Reson Imaging&lt;/alt-title&gt;&lt;/titles&gt;&lt;periodical&gt;&lt;full-title&gt;Journal of Magnetic Resonance Imaging&lt;/full-title&gt;&lt;/periodical&gt;&lt;alt-periodical&gt;&lt;full-title&gt;J Magn Reson Imaging&lt;/full-title&gt;&lt;abbr-1&gt;Journal of magnetic resonance imaging : JMRI&lt;/abbr-1&gt;&lt;/alt-periodical&gt;&lt;volume&gt;ePub ahead of print. DOI:10.1002/jmri.25804&lt;/volume&gt;&lt;keywords&gt;&lt;keyword&gt;segmentation&lt;/keyword&gt;&lt;keyword&gt;Fuzzy C-means&lt;/keyword&gt;&lt;keyword&gt;hyperpolarized gas&lt;/keyword&gt;&lt;keyword&gt;lung&lt;/keyword&gt;&lt;/keywords&gt;&lt;dates&gt;&lt;year&gt;2017&lt;/year&gt;&lt;/dates&gt;&lt;isbn&gt;1522-2586&lt;/isbn&gt;&lt;urls&gt;&lt;related-urls&gt;&lt;url&gt;http://dx.doi.org/10.1002/jmri.25804&lt;/url&gt;&lt;/related-urls&gt;&lt;/urls&gt;&lt;electronic-resource-num&gt;10.1002/jmri.25804&lt;/electronic-resource-num&gt;&lt;/record&gt;&lt;/Cite&gt;&lt;/EndNote&gt;</w:instrText>
      </w:r>
      <w:r w:rsidR="00053632">
        <w:fldChar w:fldCharType="separate"/>
      </w:r>
      <w:r w:rsidR="0036794D" w:rsidRPr="0036794D">
        <w:rPr>
          <w:noProof/>
          <w:vertAlign w:val="superscript"/>
        </w:rPr>
        <w:t>380</w:t>
      </w:r>
      <w:r w:rsidR="00053632">
        <w:fldChar w:fldCharType="end"/>
      </w:r>
      <w:r w:rsidR="00F62159">
        <w:t xml:space="preserve"> The interface</w:t>
      </w:r>
      <w:r w:rsidR="00223712">
        <w:t xml:space="preserve"> is</w:t>
      </w:r>
      <w:r w:rsidR="0042261A">
        <w:t xml:space="preserve"> coded in Matlab</w:t>
      </w:r>
      <w:r w:rsidR="00F61F82">
        <w:t xml:space="preserve"> </w:t>
      </w:r>
      <w:r w:rsidR="00F2093E">
        <w:t>R2016b</w:t>
      </w:r>
      <w:r w:rsidR="00411F55">
        <w:t xml:space="preserve"> </w:t>
      </w:r>
      <w:r w:rsidR="00D07786">
        <w:lastRenderedPageBreak/>
        <w:t>(</w:t>
      </w:r>
      <w:r w:rsidR="00D07786" w:rsidRPr="003A065F">
        <w:t xml:space="preserve">MathWorks, Inc., </w:t>
      </w:r>
      <w:r w:rsidR="00D07786">
        <w:t>MA</w:t>
      </w:r>
      <w:r w:rsidR="00D07786" w:rsidRPr="003A065F">
        <w:t xml:space="preserve">, </w:t>
      </w:r>
      <w:r w:rsidR="00D07786">
        <w:t>USA)</w:t>
      </w:r>
      <w:r w:rsidR="00411F55">
        <w:t xml:space="preserve"> and is</w:t>
      </w:r>
      <w:r w:rsidR="005A472B">
        <w:t xml:space="preserve"> demonstrated in </w:t>
      </w:r>
      <w:r w:rsidR="000303A8">
        <w:t>Figure</w:t>
      </w:r>
      <w:r w:rsidR="005A472B">
        <w:t xml:space="preserve"> 4.</w:t>
      </w:r>
      <w:ins w:id="4294" w:author="Nicholas Weatherley" w:date="2019-03-05T22:39:00Z">
        <w:r w:rsidR="00D5585D">
          <w:t>3</w:t>
        </w:r>
      </w:ins>
      <w:del w:id="4295" w:author="Nicholas Weatherley" w:date="2019-03-05T22:39:00Z">
        <w:r w:rsidR="005A472B" w:rsidDel="00D5585D">
          <w:delText>2</w:delText>
        </w:r>
      </w:del>
      <w:r w:rsidR="00223712">
        <w:t>.</w:t>
      </w:r>
      <w:r w:rsidR="00093623">
        <w:t xml:space="preserve"> This uses code originally constructed by Paul Hughes.</w:t>
      </w:r>
    </w:p>
    <w:p w14:paraId="3304DEAA" w14:textId="17674ADD" w:rsidR="00BE4F76" w:rsidRDefault="0040192E" w:rsidP="00BE4F76">
      <w:pPr>
        <w:pStyle w:val="figure"/>
      </w:pPr>
      <w:r>
        <w:rPr>
          <w:noProof/>
          <w:lang w:eastAsia="en-GB"/>
        </w:rPr>
        <w:drawing>
          <wp:inline distT="0" distB="0" distL="0" distR="0" wp14:anchorId="1186F1B1" wp14:editId="7985A712">
            <wp:extent cx="6050915" cy="3472815"/>
            <wp:effectExtent l="0" t="0" r="0" b="6985"/>
            <wp:docPr id="38" name="Picture 38" descr="G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GUI"/>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050915" cy="3472815"/>
                    </a:xfrm>
                    <a:prstGeom prst="rect">
                      <a:avLst/>
                    </a:prstGeom>
                    <a:noFill/>
                    <a:ln>
                      <a:noFill/>
                    </a:ln>
                  </pic:spPr>
                </pic:pic>
              </a:graphicData>
            </a:graphic>
          </wp:inline>
        </w:drawing>
      </w:r>
    </w:p>
    <w:p w14:paraId="5CDEE6B7" w14:textId="27F733B0" w:rsidR="00223712" w:rsidRDefault="000303A8" w:rsidP="00BE4F76">
      <w:pPr>
        <w:pStyle w:val="Caption"/>
      </w:pPr>
      <w:bookmarkStart w:id="4296" w:name="_Toc494795745"/>
      <w:bookmarkStart w:id="4297" w:name="_Toc3145345"/>
      <w:r>
        <w:t>Figure</w:t>
      </w:r>
      <w:r w:rsidR="00BE4F76">
        <w:t xml:space="preserve"> </w:t>
      </w:r>
      <w:ins w:id="4298"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29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00" w:author="Nicholas Weatherley" w:date="2019-03-05T22:36:00Z">
        <w:r w:rsidR="00D5585D">
          <w:rPr>
            <w:noProof/>
          </w:rPr>
          <w:t>3</w:t>
        </w:r>
        <w:r w:rsidR="00D5585D">
          <w:fldChar w:fldCharType="end"/>
        </w:r>
      </w:ins>
      <w:ins w:id="4301" w:author="Windows User" w:date="2018-11-01T14:27:00Z">
        <w:del w:id="4302" w:author="Nicholas Weatherley" w:date="2019-03-05T22:36:00Z">
          <w:r w:rsidR="002F70B6" w:rsidDel="00D5585D">
            <w:fldChar w:fldCharType="begin"/>
          </w:r>
          <w:r w:rsidR="002F70B6" w:rsidDel="00D5585D">
            <w:delInstrText xml:space="preserve"> STYLEREF 1 \s </w:delInstrText>
          </w:r>
        </w:del>
      </w:ins>
      <w:del w:id="4303" w:author="Nicholas Weatherley" w:date="2019-03-05T22:36:00Z">
        <w:r w:rsidR="002F70B6" w:rsidDel="00D5585D">
          <w:fldChar w:fldCharType="separate"/>
        </w:r>
        <w:r w:rsidR="0024585E" w:rsidDel="00D5585D">
          <w:rPr>
            <w:noProof/>
          </w:rPr>
          <w:delText>4</w:delText>
        </w:r>
      </w:del>
      <w:ins w:id="4304" w:author="Windows User" w:date="2018-11-01T14:27:00Z">
        <w:del w:id="430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06" w:author="Nicholas Weatherley" w:date="2019-03-05T22:36:00Z">
        <w:r w:rsidR="002F70B6" w:rsidDel="00D5585D">
          <w:fldChar w:fldCharType="end"/>
        </w:r>
      </w:del>
      <w:del w:id="430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BE4F76">
        <w:t>: Ventilation analysis graphical user interface</w:t>
      </w:r>
      <w:bookmarkEnd w:id="4296"/>
      <w:bookmarkEnd w:id="4297"/>
    </w:p>
    <w:p w14:paraId="6E45D4D7" w14:textId="77777777" w:rsidR="00BE4F76" w:rsidRDefault="0086173A" w:rsidP="00BE4F76">
      <w:pPr>
        <w:pStyle w:val="Figuretext"/>
      </w:pPr>
      <w:r>
        <w:t xml:space="preserve">The DICOM files are loaded into the interface for analysis. Further details of the steps involved are detailed in the </w:t>
      </w:r>
      <w:r w:rsidR="003A4F57">
        <w:t xml:space="preserve">main </w:t>
      </w:r>
      <w:r>
        <w:t>text.</w:t>
      </w:r>
    </w:p>
    <w:p w14:paraId="08033E8F" w14:textId="77777777" w:rsidR="000E659D" w:rsidRDefault="009707AB" w:rsidP="009707AB">
      <w:pPr>
        <w:pStyle w:val="Heading4"/>
      </w:pPr>
      <w:r>
        <w:t>Upload and Initial Segmentation</w:t>
      </w:r>
    </w:p>
    <w:p w14:paraId="7F83B090" w14:textId="3DEEA803" w:rsidR="00BF07B6" w:rsidRDefault="007E6EDE" w:rsidP="00BF07B6">
      <w:r>
        <w:t xml:space="preserve">Once the anatomical SPGR and ventilation SSFP images are uploaded into the GUI, </w:t>
      </w:r>
      <w:r w:rsidR="005A0198">
        <w:t xml:space="preserve">an initial </w:t>
      </w:r>
      <w:r w:rsidR="00604E13">
        <w:t xml:space="preserve">automated </w:t>
      </w:r>
      <w:r w:rsidR="005A0198">
        <w:t xml:space="preserve">segmentation process filters out background noise from the ventilation image and enables overlap of </w:t>
      </w:r>
      <w:r w:rsidR="005A0198" w:rsidRPr="005A0198">
        <w:rPr>
          <w:vertAlign w:val="superscript"/>
        </w:rPr>
        <w:t>3</w:t>
      </w:r>
      <w:r w:rsidR="005A0198">
        <w:t>He image signal onto the anatomical image. This enables evaluation of the consistency of lung inflation state between the two back-to-back sequences, a</w:t>
      </w:r>
      <w:r w:rsidR="0034533E">
        <w:t xml:space="preserve">s is demonstrated in </w:t>
      </w:r>
      <w:r w:rsidR="000303A8">
        <w:t>Figure</w:t>
      </w:r>
      <w:r w:rsidR="0034533E">
        <w:t xml:space="preserve"> 4.</w:t>
      </w:r>
      <w:ins w:id="4308" w:author="Nicholas Weatherley" w:date="2019-03-05T22:39:00Z">
        <w:r w:rsidR="00D5585D">
          <w:t>4</w:t>
        </w:r>
      </w:ins>
      <w:del w:id="4309" w:author="Nicholas Weatherley" w:date="2019-03-05T22:39:00Z">
        <w:r w:rsidR="0034533E" w:rsidDel="00D5585D">
          <w:delText>3</w:delText>
        </w:r>
      </w:del>
      <w:r w:rsidR="0034533E">
        <w:t>.</w:t>
      </w:r>
    </w:p>
    <w:p w14:paraId="7A19827D" w14:textId="32E65B40" w:rsidR="008962DC" w:rsidRDefault="0040192E" w:rsidP="008962DC">
      <w:pPr>
        <w:pStyle w:val="figure"/>
      </w:pPr>
      <w:r>
        <w:rPr>
          <w:noProof/>
          <w:lang w:eastAsia="en-GB"/>
        </w:rPr>
        <w:lastRenderedPageBreak/>
        <w:drawing>
          <wp:inline distT="0" distB="0" distL="0" distR="0" wp14:anchorId="00F2C4FB" wp14:editId="6B5EE78F">
            <wp:extent cx="6021705" cy="2150110"/>
            <wp:effectExtent l="0" t="0" r="0" b="8890"/>
            <wp:docPr id="39" name="Picture 39" descr="breath hold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breath hold check"/>
                    <pic:cNvPicPr>
                      <a:picLocks noChangeAspect="1" noChangeArrowheads="1"/>
                    </pic:cNvPicPr>
                  </pic:nvPicPr>
                  <pic:blipFill>
                    <a:blip r:embed="rId82">
                      <a:extLst>
                        <a:ext uri="{28A0092B-C50C-407E-A947-70E740481C1C}">
                          <a14:useLocalDpi xmlns:a14="http://schemas.microsoft.com/office/drawing/2010/main" val="0"/>
                        </a:ext>
                      </a:extLst>
                    </a:blip>
                    <a:srcRect b="52499"/>
                    <a:stretch>
                      <a:fillRect/>
                    </a:stretch>
                  </pic:blipFill>
                  <pic:spPr bwMode="auto">
                    <a:xfrm>
                      <a:off x="0" y="0"/>
                      <a:ext cx="6021705" cy="2150110"/>
                    </a:xfrm>
                    <a:prstGeom prst="rect">
                      <a:avLst/>
                    </a:prstGeom>
                    <a:noFill/>
                    <a:ln>
                      <a:noFill/>
                    </a:ln>
                  </pic:spPr>
                </pic:pic>
              </a:graphicData>
            </a:graphic>
          </wp:inline>
        </w:drawing>
      </w:r>
    </w:p>
    <w:p w14:paraId="3FAFF11E" w14:textId="7123BB7C" w:rsidR="00604E13" w:rsidRDefault="000303A8" w:rsidP="008962DC">
      <w:pPr>
        <w:pStyle w:val="Caption"/>
      </w:pPr>
      <w:bookmarkStart w:id="4310" w:name="_Toc494795746"/>
      <w:bookmarkStart w:id="4311" w:name="_Toc3145346"/>
      <w:r>
        <w:t>Figure</w:t>
      </w:r>
      <w:r w:rsidR="008962DC">
        <w:t xml:space="preserve"> </w:t>
      </w:r>
      <w:ins w:id="4312"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1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14" w:author="Nicholas Weatherley" w:date="2019-03-05T22:36:00Z">
        <w:r w:rsidR="00D5585D">
          <w:rPr>
            <w:noProof/>
          </w:rPr>
          <w:t>4</w:t>
        </w:r>
        <w:r w:rsidR="00D5585D">
          <w:fldChar w:fldCharType="end"/>
        </w:r>
      </w:ins>
      <w:ins w:id="4315" w:author="Windows User" w:date="2018-11-01T14:27:00Z">
        <w:del w:id="4316" w:author="Nicholas Weatherley" w:date="2019-03-05T22:36:00Z">
          <w:r w:rsidR="002F70B6" w:rsidDel="00D5585D">
            <w:fldChar w:fldCharType="begin"/>
          </w:r>
          <w:r w:rsidR="002F70B6" w:rsidDel="00D5585D">
            <w:delInstrText xml:space="preserve"> STYLEREF 1 \s </w:delInstrText>
          </w:r>
        </w:del>
      </w:ins>
      <w:del w:id="4317" w:author="Nicholas Weatherley" w:date="2019-03-05T22:36:00Z">
        <w:r w:rsidR="002F70B6" w:rsidDel="00D5585D">
          <w:fldChar w:fldCharType="separate"/>
        </w:r>
        <w:r w:rsidR="0024585E" w:rsidDel="00D5585D">
          <w:rPr>
            <w:noProof/>
          </w:rPr>
          <w:delText>4</w:delText>
        </w:r>
      </w:del>
      <w:ins w:id="4318" w:author="Windows User" w:date="2018-11-01T14:27:00Z">
        <w:del w:id="431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20" w:author="Nicholas Weatherley" w:date="2019-03-05T22:36:00Z">
        <w:r w:rsidR="002F70B6" w:rsidDel="00D5585D">
          <w:fldChar w:fldCharType="end"/>
        </w:r>
      </w:del>
      <w:del w:id="432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8962DC">
        <w:t xml:space="preserve">: </w:t>
      </w:r>
      <w:r w:rsidR="00604E13">
        <w:t>Breath hold check</w:t>
      </w:r>
      <w:bookmarkEnd w:id="4310"/>
      <w:bookmarkEnd w:id="4311"/>
    </w:p>
    <w:p w14:paraId="5BC1E18A" w14:textId="7A0207EE" w:rsidR="00604E13" w:rsidRDefault="006B794F" w:rsidP="008962DC">
      <w:pPr>
        <w:pStyle w:val="Figuretext"/>
      </w:pPr>
      <w:r>
        <w:t xml:space="preserve">Matching coronal slice images from the same participant, with anatomical </w:t>
      </w:r>
      <w:r w:rsidR="003C66AD">
        <w:t xml:space="preserve">image </w:t>
      </w:r>
      <w:r>
        <w:t xml:space="preserve">(A), </w:t>
      </w:r>
      <w:r w:rsidRPr="008962DC">
        <w:rPr>
          <w:vertAlign w:val="superscript"/>
        </w:rPr>
        <w:t>3</w:t>
      </w:r>
      <w:r>
        <w:t>He ventilation</w:t>
      </w:r>
      <w:r w:rsidR="003C66AD">
        <w:t xml:space="preserve"> image</w:t>
      </w:r>
      <w:r>
        <w:t xml:space="preserve"> (B) and overlapped </w:t>
      </w:r>
      <w:r w:rsidRPr="006B794F">
        <w:rPr>
          <w:vertAlign w:val="superscript"/>
        </w:rPr>
        <w:t>3</w:t>
      </w:r>
      <w:r>
        <w:t>He signal onto the anatomical image (C) demonstrated here.</w:t>
      </w:r>
      <w:r w:rsidR="00F21C7E">
        <w:t xml:space="preserve"> The lower medial part of left thoracic cavity contains no gas signal (asterisk), explained by the presence of the heart chambers and pericardial fat pad seen in the anatomical image. </w:t>
      </w:r>
      <w:r w:rsidR="006D5F39">
        <w:t>Here, the right diaphragm is inferred by an appearance of signal above the liver (</w:t>
      </w:r>
      <w:r w:rsidR="006663ED">
        <w:t xml:space="preserve">white </w:t>
      </w:r>
      <w:r w:rsidR="006D5F39">
        <w:t>arrow</w:t>
      </w:r>
      <w:r w:rsidR="006663ED">
        <w:t>s</w:t>
      </w:r>
      <w:r w:rsidR="006D5F39">
        <w:t xml:space="preserve">) and corresponds well to the </w:t>
      </w:r>
      <w:r w:rsidR="006663ED">
        <w:t xml:space="preserve">border of the ventilation image (black arrows). The pleural surface </w:t>
      </w:r>
      <w:r w:rsidR="00D26552">
        <w:t>also appears to correspond to the edge of the ventilation signal</w:t>
      </w:r>
      <w:r w:rsidR="00483496">
        <w:t>, inferring the lung inflation state was similar between the anatomical and ventilation image</w:t>
      </w:r>
      <w:r w:rsidR="00D26552">
        <w:t>.</w:t>
      </w:r>
    </w:p>
    <w:p w14:paraId="37F65C93" w14:textId="77777777" w:rsidR="00483496" w:rsidRDefault="00B57231" w:rsidP="00483496">
      <w:r>
        <w:t xml:space="preserve">The first SPGR sequence is able to act as a backup in case the lung </w:t>
      </w:r>
      <w:r w:rsidR="00CF4800">
        <w:t>inflation states are dissimilar. Where this is the case, the</w:t>
      </w:r>
      <w:r>
        <w:t xml:space="preserve"> most likely </w:t>
      </w:r>
      <w:r w:rsidR="00CF4800">
        <w:t>cause is a</w:t>
      </w:r>
      <w:r>
        <w:t xml:space="preserve"> release of the breath hold</w:t>
      </w:r>
      <w:r w:rsidR="00CF4800">
        <w:t xml:space="preserve"> prior to the end of the sequence</w:t>
      </w:r>
      <w:r>
        <w:t>.</w:t>
      </w:r>
    </w:p>
    <w:p w14:paraId="014A4D65" w14:textId="77777777" w:rsidR="00F245DA" w:rsidRDefault="00F245DA" w:rsidP="00F245DA">
      <w:pPr>
        <w:pStyle w:val="Heading4"/>
      </w:pPr>
      <w:r>
        <w:t>Filtering and segmentation</w:t>
      </w:r>
    </w:p>
    <w:p w14:paraId="1A87D4F0" w14:textId="1AB3FEFD" w:rsidR="00F245DA" w:rsidRDefault="001E1C02" w:rsidP="00F245DA">
      <w:r>
        <w:t>The anatomical and ventilation images are filtered t</w:t>
      </w:r>
      <w:r w:rsidR="00F5491E">
        <w:t xml:space="preserve">o apply smooth borders, before undergoing segmentation using a spatial fuzzy c-means </w:t>
      </w:r>
      <w:r w:rsidR="004C7E23">
        <w:t xml:space="preserve">(SFCM) </w:t>
      </w:r>
      <w:r w:rsidR="00F5491E">
        <w:t>clustering method.</w:t>
      </w:r>
      <w:r w:rsidR="005D784D">
        <w:fldChar w:fldCharType="begin">
          <w:fldData xml:space="preserve">PEVuZE5vdGU+PENpdGU+PEF1dGhvcj5DaHVhbmc8L0F1dGhvcj48WWVhcj4yMDA2PC9ZZWFyPjxS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</w:fldData>
        </w:fldChar>
      </w:r>
      <w:r w:rsidR="0036794D">
        <w:instrText xml:space="preserve"> ADDIN EN.CITE </w:instrText>
      </w:r>
      <w:r w:rsidR="0036794D">
        <w:fldChar w:fldCharType="begin">
          <w:fldData xml:space="preserve">PEVuZE5vdGU+PENpdGU+PEF1dGhvcj5DaHVhbmc8L0F1dGhvcj48WWVhcj4yMDA2PC9ZZWFyPjxS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</w:fldData>
        </w:fldChar>
      </w:r>
      <w:r w:rsidR="0036794D">
        <w:instrText xml:space="preserve"> ADDIN EN.CITE.DATA </w:instrText>
      </w:r>
      <w:r w:rsidR="0036794D">
        <w:fldChar w:fldCharType="end"/>
      </w:r>
      <w:r w:rsidR="005D784D">
        <w:fldChar w:fldCharType="separate"/>
      </w:r>
      <w:r w:rsidR="0036794D" w:rsidRPr="0036794D">
        <w:rPr>
          <w:noProof/>
          <w:vertAlign w:val="superscript"/>
        </w:rPr>
        <w:t>381, 382</w:t>
      </w:r>
      <w:r w:rsidR="005D784D">
        <w:fldChar w:fldCharType="end"/>
      </w:r>
      <w:r w:rsidR="00F5491E">
        <w:t xml:space="preserve"> Both processed are automated through the GUI. Example outputs of these stages</w:t>
      </w:r>
      <w:r w:rsidR="00DB72B9">
        <w:t xml:space="preserve"> are demonstrated in </w:t>
      </w:r>
      <w:r w:rsidR="000303A8">
        <w:t>Figure</w:t>
      </w:r>
      <w:r w:rsidR="00DB72B9">
        <w:t xml:space="preserve"> 4.</w:t>
      </w:r>
      <w:ins w:id="4322" w:author="Nicholas Weatherley" w:date="2019-03-05T22:39:00Z">
        <w:r w:rsidR="00D5585D">
          <w:t>5</w:t>
        </w:r>
      </w:ins>
      <w:del w:id="4323" w:author="Nicholas Weatherley" w:date="2019-03-05T22:39:00Z">
        <w:r w:rsidR="00DB72B9" w:rsidDel="00D5585D">
          <w:delText>4</w:delText>
        </w:r>
      </w:del>
      <w:r w:rsidR="00DB72B9">
        <w:t>.</w:t>
      </w:r>
    </w:p>
    <w:p w14:paraId="6800CC55" w14:textId="25E81094" w:rsidR="002E1352" w:rsidRDefault="0040192E" w:rsidP="002E1352">
      <w:pPr>
        <w:pStyle w:val="figure"/>
      </w:pPr>
      <w:r>
        <w:rPr>
          <w:noProof/>
          <w:lang w:eastAsia="en-GB"/>
        </w:rPr>
        <w:lastRenderedPageBreak/>
        <w:drawing>
          <wp:inline distT="0" distB="0" distL="0" distR="0" wp14:anchorId="7C7B9511" wp14:editId="6A7F04CD">
            <wp:extent cx="5963285" cy="6011545"/>
            <wp:effectExtent l="0" t="0" r="5715" b="8255"/>
            <wp:docPr id="40" name="Picture 40" descr="filtering and segmen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ltering and segmentation "/>
                    <pic:cNvPicPr>
                      <a:picLocks noChangeAspect="1" noChangeArrowheads="1"/>
                    </pic:cNvPicPr>
                  </pic:nvPicPr>
                  <pic:blipFill>
                    <a:blip r:embed="rId83">
                      <a:extLst>
                        <a:ext uri="{28A0092B-C50C-407E-A947-70E740481C1C}">
                          <a14:useLocalDpi xmlns:a14="http://schemas.microsoft.com/office/drawing/2010/main" val="0"/>
                        </a:ext>
                      </a:extLst>
                    </a:blip>
                    <a:srcRect r="25594"/>
                    <a:stretch>
                      <a:fillRect/>
                    </a:stretch>
                  </pic:blipFill>
                  <pic:spPr bwMode="auto">
                    <a:xfrm>
                      <a:off x="0" y="0"/>
                      <a:ext cx="5963285" cy="6011545"/>
                    </a:xfrm>
                    <a:prstGeom prst="rect">
                      <a:avLst/>
                    </a:prstGeom>
                    <a:noFill/>
                    <a:ln>
                      <a:noFill/>
                    </a:ln>
                  </pic:spPr>
                </pic:pic>
              </a:graphicData>
            </a:graphic>
          </wp:inline>
        </w:drawing>
      </w:r>
    </w:p>
    <w:p w14:paraId="01ABD9B9" w14:textId="76F0CED4" w:rsidR="00A062A5" w:rsidRDefault="000303A8" w:rsidP="002E1352">
      <w:pPr>
        <w:pStyle w:val="Caption"/>
      </w:pPr>
      <w:bookmarkStart w:id="4324" w:name="_Toc494795747"/>
      <w:bookmarkStart w:id="4325" w:name="_Toc3145347"/>
      <w:r>
        <w:t>Figure</w:t>
      </w:r>
      <w:r w:rsidR="002E1352">
        <w:t xml:space="preserve"> </w:t>
      </w:r>
      <w:ins w:id="4326"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2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28" w:author="Nicholas Weatherley" w:date="2019-03-05T22:36:00Z">
        <w:r w:rsidR="00D5585D">
          <w:rPr>
            <w:noProof/>
          </w:rPr>
          <w:t>5</w:t>
        </w:r>
        <w:r w:rsidR="00D5585D">
          <w:fldChar w:fldCharType="end"/>
        </w:r>
      </w:ins>
      <w:ins w:id="4329" w:author="Windows User" w:date="2018-11-01T14:27:00Z">
        <w:del w:id="4330" w:author="Nicholas Weatherley" w:date="2019-03-05T22:36:00Z">
          <w:r w:rsidR="002F70B6" w:rsidDel="00D5585D">
            <w:fldChar w:fldCharType="begin"/>
          </w:r>
          <w:r w:rsidR="002F70B6" w:rsidDel="00D5585D">
            <w:delInstrText xml:space="preserve"> STYLEREF 1 \s </w:delInstrText>
          </w:r>
        </w:del>
      </w:ins>
      <w:del w:id="4331" w:author="Nicholas Weatherley" w:date="2019-03-05T22:36:00Z">
        <w:r w:rsidR="002F70B6" w:rsidDel="00D5585D">
          <w:fldChar w:fldCharType="separate"/>
        </w:r>
        <w:r w:rsidR="0024585E" w:rsidDel="00D5585D">
          <w:rPr>
            <w:noProof/>
          </w:rPr>
          <w:delText>4</w:delText>
        </w:r>
      </w:del>
      <w:ins w:id="4332" w:author="Windows User" w:date="2018-11-01T14:27:00Z">
        <w:del w:id="433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34" w:author="Nicholas Weatherley" w:date="2019-03-05T22:36:00Z">
        <w:r w:rsidR="002F70B6" w:rsidDel="00D5585D">
          <w:fldChar w:fldCharType="end"/>
        </w:r>
      </w:del>
      <w:del w:id="433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2E1352">
        <w:t>: Filt</w:t>
      </w:r>
      <w:r w:rsidR="00D463F7">
        <w:t>ration and segmentation</w:t>
      </w:r>
      <w:bookmarkEnd w:id="4324"/>
      <w:bookmarkEnd w:id="4325"/>
    </w:p>
    <w:p w14:paraId="38CC3B2A" w14:textId="4FE96278" w:rsidR="002E1352" w:rsidRDefault="008A545A" w:rsidP="00C440DA">
      <w:pPr>
        <w:pStyle w:val="Figuretext"/>
      </w:pPr>
      <w:r>
        <w:t xml:space="preserve">When image (A) is filtered (B), the subtle differences between anatomical structures is lost in order to allow a lung border to be defined, through the segmentation process (C). The code then </w:t>
      </w:r>
      <w:r w:rsidR="00C5257E">
        <w:t>dichotomises</w:t>
      </w:r>
      <w:r>
        <w:t xml:space="preserve"> the image into left and right lung and areas outside the lung to generate an anatomical lung ‘mask’</w:t>
      </w:r>
      <w:r w:rsidR="009410D8">
        <w:t xml:space="preserve"> (D). The ventilation image undergoes the same process.</w:t>
      </w:r>
    </w:p>
    <w:p w14:paraId="0E069381" w14:textId="5E911CE3" w:rsidR="00A062A5" w:rsidRPr="00A062A5" w:rsidRDefault="00C440DA" w:rsidP="000C1856">
      <w:r>
        <w:t xml:space="preserve">Once dichotomised ‘masks’ of the lung are created from the anatomical and ventilation images, these are edited before </w:t>
      </w:r>
      <w:r w:rsidR="005153FD">
        <w:t>completing</w:t>
      </w:r>
      <w:r>
        <w:t xml:space="preserve"> the final analysis.</w:t>
      </w:r>
      <w:ins w:id="4336" w:author="Windows User" w:date="2018-10-30T15:45:00Z">
        <w:r w:rsidR="00F25DAE">
          <w:t xml:space="preserve"> The discrepancy between B,C and D in the right medial lower lung field </w:t>
        </w:r>
      </w:ins>
      <w:ins w:id="4337" w:author="Windows User" w:date="2018-10-30T15:46:00Z">
        <w:r w:rsidR="00F25DAE">
          <w:t>is due to a part of the myocardium being identified as lung tissue and highihgts the need for manual checking and editing.</w:t>
        </w:r>
      </w:ins>
    </w:p>
    <w:p w14:paraId="2D556CCB" w14:textId="77777777" w:rsidR="00F245DA" w:rsidRDefault="00F245DA" w:rsidP="00F245DA">
      <w:pPr>
        <w:pStyle w:val="Heading4"/>
      </w:pPr>
      <w:r>
        <w:t>Mask Editing</w:t>
      </w:r>
    </w:p>
    <w:p w14:paraId="413B72AD" w14:textId="7F58BF6F" w:rsidR="0042261A" w:rsidRDefault="000C1856" w:rsidP="0042261A">
      <w:r>
        <w:t>Editing of the anatomical and ventilation image masks takes place in ITK-SNAP</w:t>
      </w:r>
      <w:r w:rsidR="004F79B8">
        <w:t xml:space="preserve"> v3.6</w:t>
      </w:r>
      <w:r>
        <w:t xml:space="preserve"> (</w:t>
      </w:r>
      <w:r w:rsidR="00D94FDD">
        <w:t>University of Pennsylvania, PA, USA</w:t>
      </w:r>
      <w:r>
        <w:t>)</w:t>
      </w:r>
      <w:r w:rsidR="00C64FF6">
        <w:t xml:space="preserve">. During this process, areas of error are manually </w:t>
      </w:r>
      <w:r w:rsidR="00C64FF6">
        <w:lastRenderedPageBreak/>
        <w:t>removed from the mask. The first and second generation of airways are also removed</w:t>
      </w:r>
      <w:r w:rsidR="00542B76">
        <w:t xml:space="preserve"> (i.e.: trachea, left and right main bronchi and bronchus intermedius)</w:t>
      </w:r>
      <w:r w:rsidR="002535AD">
        <w:t>, in keeping with previous published methodology</w:t>
      </w:r>
      <w:r w:rsidR="00C64FF6">
        <w:t>.</w:t>
      </w:r>
      <w:r w:rsidR="00DD4C25">
        <w:fldChar w:fldCharType="begin"/>
      </w:r>
      <w:r w:rsidR="0036794D">
        <w:instrText xml:space="preserve"> ADDIN EN.CITE &lt;EndNote&gt;&lt;Cite&gt;&lt;Author&gt;Horn&lt;/Author&gt;&lt;Year&gt;2014&lt;/Year&gt;&lt;RecNum&gt;191&lt;/RecNum&gt;&lt;DisplayText&gt;&lt;style face="superscript"&gt;383&lt;/style&gt;&lt;/DisplayText&gt;&lt;record&gt;&lt;rec-number&gt;191&lt;/rec-number&gt;&lt;foreign-keys&gt;&lt;key app="EN" db-id="52evaf50e9fe5cewd9b555d6wtw099s0pzrz" timestamp="1433173698" guid="0da7d26a-5015-4433-be14-ac5f502526ae"&gt;191&lt;/key&gt;&lt;key app="ENWeb" db-id=""&gt;0&lt;/key&gt;&lt;/foreign-keys&gt;&lt;ref-type name="Journal Article"&gt;17&lt;/ref-type&gt;&lt;contributors&gt;&lt;authors&gt;&lt;author&gt;Horn, F. C.&lt;/author&gt;&lt;author&gt;Tahir, B. A.&lt;/author&gt;&lt;author&gt;Stewart, N. J.&lt;/author&gt;&lt;author&gt;Collier, G. J.&lt;/author&gt;&lt;author&gt;Norquay, G.&lt;/author&gt;&lt;author&gt;Leung, G.&lt;/author&gt;&lt;author&gt;Ireland, R. H.&lt;/author&gt;&lt;author&gt;Parra-Robles, J.&lt;/author&gt;&lt;author&gt;Marshall, H.&lt;/author&gt;&lt;author&gt;Wild, J. M.&lt;/author&gt;&lt;/authors&gt;&lt;/contributors&gt;&lt;auth-address&gt;Academic Radiology, Department of Cardiovascular Sciences, University of Sheffield, UK.&lt;/auth-address&gt;&lt;titles&gt;&lt;title&gt;Lung ventilation volumetry with same-breath acquisition of hyperpolarized gas and proton MRI&lt;/title&gt;&lt;secondary-title&gt;Nuclear Magnetic Resonance in Biomedicine&lt;/secondary-title&gt;&lt;alt-title&gt;NMR Biomed&lt;/alt-title&gt;&lt;/titles&gt;&lt;alt-periodical&gt;&lt;full-title&gt;NMR Biomed&lt;/full-title&gt;&lt;abbr-1&gt;NMR in biomedicine&lt;/abbr-1&gt;&lt;/alt-periodical&gt;&lt;pages&gt;1461-7&lt;/pages&gt;&lt;volume&gt;27&lt;/volume&gt;&lt;number&gt;12&lt;/number&gt;&lt;dates&gt;&lt;year&gt;2014&lt;/year&gt;&lt;pub-dates&gt;&lt;date&gt;Dec&lt;/date&gt;&lt;/pub-dates&gt;&lt;/dates&gt;&lt;isbn&gt;1099-1492 (Electronic)&amp;#xD;0952-3480 (Linking)&lt;/isbn&gt;&lt;accession-num&gt;25208220&lt;/accession-num&gt;&lt;urls&gt;&lt;related-urls&gt;&lt;url&gt;http://www.ncbi.nlm.nih.gov/pubmed/25208220&lt;/url&gt;&lt;/related-urls&gt;&lt;/urls&gt;&lt;electronic-resource-num&gt;10.1002/nbm.3187&lt;/electronic-resource-num&gt;&lt;/record&gt;&lt;/Cite&gt;&lt;/EndNote&gt;</w:instrText>
      </w:r>
      <w:r w:rsidR="00DD4C25">
        <w:fldChar w:fldCharType="separate"/>
      </w:r>
      <w:r w:rsidR="0036794D" w:rsidRPr="0036794D">
        <w:rPr>
          <w:noProof/>
          <w:vertAlign w:val="superscript"/>
        </w:rPr>
        <w:t>383</w:t>
      </w:r>
      <w:r w:rsidR="00DD4C25">
        <w:fldChar w:fldCharType="end"/>
      </w:r>
      <w:r w:rsidR="006C2F12">
        <w:t xml:space="preserve"> An example of mask editing</w:t>
      </w:r>
      <w:r w:rsidR="00AF52C2">
        <w:t xml:space="preserve"> </w:t>
      </w:r>
      <w:r w:rsidR="006C2F12">
        <w:t>is</w:t>
      </w:r>
      <w:r w:rsidR="00AF52C2">
        <w:t xml:space="preserve"> </w:t>
      </w:r>
      <w:r w:rsidR="006A33E0">
        <w:t>provided</w:t>
      </w:r>
      <w:r w:rsidR="00AF52C2">
        <w:t xml:space="preserve"> in </w:t>
      </w:r>
      <w:r w:rsidR="000303A8">
        <w:t>Figure</w:t>
      </w:r>
      <w:r w:rsidR="00AF52C2">
        <w:t xml:space="preserve"> 4.</w:t>
      </w:r>
      <w:ins w:id="4338" w:author="Nicholas Weatherley" w:date="2019-03-05T22:39:00Z">
        <w:r w:rsidR="00D5585D">
          <w:t>6</w:t>
        </w:r>
      </w:ins>
      <w:del w:id="4339" w:author="Nicholas Weatherley" w:date="2019-03-05T22:39:00Z">
        <w:r w:rsidR="00AF52C2" w:rsidDel="00D5585D">
          <w:delText>5</w:delText>
        </w:r>
      </w:del>
      <w:r w:rsidR="00AF52C2">
        <w:t>.</w:t>
      </w:r>
    </w:p>
    <w:p w14:paraId="20AB22E7" w14:textId="2A7C62D8" w:rsidR="00F900FB" w:rsidRDefault="0040192E" w:rsidP="00F900FB">
      <w:pPr>
        <w:pStyle w:val="figure"/>
      </w:pPr>
      <w:r>
        <w:rPr>
          <w:noProof/>
          <w:lang w:eastAsia="en-GB"/>
        </w:rPr>
        <w:drawing>
          <wp:inline distT="0" distB="0" distL="0" distR="0" wp14:anchorId="2C129CBF" wp14:editId="490045A3">
            <wp:extent cx="6021705" cy="1673225"/>
            <wp:effectExtent l="0" t="0" r="0" b="3175"/>
            <wp:docPr id="41" name="Picture 41" descr="mask edi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sk editing"/>
                    <pic:cNvPicPr>
                      <a:picLocks noChangeAspect="1" noChangeArrowheads="1"/>
                    </pic:cNvPicPr>
                  </pic:nvPicPr>
                  <pic:blipFill>
                    <a:blip r:embed="rId84">
                      <a:extLst>
                        <a:ext uri="{28A0092B-C50C-407E-A947-70E740481C1C}">
                          <a14:useLocalDpi xmlns:a14="http://schemas.microsoft.com/office/drawing/2010/main" val="0"/>
                        </a:ext>
                      </a:extLst>
                    </a:blip>
                    <a:srcRect b="63000"/>
                    <a:stretch>
                      <a:fillRect/>
                    </a:stretch>
                  </pic:blipFill>
                  <pic:spPr bwMode="auto">
                    <a:xfrm>
                      <a:off x="0" y="0"/>
                      <a:ext cx="6021705" cy="1673225"/>
                    </a:xfrm>
                    <a:prstGeom prst="rect">
                      <a:avLst/>
                    </a:prstGeom>
                    <a:noFill/>
                    <a:ln>
                      <a:noFill/>
                    </a:ln>
                  </pic:spPr>
                </pic:pic>
              </a:graphicData>
            </a:graphic>
          </wp:inline>
        </w:drawing>
      </w:r>
    </w:p>
    <w:p w14:paraId="6066B967" w14:textId="4E5239F9" w:rsidR="00F900FB" w:rsidRDefault="000303A8" w:rsidP="00F900FB">
      <w:pPr>
        <w:pStyle w:val="Caption"/>
      </w:pPr>
      <w:bookmarkStart w:id="4340" w:name="_Toc494795748"/>
      <w:bookmarkStart w:id="4341" w:name="_Toc3145348"/>
      <w:r>
        <w:t>Figure</w:t>
      </w:r>
      <w:r w:rsidR="00F900FB">
        <w:t xml:space="preserve"> </w:t>
      </w:r>
      <w:ins w:id="4342"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4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44" w:author="Nicholas Weatherley" w:date="2019-03-05T22:36:00Z">
        <w:r w:rsidR="00D5585D">
          <w:rPr>
            <w:noProof/>
          </w:rPr>
          <w:t>6</w:t>
        </w:r>
        <w:r w:rsidR="00D5585D">
          <w:fldChar w:fldCharType="end"/>
        </w:r>
      </w:ins>
      <w:ins w:id="4345" w:author="Windows User" w:date="2018-11-01T14:27:00Z">
        <w:del w:id="4346" w:author="Nicholas Weatherley" w:date="2019-03-05T22:36:00Z">
          <w:r w:rsidR="002F70B6" w:rsidDel="00D5585D">
            <w:fldChar w:fldCharType="begin"/>
          </w:r>
          <w:r w:rsidR="002F70B6" w:rsidDel="00D5585D">
            <w:delInstrText xml:space="preserve"> STYLEREF 1 \s </w:delInstrText>
          </w:r>
        </w:del>
      </w:ins>
      <w:del w:id="4347" w:author="Nicholas Weatherley" w:date="2019-03-05T22:36:00Z">
        <w:r w:rsidR="002F70B6" w:rsidDel="00D5585D">
          <w:fldChar w:fldCharType="separate"/>
        </w:r>
        <w:r w:rsidR="0024585E" w:rsidDel="00D5585D">
          <w:rPr>
            <w:noProof/>
          </w:rPr>
          <w:delText>4</w:delText>
        </w:r>
      </w:del>
      <w:ins w:id="4348" w:author="Windows User" w:date="2018-11-01T14:27:00Z">
        <w:del w:id="434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50" w:author="Nicholas Weatherley" w:date="2019-03-05T22:36:00Z">
        <w:r w:rsidR="002F70B6" w:rsidDel="00D5585D">
          <w:fldChar w:fldCharType="end"/>
        </w:r>
      </w:del>
      <w:del w:id="435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F900FB">
        <w:t>: Ventilation mask editing</w:t>
      </w:r>
      <w:bookmarkEnd w:id="4340"/>
      <w:bookmarkEnd w:id="4341"/>
    </w:p>
    <w:p w14:paraId="5FE39B2D" w14:textId="77777777" w:rsidR="00F900FB" w:rsidRPr="00F900FB" w:rsidRDefault="009A20DA" w:rsidP="00F900FB">
      <w:pPr>
        <w:pStyle w:val="Figuretext"/>
      </w:pPr>
      <w:r>
        <w:t xml:space="preserve">Example coronal slice </w:t>
      </w:r>
      <w:r w:rsidRPr="009A20DA">
        <w:rPr>
          <w:vertAlign w:val="superscript"/>
        </w:rPr>
        <w:t>3</w:t>
      </w:r>
      <w:r>
        <w:t>He ventilation image (A), with overlying automated ventilation mask in red (B), and with overlying edited ventilation mask (C).</w:t>
      </w:r>
      <w:r w:rsidR="005D3EEF">
        <w:t xml:space="preserve"> Peripheral areas of very low or absent </w:t>
      </w:r>
      <w:r w:rsidR="005D3EEF" w:rsidRPr="005D3EEF">
        <w:rPr>
          <w:vertAlign w:val="superscript"/>
        </w:rPr>
        <w:t>3</w:t>
      </w:r>
      <w:r w:rsidR="005D3EEF">
        <w:t>He signal are described as ventilation defects in bilateral mid-zones (arrows). The mask is edited to remove the trachea (asterisk) and signal artefact present from cardiac motion (circled).</w:t>
      </w:r>
    </w:p>
    <w:p w14:paraId="39C509BB" w14:textId="77777777" w:rsidR="00FA47B8" w:rsidRDefault="00364D5D" w:rsidP="00364D5D">
      <w:pPr>
        <w:pStyle w:val="Heading3"/>
      </w:pPr>
      <w:r>
        <w:t>Outcome Metrics</w:t>
      </w:r>
    </w:p>
    <w:p w14:paraId="5713127D" w14:textId="77777777" w:rsidR="00773BED" w:rsidRDefault="006342F2" w:rsidP="00364D5D">
      <w:pPr>
        <w:pStyle w:val="Heading4"/>
      </w:pPr>
      <w:r>
        <w:t>Percent ventilated volume</w:t>
      </w:r>
      <w:r w:rsidR="00773BED">
        <w:t xml:space="preserve"> and Ventilated Defect Percent</w:t>
      </w:r>
    </w:p>
    <w:p w14:paraId="11B93129" w14:textId="505A2D30" w:rsidR="00773BED" w:rsidRPr="00773BED" w:rsidRDefault="00FE5B2F" w:rsidP="00773BED">
      <w:r>
        <w:t>Once masks have been created for both the anatomical and ventilation images,</w:t>
      </w:r>
      <w:r w:rsidR="0074575D">
        <w:t xml:space="preserve"> the proportion of</w:t>
      </w:r>
      <w:r w:rsidR="007F65C8">
        <w:t xml:space="preserve"> anatomical lung space containing hyperpolarised gas signal is calculated. This is either expressed as the amount of lung ventilated</w:t>
      </w:r>
      <w:r w:rsidR="00FD03B4">
        <w:t>, i.e. the</w:t>
      </w:r>
      <w:r w:rsidR="007F65C8">
        <w:t xml:space="preserve"> percentage ventilated volume (%VV)</w:t>
      </w:r>
      <w:r w:rsidR="007F65C8">
        <w:fldChar w:fldCharType="begin">
          <w:fldData xml:space="preserve">PEVuZE5vdGU+PENpdGU+PEF1dGhvcj5Ib3JuPC9BdXRob3I+PFllYXI+MjAxNzwvWWVhcj48UmVj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</w:fldData>
        </w:fldChar>
      </w:r>
      <w:r w:rsidR="0036794D">
        <w:instrText xml:space="preserve"> ADDIN EN.CITE </w:instrText>
      </w:r>
      <w:r w:rsidR="0036794D">
        <w:fldChar w:fldCharType="begin">
          <w:fldData xml:space="preserve">PEVuZE5vdGU+PENpdGU+PEF1dGhvcj5Ib3JuPC9BdXRob3I+PFllYXI+MjAxNzwvWWVhcj48UmVj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</w:fldData>
        </w:fldChar>
      </w:r>
      <w:r w:rsidR="0036794D">
        <w:instrText xml:space="preserve"> ADDIN EN.CITE.DATA </w:instrText>
      </w:r>
      <w:r w:rsidR="0036794D">
        <w:fldChar w:fldCharType="end"/>
      </w:r>
      <w:r w:rsidR="007F65C8">
        <w:fldChar w:fldCharType="separate"/>
      </w:r>
      <w:r w:rsidR="0036794D" w:rsidRPr="0036794D">
        <w:rPr>
          <w:noProof/>
          <w:vertAlign w:val="superscript"/>
        </w:rPr>
        <w:t>342, 380</w:t>
      </w:r>
      <w:r w:rsidR="007F65C8">
        <w:fldChar w:fldCharType="end"/>
      </w:r>
      <w:r w:rsidR="007F65C8">
        <w:t>, or ventilation defect percent (VDP)</w:t>
      </w:r>
      <w:r w:rsidR="00905442">
        <w:t>, expressed as VDP = (100% - %VV).</w:t>
      </w:r>
      <w:r w:rsidR="007F65C8">
        <w:fldChar w:fldCharType="begin">
          <w:fldData xml:space="preserve">PEVuZE5vdGU+PENpdGU+PEF1dGhvcj5TdmVubmluZ3NlbjwvQXV0aG9yPjxZZWFyPjIwMTM8L1ll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zNTg5NDY1PC91cmw+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6794D">
        <w:instrText xml:space="preserve"> ADDIN EN.CITE </w:instrText>
      </w:r>
      <w:r w:rsidR="0036794D">
        <w:fldChar w:fldCharType="begin">
          <w:fldData xml:space="preserve">PEVuZE5vdGU+PENpdGU+PEF1dGhvcj5TdmVubmluZ3NlbjwvQXV0aG9yPjxZZWFyPjIwMTM8L1ll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zNTg5NDY1PC91cmw+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6794D">
        <w:instrText xml:space="preserve"> ADDIN EN.CITE.DATA </w:instrText>
      </w:r>
      <w:r w:rsidR="0036794D">
        <w:fldChar w:fldCharType="end"/>
      </w:r>
      <w:r w:rsidR="007F65C8">
        <w:fldChar w:fldCharType="separate"/>
      </w:r>
      <w:r w:rsidR="0036794D" w:rsidRPr="0036794D">
        <w:rPr>
          <w:noProof/>
          <w:vertAlign w:val="superscript"/>
        </w:rPr>
        <w:t>384</w:t>
      </w:r>
      <w:r w:rsidR="007F65C8">
        <w:fldChar w:fldCharType="end"/>
      </w:r>
      <w:r w:rsidR="007F65C8">
        <w:t xml:space="preserve"> Herein, this </w:t>
      </w:r>
      <w:r w:rsidR="0099675C">
        <w:t>metric</w:t>
      </w:r>
      <w:r w:rsidR="007F65C8">
        <w:t xml:space="preserve"> is referred to as %VV</w:t>
      </w:r>
      <w:r w:rsidR="0099675C">
        <w:t>.</w:t>
      </w:r>
    </w:p>
    <w:p w14:paraId="089FAD04" w14:textId="77777777" w:rsidR="00FA47B8" w:rsidRDefault="00773BED" w:rsidP="00364D5D">
      <w:pPr>
        <w:pStyle w:val="Heading4"/>
      </w:pPr>
      <w:r>
        <w:t>Coefficient of Variation</w:t>
      </w:r>
    </w:p>
    <w:p w14:paraId="70BD31FD" w14:textId="17419DEF" w:rsidR="00773BED" w:rsidRDefault="006D6FE7" w:rsidP="00773BED">
      <w:pPr>
        <w:rPr>
          <w:ins w:id="4352" w:author="Nicholas Weatherley" w:date="2019-02-08T16:21:00Z"/>
        </w:rPr>
      </w:pPr>
      <w:r>
        <w:t>Heterogeneity of signal can be assessed by c</w:t>
      </w:r>
      <w:r w:rsidR="00EF502B">
        <w:t xml:space="preserve">omparing the signal intensity of each voxel to the signal intensity of each neighbouring voxel </w:t>
      </w:r>
      <w:r>
        <w:t>in a 9x9 grid</w:t>
      </w:r>
      <w:r w:rsidR="0085405A">
        <w:t>.</w:t>
      </w:r>
      <w:r>
        <w:t xml:space="preserve"> The mean signal intensity of the</w:t>
      </w:r>
      <w:r w:rsidR="002F7528">
        <w:t xml:space="preserve"> voxels in each region is divided by the standard deviation of signal intensity to produce a coefficient of variation (</w:t>
      </w:r>
      <w:r w:rsidR="001B02A9">
        <w:t>CV</w:t>
      </w:r>
      <w:r w:rsidR="002F7528">
        <w:t>)</w:t>
      </w:r>
      <w:r>
        <w:t xml:space="preserve"> </w:t>
      </w:r>
      <w:r w:rsidR="002F7528">
        <w:t xml:space="preserve">for that region. Each available series of 9x9 pixels is assessed. The mean of all </w:t>
      </w:r>
      <w:r w:rsidR="001B02A9">
        <w:t>CVs</w:t>
      </w:r>
      <w:r w:rsidR="002F7528">
        <w:t xml:space="preserve"> </w:t>
      </w:r>
      <w:r w:rsidR="00392331">
        <w:t>from</w:t>
      </w:r>
      <w:r w:rsidR="002F7528">
        <w:t xml:space="preserve"> every</w:t>
      </w:r>
      <w:r w:rsidR="00CA77F0">
        <w:t xml:space="preserve"> available</w:t>
      </w:r>
      <w:r w:rsidR="002F7528">
        <w:t xml:space="preserve"> 9x9 voxel grid is then used to provide a whole lung </w:t>
      </w:r>
      <w:r w:rsidR="00956C44">
        <w:t xml:space="preserve">summary </w:t>
      </w:r>
      <w:r w:rsidR="002F7528">
        <w:t xml:space="preserve">metric of ventilation heterogeneity: mean </w:t>
      </w:r>
      <w:r w:rsidR="001B02A9">
        <w:t>CV</w:t>
      </w:r>
      <w:r w:rsidR="002F7528">
        <w:t>.</w:t>
      </w:r>
      <w:r w:rsidR="00A74308">
        <w:t xml:space="preserve"> Examples of images containing high ventilation heterogeneity (high </w:t>
      </w:r>
      <w:r w:rsidR="001B02A9">
        <w:t>CV</w:t>
      </w:r>
      <w:r w:rsidR="00A74308">
        <w:t xml:space="preserve">) and low ventilation heterogeneity (low </w:t>
      </w:r>
      <w:r w:rsidR="001B02A9">
        <w:t>CV</w:t>
      </w:r>
      <w:r w:rsidR="00A74308">
        <w:t xml:space="preserve">) is shown in </w:t>
      </w:r>
      <w:r w:rsidR="000303A8">
        <w:t>Figure</w:t>
      </w:r>
      <w:r w:rsidR="006435A2">
        <w:t xml:space="preserve"> 4.</w:t>
      </w:r>
      <w:ins w:id="4353" w:author="Nicholas Weatherley" w:date="2019-03-05T22:39:00Z">
        <w:r w:rsidR="00D5585D">
          <w:t>7</w:t>
        </w:r>
      </w:ins>
      <w:del w:id="4354" w:author="Nicholas Weatherley" w:date="2019-03-05T22:39:00Z">
        <w:r w:rsidR="006435A2" w:rsidDel="00D5585D">
          <w:delText>6</w:delText>
        </w:r>
      </w:del>
      <w:r w:rsidR="001776F2">
        <w:t>.</w:t>
      </w:r>
    </w:p>
    <w:p w14:paraId="4224195E" w14:textId="399210B1" w:rsidR="00887BA7" w:rsidRDefault="00887BA7" w:rsidP="00773BED">
      <w:ins w:id="4355" w:author="Nicholas Weatherley" w:date="2019-02-08T16:21:00Z">
        <w:r>
          <w:lastRenderedPageBreak/>
          <w:t xml:space="preserve">CV was analysed in 2D in this study. Recent data </w:t>
        </w:r>
      </w:ins>
      <w:ins w:id="4356" w:author="Nicholas Weatherley" w:date="2019-02-10T14:35:00Z">
        <w:r w:rsidR="00BF6F65">
          <w:t>from our group has looked at whether</w:t>
        </w:r>
      </w:ins>
      <w:ins w:id="4357" w:author="Nicholas Weatherley" w:date="2019-02-08T16:21:00Z">
        <w:r>
          <w:t xml:space="preserve"> a more appropriate way might be to use a 3D kernel</w:t>
        </w:r>
      </w:ins>
      <w:ins w:id="4358" w:author="Nicholas Weatherley" w:date="2019-02-10T14:35:00Z">
        <w:r w:rsidR="00BF6F65">
          <w:t>, although this was unavailab</w:t>
        </w:r>
      </w:ins>
      <w:ins w:id="4359" w:author="Nicholas Weatherley" w:date="2019-02-10T14:36:00Z">
        <w:r w:rsidR="00BF6F65">
          <w:t>le at the time of analysis [unpublished].</w:t>
        </w:r>
      </w:ins>
    </w:p>
    <w:p w14:paraId="2533B850" w14:textId="5F9F4825" w:rsidR="00661BF8" w:rsidRDefault="0040192E" w:rsidP="00661BF8">
      <w:pPr>
        <w:pStyle w:val="figure"/>
      </w:pPr>
      <w:r>
        <w:rPr>
          <w:noProof/>
          <w:lang w:eastAsia="en-GB"/>
        </w:rPr>
        <w:drawing>
          <wp:inline distT="0" distB="0" distL="0" distR="0" wp14:anchorId="61141C3C" wp14:editId="04D44D1F">
            <wp:extent cx="5943600" cy="4844415"/>
            <wp:effectExtent l="0" t="0" r="0" b="6985"/>
            <wp:docPr id="42" name="Picture 42" descr="CV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V example"/>
                    <pic:cNvPicPr>
                      <a:picLocks noChangeAspect="1" noChangeArrowheads="1"/>
                    </pic:cNvPicPr>
                  </pic:nvPicPr>
                  <pic:blipFill>
                    <a:blip r:embed="rId85">
                      <a:extLst>
                        <a:ext uri="{28A0092B-C50C-407E-A947-70E740481C1C}">
                          <a14:useLocalDpi xmlns:a14="http://schemas.microsoft.com/office/drawing/2010/main" val="0"/>
                        </a:ext>
                      </a:extLst>
                    </a:blip>
                    <a:srcRect r="7875"/>
                    <a:stretch>
                      <a:fillRect/>
                    </a:stretch>
                  </pic:blipFill>
                  <pic:spPr bwMode="auto">
                    <a:xfrm>
                      <a:off x="0" y="0"/>
                      <a:ext cx="5943600" cy="4844415"/>
                    </a:xfrm>
                    <a:prstGeom prst="rect">
                      <a:avLst/>
                    </a:prstGeom>
                    <a:noFill/>
                    <a:ln>
                      <a:noFill/>
                    </a:ln>
                  </pic:spPr>
                </pic:pic>
              </a:graphicData>
            </a:graphic>
          </wp:inline>
        </w:drawing>
      </w:r>
    </w:p>
    <w:p w14:paraId="4C32A336" w14:textId="35E34046" w:rsidR="00C47BFB" w:rsidRDefault="000303A8" w:rsidP="00661BF8">
      <w:pPr>
        <w:pStyle w:val="Caption"/>
      </w:pPr>
      <w:bookmarkStart w:id="4360" w:name="_Toc494795749"/>
      <w:bookmarkStart w:id="4361" w:name="_Toc3145349"/>
      <w:r>
        <w:t>Figure</w:t>
      </w:r>
      <w:r w:rsidR="00661BF8">
        <w:t xml:space="preserve"> </w:t>
      </w:r>
      <w:ins w:id="4362"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6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64" w:author="Nicholas Weatherley" w:date="2019-03-05T22:36:00Z">
        <w:r w:rsidR="00D5585D">
          <w:rPr>
            <w:noProof/>
          </w:rPr>
          <w:t>7</w:t>
        </w:r>
        <w:r w:rsidR="00D5585D">
          <w:fldChar w:fldCharType="end"/>
        </w:r>
      </w:ins>
      <w:ins w:id="4365" w:author="Windows User" w:date="2018-11-01T14:27:00Z">
        <w:del w:id="4366" w:author="Nicholas Weatherley" w:date="2019-03-05T22:36:00Z">
          <w:r w:rsidR="002F70B6" w:rsidDel="00D5585D">
            <w:fldChar w:fldCharType="begin"/>
          </w:r>
          <w:r w:rsidR="002F70B6" w:rsidDel="00D5585D">
            <w:delInstrText xml:space="preserve"> STYLEREF 1 \s </w:delInstrText>
          </w:r>
        </w:del>
      </w:ins>
      <w:del w:id="4367" w:author="Nicholas Weatherley" w:date="2019-03-05T22:36:00Z">
        <w:r w:rsidR="002F70B6" w:rsidDel="00D5585D">
          <w:fldChar w:fldCharType="separate"/>
        </w:r>
        <w:r w:rsidR="0024585E" w:rsidDel="00D5585D">
          <w:rPr>
            <w:noProof/>
          </w:rPr>
          <w:delText>4</w:delText>
        </w:r>
      </w:del>
      <w:ins w:id="4368" w:author="Windows User" w:date="2018-11-01T14:27:00Z">
        <w:del w:id="436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70" w:author="Nicholas Weatherley" w:date="2019-03-05T22:36:00Z">
        <w:r w:rsidR="002F70B6" w:rsidDel="00D5585D">
          <w:fldChar w:fldCharType="end"/>
        </w:r>
      </w:del>
      <w:del w:id="437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661BF8">
        <w:t>:</w:t>
      </w:r>
      <w:r w:rsidR="005253EF">
        <w:t xml:space="preserve"> Coefficient of variation calculation</w:t>
      </w:r>
      <w:bookmarkEnd w:id="4360"/>
      <w:bookmarkEnd w:id="4361"/>
    </w:p>
    <w:p w14:paraId="4DAC39C4" w14:textId="589CC694" w:rsidR="00661BF8" w:rsidRPr="00661BF8" w:rsidRDefault="00116E9C" w:rsidP="00661BF8">
      <w:pPr>
        <w:pStyle w:val="Figuretext"/>
      </w:pPr>
      <w:r>
        <w:t>Healthy volunteer (A) demonstrates a homogeneous distribution of ventilation. A fairly smooth appearance to greyscale, is demonstrated in the example 9x9 voxel grid (right), representing local signal intensity. In contrast, a local study p</w:t>
      </w:r>
      <w:r w:rsidR="00727F79">
        <w:t>articipant with cystic fibrosis</w:t>
      </w:r>
      <w:r w:rsidR="000943C0">
        <w:t xml:space="preserve"> </w:t>
      </w:r>
      <w:r w:rsidR="00A05EBC">
        <w:t xml:space="preserve">(B) </w:t>
      </w:r>
      <w:r w:rsidR="000943C0">
        <w:t>demonstrates patchy signal intensity, in addition to apparent defects peripherally.</w:t>
      </w:r>
      <w:r w:rsidR="00803FDE">
        <w:t xml:space="preserve"> The representative 9x9 grid demonstrates high variation in local signal intensity and will generate a high </w:t>
      </w:r>
      <w:r w:rsidR="001B02A9">
        <w:t>CV</w:t>
      </w:r>
      <w:r w:rsidR="00EE526F">
        <w:t>. Adapted from local presentation, with thanks to Laurie Smith.</w:t>
      </w:r>
    </w:p>
    <w:p w14:paraId="6330E44D" w14:textId="511A3DC5" w:rsidR="00115136" w:rsidRDefault="00115136" w:rsidP="00115136">
      <w:pPr>
        <w:pStyle w:val="Heading2"/>
      </w:pPr>
      <w:bookmarkStart w:id="4372" w:name="_Toc3145076"/>
      <w:r>
        <w:lastRenderedPageBreak/>
        <w:t xml:space="preserve">Ventilation </w:t>
      </w:r>
      <w:r w:rsidR="00605A19">
        <w:t>Images</w:t>
      </w:r>
      <w:bookmarkEnd w:id="4372"/>
    </w:p>
    <w:p w14:paraId="65B33E7A" w14:textId="77777777" w:rsidR="007A6865" w:rsidRDefault="007A6865" w:rsidP="005F27A9">
      <w:pPr>
        <w:pStyle w:val="Heading3"/>
      </w:pPr>
      <w:r>
        <w:t>Ventilation</w:t>
      </w:r>
      <w:r w:rsidR="00EF502B">
        <w:t xml:space="preserve"> Defects</w:t>
      </w:r>
    </w:p>
    <w:p w14:paraId="2870CCBA" w14:textId="7BA98649" w:rsidR="00844FC3" w:rsidRDefault="00F20582" w:rsidP="00844FC3">
      <w:r>
        <w:t xml:space="preserve">Generally, the lungs of participants with IPF </w:t>
      </w:r>
      <w:r w:rsidR="008B7BB0">
        <w:t xml:space="preserve">in </w:t>
      </w:r>
      <w:r w:rsidR="002E5F71">
        <w:t>this</w:t>
      </w:r>
      <w:r w:rsidR="008B7BB0">
        <w:t xml:space="preserve"> study</w:t>
      </w:r>
      <w:r w:rsidR="00396EE9">
        <w:t xml:space="preserve"> </w:t>
      </w:r>
      <w:r>
        <w:t>do not demonstrate significant ventilation defects. Signal in the majority of participants is relatively homogeneous, although perhaps less so than</w:t>
      </w:r>
      <w:r w:rsidR="00076111">
        <w:t xml:space="preserve"> locally scanned</w:t>
      </w:r>
      <w:r>
        <w:t xml:space="preserve"> healthy volunteer cohorts. </w:t>
      </w:r>
      <w:r w:rsidR="008010BC">
        <w:t xml:space="preserve">The </w:t>
      </w:r>
      <w:r w:rsidR="000303A8">
        <w:t>Figure</w:t>
      </w:r>
      <w:r w:rsidR="008010BC">
        <w:t xml:space="preserve">s below outline the </w:t>
      </w:r>
      <w:r w:rsidR="00EA18A1">
        <w:t>general qualitative</w:t>
      </w:r>
      <w:r w:rsidR="008010BC">
        <w:t xml:space="preserve"> findings in more detail.</w:t>
      </w:r>
    </w:p>
    <w:p w14:paraId="0A6ABF75" w14:textId="77777777" w:rsidR="00844FC3" w:rsidRDefault="00844FC3" w:rsidP="00844FC3">
      <w:pPr>
        <w:pStyle w:val="figure"/>
      </w:pPr>
    </w:p>
    <w:p w14:paraId="3C3FB4B6" w14:textId="00335358" w:rsidR="00844FC3" w:rsidRDefault="0040192E" w:rsidP="00844FC3">
      <w:pPr>
        <w:pStyle w:val="figure"/>
      </w:pPr>
      <w:r>
        <w:rPr>
          <w:noProof/>
          <w:lang w:eastAsia="en-GB"/>
        </w:rPr>
        <w:drawing>
          <wp:inline distT="0" distB="0" distL="0" distR="0" wp14:anchorId="5B8C0343" wp14:editId="19DE4CC1">
            <wp:extent cx="6021705" cy="4523105"/>
            <wp:effectExtent l="0" t="0" r="0" b="0"/>
            <wp:docPr id="43" name="Picture 43"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lide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021705" cy="4523105"/>
                    </a:xfrm>
                    <a:prstGeom prst="rect">
                      <a:avLst/>
                    </a:prstGeom>
                    <a:noFill/>
                    <a:ln>
                      <a:noFill/>
                    </a:ln>
                  </pic:spPr>
                </pic:pic>
              </a:graphicData>
            </a:graphic>
          </wp:inline>
        </w:drawing>
      </w:r>
    </w:p>
    <w:p w14:paraId="73046F59" w14:textId="44C24892" w:rsidR="00844FC3" w:rsidRDefault="000303A8" w:rsidP="00844FC3">
      <w:pPr>
        <w:pStyle w:val="Caption"/>
      </w:pPr>
      <w:bookmarkStart w:id="4373" w:name="_Toc494795750"/>
      <w:bookmarkStart w:id="4374" w:name="_Toc3145350"/>
      <w:r>
        <w:t>Figure</w:t>
      </w:r>
      <w:r w:rsidR="00844FC3">
        <w:t xml:space="preserve"> </w:t>
      </w:r>
      <w:ins w:id="4375"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7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77" w:author="Nicholas Weatherley" w:date="2019-03-05T22:36:00Z">
        <w:r w:rsidR="00D5585D">
          <w:rPr>
            <w:noProof/>
          </w:rPr>
          <w:t>8</w:t>
        </w:r>
        <w:r w:rsidR="00D5585D">
          <w:fldChar w:fldCharType="end"/>
        </w:r>
      </w:ins>
      <w:ins w:id="4378" w:author="Windows User" w:date="2018-11-01T14:27:00Z">
        <w:del w:id="4379" w:author="Nicholas Weatherley" w:date="2019-03-05T22:36:00Z">
          <w:r w:rsidR="002F70B6" w:rsidDel="00D5585D">
            <w:fldChar w:fldCharType="begin"/>
          </w:r>
          <w:r w:rsidR="002F70B6" w:rsidDel="00D5585D">
            <w:delInstrText xml:space="preserve"> STYLEREF 1 \s </w:delInstrText>
          </w:r>
        </w:del>
      </w:ins>
      <w:del w:id="4380" w:author="Nicholas Weatherley" w:date="2019-03-05T22:36:00Z">
        <w:r w:rsidR="002F70B6" w:rsidDel="00D5585D">
          <w:fldChar w:fldCharType="separate"/>
        </w:r>
        <w:r w:rsidR="0024585E" w:rsidDel="00D5585D">
          <w:rPr>
            <w:noProof/>
          </w:rPr>
          <w:delText>4</w:delText>
        </w:r>
      </w:del>
      <w:ins w:id="4381" w:author="Windows User" w:date="2018-11-01T14:27:00Z">
        <w:del w:id="438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83" w:author="Nicholas Weatherley" w:date="2019-03-05T22:36:00Z">
        <w:r w:rsidR="002F70B6" w:rsidDel="00D5585D">
          <w:fldChar w:fldCharType="end"/>
        </w:r>
      </w:del>
      <w:del w:id="438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A347C0">
        <w:t>: Preservation of ventilation in IPF</w:t>
      </w:r>
      <w:bookmarkEnd w:id="4373"/>
      <w:bookmarkEnd w:id="4374"/>
    </w:p>
    <w:p w14:paraId="0C30A33E" w14:textId="713D1D13" w:rsidR="007E7434" w:rsidRDefault="00793FA2" w:rsidP="00844FC3">
      <w:pPr>
        <w:pStyle w:val="Figuretext"/>
      </w:pPr>
      <w:r>
        <w:t xml:space="preserve">Ventilation in this participant in IPF is generally well-preserved, as is representative of the cohort. A, B and C represent baseline, 6-month and 12-month visits respectively. In this example, there is an apparent deficit in the right lower lobe basally and laterally (arrow), which is persistent though the visits. Although this may be representative of basal atelectasis, this is not apparent on the corresponding CT slice (D), nor does </w:t>
      </w:r>
      <w:del w:id="4385" w:author="Windows User" w:date="2018-10-31T09:50:00Z">
        <w:r w:rsidDel="007835BF">
          <w:delText xml:space="preserve">not </w:delText>
        </w:r>
      </w:del>
      <w:ins w:id="4386" w:author="Windows User" w:date="2018-10-31T09:50:00Z">
        <w:r w:rsidR="007835BF">
          <w:t xml:space="preserve">it </w:t>
        </w:r>
      </w:ins>
      <w:r>
        <w:t>correspond to features of ILD. The</w:t>
      </w:r>
      <w:r w:rsidR="00133886">
        <w:t xml:space="preserve"> percent ventilated volume</w:t>
      </w:r>
      <w:r>
        <w:t xml:space="preserve"> </w:t>
      </w:r>
      <w:r w:rsidR="00133886">
        <w:t>(</w:t>
      </w:r>
      <w:r w:rsidR="002E73DE">
        <w:t>%VV</w:t>
      </w:r>
      <w:r w:rsidR="00133886">
        <w:t>)</w:t>
      </w:r>
      <w:r>
        <w:t xml:space="preserve"> of this participant at each visit was 91.9%</w:t>
      </w:r>
      <w:r w:rsidR="00FB1C30">
        <w:t>, 92.9% and 95.2%, respectively.</w:t>
      </w:r>
    </w:p>
    <w:p w14:paraId="40F34961" w14:textId="719D1C39" w:rsidR="000143E1" w:rsidRDefault="0040192E" w:rsidP="000143E1">
      <w:pPr>
        <w:pStyle w:val="figure"/>
      </w:pPr>
      <w:r>
        <w:rPr>
          <w:noProof/>
          <w:lang w:eastAsia="en-GB"/>
        </w:rPr>
        <w:lastRenderedPageBreak/>
        <w:drawing>
          <wp:inline distT="0" distB="0" distL="0" distR="0" wp14:anchorId="2565F689" wp14:editId="5E9768D2">
            <wp:extent cx="6021705" cy="2266315"/>
            <wp:effectExtent l="0" t="0" r="0" b="0"/>
            <wp:docPr id="44" name="Picture 44"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lide3"/>
                    <pic:cNvPicPr>
                      <a:picLocks noChangeAspect="1" noChangeArrowheads="1"/>
                    </pic:cNvPicPr>
                  </pic:nvPicPr>
                  <pic:blipFill>
                    <a:blip r:embed="rId87">
                      <a:extLst>
                        <a:ext uri="{28A0092B-C50C-407E-A947-70E740481C1C}">
                          <a14:useLocalDpi xmlns:a14="http://schemas.microsoft.com/office/drawing/2010/main" val="0"/>
                        </a:ext>
                      </a:extLst>
                    </a:blip>
                    <a:srcRect b="49875"/>
                    <a:stretch>
                      <a:fillRect/>
                    </a:stretch>
                  </pic:blipFill>
                  <pic:spPr bwMode="auto">
                    <a:xfrm>
                      <a:off x="0" y="0"/>
                      <a:ext cx="6021705" cy="2266315"/>
                    </a:xfrm>
                    <a:prstGeom prst="rect">
                      <a:avLst/>
                    </a:prstGeom>
                    <a:noFill/>
                    <a:ln>
                      <a:noFill/>
                    </a:ln>
                  </pic:spPr>
                </pic:pic>
              </a:graphicData>
            </a:graphic>
          </wp:inline>
        </w:drawing>
      </w:r>
    </w:p>
    <w:p w14:paraId="5052EF7F" w14:textId="4C8EDBE2" w:rsidR="000143E1" w:rsidRDefault="000303A8" w:rsidP="000143E1">
      <w:pPr>
        <w:pStyle w:val="Caption"/>
      </w:pPr>
      <w:bookmarkStart w:id="4387" w:name="_Toc494795751"/>
      <w:bookmarkStart w:id="4388" w:name="_Toc3145351"/>
      <w:r>
        <w:t>Figure</w:t>
      </w:r>
      <w:r w:rsidR="000143E1">
        <w:t xml:space="preserve"> </w:t>
      </w:r>
      <w:ins w:id="4389"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39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391" w:author="Nicholas Weatherley" w:date="2019-03-05T22:36:00Z">
        <w:r w:rsidR="00D5585D">
          <w:rPr>
            <w:noProof/>
          </w:rPr>
          <w:t>9</w:t>
        </w:r>
        <w:r w:rsidR="00D5585D">
          <w:fldChar w:fldCharType="end"/>
        </w:r>
      </w:ins>
      <w:ins w:id="4392" w:author="Windows User" w:date="2018-11-01T14:27:00Z">
        <w:del w:id="4393" w:author="Nicholas Weatherley" w:date="2019-03-05T22:36:00Z">
          <w:r w:rsidR="002F70B6" w:rsidDel="00D5585D">
            <w:fldChar w:fldCharType="begin"/>
          </w:r>
          <w:r w:rsidR="002F70B6" w:rsidDel="00D5585D">
            <w:delInstrText xml:space="preserve"> STYLEREF 1 \s </w:delInstrText>
          </w:r>
        </w:del>
      </w:ins>
      <w:del w:id="4394" w:author="Nicholas Weatherley" w:date="2019-03-05T22:36:00Z">
        <w:r w:rsidR="002F70B6" w:rsidDel="00D5585D">
          <w:fldChar w:fldCharType="separate"/>
        </w:r>
        <w:r w:rsidR="0024585E" w:rsidDel="00D5585D">
          <w:rPr>
            <w:noProof/>
          </w:rPr>
          <w:delText>4</w:delText>
        </w:r>
      </w:del>
      <w:ins w:id="4395" w:author="Windows User" w:date="2018-11-01T14:27:00Z">
        <w:del w:id="439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397" w:author="Nicholas Weatherley" w:date="2019-03-05T22:36:00Z">
        <w:r w:rsidR="002F70B6" w:rsidDel="00D5585D">
          <w:fldChar w:fldCharType="end"/>
        </w:r>
      </w:del>
      <w:del w:id="439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0143E1">
        <w:t xml:space="preserve">: </w:t>
      </w:r>
      <w:r w:rsidR="00905442">
        <w:t>Prominent v</w:t>
      </w:r>
      <w:r w:rsidR="000143E1">
        <w:t>entilation defects are more likely due to co-existing airways disease and emphysema</w:t>
      </w:r>
      <w:bookmarkEnd w:id="4387"/>
      <w:bookmarkEnd w:id="4388"/>
    </w:p>
    <w:p w14:paraId="18BAAC23" w14:textId="23E1735C" w:rsidR="00AB1C92" w:rsidRDefault="000143E1" w:rsidP="000143E1">
      <w:pPr>
        <w:pStyle w:val="Figuretext"/>
      </w:pPr>
      <w:r>
        <w:t>Where specific defects</w:t>
      </w:r>
      <w:r w:rsidR="00E105DF">
        <w:t xml:space="preserve"> in ventilation</w:t>
      </w:r>
      <w:r>
        <w:t xml:space="preserve"> exist</w:t>
      </w:r>
      <w:r w:rsidR="00E105DF">
        <w:t>, these appear to be more anatomically related to co-</w:t>
      </w:r>
      <w:r w:rsidR="004F2340">
        <w:t>existent</w:t>
      </w:r>
      <w:r w:rsidR="00E105DF">
        <w:t xml:space="preserve"> emphysema, rather than </w:t>
      </w:r>
      <w:r w:rsidR="00133886">
        <w:t>idiopathic pulmonary fibrosis (</w:t>
      </w:r>
      <w:r w:rsidR="00E105DF">
        <w:t>IPF</w:t>
      </w:r>
      <w:r w:rsidR="00133886">
        <w:t>)</w:t>
      </w:r>
      <w:r w:rsidR="00E105DF">
        <w:t xml:space="preserve"> changes. In this example, </w:t>
      </w:r>
      <w:r w:rsidR="004F2340">
        <w:t>the</w:t>
      </w:r>
      <w:r w:rsidR="00E105DF">
        <w:t xml:space="preserve"> areas circles contain well ventilated lung (A) and correspond to honeycombing at the bases in the accompanying </w:t>
      </w:r>
      <w:r w:rsidR="00FF0FA5">
        <w:t>computed tomography (</w:t>
      </w:r>
      <w:r w:rsidR="00E105DF">
        <w:t>CT</w:t>
      </w:r>
      <w:r w:rsidR="00FF0FA5">
        <w:t>)</w:t>
      </w:r>
      <w:r w:rsidR="00E105DF">
        <w:t xml:space="preserve"> (B)</w:t>
      </w:r>
      <w:r w:rsidR="00257D4D">
        <w:t xml:space="preserve">. On the other hand, regions of emphysematous bullae (arrows) demonstrate low or absent </w:t>
      </w:r>
      <w:r w:rsidR="00257D4D" w:rsidRPr="00257D4D">
        <w:rPr>
          <w:vertAlign w:val="superscript"/>
        </w:rPr>
        <w:t>3</w:t>
      </w:r>
      <w:r w:rsidR="00257D4D">
        <w:t>He signal.</w:t>
      </w:r>
    </w:p>
    <w:p w14:paraId="4C6A7BC1" w14:textId="5A64B035" w:rsidR="00D3009C" w:rsidRDefault="0040192E" w:rsidP="00D3009C">
      <w:pPr>
        <w:pStyle w:val="figure"/>
      </w:pPr>
      <w:r>
        <w:rPr>
          <w:noProof/>
          <w:lang w:eastAsia="en-GB"/>
        </w:rPr>
        <w:drawing>
          <wp:inline distT="0" distB="0" distL="0" distR="0" wp14:anchorId="53AFAD66" wp14:editId="0EF4A4D8">
            <wp:extent cx="6021705" cy="4523105"/>
            <wp:effectExtent l="0" t="0" r="0" b="0"/>
            <wp:docPr id="45" name="Picture 45" descr="IPF01 vent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PF01 vent image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021705" cy="4523105"/>
                    </a:xfrm>
                    <a:prstGeom prst="rect">
                      <a:avLst/>
                    </a:prstGeom>
                    <a:noFill/>
                    <a:ln>
                      <a:noFill/>
                    </a:ln>
                  </pic:spPr>
                </pic:pic>
              </a:graphicData>
            </a:graphic>
          </wp:inline>
        </w:drawing>
      </w:r>
    </w:p>
    <w:p w14:paraId="2C1A6811" w14:textId="48A756DE" w:rsidR="004053BE" w:rsidRPr="004053BE" w:rsidRDefault="000303A8" w:rsidP="00D3009C">
      <w:pPr>
        <w:pStyle w:val="Caption"/>
      </w:pPr>
      <w:bookmarkStart w:id="4399" w:name="_Toc494795752"/>
      <w:bookmarkStart w:id="4400" w:name="_Toc3145352"/>
      <w:r>
        <w:t>Figure</w:t>
      </w:r>
      <w:r w:rsidR="00D3009C">
        <w:t xml:space="preserve"> </w:t>
      </w:r>
      <w:ins w:id="4401"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40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403" w:author="Nicholas Weatherley" w:date="2019-03-05T22:36:00Z">
        <w:r w:rsidR="00D5585D">
          <w:rPr>
            <w:noProof/>
          </w:rPr>
          <w:t>10</w:t>
        </w:r>
        <w:r w:rsidR="00D5585D">
          <w:fldChar w:fldCharType="end"/>
        </w:r>
      </w:ins>
      <w:ins w:id="4404" w:author="Windows User" w:date="2018-11-01T14:27:00Z">
        <w:del w:id="4405" w:author="Nicholas Weatherley" w:date="2019-03-05T22:36:00Z">
          <w:r w:rsidR="002F70B6" w:rsidDel="00D5585D">
            <w:fldChar w:fldCharType="begin"/>
          </w:r>
          <w:r w:rsidR="002F70B6" w:rsidDel="00D5585D">
            <w:delInstrText xml:space="preserve"> STYLEREF 1 \s </w:delInstrText>
          </w:r>
        </w:del>
      </w:ins>
      <w:del w:id="4406" w:author="Nicholas Weatherley" w:date="2019-03-05T22:36:00Z">
        <w:r w:rsidR="002F70B6" w:rsidDel="00D5585D">
          <w:fldChar w:fldCharType="separate"/>
        </w:r>
        <w:r w:rsidR="0024585E" w:rsidDel="00D5585D">
          <w:rPr>
            <w:noProof/>
          </w:rPr>
          <w:delText>4</w:delText>
        </w:r>
      </w:del>
      <w:ins w:id="4407" w:author="Windows User" w:date="2018-11-01T14:27:00Z">
        <w:del w:id="440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409" w:author="Nicholas Weatherley" w:date="2019-03-05T22:36:00Z">
        <w:r w:rsidR="002F70B6" w:rsidDel="00D5585D">
          <w:fldChar w:fldCharType="end"/>
        </w:r>
      </w:del>
      <w:del w:id="441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D3009C">
        <w:t>: Ventilation defects tend to persist over time</w:t>
      </w:r>
      <w:bookmarkEnd w:id="4399"/>
      <w:bookmarkEnd w:id="4400"/>
    </w:p>
    <w:p w14:paraId="0C171C8F" w14:textId="4D712635" w:rsidR="0045606A" w:rsidRPr="0045606A" w:rsidRDefault="006B7C58" w:rsidP="006B7C58">
      <w:pPr>
        <w:pStyle w:val="Figuretext"/>
      </w:pPr>
      <w:r>
        <w:t xml:space="preserve">Where defects in ventilation are present, these are usually </w:t>
      </w:r>
      <w:r w:rsidR="003F2289">
        <w:t>persistent</w:t>
      </w:r>
      <w:r>
        <w:t xml:space="preserve"> over longitudinal study visits</w:t>
      </w:r>
      <w:r w:rsidR="0019168D">
        <w:t xml:space="preserve"> (A, B and C)</w:t>
      </w:r>
      <w:r>
        <w:t>.</w:t>
      </w:r>
      <w:r w:rsidR="008B71F8">
        <w:t xml:space="preserve"> Here, the left upper lobe and right peripheral defects </w:t>
      </w:r>
      <w:r w:rsidR="0019168D">
        <w:t xml:space="preserve">change somewhat in magnitude </w:t>
      </w:r>
      <w:r w:rsidR="00FB7B07">
        <w:t xml:space="preserve">but persist over time. Again, they do not seem to be related to any </w:t>
      </w:r>
      <w:r w:rsidR="00664748">
        <w:t>g</w:t>
      </w:r>
      <w:r w:rsidR="00FB7B07">
        <w:t>ross pathological changes associated with</w:t>
      </w:r>
      <w:r w:rsidR="00FA1682">
        <w:t xml:space="preserve"> idiopathic pulmonary fibrosis (</w:t>
      </w:r>
      <w:r w:rsidR="00FB7B07">
        <w:t>IPF</w:t>
      </w:r>
      <w:r w:rsidR="00FA1682">
        <w:t>)</w:t>
      </w:r>
      <w:r w:rsidR="00FB7B07">
        <w:t xml:space="preserve"> in the accompanying</w:t>
      </w:r>
      <w:r w:rsidR="00FA1682">
        <w:t xml:space="preserve"> computed tomography (</w:t>
      </w:r>
      <w:r w:rsidR="00FB7B07">
        <w:t>CT</w:t>
      </w:r>
      <w:r w:rsidR="00FA1682">
        <w:t>)</w:t>
      </w:r>
      <w:r w:rsidR="00FB7B07">
        <w:t xml:space="preserve"> section (D)</w:t>
      </w:r>
    </w:p>
    <w:p w14:paraId="6DAF5F41" w14:textId="77777777" w:rsidR="007A6865" w:rsidRDefault="007A6865" w:rsidP="005F27A9">
      <w:pPr>
        <w:pStyle w:val="Heading3"/>
      </w:pPr>
      <w:r>
        <w:lastRenderedPageBreak/>
        <w:t>Tracheomegaly</w:t>
      </w:r>
    </w:p>
    <w:p w14:paraId="7BE6417D" w14:textId="4B54AA26" w:rsidR="004053BE" w:rsidRDefault="00F61E50" w:rsidP="004053BE">
      <w:r>
        <w:t>A common notable feature in IPF is the presence of bright central airways and wide trachea.</w:t>
      </w:r>
      <w:r w:rsidR="00654DFD">
        <w:t xml:space="preserve"> </w:t>
      </w:r>
      <w:r w:rsidR="003B4DF4">
        <w:t xml:space="preserve">This infers the presence of a high concentration of </w:t>
      </w:r>
      <w:r w:rsidR="003B4DF4" w:rsidRPr="003B4DF4">
        <w:rPr>
          <w:vertAlign w:val="superscript"/>
        </w:rPr>
        <w:t>3</w:t>
      </w:r>
      <w:r w:rsidR="003B4DF4">
        <w:t xml:space="preserve">He in the central airways. </w:t>
      </w:r>
      <w:r w:rsidR="00654DFD">
        <w:t>As expected, the lung volumes appear small.</w:t>
      </w:r>
      <w:r w:rsidR="005E11D0">
        <w:t xml:space="preserve"> Examples are given in </w:t>
      </w:r>
      <w:r w:rsidR="000303A8">
        <w:t>Figure</w:t>
      </w:r>
      <w:r w:rsidR="005E11D0">
        <w:t xml:space="preserve"> 4.1</w:t>
      </w:r>
      <w:ins w:id="4411" w:author="Nicholas Weatherley" w:date="2019-03-05T22:39:00Z">
        <w:r w:rsidR="00D5585D">
          <w:t>1</w:t>
        </w:r>
      </w:ins>
      <w:del w:id="4412" w:author="Nicholas Weatherley" w:date="2019-03-05T22:39:00Z">
        <w:r w:rsidR="005E11D0" w:rsidDel="00D5585D">
          <w:delText>0</w:delText>
        </w:r>
      </w:del>
      <w:r w:rsidR="005E11D0">
        <w:t>.</w:t>
      </w:r>
    </w:p>
    <w:p w14:paraId="4B6B426F" w14:textId="0800F6F5" w:rsidR="00050920" w:rsidRDefault="0040192E" w:rsidP="00050920">
      <w:pPr>
        <w:pStyle w:val="figure"/>
      </w:pPr>
      <w:r>
        <w:rPr>
          <w:noProof/>
          <w:lang w:eastAsia="en-GB"/>
        </w:rPr>
        <w:drawing>
          <wp:inline distT="0" distB="0" distL="0" distR="0" wp14:anchorId="159C14C6" wp14:editId="16D86E02">
            <wp:extent cx="6021705" cy="2626360"/>
            <wp:effectExtent l="0" t="0" r="0" b="0"/>
            <wp:docPr id="46" name="Picture 46" descr="trach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trachea"/>
                    <pic:cNvPicPr>
                      <a:picLocks noChangeAspect="1" noChangeArrowheads="1"/>
                    </pic:cNvPicPr>
                  </pic:nvPicPr>
                  <pic:blipFill>
                    <a:blip r:embed="rId89">
                      <a:extLst>
                        <a:ext uri="{28A0092B-C50C-407E-A947-70E740481C1C}">
                          <a14:useLocalDpi xmlns:a14="http://schemas.microsoft.com/office/drawing/2010/main" val="0"/>
                        </a:ext>
                      </a:extLst>
                    </a:blip>
                    <a:srcRect b="42000"/>
                    <a:stretch>
                      <a:fillRect/>
                    </a:stretch>
                  </pic:blipFill>
                  <pic:spPr bwMode="auto">
                    <a:xfrm>
                      <a:off x="0" y="0"/>
                      <a:ext cx="6021705" cy="2626360"/>
                    </a:xfrm>
                    <a:prstGeom prst="rect">
                      <a:avLst/>
                    </a:prstGeom>
                    <a:noFill/>
                    <a:ln>
                      <a:noFill/>
                    </a:ln>
                  </pic:spPr>
                </pic:pic>
              </a:graphicData>
            </a:graphic>
          </wp:inline>
        </w:drawing>
      </w:r>
    </w:p>
    <w:p w14:paraId="6CE0770F" w14:textId="074D1AC3" w:rsidR="00BA1579" w:rsidRDefault="000303A8" w:rsidP="00050920">
      <w:pPr>
        <w:pStyle w:val="Caption"/>
      </w:pPr>
      <w:bookmarkStart w:id="4413" w:name="_Toc494795753"/>
      <w:bookmarkStart w:id="4414" w:name="_Toc3145353"/>
      <w:r>
        <w:t>Figure</w:t>
      </w:r>
      <w:r w:rsidR="00050920">
        <w:t xml:space="preserve"> </w:t>
      </w:r>
      <w:ins w:id="4415"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41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417" w:author="Nicholas Weatherley" w:date="2019-03-05T22:36:00Z">
        <w:r w:rsidR="00D5585D">
          <w:rPr>
            <w:noProof/>
          </w:rPr>
          <w:t>11</w:t>
        </w:r>
        <w:r w:rsidR="00D5585D">
          <w:fldChar w:fldCharType="end"/>
        </w:r>
      </w:ins>
      <w:ins w:id="4418" w:author="Windows User" w:date="2018-11-01T14:27:00Z">
        <w:del w:id="4419" w:author="Nicholas Weatherley" w:date="2019-03-05T22:36:00Z">
          <w:r w:rsidR="002F70B6" w:rsidDel="00D5585D">
            <w:fldChar w:fldCharType="begin"/>
          </w:r>
          <w:r w:rsidR="002F70B6" w:rsidDel="00D5585D">
            <w:delInstrText xml:space="preserve"> STYLEREF 1 \s </w:delInstrText>
          </w:r>
        </w:del>
      </w:ins>
      <w:del w:id="4420" w:author="Nicholas Weatherley" w:date="2019-03-05T22:36:00Z">
        <w:r w:rsidR="002F70B6" w:rsidDel="00D5585D">
          <w:fldChar w:fldCharType="separate"/>
        </w:r>
        <w:r w:rsidR="0024585E" w:rsidDel="00D5585D">
          <w:rPr>
            <w:noProof/>
          </w:rPr>
          <w:delText>4</w:delText>
        </w:r>
      </w:del>
      <w:ins w:id="4421" w:author="Windows User" w:date="2018-11-01T14:27:00Z">
        <w:del w:id="442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423" w:author="Nicholas Weatherley" w:date="2019-03-05T22:36:00Z">
        <w:r w:rsidR="002F70B6" w:rsidDel="00D5585D">
          <w:fldChar w:fldCharType="end"/>
        </w:r>
      </w:del>
      <w:del w:id="442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r w:rsidR="00050920">
        <w:t>: Tracheomegaly and bright airways</w:t>
      </w:r>
      <w:bookmarkEnd w:id="4413"/>
      <w:bookmarkEnd w:id="4414"/>
    </w:p>
    <w:p w14:paraId="7A447960" w14:textId="718AB8AA" w:rsidR="00503F40" w:rsidRPr="00503F40" w:rsidRDefault="00503F40" w:rsidP="00503F40">
      <w:pPr>
        <w:pStyle w:val="Figuretext"/>
      </w:pPr>
      <w:r>
        <w:t>Two study participants. Note the high intensity signal present in the trachea and main bronchi.</w:t>
      </w:r>
      <w:r w:rsidR="005A50D6">
        <w:t xml:space="preserve"> The appearance of tracheal displacement may be due to longitudinal expansion, with the displacement occurring to the right due to the anatomical position of the aortic arch on the left of the </w:t>
      </w:r>
      <w:r w:rsidR="009F4DCC">
        <w:t>trachea. The</w:t>
      </w:r>
      <w:r w:rsidR="0078047F">
        <w:t xml:space="preserve"> relevance of this finding is discussed later in the chapter.</w:t>
      </w:r>
    </w:p>
    <w:p w14:paraId="2FF14CB1" w14:textId="77777777" w:rsidR="007A6865" w:rsidRDefault="007A6865" w:rsidP="005F27A9">
      <w:pPr>
        <w:pStyle w:val="Heading3"/>
      </w:pPr>
      <w:r>
        <w:t>Traction Bronchiectasis</w:t>
      </w:r>
    </w:p>
    <w:p w14:paraId="5717DCAB" w14:textId="0A1042DC" w:rsidR="007A6865" w:rsidRDefault="00584568" w:rsidP="007A6865">
      <w:r>
        <w:t xml:space="preserve">A subsection of participants exhibit linear regions of high signal intensity, </w:t>
      </w:r>
      <w:r w:rsidR="00400036">
        <w:t>originating centrally and continuing into the peripheral region of the lower third of the lungs.</w:t>
      </w:r>
      <w:r w:rsidR="0027164F">
        <w:t xml:space="preserve"> On coronal reconstructions of the associated CT, this appears to be congruous with regions of traction bronchiectasis. Examples are given in </w:t>
      </w:r>
      <w:r w:rsidR="000303A8">
        <w:t>Figure</w:t>
      </w:r>
      <w:r w:rsidR="0027164F">
        <w:t xml:space="preserve"> 4.1</w:t>
      </w:r>
      <w:ins w:id="4425" w:author="Nicholas Weatherley" w:date="2019-03-05T22:39:00Z">
        <w:r w:rsidR="00D5585D">
          <w:t>2</w:t>
        </w:r>
      </w:ins>
      <w:del w:id="4426" w:author="Nicholas Weatherley" w:date="2019-03-05T22:39:00Z">
        <w:r w:rsidR="0027164F" w:rsidDel="00D5585D">
          <w:delText>1</w:delText>
        </w:r>
      </w:del>
      <w:r w:rsidR="0027164F">
        <w:t>.</w:t>
      </w:r>
    </w:p>
    <w:p w14:paraId="49797911" w14:textId="70470005" w:rsidR="0075462D" w:rsidRDefault="0040192E" w:rsidP="0075462D">
      <w:pPr>
        <w:pStyle w:val="figure"/>
      </w:pPr>
      <w:r>
        <w:rPr>
          <w:noProof/>
          <w:lang w:eastAsia="en-GB"/>
        </w:rPr>
        <w:lastRenderedPageBreak/>
        <w:drawing>
          <wp:inline distT="0" distB="0" distL="0" distR="0" wp14:anchorId="1FD5A6EE" wp14:editId="5D4D0F0B">
            <wp:extent cx="6021705" cy="4105275"/>
            <wp:effectExtent l="0" t="0" r="0" b="9525"/>
            <wp:docPr id="47" name="Picture 47" descr="Traction bronchiectasis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Traction bronchiectasis final"/>
                    <pic:cNvPicPr>
                      <a:picLocks noChangeAspect="1" noChangeArrowheads="1"/>
                    </pic:cNvPicPr>
                  </pic:nvPicPr>
                  <pic:blipFill>
                    <a:blip r:embed="rId90">
                      <a:extLst>
                        <a:ext uri="{28A0092B-C50C-407E-A947-70E740481C1C}">
                          <a14:useLocalDpi xmlns:a14="http://schemas.microsoft.com/office/drawing/2010/main" val="0"/>
                        </a:ext>
                      </a:extLst>
                    </a:blip>
                    <a:srcRect b="9450"/>
                    <a:stretch>
                      <a:fillRect/>
                    </a:stretch>
                  </pic:blipFill>
                  <pic:spPr bwMode="auto">
                    <a:xfrm>
                      <a:off x="0" y="0"/>
                      <a:ext cx="6021705" cy="4105275"/>
                    </a:xfrm>
                    <a:prstGeom prst="rect">
                      <a:avLst/>
                    </a:prstGeom>
                    <a:noFill/>
                    <a:ln>
                      <a:noFill/>
                    </a:ln>
                  </pic:spPr>
                </pic:pic>
              </a:graphicData>
            </a:graphic>
          </wp:inline>
        </w:drawing>
      </w:r>
    </w:p>
    <w:p w14:paraId="5F19B324" w14:textId="3536A021" w:rsidR="000224B7" w:rsidRDefault="000303A8" w:rsidP="00AE7BC6">
      <w:pPr>
        <w:pStyle w:val="Caption"/>
      </w:pPr>
      <w:bookmarkStart w:id="4427" w:name="_Toc494795754"/>
      <w:bookmarkStart w:id="4428" w:name="_Toc3145354"/>
      <w:r>
        <w:t>Figure</w:t>
      </w:r>
      <w:r w:rsidR="0075462D">
        <w:t xml:space="preserve"> </w:t>
      </w:r>
      <w:ins w:id="4429"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43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431" w:author="Nicholas Weatherley" w:date="2019-03-05T22:36:00Z">
        <w:r w:rsidR="00D5585D">
          <w:rPr>
            <w:noProof/>
          </w:rPr>
          <w:t>12</w:t>
        </w:r>
        <w:r w:rsidR="00D5585D">
          <w:fldChar w:fldCharType="end"/>
        </w:r>
      </w:ins>
      <w:ins w:id="4432" w:author="Windows User" w:date="2018-11-01T14:27:00Z">
        <w:del w:id="4433" w:author="Nicholas Weatherley" w:date="2019-03-05T22:36:00Z">
          <w:r w:rsidR="002F70B6" w:rsidDel="00D5585D">
            <w:fldChar w:fldCharType="begin"/>
          </w:r>
          <w:r w:rsidR="002F70B6" w:rsidDel="00D5585D">
            <w:delInstrText xml:space="preserve"> STYLEREF 1 \s </w:delInstrText>
          </w:r>
        </w:del>
      </w:ins>
      <w:del w:id="4434" w:author="Nicholas Weatherley" w:date="2019-03-05T22:36:00Z">
        <w:r w:rsidR="002F70B6" w:rsidDel="00D5585D">
          <w:fldChar w:fldCharType="separate"/>
        </w:r>
        <w:r w:rsidR="0024585E" w:rsidDel="00D5585D">
          <w:rPr>
            <w:noProof/>
          </w:rPr>
          <w:delText>4</w:delText>
        </w:r>
      </w:del>
      <w:ins w:id="4435" w:author="Windows User" w:date="2018-11-01T14:27:00Z">
        <w:del w:id="443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437" w:author="Nicholas Weatherley" w:date="2019-03-05T22:36:00Z">
        <w:r w:rsidR="002F70B6" w:rsidDel="00D5585D">
          <w:fldChar w:fldCharType="end"/>
        </w:r>
      </w:del>
      <w:del w:id="443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8B34C5">
        <w:t>: Traction bronchiectasis</w:t>
      </w:r>
      <w:bookmarkEnd w:id="4427"/>
      <w:bookmarkEnd w:id="4428"/>
    </w:p>
    <w:p w14:paraId="343E32C8" w14:textId="504B0D19" w:rsidR="00AE7BC6" w:rsidRPr="00AE7BC6" w:rsidRDefault="00AE7BC6" w:rsidP="00AE7BC6">
      <w:pPr>
        <w:pStyle w:val="Figuretext"/>
      </w:pPr>
      <w:r>
        <w:t>Evidence of high signal intensity in lower lobe airways, bilaterally in A and within the right lower lobe in B. These findings relate to regions of traction bronchiectasis on associated computed tomography.</w:t>
      </w:r>
    </w:p>
    <w:p w14:paraId="77FA4D1B" w14:textId="5DA3ABE4" w:rsidR="00115136" w:rsidRPr="00115136" w:rsidRDefault="00115136" w:rsidP="00115136">
      <w:pPr>
        <w:pStyle w:val="Heading2"/>
      </w:pPr>
      <w:bookmarkStart w:id="4439" w:name="_Toc3145077"/>
      <w:r>
        <w:lastRenderedPageBreak/>
        <w:t>Quantitative</w:t>
      </w:r>
      <w:r w:rsidR="002F112A">
        <w:t xml:space="preserve"> Ventilation</w:t>
      </w:r>
      <w:r>
        <w:t xml:space="preserve"> </w:t>
      </w:r>
      <w:r w:rsidR="00682982">
        <w:t>Results</w:t>
      </w:r>
      <w:bookmarkEnd w:id="4439"/>
    </w:p>
    <w:p w14:paraId="1BF4C38A" w14:textId="77777777" w:rsidR="0087790A" w:rsidRDefault="0087790A">
      <w:pPr>
        <w:pStyle w:val="Heading3"/>
        <w:pPrChange w:id="4440" w:author="Windows User" w:date="2018-10-30T14:13:00Z">
          <w:pPr>
            <w:pStyle w:val="Heading4"/>
          </w:pPr>
        </w:pPrChange>
      </w:pPr>
      <w:moveToRangeStart w:id="4441" w:author="Windows User" w:date="2018-10-30T14:13:00Z" w:name="move528672151"/>
      <w:moveTo w:id="4442" w:author="Windows User" w:date="2018-10-30T14:13:00Z">
        <w:r>
          <w:t>Primary Endpoint Analysis</w:t>
        </w:r>
      </w:moveTo>
    </w:p>
    <w:p w14:paraId="17FE32FE" w14:textId="06F4BC82" w:rsidR="0087790A" w:rsidRPr="00F26F0D" w:rsidRDefault="0087790A" w:rsidP="0087790A">
      <w:moveTo w:id="4443" w:author="Windows User" w:date="2018-10-30T14:13:00Z">
        <w:r>
          <w:t>Differences in baseline ventilation metrics between participants reaching a pre-defined composite clinical endpoint of FVC decline ≥10%, T</w:t>
        </w:r>
        <w:r w:rsidRPr="00F26F0D">
          <w:rPr>
            <w:vertAlign w:val="subscript"/>
          </w:rPr>
          <w:t>LCO</w:t>
        </w:r>
        <w:r>
          <w:t xml:space="preserve"> decline ≥ 15%, or death (n = 10) were compared with participants not reaching this endpoint (n=8) using Mann-Whitney U tests. The results are summarised in Table 4.</w:t>
        </w:r>
      </w:moveTo>
      <w:ins w:id="4444" w:author="Windows User" w:date="2018-11-02T11:01:00Z">
        <w:r w:rsidR="000C4364">
          <w:t>1</w:t>
        </w:r>
      </w:ins>
      <w:moveTo w:id="4445" w:author="Windows User" w:date="2018-10-30T14:13:00Z">
        <w:del w:id="4446" w:author="Windows User" w:date="2018-11-02T11:01:00Z">
          <w:r w:rsidDel="000C4364">
            <w:delText>6</w:delText>
          </w:r>
        </w:del>
        <w:r>
          <w:t>.</w:t>
        </w:r>
      </w:moveTo>
    </w:p>
    <w:p w14:paraId="0DF6F40C" w14:textId="1DFE7A33" w:rsidR="0087790A" w:rsidRDefault="0087790A" w:rsidP="0087790A">
      <w:pPr>
        <w:pStyle w:val="TableTitle0"/>
      </w:pPr>
      <w:bookmarkStart w:id="4447" w:name="_Toc3145493"/>
      <w:moveTo w:id="4448" w:author="Windows User" w:date="2018-10-30T14:13:00Z">
        <w:r>
          <w:t xml:space="preserve">Table </w:t>
        </w:r>
      </w:moveTo>
      <w:ins w:id="4449"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45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451" w:author="Nicholas Weatherley" w:date="2019-03-04T21:03:00Z">
        <w:r w:rsidR="00E96948">
          <w:rPr>
            <w:noProof/>
          </w:rPr>
          <w:t>1</w:t>
        </w:r>
        <w:r w:rsidR="00E96948">
          <w:fldChar w:fldCharType="end"/>
        </w:r>
      </w:ins>
      <w:ins w:id="4452" w:author="Windows User" w:date="2018-11-01T15:46:00Z">
        <w:del w:id="4453" w:author="Nicholas Weatherley" w:date="2019-03-04T21:03:00Z">
          <w:r w:rsidR="00743FFA" w:rsidDel="00E96948">
            <w:fldChar w:fldCharType="begin"/>
          </w:r>
          <w:r w:rsidR="00743FFA" w:rsidDel="00E96948">
            <w:delInstrText xml:space="preserve"> STYLEREF 1 \s </w:delInstrText>
          </w:r>
        </w:del>
      </w:ins>
      <w:del w:id="4454" w:author="Nicholas Weatherley" w:date="2019-03-04T21:03:00Z">
        <w:r w:rsidR="00743FFA" w:rsidDel="00E96948">
          <w:fldChar w:fldCharType="separate"/>
        </w:r>
        <w:r w:rsidR="0024585E" w:rsidDel="00E96948">
          <w:rPr>
            <w:noProof/>
          </w:rPr>
          <w:delText>4</w:delText>
        </w:r>
      </w:del>
      <w:ins w:id="4455" w:author="Windows User" w:date="2018-11-01T15:46:00Z">
        <w:del w:id="445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457" w:author="Nicholas Weatherley" w:date="2019-03-04T21:03:00Z">
        <w:r w:rsidR="00743FFA" w:rsidDel="00E96948">
          <w:fldChar w:fldCharType="end"/>
        </w:r>
      </w:del>
      <w:moveTo w:id="4458" w:author="Windows User" w:date="2018-10-30T14:13:00Z">
        <w:del w:id="4459" w:author="Windows User" w:date="2018-10-31T10:47:00Z">
          <w:r w:rsidDel="001970C7">
            <w:fldChar w:fldCharType="begin"/>
          </w:r>
          <w:r w:rsidDel="001970C7">
            <w:delInstrText xml:space="preserve"> STYLEREF 1 \s </w:delInstrText>
          </w:r>
          <w:r w:rsidDel="001970C7">
            <w:fldChar w:fldCharType="separate"/>
          </w:r>
          <w:r w:rsidDel="001970C7">
            <w:rPr>
              <w:noProof/>
            </w:rPr>
            <w:delText>4</w:delText>
          </w:r>
          <w:r w:rsidDel="001970C7">
            <w:fldChar w:fldCharType="end"/>
          </w:r>
          <w:r w:rsidDel="001970C7">
            <w:delText>.</w:delText>
          </w:r>
          <w:r w:rsidDel="001970C7">
            <w:fldChar w:fldCharType="begin"/>
          </w:r>
          <w:r w:rsidDel="001970C7">
            <w:delInstrText xml:space="preserve"> SEQ Table \* ARABIC \s 1 </w:delInstrText>
          </w:r>
          <w:r w:rsidDel="001970C7">
            <w:fldChar w:fldCharType="separate"/>
          </w:r>
          <w:r w:rsidDel="001970C7">
            <w:rPr>
              <w:noProof/>
            </w:rPr>
            <w:delText>6</w:delText>
          </w:r>
          <w:r w:rsidDel="001970C7">
            <w:fldChar w:fldCharType="end"/>
          </w:r>
        </w:del>
        <w:r>
          <w:t>: Primary outcome analysis for baseline ventilation metrics</w:t>
        </w:r>
      </w:moveTo>
      <w:bookmarkEnd w:id="4447"/>
    </w:p>
    <w:tbl>
      <w:tblPr>
        <w:tblStyle w:val="ListTable3"/>
        <w:tblW w:w="0" w:type="auto"/>
        <w:tblLook w:val="04A0" w:firstRow="1" w:lastRow="0" w:firstColumn="1" w:lastColumn="0" w:noHBand="0" w:noVBand="1"/>
      </w:tblPr>
      <w:tblGrid>
        <w:gridCol w:w="2374"/>
        <w:gridCol w:w="2375"/>
        <w:gridCol w:w="2375"/>
        <w:gridCol w:w="2375"/>
      </w:tblGrid>
      <w:tr w:rsidR="0087790A" w14:paraId="3B9D03E5" w14:textId="77777777" w:rsidTr="00846C94">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2374" w:type="dxa"/>
          </w:tcPr>
          <w:p w14:paraId="55FD258F" w14:textId="77777777" w:rsidR="0087790A" w:rsidRDefault="0087790A" w:rsidP="00846C94">
            <w:pPr>
              <w:jc w:val="center"/>
            </w:pPr>
            <w:moveTo w:id="4460" w:author="Windows User" w:date="2018-10-30T14:13:00Z">
              <w:r w:rsidRPr="00765009">
                <w:rPr>
                  <w:vertAlign w:val="superscript"/>
                </w:rPr>
                <w:t>3</w:t>
              </w:r>
              <w:r>
                <w:t>He Ventilation Metrics</w:t>
              </w:r>
            </w:moveTo>
          </w:p>
        </w:tc>
        <w:tc>
          <w:tcPr>
            <w:tcW w:w="2375" w:type="dxa"/>
          </w:tcPr>
          <w:p w14:paraId="6B96B770"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4461" w:author="Windows User" w:date="2018-10-30T14:13:00Z">
              <w:r w:rsidRPr="002E360C">
                <w:rPr>
                  <w:sz w:val="22"/>
                  <w:szCs w:val="22"/>
                </w:rPr>
                <w:t>Mean Value Event</w:t>
              </w:r>
            </w:moveTo>
          </w:p>
        </w:tc>
        <w:tc>
          <w:tcPr>
            <w:tcW w:w="2375" w:type="dxa"/>
          </w:tcPr>
          <w:p w14:paraId="10083163"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4462" w:author="Windows User" w:date="2018-10-30T14:13:00Z">
              <w:r w:rsidRPr="002E360C">
                <w:rPr>
                  <w:sz w:val="22"/>
                  <w:szCs w:val="22"/>
                </w:rPr>
                <w:t>Mean value no event</w:t>
              </w:r>
            </w:moveTo>
          </w:p>
        </w:tc>
        <w:tc>
          <w:tcPr>
            <w:tcW w:w="2375" w:type="dxa"/>
          </w:tcPr>
          <w:p w14:paraId="255B5372"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4463" w:author="Windows User" w:date="2018-10-30T14:13:00Z">
              <w:r>
                <w:rPr>
                  <w:sz w:val="22"/>
                  <w:szCs w:val="22"/>
                </w:rPr>
                <w:t xml:space="preserve">Mann- Whitney U test </w:t>
              </w:r>
              <w:r w:rsidRPr="002E360C">
                <w:rPr>
                  <w:sz w:val="22"/>
                  <w:szCs w:val="22"/>
                </w:rPr>
                <w:t>p-value</w:t>
              </w:r>
            </w:moveTo>
          </w:p>
        </w:tc>
      </w:tr>
      <w:tr w:rsidR="0087790A" w14:paraId="4174230C" w14:textId="77777777" w:rsidTr="00846C9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74" w:type="dxa"/>
          </w:tcPr>
          <w:p w14:paraId="11AB4CF9" w14:textId="77777777" w:rsidR="0087790A" w:rsidRPr="002E360C" w:rsidRDefault="0087790A" w:rsidP="00846C94">
            <w:pPr>
              <w:rPr>
                <w:sz w:val="22"/>
                <w:szCs w:val="22"/>
              </w:rPr>
            </w:pPr>
            <w:moveTo w:id="4464" w:author="Windows User" w:date="2018-10-30T14:13:00Z">
              <w:r>
                <w:rPr>
                  <w:sz w:val="22"/>
                  <w:szCs w:val="22"/>
                </w:rPr>
                <w:t>%Ventilated volume</w:t>
              </w:r>
            </w:moveTo>
          </w:p>
        </w:tc>
        <w:tc>
          <w:tcPr>
            <w:tcW w:w="2375" w:type="dxa"/>
          </w:tcPr>
          <w:p w14:paraId="73B4ABB2"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4465" w:author="Windows User" w:date="2018-10-30T14:13:00Z">
              <w:r>
                <w:rPr>
                  <w:sz w:val="22"/>
                  <w:szCs w:val="22"/>
                </w:rPr>
                <w:t>91.5</w:t>
              </w:r>
            </w:moveTo>
          </w:p>
        </w:tc>
        <w:tc>
          <w:tcPr>
            <w:tcW w:w="2375" w:type="dxa"/>
          </w:tcPr>
          <w:p w14:paraId="752BB130"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4466" w:author="Windows User" w:date="2018-10-30T14:13:00Z">
              <w:r>
                <w:rPr>
                  <w:sz w:val="22"/>
                  <w:szCs w:val="22"/>
                </w:rPr>
                <w:t>95.8</w:t>
              </w:r>
            </w:moveTo>
          </w:p>
        </w:tc>
        <w:tc>
          <w:tcPr>
            <w:tcW w:w="2375" w:type="dxa"/>
          </w:tcPr>
          <w:p w14:paraId="28398370" w14:textId="77777777" w:rsidR="0087790A" w:rsidRPr="00517B06" w:rsidRDefault="0087790A" w:rsidP="00846C94">
            <w:pPr>
              <w:jc w:val="center"/>
              <w:cnfStyle w:val="000000100000" w:firstRow="0" w:lastRow="0" w:firstColumn="0" w:lastColumn="0" w:oddVBand="0" w:evenVBand="0" w:oddHBand="1" w:evenHBand="0" w:firstRowFirstColumn="0" w:firstRowLastColumn="0" w:lastRowFirstColumn="0" w:lastRowLastColumn="0"/>
              <w:rPr>
                <w:b/>
                <w:sz w:val="22"/>
                <w:szCs w:val="22"/>
              </w:rPr>
            </w:pPr>
            <w:moveTo w:id="4467" w:author="Windows User" w:date="2018-10-30T14:13:00Z">
              <w:r>
                <w:rPr>
                  <w:b/>
                  <w:sz w:val="22"/>
                  <w:szCs w:val="22"/>
                </w:rPr>
                <w:t>0.122</w:t>
              </w:r>
            </w:moveTo>
          </w:p>
        </w:tc>
      </w:tr>
      <w:tr w:rsidR="0087790A" w14:paraId="591FF30D" w14:textId="77777777" w:rsidTr="00846C94">
        <w:trPr>
          <w:cantSplit/>
        </w:trPr>
        <w:tc>
          <w:tcPr>
            <w:cnfStyle w:val="001000000000" w:firstRow="0" w:lastRow="0" w:firstColumn="1" w:lastColumn="0" w:oddVBand="0" w:evenVBand="0" w:oddHBand="0" w:evenHBand="0" w:firstRowFirstColumn="0" w:firstRowLastColumn="0" w:lastRowFirstColumn="0" w:lastRowLastColumn="0"/>
            <w:tcW w:w="2374" w:type="dxa"/>
          </w:tcPr>
          <w:p w14:paraId="1F716884" w14:textId="77777777" w:rsidR="0087790A" w:rsidRPr="002E360C" w:rsidRDefault="0087790A" w:rsidP="00846C94">
            <w:pPr>
              <w:rPr>
                <w:sz w:val="22"/>
                <w:szCs w:val="22"/>
              </w:rPr>
            </w:pPr>
            <w:moveTo w:id="4468" w:author="Windows User" w:date="2018-10-30T14:13:00Z">
              <w:r>
                <w:rPr>
                  <w:sz w:val="22"/>
                  <w:szCs w:val="22"/>
                </w:rPr>
                <w:t>Ventilation CV</w:t>
              </w:r>
            </w:moveTo>
          </w:p>
        </w:tc>
        <w:tc>
          <w:tcPr>
            <w:tcW w:w="2375" w:type="dxa"/>
          </w:tcPr>
          <w:p w14:paraId="5CC34BAB"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sz w:val="22"/>
                <w:szCs w:val="22"/>
              </w:rPr>
            </w:pPr>
            <w:moveTo w:id="4469" w:author="Windows User" w:date="2018-10-30T14:13:00Z">
              <w:r>
                <w:rPr>
                  <w:sz w:val="22"/>
                  <w:szCs w:val="22"/>
                </w:rPr>
                <w:t>12.11</w:t>
              </w:r>
            </w:moveTo>
          </w:p>
        </w:tc>
        <w:tc>
          <w:tcPr>
            <w:tcW w:w="2375" w:type="dxa"/>
          </w:tcPr>
          <w:p w14:paraId="4B3AD668"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sz w:val="22"/>
                <w:szCs w:val="22"/>
              </w:rPr>
            </w:pPr>
            <w:moveTo w:id="4470" w:author="Windows User" w:date="2018-10-30T14:13:00Z">
              <w:r>
                <w:rPr>
                  <w:sz w:val="22"/>
                  <w:szCs w:val="22"/>
                </w:rPr>
                <w:t>11.6</w:t>
              </w:r>
            </w:moveTo>
          </w:p>
        </w:tc>
        <w:tc>
          <w:tcPr>
            <w:tcW w:w="2375" w:type="dxa"/>
          </w:tcPr>
          <w:p w14:paraId="2B403437" w14:textId="77777777" w:rsidR="0087790A" w:rsidRPr="00517B06" w:rsidRDefault="0087790A" w:rsidP="00846C94">
            <w:pPr>
              <w:jc w:val="center"/>
              <w:cnfStyle w:val="000000000000" w:firstRow="0" w:lastRow="0" w:firstColumn="0" w:lastColumn="0" w:oddVBand="0" w:evenVBand="0" w:oddHBand="0" w:evenHBand="0" w:firstRowFirstColumn="0" w:firstRowLastColumn="0" w:lastRowFirstColumn="0" w:lastRowLastColumn="0"/>
              <w:rPr>
                <w:b/>
                <w:sz w:val="22"/>
                <w:szCs w:val="22"/>
              </w:rPr>
            </w:pPr>
            <w:moveTo w:id="4471" w:author="Windows User" w:date="2018-10-30T14:13:00Z">
              <w:r>
                <w:rPr>
                  <w:b/>
                  <w:sz w:val="22"/>
                  <w:szCs w:val="22"/>
                </w:rPr>
                <w:t>0.408</w:t>
              </w:r>
            </w:moveTo>
          </w:p>
        </w:tc>
      </w:tr>
    </w:tbl>
    <w:p w14:paraId="39BC2818" w14:textId="77777777" w:rsidR="0087790A" w:rsidRPr="00502E65" w:rsidDel="0087790A" w:rsidRDefault="0087790A" w:rsidP="0087790A">
      <w:pPr>
        <w:pStyle w:val="Aftertable"/>
        <w:rPr>
          <w:del w:id="4472" w:author="Windows User" w:date="2018-10-30T14:13:00Z"/>
        </w:rPr>
      </w:pPr>
      <w:moveTo w:id="4473" w:author="Windows User" w:date="2018-10-30T14:13:00Z">
        <w:r>
          <w:t>CV: coefficient of variation</w:t>
        </w:r>
      </w:moveTo>
    </w:p>
    <w:moveToRangeEnd w:id="4441"/>
    <w:p w14:paraId="63AC4D76" w14:textId="77777777" w:rsidR="0087790A" w:rsidRDefault="0087790A">
      <w:pPr>
        <w:pStyle w:val="Aftertable"/>
        <w:rPr>
          <w:ins w:id="4474" w:author="Windows User" w:date="2018-10-30T14:13:00Z"/>
        </w:rPr>
        <w:pPrChange w:id="4475" w:author="Windows User" w:date="2018-10-30T14:13:00Z">
          <w:pPr>
            <w:pStyle w:val="Heading3"/>
          </w:pPr>
        </w:pPrChange>
      </w:pPr>
    </w:p>
    <w:p w14:paraId="586D0DA0" w14:textId="653CAC56" w:rsidR="00B77638" w:rsidRDefault="00750099" w:rsidP="00606D33">
      <w:pPr>
        <w:pStyle w:val="Heading3"/>
      </w:pPr>
      <w:r>
        <w:t>Summ</w:t>
      </w:r>
      <w:r w:rsidR="000B3A08">
        <w:t xml:space="preserve">ary </w:t>
      </w:r>
      <w:r w:rsidR="00401593">
        <w:t xml:space="preserve">Ventilation </w:t>
      </w:r>
      <w:r w:rsidR="000B3A08">
        <w:t>O</w:t>
      </w:r>
      <w:r w:rsidR="001B7A33">
        <w:t>utcome Metrics</w:t>
      </w:r>
    </w:p>
    <w:p w14:paraId="6AB0A709" w14:textId="77777777" w:rsidR="00B77638" w:rsidRDefault="00B77638" w:rsidP="00B77638">
      <w:pPr>
        <w:pStyle w:val="Heading4"/>
      </w:pPr>
      <w:r>
        <w:t>Primary Ventilation Outcomes</w:t>
      </w:r>
    </w:p>
    <w:p w14:paraId="16050466" w14:textId="47E18D37" w:rsidR="00606D33" w:rsidRPr="00606D33" w:rsidRDefault="007D65AA" w:rsidP="00606D33">
      <w:r>
        <w:t xml:space="preserve">The summary outcome metrics of </w:t>
      </w:r>
      <w:r w:rsidR="002E73DE">
        <w:t>%VV</w:t>
      </w:r>
      <w:r w:rsidR="00895CA9">
        <w:t xml:space="preserve"> and C</w:t>
      </w:r>
      <w:r>
        <w:t>V for each visit are given in</w:t>
      </w:r>
      <w:r w:rsidR="000303A8">
        <w:t xml:space="preserve"> Table</w:t>
      </w:r>
      <w:r>
        <w:t xml:space="preserve"> </w:t>
      </w:r>
      <w:r w:rsidR="00CF131E">
        <w:t>4.</w:t>
      </w:r>
      <w:del w:id="4476" w:author="Windows User" w:date="2018-11-02T11:01:00Z">
        <w:r w:rsidR="00CF131E" w:rsidDel="000C4364">
          <w:delText>1</w:delText>
        </w:r>
      </w:del>
      <w:ins w:id="4477" w:author="Windows User" w:date="2018-11-02T11:01:00Z">
        <w:r w:rsidR="000C4364">
          <w:t>2</w:t>
        </w:r>
      </w:ins>
      <w:r w:rsidR="00CF131E">
        <w:t xml:space="preserve">. </w:t>
      </w:r>
    </w:p>
    <w:p w14:paraId="598687C2" w14:textId="3DCF6265" w:rsidR="00C65553" w:rsidRDefault="00C65553" w:rsidP="00FB0DC9">
      <w:pPr>
        <w:pStyle w:val="TableTitle0"/>
      </w:pPr>
      <w:bookmarkStart w:id="4478" w:name="_Toc3145494"/>
      <w:r>
        <w:t xml:space="preserve">Table </w:t>
      </w:r>
      <w:ins w:id="4479"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48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481" w:author="Nicholas Weatherley" w:date="2019-03-04T21:03:00Z">
        <w:r w:rsidR="00E96948">
          <w:rPr>
            <w:noProof/>
          </w:rPr>
          <w:t>2</w:t>
        </w:r>
        <w:r w:rsidR="00E96948">
          <w:fldChar w:fldCharType="end"/>
        </w:r>
      </w:ins>
      <w:ins w:id="4482" w:author="Windows User" w:date="2018-11-01T15:46:00Z">
        <w:del w:id="4483" w:author="Nicholas Weatherley" w:date="2019-03-04T21:03:00Z">
          <w:r w:rsidR="00743FFA" w:rsidDel="00E96948">
            <w:fldChar w:fldCharType="begin"/>
          </w:r>
          <w:r w:rsidR="00743FFA" w:rsidDel="00E96948">
            <w:delInstrText xml:space="preserve"> STYLEREF 1 \s </w:delInstrText>
          </w:r>
        </w:del>
      </w:ins>
      <w:del w:id="4484" w:author="Nicholas Weatherley" w:date="2019-03-04T21:03:00Z">
        <w:r w:rsidR="00743FFA" w:rsidDel="00E96948">
          <w:fldChar w:fldCharType="separate"/>
        </w:r>
        <w:r w:rsidR="0024585E" w:rsidDel="00E96948">
          <w:rPr>
            <w:noProof/>
          </w:rPr>
          <w:delText>4</w:delText>
        </w:r>
      </w:del>
      <w:ins w:id="4485" w:author="Windows User" w:date="2018-11-01T15:46:00Z">
        <w:del w:id="448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487" w:author="Nicholas Weatherley" w:date="2019-03-04T21:03:00Z">
        <w:r w:rsidR="00743FFA" w:rsidDel="00E96948">
          <w:fldChar w:fldCharType="end"/>
        </w:r>
      </w:del>
      <w:del w:id="448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t>:</w:t>
      </w:r>
      <w:r w:rsidR="00FB0DC9">
        <w:t xml:space="preserve"> </w:t>
      </w:r>
      <w:r w:rsidR="00730D9B">
        <w:t>Summary ventilation metrics</w:t>
      </w:r>
      <w:bookmarkEnd w:id="4478"/>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588"/>
        <w:gridCol w:w="1587"/>
        <w:gridCol w:w="1592"/>
        <w:gridCol w:w="1574"/>
        <w:gridCol w:w="1574"/>
        <w:gridCol w:w="1574"/>
      </w:tblGrid>
      <w:tr w:rsidR="00CF7E04" w14:paraId="1FACC6BA" w14:textId="77777777" w:rsidTr="00007F6A">
        <w:tc>
          <w:tcPr>
            <w:tcW w:w="1618" w:type="dxa"/>
            <w:shd w:val="clear" w:color="auto" w:fill="000000"/>
          </w:tcPr>
          <w:p w14:paraId="1912FAFD" w14:textId="77777777" w:rsidR="00CF7E04" w:rsidRPr="00007F6A" w:rsidRDefault="00E119AB" w:rsidP="00007F6A">
            <w:pPr>
              <w:jc w:val="center"/>
              <w:rPr>
                <w:b/>
                <w:bCs/>
                <w:color w:val="FFFFFF"/>
              </w:rPr>
            </w:pPr>
            <w:r w:rsidRPr="00007F6A">
              <w:rPr>
                <w:b/>
                <w:bCs/>
                <w:color w:val="FFFFFF"/>
              </w:rPr>
              <w:t>Visit</w:t>
            </w:r>
          </w:p>
        </w:tc>
        <w:tc>
          <w:tcPr>
            <w:tcW w:w="1619" w:type="dxa"/>
            <w:tcBorders>
              <w:top w:val="single" w:sz="8" w:space="0" w:color="000000"/>
              <w:bottom w:val="single" w:sz="4" w:space="0" w:color="auto"/>
            </w:tcBorders>
            <w:shd w:val="clear" w:color="auto" w:fill="000000"/>
          </w:tcPr>
          <w:p w14:paraId="083389C4" w14:textId="77777777" w:rsidR="00CF7E04" w:rsidRPr="00007F6A" w:rsidRDefault="00E119AB" w:rsidP="00007F6A">
            <w:pPr>
              <w:jc w:val="center"/>
              <w:rPr>
                <w:b/>
                <w:bCs/>
                <w:color w:val="FFFFFF"/>
              </w:rPr>
            </w:pPr>
            <w:r w:rsidRPr="00007F6A">
              <w:rPr>
                <w:b/>
                <w:bCs/>
                <w:color w:val="FFFFFF"/>
              </w:rPr>
              <w:t>Metric</w:t>
            </w:r>
          </w:p>
        </w:tc>
        <w:tc>
          <w:tcPr>
            <w:tcW w:w="1619" w:type="dxa"/>
            <w:tcBorders>
              <w:top w:val="single" w:sz="8" w:space="0" w:color="000000"/>
              <w:bottom w:val="single" w:sz="4" w:space="0" w:color="auto"/>
            </w:tcBorders>
            <w:shd w:val="clear" w:color="auto" w:fill="000000"/>
          </w:tcPr>
          <w:p w14:paraId="3C38CD1D" w14:textId="77777777" w:rsidR="00CF7E04" w:rsidRPr="00007F6A" w:rsidRDefault="00E119AB" w:rsidP="00007F6A">
            <w:pPr>
              <w:jc w:val="center"/>
              <w:rPr>
                <w:b/>
                <w:bCs/>
                <w:color w:val="FFFFFF"/>
              </w:rPr>
            </w:pPr>
            <w:r w:rsidRPr="00007F6A">
              <w:rPr>
                <w:b/>
                <w:bCs/>
                <w:color w:val="FFFFFF"/>
              </w:rPr>
              <w:t>Median</w:t>
            </w:r>
          </w:p>
        </w:tc>
        <w:tc>
          <w:tcPr>
            <w:tcW w:w="1619" w:type="dxa"/>
            <w:tcBorders>
              <w:top w:val="single" w:sz="8" w:space="0" w:color="000000"/>
              <w:bottom w:val="single" w:sz="4" w:space="0" w:color="auto"/>
            </w:tcBorders>
            <w:shd w:val="clear" w:color="auto" w:fill="000000"/>
          </w:tcPr>
          <w:p w14:paraId="6A21B21E" w14:textId="77777777" w:rsidR="00CF7E04" w:rsidRPr="00007F6A" w:rsidRDefault="00E119AB" w:rsidP="00007F6A">
            <w:pPr>
              <w:jc w:val="center"/>
              <w:rPr>
                <w:b/>
                <w:bCs/>
                <w:color w:val="FFFFFF"/>
              </w:rPr>
            </w:pPr>
            <w:r w:rsidRPr="00007F6A">
              <w:rPr>
                <w:b/>
                <w:bCs/>
                <w:color w:val="FFFFFF"/>
              </w:rPr>
              <w:t>IQR</w:t>
            </w:r>
          </w:p>
        </w:tc>
        <w:tc>
          <w:tcPr>
            <w:tcW w:w="1619" w:type="dxa"/>
            <w:tcBorders>
              <w:top w:val="single" w:sz="8" w:space="0" w:color="000000"/>
              <w:bottom w:val="single" w:sz="4" w:space="0" w:color="auto"/>
            </w:tcBorders>
            <w:shd w:val="clear" w:color="auto" w:fill="000000"/>
          </w:tcPr>
          <w:p w14:paraId="29BB07E9" w14:textId="77777777" w:rsidR="00CF7E04" w:rsidRPr="00007F6A" w:rsidRDefault="00E119AB" w:rsidP="00007F6A">
            <w:pPr>
              <w:jc w:val="center"/>
              <w:rPr>
                <w:b/>
                <w:bCs/>
                <w:color w:val="FFFFFF"/>
              </w:rPr>
            </w:pPr>
            <w:r w:rsidRPr="00007F6A">
              <w:rPr>
                <w:b/>
                <w:bCs/>
                <w:color w:val="FFFFFF"/>
              </w:rPr>
              <w:t>Min</w:t>
            </w:r>
          </w:p>
        </w:tc>
        <w:tc>
          <w:tcPr>
            <w:tcW w:w="1619" w:type="dxa"/>
            <w:tcBorders>
              <w:top w:val="single" w:sz="8" w:space="0" w:color="000000"/>
              <w:bottom w:val="single" w:sz="4" w:space="0" w:color="auto"/>
            </w:tcBorders>
            <w:shd w:val="clear" w:color="auto" w:fill="000000"/>
          </w:tcPr>
          <w:p w14:paraId="072B356A" w14:textId="77777777" w:rsidR="00CF7E04" w:rsidRPr="00007F6A" w:rsidRDefault="00E119AB" w:rsidP="00007F6A">
            <w:pPr>
              <w:jc w:val="center"/>
              <w:rPr>
                <w:b/>
                <w:bCs/>
                <w:color w:val="FFFFFF"/>
              </w:rPr>
            </w:pPr>
            <w:r w:rsidRPr="00007F6A">
              <w:rPr>
                <w:b/>
                <w:bCs/>
                <w:color w:val="FFFFFF"/>
              </w:rPr>
              <w:t>Max</w:t>
            </w:r>
          </w:p>
        </w:tc>
      </w:tr>
      <w:tr w:rsidR="00EF6775" w14:paraId="49FFCEC8" w14:textId="77777777" w:rsidTr="00007F6A">
        <w:tc>
          <w:tcPr>
            <w:tcW w:w="1618" w:type="dxa"/>
            <w:vMerge w:val="restart"/>
            <w:tcBorders>
              <w:top w:val="single" w:sz="8" w:space="0" w:color="000000"/>
              <w:left w:val="single" w:sz="8" w:space="0" w:color="000000"/>
              <w:bottom w:val="single" w:sz="8" w:space="0" w:color="000000"/>
            </w:tcBorders>
            <w:shd w:val="clear" w:color="auto" w:fill="auto"/>
          </w:tcPr>
          <w:p w14:paraId="42508F48" w14:textId="77777777" w:rsidR="00EF6775" w:rsidRPr="00007F6A" w:rsidRDefault="00EF6775" w:rsidP="00007F6A">
            <w:pPr>
              <w:jc w:val="center"/>
              <w:rPr>
                <w:b/>
                <w:bCs/>
              </w:rPr>
            </w:pPr>
            <w:r w:rsidRPr="00007F6A">
              <w:rPr>
                <w:b/>
                <w:bCs/>
              </w:rPr>
              <w:t>Visit 1</w:t>
            </w:r>
          </w:p>
          <w:p w14:paraId="2795A276" w14:textId="77777777" w:rsidR="00FF745F" w:rsidRPr="00007F6A" w:rsidRDefault="00FF745F" w:rsidP="00007F6A">
            <w:pPr>
              <w:jc w:val="center"/>
              <w:rPr>
                <w:b/>
                <w:bCs/>
              </w:rPr>
            </w:pPr>
            <w:r w:rsidRPr="00007F6A">
              <w:rPr>
                <w:b/>
                <w:bCs/>
              </w:rPr>
              <w:t>(n=18)</w:t>
            </w:r>
          </w:p>
        </w:tc>
        <w:tc>
          <w:tcPr>
            <w:tcW w:w="1619" w:type="dxa"/>
            <w:tcBorders>
              <w:top w:val="single" w:sz="4" w:space="0" w:color="auto"/>
              <w:bottom w:val="nil"/>
            </w:tcBorders>
            <w:shd w:val="clear" w:color="auto" w:fill="auto"/>
          </w:tcPr>
          <w:p w14:paraId="32865286" w14:textId="77777777" w:rsidR="00EF6775" w:rsidRDefault="002E73DE" w:rsidP="00007F6A">
            <w:pPr>
              <w:jc w:val="center"/>
            </w:pPr>
            <w:r>
              <w:t>%VV</w:t>
            </w:r>
          </w:p>
        </w:tc>
        <w:tc>
          <w:tcPr>
            <w:tcW w:w="1619" w:type="dxa"/>
            <w:tcBorders>
              <w:top w:val="single" w:sz="4" w:space="0" w:color="auto"/>
              <w:bottom w:val="nil"/>
            </w:tcBorders>
            <w:shd w:val="clear" w:color="auto" w:fill="auto"/>
          </w:tcPr>
          <w:p w14:paraId="6618A75C" w14:textId="77777777" w:rsidR="00EF6775" w:rsidRDefault="00170BF2" w:rsidP="00007F6A">
            <w:pPr>
              <w:jc w:val="center"/>
            </w:pPr>
            <w:r>
              <w:t>92.4</w:t>
            </w:r>
          </w:p>
        </w:tc>
        <w:tc>
          <w:tcPr>
            <w:tcW w:w="1619" w:type="dxa"/>
            <w:tcBorders>
              <w:top w:val="single" w:sz="4" w:space="0" w:color="auto"/>
              <w:bottom w:val="nil"/>
            </w:tcBorders>
            <w:shd w:val="clear" w:color="auto" w:fill="auto"/>
          </w:tcPr>
          <w:p w14:paraId="5AD9559A" w14:textId="77777777" w:rsidR="00EF6775" w:rsidRDefault="00170BF2" w:rsidP="00007F6A">
            <w:pPr>
              <w:jc w:val="center"/>
            </w:pPr>
            <w:r>
              <w:t>88.2 - 95.7</w:t>
            </w:r>
          </w:p>
        </w:tc>
        <w:tc>
          <w:tcPr>
            <w:tcW w:w="1619" w:type="dxa"/>
            <w:tcBorders>
              <w:top w:val="single" w:sz="4" w:space="0" w:color="auto"/>
              <w:bottom w:val="nil"/>
            </w:tcBorders>
            <w:shd w:val="clear" w:color="auto" w:fill="auto"/>
          </w:tcPr>
          <w:p w14:paraId="5EB5E556" w14:textId="77777777" w:rsidR="00EF6775" w:rsidRDefault="00170BF2" w:rsidP="00007F6A">
            <w:pPr>
              <w:jc w:val="center"/>
            </w:pPr>
            <w:r>
              <w:t>76.9</w:t>
            </w:r>
          </w:p>
        </w:tc>
        <w:tc>
          <w:tcPr>
            <w:tcW w:w="1619" w:type="dxa"/>
            <w:tcBorders>
              <w:top w:val="single" w:sz="4" w:space="0" w:color="auto"/>
              <w:bottom w:val="nil"/>
              <w:right w:val="single" w:sz="4" w:space="0" w:color="auto"/>
            </w:tcBorders>
            <w:shd w:val="clear" w:color="auto" w:fill="auto"/>
          </w:tcPr>
          <w:p w14:paraId="032BFFC5" w14:textId="77777777" w:rsidR="00EF6775" w:rsidRDefault="00170BF2" w:rsidP="00007F6A">
            <w:pPr>
              <w:jc w:val="center"/>
            </w:pPr>
            <w:r>
              <w:t>99.5</w:t>
            </w:r>
          </w:p>
        </w:tc>
      </w:tr>
      <w:tr w:rsidR="00EF6775" w14:paraId="200D73D8" w14:textId="77777777" w:rsidTr="00007F6A">
        <w:tc>
          <w:tcPr>
            <w:tcW w:w="1618" w:type="dxa"/>
            <w:vMerge/>
            <w:shd w:val="clear" w:color="auto" w:fill="auto"/>
          </w:tcPr>
          <w:p w14:paraId="75AC9A8F" w14:textId="77777777" w:rsidR="00EF6775" w:rsidRPr="00007F6A" w:rsidRDefault="00EF6775" w:rsidP="00007F6A">
            <w:pPr>
              <w:jc w:val="center"/>
              <w:rPr>
                <w:b/>
                <w:bCs/>
              </w:rPr>
            </w:pPr>
          </w:p>
        </w:tc>
        <w:tc>
          <w:tcPr>
            <w:tcW w:w="1619" w:type="dxa"/>
            <w:tcBorders>
              <w:top w:val="nil"/>
            </w:tcBorders>
            <w:shd w:val="clear" w:color="auto" w:fill="auto"/>
          </w:tcPr>
          <w:p w14:paraId="79B250DD" w14:textId="362441DC" w:rsidR="00EF6775" w:rsidRDefault="001B02A9" w:rsidP="00007F6A">
            <w:pPr>
              <w:jc w:val="center"/>
            </w:pPr>
            <w:r>
              <w:t>CV</w:t>
            </w:r>
          </w:p>
        </w:tc>
        <w:tc>
          <w:tcPr>
            <w:tcW w:w="1619" w:type="dxa"/>
            <w:tcBorders>
              <w:top w:val="nil"/>
            </w:tcBorders>
            <w:shd w:val="clear" w:color="auto" w:fill="auto"/>
          </w:tcPr>
          <w:p w14:paraId="48D5244C" w14:textId="77777777" w:rsidR="00EF6775" w:rsidRDefault="005E0E82" w:rsidP="00007F6A">
            <w:pPr>
              <w:jc w:val="center"/>
            </w:pPr>
            <w:r>
              <w:t>11.8</w:t>
            </w:r>
          </w:p>
        </w:tc>
        <w:tc>
          <w:tcPr>
            <w:tcW w:w="1619" w:type="dxa"/>
            <w:tcBorders>
              <w:top w:val="nil"/>
            </w:tcBorders>
            <w:shd w:val="clear" w:color="auto" w:fill="auto"/>
          </w:tcPr>
          <w:p w14:paraId="33DE54BF" w14:textId="77777777" w:rsidR="00EF6775" w:rsidRDefault="005E0E82" w:rsidP="00007F6A">
            <w:pPr>
              <w:jc w:val="center"/>
            </w:pPr>
            <w:r>
              <w:t>10.2 – 12.8</w:t>
            </w:r>
          </w:p>
        </w:tc>
        <w:tc>
          <w:tcPr>
            <w:tcW w:w="1619" w:type="dxa"/>
            <w:tcBorders>
              <w:top w:val="nil"/>
            </w:tcBorders>
            <w:shd w:val="clear" w:color="auto" w:fill="auto"/>
          </w:tcPr>
          <w:p w14:paraId="7365F4C2" w14:textId="77777777" w:rsidR="00EF6775" w:rsidRDefault="005E0E82" w:rsidP="00007F6A">
            <w:pPr>
              <w:jc w:val="center"/>
            </w:pPr>
            <w:r>
              <w:t>8.4</w:t>
            </w:r>
          </w:p>
        </w:tc>
        <w:tc>
          <w:tcPr>
            <w:tcW w:w="1619" w:type="dxa"/>
            <w:tcBorders>
              <w:top w:val="nil"/>
              <w:right w:val="single" w:sz="4" w:space="0" w:color="auto"/>
            </w:tcBorders>
            <w:shd w:val="clear" w:color="auto" w:fill="auto"/>
          </w:tcPr>
          <w:p w14:paraId="296B9A5C" w14:textId="77777777" w:rsidR="00EF6775" w:rsidRDefault="005E0E82" w:rsidP="00007F6A">
            <w:pPr>
              <w:jc w:val="center"/>
            </w:pPr>
            <w:r>
              <w:t>15.4</w:t>
            </w:r>
          </w:p>
        </w:tc>
      </w:tr>
      <w:tr w:rsidR="004A05A6" w14:paraId="1F4521EF" w14:textId="77777777" w:rsidTr="00007F6A">
        <w:tc>
          <w:tcPr>
            <w:tcW w:w="1618" w:type="dxa"/>
            <w:vMerge w:val="restart"/>
            <w:tcBorders>
              <w:top w:val="single" w:sz="8" w:space="0" w:color="000000"/>
              <w:left w:val="single" w:sz="8" w:space="0" w:color="000000"/>
              <w:bottom w:val="single" w:sz="8" w:space="0" w:color="000000"/>
            </w:tcBorders>
            <w:shd w:val="clear" w:color="auto" w:fill="auto"/>
          </w:tcPr>
          <w:p w14:paraId="3F21F6B1" w14:textId="77777777" w:rsidR="004A05A6" w:rsidRPr="00007F6A" w:rsidRDefault="004A05A6" w:rsidP="00007F6A">
            <w:pPr>
              <w:jc w:val="center"/>
              <w:rPr>
                <w:b/>
                <w:bCs/>
              </w:rPr>
            </w:pPr>
            <w:r w:rsidRPr="00007F6A">
              <w:rPr>
                <w:b/>
                <w:bCs/>
              </w:rPr>
              <w:t>Visit 2</w:t>
            </w:r>
          </w:p>
          <w:p w14:paraId="1501BA3F" w14:textId="77777777" w:rsidR="00FF745F" w:rsidRPr="00007F6A" w:rsidRDefault="00FF745F" w:rsidP="00007F6A">
            <w:pPr>
              <w:jc w:val="center"/>
              <w:rPr>
                <w:b/>
                <w:bCs/>
              </w:rPr>
            </w:pPr>
            <w:r w:rsidRPr="00007F6A">
              <w:rPr>
                <w:b/>
                <w:bCs/>
              </w:rPr>
              <w:t>(n=14)</w:t>
            </w:r>
          </w:p>
        </w:tc>
        <w:tc>
          <w:tcPr>
            <w:tcW w:w="1619" w:type="dxa"/>
            <w:tcBorders>
              <w:top w:val="single" w:sz="8" w:space="0" w:color="000000"/>
              <w:bottom w:val="nil"/>
            </w:tcBorders>
            <w:shd w:val="clear" w:color="auto" w:fill="auto"/>
          </w:tcPr>
          <w:p w14:paraId="7E52C379" w14:textId="77777777" w:rsidR="004A05A6" w:rsidRDefault="002E73DE" w:rsidP="00007F6A">
            <w:pPr>
              <w:jc w:val="center"/>
            </w:pPr>
            <w:r>
              <w:t>%VV</w:t>
            </w:r>
          </w:p>
        </w:tc>
        <w:tc>
          <w:tcPr>
            <w:tcW w:w="1619" w:type="dxa"/>
            <w:tcBorders>
              <w:top w:val="single" w:sz="8" w:space="0" w:color="000000"/>
              <w:bottom w:val="nil"/>
            </w:tcBorders>
            <w:shd w:val="clear" w:color="auto" w:fill="auto"/>
          </w:tcPr>
          <w:p w14:paraId="4821E8D3" w14:textId="77777777" w:rsidR="004A05A6" w:rsidRDefault="00FA2C1B" w:rsidP="00007F6A">
            <w:pPr>
              <w:jc w:val="center"/>
            </w:pPr>
            <w:r>
              <w:t>96.4</w:t>
            </w:r>
          </w:p>
        </w:tc>
        <w:tc>
          <w:tcPr>
            <w:tcW w:w="1619" w:type="dxa"/>
            <w:tcBorders>
              <w:top w:val="single" w:sz="8" w:space="0" w:color="000000"/>
              <w:bottom w:val="nil"/>
            </w:tcBorders>
            <w:shd w:val="clear" w:color="auto" w:fill="auto"/>
          </w:tcPr>
          <w:p w14:paraId="57EDC7D5" w14:textId="77777777" w:rsidR="004A05A6" w:rsidRDefault="00FA2C1B" w:rsidP="00007F6A">
            <w:pPr>
              <w:jc w:val="center"/>
            </w:pPr>
            <w:r>
              <w:t>91.7 – 96.9</w:t>
            </w:r>
          </w:p>
        </w:tc>
        <w:tc>
          <w:tcPr>
            <w:tcW w:w="1619" w:type="dxa"/>
            <w:tcBorders>
              <w:top w:val="single" w:sz="8" w:space="0" w:color="000000"/>
              <w:bottom w:val="nil"/>
            </w:tcBorders>
            <w:shd w:val="clear" w:color="auto" w:fill="auto"/>
          </w:tcPr>
          <w:p w14:paraId="581826C5" w14:textId="77777777" w:rsidR="004A05A6" w:rsidRDefault="00FA2C1B" w:rsidP="00007F6A">
            <w:pPr>
              <w:jc w:val="center"/>
            </w:pPr>
            <w:r>
              <w:t>75.4</w:t>
            </w:r>
          </w:p>
        </w:tc>
        <w:tc>
          <w:tcPr>
            <w:tcW w:w="1619" w:type="dxa"/>
            <w:tcBorders>
              <w:top w:val="single" w:sz="8" w:space="0" w:color="000000"/>
              <w:bottom w:val="nil"/>
              <w:right w:val="single" w:sz="4" w:space="0" w:color="auto"/>
            </w:tcBorders>
            <w:shd w:val="clear" w:color="auto" w:fill="auto"/>
          </w:tcPr>
          <w:p w14:paraId="31943F17" w14:textId="77777777" w:rsidR="004A05A6" w:rsidRDefault="00FA2C1B" w:rsidP="00007F6A">
            <w:pPr>
              <w:jc w:val="center"/>
            </w:pPr>
            <w:r>
              <w:t>99.6</w:t>
            </w:r>
          </w:p>
        </w:tc>
      </w:tr>
      <w:tr w:rsidR="004A05A6" w14:paraId="55E3BEE6" w14:textId="77777777" w:rsidTr="00007F6A">
        <w:tc>
          <w:tcPr>
            <w:tcW w:w="1618" w:type="dxa"/>
            <w:vMerge/>
            <w:shd w:val="clear" w:color="auto" w:fill="auto"/>
          </w:tcPr>
          <w:p w14:paraId="3A3399BA" w14:textId="77777777" w:rsidR="004A05A6" w:rsidRPr="00007F6A" w:rsidRDefault="004A05A6" w:rsidP="00007F6A">
            <w:pPr>
              <w:jc w:val="center"/>
              <w:rPr>
                <w:b/>
                <w:bCs/>
              </w:rPr>
            </w:pPr>
          </w:p>
        </w:tc>
        <w:tc>
          <w:tcPr>
            <w:tcW w:w="1619" w:type="dxa"/>
            <w:tcBorders>
              <w:top w:val="nil"/>
              <w:bottom w:val="single" w:sz="4" w:space="0" w:color="auto"/>
            </w:tcBorders>
            <w:shd w:val="clear" w:color="auto" w:fill="auto"/>
          </w:tcPr>
          <w:p w14:paraId="689D4E7B" w14:textId="3EE281AA" w:rsidR="004A05A6" w:rsidRDefault="001B02A9" w:rsidP="00007F6A">
            <w:pPr>
              <w:jc w:val="center"/>
            </w:pPr>
            <w:r>
              <w:t>CV</w:t>
            </w:r>
          </w:p>
        </w:tc>
        <w:tc>
          <w:tcPr>
            <w:tcW w:w="1619" w:type="dxa"/>
            <w:tcBorders>
              <w:top w:val="nil"/>
              <w:bottom w:val="single" w:sz="4" w:space="0" w:color="auto"/>
            </w:tcBorders>
            <w:shd w:val="clear" w:color="auto" w:fill="auto"/>
          </w:tcPr>
          <w:p w14:paraId="75D8C3AF" w14:textId="77777777" w:rsidR="004A05A6" w:rsidRDefault="000E2042" w:rsidP="00007F6A">
            <w:pPr>
              <w:jc w:val="center"/>
            </w:pPr>
            <w:r>
              <w:t>10.4</w:t>
            </w:r>
          </w:p>
        </w:tc>
        <w:tc>
          <w:tcPr>
            <w:tcW w:w="1619" w:type="dxa"/>
            <w:tcBorders>
              <w:top w:val="nil"/>
              <w:bottom w:val="single" w:sz="4" w:space="0" w:color="auto"/>
            </w:tcBorders>
            <w:shd w:val="clear" w:color="auto" w:fill="auto"/>
          </w:tcPr>
          <w:p w14:paraId="17D80C35" w14:textId="77777777" w:rsidR="004A05A6" w:rsidRDefault="000E2042" w:rsidP="00007F6A">
            <w:pPr>
              <w:jc w:val="center"/>
            </w:pPr>
            <w:r>
              <w:t>9.4 – 12.1</w:t>
            </w:r>
          </w:p>
        </w:tc>
        <w:tc>
          <w:tcPr>
            <w:tcW w:w="1619" w:type="dxa"/>
            <w:tcBorders>
              <w:top w:val="nil"/>
              <w:bottom w:val="single" w:sz="4" w:space="0" w:color="auto"/>
            </w:tcBorders>
            <w:shd w:val="clear" w:color="auto" w:fill="auto"/>
          </w:tcPr>
          <w:p w14:paraId="56591C01" w14:textId="77777777" w:rsidR="004A05A6" w:rsidRDefault="000E2042" w:rsidP="00007F6A">
            <w:pPr>
              <w:jc w:val="center"/>
            </w:pPr>
            <w:r>
              <w:t>7.8</w:t>
            </w:r>
          </w:p>
        </w:tc>
        <w:tc>
          <w:tcPr>
            <w:tcW w:w="1619" w:type="dxa"/>
            <w:tcBorders>
              <w:top w:val="nil"/>
              <w:bottom w:val="single" w:sz="4" w:space="0" w:color="auto"/>
              <w:right w:val="single" w:sz="4" w:space="0" w:color="auto"/>
            </w:tcBorders>
            <w:shd w:val="clear" w:color="auto" w:fill="auto"/>
          </w:tcPr>
          <w:p w14:paraId="33942888" w14:textId="77777777" w:rsidR="004A05A6" w:rsidRDefault="000E2042" w:rsidP="00007F6A">
            <w:pPr>
              <w:jc w:val="center"/>
            </w:pPr>
            <w:r>
              <w:t>14.7</w:t>
            </w:r>
          </w:p>
        </w:tc>
      </w:tr>
      <w:tr w:rsidR="004A05A6" w14:paraId="63D2751B" w14:textId="77777777" w:rsidTr="00007F6A">
        <w:tc>
          <w:tcPr>
            <w:tcW w:w="1618" w:type="dxa"/>
            <w:vMerge w:val="restart"/>
            <w:tcBorders>
              <w:top w:val="single" w:sz="8" w:space="0" w:color="000000"/>
              <w:left w:val="single" w:sz="8" w:space="0" w:color="000000"/>
              <w:bottom w:val="single" w:sz="8" w:space="0" w:color="000000"/>
            </w:tcBorders>
            <w:shd w:val="clear" w:color="auto" w:fill="auto"/>
          </w:tcPr>
          <w:p w14:paraId="55154724" w14:textId="77777777" w:rsidR="004A05A6" w:rsidRDefault="004A05A6" w:rsidP="00007F6A">
            <w:pPr>
              <w:jc w:val="center"/>
              <w:rPr>
                <w:b/>
                <w:bCs/>
              </w:rPr>
            </w:pPr>
            <w:r w:rsidRPr="00007F6A">
              <w:rPr>
                <w:b/>
                <w:bCs/>
              </w:rPr>
              <w:t>Visit 3</w:t>
            </w:r>
          </w:p>
          <w:p w14:paraId="1D1F6110" w14:textId="4012BC47" w:rsidR="002D08C3" w:rsidRPr="00007F6A" w:rsidRDefault="002D08C3" w:rsidP="00007F6A">
            <w:pPr>
              <w:jc w:val="center"/>
              <w:rPr>
                <w:b/>
                <w:bCs/>
              </w:rPr>
            </w:pPr>
            <w:r>
              <w:rPr>
                <w:b/>
                <w:bCs/>
              </w:rPr>
              <w:t xml:space="preserve">(n = </w:t>
            </w:r>
            <w:r w:rsidR="008268A8">
              <w:rPr>
                <w:b/>
                <w:bCs/>
              </w:rPr>
              <w:t>9)</w:t>
            </w:r>
          </w:p>
        </w:tc>
        <w:tc>
          <w:tcPr>
            <w:tcW w:w="1619" w:type="dxa"/>
            <w:tcBorders>
              <w:top w:val="single" w:sz="4" w:space="0" w:color="auto"/>
              <w:bottom w:val="nil"/>
            </w:tcBorders>
            <w:shd w:val="clear" w:color="auto" w:fill="auto"/>
          </w:tcPr>
          <w:p w14:paraId="57DB5EAE" w14:textId="77777777" w:rsidR="004A05A6" w:rsidRDefault="002E73DE" w:rsidP="00007F6A">
            <w:pPr>
              <w:jc w:val="center"/>
            </w:pPr>
            <w:r>
              <w:t>%VV</w:t>
            </w:r>
          </w:p>
        </w:tc>
        <w:tc>
          <w:tcPr>
            <w:tcW w:w="1619" w:type="dxa"/>
            <w:tcBorders>
              <w:top w:val="single" w:sz="4" w:space="0" w:color="auto"/>
              <w:bottom w:val="nil"/>
            </w:tcBorders>
            <w:shd w:val="clear" w:color="auto" w:fill="auto"/>
          </w:tcPr>
          <w:p w14:paraId="15CC1813" w14:textId="34D21655" w:rsidR="004A05A6" w:rsidRDefault="00F64AE8" w:rsidP="00007F6A">
            <w:pPr>
              <w:jc w:val="center"/>
            </w:pPr>
            <w:r>
              <w:t>95.2</w:t>
            </w:r>
          </w:p>
        </w:tc>
        <w:tc>
          <w:tcPr>
            <w:tcW w:w="1619" w:type="dxa"/>
            <w:tcBorders>
              <w:top w:val="single" w:sz="4" w:space="0" w:color="auto"/>
              <w:bottom w:val="nil"/>
            </w:tcBorders>
            <w:shd w:val="clear" w:color="auto" w:fill="auto"/>
          </w:tcPr>
          <w:p w14:paraId="51C442BB" w14:textId="047FED60" w:rsidR="004A05A6" w:rsidRDefault="00F64AE8" w:rsidP="00007F6A">
            <w:pPr>
              <w:jc w:val="center"/>
            </w:pPr>
            <w:r>
              <w:t>91.1 – 98.5</w:t>
            </w:r>
          </w:p>
        </w:tc>
        <w:tc>
          <w:tcPr>
            <w:tcW w:w="1619" w:type="dxa"/>
            <w:tcBorders>
              <w:top w:val="single" w:sz="4" w:space="0" w:color="auto"/>
              <w:bottom w:val="nil"/>
            </w:tcBorders>
            <w:shd w:val="clear" w:color="auto" w:fill="auto"/>
          </w:tcPr>
          <w:p w14:paraId="7140D1C1" w14:textId="10360F9E" w:rsidR="004A05A6" w:rsidRDefault="00F64AE8" w:rsidP="00007F6A">
            <w:pPr>
              <w:jc w:val="center"/>
            </w:pPr>
            <w:r>
              <w:t>82.6</w:t>
            </w:r>
          </w:p>
        </w:tc>
        <w:tc>
          <w:tcPr>
            <w:tcW w:w="1619" w:type="dxa"/>
            <w:tcBorders>
              <w:top w:val="single" w:sz="4" w:space="0" w:color="auto"/>
              <w:bottom w:val="nil"/>
              <w:right w:val="single" w:sz="4" w:space="0" w:color="auto"/>
            </w:tcBorders>
            <w:shd w:val="clear" w:color="auto" w:fill="auto"/>
          </w:tcPr>
          <w:p w14:paraId="5EBBC070" w14:textId="0501ED0E" w:rsidR="004A05A6" w:rsidRDefault="00F64AE8" w:rsidP="00007F6A">
            <w:pPr>
              <w:jc w:val="center"/>
            </w:pPr>
            <w:r>
              <w:t>99.3</w:t>
            </w:r>
          </w:p>
        </w:tc>
      </w:tr>
      <w:tr w:rsidR="004A05A6" w14:paraId="4EBD4CB7" w14:textId="77777777" w:rsidTr="00007F6A">
        <w:tc>
          <w:tcPr>
            <w:tcW w:w="1618" w:type="dxa"/>
            <w:vMerge/>
            <w:shd w:val="clear" w:color="auto" w:fill="auto"/>
          </w:tcPr>
          <w:p w14:paraId="1BE386A5" w14:textId="77777777" w:rsidR="004A05A6" w:rsidRPr="00007F6A" w:rsidRDefault="004A05A6" w:rsidP="009B1BA4">
            <w:pPr>
              <w:rPr>
                <w:b/>
                <w:bCs/>
              </w:rPr>
            </w:pPr>
          </w:p>
        </w:tc>
        <w:tc>
          <w:tcPr>
            <w:tcW w:w="1619" w:type="dxa"/>
            <w:tcBorders>
              <w:top w:val="nil"/>
            </w:tcBorders>
            <w:shd w:val="clear" w:color="auto" w:fill="auto"/>
          </w:tcPr>
          <w:p w14:paraId="02B128C2" w14:textId="02B51565" w:rsidR="004A05A6" w:rsidRDefault="001B02A9" w:rsidP="00007F6A">
            <w:pPr>
              <w:jc w:val="center"/>
            </w:pPr>
            <w:r>
              <w:t>CV</w:t>
            </w:r>
          </w:p>
        </w:tc>
        <w:tc>
          <w:tcPr>
            <w:tcW w:w="1619" w:type="dxa"/>
            <w:tcBorders>
              <w:top w:val="nil"/>
            </w:tcBorders>
            <w:shd w:val="clear" w:color="auto" w:fill="auto"/>
          </w:tcPr>
          <w:p w14:paraId="61755285" w14:textId="3AEC5F68" w:rsidR="004A05A6" w:rsidRDefault="00F64AE8" w:rsidP="00007F6A">
            <w:pPr>
              <w:jc w:val="center"/>
            </w:pPr>
            <w:r>
              <w:t>11.2</w:t>
            </w:r>
          </w:p>
        </w:tc>
        <w:tc>
          <w:tcPr>
            <w:tcW w:w="1619" w:type="dxa"/>
            <w:tcBorders>
              <w:top w:val="nil"/>
            </w:tcBorders>
            <w:shd w:val="clear" w:color="auto" w:fill="auto"/>
          </w:tcPr>
          <w:p w14:paraId="6CEBB36C" w14:textId="43C2ED05" w:rsidR="004A05A6" w:rsidRDefault="00F64AE8" w:rsidP="00007F6A">
            <w:pPr>
              <w:jc w:val="center"/>
            </w:pPr>
            <w:r>
              <w:t>9.3 – 19.3</w:t>
            </w:r>
          </w:p>
        </w:tc>
        <w:tc>
          <w:tcPr>
            <w:tcW w:w="1619" w:type="dxa"/>
            <w:tcBorders>
              <w:top w:val="nil"/>
            </w:tcBorders>
            <w:shd w:val="clear" w:color="auto" w:fill="auto"/>
          </w:tcPr>
          <w:p w14:paraId="294F37C9" w14:textId="280BA4F2" w:rsidR="004A05A6" w:rsidRDefault="00F64AE8" w:rsidP="00007F6A">
            <w:pPr>
              <w:jc w:val="center"/>
            </w:pPr>
            <w:r>
              <w:t>8.1</w:t>
            </w:r>
          </w:p>
        </w:tc>
        <w:tc>
          <w:tcPr>
            <w:tcW w:w="1619" w:type="dxa"/>
            <w:tcBorders>
              <w:top w:val="nil"/>
            </w:tcBorders>
            <w:shd w:val="clear" w:color="auto" w:fill="auto"/>
          </w:tcPr>
          <w:p w14:paraId="5F1BF61B" w14:textId="61C3A05E" w:rsidR="004A05A6" w:rsidRDefault="00F64AE8" w:rsidP="00007F6A">
            <w:pPr>
              <w:jc w:val="center"/>
            </w:pPr>
            <w:r>
              <w:t>19.3</w:t>
            </w:r>
          </w:p>
        </w:tc>
      </w:tr>
    </w:tbl>
    <w:p w14:paraId="4F34D954" w14:textId="4FE6A048" w:rsidR="001B7A33" w:rsidRDefault="00E119AB" w:rsidP="00317006">
      <w:pPr>
        <w:pStyle w:val="Aftertable"/>
      </w:pPr>
      <w:r>
        <w:lastRenderedPageBreak/>
        <w:t xml:space="preserve">IQR: interquartile </w:t>
      </w:r>
      <w:r w:rsidR="00793C3C">
        <w:t>range</w:t>
      </w:r>
      <w:r>
        <w:t xml:space="preserve">; min: minimum value; max: maximum value; </w:t>
      </w:r>
      <w:r w:rsidR="002E73DE">
        <w:t>%VV</w:t>
      </w:r>
      <w:r>
        <w:t xml:space="preserve">: </w:t>
      </w:r>
      <w:r w:rsidR="006342F2">
        <w:t xml:space="preserve">percent ventilated </w:t>
      </w:r>
      <w:r w:rsidR="004F2340">
        <w:t>volume</w:t>
      </w:r>
      <w:r>
        <w:t xml:space="preserve">; </w:t>
      </w:r>
      <w:r w:rsidR="001B02A9">
        <w:t>CV</w:t>
      </w:r>
      <w:r>
        <w:t>: coefficient of variation.</w:t>
      </w:r>
      <w:r w:rsidR="006448F8">
        <w:t xml:space="preserve"> N.B: Where participants underwent repeat imaging at visit 1, outcomes quoted represent the first scan obtained.</w:t>
      </w:r>
    </w:p>
    <w:p w14:paraId="398244FB" w14:textId="77777777" w:rsidR="00B77638" w:rsidRDefault="00B77638" w:rsidP="00B77638">
      <w:pPr>
        <w:pStyle w:val="Heading4"/>
      </w:pPr>
      <w:r>
        <w:t>Reproducibility</w:t>
      </w:r>
    </w:p>
    <w:p w14:paraId="559D2660" w14:textId="2CE1973D" w:rsidR="007F1574" w:rsidRDefault="009F1F01" w:rsidP="006F399D">
      <w:r>
        <w:t xml:space="preserve">The reproducibility of </w:t>
      </w:r>
      <w:r w:rsidR="002E73DE">
        <w:t>%VV</w:t>
      </w:r>
      <w:r>
        <w:t xml:space="preserve"> and </w:t>
      </w:r>
      <w:r w:rsidR="001B02A9">
        <w:t xml:space="preserve">CV </w:t>
      </w:r>
      <w:r>
        <w:t>was assessed in eight volunteers with analysable ventilation scans obtained during the same visit by intraclass correlation</w:t>
      </w:r>
      <w:r w:rsidR="00F75DB0">
        <w:t xml:space="preserve"> coefficient</w:t>
      </w:r>
      <w:r>
        <w:t xml:space="preserve"> </w:t>
      </w:r>
      <w:r w:rsidR="00F75DB0">
        <w:t xml:space="preserve">(ICC) </w:t>
      </w:r>
      <w:r>
        <w:t>(two-way mixed, absolute agreement method).</w:t>
      </w:r>
      <w:r w:rsidR="00310D90">
        <w:t xml:space="preserve"> T</w:t>
      </w:r>
      <w:r w:rsidR="007F1574">
        <w:t xml:space="preserve">he </w:t>
      </w:r>
      <w:r w:rsidR="00310D90">
        <w:t xml:space="preserve">summary </w:t>
      </w:r>
      <w:r w:rsidR="007F1574">
        <w:t>outcomes are summarised in</w:t>
      </w:r>
      <w:r w:rsidR="000303A8">
        <w:t xml:space="preserve"> Table</w:t>
      </w:r>
      <w:r w:rsidR="00310D90">
        <w:t xml:space="preserve"> 4.</w:t>
      </w:r>
      <w:ins w:id="4489" w:author="Windows User" w:date="2018-11-02T11:01:00Z">
        <w:r w:rsidR="000C4364">
          <w:t>3</w:t>
        </w:r>
      </w:ins>
      <w:del w:id="4490" w:author="Windows User" w:date="2018-11-02T11:01:00Z">
        <w:r w:rsidR="00310D90" w:rsidDel="000C4364">
          <w:delText>2</w:delText>
        </w:r>
      </w:del>
      <w:r w:rsidR="004E6D97">
        <w:t xml:space="preserve"> and graphed in </w:t>
      </w:r>
      <w:r w:rsidR="000303A8">
        <w:t>Figure</w:t>
      </w:r>
      <w:r w:rsidR="005C5384">
        <w:t xml:space="preserve"> 4.1</w:t>
      </w:r>
      <w:ins w:id="4491" w:author="Nicholas Weatherley" w:date="2019-03-05T22:40:00Z">
        <w:r w:rsidR="00D5585D">
          <w:t>3</w:t>
        </w:r>
      </w:ins>
      <w:del w:id="4492" w:author="Nicholas Weatherley" w:date="2019-03-05T22:40:00Z">
        <w:r w:rsidR="005C5384" w:rsidDel="00D5585D">
          <w:delText>2</w:delText>
        </w:r>
      </w:del>
      <w:r w:rsidR="004E6D97">
        <w:t>, w</w:t>
      </w:r>
      <w:r w:rsidR="00C64E08">
        <w:t>ith ICC values quoted in the prose text below</w:t>
      </w:r>
      <w:r w:rsidR="00310D90">
        <w:t>.</w:t>
      </w:r>
      <w:r w:rsidR="00946E9E" w:rsidRPr="00946E9E">
        <w:t xml:space="preserve"> </w:t>
      </w:r>
      <w:r w:rsidR="00946E9E">
        <w:t>Bland Altman plots for each</w:t>
      </w:r>
      <w:r w:rsidR="005C5384">
        <w:t xml:space="preserve"> metric are given in </w:t>
      </w:r>
      <w:r w:rsidR="000303A8">
        <w:t>Figure</w:t>
      </w:r>
      <w:r w:rsidR="005C5384">
        <w:t xml:space="preserve"> 4.13</w:t>
      </w:r>
      <w:r w:rsidR="00C64E08">
        <w:t>.</w:t>
      </w:r>
    </w:p>
    <w:p w14:paraId="08D61EE0" w14:textId="4D1671AE" w:rsidR="00FB0DC9" w:rsidRDefault="00FB0DC9" w:rsidP="00335A3A">
      <w:pPr>
        <w:pStyle w:val="TableTitle0"/>
      </w:pPr>
      <w:bookmarkStart w:id="4493" w:name="_Toc3145495"/>
      <w:r>
        <w:t xml:space="preserve">Table </w:t>
      </w:r>
      <w:ins w:id="4494"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495"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496" w:author="Nicholas Weatherley" w:date="2019-03-04T21:03:00Z">
        <w:r w:rsidR="00E96948">
          <w:rPr>
            <w:noProof/>
          </w:rPr>
          <w:t>3</w:t>
        </w:r>
        <w:r w:rsidR="00E96948">
          <w:fldChar w:fldCharType="end"/>
        </w:r>
      </w:ins>
      <w:ins w:id="4497" w:author="Windows User" w:date="2018-11-01T15:46:00Z">
        <w:del w:id="4498" w:author="Nicholas Weatherley" w:date="2019-03-04T21:03:00Z">
          <w:r w:rsidR="00743FFA" w:rsidDel="00E96948">
            <w:fldChar w:fldCharType="begin"/>
          </w:r>
          <w:r w:rsidR="00743FFA" w:rsidDel="00E96948">
            <w:delInstrText xml:space="preserve"> STYLEREF 1 \s </w:delInstrText>
          </w:r>
        </w:del>
      </w:ins>
      <w:del w:id="4499" w:author="Nicholas Weatherley" w:date="2019-03-04T21:03:00Z">
        <w:r w:rsidR="00743FFA" w:rsidDel="00E96948">
          <w:fldChar w:fldCharType="separate"/>
        </w:r>
        <w:r w:rsidR="0024585E" w:rsidDel="00E96948">
          <w:rPr>
            <w:noProof/>
          </w:rPr>
          <w:delText>4</w:delText>
        </w:r>
      </w:del>
      <w:ins w:id="4500" w:author="Windows User" w:date="2018-11-01T15:46:00Z">
        <w:del w:id="4501"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502" w:author="Nicholas Weatherley" w:date="2019-03-04T21:03:00Z">
        <w:r w:rsidR="00743FFA" w:rsidDel="00E96948">
          <w:fldChar w:fldCharType="end"/>
        </w:r>
      </w:del>
      <w:del w:id="4503"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w:delText>
        </w:r>
        <w:r w:rsidR="00BB544F" w:rsidDel="004435D9">
          <w:fldChar w:fldCharType="end"/>
        </w:r>
      </w:del>
      <w:r>
        <w:t>: Same-day repeat ventilation imaging summary outcomes</w:t>
      </w:r>
      <w:bookmarkEnd w:id="4493"/>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588"/>
        <w:gridCol w:w="1579"/>
        <w:gridCol w:w="1593"/>
        <w:gridCol w:w="1576"/>
        <w:gridCol w:w="1576"/>
        <w:gridCol w:w="1577"/>
      </w:tblGrid>
      <w:tr w:rsidR="00261D36" w14:paraId="2AC63BBC" w14:textId="77777777" w:rsidTr="002B7748">
        <w:trPr>
          <w:cantSplit/>
          <w:tblHeader/>
        </w:trPr>
        <w:tc>
          <w:tcPr>
            <w:tcW w:w="1588" w:type="dxa"/>
            <w:shd w:val="clear" w:color="auto" w:fill="000000"/>
          </w:tcPr>
          <w:p w14:paraId="196B1D5E" w14:textId="77777777" w:rsidR="00261D36" w:rsidRPr="00007F6A" w:rsidRDefault="00ED11EE" w:rsidP="00007F6A">
            <w:pPr>
              <w:jc w:val="center"/>
              <w:rPr>
                <w:b/>
                <w:bCs/>
                <w:color w:val="FFFFFF"/>
              </w:rPr>
            </w:pPr>
            <w:r w:rsidRPr="00007F6A">
              <w:rPr>
                <w:b/>
                <w:bCs/>
                <w:color w:val="FFFFFF"/>
              </w:rPr>
              <w:t>Metric</w:t>
            </w:r>
          </w:p>
        </w:tc>
        <w:tc>
          <w:tcPr>
            <w:tcW w:w="1579" w:type="dxa"/>
            <w:tcBorders>
              <w:top w:val="single" w:sz="8" w:space="0" w:color="000000"/>
              <w:bottom w:val="single" w:sz="4" w:space="0" w:color="auto"/>
            </w:tcBorders>
            <w:shd w:val="clear" w:color="auto" w:fill="000000"/>
          </w:tcPr>
          <w:p w14:paraId="3D525625" w14:textId="77777777" w:rsidR="00261D36" w:rsidRPr="00007F6A" w:rsidRDefault="00ED11EE" w:rsidP="00007F6A">
            <w:pPr>
              <w:jc w:val="center"/>
              <w:rPr>
                <w:b/>
                <w:bCs/>
                <w:color w:val="FFFFFF"/>
              </w:rPr>
            </w:pPr>
            <w:r w:rsidRPr="00007F6A">
              <w:rPr>
                <w:b/>
                <w:bCs/>
                <w:color w:val="FFFFFF"/>
              </w:rPr>
              <w:t>Visit</w:t>
            </w:r>
          </w:p>
        </w:tc>
        <w:tc>
          <w:tcPr>
            <w:tcW w:w="1593" w:type="dxa"/>
            <w:tcBorders>
              <w:top w:val="single" w:sz="8" w:space="0" w:color="000000"/>
              <w:bottom w:val="single" w:sz="4" w:space="0" w:color="auto"/>
            </w:tcBorders>
            <w:shd w:val="clear" w:color="auto" w:fill="000000"/>
          </w:tcPr>
          <w:p w14:paraId="1ABFAFB9" w14:textId="77777777" w:rsidR="00261D36" w:rsidRPr="00007F6A" w:rsidRDefault="00261D36" w:rsidP="00007F6A">
            <w:pPr>
              <w:jc w:val="center"/>
              <w:rPr>
                <w:b/>
                <w:bCs/>
                <w:color w:val="FFFFFF"/>
              </w:rPr>
            </w:pPr>
            <w:r w:rsidRPr="00007F6A">
              <w:rPr>
                <w:b/>
                <w:bCs/>
                <w:color w:val="FFFFFF"/>
              </w:rPr>
              <w:t>Median</w:t>
            </w:r>
          </w:p>
        </w:tc>
        <w:tc>
          <w:tcPr>
            <w:tcW w:w="1576" w:type="dxa"/>
            <w:tcBorders>
              <w:top w:val="single" w:sz="8" w:space="0" w:color="000000"/>
              <w:bottom w:val="single" w:sz="4" w:space="0" w:color="auto"/>
            </w:tcBorders>
            <w:shd w:val="clear" w:color="auto" w:fill="000000"/>
          </w:tcPr>
          <w:p w14:paraId="46C4FD5C" w14:textId="77777777" w:rsidR="00261D36" w:rsidRPr="00007F6A" w:rsidRDefault="00261D36" w:rsidP="00007F6A">
            <w:pPr>
              <w:jc w:val="center"/>
              <w:rPr>
                <w:b/>
                <w:bCs/>
                <w:color w:val="FFFFFF"/>
              </w:rPr>
            </w:pPr>
            <w:r w:rsidRPr="00007F6A">
              <w:rPr>
                <w:b/>
                <w:bCs/>
                <w:color w:val="FFFFFF"/>
              </w:rPr>
              <w:t>IQR</w:t>
            </w:r>
          </w:p>
        </w:tc>
        <w:tc>
          <w:tcPr>
            <w:tcW w:w="1576" w:type="dxa"/>
            <w:tcBorders>
              <w:top w:val="single" w:sz="8" w:space="0" w:color="000000"/>
              <w:bottom w:val="single" w:sz="4" w:space="0" w:color="auto"/>
            </w:tcBorders>
            <w:shd w:val="clear" w:color="auto" w:fill="000000"/>
          </w:tcPr>
          <w:p w14:paraId="0E389242" w14:textId="77777777" w:rsidR="00261D36" w:rsidRPr="00007F6A" w:rsidRDefault="00261D36" w:rsidP="00007F6A">
            <w:pPr>
              <w:jc w:val="center"/>
              <w:rPr>
                <w:b/>
                <w:bCs/>
                <w:color w:val="FFFFFF"/>
              </w:rPr>
            </w:pPr>
            <w:r w:rsidRPr="00007F6A">
              <w:rPr>
                <w:b/>
                <w:bCs/>
                <w:color w:val="FFFFFF"/>
              </w:rPr>
              <w:t>Min</w:t>
            </w:r>
          </w:p>
        </w:tc>
        <w:tc>
          <w:tcPr>
            <w:tcW w:w="1577" w:type="dxa"/>
            <w:tcBorders>
              <w:top w:val="single" w:sz="8" w:space="0" w:color="000000"/>
              <w:bottom w:val="single" w:sz="4" w:space="0" w:color="auto"/>
            </w:tcBorders>
            <w:shd w:val="clear" w:color="auto" w:fill="000000"/>
          </w:tcPr>
          <w:p w14:paraId="2B4FADAB" w14:textId="77777777" w:rsidR="00261D36" w:rsidRPr="00007F6A" w:rsidRDefault="00261D36" w:rsidP="00007F6A">
            <w:pPr>
              <w:jc w:val="center"/>
              <w:rPr>
                <w:b/>
                <w:bCs/>
                <w:color w:val="FFFFFF"/>
              </w:rPr>
            </w:pPr>
            <w:r w:rsidRPr="00007F6A">
              <w:rPr>
                <w:b/>
                <w:bCs/>
                <w:color w:val="FFFFFF"/>
              </w:rPr>
              <w:t>Max</w:t>
            </w:r>
          </w:p>
        </w:tc>
      </w:tr>
      <w:tr w:rsidR="00261D36" w14:paraId="4EEB1DFD" w14:textId="77777777" w:rsidTr="002B7748">
        <w:tc>
          <w:tcPr>
            <w:tcW w:w="1588" w:type="dxa"/>
            <w:vMerge w:val="restart"/>
            <w:tcBorders>
              <w:top w:val="single" w:sz="8" w:space="0" w:color="000000"/>
              <w:left w:val="single" w:sz="8" w:space="0" w:color="000000"/>
              <w:bottom w:val="single" w:sz="8" w:space="0" w:color="000000"/>
            </w:tcBorders>
            <w:shd w:val="clear" w:color="auto" w:fill="auto"/>
          </w:tcPr>
          <w:p w14:paraId="11EE6122" w14:textId="77777777" w:rsidR="00261D36" w:rsidRPr="00007F6A" w:rsidRDefault="002E73DE" w:rsidP="00007F6A">
            <w:pPr>
              <w:jc w:val="center"/>
              <w:rPr>
                <w:b/>
                <w:bCs/>
              </w:rPr>
            </w:pPr>
            <w:r w:rsidRPr="00007F6A">
              <w:rPr>
                <w:b/>
                <w:bCs/>
              </w:rPr>
              <w:t>%VV</w:t>
            </w:r>
          </w:p>
          <w:p w14:paraId="011113EC" w14:textId="77777777" w:rsidR="0070020B" w:rsidRPr="00007F6A" w:rsidRDefault="0070020B" w:rsidP="00007F6A">
            <w:pPr>
              <w:jc w:val="center"/>
              <w:rPr>
                <w:b/>
                <w:bCs/>
              </w:rPr>
            </w:pPr>
            <w:r w:rsidRPr="00007F6A">
              <w:rPr>
                <w:b/>
                <w:bCs/>
              </w:rPr>
              <w:t>(n=8)</w:t>
            </w:r>
          </w:p>
        </w:tc>
        <w:tc>
          <w:tcPr>
            <w:tcW w:w="1579" w:type="dxa"/>
            <w:tcBorders>
              <w:top w:val="single" w:sz="4" w:space="0" w:color="auto"/>
              <w:bottom w:val="nil"/>
            </w:tcBorders>
            <w:shd w:val="clear" w:color="auto" w:fill="auto"/>
          </w:tcPr>
          <w:p w14:paraId="0735EB8D" w14:textId="77777777" w:rsidR="00261D36" w:rsidRDefault="00ED11EE" w:rsidP="00007F6A">
            <w:pPr>
              <w:jc w:val="center"/>
            </w:pPr>
            <w:r>
              <w:t>Scan A</w:t>
            </w:r>
          </w:p>
        </w:tc>
        <w:tc>
          <w:tcPr>
            <w:tcW w:w="1593" w:type="dxa"/>
            <w:tcBorders>
              <w:top w:val="single" w:sz="4" w:space="0" w:color="auto"/>
              <w:bottom w:val="nil"/>
            </w:tcBorders>
            <w:shd w:val="clear" w:color="auto" w:fill="auto"/>
          </w:tcPr>
          <w:p w14:paraId="3A9A3726" w14:textId="77777777" w:rsidR="00261D36" w:rsidRDefault="0070020B" w:rsidP="00007F6A">
            <w:pPr>
              <w:jc w:val="center"/>
            </w:pPr>
            <w:r>
              <w:t>93.2</w:t>
            </w:r>
          </w:p>
        </w:tc>
        <w:tc>
          <w:tcPr>
            <w:tcW w:w="1576" w:type="dxa"/>
            <w:tcBorders>
              <w:top w:val="single" w:sz="4" w:space="0" w:color="auto"/>
              <w:bottom w:val="nil"/>
            </w:tcBorders>
            <w:shd w:val="clear" w:color="auto" w:fill="auto"/>
          </w:tcPr>
          <w:p w14:paraId="49427140" w14:textId="77777777" w:rsidR="00261D36" w:rsidRDefault="0070020B" w:rsidP="00007F6A">
            <w:pPr>
              <w:jc w:val="center"/>
            </w:pPr>
            <w:r>
              <w:t>84.1 – 97.4</w:t>
            </w:r>
          </w:p>
        </w:tc>
        <w:tc>
          <w:tcPr>
            <w:tcW w:w="1576" w:type="dxa"/>
            <w:tcBorders>
              <w:top w:val="single" w:sz="4" w:space="0" w:color="auto"/>
              <w:bottom w:val="nil"/>
            </w:tcBorders>
            <w:shd w:val="clear" w:color="auto" w:fill="auto"/>
          </w:tcPr>
          <w:p w14:paraId="14FF8E80" w14:textId="77777777" w:rsidR="00261D36" w:rsidRDefault="0070020B" w:rsidP="00007F6A">
            <w:pPr>
              <w:jc w:val="center"/>
            </w:pPr>
            <w:r>
              <w:t>76.3</w:t>
            </w:r>
          </w:p>
        </w:tc>
        <w:tc>
          <w:tcPr>
            <w:tcW w:w="1577" w:type="dxa"/>
            <w:tcBorders>
              <w:top w:val="single" w:sz="4" w:space="0" w:color="auto"/>
              <w:bottom w:val="nil"/>
              <w:right w:val="single" w:sz="4" w:space="0" w:color="auto"/>
            </w:tcBorders>
            <w:shd w:val="clear" w:color="auto" w:fill="auto"/>
          </w:tcPr>
          <w:p w14:paraId="2B0A8DB5" w14:textId="77777777" w:rsidR="00261D36" w:rsidRDefault="0070020B" w:rsidP="00007F6A">
            <w:pPr>
              <w:jc w:val="center"/>
            </w:pPr>
            <w:r>
              <w:t>97.8</w:t>
            </w:r>
          </w:p>
        </w:tc>
      </w:tr>
      <w:tr w:rsidR="00261D36" w14:paraId="6A0459E4" w14:textId="77777777" w:rsidTr="002B7748">
        <w:tc>
          <w:tcPr>
            <w:tcW w:w="1588" w:type="dxa"/>
            <w:vMerge/>
            <w:shd w:val="clear" w:color="auto" w:fill="auto"/>
          </w:tcPr>
          <w:p w14:paraId="2CEA4675" w14:textId="77777777" w:rsidR="00261D36" w:rsidRPr="00007F6A" w:rsidRDefault="00261D36" w:rsidP="00007F6A">
            <w:pPr>
              <w:jc w:val="center"/>
              <w:rPr>
                <w:b/>
                <w:bCs/>
              </w:rPr>
            </w:pPr>
          </w:p>
        </w:tc>
        <w:tc>
          <w:tcPr>
            <w:tcW w:w="1579" w:type="dxa"/>
            <w:tcBorders>
              <w:top w:val="nil"/>
            </w:tcBorders>
            <w:shd w:val="clear" w:color="auto" w:fill="auto"/>
          </w:tcPr>
          <w:p w14:paraId="329DBE49" w14:textId="77777777" w:rsidR="00261D36" w:rsidRDefault="00ED11EE" w:rsidP="00007F6A">
            <w:pPr>
              <w:jc w:val="center"/>
            </w:pPr>
            <w:r>
              <w:t>Scan B</w:t>
            </w:r>
          </w:p>
        </w:tc>
        <w:tc>
          <w:tcPr>
            <w:tcW w:w="1593" w:type="dxa"/>
            <w:tcBorders>
              <w:top w:val="nil"/>
            </w:tcBorders>
            <w:shd w:val="clear" w:color="auto" w:fill="auto"/>
          </w:tcPr>
          <w:p w14:paraId="6899D0CE" w14:textId="77777777" w:rsidR="00261D36" w:rsidRDefault="00E43E5C" w:rsidP="00007F6A">
            <w:pPr>
              <w:jc w:val="center"/>
            </w:pPr>
            <w:r>
              <w:t>91.7</w:t>
            </w:r>
          </w:p>
        </w:tc>
        <w:tc>
          <w:tcPr>
            <w:tcW w:w="1576" w:type="dxa"/>
            <w:tcBorders>
              <w:top w:val="nil"/>
            </w:tcBorders>
            <w:shd w:val="clear" w:color="auto" w:fill="auto"/>
          </w:tcPr>
          <w:p w14:paraId="6FEC6A51" w14:textId="77777777" w:rsidR="00261D36" w:rsidRDefault="00E43E5C" w:rsidP="00007F6A">
            <w:pPr>
              <w:jc w:val="center"/>
            </w:pPr>
            <w:r>
              <w:t xml:space="preserve">89.3 </w:t>
            </w:r>
            <w:r w:rsidR="00DF0138">
              <w:t>–</w:t>
            </w:r>
            <w:r>
              <w:t xml:space="preserve"> </w:t>
            </w:r>
            <w:r w:rsidR="00DF0138">
              <w:t>96.2</w:t>
            </w:r>
          </w:p>
        </w:tc>
        <w:tc>
          <w:tcPr>
            <w:tcW w:w="1576" w:type="dxa"/>
            <w:tcBorders>
              <w:top w:val="nil"/>
            </w:tcBorders>
            <w:shd w:val="clear" w:color="auto" w:fill="auto"/>
          </w:tcPr>
          <w:p w14:paraId="5BB78C73" w14:textId="77777777" w:rsidR="00261D36" w:rsidRDefault="00A61B56" w:rsidP="00007F6A">
            <w:pPr>
              <w:jc w:val="center"/>
            </w:pPr>
            <w:r>
              <w:t>83.6</w:t>
            </w:r>
          </w:p>
        </w:tc>
        <w:tc>
          <w:tcPr>
            <w:tcW w:w="1577" w:type="dxa"/>
            <w:tcBorders>
              <w:top w:val="nil"/>
              <w:right w:val="single" w:sz="4" w:space="0" w:color="auto"/>
            </w:tcBorders>
            <w:shd w:val="clear" w:color="auto" w:fill="auto"/>
          </w:tcPr>
          <w:p w14:paraId="2B940EB1" w14:textId="77777777" w:rsidR="00261D36" w:rsidRDefault="00A61B56" w:rsidP="00007F6A">
            <w:pPr>
              <w:jc w:val="center"/>
            </w:pPr>
            <w:r>
              <w:t>99.5</w:t>
            </w:r>
          </w:p>
        </w:tc>
      </w:tr>
      <w:tr w:rsidR="00261D36" w14:paraId="5A83712C" w14:textId="77777777" w:rsidTr="002B7748">
        <w:tc>
          <w:tcPr>
            <w:tcW w:w="1588" w:type="dxa"/>
            <w:vMerge w:val="restart"/>
            <w:tcBorders>
              <w:top w:val="single" w:sz="8" w:space="0" w:color="000000"/>
              <w:left w:val="single" w:sz="8" w:space="0" w:color="000000"/>
              <w:bottom w:val="single" w:sz="8" w:space="0" w:color="000000"/>
            </w:tcBorders>
            <w:shd w:val="clear" w:color="auto" w:fill="auto"/>
          </w:tcPr>
          <w:p w14:paraId="43F96582" w14:textId="065B6F45" w:rsidR="00261D36" w:rsidRPr="00007F6A" w:rsidRDefault="001B02A9" w:rsidP="00007F6A">
            <w:pPr>
              <w:jc w:val="center"/>
              <w:rPr>
                <w:b/>
                <w:bCs/>
              </w:rPr>
            </w:pPr>
            <w:r>
              <w:rPr>
                <w:b/>
                <w:bCs/>
              </w:rPr>
              <w:t>CV</w:t>
            </w:r>
          </w:p>
          <w:p w14:paraId="51B7F25C" w14:textId="77777777" w:rsidR="0070020B" w:rsidRPr="00007F6A" w:rsidRDefault="0070020B" w:rsidP="00007F6A">
            <w:pPr>
              <w:jc w:val="center"/>
              <w:rPr>
                <w:b/>
                <w:bCs/>
              </w:rPr>
            </w:pPr>
            <w:r w:rsidRPr="00007F6A">
              <w:rPr>
                <w:b/>
                <w:bCs/>
              </w:rPr>
              <w:t>(n=8)</w:t>
            </w:r>
          </w:p>
        </w:tc>
        <w:tc>
          <w:tcPr>
            <w:tcW w:w="1579" w:type="dxa"/>
            <w:tcBorders>
              <w:top w:val="single" w:sz="8" w:space="0" w:color="000000"/>
              <w:bottom w:val="nil"/>
            </w:tcBorders>
            <w:shd w:val="clear" w:color="auto" w:fill="auto"/>
          </w:tcPr>
          <w:p w14:paraId="18D98DDD" w14:textId="77777777" w:rsidR="00261D36" w:rsidRDefault="00ED11EE" w:rsidP="00007F6A">
            <w:pPr>
              <w:jc w:val="center"/>
            </w:pPr>
            <w:r>
              <w:t>Scan A</w:t>
            </w:r>
          </w:p>
        </w:tc>
        <w:tc>
          <w:tcPr>
            <w:tcW w:w="1593" w:type="dxa"/>
            <w:tcBorders>
              <w:top w:val="single" w:sz="8" w:space="0" w:color="000000"/>
              <w:bottom w:val="nil"/>
            </w:tcBorders>
            <w:shd w:val="clear" w:color="auto" w:fill="auto"/>
          </w:tcPr>
          <w:p w14:paraId="6D2413FA" w14:textId="77777777" w:rsidR="00261D36" w:rsidRDefault="00346482" w:rsidP="00007F6A">
            <w:pPr>
              <w:jc w:val="center"/>
            </w:pPr>
            <w:r>
              <w:t>10.1</w:t>
            </w:r>
          </w:p>
        </w:tc>
        <w:tc>
          <w:tcPr>
            <w:tcW w:w="1576" w:type="dxa"/>
            <w:tcBorders>
              <w:top w:val="single" w:sz="8" w:space="0" w:color="000000"/>
              <w:bottom w:val="nil"/>
            </w:tcBorders>
            <w:shd w:val="clear" w:color="auto" w:fill="auto"/>
          </w:tcPr>
          <w:p w14:paraId="1C1F3C9B" w14:textId="77777777" w:rsidR="00261D36" w:rsidRDefault="00346482" w:rsidP="00007F6A">
            <w:pPr>
              <w:jc w:val="center"/>
            </w:pPr>
            <w:r>
              <w:t>9.2 – 13.9</w:t>
            </w:r>
          </w:p>
        </w:tc>
        <w:tc>
          <w:tcPr>
            <w:tcW w:w="1576" w:type="dxa"/>
            <w:tcBorders>
              <w:top w:val="single" w:sz="8" w:space="0" w:color="000000"/>
              <w:bottom w:val="nil"/>
            </w:tcBorders>
            <w:shd w:val="clear" w:color="auto" w:fill="auto"/>
          </w:tcPr>
          <w:p w14:paraId="7564D79A" w14:textId="77777777" w:rsidR="00261D36" w:rsidRDefault="00346482" w:rsidP="00007F6A">
            <w:pPr>
              <w:jc w:val="center"/>
            </w:pPr>
            <w:r>
              <w:t>8.4</w:t>
            </w:r>
          </w:p>
        </w:tc>
        <w:tc>
          <w:tcPr>
            <w:tcW w:w="1577" w:type="dxa"/>
            <w:tcBorders>
              <w:top w:val="single" w:sz="8" w:space="0" w:color="000000"/>
              <w:bottom w:val="nil"/>
              <w:right w:val="single" w:sz="4" w:space="0" w:color="auto"/>
            </w:tcBorders>
            <w:shd w:val="clear" w:color="auto" w:fill="auto"/>
          </w:tcPr>
          <w:p w14:paraId="38B03238" w14:textId="77777777" w:rsidR="00261D36" w:rsidRDefault="00346482" w:rsidP="00007F6A">
            <w:pPr>
              <w:jc w:val="center"/>
            </w:pPr>
            <w:r>
              <w:t>15.8</w:t>
            </w:r>
          </w:p>
        </w:tc>
      </w:tr>
      <w:tr w:rsidR="00261D36" w14:paraId="28582068" w14:textId="77777777" w:rsidTr="002B7748">
        <w:tc>
          <w:tcPr>
            <w:tcW w:w="1588" w:type="dxa"/>
            <w:vMerge/>
            <w:shd w:val="clear" w:color="auto" w:fill="auto"/>
          </w:tcPr>
          <w:p w14:paraId="7F999539" w14:textId="77777777" w:rsidR="00261D36" w:rsidRPr="00007F6A" w:rsidRDefault="00261D36" w:rsidP="00007F6A">
            <w:pPr>
              <w:jc w:val="center"/>
              <w:rPr>
                <w:b/>
                <w:bCs/>
              </w:rPr>
            </w:pPr>
          </w:p>
        </w:tc>
        <w:tc>
          <w:tcPr>
            <w:tcW w:w="1579" w:type="dxa"/>
            <w:tcBorders>
              <w:top w:val="nil"/>
              <w:bottom w:val="single" w:sz="4" w:space="0" w:color="auto"/>
            </w:tcBorders>
            <w:shd w:val="clear" w:color="auto" w:fill="auto"/>
          </w:tcPr>
          <w:p w14:paraId="41FEAFA8" w14:textId="77777777" w:rsidR="00261D36" w:rsidRDefault="00ED11EE" w:rsidP="00007F6A">
            <w:pPr>
              <w:jc w:val="center"/>
            </w:pPr>
            <w:r>
              <w:t>Scan B</w:t>
            </w:r>
          </w:p>
        </w:tc>
        <w:tc>
          <w:tcPr>
            <w:tcW w:w="1593" w:type="dxa"/>
            <w:tcBorders>
              <w:top w:val="nil"/>
              <w:bottom w:val="single" w:sz="4" w:space="0" w:color="auto"/>
            </w:tcBorders>
            <w:shd w:val="clear" w:color="auto" w:fill="auto"/>
          </w:tcPr>
          <w:p w14:paraId="62A594EC" w14:textId="77777777" w:rsidR="00261D36" w:rsidRDefault="003466B4" w:rsidP="00007F6A">
            <w:pPr>
              <w:jc w:val="center"/>
            </w:pPr>
            <w:r>
              <w:t>10.1</w:t>
            </w:r>
          </w:p>
        </w:tc>
        <w:tc>
          <w:tcPr>
            <w:tcW w:w="1576" w:type="dxa"/>
            <w:tcBorders>
              <w:top w:val="nil"/>
              <w:bottom w:val="single" w:sz="4" w:space="0" w:color="auto"/>
            </w:tcBorders>
            <w:shd w:val="clear" w:color="auto" w:fill="auto"/>
          </w:tcPr>
          <w:p w14:paraId="054F1A39" w14:textId="77777777" w:rsidR="00261D36" w:rsidRDefault="003466B4" w:rsidP="00007F6A">
            <w:pPr>
              <w:jc w:val="center"/>
            </w:pPr>
            <w:r>
              <w:t>9.0 – 12.0</w:t>
            </w:r>
          </w:p>
        </w:tc>
        <w:tc>
          <w:tcPr>
            <w:tcW w:w="1576" w:type="dxa"/>
            <w:tcBorders>
              <w:top w:val="nil"/>
              <w:bottom w:val="single" w:sz="4" w:space="0" w:color="auto"/>
            </w:tcBorders>
            <w:shd w:val="clear" w:color="auto" w:fill="auto"/>
          </w:tcPr>
          <w:p w14:paraId="46ADB32E" w14:textId="77777777" w:rsidR="00261D36" w:rsidRDefault="003466B4" w:rsidP="00007F6A">
            <w:pPr>
              <w:jc w:val="center"/>
            </w:pPr>
            <w:r>
              <w:t>8.4</w:t>
            </w:r>
          </w:p>
        </w:tc>
        <w:tc>
          <w:tcPr>
            <w:tcW w:w="1577" w:type="dxa"/>
            <w:tcBorders>
              <w:top w:val="nil"/>
              <w:bottom w:val="single" w:sz="4" w:space="0" w:color="auto"/>
              <w:right w:val="single" w:sz="4" w:space="0" w:color="auto"/>
            </w:tcBorders>
            <w:shd w:val="clear" w:color="auto" w:fill="auto"/>
          </w:tcPr>
          <w:p w14:paraId="10BFC794" w14:textId="77777777" w:rsidR="00261D36" w:rsidRDefault="003466B4" w:rsidP="00007F6A">
            <w:pPr>
              <w:jc w:val="center"/>
            </w:pPr>
            <w:r>
              <w:t>12.7</w:t>
            </w:r>
          </w:p>
        </w:tc>
      </w:tr>
    </w:tbl>
    <w:p w14:paraId="57DFECA1" w14:textId="7D4B5567" w:rsidR="00261D36" w:rsidRDefault="002B7748" w:rsidP="002B7748">
      <w:pPr>
        <w:pStyle w:val="Aftertable"/>
      </w:pPr>
      <w:r>
        <w:t xml:space="preserve">%VV: percent ventilated </w:t>
      </w:r>
      <w:r w:rsidR="004F7B0C">
        <w:t>volume</w:t>
      </w:r>
      <w:r>
        <w:t>; CV: coefficient of variation.</w:t>
      </w:r>
    </w:p>
    <w:p w14:paraId="4485B4D4" w14:textId="342C2E83" w:rsidR="00CE7951" w:rsidRDefault="005A3D65" w:rsidP="00CE7951">
      <w:pPr>
        <w:pStyle w:val="figure"/>
      </w:pPr>
      <w:r>
        <w:rPr>
          <w:noProof/>
          <w:lang w:eastAsia="en-GB"/>
        </w:rPr>
        <w:drawing>
          <wp:inline distT="0" distB="0" distL="0" distR="0" wp14:anchorId="1E011CFA" wp14:editId="3D6B3FC4">
            <wp:extent cx="6038215" cy="220472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A and B box and whisker.png"/>
                    <pic:cNvPicPr/>
                  </pic:nvPicPr>
                  <pic:blipFill>
                    <a:blip r:embed="rId91">
                      <a:extLst>
                        <a:ext uri="{28A0092B-C50C-407E-A947-70E740481C1C}">
                          <a14:useLocalDpi xmlns:a14="http://schemas.microsoft.com/office/drawing/2010/main" val="0"/>
                        </a:ext>
                      </a:extLst>
                    </a:blip>
                    <a:stretch>
                      <a:fillRect/>
                    </a:stretch>
                  </pic:blipFill>
                  <pic:spPr>
                    <a:xfrm>
                      <a:off x="0" y="0"/>
                      <a:ext cx="6038215" cy="2204720"/>
                    </a:xfrm>
                    <a:prstGeom prst="rect">
                      <a:avLst/>
                    </a:prstGeom>
                  </pic:spPr>
                </pic:pic>
              </a:graphicData>
            </a:graphic>
          </wp:inline>
        </w:drawing>
      </w:r>
    </w:p>
    <w:p w14:paraId="587708C6" w14:textId="6C06295C" w:rsidR="003A2A4F" w:rsidRDefault="000303A8" w:rsidP="00CE7951">
      <w:pPr>
        <w:pStyle w:val="Caption"/>
      </w:pPr>
      <w:bookmarkStart w:id="4504" w:name="_Toc494795755"/>
      <w:bookmarkStart w:id="4505" w:name="_Toc3145355"/>
      <w:r>
        <w:t>Figure</w:t>
      </w:r>
      <w:r w:rsidR="00CE7951">
        <w:t xml:space="preserve"> </w:t>
      </w:r>
      <w:ins w:id="4506"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50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508" w:author="Nicholas Weatherley" w:date="2019-03-05T22:36:00Z">
        <w:r w:rsidR="00D5585D">
          <w:rPr>
            <w:noProof/>
          </w:rPr>
          <w:t>13</w:t>
        </w:r>
        <w:r w:rsidR="00D5585D">
          <w:fldChar w:fldCharType="end"/>
        </w:r>
      </w:ins>
      <w:ins w:id="4509" w:author="Windows User" w:date="2018-11-01T14:27:00Z">
        <w:del w:id="4510" w:author="Nicholas Weatherley" w:date="2019-03-05T22:36:00Z">
          <w:r w:rsidR="002F70B6" w:rsidDel="00D5585D">
            <w:fldChar w:fldCharType="begin"/>
          </w:r>
          <w:r w:rsidR="002F70B6" w:rsidDel="00D5585D">
            <w:delInstrText xml:space="preserve"> STYLEREF 1 \s </w:delInstrText>
          </w:r>
        </w:del>
      </w:ins>
      <w:del w:id="4511" w:author="Nicholas Weatherley" w:date="2019-03-05T22:36:00Z">
        <w:r w:rsidR="002F70B6" w:rsidDel="00D5585D">
          <w:fldChar w:fldCharType="separate"/>
        </w:r>
        <w:r w:rsidR="0024585E" w:rsidDel="00D5585D">
          <w:rPr>
            <w:noProof/>
          </w:rPr>
          <w:delText>4</w:delText>
        </w:r>
      </w:del>
      <w:ins w:id="4512" w:author="Windows User" w:date="2018-11-01T14:27:00Z">
        <w:del w:id="451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514" w:author="Nicholas Weatherley" w:date="2019-03-05T22:36:00Z">
        <w:r w:rsidR="002F70B6" w:rsidDel="00D5585D">
          <w:fldChar w:fldCharType="end"/>
        </w:r>
      </w:del>
      <w:del w:id="451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CE7951">
        <w:t>:</w:t>
      </w:r>
      <w:r w:rsidR="00DB6AC9">
        <w:t xml:space="preserve"> Box and whisker plot of repeatability scan outcome metrics</w:t>
      </w:r>
      <w:bookmarkEnd w:id="4504"/>
      <w:bookmarkEnd w:id="4505"/>
    </w:p>
    <w:p w14:paraId="69987303" w14:textId="790A2CD7" w:rsidR="00CE7951" w:rsidRPr="00CE7951" w:rsidRDefault="002E73DE" w:rsidP="00CE7951">
      <w:pPr>
        <w:pStyle w:val="Figuretext"/>
      </w:pPr>
      <w:r>
        <w:t>%VV</w:t>
      </w:r>
      <w:r w:rsidR="002B7748">
        <w:t>:</w:t>
      </w:r>
      <w:r w:rsidR="00CB61BB">
        <w:t xml:space="preserve"> ventilated </w:t>
      </w:r>
      <w:r w:rsidR="00987DBD">
        <w:t xml:space="preserve">volume; </w:t>
      </w:r>
      <w:r w:rsidR="001B02A9">
        <w:t>CV</w:t>
      </w:r>
      <w:r w:rsidR="00987DBD">
        <w:t>: coefficient of variation</w:t>
      </w:r>
      <w:r w:rsidR="00FE31AC">
        <w:t>.</w:t>
      </w:r>
    </w:p>
    <w:p w14:paraId="18812730" w14:textId="43C5EEC0" w:rsidR="005C5384" w:rsidRDefault="005C5384" w:rsidP="005C5384">
      <w:r>
        <w:t>Intra</w:t>
      </w:r>
      <w:r w:rsidR="00913C2E">
        <w:t>class correlation coefficients</w:t>
      </w:r>
      <w:r>
        <w:t>:</w:t>
      </w:r>
    </w:p>
    <w:p w14:paraId="2DC921E6" w14:textId="77777777" w:rsidR="00F75DB0" w:rsidRDefault="002E73DE" w:rsidP="007A7B63">
      <w:pPr>
        <w:numPr>
          <w:ilvl w:val="0"/>
          <w:numId w:val="28"/>
        </w:numPr>
      </w:pPr>
      <w:r>
        <w:t>%VV</w:t>
      </w:r>
      <w:r w:rsidR="00F75DB0">
        <w:t xml:space="preserve"> ICC: 0.698 (p = 0.020)</w:t>
      </w:r>
    </w:p>
    <w:p w14:paraId="182636A5" w14:textId="25AB2E46" w:rsidR="00F75DB0" w:rsidRDefault="001B02A9" w:rsidP="007A7B63">
      <w:pPr>
        <w:numPr>
          <w:ilvl w:val="0"/>
          <w:numId w:val="28"/>
        </w:numPr>
      </w:pPr>
      <w:r>
        <w:t xml:space="preserve">CV </w:t>
      </w:r>
      <w:r w:rsidR="00F75DB0">
        <w:t>ICC: 0.498 (p = 0.086)</w:t>
      </w:r>
    </w:p>
    <w:p w14:paraId="0D0B135D" w14:textId="4DAAC2DF" w:rsidR="0011158D" w:rsidRDefault="00AF2E15" w:rsidP="0011158D">
      <w:pPr>
        <w:pStyle w:val="figure"/>
      </w:pPr>
      <w:r>
        <w:rPr>
          <w:noProof/>
          <w:lang w:eastAsia="en-GB"/>
        </w:rPr>
        <w:lastRenderedPageBreak/>
        <w:drawing>
          <wp:inline distT="0" distB="0" distL="0" distR="0" wp14:anchorId="2B02CFC9" wp14:editId="6A99F611">
            <wp:extent cx="6038215" cy="419481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Bland Altman plots.png"/>
                    <pic:cNvPicPr/>
                  </pic:nvPicPr>
                  <pic:blipFill>
                    <a:blip r:embed="rId92">
                      <a:extLst>
                        <a:ext uri="{28A0092B-C50C-407E-A947-70E740481C1C}">
                          <a14:useLocalDpi xmlns:a14="http://schemas.microsoft.com/office/drawing/2010/main" val="0"/>
                        </a:ext>
                      </a:extLst>
                    </a:blip>
                    <a:stretch>
                      <a:fillRect/>
                    </a:stretch>
                  </pic:blipFill>
                  <pic:spPr>
                    <a:xfrm>
                      <a:off x="0" y="0"/>
                      <a:ext cx="6038215" cy="4194810"/>
                    </a:xfrm>
                    <a:prstGeom prst="rect">
                      <a:avLst/>
                    </a:prstGeom>
                  </pic:spPr>
                </pic:pic>
              </a:graphicData>
            </a:graphic>
          </wp:inline>
        </w:drawing>
      </w:r>
    </w:p>
    <w:p w14:paraId="7CF28BD5" w14:textId="468B5BFA" w:rsidR="000F3CD7" w:rsidRDefault="000303A8" w:rsidP="0011158D">
      <w:pPr>
        <w:pStyle w:val="Caption"/>
      </w:pPr>
      <w:bookmarkStart w:id="4516" w:name="_Toc494795756"/>
      <w:bookmarkStart w:id="4517" w:name="_Toc3145356"/>
      <w:r>
        <w:t>Figure</w:t>
      </w:r>
      <w:r w:rsidR="0011158D">
        <w:t xml:space="preserve"> </w:t>
      </w:r>
      <w:ins w:id="4518"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51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520" w:author="Nicholas Weatherley" w:date="2019-03-05T22:36:00Z">
        <w:r w:rsidR="00D5585D">
          <w:rPr>
            <w:noProof/>
          </w:rPr>
          <w:t>14</w:t>
        </w:r>
        <w:r w:rsidR="00D5585D">
          <w:fldChar w:fldCharType="end"/>
        </w:r>
      </w:ins>
      <w:ins w:id="4521" w:author="Windows User" w:date="2018-11-01T14:27:00Z">
        <w:del w:id="4522" w:author="Nicholas Weatherley" w:date="2019-03-05T22:36:00Z">
          <w:r w:rsidR="002F70B6" w:rsidDel="00D5585D">
            <w:fldChar w:fldCharType="begin"/>
          </w:r>
          <w:r w:rsidR="002F70B6" w:rsidDel="00D5585D">
            <w:delInstrText xml:space="preserve"> STYLEREF 1 \s </w:delInstrText>
          </w:r>
        </w:del>
      </w:ins>
      <w:del w:id="4523" w:author="Nicholas Weatherley" w:date="2019-03-05T22:36:00Z">
        <w:r w:rsidR="002F70B6" w:rsidDel="00D5585D">
          <w:fldChar w:fldCharType="separate"/>
        </w:r>
        <w:r w:rsidR="0024585E" w:rsidDel="00D5585D">
          <w:rPr>
            <w:noProof/>
          </w:rPr>
          <w:delText>4</w:delText>
        </w:r>
      </w:del>
      <w:ins w:id="4524" w:author="Windows User" w:date="2018-11-01T14:27:00Z">
        <w:del w:id="452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526" w:author="Nicholas Weatherley" w:date="2019-03-05T22:36:00Z">
        <w:r w:rsidR="002F70B6" w:rsidDel="00D5585D">
          <w:fldChar w:fldCharType="end"/>
        </w:r>
      </w:del>
      <w:del w:id="452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11158D">
        <w:t>: Bland Altman plots for ventilation metrics</w:t>
      </w:r>
      <w:bookmarkEnd w:id="4516"/>
      <w:bookmarkEnd w:id="4517"/>
    </w:p>
    <w:p w14:paraId="7FEB5B4B" w14:textId="27080423" w:rsidR="0011158D" w:rsidRPr="0011158D" w:rsidRDefault="0011158D" w:rsidP="0011158D">
      <w:pPr>
        <w:pStyle w:val="Figuretext"/>
      </w:pPr>
      <w:r>
        <w:t>Dashed and dotted lines represent bias; 95% confidence intervals respectively.</w:t>
      </w:r>
      <w:r w:rsidR="00AC417C">
        <w:t xml:space="preserve"> A and B</w:t>
      </w:r>
      <w:r w:rsidR="0013623B">
        <w:t xml:space="preserve"> </w:t>
      </w:r>
      <w:r w:rsidR="00AC417C">
        <w:t>show relative (percentage) difference between the two scans on the Y-axis, C and D show absolute difference between the two scans on the Y-axis.</w:t>
      </w:r>
      <w:r>
        <w:t xml:space="preserve"> </w:t>
      </w:r>
      <w:r w:rsidR="002E73DE">
        <w:t>%VV</w:t>
      </w:r>
      <w:r w:rsidR="007258B6">
        <w:t>:</w:t>
      </w:r>
      <w:r>
        <w:t xml:space="preserve"> </w:t>
      </w:r>
      <w:r w:rsidR="006342F2">
        <w:t>percent ventilated volume</w:t>
      </w:r>
      <w:r>
        <w:t xml:space="preserve">; </w:t>
      </w:r>
      <w:r w:rsidR="00112176">
        <w:t>CV</w:t>
      </w:r>
      <w:r w:rsidR="007258B6">
        <w:t>:</w:t>
      </w:r>
      <w:r>
        <w:t xml:space="preserve"> coefficient of variation.</w:t>
      </w:r>
      <w:ins w:id="4528" w:author="Windows User" w:date="2018-10-31T09:51:00Z">
        <w:r w:rsidR="007835BF">
          <w:t xml:space="preserve"> The outlying value is discussed in section 4.4.1.</w:t>
        </w:r>
      </w:ins>
    </w:p>
    <w:p w14:paraId="031A4243" w14:textId="77777777" w:rsidR="001B7A33" w:rsidRDefault="001B7A33" w:rsidP="001B7A33">
      <w:pPr>
        <w:pStyle w:val="Heading3"/>
      </w:pPr>
      <w:r>
        <w:t>Correlation with Clinical Outcomes</w:t>
      </w:r>
    </w:p>
    <w:p w14:paraId="216CBB1D" w14:textId="77777777" w:rsidR="005C221C" w:rsidRDefault="005C221C" w:rsidP="005C221C">
      <w:pPr>
        <w:pStyle w:val="Heading4"/>
      </w:pPr>
      <w:r>
        <w:t>Baseline correlations</w:t>
      </w:r>
    </w:p>
    <w:p w14:paraId="635318E8" w14:textId="49FFB52C" w:rsidR="00D60D7F" w:rsidRDefault="00875B53" w:rsidP="005C221C">
      <w:r>
        <w:t xml:space="preserve">Correlations of baseline ventilation imaging metrics %VV and </w:t>
      </w:r>
      <w:r w:rsidR="00845D35">
        <w:t>CV</w:t>
      </w:r>
      <w:r>
        <w:t xml:space="preserve"> with all baseline physiologi</w:t>
      </w:r>
      <w:r w:rsidR="008B379B">
        <w:t>cal data are provided in</w:t>
      </w:r>
      <w:r w:rsidR="000303A8">
        <w:t xml:space="preserve"> Table</w:t>
      </w:r>
      <w:r w:rsidR="008B379B">
        <w:t xml:space="preserve"> 4.</w:t>
      </w:r>
      <w:ins w:id="4529" w:author="Windows User" w:date="2018-11-02T11:01:00Z">
        <w:r w:rsidR="000C4364">
          <w:t>4</w:t>
        </w:r>
      </w:ins>
      <w:del w:id="4530" w:author="Windows User" w:date="2018-11-02T11:01:00Z">
        <w:r w:rsidR="008B379B" w:rsidDel="000C4364">
          <w:delText>3</w:delText>
        </w:r>
      </w:del>
      <w:r w:rsidR="008B379B">
        <w:t>.</w:t>
      </w:r>
      <w:r w:rsidR="00AE5230">
        <w:t xml:space="preserve"> Spearman’s coefficient of rank correlation (r) </w:t>
      </w:r>
      <w:r w:rsidR="003457EA">
        <w:t>is quoted, with p &lt; 0.05 highlighted.</w:t>
      </w:r>
    </w:p>
    <w:p w14:paraId="05EF772B" w14:textId="694EE684" w:rsidR="00D60D7F" w:rsidRDefault="00D60D7F" w:rsidP="005C221C">
      <w:r>
        <w:t>In addition, %VV correlated</w:t>
      </w:r>
      <w:r w:rsidR="002A6DDE">
        <w:t xml:space="preserve"> negatively</w:t>
      </w:r>
      <w:r>
        <w:t xml:space="preserve"> with </w:t>
      </w:r>
      <w:r w:rsidR="00845D35">
        <w:t>CV</w:t>
      </w:r>
      <w:r>
        <w:t xml:space="preserve"> (r = -0.60, p = 0.009)</w:t>
      </w:r>
      <w:r w:rsidR="002A7945">
        <w:t>.</w:t>
      </w:r>
    </w:p>
    <w:p w14:paraId="4EBB5BE6" w14:textId="0CE1DBB0" w:rsidR="00AE5230" w:rsidRDefault="00AE5230" w:rsidP="00335A3A">
      <w:pPr>
        <w:pStyle w:val="TableTitle0"/>
      </w:pPr>
      <w:bookmarkStart w:id="4531" w:name="_Toc3145496"/>
      <w:r>
        <w:t xml:space="preserve">Table </w:t>
      </w:r>
      <w:ins w:id="4532"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53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534" w:author="Nicholas Weatherley" w:date="2019-03-04T21:03:00Z">
        <w:r w:rsidR="00E96948">
          <w:rPr>
            <w:noProof/>
          </w:rPr>
          <w:t>4</w:t>
        </w:r>
        <w:r w:rsidR="00E96948">
          <w:fldChar w:fldCharType="end"/>
        </w:r>
      </w:ins>
      <w:ins w:id="4535" w:author="Windows User" w:date="2018-11-01T15:46:00Z">
        <w:del w:id="4536" w:author="Nicholas Weatherley" w:date="2019-03-04T21:03:00Z">
          <w:r w:rsidR="00743FFA" w:rsidDel="00E96948">
            <w:fldChar w:fldCharType="begin"/>
          </w:r>
          <w:r w:rsidR="00743FFA" w:rsidDel="00E96948">
            <w:delInstrText xml:space="preserve"> STYLEREF 1 \s </w:delInstrText>
          </w:r>
        </w:del>
      </w:ins>
      <w:del w:id="4537" w:author="Nicholas Weatherley" w:date="2019-03-04T21:03:00Z">
        <w:r w:rsidR="00743FFA" w:rsidDel="00E96948">
          <w:fldChar w:fldCharType="separate"/>
        </w:r>
        <w:r w:rsidR="0024585E" w:rsidDel="00E96948">
          <w:rPr>
            <w:noProof/>
          </w:rPr>
          <w:delText>4</w:delText>
        </w:r>
      </w:del>
      <w:ins w:id="4538" w:author="Windows User" w:date="2018-11-01T15:46:00Z">
        <w:del w:id="453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540" w:author="Nicholas Weatherley" w:date="2019-03-04T21:03:00Z">
        <w:r w:rsidR="00743FFA" w:rsidDel="00E96948">
          <w:fldChar w:fldCharType="end"/>
        </w:r>
      </w:del>
      <w:del w:id="454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3</w:delText>
        </w:r>
        <w:r w:rsidR="00BB544F" w:rsidDel="004435D9">
          <w:fldChar w:fldCharType="end"/>
        </w:r>
      </w:del>
      <w:r>
        <w:t>: Baseline ventilation metric correlations</w:t>
      </w:r>
      <w:bookmarkEnd w:id="4531"/>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813583" w14:paraId="3F68B572" w14:textId="77777777" w:rsidTr="00007F6A">
        <w:trPr>
          <w:tblHeader/>
        </w:trPr>
        <w:tc>
          <w:tcPr>
            <w:tcW w:w="3510" w:type="dxa"/>
            <w:vMerge w:val="restart"/>
            <w:shd w:val="clear" w:color="auto" w:fill="000000"/>
          </w:tcPr>
          <w:p w14:paraId="04C17800" w14:textId="77777777" w:rsidR="00813C2E" w:rsidRPr="00007F6A" w:rsidRDefault="00813C2E" w:rsidP="00007F6A">
            <w:pPr>
              <w:jc w:val="center"/>
              <w:rPr>
                <w:b/>
                <w:bCs/>
                <w:color w:val="FFFFFF"/>
              </w:rPr>
            </w:pPr>
            <w:r w:rsidRPr="00007F6A">
              <w:rPr>
                <w:b/>
                <w:bCs/>
                <w:color w:val="FFFFFF"/>
              </w:rPr>
              <w:t>Physiology metric</w:t>
            </w:r>
          </w:p>
        </w:tc>
        <w:tc>
          <w:tcPr>
            <w:tcW w:w="2924" w:type="dxa"/>
            <w:gridSpan w:val="2"/>
            <w:shd w:val="clear" w:color="auto" w:fill="000000"/>
          </w:tcPr>
          <w:p w14:paraId="0D254BA1" w14:textId="77777777" w:rsidR="00813C2E" w:rsidRPr="00007F6A" w:rsidRDefault="00813C2E" w:rsidP="00007F6A">
            <w:pPr>
              <w:jc w:val="center"/>
              <w:rPr>
                <w:b/>
                <w:bCs/>
                <w:color w:val="FFFFFF"/>
              </w:rPr>
            </w:pPr>
            <w:r w:rsidRPr="00007F6A">
              <w:rPr>
                <w:b/>
                <w:bCs/>
                <w:color w:val="FFFFFF"/>
              </w:rPr>
              <w:t>%VV</w:t>
            </w:r>
          </w:p>
        </w:tc>
        <w:tc>
          <w:tcPr>
            <w:tcW w:w="3030" w:type="dxa"/>
            <w:gridSpan w:val="2"/>
            <w:shd w:val="clear" w:color="auto" w:fill="000000"/>
          </w:tcPr>
          <w:p w14:paraId="6AD318BB" w14:textId="21BC6E72" w:rsidR="00813C2E" w:rsidRPr="00007F6A" w:rsidRDefault="00AF2E15" w:rsidP="00007F6A">
            <w:pPr>
              <w:jc w:val="center"/>
              <w:rPr>
                <w:b/>
                <w:bCs/>
                <w:color w:val="FFFFFF"/>
              </w:rPr>
            </w:pPr>
            <w:r>
              <w:rPr>
                <w:b/>
                <w:bCs/>
                <w:color w:val="FFFFFF"/>
              </w:rPr>
              <w:t>C</w:t>
            </w:r>
            <w:r w:rsidR="00813C2E" w:rsidRPr="00007F6A">
              <w:rPr>
                <w:b/>
                <w:bCs/>
                <w:color w:val="FFFFFF"/>
              </w:rPr>
              <w:t>V</w:t>
            </w:r>
          </w:p>
        </w:tc>
      </w:tr>
      <w:tr w:rsidR="00813583" w14:paraId="26B83AA8" w14:textId="77777777" w:rsidTr="00007F6A">
        <w:tc>
          <w:tcPr>
            <w:tcW w:w="3510" w:type="dxa"/>
            <w:vMerge/>
            <w:tcBorders>
              <w:top w:val="single" w:sz="8" w:space="0" w:color="000000"/>
              <w:left w:val="single" w:sz="8" w:space="0" w:color="000000"/>
              <w:bottom w:val="single" w:sz="8" w:space="0" w:color="000000"/>
            </w:tcBorders>
            <w:shd w:val="clear" w:color="auto" w:fill="auto"/>
          </w:tcPr>
          <w:p w14:paraId="2F05A577" w14:textId="77777777" w:rsidR="00813C2E" w:rsidRPr="00007F6A" w:rsidRDefault="00813C2E" w:rsidP="005C221C">
            <w:pPr>
              <w:rPr>
                <w:b/>
                <w:bCs/>
              </w:rPr>
            </w:pPr>
          </w:p>
        </w:tc>
        <w:tc>
          <w:tcPr>
            <w:tcW w:w="1418" w:type="dxa"/>
            <w:tcBorders>
              <w:top w:val="single" w:sz="8" w:space="0" w:color="000000"/>
              <w:bottom w:val="single" w:sz="8" w:space="0" w:color="000000"/>
            </w:tcBorders>
            <w:shd w:val="clear" w:color="auto" w:fill="auto"/>
          </w:tcPr>
          <w:p w14:paraId="06A991E9" w14:textId="77777777" w:rsidR="00813C2E" w:rsidRDefault="00813C2E" w:rsidP="00007F6A">
            <w:pPr>
              <w:jc w:val="center"/>
            </w:pPr>
            <w:r>
              <w:t>r</w:t>
            </w:r>
          </w:p>
        </w:tc>
        <w:tc>
          <w:tcPr>
            <w:tcW w:w="1506" w:type="dxa"/>
            <w:tcBorders>
              <w:top w:val="single" w:sz="8" w:space="0" w:color="000000"/>
              <w:bottom w:val="single" w:sz="8" w:space="0" w:color="000000"/>
            </w:tcBorders>
            <w:shd w:val="clear" w:color="auto" w:fill="auto"/>
          </w:tcPr>
          <w:p w14:paraId="324F5CA8" w14:textId="77777777" w:rsidR="00813C2E" w:rsidRDefault="00813C2E" w:rsidP="00007F6A">
            <w:pPr>
              <w:jc w:val="center"/>
            </w:pPr>
            <w:r>
              <w:t>p</w:t>
            </w:r>
          </w:p>
        </w:tc>
        <w:tc>
          <w:tcPr>
            <w:tcW w:w="1471" w:type="dxa"/>
            <w:tcBorders>
              <w:top w:val="single" w:sz="8" w:space="0" w:color="000000"/>
              <w:bottom w:val="single" w:sz="8" w:space="0" w:color="000000"/>
            </w:tcBorders>
            <w:shd w:val="clear" w:color="auto" w:fill="auto"/>
          </w:tcPr>
          <w:p w14:paraId="29A257AC" w14:textId="77777777" w:rsidR="00813C2E" w:rsidRDefault="00813C2E" w:rsidP="00007F6A">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540A35A1" w14:textId="77777777" w:rsidR="00813C2E" w:rsidRDefault="00813C2E" w:rsidP="00007F6A">
            <w:pPr>
              <w:jc w:val="center"/>
            </w:pPr>
            <w:r>
              <w:t>p</w:t>
            </w:r>
          </w:p>
        </w:tc>
      </w:tr>
      <w:tr w:rsidR="00813583" w14:paraId="12EE5210" w14:textId="77777777" w:rsidTr="00007F6A">
        <w:tc>
          <w:tcPr>
            <w:tcW w:w="3510" w:type="dxa"/>
            <w:shd w:val="clear" w:color="auto" w:fill="auto"/>
          </w:tcPr>
          <w:p w14:paraId="04AEF85B" w14:textId="77777777" w:rsidR="002E7EFC" w:rsidRPr="00007F6A" w:rsidRDefault="002E7EFC" w:rsidP="005C221C">
            <w:pPr>
              <w:rPr>
                <w:b/>
                <w:bCs/>
              </w:rPr>
            </w:pPr>
            <w:r w:rsidRPr="00007F6A">
              <w:rPr>
                <w:b/>
                <w:bCs/>
              </w:rPr>
              <w:t>FEV1 (mL)</w:t>
            </w:r>
          </w:p>
        </w:tc>
        <w:tc>
          <w:tcPr>
            <w:tcW w:w="1418" w:type="dxa"/>
            <w:shd w:val="clear" w:color="auto" w:fill="auto"/>
          </w:tcPr>
          <w:p w14:paraId="477A6CD0" w14:textId="77777777" w:rsidR="002E7EFC" w:rsidRDefault="00FF546C" w:rsidP="00007F6A">
            <w:pPr>
              <w:jc w:val="center"/>
            </w:pPr>
            <w:r>
              <w:t>-0.11</w:t>
            </w:r>
          </w:p>
        </w:tc>
        <w:tc>
          <w:tcPr>
            <w:tcW w:w="1506" w:type="dxa"/>
            <w:shd w:val="clear" w:color="auto" w:fill="auto"/>
          </w:tcPr>
          <w:p w14:paraId="3EAD326B" w14:textId="77777777" w:rsidR="002E7EFC" w:rsidRDefault="00FF546C" w:rsidP="00007F6A">
            <w:pPr>
              <w:jc w:val="center"/>
            </w:pPr>
            <w:r>
              <w:t>0.677</w:t>
            </w:r>
          </w:p>
        </w:tc>
        <w:tc>
          <w:tcPr>
            <w:tcW w:w="1471" w:type="dxa"/>
            <w:shd w:val="clear" w:color="auto" w:fill="auto"/>
          </w:tcPr>
          <w:p w14:paraId="1573F7F5" w14:textId="77777777" w:rsidR="002E7EFC" w:rsidRDefault="002B6B15" w:rsidP="00007F6A">
            <w:pPr>
              <w:jc w:val="center"/>
            </w:pPr>
            <w:r>
              <w:t>-0.09</w:t>
            </w:r>
          </w:p>
        </w:tc>
        <w:tc>
          <w:tcPr>
            <w:tcW w:w="1559" w:type="dxa"/>
            <w:shd w:val="clear" w:color="auto" w:fill="auto"/>
          </w:tcPr>
          <w:p w14:paraId="1CFC379D" w14:textId="77777777" w:rsidR="002E7EFC" w:rsidRDefault="002B6B15" w:rsidP="00007F6A">
            <w:pPr>
              <w:jc w:val="center"/>
            </w:pPr>
            <w:r>
              <w:t>0.723</w:t>
            </w:r>
          </w:p>
        </w:tc>
      </w:tr>
      <w:tr w:rsidR="00813583" w14:paraId="6F81ACE2" w14:textId="77777777" w:rsidTr="00007F6A">
        <w:tc>
          <w:tcPr>
            <w:tcW w:w="3510" w:type="dxa"/>
            <w:tcBorders>
              <w:top w:val="single" w:sz="8" w:space="0" w:color="000000"/>
              <w:left w:val="single" w:sz="8" w:space="0" w:color="000000"/>
              <w:bottom w:val="single" w:sz="8" w:space="0" w:color="000000"/>
            </w:tcBorders>
            <w:shd w:val="clear" w:color="auto" w:fill="auto"/>
          </w:tcPr>
          <w:p w14:paraId="5BCEE2FD" w14:textId="77777777" w:rsidR="00813C2E" w:rsidRPr="00007F6A" w:rsidRDefault="002E7EFC" w:rsidP="005C221C">
            <w:pPr>
              <w:rPr>
                <w:b/>
                <w:bCs/>
              </w:rPr>
            </w:pPr>
            <w:r w:rsidRPr="00007F6A">
              <w:rPr>
                <w:b/>
                <w:bCs/>
              </w:rPr>
              <w:lastRenderedPageBreak/>
              <w:t>FEV1 (% predicted)</w:t>
            </w:r>
          </w:p>
        </w:tc>
        <w:tc>
          <w:tcPr>
            <w:tcW w:w="1418" w:type="dxa"/>
            <w:tcBorders>
              <w:top w:val="single" w:sz="8" w:space="0" w:color="000000"/>
              <w:bottom w:val="single" w:sz="8" w:space="0" w:color="000000"/>
            </w:tcBorders>
            <w:shd w:val="clear" w:color="auto" w:fill="auto"/>
          </w:tcPr>
          <w:p w14:paraId="2AE6E013" w14:textId="77777777" w:rsidR="00813C2E" w:rsidRDefault="00FF546C" w:rsidP="00007F6A">
            <w:pPr>
              <w:jc w:val="center"/>
            </w:pPr>
            <w:r>
              <w:t>-0.08</w:t>
            </w:r>
          </w:p>
        </w:tc>
        <w:tc>
          <w:tcPr>
            <w:tcW w:w="1506" w:type="dxa"/>
            <w:tcBorders>
              <w:top w:val="single" w:sz="8" w:space="0" w:color="000000"/>
              <w:bottom w:val="single" w:sz="8" w:space="0" w:color="000000"/>
            </w:tcBorders>
            <w:shd w:val="clear" w:color="auto" w:fill="auto"/>
          </w:tcPr>
          <w:p w14:paraId="762EFC69" w14:textId="77777777" w:rsidR="00813C2E" w:rsidRDefault="00FF546C" w:rsidP="00007F6A">
            <w:pPr>
              <w:jc w:val="center"/>
            </w:pPr>
            <w:r>
              <w:t>0.754</w:t>
            </w:r>
          </w:p>
        </w:tc>
        <w:tc>
          <w:tcPr>
            <w:tcW w:w="1471" w:type="dxa"/>
            <w:tcBorders>
              <w:top w:val="single" w:sz="8" w:space="0" w:color="000000"/>
              <w:bottom w:val="single" w:sz="8" w:space="0" w:color="000000"/>
            </w:tcBorders>
            <w:shd w:val="clear" w:color="auto" w:fill="auto"/>
          </w:tcPr>
          <w:p w14:paraId="03963B3D" w14:textId="77777777" w:rsidR="00813C2E" w:rsidRDefault="002B6B15" w:rsidP="00007F6A">
            <w:pPr>
              <w:jc w:val="center"/>
            </w:pPr>
            <w:r>
              <w:t>-0.393</w:t>
            </w:r>
          </w:p>
        </w:tc>
        <w:tc>
          <w:tcPr>
            <w:tcW w:w="1559" w:type="dxa"/>
            <w:tcBorders>
              <w:top w:val="single" w:sz="8" w:space="0" w:color="000000"/>
              <w:bottom w:val="single" w:sz="8" w:space="0" w:color="000000"/>
              <w:right w:val="single" w:sz="8" w:space="0" w:color="000000"/>
            </w:tcBorders>
            <w:shd w:val="clear" w:color="auto" w:fill="auto"/>
          </w:tcPr>
          <w:p w14:paraId="356B46A3" w14:textId="77777777" w:rsidR="00813C2E" w:rsidRDefault="002B6B15" w:rsidP="00007F6A">
            <w:pPr>
              <w:jc w:val="center"/>
            </w:pPr>
            <w:r>
              <w:t>0.11</w:t>
            </w:r>
          </w:p>
        </w:tc>
      </w:tr>
      <w:tr w:rsidR="00813583" w14:paraId="49AA1D4C" w14:textId="77777777" w:rsidTr="00007F6A">
        <w:tc>
          <w:tcPr>
            <w:tcW w:w="3510" w:type="dxa"/>
            <w:shd w:val="clear" w:color="auto" w:fill="auto"/>
          </w:tcPr>
          <w:p w14:paraId="5CD259DA" w14:textId="77777777" w:rsidR="00813C2E" w:rsidRPr="00007F6A" w:rsidRDefault="002E7EFC" w:rsidP="005C221C">
            <w:pPr>
              <w:rPr>
                <w:b/>
                <w:bCs/>
              </w:rPr>
            </w:pPr>
            <w:r w:rsidRPr="00007F6A">
              <w:rPr>
                <w:b/>
                <w:bCs/>
              </w:rPr>
              <w:t>FVC (mL)</w:t>
            </w:r>
          </w:p>
        </w:tc>
        <w:tc>
          <w:tcPr>
            <w:tcW w:w="1418" w:type="dxa"/>
            <w:shd w:val="clear" w:color="auto" w:fill="auto"/>
          </w:tcPr>
          <w:p w14:paraId="0CCDF4DD" w14:textId="77777777" w:rsidR="00813C2E" w:rsidRDefault="00FF546C" w:rsidP="00007F6A">
            <w:pPr>
              <w:jc w:val="center"/>
            </w:pPr>
            <w:r>
              <w:t>-0.19</w:t>
            </w:r>
          </w:p>
        </w:tc>
        <w:tc>
          <w:tcPr>
            <w:tcW w:w="1506" w:type="dxa"/>
            <w:shd w:val="clear" w:color="auto" w:fill="auto"/>
          </w:tcPr>
          <w:p w14:paraId="54376EA4" w14:textId="77777777" w:rsidR="00813C2E" w:rsidRDefault="00FF546C" w:rsidP="00007F6A">
            <w:pPr>
              <w:jc w:val="center"/>
            </w:pPr>
            <w:r>
              <w:t>0.458</w:t>
            </w:r>
          </w:p>
        </w:tc>
        <w:tc>
          <w:tcPr>
            <w:tcW w:w="1471" w:type="dxa"/>
            <w:shd w:val="clear" w:color="auto" w:fill="auto"/>
          </w:tcPr>
          <w:p w14:paraId="6D9C77CC" w14:textId="77777777" w:rsidR="00813C2E" w:rsidRDefault="002B6B15" w:rsidP="00007F6A">
            <w:pPr>
              <w:jc w:val="center"/>
            </w:pPr>
            <w:r>
              <w:t>-0.01</w:t>
            </w:r>
          </w:p>
        </w:tc>
        <w:tc>
          <w:tcPr>
            <w:tcW w:w="1559" w:type="dxa"/>
            <w:shd w:val="clear" w:color="auto" w:fill="auto"/>
          </w:tcPr>
          <w:p w14:paraId="26ACAE5E" w14:textId="77777777" w:rsidR="00813C2E" w:rsidRDefault="002B6B15" w:rsidP="00007F6A">
            <w:pPr>
              <w:jc w:val="center"/>
            </w:pPr>
            <w:r>
              <w:t>0.968</w:t>
            </w:r>
          </w:p>
        </w:tc>
      </w:tr>
      <w:tr w:rsidR="00813583" w14:paraId="2F583C09" w14:textId="77777777" w:rsidTr="00007F6A">
        <w:tc>
          <w:tcPr>
            <w:tcW w:w="3510" w:type="dxa"/>
            <w:tcBorders>
              <w:top w:val="single" w:sz="8" w:space="0" w:color="000000"/>
              <w:left w:val="single" w:sz="8" w:space="0" w:color="000000"/>
              <w:bottom w:val="single" w:sz="8" w:space="0" w:color="000000"/>
            </w:tcBorders>
            <w:shd w:val="clear" w:color="auto" w:fill="auto"/>
          </w:tcPr>
          <w:p w14:paraId="1E32BB96" w14:textId="77777777" w:rsidR="00813C2E" w:rsidRPr="00007F6A" w:rsidRDefault="002E7EFC" w:rsidP="005C221C">
            <w:pPr>
              <w:rPr>
                <w:b/>
                <w:bCs/>
              </w:rPr>
            </w:pPr>
            <w:r w:rsidRPr="00007F6A">
              <w:rPr>
                <w:b/>
                <w:bCs/>
              </w:rPr>
              <w:t>FVC (% predicted</w:t>
            </w:r>
            <w:r w:rsidR="005B1D8B" w:rsidRPr="00007F6A">
              <w:rPr>
                <w:b/>
                <w:bCs/>
              </w:rPr>
              <w:t>)</w:t>
            </w:r>
          </w:p>
        </w:tc>
        <w:tc>
          <w:tcPr>
            <w:tcW w:w="1418" w:type="dxa"/>
            <w:tcBorders>
              <w:top w:val="single" w:sz="8" w:space="0" w:color="000000"/>
              <w:bottom w:val="single" w:sz="8" w:space="0" w:color="000000"/>
            </w:tcBorders>
            <w:shd w:val="clear" w:color="auto" w:fill="auto"/>
          </w:tcPr>
          <w:p w14:paraId="1B532E34" w14:textId="77777777" w:rsidR="00813C2E" w:rsidRDefault="00FF546C" w:rsidP="00007F6A">
            <w:pPr>
              <w:jc w:val="center"/>
            </w:pPr>
            <w:r>
              <w:t>-0.02</w:t>
            </w:r>
          </w:p>
        </w:tc>
        <w:tc>
          <w:tcPr>
            <w:tcW w:w="1506" w:type="dxa"/>
            <w:tcBorders>
              <w:top w:val="single" w:sz="8" w:space="0" w:color="000000"/>
              <w:bottom w:val="single" w:sz="8" w:space="0" w:color="000000"/>
            </w:tcBorders>
            <w:shd w:val="clear" w:color="auto" w:fill="auto"/>
          </w:tcPr>
          <w:p w14:paraId="61204A05" w14:textId="77777777" w:rsidR="00813C2E" w:rsidRDefault="00FF546C" w:rsidP="00007F6A">
            <w:pPr>
              <w:jc w:val="center"/>
            </w:pPr>
            <w:r>
              <w:t>0.924</w:t>
            </w:r>
          </w:p>
        </w:tc>
        <w:tc>
          <w:tcPr>
            <w:tcW w:w="1471" w:type="dxa"/>
            <w:tcBorders>
              <w:top w:val="single" w:sz="8" w:space="0" w:color="000000"/>
              <w:bottom w:val="single" w:sz="8" w:space="0" w:color="000000"/>
            </w:tcBorders>
            <w:shd w:val="clear" w:color="auto" w:fill="auto"/>
          </w:tcPr>
          <w:p w14:paraId="2EC48672" w14:textId="77777777" w:rsidR="00813C2E" w:rsidRDefault="00235636" w:rsidP="00007F6A">
            <w:pPr>
              <w:jc w:val="center"/>
            </w:pPr>
            <w:r>
              <w:t>-0.35</w:t>
            </w:r>
          </w:p>
        </w:tc>
        <w:tc>
          <w:tcPr>
            <w:tcW w:w="1559" w:type="dxa"/>
            <w:tcBorders>
              <w:top w:val="single" w:sz="8" w:space="0" w:color="000000"/>
              <w:bottom w:val="single" w:sz="8" w:space="0" w:color="000000"/>
              <w:right w:val="single" w:sz="8" w:space="0" w:color="000000"/>
            </w:tcBorders>
            <w:shd w:val="clear" w:color="auto" w:fill="auto"/>
          </w:tcPr>
          <w:p w14:paraId="44669B15" w14:textId="77777777" w:rsidR="00813C2E" w:rsidRDefault="00235636" w:rsidP="00007F6A">
            <w:pPr>
              <w:jc w:val="center"/>
            </w:pPr>
            <w:r>
              <w:t>0.15</w:t>
            </w:r>
          </w:p>
        </w:tc>
      </w:tr>
      <w:tr w:rsidR="00813583" w14:paraId="299B8BF8" w14:textId="77777777" w:rsidTr="00007F6A">
        <w:tc>
          <w:tcPr>
            <w:tcW w:w="3510" w:type="dxa"/>
            <w:shd w:val="clear" w:color="auto" w:fill="auto"/>
          </w:tcPr>
          <w:p w14:paraId="67040314" w14:textId="77777777" w:rsidR="00813C2E" w:rsidRPr="00007F6A" w:rsidRDefault="0008398B" w:rsidP="005C221C">
            <w:pPr>
              <w:rPr>
                <w:b/>
                <w:bCs/>
              </w:rPr>
            </w:pPr>
            <w:r w:rsidRPr="00007F6A">
              <w:rPr>
                <w:b/>
                <w:bCs/>
              </w:rPr>
              <w:t>FEV1/FVC (ratio)</w:t>
            </w:r>
          </w:p>
        </w:tc>
        <w:tc>
          <w:tcPr>
            <w:tcW w:w="1418" w:type="dxa"/>
            <w:shd w:val="clear" w:color="auto" w:fill="auto"/>
          </w:tcPr>
          <w:p w14:paraId="1FF6FFFE" w14:textId="77777777" w:rsidR="00813C2E" w:rsidRDefault="00FF546C" w:rsidP="00007F6A">
            <w:pPr>
              <w:jc w:val="center"/>
            </w:pPr>
            <w:r>
              <w:t>0.08</w:t>
            </w:r>
          </w:p>
        </w:tc>
        <w:tc>
          <w:tcPr>
            <w:tcW w:w="1506" w:type="dxa"/>
            <w:shd w:val="clear" w:color="auto" w:fill="auto"/>
          </w:tcPr>
          <w:p w14:paraId="61C77210" w14:textId="77777777" w:rsidR="00813C2E" w:rsidRDefault="00FF546C" w:rsidP="00007F6A">
            <w:pPr>
              <w:jc w:val="center"/>
            </w:pPr>
            <w:r>
              <w:t>0.742</w:t>
            </w:r>
          </w:p>
        </w:tc>
        <w:tc>
          <w:tcPr>
            <w:tcW w:w="1471" w:type="dxa"/>
            <w:shd w:val="clear" w:color="auto" w:fill="auto"/>
          </w:tcPr>
          <w:p w14:paraId="3B6FB1E5" w14:textId="77777777" w:rsidR="00813C2E" w:rsidRDefault="00EA33FC" w:rsidP="00007F6A">
            <w:pPr>
              <w:jc w:val="center"/>
            </w:pPr>
            <w:r>
              <w:t>-0.00</w:t>
            </w:r>
          </w:p>
        </w:tc>
        <w:tc>
          <w:tcPr>
            <w:tcW w:w="1559" w:type="dxa"/>
            <w:shd w:val="clear" w:color="auto" w:fill="auto"/>
          </w:tcPr>
          <w:p w14:paraId="47086F1D" w14:textId="77777777" w:rsidR="00813C2E" w:rsidRDefault="00EA33FC" w:rsidP="00007F6A">
            <w:pPr>
              <w:jc w:val="center"/>
            </w:pPr>
            <w:r>
              <w:t>0.990</w:t>
            </w:r>
          </w:p>
        </w:tc>
      </w:tr>
      <w:tr w:rsidR="00813583" w14:paraId="32631C37" w14:textId="77777777" w:rsidTr="00007F6A">
        <w:tc>
          <w:tcPr>
            <w:tcW w:w="3510" w:type="dxa"/>
            <w:tcBorders>
              <w:top w:val="single" w:sz="8" w:space="0" w:color="000000"/>
              <w:left w:val="single" w:sz="8" w:space="0" w:color="000000"/>
              <w:bottom w:val="single" w:sz="8" w:space="0" w:color="000000"/>
            </w:tcBorders>
            <w:shd w:val="clear" w:color="auto" w:fill="auto"/>
          </w:tcPr>
          <w:p w14:paraId="4F557A2A" w14:textId="77777777" w:rsidR="00813C2E" w:rsidRPr="00007F6A" w:rsidRDefault="0008398B" w:rsidP="005C221C">
            <w:pPr>
              <w:rPr>
                <w:b/>
                <w:bCs/>
              </w:rPr>
            </w:pPr>
            <w:r w:rsidRPr="00007F6A">
              <w:rPr>
                <w:b/>
                <w:bCs/>
              </w:rPr>
              <w:t>FEV1/FVC (z-score)</w:t>
            </w:r>
          </w:p>
        </w:tc>
        <w:tc>
          <w:tcPr>
            <w:tcW w:w="1418" w:type="dxa"/>
            <w:tcBorders>
              <w:top w:val="single" w:sz="8" w:space="0" w:color="000000"/>
              <w:bottom w:val="single" w:sz="8" w:space="0" w:color="000000"/>
            </w:tcBorders>
            <w:shd w:val="clear" w:color="auto" w:fill="auto"/>
          </w:tcPr>
          <w:p w14:paraId="1D3C8BA1" w14:textId="77777777" w:rsidR="00813C2E" w:rsidRDefault="00FF546C" w:rsidP="00007F6A">
            <w:pPr>
              <w:jc w:val="center"/>
            </w:pPr>
            <w:r>
              <w:t>0.03</w:t>
            </w:r>
          </w:p>
        </w:tc>
        <w:tc>
          <w:tcPr>
            <w:tcW w:w="1506" w:type="dxa"/>
            <w:tcBorders>
              <w:top w:val="single" w:sz="8" w:space="0" w:color="000000"/>
              <w:bottom w:val="single" w:sz="8" w:space="0" w:color="000000"/>
            </w:tcBorders>
            <w:shd w:val="clear" w:color="auto" w:fill="auto"/>
          </w:tcPr>
          <w:p w14:paraId="36C56852" w14:textId="77777777" w:rsidR="00813C2E" w:rsidRDefault="00FF546C" w:rsidP="00007F6A">
            <w:pPr>
              <w:jc w:val="center"/>
            </w:pPr>
            <w:r>
              <w:t>0.900</w:t>
            </w:r>
          </w:p>
        </w:tc>
        <w:tc>
          <w:tcPr>
            <w:tcW w:w="1471" w:type="dxa"/>
            <w:tcBorders>
              <w:top w:val="single" w:sz="8" w:space="0" w:color="000000"/>
              <w:bottom w:val="single" w:sz="8" w:space="0" w:color="000000"/>
            </w:tcBorders>
            <w:shd w:val="clear" w:color="auto" w:fill="auto"/>
          </w:tcPr>
          <w:p w14:paraId="4E3FDA8B" w14:textId="77777777" w:rsidR="00813C2E" w:rsidRDefault="00EA33FC" w:rsidP="00007F6A">
            <w:pPr>
              <w:jc w:val="center"/>
            </w:pPr>
            <w:r>
              <w:t>0.08</w:t>
            </w:r>
          </w:p>
        </w:tc>
        <w:tc>
          <w:tcPr>
            <w:tcW w:w="1559" w:type="dxa"/>
            <w:tcBorders>
              <w:top w:val="single" w:sz="8" w:space="0" w:color="000000"/>
              <w:bottom w:val="single" w:sz="8" w:space="0" w:color="000000"/>
              <w:right w:val="single" w:sz="8" w:space="0" w:color="000000"/>
            </w:tcBorders>
            <w:shd w:val="clear" w:color="auto" w:fill="auto"/>
          </w:tcPr>
          <w:p w14:paraId="02AFEEA7" w14:textId="77777777" w:rsidR="00813C2E" w:rsidRDefault="00EA33FC" w:rsidP="00007F6A">
            <w:pPr>
              <w:jc w:val="center"/>
            </w:pPr>
            <w:r>
              <w:t>0.757</w:t>
            </w:r>
          </w:p>
        </w:tc>
      </w:tr>
      <w:tr w:rsidR="00813583" w14:paraId="3D2C690E" w14:textId="77777777" w:rsidTr="00007F6A">
        <w:tc>
          <w:tcPr>
            <w:tcW w:w="3510" w:type="dxa"/>
            <w:shd w:val="clear" w:color="auto" w:fill="auto"/>
          </w:tcPr>
          <w:p w14:paraId="1F3E2F85" w14:textId="77777777" w:rsidR="00813C2E" w:rsidRPr="00007F6A" w:rsidRDefault="00394428" w:rsidP="005C221C">
            <w:pPr>
              <w:rPr>
                <w:b/>
                <w:bCs/>
              </w:rPr>
            </w:pPr>
            <w:r w:rsidRPr="00007F6A">
              <w:rPr>
                <w:b/>
                <w:bCs/>
              </w:rPr>
              <w:t>T</w:t>
            </w:r>
            <w:r w:rsidRPr="00007F6A">
              <w:rPr>
                <w:b/>
                <w:bCs/>
                <w:vertAlign w:val="subscript"/>
              </w:rPr>
              <w:t>LCO</w:t>
            </w:r>
            <w:r w:rsidR="00DD0B30" w:rsidRPr="00007F6A">
              <w:rPr>
                <w:b/>
                <w:bCs/>
              </w:rPr>
              <w:t xml:space="preserve"> </w:t>
            </w:r>
            <w:r w:rsidR="00DD0F01" w:rsidRPr="00007F6A">
              <w:rPr>
                <w:b/>
                <w:bCs/>
              </w:rPr>
              <w:t>(mmol.min</w:t>
            </w:r>
            <w:r w:rsidR="00DD0F01" w:rsidRPr="00007F6A">
              <w:rPr>
                <w:b/>
                <w:bCs/>
                <w:vertAlign w:val="superscript"/>
              </w:rPr>
              <w:t>-1</w:t>
            </w:r>
            <w:r w:rsidR="00DD0F01" w:rsidRPr="00007F6A">
              <w:rPr>
                <w:b/>
                <w:bCs/>
              </w:rPr>
              <w:t>.kPa</w:t>
            </w:r>
            <w:r w:rsidR="00DD0F01" w:rsidRPr="00007F6A">
              <w:rPr>
                <w:b/>
                <w:bCs/>
                <w:vertAlign w:val="superscript"/>
              </w:rPr>
              <w:t>-1</w:t>
            </w:r>
            <w:r w:rsidR="00DD0F01" w:rsidRPr="00007F6A">
              <w:rPr>
                <w:b/>
                <w:bCs/>
              </w:rPr>
              <w:t>)</w:t>
            </w:r>
          </w:p>
        </w:tc>
        <w:tc>
          <w:tcPr>
            <w:tcW w:w="1418" w:type="dxa"/>
            <w:shd w:val="clear" w:color="auto" w:fill="auto"/>
          </w:tcPr>
          <w:p w14:paraId="2FB1BB03" w14:textId="77777777" w:rsidR="00813C2E" w:rsidRDefault="00FF546C" w:rsidP="00007F6A">
            <w:pPr>
              <w:jc w:val="center"/>
            </w:pPr>
            <w:r>
              <w:t>0.27</w:t>
            </w:r>
          </w:p>
        </w:tc>
        <w:tc>
          <w:tcPr>
            <w:tcW w:w="1506" w:type="dxa"/>
            <w:shd w:val="clear" w:color="auto" w:fill="auto"/>
          </w:tcPr>
          <w:p w14:paraId="506036AF" w14:textId="77777777" w:rsidR="00813C2E" w:rsidRDefault="00FF546C" w:rsidP="00007F6A">
            <w:pPr>
              <w:jc w:val="center"/>
            </w:pPr>
            <w:r>
              <w:t>0.284</w:t>
            </w:r>
          </w:p>
        </w:tc>
        <w:tc>
          <w:tcPr>
            <w:tcW w:w="1471" w:type="dxa"/>
            <w:shd w:val="clear" w:color="auto" w:fill="auto"/>
          </w:tcPr>
          <w:p w14:paraId="161EB430" w14:textId="77777777" w:rsidR="00813C2E" w:rsidRDefault="00EA33FC" w:rsidP="00007F6A">
            <w:pPr>
              <w:jc w:val="center"/>
            </w:pPr>
            <w:r>
              <w:t>-0.36</w:t>
            </w:r>
          </w:p>
        </w:tc>
        <w:tc>
          <w:tcPr>
            <w:tcW w:w="1559" w:type="dxa"/>
            <w:shd w:val="clear" w:color="auto" w:fill="auto"/>
          </w:tcPr>
          <w:p w14:paraId="32F35C65" w14:textId="77777777" w:rsidR="00813C2E" w:rsidRDefault="00EA33FC" w:rsidP="00007F6A">
            <w:pPr>
              <w:jc w:val="center"/>
            </w:pPr>
            <w:r>
              <w:t>0.140</w:t>
            </w:r>
          </w:p>
        </w:tc>
      </w:tr>
      <w:tr w:rsidR="00813583" w14:paraId="4650FE9C" w14:textId="77777777" w:rsidTr="00007F6A">
        <w:tc>
          <w:tcPr>
            <w:tcW w:w="3510" w:type="dxa"/>
            <w:tcBorders>
              <w:top w:val="single" w:sz="8" w:space="0" w:color="000000"/>
              <w:bottom w:val="single" w:sz="8" w:space="0" w:color="000000"/>
            </w:tcBorders>
            <w:shd w:val="clear" w:color="auto" w:fill="auto"/>
          </w:tcPr>
          <w:p w14:paraId="6BC71A2C" w14:textId="77777777" w:rsidR="00813C2E" w:rsidRPr="00007F6A" w:rsidRDefault="00394428" w:rsidP="005C221C">
            <w:pPr>
              <w:rPr>
                <w:b/>
                <w:bCs/>
              </w:rPr>
            </w:pPr>
            <w:r w:rsidRPr="00007F6A">
              <w:rPr>
                <w:b/>
                <w:bCs/>
              </w:rPr>
              <w:t>T</w:t>
            </w:r>
            <w:r w:rsidRPr="00007F6A">
              <w:rPr>
                <w:b/>
                <w:bCs/>
                <w:vertAlign w:val="subscript"/>
              </w:rPr>
              <w:t>LCO</w:t>
            </w:r>
            <w:r w:rsidR="005B1D8B" w:rsidRPr="00007F6A">
              <w:rPr>
                <w:b/>
                <w:bCs/>
              </w:rPr>
              <w:t xml:space="preserve"> (% predicted)</w:t>
            </w:r>
          </w:p>
        </w:tc>
        <w:tc>
          <w:tcPr>
            <w:tcW w:w="1418" w:type="dxa"/>
            <w:tcBorders>
              <w:top w:val="single" w:sz="8" w:space="0" w:color="000000"/>
              <w:bottom w:val="single" w:sz="8" w:space="0" w:color="000000"/>
            </w:tcBorders>
            <w:shd w:val="clear" w:color="auto" w:fill="auto"/>
          </w:tcPr>
          <w:p w14:paraId="5043ECE4" w14:textId="4A08E532" w:rsidR="00813C2E" w:rsidRDefault="00FF546C" w:rsidP="00007F6A">
            <w:pPr>
              <w:jc w:val="center"/>
            </w:pPr>
            <w:r>
              <w:t>0.</w:t>
            </w:r>
            <w:r w:rsidR="00E41C7C">
              <w:t>34</w:t>
            </w:r>
          </w:p>
        </w:tc>
        <w:tc>
          <w:tcPr>
            <w:tcW w:w="1506" w:type="dxa"/>
            <w:tcBorders>
              <w:top w:val="single" w:sz="8" w:space="0" w:color="000000"/>
              <w:bottom w:val="single" w:sz="8" w:space="0" w:color="000000"/>
            </w:tcBorders>
            <w:shd w:val="clear" w:color="auto" w:fill="auto"/>
          </w:tcPr>
          <w:p w14:paraId="58E3B7AD" w14:textId="3029B127" w:rsidR="00813C2E" w:rsidRDefault="00FF546C" w:rsidP="00007F6A">
            <w:pPr>
              <w:jc w:val="center"/>
            </w:pPr>
            <w:r>
              <w:t>0.</w:t>
            </w:r>
            <w:r w:rsidR="00E41C7C">
              <w:t>174</w:t>
            </w:r>
          </w:p>
        </w:tc>
        <w:tc>
          <w:tcPr>
            <w:tcW w:w="1471" w:type="dxa"/>
            <w:tcBorders>
              <w:top w:val="single" w:sz="8" w:space="0" w:color="000000"/>
              <w:bottom w:val="single" w:sz="8" w:space="0" w:color="000000"/>
            </w:tcBorders>
            <w:shd w:val="clear" w:color="auto" w:fill="BFBFBF"/>
          </w:tcPr>
          <w:p w14:paraId="330A4150" w14:textId="62E1FC50" w:rsidR="00813C2E" w:rsidRDefault="006B3DC7" w:rsidP="00007F6A">
            <w:pPr>
              <w:jc w:val="center"/>
            </w:pPr>
            <w:r>
              <w:t>-0.</w:t>
            </w:r>
            <w:r w:rsidR="00E41C7C">
              <w:t>52</w:t>
            </w:r>
          </w:p>
        </w:tc>
        <w:tc>
          <w:tcPr>
            <w:tcW w:w="1559" w:type="dxa"/>
            <w:tcBorders>
              <w:top w:val="single" w:sz="8" w:space="0" w:color="000000"/>
              <w:bottom w:val="single" w:sz="8" w:space="0" w:color="000000"/>
            </w:tcBorders>
            <w:shd w:val="clear" w:color="auto" w:fill="BFBFBF"/>
          </w:tcPr>
          <w:p w14:paraId="2B786F42" w14:textId="360514A8" w:rsidR="00813C2E" w:rsidRDefault="00E41C7C" w:rsidP="00007F6A">
            <w:pPr>
              <w:jc w:val="center"/>
            </w:pPr>
            <w:r>
              <w:t>0.02</w:t>
            </w:r>
            <w:r w:rsidR="006B3DC7">
              <w:t>8</w:t>
            </w:r>
          </w:p>
        </w:tc>
      </w:tr>
      <w:tr w:rsidR="00813583" w14:paraId="5B4A1732" w14:textId="77777777" w:rsidTr="00007F6A">
        <w:tc>
          <w:tcPr>
            <w:tcW w:w="3510" w:type="dxa"/>
            <w:shd w:val="clear" w:color="auto" w:fill="auto"/>
          </w:tcPr>
          <w:p w14:paraId="2C447306" w14:textId="77777777" w:rsidR="00813C2E" w:rsidRPr="00007F6A" w:rsidRDefault="00394428" w:rsidP="005C221C">
            <w:pPr>
              <w:rPr>
                <w:b/>
                <w:bCs/>
              </w:rPr>
            </w:pPr>
            <w:r w:rsidRPr="00007F6A">
              <w:rPr>
                <w:b/>
                <w:bCs/>
              </w:rPr>
              <w:t>K</w:t>
            </w:r>
            <w:r w:rsidRPr="00007F6A">
              <w:rPr>
                <w:b/>
                <w:bCs/>
                <w:vertAlign w:val="subscript"/>
              </w:rPr>
              <w:t>CO</w:t>
            </w:r>
            <w:r w:rsidR="00DD0F01" w:rsidRPr="00007F6A">
              <w:rPr>
                <w:b/>
                <w:bCs/>
                <w:vertAlign w:val="subscript"/>
              </w:rPr>
              <w:t xml:space="preserve"> </w:t>
            </w:r>
            <w:r w:rsidR="00DD0F01" w:rsidRPr="00007F6A">
              <w:rPr>
                <w:b/>
                <w:bCs/>
              </w:rPr>
              <w:t>(mmol.min</w:t>
            </w:r>
            <w:r w:rsidR="00DD0F01" w:rsidRPr="00007F6A">
              <w:rPr>
                <w:b/>
                <w:bCs/>
                <w:vertAlign w:val="superscript"/>
              </w:rPr>
              <w:t>-1</w:t>
            </w:r>
            <w:r w:rsidR="00DD0F01" w:rsidRPr="00007F6A">
              <w:rPr>
                <w:b/>
                <w:bCs/>
              </w:rPr>
              <w:t>.kPa</w:t>
            </w:r>
            <w:r w:rsidR="00DD0F01" w:rsidRPr="00007F6A">
              <w:rPr>
                <w:b/>
                <w:bCs/>
                <w:vertAlign w:val="superscript"/>
              </w:rPr>
              <w:t>-1</w:t>
            </w:r>
            <w:r w:rsidR="00DD0F01" w:rsidRPr="00007F6A">
              <w:rPr>
                <w:b/>
                <w:bCs/>
              </w:rPr>
              <w:t>.L</w:t>
            </w:r>
            <w:r w:rsidR="00DD0F01" w:rsidRPr="00007F6A">
              <w:rPr>
                <w:b/>
                <w:bCs/>
                <w:vertAlign w:val="superscript"/>
              </w:rPr>
              <w:t>-1</w:t>
            </w:r>
            <w:r w:rsidR="00DD0F01" w:rsidRPr="00007F6A">
              <w:rPr>
                <w:b/>
                <w:bCs/>
              </w:rPr>
              <w:t>)</w:t>
            </w:r>
          </w:p>
        </w:tc>
        <w:tc>
          <w:tcPr>
            <w:tcW w:w="1418" w:type="dxa"/>
            <w:shd w:val="clear" w:color="auto" w:fill="auto"/>
          </w:tcPr>
          <w:p w14:paraId="58FD8A8A" w14:textId="77777777" w:rsidR="00813C2E" w:rsidRDefault="00FF546C" w:rsidP="00007F6A">
            <w:pPr>
              <w:jc w:val="center"/>
            </w:pPr>
            <w:r>
              <w:t>0.47</w:t>
            </w:r>
          </w:p>
        </w:tc>
        <w:tc>
          <w:tcPr>
            <w:tcW w:w="1506" w:type="dxa"/>
            <w:shd w:val="clear" w:color="auto" w:fill="auto"/>
          </w:tcPr>
          <w:p w14:paraId="11B8B66A" w14:textId="77777777" w:rsidR="00813C2E" w:rsidRDefault="00FF546C" w:rsidP="00007F6A">
            <w:pPr>
              <w:jc w:val="center"/>
            </w:pPr>
            <w:r>
              <w:t>0.050</w:t>
            </w:r>
          </w:p>
        </w:tc>
        <w:tc>
          <w:tcPr>
            <w:tcW w:w="1471" w:type="dxa"/>
            <w:shd w:val="clear" w:color="auto" w:fill="auto"/>
          </w:tcPr>
          <w:p w14:paraId="763AB1A8" w14:textId="77777777" w:rsidR="00813C2E" w:rsidRDefault="006B3DC7" w:rsidP="00007F6A">
            <w:pPr>
              <w:jc w:val="center"/>
            </w:pPr>
            <w:r>
              <w:t>-0.42</w:t>
            </w:r>
          </w:p>
        </w:tc>
        <w:tc>
          <w:tcPr>
            <w:tcW w:w="1559" w:type="dxa"/>
            <w:shd w:val="clear" w:color="auto" w:fill="auto"/>
          </w:tcPr>
          <w:p w14:paraId="44BE803A" w14:textId="77777777" w:rsidR="00813C2E" w:rsidRDefault="006B3DC7" w:rsidP="00007F6A">
            <w:pPr>
              <w:jc w:val="center"/>
            </w:pPr>
            <w:r>
              <w:t>0.082</w:t>
            </w:r>
          </w:p>
        </w:tc>
      </w:tr>
      <w:tr w:rsidR="00813583" w14:paraId="72B5FAA0" w14:textId="77777777" w:rsidTr="00007F6A">
        <w:tc>
          <w:tcPr>
            <w:tcW w:w="3510" w:type="dxa"/>
            <w:tcBorders>
              <w:top w:val="single" w:sz="8" w:space="0" w:color="000000"/>
              <w:left w:val="single" w:sz="8" w:space="0" w:color="000000"/>
              <w:bottom w:val="single" w:sz="8" w:space="0" w:color="000000"/>
            </w:tcBorders>
            <w:shd w:val="clear" w:color="auto" w:fill="auto"/>
          </w:tcPr>
          <w:p w14:paraId="4468C91B" w14:textId="77777777" w:rsidR="00813C2E" w:rsidRPr="00007F6A" w:rsidRDefault="00394428" w:rsidP="00394428">
            <w:pPr>
              <w:rPr>
                <w:b/>
                <w:bCs/>
              </w:rPr>
            </w:pPr>
            <w:r w:rsidRPr="00007F6A">
              <w:rPr>
                <w:b/>
                <w:bCs/>
              </w:rPr>
              <w:t>K</w:t>
            </w:r>
            <w:r w:rsidRPr="00007F6A">
              <w:rPr>
                <w:b/>
                <w:bCs/>
                <w:vertAlign w:val="subscript"/>
              </w:rPr>
              <w:t>CO</w:t>
            </w:r>
            <w:r w:rsidR="005B1D8B" w:rsidRPr="00007F6A">
              <w:rPr>
                <w:b/>
                <w:bCs/>
              </w:rPr>
              <w:t xml:space="preserve"> (% predicted)</w:t>
            </w:r>
          </w:p>
        </w:tc>
        <w:tc>
          <w:tcPr>
            <w:tcW w:w="1418" w:type="dxa"/>
            <w:tcBorders>
              <w:top w:val="single" w:sz="8" w:space="0" w:color="000000"/>
              <w:bottom w:val="single" w:sz="8" w:space="0" w:color="000000"/>
            </w:tcBorders>
            <w:shd w:val="clear" w:color="auto" w:fill="auto"/>
          </w:tcPr>
          <w:p w14:paraId="02F7F8E3" w14:textId="33B5B0EF" w:rsidR="00813C2E" w:rsidRDefault="002372E0" w:rsidP="00007F6A">
            <w:pPr>
              <w:jc w:val="center"/>
            </w:pPr>
            <w:r>
              <w:t>0.4</w:t>
            </w:r>
            <w:r w:rsidR="00B439F4">
              <w:t>2</w:t>
            </w:r>
          </w:p>
        </w:tc>
        <w:tc>
          <w:tcPr>
            <w:tcW w:w="1506" w:type="dxa"/>
            <w:tcBorders>
              <w:top w:val="single" w:sz="8" w:space="0" w:color="000000"/>
              <w:bottom w:val="single" w:sz="8" w:space="0" w:color="000000"/>
            </w:tcBorders>
            <w:shd w:val="clear" w:color="auto" w:fill="auto"/>
          </w:tcPr>
          <w:p w14:paraId="7E13DB67" w14:textId="53D24B29" w:rsidR="00813C2E" w:rsidRDefault="002372E0" w:rsidP="00007F6A">
            <w:pPr>
              <w:jc w:val="center"/>
            </w:pPr>
            <w:r>
              <w:t>0.0</w:t>
            </w:r>
            <w:r w:rsidR="00B439F4">
              <w:t>86</w:t>
            </w:r>
          </w:p>
        </w:tc>
        <w:tc>
          <w:tcPr>
            <w:tcW w:w="1471" w:type="dxa"/>
            <w:tcBorders>
              <w:top w:val="single" w:sz="8" w:space="0" w:color="000000"/>
              <w:bottom w:val="single" w:sz="8" w:space="0" w:color="000000"/>
            </w:tcBorders>
            <w:shd w:val="clear" w:color="auto" w:fill="auto"/>
          </w:tcPr>
          <w:p w14:paraId="5AD4EE70" w14:textId="02FEFA3D" w:rsidR="00813C2E" w:rsidRDefault="00B439F4" w:rsidP="00007F6A">
            <w:pPr>
              <w:jc w:val="center"/>
            </w:pPr>
            <w:r>
              <w:t>-0.40</w:t>
            </w:r>
          </w:p>
        </w:tc>
        <w:tc>
          <w:tcPr>
            <w:tcW w:w="1559" w:type="dxa"/>
            <w:tcBorders>
              <w:top w:val="single" w:sz="8" w:space="0" w:color="000000"/>
              <w:bottom w:val="single" w:sz="8" w:space="0" w:color="000000"/>
              <w:right w:val="single" w:sz="8" w:space="0" w:color="000000"/>
            </w:tcBorders>
            <w:shd w:val="clear" w:color="auto" w:fill="auto"/>
          </w:tcPr>
          <w:p w14:paraId="35CC1E5F" w14:textId="433CA2E4" w:rsidR="00813C2E" w:rsidRDefault="006B3DC7" w:rsidP="00007F6A">
            <w:pPr>
              <w:jc w:val="center"/>
            </w:pPr>
            <w:r>
              <w:t>0.</w:t>
            </w:r>
            <w:r w:rsidR="00B439F4">
              <w:t>104</w:t>
            </w:r>
          </w:p>
        </w:tc>
      </w:tr>
      <w:tr w:rsidR="00813583" w14:paraId="072760DB" w14:textId="77777777" w:rsidTr="00007F6A">
        <w:tc>
          <w:tcPr>
            <w:tcW w:w="3510" w:type="dxa"/>
            <w:shd w:val="clear" w:color="auto" w:fill="auto"/>
          </w:tcPr>
          <w:p w14:paraId="4A5CBD57" w14:textId="7718A7D9" w:rsidR="00AA6923" w:rsidRPr="00007F6A" w:rsidRDefault="00AA6923" w:rsidP="009C0E12">
            <w:pPr>
              <w:rPr>
                <w:b/>
                <w:bCs/>
              </w:rPr>
            </w:pPr>
            <w:r w:rsidRPr="00007F6A">
              <w:rPr>
                <w:b/>
                <w:bCs/>
              </w:rPr>
              <w:t>GAP (index)</w:t>
            </w:r>
          </w:p>
        </w:tc>
        <w:tc>
          <w:tcPr>
            <w:tcW w:w="1418" w:type="dxa"/>
            <w:shd w:val="clear" w:color="auto" w:fill="auto"/>
          </w:tcPr>
          <w:p w14:paraId="62D89E20" w14:textId="77777777" w:rsidR="00AA6923" w:rsidRDefault="009738FE" w:rsidP="00007F6A">
            <w:pPr>
              <w:jc w:val="center"/>
            </w:pPr>
            <w:r>
              <w:t>-0.24</w:t>
            </w:r>
          </w:p>
        </w:tc>
        <w:tc>
          <w:tcPr>
            <w:tcW w:w="1506" w:type="dxa"/>
            <w:shd w:val="clear" w:color="auto" w:fill="auto"/>
          </w:tcPr>
          <w:p w14:paraId="2B372491" w14:textId="77777777" w:rsidR="00AA6923" w:rsidRDefault="009738FE" w:rsidP="00007F6A">
            <w:pPr>
              <w:jc w:val="center"/>
            </w:pPr>
            <w:r>
              <w:t>0.342</w:t>
            </w:r>
          </w:p>
        </w:tc>
        <w:tc>
          <w:tcPr>
            <w:tcW w:w="1471" w:type="dxa"/>
            <w:shd w:val="clear" w:color="auto" w:fill="BFBFBF"/>
          </w:tcPr>
          <w:p w14:paraId="7D829A93" w14:textId="77777777" w:rsidR="00AA6923" w:rsidRDefault="00350768" w:rsidP="00007F6A">
            <w:pPr>
              <w:jc w:val="center"/>
            </w:pPr>
            <w:r>
              <w:t>0.506</w:t>
            </w:r>
          </w:p>
        </w:tc>
        <w:tc>
          <w:tcPr>
            <w:tcW w:w="1559" w:type="dxa"/>
            <w:shd w:val="clear" w:color="auto" w:fill="BFBFBF"/>
          </w:tcPr>
          <w:p w14:paraId="1670F9AF" w14:textId="52172163" w:rsidR="00AA6923" w:rsidRDefault="00350768" w:rsidP="00007F6A">
            <w:pPr>
              <w:jc w:val="center"/>
            </w:pPr>
            <w:r>
              <w:t>0.032</w:t>
            </w:r>
          </w:p>
        </w:tc>
      </w:tr>
      <w:tr w:rsidR="00813583" w14:paraId="79CE08E9" w14:textId="77777777" w:rsidTr="00007F6A">
        <w:tc>
          <w:tcPr>
            <w:tcW w:w="3510" w:type="dxa"/>
            <w:tcBorders>
              <w:top w:val="single" w:sz="8" w:space="0" w:color="000000"/>
              <w:left w:val="single" w:sz="8" w:space="0" w:color="000000"/>
              <w:bottom w:val="single" w:sz="8" w:space="0" w:color="000000"/>
            </w:tcBorders>
            <w:shd w:val="clear" w:color="auto" w:fill="auto"/>
          </w:tcPr>
          <w:p w14:paraId="0CBB6078" w14:textId="77777777" w:rsidR="00AA6923" w:rsidRPr="00007F6A" w:rsidRDefault="00AA6923" w:rsidP="005C221C">
            <w:pPr>
              <w:rPr>
                <w:b/>
                <w:bCs/>
              </w:rPr>
            </w:pPr>
            <w:r w:rsidRPr="00007F6A">
              <w:rPr>
                <w:b/>
                <w:bCs/>
              </w:rPr>
              <w:t>CPI (index)</w:t>
            </w:r>
          </w:p>
        </w:tc>
        <w:tc>
          <w:tcPr>
            <w:tcW w:w="1418" w:type="dxa"/>
            <w:tcBorders>
              <w:top w:val="single" w:sz="8" w:space="0" w:color="000000"/>
              <w:bottom w:val="single" w:sz="8" w:space="0" w:color="000000"/>
            </w:tcBorders>
            <w:shd w:val="clear" w:color="auto" w:fill="auto"/>
          </w:tcPr>
          <w:p w14:paraId="0B7083D5" w14:textId="77777777" w:rsidR="00AA6923" w:rsidRDefault="009738FE" w:rsidP="00007F6A">
            <w:pPr>
              <w:jc w:val="center"/>
            </w:pPr>
            <w:r>
              <w:t>-0.1</w:t>
            </w:r>
            <w:r w:rsidR="00CD66DC">
              <w:t>7</w:t>
            </w:r>
          </w:p>
        </w:tc>
        <w:tc>
          <w:tcPr>
            <w:tcW w:w="1506" w:type="dxa"/>
            <w:tcBorders>
              <w:top w:val="single" w:sz="8" w:space="0" w:color="000000"/>
              <w:bottom w:val="single" w:sz="8" w:space="0" w:color="000000"/>
            </w:tcBorders>
            <w:shd w:val="clear" w:color="auto" w:fill="auto"/>
          </w:tcPr>
          <w:p w14:paraId="767E4A9B" w14:textId="77777777" w:rsidR="00AA6923" w:rsidRDefault="009738FE" w:rsidP="00007F6A">
            <w:pPr>
              <w:jc w:val="center"/>
            </w:pPr>
            <w:r>
              <w:t>0.510</w:t>
            </w:r>
          </w:p>
        </w:tc>
        <w:tc>
          <w:tcPr>
            <w:tcW w:w="1471" w:type="dxa"/>
            <w:tcBorders>
              <w:top w:val="single" w:sz="8" w:space="0" w:color="000000"/>
              <w:bottom w:val="single" w:sz="8" w:space="0" w:color="000000"/>
            </w:tcBorders>
            <w:shd w:val="clear" w:color="auto" w:fill="auto"/>
          </w:tcPr>
          <w:p w14:paraId="66012068" w14:textId="77777777" w:rsidR="00AA6923" w:rsidRDefault="00350768" w:rsidP="00007F6A">
            <w:pPr>
              <w:jc w:val="center"/>
            </w:pPr>
            <w:r>
              <w:t>0.399</w:t>
            </w:r>
          </w:p>
        </w:tc>
        <w:tc>
          <w:tcPr>
            <w:tcW w:w="1559" w:type="dxa"/>
            <w:tcBorders>
              <w:top w:val="single" w:sz="8" w:space="0" w:color="000000"/>
              <w:bottom w:val="single" w:sz="8" w:space="0" w:color="000000"/>
              <w:right w:val="single" w:sz="8" w:space="0" w:color="000000"/>
            </w:tcBorders>
            <w:shd w:val="clear" w:color="auto" w:fill="auto"/>
          </w:tcPr>
          <w:p w14:paraId="5445189C" w14:textId="77777777" w:rsidR="00AA6923" w:rsidRDefault="00350768" w:rsidP="00007F6A">
            <w:pPr>
              <w:jc w:val="center"/>
            </w:pPr>
            <w:r>
              <w:t>0.101</w:t>
            </w:r>
          </w:p>
        </w:tc>
      </w:tr>
      <w:tr w:rsidR="00813583" w14:paraId="1332BCDF" w14:textId="77777777" w:rsidTr="00007F6A">
        <w:tc>
          <w:tcPr>
            <w:tcW w:w="3510" w:type="dxa"/>
            <w:shd w:val="clear" w:color="auto" w:fill="auto"/>
          </w:tcPr>
          <w:p w14:paraId="7038D697" w14:textId="77777777" w:rsidR="00813C2E" w:rsidRPr="00007F6A" w:rsidRDefault="00AA6923" w:rsidP="005C221C">
            <w:pPr>
              <w:rPr>
                <w:b/>
                <w:bCs/>
              </w:rPr>
            </w:pPr>
            <w:r w:rsidRPr="00007F6A">
              <w:rPr>
                <w:b/>
                <w:bCs/>
              </w:rPr>
              <w:t>ISWTd (m)</w:t>
            </w:r>
          </w:p>
        </w:tc>
        <w:tc>
          <w:tcPr>
            <w:tcW w:w="1418" w:type="dxa"/>
            <w:shd w:val="clear" w:color="auto" w:fill="auto"/>
          </w:tcPr>
          <w:p w14:paraId="4F8D5A1D" w14:textId="77777777" w:rsidR="00813C2E" w:rsidRDefault="009738FE" w:rsidP="00007F6A">
            <w:pPr>
              <w:jc w:val="center"/>
            </w:pPr>
            <w:r>
              <w:t>0.2</w:t>
            </w:r>
            <w:r w:rsidR="00CD66DC">
              <w:t>8</w:t>
            </w:r>
          </w:p>
        </w:tc>
        <w:tc>
          <w:tcPr>
            <w:tcW w:w="1506" w:type="dxa"/>
            <w:shd w:val="clear" w:color="auto" w:fill="auto"/>
          </w:tcPr>
          <w:p w14:paraId="7CC6DCBA" w14:textId="77777777" w:rsidR="00813C2E" w:rsidRDefault="009738FE" w:rsidP="00007F6A">
            <w:pPr>
              <w:jc w:val="center"/>
            </w:pPr>
            <w:r>
              <w:t>0.279</w:t>
            </w:r>
          </w:p>
        </w:tc>
        <w:tc>
          <w:tcPr>
            <w:tcW w:w="1471" w:type="dxa"/>
            <w:shd w:val="clear" w:color="auto" w:fill="BFBFBF"/>
          </w:tcPr>
          <w:p w14:paraId="740ED5BC" w14:textId="77777777" w:rsidR="00813C2E" w:rsidRDefault="00350768" w:rsidP="00007F6A">
            <w:pPr>
              <w:jc w:val="center"/>
            </w:pPr>
            <w:r>
              <w:t>-0.547</w:t>
            </w:r>
          </w:p>
        </w:tc>
        <w:tc>
          <w:tcPr>
            <w:tcW w:w="1559" w:type="dxa"/>
            <w:shd w:val="clear" w:color="auto" w:fill="BFBFBF"/>
          </w:tcPr>
          <w:p w14:paraId="782A8B66" w14:textId="5C68A815" w:rsidR="00813C2E" w:rsidRDefault="00350768" w:rsidP="00007F6A">
            <w:pPr>
              <w:jc w:val="center"/>
            </w:pPr>
            <w:r>
              <w:t>0.023</w:t>
            </w:r>
          </w:p>
        </w:tc>
      </w:tr>
    </w:tbl>
    <w:p w14:paraId="1C847162" w14:textId="0D9999D7" w:rsidR="007B0340" w:rsidRPr="00D05798" w:rsidRDefault="00385C22" w:rsidP="00D05798">
      <w:pPr>
        <w:pStyle w:val="Aftertable"/>
      </w:pPr>
      <w:r>
        <w:t xml:space="preserve">Greyed boxes indicate a two-tailed p-value &lt; 0.05. </w:t>
      </w:r>
      <w:r w:rsidR="00D05798">
        <w:t>FEV1 – forced expiratory volume in one second; FVC – forced vital capacity; T</w:t>
      </w:r>
      <w:r w:rsidR="00D05798" w:rsidRPr="00D05798">
        <w:rPr>
          <w:vertAlign w:val="subscript"/>
        </w:rPr>
        <w:t>LCO</w:t>
      </w:r>
      <w:r w:rsidR="00D05798">
        <w:t xml:space="preserve"> – Carbon monoxide gas transfer; </w:t>
      </w:r>
      <w:r w:rsidR="00397B6C">
        <w:t>K</w:t>
      </w:r>
      <w:r w:rsidR="00397B6C" w:rsidRPr="00D05798">
        <w:rPr>
          <w:vertAlign w:val="subscript"/>
        </w:rPr>
        <w:t>CO</w:t>
      </w:r>
      <w:r w:rsidR="00397B6C">
        <w:t xml:space="preserve"> – Carbon monoxide gas coefficient; GAP – gender, age, physiology; CPI – composite physiology index; ISWTd – incremental shuttle walk test distance</w:t>
      </w:r>
      <w:r w:rsidR="00A85C1C">
        <w:t>; %V</w:t>
      </w:r>
      <w:r w:rsidR="00AF2E15">
        <w:t>V: percent ventilated volume; C</w:t>
      </w:r>
      <w:r w:rsidR="00A85C1C">
        <w:t>V: coefficient of variation</w:t>
      </w:r>
      <w:r w:rsidR="0033328A">
        <w:t>.</w:t>
      </w:r>
    </w:p>
    <w:p w14:paraId="1FFE8330" w14:textId="6717AD81" w:rsidR="00874752" w:rsidRDefault="00812258" w:rsidP="00874752">
      <w:pPr>
        <w:pStyle w:val="figure"/>
      </w:pPr>
      <w:ins w:id="4542" w:author="Windows User" w:date="2018-10-31T09:57:00Z">
        <w:r>
          <w:rPr>
            <w:noProof/>
            <w:lang w:eastAsia="en-GB"/>
          </w:rPr>
          <w:drawing>
            <wp:inline distT="0" distB="0" distL="0" distR="0" wp14:anchorId="1268218E" wp14:editId="454E844B">
              <wp:extent cx="5965190" cy="2171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Baseline correlations.png"/>
                      <pic:cNvPicPr/>
                    </pic:nvPicPr>
                    <pic:blipFill>
                      <a:blip r:embed="rId93">
                        <a:extLst>
                          <a:ext uri="{28A0092B-C50C-407E-A947-70E740481C1C}">
                            <a14:useLocalDpi xmlns:a14="http://schemas.microsoft.com/office/drawing/2010/main" val="0"/>
                          </a:ext>
                        </a:extLst>
                      </a:blip>
                      <a:stretch>
                        <a:fillRect/>
                      </a:stretch>
                    </pic:blipFill>
                    <pic:spPr>
                      <a:xfrm>
                        <a:off x="0" y="0"/>
                        <a:ext cx="5977564" cy="2176205"/>
                      </a:xfrm>
                      <a:prstGeom prst="rect">
                        <a:avLst/>
                      </a:prstGeom>
                    </pic:spPr>
                  </pic:pic>
                </a:graphicData>
              </a:graphic>
            </wp:inline>
          </w:drawing>
        </w:r>
      </w:ins>
      <w:del w:id="4543" w:author="Windows User" w:date="2018-10-31T09:57:00Z">
        <w:r w:rsidR="007A3A07" w:rsidDel="00812258">
          <w:rPr>
            <w:noProof/>
            <w:lang w:eastAsia="en-GB"/>
          </w:rPr>
          <w:drawing>
            <wp:inline distT="0" distB="0" distL="0" distR="0" wp14:anchorId="4E15F904" wp14:editId="472677C6">
              <wp:extent cx="6038215" cy="220345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Baseline ventilation correlations.png"/>
                      <pic:cNvPicPr/>
                    </pic:nvPicPr>
                    <pic:blipFill>
                      <a:blip r:embed="rId94">
                        <a:extLst>
                          <a:ext uri="{28A0092B-C50C-407E-A947-70E740481C1C}">
                            <a14:useLocalDpi xmlns:a14="http://schemas.microsoft.com/office/drawing/2010/main" val="0"/>
                          </a:ext>
                        </a:extLst>
                      </a:blip>
                      <a:stretch>
                        <a:fillRect/>
                      </a:stretch>
                    </pic:blipFill>
                    <pic:spPr>
                      <a:xfrm>
                        <a:off x="0" y="0"/>
                        <a:ext cx="6038215" cy="2203450"/>
                      </a:xfrm>
                      <a:prstGeom prst="rect">
                        <a:avLst/>
                      </a:prstGeom>
                    </pic:spPr>
                  </pic:pic>
                </a:graphicData>
              </a:graphic>
            </wp:inline>
          </w:drawing>
        </w:r>
      </w:del>
    </w:p>
    <w:p w14:paraId="01FB7FF7" w14:textId="23B007BE" w:rsidR="00874752" w:rsidRDefault="000303A8" w:rsidP="00874752">
      <w:pPr>
        <w:pStyle w:val="Caption"/>
      </w:pPr>
      <w:bookmarkStart w:id="4544" w:name="_Toc494795757"/>
      <w:bookmarkStart w:id="4545" w:name="_Toc3145357"/>
      <w:r>
        <w:t>Figure</w:t>
      </w:r>
      <w:r w:rsidR="00874752">
        <w:t xml:space="preserve"> </w:t>
      </w:r>
      <w:ins w:id="4546"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54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548" w:author="Nicholas Weatherley" w:date="2019-03-05T22:36:00Z">
        <w:r w:rsidR="00D5585D">
          <w:rPr>
            <w:noProof/>
          </w:rPr>
          <w:t>15</w:t>
        </w:r>
        <w:r w:rsidR="00D5585D">
          <w:fldChar w:fldCharType="end"/>
        </w:r>
      </w:ins>
      <w:ins w:id="4549" w:author="Windows User" w:date="2018-11-01T14:27:00Z">
        <w:del w:id="4550" w:author="Nicholas Weatherley" w:date="2019-03-05T22:36:00Z">
          <w:r w:rsidR="002F70B6" w:rsidDel="00D5585D">
            <w:fldChar w:fldCharType="begin"/>
          </w:r>
          <w:r w:rsidR="002F70B6" w:rsidDel="00D5585D">
            <w:delInstrText xml:space="preserve"> STYLEREF 1 \s </w:delInstrText>
          </w:r>
        </w:del>
      </w:ins>
      <w:del w:id="4551" w:author="Nicholas Weatherley" w:date="2019-03-05T22:36:00Z">
        <w:r w:rsidR="002F70B6" w:rsidDel="00D5585D">
          <w:fldChar w:fldCharType="separate"/>
        </w:r>
        <w:r w:rsidR="0024585E" w:rsidDel="00D5585D">
          <w:rPr>
            <w:noProof/>
          </w:rPr>
          <w:delText>4</w:delText>
        </w:r>
      </w:del>
      <w:ins w:id="4552" w:author="Windows User" w:date="2018-11-01T14:27:00Z">
        <w:del w:id="455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554" w:author="Nicholas Weatherley" w:date="2019-03-05T22:36:00Z">
        <w:r w:rsidR="002F70B6" w:rsidDel="00D5585D">
          <w:fldChar w:fldCharType="end"/>
        </w:r>
      </w:del>
      <w:del w:id="455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r w:rsidR="00874752">
        <w:t>:</w:t>
      </w:r>
      <w:r w:rsidR="00D0142C">
        <w:t xml:space="preserve"> Scatter plots of baseline ventilation metrics and physiology</w:t>
      </w:r>
      <w:bookmarkEnd w:id="4544"/>
      <w:bookmarkEnd w:id="4545"/>
    </w:p>
    <w:p w14:paraId="2868CAB3" w14:textId="5EB113A3" w:rsidR="00874752" w:rsidRPr="00874752" w:rsidRDefault="009E097D" w:rsidP="00874752">
      <w:pPr>
        <w:pStyle w:val="Figuretext"/>
      </w:pPr>
      <w:r>
        <w:t xml:space="preserve">Correlations where p &lt; 0.05. TLCO – carbon monoxide gas transfer; ISWTd – incremental </w:t>
      </w:r>
      <w:r w:rsidR="00E97FF6">
        <w:t>shuttle walk test dist</w:t>
      </w:r>
      <w:r w:rsidR="00AF2E15">
        <w:t>ance; C</w:t>
      </w:r>
      <w:r w:rsidR="00E97FF6">
        <w:t>V – coefficient of variance.</w:t>
      </w:r>
    </w:p>
    <w:p w14:paraId="5734EFB3" w14:textId="6573C42B" w:rsidR="00874752" w:rsidRDefault="00A345EA" w:rsidP="007B0340">
      <w:r>
        <w:lastRenderedPageBreak/>
        <w:t>Given</w:t>
      </w:r>
      <w:r w:rsidR="007D58EC">
        <w:t xml:space="preserve"> that</w:t>
      </w:r>
      <w:r>
        <w:t xml:space="preserve"> the GAP score is not</w:t>
      </w:r>
      <w:r w:rsidR="002D1AE9">
        <w:t xml:space="preserve"> </w:t>
      </w:r>
      <w:r w:rsidR="002D6C3E">
        <w:t>truly</w:t>
      </w:r>
      <w:r w:rsidR="0084245F">
        <w:t xml:space="preserve"> a continuous</w:t>
      </w:r>
      <w:r w:rsidR="00504464">
        <w:t xml:space="preserve"> variable, the group was split </w:t>
      </w:r>
      <w:r w:rsidR="007376B5">
        <w:t>by median</w:t>
      </w:r>
      <w:r w:rsidR="00863526">
        <w:t xml:space="preserve"> </w:t>
      </w:r>
      <w:r w:rsidR="00504464">
        <w:t xml:space="preserve">into </w:t>
      </w:r>
      <w:r w:rsidR="00E43272">
        <w:t>‘</w:t>
      </w:r>
      <w:r w:rsidR="00504464">
        <w:t>low</w:t>
      </w:r>
      <w:r w:rsidR="00C44BF8">
        <w:t>er</w:t>
      </w:r>
      <w:r w:rsidR="00504464">
        <w:t xml:space="preserve"> risk</w:t>
      </w:r>
      <w:r w:rsidR="00E43272">
        <w:t>’</w:t>
      </w:r>
      <w:r w:rsidR="008825BC">
        <w:t xml:space="preserve"> (index ≤ 4</w:t>
      </w:r>
      <w:r w:rsidR="00504464">
        <w:t xml:space="preserve">) or </w:t>
      </w:r>
      <w:r w:rsidR="00E43272">
        <w:t>‘</w:t>
      </w:r>
      <w:r w:rsidR="00504464">
        <w:t>high</w:t>
      </w:r>
      <w:r w:rsidR="00C44BF8">
        <w:t>er</w:t>
      </w:r>
      <w:r w:rsidR="00504464">
        <w:t xml:space="preserve"> risk</w:t>
      </w:r>
      <w:r w:rsidR="00E43272">
        <w:t>’</w:t>
      </w:r>
      <w:r w:rsidR="00980F23">
        <w:t xml:space="preserve"> (index &gt; 4</w:t>
      </w:r>
      <w:r w:rsidR="00504464">
        <w:t>)</w:t>
      </w:r>
      <w:r w:rsidR="00A60CE6">
        <w:t>.</w:t>
      </w:r>
      <w:r w:rsidR="00A60CE6">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A60CE6">
        <w:fldChar w:fldCharType="separate"/>
      </w:r>
      <w:r w:rsidR="008E7684" w:rsidRPr="008E7684">
        <w:rPr>
          <w:noProof/>
          <w:vertAlign w:val="superscript"/>
        </w:rPr>
        <w:t>132</w:t>
      </w:r>
      <w:r w:rsidR="00A60CE6">
        <w:fldChar w:fldCharType="end"/>
      </w:r>
      <w:r w:rsidR="00A60CE6">
        <w:t xml:space="preserve"> Numbers in each group were n = 10 and n = 8, respe</w:t>
      </w:r>
      <w:r w:rsidR="002D6C3E">
        <w:t>ctively. Median difference in C</w:t>
      </w:r>
      <w:r w:rsidR="00A60CE6">
        <w:t>V between the groups was 1.53 (95.7% confidence interval in pseudomedian -0.53 – 3.33) and Mann-Whitney U test did not demonstrate a significant difference between the groups (p = 0.122)</w:t>
      </w:r>
      <w:r w:rsidR="008409F3">
        <w:t>.</w:t>
      </w:r>
      <w:r w:rsidR="001B4576">
        <w:t xml:space="preserve"> GAP score (1-3 scale) was also used to stratify groups, but</w:t>
      </w:r>
      <w:r w:rsidR="009C0E12">
        <w:t xml:space="preserve"> ANOVA (Kruskal-Wallis)</w:t>
      </w:r>
      <w:r w:rsidR="001B4576">
        <w:t xml:space="preserve"> did not produce a statistically significant difference as shown in </w:t>
      </w:r>
      <w:r w:rsidR="000303A8">
        <w:t>Figure</w:t>
      </w:r>
      <w:r w:rsidR="001B4576">
        <w:t xml:space="preserve"> 4.1</w:t>
      </w:r>
      <w:ins w:id="4556" w:author="Nicholas Weatherley" w:date="2019-03-05T22:40:00Z">
        <w:r w:rsidR="00D5585D">
          <w:t>6</w:t>
        </w:r>
      </w:ins>
      <w:del w:id="4557" w:author="Nicholas Weatherley" w:date="2019-03-05T22:40:00Z">
        <w:r w:rsidR="001B4576" w:rsidDel="00D5585D">
          <w:delText>5</w:delText>
        </w:r>
      </w:del>
      <w:r w:rsidR="001B4576">
        <w:t>.</w:t>
      </w:r>
    </w:p>
    <w:p w14:paraId="24DC7920" w14:textId="617BBF5E" w:rsidR="00592214" w:rsidRDefault="001B4576" w:rsidP="00592214">
      <w:pPr>
        <w:pStyle w:val="figure"/>
      </w:pPr>
      <w:r>
        <w:rPr>
          <w:noProof/>
          <w:lang w:eastAsia="en-GB"/>
        </w:rPr>
        <w:drawing>
          <wp:inline distT="0" distB="0" distL="0" distR="0" wp14:anchorId="6369699D" wp14:editId="1192EBB0">
            <wp:extent cx="6038215" cy="2720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AP index and stage vs CV.png"/>
                    <pic:cNvPicPr/>
                  </pic:nvPicPr>
                  <pic:blipFill>
                    <a:blip r:embed="rId95">
                      <a:extLst>
                        <a:ext uri="{28A0092B-C50C-407E-A947-70E740481C1C}">
                          <a14:useLocalDpi xmlns:a14="http://schemas.microsoft.com/office/drawing/2010/main" val="0"/>
                        </a:ext>
                      </a:extLst>
                    </a:blip>
                    <a:stretch>
                      <a:fillRect/>
                    </a:stretch>
                  </pic:blipFill>
                  <pic:spPr>
                    <a:xfrm>
                      <a:off x="0" y="0"/>
                      <a:ext cx="6038215" cy="2720975"/>
                    </a:xfrm>
                    <a:prstGeom prst="rect">
                      <a:avLst/>
                    </a:prstGeom>
                  </pic:spPr>
                </pic:pic>
              </a:graphicData>
            </a:graphic>
          </wp:inline>
        </w:drawing>
      </w:r>
    </w:p>
    <w:p w14:paraId="391F84F6" w14:textId="75E3C4C4" w:rsidR="00592214" w:rsidRDefault="000303A8" w:rsidP="00592214">
      <w:pPr>
        <w:pStyle w:val="Caption"/>
      </w:pPr>
      <w:bookmarkStart w:id="4558" w:name="_Toc494795758"/>
      <w:bookmarkStart w:id="4559" w:name="_Toc3145358"/>
      <w:r>
        <w:t>Figure</w:t>
      </w:r>
      <w:r w:rsidR="00592214">
        <w:t xml:space="preserve"> </w:t>
      </w:r>
      <w:ins w:id="4560"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5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562" w:author="Nicholas Weatherley" w:date="2019-03-05T22:36:00Z">
        <w:r w:rsidR="00D5585D">
          <w:rPr>
            <w:noProof/>
          </w:rPr>
          <w:t>16</w:t>
        </w:r>
        <w:r w:rsidR="00D5585D">
          <w:fldChar w:fldCharType="end"/>
        </w:r>
      </w:ins>
      <w:ins w:id="4563" w:author="Windows User" w:date="2018-11-01T14:27:00Z">
        <w:del w:id="4564" w:author="Nicholas Weatherley" w:date="2019-03-05T22:36:00Z">
          <w:r w:rsidR="002F70B6" w:rsidDel="00D5585D">
            <w:fldChar w:fldCharType="begin"/>
          </w:r>
          <w:r w:rsidR="002F70B6" w:rsidDel="00D5585D">
            <w:delInstrText xml:space="preserve"> STYLEREF 1 \s </w:delInstrText>
          </w:r>
        </w:del>
      </w:ins>
      <w:del w:id="4565" w:author="Nicholas Weatherley" w:date="2019-03-05T22:36:00Z">
        <w:r w:rsidR="002F70B6" w:rsidDel="00D5585D">
          <w:fldChar w:fldCharType="separate"/>
        </w:r>
        <w:r w:rsidR="0024585E" w:rsidDel="00D5585D">
          <w:rPr>
            <w:noProof/>
          </w:rPr>
          <w:delText>4</w:delText>
        </w:r>
      </w:del>
      <w:ins w:id="4566" w:author="Windows User" w:date="2018-11-01T14:27:00Z">
        <w:del w:id="45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568" w:author="Nicholas Weatherley" w:date="2019-03-05T22:36:00Z">
        <w:r w:rsidR="002F70B6" w:rsidDel="00D5585D">
          <w:fldChar w:fldCharType="end"/>
        </w:r>
      </w:del>
      <w:del w:id="45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5</w:delText>
        </w:r>
        <w:r w:rsidR="00C87381" w:rsidDel="00135BE2">
          <w:fldChar w:fldCharType="end"/>
        </w:r>
      </w:del>
      <w:r w:rsidR="002D6C3E">
        <w:t>: C</w:t>
      </w:r>
      <w:r w:rsidR="00592214">
        <w:t xml:space="preserve">V stratified by GAP </w:t>
      </w:r>
      <w:bookmarkEnd w:id="4558"/>
      <w:r w:rsidR="001B4576">
        <w:t>index median and score</w:t>
      </w:r>
      <w:bookmarkEnd w:id="4559"/>
    </w:p>
    <w:p w14:paraId="093C9E06" w14:textId="4DC84235" w:rsidR="00592214" w:rsidRPr="00592214" w:rsidRDefault="002D6C3E" w:rsidP="00592214">
      <w:pPr>
        <w:pStyle w:val="Figuretext"/>
      </w:pPr>
      <w:r>
        <w:t>C</w:t>
      </w:r>
      <w:r w:rsidR="00592214">
        <w:t>V – coefficient of variation. See text for further details</w:t>
      </w:r>
      <w:r w:rsidR="0008158E">
        <w:t>.</w:t>
      </w:r>
    </w:p>
    <w:p w14:paraId="7586F8AF" w14:textId="77777777" w:rsidR="00160F6F" w:rsidRDefault="00160F6F" w:rsidP="00160F6F">
      <w:pPr>
        <w:pStyle w:val="Heading4"/>
      </w:pPr>
      <w:r>
        <w:t xml:space="preserve">Six-month </w:t>
      </w:r>
      <w:r w:rsidR="00C14176">
        <w:t>Data</w:t>
      </w:r>
    </w:p>
    <w:p w14:paraId="55FF4DBB" w14:textId="4852B5DB" w:rsidR="00A8693C" w:rsidRDefault="00C5382A" w:rsidP="00160F6F">
      <w:r>
        <w:t>Physiological c</w:t>
      </w:r>
      <w:r w:rsidR="00DB75F7">
        <w:t>orrelation</w:t>
      </w:r>
      <w:r w:rsidR="00F052D8">
        <w:t>s were reassessed at six months (visit 2)</w:t>
      </w:r>
      <w:r w:rsidR="00162FDB">
        <w:t>. There were no new correlations reaching statistical significance.</w:t>
      </w:r>
      <w:r w:rsidR="006178E3">
        <w:t xml:space="preserve"> </w:t>
      </w:r>
      <w:r w:rsidR="00E367AA">
        <w:t>Correlations that were determined to be statistically significant from the first visit</w:t>
      </w:r>
      <w:r w:rsidR="006178E3">
        <w:t xml:space="preserve"> </w:t>
      </w:r>
      <w:r w:rsidR="00E367AA">
        <w:t>were reanalysed and are</w:t>
      </w:r>
      <w:r w:rsidR="006178E3">
        <w:t xml:space="preserve"> summarised in</w:t>
      </w:r>
      <w:r w:rsidR="000303A8">
        <w:t xml:space="preserve"> Table</w:t>
      </w:r>
      <w:r w:rsidR="001A4DFE">
        <w:t xml:space="preserve"> 4.</w:t>
      </w:r>
      <w:ins w:id="4570" w:author="Windows User" w:date="2018-11-02T11:01:00Z">
        <w:r w:rsidR="000C4364">
          <w:t>5</w:t>
        </w:r>
      </w:ins>
      <w:del w:id="4571" w:author="Windows User" w:date="2018-11-02T11:01:00Z">
        <w:r w:rsidR="00FA641A" w:rsidDel="000C4364">
          <w:delText>4</w:delText>
        </w:r>
      </w:del>
      <w:r w:rsidR="00FA641A">
        <w:t>.</w:t>
      </w:r>
    </w:p>
    <w:p w14:paraId="3E55D806" w14:textId="7E932383" w:rsidR="006A1491" w:rsidRDefault="006A1491" w:rsidP="00E67456">
      <w:pPr>
        <w:pStyle w:val="TableTitle0"/>
      </w:pPr>
      <w:bookmarkStart w:id="4572" w:name="_Toc3145497"/>
      <w:r>
        <w:t xml:space="preserve">Table </w:t>
      </w:r>
      <w:ins w:id="4573"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57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575" w:author="Nicholas Weatherley" w:date="2019-03-04T21:03:00Z">
        <w:r w:rsidR="00E96948">
          <w:rPr>
            <w:noProof/>
          </w:rPr>
          <w:t>5</w:t>
        </w:r>
        <w:r w:rsidR="00E96948">
          <w:fldChar w:fldCharType="end"/>
        </w:r>
      </w:ins>
      <w:ins w:id="4576" w:author="Windows User" w:date="2018-11-01T15:46:00Z">
        <w:del w:id="4577" w:author="Nicholas Weatherley" w:date="2019-03-04T21:03:00Z">
          <w:r w:rsidR="00743FFA" w:rsidDel="00E96948">
            <w:fldChar w:fldCharType="begin"/>
          </w:r>
          <w:r w:rsidR="00743FFA" w:rsidDel="00E96948">
            <w:delInstrText xml:space="preserve"> STYLEREF 1 \s </w:delInstrText>
          </w:r>
        </w:del>
      </w:ins>
      <w:del w:id="4578" w:author="Nicholas Weatherley" w:date="2019-03-04T21:03:00Z">
        <w:r w:rsidR="00743FFA" w:rsidDel="00E96948">
          <w:fldChar w:fldCharType="separate"/>
        </w:r>
        <w:r w:rsidR="0024585E" w:rsidDel="00E96948">
          <w:rPr>
            <w:noProof/>
          </w:rPr>
          <w:delText>4</w:delText>
        </w:r>
      </w:del>
      <w:ins w:id="4579" w:author="Windows User" w:date="2018-11-01T15:46:00Z">
        <w:del w:id="458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581" w:author="Nicholas Weatherley" w:date="2019-03-04T21:03:00Z">
        <w:r w:rsidR="00743FFA" w:rsidDel="00E96948">
          <w:fldChar w:fldCharType="end"/>
        </w:r>
      </w:del>
      <w:del w:id="458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4</w:delText>
        </w:r>
        <w:r w:rsidR="00BB544F" w:rsidDel="004435D9">
          <w:fldChar w:fldCharType="end"/>
        </w:r>
      </w:del>
      <w:r>
        <w:t>: Six-month v</w:t>
      </w:r>
      <w:r w:rsidR="009479E3">
        <w:t>entilation correlations</w:t>
      </w:r>
      <w:bookmarkEnd w:id="4572"/>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A8693C" w14:paraId="581C689A" w14:textId="77777777" w:rsidTr="00F80003">
        <w:trPr>
          <w:tblHeader/>
        </w:trPr>
        <w:tc>
          <w:tcPr>
            <w:tcW w:w="3510" w:type="dxa"/>
            <w:vMerge w:val="restart"/>
            <w:shd w:val="clear" w:color="auto" w:fill="000000"/>
          </w:tcPr>
          <w:p w14:paraId="7E4D36E4" w14:textId="77777777" w:rsidR="00A8693C" w:rsidRPr="00007F6A" w:rsidRDefault="00A8693C" w:rsidP="00F80003">
            <w:pPr>
              <w:jc w:val="center"/>
              <w:rPr>
                <w:b/>
                <w:bCs/>
                <w:color w:val="FFFFFF"/>
              </w:rPr>
            </w:pPr>
            <w:r w:rsidRPr="00007F6A">
              <w:rPr>
                <w:b/>
                <w:bCs/>
                <w:color w:val="FFFFFF"/>
              </w:rPr>
              <w:t>Physiology metric</w:t>
            </w:r>
          </w:p>
        </w:tc>
        <w:tc>
          <w:tcPr>
            <w:tcW w:w="2924" w:type="dxa"/>
            <w:gridSpan w:val="2"/>
            <w:shd w:val="clear" w:color="auto" w:fill="000000"/>
          </w:tcPr>
          <w:p w14:paraId="733FCB6D" w14:textId="77777777" w:rsidR="00A8693C" w:rsidRPr="00007F6A" w:rsidRDefault="00A8693C" w:rsidP="00F80003">
            <w:pPr>
              <w:jc w:val="center"/>
              <w:rPr>
                <w:b/>
                <w:bCs/>
                <w:color w:val="FFFFFF"/>
              </w:rPr>
            </w:pPr>
            <w:r w:rsidRPr="00007F6A">
              <w:rPr>
                <w:b/>
                <w:bCs/>
                <w:color w:val="FFFFFF"/>
              </w:rPr>
              <w:t>%VV</w:t>
            </w:r>
          </w:p>
        </w:tc>
        <w:tc>
          <w:tcPr>
            <w:tcW w:w="3030" w:type="dxa"/>
            <w:gridSpan w:val="2"/>
            <w:shd w:val="clear" w:color="auto" w:fill="000000"/>
          </w:tcPr>
          <w:p w14:paraId="716C0583" w14:textId="20FFC818" w:rsidR="00A8693C" w:rsidRPr="00007F6A" w:rsidRDefault="002D6C3E" w:rsidP="00F80003">
            <w:pPr>
              <w:jc w:val="center"/>
              <w:rPr>
                <w:b/>
                <w:bCs/>
                <w:color w:val="FFFFFF"/>
              </w:rPr>
            </w:pPr>
            <w:r>
              <w:rPr>
                <w:b/>
                <w:bCs/>
                <w:color w:val="FFFFFF"/>
              </w:rPr>
              <w:t>C</w:t>
            </w:r>
            <w:r w:rsidR="00A8693C" w:rsidRPr="00007F6A">
              <w:rPr>
                <w:b/>
                <w:bCs/>
                <w:color w:val="FFFFFF"/>
              </w:rPr>
              <w:t>V</w:t>
            </w:r>
          </w:p>
        </w:tc>
      </w:tr>
      <w:tr w:rsidR="00A8693C" w14:paraId="30B65BF9" w14:textId="77777777" w:rsidTr="00F80003">
        <w:tc>
          <w:tcPr>
            <w:tcW w:w="3510" w:type="dxa"/>
            <w:vMerge/>
            <w:tcBorders>
              <w:top w:val="single" w:sz="8" w:space="0" w:color="000000"/>
              <w:left w:val="single" w:sz="8" w:space="0" w:color="000000"/>
              <w:bottom w:val="single" w:sz="8" w:space="0" w:color="000000"/>
            </w:tcBorders>
            <w:shd w:val="clear" w:color="auto" w:fill="auto"/>
          </w:tcPr>
          <w:p w14:paraId="54E5B915" w14:textId="77777777" w:rsidR="00A8693C" w:rsidRPr="00007F6A" w:rsidRDefault="00A8693C" w:rsidP="00F80003">
            <w:pPr>
              <w:rPr>
                <w:b/>
                <w:bCs/>
              </w:rPr>
            </w:pPr>
          </w:p>
        </w:tc>
        <w:tc>
          <w:tcPr>
            <w:tcW w:w="1418" w:type="dxa"/>
            <w:tcBorders>
              <w:top w:val="single" w:sz="8" w:space="0" w:color="000000"/>
              <w:bottom w:val="single" w:sz="8" w:space="0" w:color="000000"/>
            </w:tcBorders>
            <w:shd w:val="clear" w:color="auto" w:fill="auto"/>
          </w:tcPr>
          <w:p w14:paraId="0BFA2C01" w14:textId="77777777" w:rsidR="00A8693C" w:rsidRDefault="00A8693C" w:rsidP="00F80003">
            <w:pPr>
              <w:jc w:val="center"/>
            </w:pPr>
            <w:r>
              <w:t>r</w:t>
            </w:r>
          </w:p>
        </w:tc>
        <w:tc>
          <w:tcPr>
            <w:tcW w:w="1506" w:type="dxa"/>
            <w:tcBorders>
              <w:top w:val="single" w:sz="8" w:space="0" w:color="000000"/>
              <w:bottom w:val="single" w:sz="8" w:space="0" w:color="000000"/>
            </w:tcBorders>
            <w:shd w:val="clear" w:color="auto" w:fill="auto"/>
          </w:tcPr>
          <w:p w14:paraId="1776DFE2" w14:textId="77777777" w:rsidR="00A8693C" w:rsidRDefault="00A8693C" w:rsidP="00F80003">
            <w:pPr>
              <w:jc w:val="center"/>
            </w:pPr>
            <w:r>
              <w:t>p</w:t>
            </w:r>
          </w:p>
        </w:tc>
        <w:tc>
          <w:tcPr>
            <w:tcW w:w="1471" w:type="dxa"/>
            <w:tcBorders>
              <w:top w:val="single" w:sz="8" w:space="0" w:color="000000"/>
              <w:bottom w:val="single" w:sz="8" w:space="0" w:color="000000"/>
            </w:tcBorders>
            <w:shd w:val="clear" w:color="auto" w:fill="auto"/>
          </w:tcPr>
          <w:p w14:paraId="46779973" w14:textId="77777777" w:rsidR="00A8693C" w:rsidRDefault="00A8693C" w:rsidP="00F80003">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75469B07" w14:textId="77777777" w:rsidR="00A8693C" w:rsidRDefault="00A8693C" w:rsidP="00F80003">
            <w:pPr>
              <w:jc w:val="center"/>
            </w:pPr>
            <w:r>
              <w:t>p</w:t>
            </w:r>
          </w:p>
        </w:tc>
      </w:tr>
      <w:tr w:rsidR="00A8693C" w14:paraId="7872F42C" w14:textId="77777777" w:rsidTr="00F70892">
        <w:tc>
          <w:tcPr>
            <w:tcW w:w="3510" w:type="dxa"/>
            <w:tcBorders>
              <w:top w:val="single" w:sz="8" w:space="0" w:color="000000"/>
              <w:bottom w:val="single" w:sz="8" w:space="0" w:color="000000"/>
            </w:tcBorders>
            <w:shd w:val="clear" w:color="auto" w:fill="auto"/>
          </w:tcPr>
          <w:p w14:paraId="5EF31FD2" w14:textId="77777777" w:rsidR="00A8693C" w:rsidRPr="00007F6A" w:rsidRDefault="00A8693C" w:rsidP="00F80003">
            <w:pPr>
              <w:rPr>
                <w:b/>
                <w:bCs/>
              </w:rPr>
            </w:pPr>
            <w:r w:rsidRPr="00007F6A">
              <w:rPr>
                <w:b/>
                <w:bCs/>
              </w:rPr>
              <w:t>T</w:t>
            </w:r>
            <w:r w:rsidRPr="00007F6A">
              <w:rPr>
                <w:b/>
                <w:bCs/>
                <w:vertAlign w:val="subscript"/>
              </w:rPr>
              <w:t>LCO</w:t>
            </w:r>
            <w:r w:rsidRPr="00007F6A">
              <w:rPr>
                <w:b/>
                <w:bCs/>
              </w:rPr>
              <w:t xml:space="preserve"> (% predicted)</w:t>
            </w:r>
          </w:p>
        </w:tc>
        <w:tc>
          <w:tcPr>
            <w:tcW w:w="1418" w:type="dxa"/>
            <w:tcBorders>
              <w:top w:val="single" w:sz="8" w:space="0" w:color="000000"/>
              <w:bottom w:val="single" w:sz="8" w:space="0" w:color="000000"/>
            </w:tcBorders>
            <w:shd w:val="clear" w:color="auto" w:fill="auto"/>
          </w:tcPr>
          <w:p w14:paraId="30189641" w14:textId="1BE8D75B" w:rsidR="00A8693C" w:rsidRDefault="00245C71" w:rsidP="00F80003">
            <w:pPr>
              <w:jc w:val="center"/>
            </w:pPr>
            <w:r>
              <w:t>-0.</w:t>
            </w:r>
            <w:r w:rsidR="007A3A07">
              <w:t>13</w:t>
            </w:r>
          </w:p>
        </w:tc>
        <w:tc>
          <w:tcPr>
            <w:tcW w:w="1506" w:type="dxa"/>
            <w:tcBorders>
              <w:top w:val="single" w:sz="8" w:space="0" w:color="000000"/>
              <w:bottom w:val="single" w:sz="8" w:space="0" w:color="000000"/>
            </w:tcBorders>
            <w:shd w:val="clear" w:color="auto" w:fill="auto"/>
          </w:tcPr>
          <w:p w14:paraId="3A4902B9" w14:textId="642840F4" w:rsidR="00A8693C" w:rsidRDefault="00245C71" w:rsidP="00F80003">
            <w:pPr>
              <w:jc w:val="center"/>
            </w:pPr>
            <w:r>
              <w:t>0.</w:t>
            </w:r>
            <w:r w:rsidR="007A3A07">
              <w:t>659</w:t>
            </w:r>
          </w:p>
        </w:tc>
        <w:tc>
          <w:tcPr>
            <w:tcW w:w="1471" w:type="dxa"/>
            <w:tcBorders>
              <w:top w:val="single" w:sz="8" w:space="0" w:color="000000"/>
              <w:bottom w:val="single" w:sz="8" w:space="0" w:color="000000"/>
            </w:tcBorders>
            <w:shd w:val="clear" w:color="auto" w:fill="auto"/>
          </w:tcPr>
          <w:p w14:paraId="1DFA3525" w14:textId="60E16E4E" w:rsidR="00A8693C" w:rsidRDefault="00245C71" w:rsidP="00F80003">
            <w:pPr>
              <w:jc w:val="center"/>
            </w:pPr>
            <w:r>
              <w:t>-0.</w:t>
            </w:r>
            <w:r w:rsidR="007A3A07">
              <w:t>06</w:t>
            </w:r>
          </w:p>
        </w:tc>
        <w:tc>
          <w:tcPr>
            <w:tcW w:w="1559" w:type="dxa"/>
            <w:tcBorders>
              <w:top w:val="single" w:sz="8" w:space="0" w:color="000000"/>
              <w:bottom w:val="single" w:sz="8" w:space="0" w:color="000000"/>
            </w:tcBorders>
            <w:shd w:val="clear" w:color="auto" w:fill="auto"/>
          </w:tcPr>
          <w:p w14:paraId="22D5A04A" w14:textId="022E17E6" w:rsidR="00A8693C" w:rsidRDefault="00245C71" w:rsidP="00F80003">
            <w:pPr>
              <w:jc w:val="center"/>
            </w:pPr>
            <w:r>
              <w:t>0.</w:t>
            </w:r>
            <w:r w:rsidR="007A3A07">
              <w:t>829</w:t>
            </w:r>
          </w:p>
        </w:tc>
      </w:tr>
      <w:tr w:rsidR="00A8693C" w14:paraId="64CE2709" w14:textId="77777777" w:rsidTr="00F70892">
        <w:tc>
          <w:tcPr>
            <w:tcW w:w="3510" w:type="dxa"/>
            <w:tcBorders>
              <w:top w:val="single" w:sz="8" w:space="0" w:color="000000"/>
              <w:bottom w:val="single" w:sz="4" w:space="0" w:color="auto"/>
            </w:tcBorders>
            <w:shd w:val="clear" w:color="auto" w:fill="auto"/>
          </w:tcPr>
          <w:p w14:paraId="6D0E2C26" w14:textId="07EC362F" w:rsidR="00A8693C" w:rsidRPr="00007F6A" w:rsidRDefault="00A8693C" w:rsidP="009C0E12">
            <w:pPr>
              <w:rPr>
                <w:b/>
                <w:bCs/>
              </w:rPr>
            </w:pPr>
            <w:r w:rsidRPr="00007F6A">
              <w:rPr>
                <w:b/>
                <w:bCs/>
              </w:rPr>
              <w:t>GAP (index)</w:t>
            </w:r>
          </w:p>
        </w:tc>
        <w:tc>
          <w:tcPr>
            <w:tcW w:w="1418" w:type="dxa"/>
            <w:tcBorders>
              <w:top w:val="single" w:sz="8" w:space="0" w:color="000000"/>
              <w:bottom w:val="single" w:sz="4" w:space="0" w:color="auto"/>
            </w:tcBorders>
            <w:shd w:val="clear" w:color="auto" w:fill="auto"/>
          </w:tcPr>
          <w:p w14:paraId="53C0AADC" w14:textId="77777777" w:rsidR="00A8693C" w:rsidRDefault="00927867" w:rsidP="00F80003">
            <w:pPr>
              <w:jc w:val="center"/>
            </w:pPr>
            <w:r>
              <w:t>0.33</w:t>
            </w:r>
          </w:p>
        </w:tc>
        <w:tc>
          <w:tcPr>
            <w:tcW w:w="1506" w:type="dxa"/>
            <w:tcBorders>
              <w:top w:val="single" w:sz="8" w:space="0" w:color="000000"/>
              <w:bottom w:val="single" w:sz="4" w:space="0" w:color="auto"/>
            </w:tcBorders>
            <w:shd w:val="clear" w:color="auto" w:fill="auto"/>
          </w:tcPr>
          <w:p w14:paraId="216799E8" w14:textId="77777777" w:rsidR="00A8693C" w:rsidRDefault="00927867" w:rsidP="00F80003">
            <w:pPr>
              <w:jc w:val="center"/>
            </w:pPr>
            <w:r>
              <w:t>0.255</w:t>
            </w:r>
          </w:p>
        </w:tc>
        <w:tc>
          <w:tcPr>
            <w:tcW w:w="1471" w:type="dxa"/>
            <w:tcBorders>
              <w:top w:val="single" w:sz="8" w:space="0" w:color="000000"/>
              <w:bottom w:val="single" w:sz="4" w:space="0" w:color="auto"/>
            </w:tcBorders>
            <w:shd w:val="clear" w:color="auto" w:fill="auto"/>
          </w:tcPr>
          <w:p w14:paraId="1E8826E9" w14:textId="77777777" w:rsidR="00A8693C" w:rsidRDefault="00927867" w:rsidP="00F80003">
            <w:pPr>
              <w:jc w:val="center"/>
            </w:pPr>
            <w:r>
              <w:t>0.28</w:t>
            </w:r>
          </w:p>
        </w:tc>
        <w:tc>
          <w:tcPr>
            <w:tcW w:w="1559" w:type="dxa"/>
            <w:tcBorders>
              <w:top w:val="single" w:sz="8" w:space="0" w:color="000000"/>
              <w:bottom w:val="single" w:sz="4" w:space="0" w:color="auto"/>
            </w:tcBorders>
            <w:shd w:val="clear" w:color="auto" w:fill="auto"/>
          </w:tcPr>
          <w:p w14:paraId="68497303" w14:textId="77777777" w:rsidR="00A8693C" w:rsidRDefault="00927867" w:rsidP="00F80003">
            <w:pPr>
              <w:jc w:val="center"/>
            </w:pPr>
            <w:r>
              <w:t>0.334</w:t>
            </w:r>
          </w:p>
        </w:tc>
      </w:tr>
      <w:tr w:rsidR="00A8693C" w14:paraId="7EBC2BC3" w14:textId="77777777" w:rsidTr="00F70892">
        <w:tc>
          <w:tcPr>
            <w:tcW w:w="3510" w:type="dxa"/>
            <w:tcBorders>
              <w:top w:val="single" w:sz="4" w:space="0" w:color="auto"/>
            </w:tcBorders>
            <w:shd w:val="clear" w:color="auto" w:fill="auto"/>
          </w:tcPr>
          <w:p w14:paraId="53BC6227" w14:textId="77777777" w:rsidR="00A8693C" w:rsidRPr="00007F6A" w:rsidRDefault="00A8693C" w:rsidP="00F80003">
            <w:pPr>
              <w:rPr>
                <w:b/>
                <w:bCs/>
              </w:rPr>
            </w:pPr>
            <w:r w:rsidRPr="00007F6A">
              <w:rPr>
                <w:b/>
                <w:bCs/>
              </w:rPr>
              <w:t>ISWTd (m)</w:t>
            </w:r>
          </w:p>
        </w:tc>
        <w:tc>
          <w:tcPr>
            <w:tcW w:w="1418" w:type="dxa"/>
            <w:tcBorders>
              <w:top w:val="single" w:sz="4" w:space="0" w:color="auto"/>
            </w:tcBorders>
            <w:shd w:val="clear" w:color="auto" w:fill="auto"/>
          </w:tcPr>
          <w:p w14:paraId="7D0E62DB" w14:textId="77777777" w:rsidR="00A8693C" w:rsidRDefault="0016414D" w:rsidP="00F80003">
            <w:pPr>
              <w:jc w:val="center"/>
            </w:pPr>
            <w:r>
              <w:t>0.11</w:t>
            </w:r>
          </w:p>
        </w:tc>
        <w:tc>
          <w:tcPr>
            <w:tcW w:w="1506" w:type="dxa"/>
            <w:tcBorders>
              <w:top w:val="single" w:sz="4" w:space="0" w:color="auto"/>
            </w:tcBorders>
            <w:shd w:val="clear" w:color="auto" w:fill="auto"/>
          </w:tcPr>
          <w:p w14:paraId="2BF372F5" w14:textId="77777777" w:rsidR="00A8693C" w:rsidRDefault="0016414D" w:rsidP="00F80003">
            <w:pPr>
              <w:jc w:val="center"/>
            </w:pPr>
            <w:r>
              <w:t>0.713</w:t>
            </w:r>
          </w:p>
        </w:tc>
        <w:tc>
          <w:tcPr>
            <w:tcW w:w="1471" w:type="dxa"/>
            <w:tcBorders>
              <w:top w:val="single" w:sz="4" w:space="0" w:color="auto"/>
            </w:tcBorders>
            <w:shd w:val="clear" w:color="auto" w:fill="auto"/>
          </w:tcPr>
          <w:p w14:paraId="358DDD2C" w14:textId="77777777" w:rsidR="00A8693C" w:rsidRDefault="0016414D" w:rsidP="00F80003">
            <w:pPr>
              <w:jc w:val="center"/>
            </w:pPr>
            <w:r>
              <w:t>-0.452</w:t>
            </w:r>
          </w:p>
        </w:tc>
        <w:tc>
          <w:tcPr>
            <w:tcW w:w="1559" w:type="dxa"/>
            <w:tcBorders>
              <w:top w:val="single" w:sz="4" w:space="0" w:color="auto"/>
            </w:tcBorders>
            <w:shd w:val="clear" w:color="auto" w:fill="auto"/>
          </w:tcPr>
          <w:p w14:paraId="1E6AB55B" w14:textId="77777777" w:rsidR="00A8693C" w:rsidRDefault="0016414D" w:rsidP="00F80003">
            <w:pPr>
              <w:jc w:val="center"/>
            </w:pPr>
            <w:r>
              <w:t>0.121</w:t>
            </w:r>
          </w:p>
        </w:tc>
      </w:tr>
    </w:tbl>
    <w:p w14:paraId="6DC022E8" w14:textId="0DBCED81" w:rsidR="005B5909" w:rsidRDefault="00032D17" w:rsidP="00133886">
      <w:pPr>
        <w:pStyle w:val="Aftertable"/>
      </w:pPr>
      <w:r>
        <w:t>T</w:t>
      </w:r>
      <w:r w:rsidRPr="00032D17">
        <w:rPr>
          <w:vertAlign w:val="subscript"/>
        </w:rPr>
        <w:t>LCO</w:t>
      </w:r>
      <w:r>
        <w:t>: Transfer factor of the lungs for carbon monoxide; GAP: gender, age, physiology; ISWTd: incremental shuttle walk test distance.</w:t>
      </w:r>
    </w:p>
    <w:p w14:paraId="76BEEB93" w14:textId="77777777" w:rsidR="00160F6F" w:rsidRDefault="00160F6F" w:rsidP="00160F6F">
      <w:pPr>
        <w:pStyle w:val="Heading4"/>
      </w:pPr>
      <w:r>
        <w:lastRenderedPageBreak/>
        <w:t xml:space="preserve">12-month </w:t>
      </w:r>
      <w:r w:rsidR="00F4343F">
        <w:t>Data</w:t>
      </w:r>
    </w:p>
    <w:p w14:paraId="041B42CF" w14:textId="715CD8D8" w:rsidR="00EF7AE0" w:rsidRDefault="00EF7AE0" w:rsidP="00EF7AE0">
      <w:r>
        <w:t xml:space="preserve">Physiological correlations were reassessed at </w:t>
      </w:r>
      <w:r w:rsidR="00B166A3">
        <w:t>12 months (visit 3</w:t>
      </w:r>
      <w:r>
        <w:t xml:space="preserve">). There were no new correlations reaching statistical significance. Correlations that were determined to be statistically significant from the </w:t>
      </w:r>
      <w:r w:rsidR="00B166A3">
        <w:t xml:space="preserve">first </w:t>
      </w:r>
      <w:r w:rsidR="00AD6603">
        <w:t>or</w:t>
      </w:r>
      <w:r w:rsidR="00B166A3">
        <w:t xml:space="preserve"> second </w:t>
      </w:r>
      <w:r>
        <w:t>visit are summarised in</w:t>
      </w:r>
      <w:r w:rsidR="000303A8">
        <w:t xml:space="preserve"> Table</w:t>
      </w:r>
      <w:r>
        <w:t xml:space="preserve"> 4</w:t>
      </w:r>
      <w:r w:rsidR="00924AE5">
        <w:t>.</w:t>
      </w:r>
      <w:del w:id="4583" w:author="Windows User" w:date="2018-11-02T11:01:00Z">
        <w:r w:rsidR="00924AE5" w:rsidDel="000C4364">
          <w:delText>5</w:delText>
        </w:r>
      </w:del>
      <w:ins w:id="4584" w:author="Windows User" w:date="2018-11-02T11:01:00Z">
        <w:r w:rsidR="000C4364">
          <w:t>6</w:t>
        </w:r>
      </w:ins>
      <w:r w:rsidR="00924AE5">
        <w:t>.</w:t>
      </w:r>
    </w:p>
    <w:p w14:paraId="24DEC4E2" w14:textId="322491C4" w:rsidR="00EF7AE0" w:rsidRDefault="00EF7AE0" w:rsidP="00EF7AE0">
      <w:pPr>
        <w:pStyle w:val="TableTitle0"/>
      </w:pPr>
      <w:bookmarkStart w:id="4585" w:name="_Toc3145498"/>
      <w:r>
        <w:t xml:space="preserve">Table </w:t>
      </w:r>
      <w:ins w:id="4586"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58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588" w:author="Nicholas Weatherley" w:date="2019-03-04T21:03:00Z">
        <w:r w:rsidR="00E96948">
          <w:rPr>
            <w:noProof/>
          </w:rPr>
          <w:t>6</w:t>
        </w:r>
        <w:r w:rsidR="00E96948">
          <w:fldChar w:fldCharType="end"/>
        </w:r>
      </w:ins>
      <w:ins w:id="4589" w:author="Windows User" w:date="2018-11-01T15:46:00Z">
        <w:del w:id="4590" w:author="Nicholas Weatherley" w:date="2019-03-04T21:03:00Z">
          <w:r w:rsidR="00743FFA" w:rsidDel="00E96948">
            <w:fldChar w:fldCharType="begin"/>
          </w:r>
          <w:r w:rsidR="00743FFA" w:rsidDel="00E96948">
            <w:delInstrText xml:space="preserve"> STYLEREF 1 \s </w:delInstrText>
          </w:r>
        </w:del>
      </w:ins>
      <w:del w:id="4591" w:author="Nicholas Weatherley" w:date="2019-03-04T21:03:00Z">
        <w:r w:rsidR="00743FFA" w:rsidDel="00E96948">
          <w:fldChar w:fldCharType="separate"/>
        </w:r>
        <w:r w:rsidR="0024585E" w:rsidDel="00E96948">
          <w:rPr>
            <w:noProof/>
          </w:rPr>
          <w:delText>4</w:delText>
        </w:r>
      </w:del>
      <w:ins w:id="4592" w:author="Windows User" w:date="2018-11-01T15:46:00Z">
        <w:del w:id="459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594" w:author="Nicholas Weatherley" w:date="2019-03-04T21:03:00Z">
        <w:r w:rsidR="00743FFA" w:rsidDel="00E96948">
          <w:fldChar w:fldCharType="end"/>
        </w:r>
      </w:del>
      <w:del w:id="459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5</w:delText>
        </w:r>
        <w:r w:rsidR="00BB544F" w:rsidDel="004435D9">
          <w:fldChar w:fldCharType="end"/>
        </w:r>
      </w:del>
      <w:r>
        <w:t>: Six-month ventilation correlations</w:t>
      </w:r>
      <w:bookmarkEnd w:id="4585"/>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EF7AE0" w14:paraId="02D4379B" w14:textId="77777777" w:rsidTr="003B2222">
        <w:trPr>
          <w:tblHeader/>
        </w:trPr>
        <w:tc>
          <w:tcPr>
            <w:tcW w:w="3510" w:type="dxa"/>
            <w:vMerge w:val="restart"/>
            <w:shd w:val="clear" w:color="auto" w:fill="000000"/>
          </w:tcPr>
          <w:p w14:paraId="1133E919" w14:textId="77777777" w:rsidR="00EF7AE0" w:rsidRPr="00007F6A" w:rsidRDefault="00EF7AE0" w:rsidP="003B2222">
            <w:pPr>
              <w:jc w:val="center"/>
              <w:rPr>
                <w:b/>
                <w:bCs/>
                <w:color w:val="FFFFFF"/>
              </w:rPr>
            </w:pPr>
            <w:r w:rsidRPr="00007F6A">
              <w:rPr>
                <w:b/>
                <w:bCs/>
                <w:color w:val="FFFFFF"/>
              </w:rPr>
              <w:t>Physiology metric</w:t>
            </w:r>
          </w:p>
        </w:tc>
        <w:tc>
          <w:tcPr>
            <w:tcW w:w="2924" w:type="dxa"/>
            <w:gridSpan w:val="2"/>
            <w:shd w:val="clear" w:color="auto" w:fill="000000"/>
          </w:tcPr>
          <w:p w14:paraId="0F821324" w14:textId="77777777" w:rsidR="00EF7AE0" w:rsidRPr="00007F6A" w:rsidRDefault="00EF7AE0" w:rsidP="003B2222">
            <w:pPr>
              <w:jc w:val="center"/>
              <w:rPr>
                <w:b/>
                <w:bCs/>
                <w:color w:val="FFFFFF"/>
              </w:rPr>
            </w:pPr>
            <w:r w:rsidRPr="00007F6A">
              <w:rPr>
                <w:b/>
                <w:bCs/>
                <w:color w:val="FFFFFF"/>
              </w:rPr>
              <w:t>%VV</w:t>
            </w:r>
          </w:p>
        </w:tc>
        <w:tc>
          <w:tcPr>
            <w:tcW w:w="3030" w:type="dxa"/>
            <w:gridSpan w:val="2"/>
            <w:shd w:val="clear" w:color="auto" w:fill="000000"/>
          </w:tcPr>
          <w:p w14:paraId="0C250241" w14:textId="77777777" w:rsidR="00EF7AE0" w:rsidRPr="00007F6A" w:rsidRDefault="00EF7AE0" w:rsidP="003B2222">
            <w:pPr>
              <w:jc w:val="center"/>
              <w:rPr>
                <w:b/>
                <w:bCs/>
                <w:color w:val="FFFFFF"/>
              </w:rPr>
            </w:pPr>
            <w:r>
              <w:rPr>
                <w:b/>
                <w:bCs/>
                <w:color w:val="FFFFFF"/>
              </w:rPr>
              <w:t>C</w:t>
            </w:r>
            <w:r w:rsidRPr="00007F6A">
              <w:rPr>
                <w:b/>
                <w:bCs/>
                <w:color w:val="FFFFFF"/>
              </w:rPr>
              <w:t>V</w:t>
            </w:r>
          </w:p>
        </w:tc>
      </w:tr>
      <w:tr w:rsidR="00EF7AE0" w14:paraId="4B8E7589" w14:textId="77777777" w:rsidTr="003B2222">
        <w:tc>
          <w:tcPr>
            <w:tcW w:w="3510" w:type="dxa"/>
            <w:vMerge/>
            <w:tcBorders>
              <w:top w:val="single" w:sz="8" w:space="0" w:color="000000"/>
              <w:left w:val="single" w:sz="8" w:space="0" w:color="000000"/>
              <w:bottom w:val="single" w:sz="8" w:space="0" w:color="000000"/>
            </w:tcBorders>
            <w:shd w:val="clear" w:color="auto" w:fill="auto"/>
          </w:tcPr>
          <w:p w14:paraId="2265ED6F" w14:textId="77777777" w:rsidR="00EF7AE0" w:rsidRPr="00007F6A" w:rsidRDefault="00EF7AE0" w:rsidP="003B2222">
            <w:pPr>
              <w:rPr>
                <w:b/>
                <w:bCs/>
              </w:rPr>
            </w:pPr>
          </w:p>
        </w:tc>
        <w:tc>
          <w:tcPr>
            <w:tcW w:w="1418" w:type="dxa"/>
            <w:tcBorders>
              <w:top w:val="single" w:sz="8" w:space="0" w:color="000000"/>
              <w:bottom w:val="single" w:sz="8" w:space="0" w:color="000000"/>
            </w:tcBorders>
            <w:shd w:val="clear" w:color="auto" w:fill="auto"/>
          </w:tcPr>
          <w:p w14:paraId="3B5270AD" w14:textId="77777777" w:rsidR="00EF7AE0" w:rsidRDefault="00EF7AE0" w:rsidP="003B2222">
            <w:pPr>
              <w:jc w:val="center"/>
            </w:pPr>
            <w:r>
              <w:t>r</w:t>
            </w:r>
          </w:p>
        </w:tc>
        <w:tc>
          <w:tcPr>
            <w:tcW w:w="1506" w:type="dxa"/>
            <w:tcBorders>
              <w:top w:val="single" w:sz="8" w:space="0" w:color="000000"/>
              <w:bottom w:val="single" w:sz="8" w:space="0" w:color="000000"/>
            </w:tcBorders>
            <w:shd w:val="clear" w:color="auto" w:fill="auto"/>
          </w:tcPr>
          <w:p w14:paraId="64B973EA" w14:textId="77777777" w:rsidR="00EF7AE0" w:rsidRDefault="00EF7AE0" w:rsidP="003B2222">
            <w:pPr>
              <w:jc w:val="center"/>
            </w:pPr>
            <w:r>
              <w:t>p</w:t>
            </w:r>
          </w:p>
        </w:tc>
        <w:tc>
          <w:tcPr>
            <w:tcW w:w="1471" w:type="dxa"/>
            <w:tcBorders>
              <w:top w:val="single" w:sz="8" w:space="0" w:color="000000"/>
              <w:bottom w:val="single" w:sz="8" w:space="0" w:color="000000"/>
            </w:tcBorders>
            <w:shd w:val="clear" w:color="auto" w:fill="auto"/>
          </w:tcPr>
          <w:p w14:paraId="39A0B465" w14:textId="77777777" w:rsidR="00EF7AE0" w:rsidRDefault="00EF7AE0" w:rsidP="003B2222">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65355F1B" w14:textId="77777777" w:rsidR="00EF7AE0" w:rsidRDefault="00EF7AE0" w:rsidP="003B2222">
            <w:pPr>
              <w:jc w:val="center"/>
            </w:pPr>
            <w:r>
              <w:t>p</w:t>
            </w:r>
          </w:p>
        </w:tc>
      </w:tr>
      <w:tr w:rsidR="00133886" w14:paraId="19F13B07" w14:textId="77777777" w:rsidTr="003B2222">
        <w:tc>
          <w:tcPr>
            <w:tcW w:w="3510" w:type="dxa"/>
            <w:tcBorders>
              <w:top w:val="single" w:sz="8" w:space="0" w:color="000000"/>
              <w:bottom w:val="single" w:sz="8" w:space="0" w:color="000000"/>
            </w:tcBorders>
            <w:shd w:val="clear" w:color="auto" w:fill="auto"/>
          </w:tcPr>
          <w:p w14:paraId="333FE3BC" w14:textId="77777777" w:rsidR="00133886" w:rsidRPr="00007F6A" w:rsidRDefault="00133886" w:rsidP="003B2222">
            <w:pPr>
              <w:rPr>
                <w:b/>
                <w:bCs/>
              </w:rPr>
            </w:pPr>
            <w:r w:rsidRPr="00007F6A">
              <w:rPr>
                <w:b/>
                <w:bCs/>
              </w:rPr>
              <w:t>T</w:t>
            </w:r>
            <w:r w:rsidRPr="00007F6A">
              <w:rPr>
                <w:b/>
                <w:bCs/>
                <w:vertAlign w:val="subscript"/>
              </w:rPr>
              <w:t>LCO</w:t>
            </w:r>
            <w:r w:rsidRPr="00007F6A">
              <w:rPr>
                <w:b/>
                <w:bCs/>
              </w:rPr>
              <w:t xml:space="preserve"> (% predicted)</w:t>
            </w:r>
          </w:p>
        </w:tc>
        <w:tc>
          <w:tcPr>
            <w:tcW w:w="1418" w:type="dxa"/>
            <w:tcBorders>
              <w:top w:val="single" w:sz="8" w:space="0" w:color="000000"/>
              <w:bottom w:val="single" w:sz="8" w:space="0" w:color="000000"/>
            </w:tcBorders>
            <w:shd w:val="clear" w:color="auto" w:fill="auto"/>
          </w:tcPr>
          <w:p w14:paraId="35106A68" w14:textId="015BF427" w:rsidR="00133886" w:rsidRDefault="00133886" w:rsidP="003B2222">
            <w:pPr>
              <w:jc w:val="center"/>
            </w:pPr>
            <w:r>
              <w:t>-0.10</w:t>
            </w:r>
          </w:p>
        </w:tc>
        <w:tc>
          <w:tcPr>
            <w:tcW w:w="1506" w:type="dxa"/>
            <w:tcBorders>
              <w:top w:val="single" w:sz="8" w:space="0" w:color="000000"/>
              <w:bottom w:val="single" w:sz="8" w:space="0" w:color="000000"/>
            </w:tcBorders>
            <w:shd w:val="clear" w:color="auto" w:fill="auto"/>
          </w:tcPr>
          <w:p w14:paraId="51CED9B8" w14:textId="3FB23F14" w:rsidR="00133886" w:rsidRDefault="00133886" w:rsidP="003B2222">
            <w:pPr>
              <w:jc w:val="center"/>
            </w:pPr>
            <w:r>
              <w:t>0.823</w:t>
            </w:r>
          </w:p>
        </w:tc>
        <w:tc>
          <w:tcPr>
            <w:tcW w:w="1471" w:type="dxa"/>
            <w:tcBorders>
              <w:top w:val="single" w:sz="8" w:space="0" w:color="000000"/>
              <w:bottom w:val="single" w:sz="8" w:space="0" w:color="000000"/>
            </w:tcBorders>
            <w:shd w:val="clear" w:color="auto" w:fill="auto"/>
          </w:tcPr>
          <w:p w14:paraId="07833BB1" w14:textId="6E9230FF" w:rsidR="00133886" w:rsidRDefault="00C46D36" w:rsidP="003B2222">
            <w:pPr>
              <w:jc w:val="center"/>
            </w:pPr>
            <w:r>
              <w:t>-0.43</w:t>
            </w:r>
          </w:p>
        </w:tc>
        <w:tc>
          <w:tcPr>
            <w:tcW w:w="1559" w:type="dxa"/>
            <w:tcBorders>
              <w:top w:val="single" w:sz="8" w:space="0" w:color="000000"/>
              <w:bottom w:val="single" w:sz="8" w:space="0" w:color="000000"/>
            </w:tcBorders>
            <w:shd w:val="clear" w:color="auto" w:fill="auto"/>
          </w:tcPr>
          <w:p w14:paraId="5095B297" w14:textId="3474D6A9" w:rsidR="00133886" w:rsidRDefault="00133886" w:rsidP="003B2222">
            <w:pPr>
              <w:jc w:val="center"/>
            </w:pPr>
            <w:r>
              <w:t>0.289</w:t>
            </w:r>
          </w:p>
        </w:tc>
      </w:tr>
      <w:tr w:rsidR="00133886" w14:paraId="2D5EBF70" w14:textId="77777777" w:rsidTr="003B2222">
        <w:tc>
          <w:tcPr>
            <w:tcW w:w="3510" w:type="dxa"/>
            <w:tcBorders>
              <w:top w:val="single" w:sz="8" w:space="0" w:color="000000"/>
              <w:bottom w:val="single" w:sz="4" w:space="0" w:color="auto"/>
            </w:tcBorders>
            <w:shd w:val="clear" w:color="auto" w:fill="auto"/>
          </w:tcPr>
          <w:p w14:paraId="56722BCC" w14:textId="77777777" w:rsidR="00133886" w:rsidRPr="00007F6A" w:rsidRDefault="00133886" w:rsidP="003B2222">
            <w:pPr>
              <w:rPr>
                <w:b/>
                <w:bCs/>
              </w:rPr>
            </w:pPr>
            <w:r w:rsidRPr="00007F6A">
              <w:rPr>
                <w:b/>
                <w:bCs/>
              </w:rPr>
              <w:t>GAP score (index)</w:t>
            </w:r>
          </w:p>
        </w:tc>
        <w:tc>
          <w:tcPr>
            <w:tcW w:w="1418" w:type="dxa"/>
            <w:tcBorders>
              <w:top w:val="single" w:sz="8" w:space="0" w:color="000000"/>
              <w:bottom w:val="single" w:sz="4" w:space="0" w:color="auto"/>
            </w:tcBorders>
            <w:shd w:val="clear" w:color="auto" w:fill="auto"/>
          </w:tcPr>
          <w:p w14:paraId="75070A0C" w14:textId="342AC3F9" w:rsidR="00133886" w:rsidRDefault="00133886" w:rsidP="003B2222">
            <w:pPr>
              <w:jc w:val="center"/>
            </w:pPr>
            <w:r>
              <w:t>0.41</w:t>
            </w:r>
          </w:p>
        </w:tc>
        <w:tc>
          <w:tcPr>
            <w:tcW w:w="1506" w:type="dxa"/>
            <w:tcBorders>
              <w:top w:val="single" w:sz="8" w:space="0" w:color="000000"/>
              <w:bottom w:val="single" w:sz="4" w:space="0" w:color="auto"/>
            </w:tcBorders>
            <w:shd w:val="clear" w:color="auto" w:fill="auto"/>
          </w:tcPr>
          <w:p w14:paraId="2A195F81" w14:textId="67AD075D" w:rsidR="00133886" w:rsidRDefault="00133886" w:rsidP="003B2222">
            <w:pPr>
              <w:jc w:val="center"/>
            </w:pPr>
            <w:r>
              <w:t>0.268</w:t>
            </w:r>
          </w:p>
        </w:tc>
        <w:tc>
          <w:tcPr>
            <w:tcW w:w="1471" w:type="dxa"/>
            <w:tcBorders>
              <w:top w:val="single" w:sz="8" w:space="0" w:color="000000"/>
              <w:bottom w:val="single" w:sz="4" w:space="0" w:color="auto"/>
            </w:tcBorders>
            <w:shd w:val="clear" w:color="auto" w:fill="auto"/>
          </w:tcPr>
          <w:p w14:paraId="2A719621" w14:textId="740067CE" w:rsidR="00133886" w:rsidRDefault="00133886" w:rsidP="003B2222">
            <w:pPr>
              <w:jc w:val="center"/>
            </w:pPr>
            <w:r>
              <w:t>0.45</w:t>
            </w:r>
          </w:p>
        </w:tc>
        <w:tc>
          <w:tcPr>
            <w:tcW w:w="1559" w:type="dxa"/>
            <w:tcBorders>
              <w:top w:val="single" w:sz="8" w:space="0" w:color="000000"/>
              <w:bottom w:val="single" w:sz="4" w:space="0" w:color="auto"/>
            </w:tcBorders>
            <w:shd w:val="clear" w:color="auto" w:fill="auto"/>
          </w:tcPr>
          <w:p w14:paraId="629947A7" w14:textId="4E9B2EB0" w:rsidR="00133886" w:rsidRDefault="00133886" w:rsidP="003B2222">
            <w:pPr>
              <w:jc w:val="center"/>
            </w:pPr>
            <w:r>
              <w:t>0.226</w:t>
            </w:r>
          </w:p>
        </w:tc>
      </w:tr>
      <w:tr w:rsidR="00133886" w14:paraId="7811E4CE" w14:textId="77777777" w:rsidTr="008F3651">
        <w:tc>
          <w:tcPr>
            <w:tcW w:w="3510" w:type="dxa"/>
            <w:tcBorders>
              <w:top w:val="single" w:sz="4" w:space="0" w:color="auto"/>
            </w:tcBorders>
            <w:shd w:val="clear" w:color="auto" w:fill="auto"/>
          </w:tcPr>
          <w:p w14:paraId="26E30980" w14:textId="77777777" w:rsidR="00133886" w:rsidRPr="00007F6A" w:rsidRDefault="00133886" w:rsidP="003B2222">
            <w:pPr>
              <w:rPr>
                <w:b/>
                <w:bCs/>
              </w:rPr>
            </w:pPr>
            <w:r w:rsidRPr="00007F6A">
              <w:rPr>
                <w:b/>
                <w:bCs/>
              </w:rPr>
              <w:t>ISWTd (m)</w:t>
            </w:r>
          </w:p>
        </w:tc>
        <w:tc>
          <w:tcPr>
            <w:tcW w:w="1418" w:type="dxa"/>
            <w:tcBorders>
              <w:top w:val="single" w:sz="4" w:space="0" w:color="auto"/>
            </w:tcBorders>
            <w:shd w:val="clear" w:color="auto" w:fill="auto"/>
          </w:tcPr>
          <w:p w14:paraId="6EF036DC" w14:textId="325B02A9" w:rsidR="00133886" w:rsidRDefault="00133886" w:rsidP="003B2222">
            <w:pPr>
              <w:jc w:val="center"/>
            </w:pPr>
            <w:r>
              <w:t>0.25</w:t>
            </w:r>
          </w:p>
        </w:tc>
        <w:tc>
          <w:tcPr>
            <w:tcW w:w="1506" w:type="dxa"/>
            <w:tcBorders>
              <w:top w:val="single" w:sz="4" w:space="0" w:color="auto"/>
            </w:tcBorders>
            <w:shd w:val="clear" w:color="auto" w:fill="auto"/>
          </w:tcPr>
          <w:p w14:paraId="10757B14" w14:textId="6881D65F" w:rsidR="00133886" w:rsidRDefault="00133886" w:rsidP="003B2222">
            <w:pPr>
              <w:jc w:val="center"/>
            </w:pPr>
            <w:r>
              <w:t>0.515</w:t>
            </w:r>
          </w:p>
        </w:tc>
        <w:tc>
          <w:tcPr>
            <w:tcW w:w="1471" w:type="dxa"/>
            <w:tcBorders>
              <w:top w:val="single" w:sz="4" w:space="0" w:color="auto"/>
            </w:tcBorders>
            <w:shd w:val="clear" w:color="auto" w:fill="D9D9D9" w:themeFill="background1" w:themeFillShade="D9"/>
          </w:tcPr>
          <w:p w14:paraId="05FF6A23" w14:textId="5DBF2226" w:rsidR="00133886" w:rsidRDefault="00133886" w:rsidP="003B2222">
            <w:pPr>
              <w:jc w:val="center"/>
            </w:pPr>
            <w:r>
              <w:t>-0.71</w:t>
            </w:r>
          </w:p>
        </w:tc>
        <w:tc>
          <w:tcPr>
            <w:tcW w:w="1559" w:type="dxa"/>
            <w:tcBorders>
              <w:top w:val="single" w:sz="4" w:space="0" w:color="auto"/>
            </w:tcBorders>
            <w:shd w:val="clear" w:color="auto" w:fill="D9D9D9" w:themeFill="background1" w:themeFillShade="D9"/>
          </w:tcPr>
          <w:p w14:paraId="32977936" w14:textId="088DF0A9" w:rsidR="00133886" w:rsidRDefault="00133886" w:rsidP="003B2222">
            <w:pPr>
              <w:jc w:val="center"/>
            </w:pPr>
            <w:r>
              <w:t>0.032</w:t>
            </w:r>
          </w:p>
        </w:tc>
      </w:tr>
    </w:tbl>
    <w:p w14:paraId="062700C9" w14:textId="77777777" w:rsidR="00032D17" w:rsidRDefault="00032D17" w:rsidP="00032D17">
      <w:pPr>
        <w:pStyle w:val="Aftertable"/>
      </w:pPr>
      <w:r>
        <w:t>T</w:t>
      </w:r>
      <w:r w:rsidRPr="00032D17">
        <w:rPr>
          <w:vertAlign w:val="subscript"/>
        </w:rPr>
        <w:t>LCO</w:t>
      </w:r>
      <w:r>
        <w:t>: Transfer factor of the lungs for carbon monoxide; GAP: gender, age, physiology; ISWTd: incremental shuttle walk test distance.</w:t>
      </w:r>
    </w:p>
    <w:p w14:paraId="25D82D14" w14:textId="48EC45E7" w:rsidR="00F95151" w:rsidRDefault="00F95151" w:rsidP="00F95151">
      <w:pPr>
        <w:pStyle w:val="figure"/>
      </w:pPr>
      <w:r>
        <w:rPr>
          <w:noProof/>
          <w:lang w:eastAsia="en-GB"/>
        </w:rPr>
        <w:drawing>
          <wp:inline distT="0" distB="0" distL="0" distR="0" wp14:anchorId="2B429B31" wp14:editId="248C8946">
            <wp:extent cx="3924300" cy="285902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SWTd vs CV 12 months.png"/>
                    <pic:cNvPicPr/>
                  </pic:nvPicPr>
                  <pic:blipFill>
                    <a:blip r:embed="rId96">
                      <a:extLst>
                        <a:ext uri="{28A0092B-C50C-407E-A947-70E740481C1C}">
                          <a14:useLocalDpi xmlns:a14="http://schemas.microsoft.com/office/drawing/2010/main" val="0"/>
                        </a:ext>
                      </a:extLst>
                    </a:blip>
                    <a:stretch>
                      <a:fillRect/>
                    </a:stretch>
                  </pic:blipFill>
                  <pic:spPr>
                    <a:xfrm>
                      <a:off x="0" y="0"/>
                      <a:ext cx="3924300" cy="2859024"/>
                    </a:xfrm>
                    <a:prstGeom prst="rect">
                      <a:avLst/>
                    </a:prstGeom>
                  </pic:spPr>
                </pic:pic>
              </a:graphicData>
            </a:graphic>
          </wp:inline>
        </w:drawing>
      </w:r>
    </w:p>
    <w:p w14:paraId="39D1AEF6" w14:textId="7FF8A6C6" w:rsidR="00133886" w:rsidRDefault="000303A8" w:rsidP="00F95151">
      <w:pPr>
        <w:pStyle w:val="Caption"/>
      </w:pPr>
      <w:bookmarkStart w:id="4596" w:name="_Toc3145359"/>
      <w:r>
        <w:t>Figure</w:t>
      </w:r>
      <w:r w:rsidR="00F95151">
        <w:t xml:space="preserve"> </w:t>
      </w:r>
      <w:ins w:id="4597"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59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599" w:author="Nicholas Weatherley" w:date="2019-03-05T22:36:00Z">
        <w:r w:rsidR="00D5585D">
          <w:rPr>
            <w:noProof/>
          </w:rPr>
          <w:t>17</w:t>
        </w:r>
        <w:r w:rsidR="00D5585D">
          <w:fldChar w:fldCharType="end"/>
        </w:r>
      </w:ins>
      <w:ins w:id="4600" w:author="Windows User" w:date="2018-11-01T14:27:00Z">
        <w:del w:id="4601" w:author="Nicholas Weatherley" w:date="2019-03-05T22:36:00Z">
          <w:r w:rsidR="002F70B6" w:rsidDel="00D5585D">
            <w:fldChar w:fldCharType="begin"/>
          </w:r>
          <w:r w:rsidR="002F70B6" w:rsidDel="00D5585D">
            <w:delInstrText xml:space="preserve"> STYLEREF 1 \s </w:delInstrText>
          </w:r>
        </w:del>
      </w:ins>
      <w:del w:id="4602" w:author="Nicholas Weatherley" w:date="2019-03-05T22:36:00Z">
        <w:r w:rsidR="002F70B6" w:rsidDel="00D5585D">
          <w:fldChar w:fldCharType="separate"/>
        </w:r>
        <w:r w:rsidR="0024585E" w:rsidDel="00D5585D">
          <w:rPr>
            <w:noProof/>
          </w:rPr>
          <w:delText>4</w:delText>
        </w:r>
      </w:del>
      <w:ins w:id="4603" w:author="Windows User" w:date="2018-11-01T14:27:00Z">
        <w:del w:id="460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605" w:author="Nicholas Weatherley" w:date="2019-03-05T22:36:00Z">
        <w:r w:rsidR="002F70B6" w:rsidDel="00D5585D">
          <w:fldChar w:fldCharType="end"/>
        </w:r>
      </w:del>
      <w:del w:id="460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6</w:delText>
        </w:r>
        <w:r w:rsidR="00C87381" w:rsidDel="00135BE2">
          <w:fldChar w:fldCharType="end"/>
        </w:r>
      </w:del>
      <w:r w:rsidR="00F95151">
        <w:t>: Twelve-month ventilation metric correlation with ISWTd</w:t>
      </w:r>
      <w:bookmarkEnd w:id="4596"/>
    </w:p>
    <w:p w14:paraId="1E7F9A02" w14:textId="0E835398" w:rsidR="00F95151" w:rsidRDefault="00F95151" w:rsidP="00F95151">
      <w:pPr>
        <w:pStyle w:val="Figuretext"/>
      </w:pPr>
      <w:r>
        <w:t>CV: coefficient of variation; ISWTd: incremental shuttle walk test distance</w:t>
      </w:r>
    </w:p>
    <w:p w14:paraId="19C1F161" w14:textId="4A481A10" w:rsidR="00E70E6D" w:rsidRDefault="005413B8" w:rsidP="00DF0978">
      <w:r>
        <w:t xml:space="preserve">Paired comparisons </w:t>
      </w:r>
      <w:r w:rsidR="002F5351">
        <w:t xml:space="preserve">of ventilation metrics across timepoints </w:t>
      </w:r>
      <w:r>
        <w:t xml:space="preserve">were made using </w:t>
      </w:r>
      <w:r w:rsidR="00DF0978">
        <w:t>ANOVA with Tukey post hoc comparison.</w:t>
      </w:r>
      <w:r w:rsidR="00F6397B">
        <w:t xml:space="preserve"> The p</w:t>
      </w:r>
      <w:r w:rsidR="00A23E5D">
        <w:t>-</w:t>
      </w:r>
      <w:r w:rsidR="00F6397B">
        <w:t xml:space="preserve">values are provided in the box </w:t>
      </w:r>
      <w:r w:rsidR="00924AE5">
        <w:t xml:space="preserve">and whisker plots in </w:t>
      </w:r>
      <w:r w:rsidR="000303A8">
        <w:t>Figure</w:t>
      </w:r>
      <w:r w:rsidR="00924AE5">
        <w:t xml:space="preserve"> 4.1</w:t>
      </w:r>
      <w:ins w:id="4607" w:author="Nicholas Weatherley" w:date="2019-03-05T22:41:00Z">
        <w:r w:rsidR="00D5585D">
          <w:t>8</w:t>
        </w:r>
      </w:ins>
      <w:del w:id="4608" w:author="Nicholas Weatherley" w:date="2019-03-05T22:40:00Z">
        <w:r w:rsidR="00924AE5" w:rsidDel="00D5585D">
          <w:delText>7</w:delText>
        </w:r>
      </w:del>
      <w:r w:rsidR="00F6397B">
        <w:t>.</w:t>
      </w:r>
    </w:p>
    <w:p w14:paraId="700FC74C" w14:textId="77777777" w:rsidR="00FE3467" w:rsidRDefault="00FE3467" w:rsidP="00FE3467">
      <w:pPr>
        <w:pStyle w:val="figure"/>
      </w:pPr>
      <w:r>
        <w:rPr>
          <w:noProof/>
          <w:lang w:eastAsia="en-GB"/>
        </w:rPr>
        <w:lastRenderedPageBreak/>
        <w:drawing>
          <wp:inline distT="0" distB="0" distL="0" distR="0" wp14:anchorId="534200C7" wp14:editId="7C7624C7">
            <wp:extent cx="6038215" cy="29883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NOVA ventilation.png"/>
                    <pic:cNvPicPr/>
                  </pic:nvPicPr>
                  <pic:blipFill>
                    <a:blip r:embed="rId97">
                      <a:extLst>
                        <a:ext uri="{28A0092B-C50C-407E-A947-70E740481C1C}">
                          <a14:useLocalDpi xmlns:a14="http://schemas.microsoft.com/office/drawing/2010/main" val="0"/>
                        </a:ext>
                      </a:extLst>
                    </a:blip>
                    <a:stretch>
                      <a:fillRect/>
                    </a:stretch>
                  </pic:blipFill>
                  <pic:spPr>
                    <a:xfrm>
                      <a:off x="0" y="0"/>
                      <a:ext cx="6038215" cy="2988310"/>
                    </a:xfrm>
                    <a:prstGeom prst="rect">
                      <a:avLst/>
                    </a:prstGeom>
                  </pic:spPr>
                </pic:pic>
              </a:graphicData>
            </a:graphic>
          </wp:inline>
        </w:drawing>
      </w:r>
    </w:p>
    <w:p w14:paraId="4055C478" w14:textId="5D6436F8" w:rsidR="00E70E6D" w:rsidRDefault="000303A8" w:rsidP="00FE3467">
      <w:pPr>
        <w:pStyle w:val="Caption"/>
      </w:pPr>
      <w:bookmarkStart w:id="4609" w:name="_Toc3145360"/>
      <w:r>
        <w:t>Figure</w:t>
      </w:r>
      <w:r w:rsidR="00FE3467">
        <w:t xml:space="preserve"> </w:t>
      </w:r>
      <w:ins w:id="4610"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61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612" w:author="Nicholas Weatherley" w:date="2019-03-05T22:36:00Z">
        <w:r w:rsidR="00D5585D">
          <w:rPr>
            <w:noProof/>
          </w:rPr>
          <w:t>18</w:t>
        </w:r>
        <w:r w:rsidR="00D5585D">
          <w:fldChar w:fldCharType="end"/>
        </w:r>
      </w:ins>
      <w:ins w:id="4613" w:author="Windows User" w:date="2018-11-01T14:27:00Z">
        <w:del w:id="4614" w:author="Nicholas Weatherley" w:date="2019-03-05T22:36:00Z">
          <w:r w:rsidR="002F70B6" w:rsidDel="00D5585D">
            <w:fldChar w:fldCharType="begin"/>
          </w:r>
          <w:r w:rsidR="002F70B6" w:rsidDel="00D5585D">
            <w:delInstrText xml:space="preserve"> STYLEREF 1 \s </w:delInstrText>
          </w:r>
        </w:del>
      </w:ins>
      <w:del w:id="4615" w:author="Nicholas Weatherley" w:date="2019-03-05T22:36:00Z">
        <w:r w:rsidR="002F70B6" w:rsidDel="00D5585D">
          <w:fldChar w:fldCharType="separate"/>
        </w:r>
        <w:r w:rsidR="0024585E" w:rsidDel="00D5585D">
          <w:rPr>
            <w:noProof/>
          </w:rPr>
          <w:delText>4</w:delText>
        </w:r>
      </w:del>
      <w:ins w:id="4616" w:author="Windows User" w:date="2018-11-01T14:27:00Z">
        <w:del w:id="461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618" w:author="Nicholas Weatherley" w:date="2019-03-05T22:36:00Z">
        <w:r w:rsidR="002F70B6" w:rsidDel="00D5585D">
          <w:fldChar w:fldCharType="end"/>
        </w:r>
      </w:del>
      <w:del w:id="461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7</w:delText>
        </w:r>
        <w:r w:rsidR="00C87381" w:rsidDel="00135BE2">
          <w:fldChar w:fldCharType="end"/>
        </w:r>
      </w:del>
      <w:r w:rsidR="00FE3467">
        <w:t>:</w:t>
      </w:r>
      <w:r w:rsidR="00B04F78">
        <w:t xml:space="preserve"> ANOVA of ventilation metric changes across all timepoints</w:t>
      </w:r>
      <w:bookmarkEnd w:id="4609"/>
    </w:p>
    <w:p w14:paraId="0F5321EA" w14:textId="5C2B94C4" w:rsidR="00B04F78" w:rsidRPr="00B04F78" w:rsidRDefault="00B04F78" w:rsidP="00B04F78">
      <w:pPr>
        <w:pStyle w:val="Figuretext"/>
      </w:pPr>
      <w:r>
        <w:t xml:space="preserve">ANOVA: Analysis of variance; </w:t>
      </w:r>
      <w:r w:rsidR="00562364">
        <w:t>%VV: percent ventilated volume; CV: coefficient of variation.</w:t>
      </w:r>
    </w:p>
    <w:p w14:paraId="28AA3CD3" w14:textId="485F5C8B" w:rsidR="00121AF6" w:rsidDel="00D5585D" w:rsidRDefault="00121AF6">
      <w:pPr>
        <w:pStyle w:val="Heading4"/>
        <w:numPr>
          <w:ilvl w:val="0"/>
          <w:numId w:val="0"/>
        </w:numPr>
        <w:ind w:left="864" w:hanging="864"/>
        <w:rPr>
          <w:del w:id="4620" w:author="Nicholas Weatherley" w:date="2019-03-05T22:41:00Z"/>
        </w:rPr>
        <w:pPrChange w:id="4621" w:author="Nicholas Weatherley" w:date="2019-03-05T22:41:00Z">
          <w:pPr>
            <w:pStyle w:val="Heading4"/>
          </w:pPr>
        </w:pPrChange>
      </w:pPr>
      <w:moveFromRangeStart w:id="4622" w:author="Windows User" w:date="2018-10-30T14:13:00Z" w:name="move528672151"/>
      <w:moveFrom w:id="4623" w:author="Windows User" w:date="2018-10-30T14:13:00Z">
        <w:del w:id="4624" w:author="Nicholas Weatherley" w:date="2019-03-05T22:41:00Z">
          <w:r w:rsidDel="00D5585D">
            <w:delText>Primary Endpoint Analysis</w:delText>
          </w:r>
        </w:del>
      </w:moveFrom>
    </w:p>
    <w:p w14:paraId="22F5B525" w14:textId="54374437" w:rsidR="0094350E" w:rsidRPr="00F26F0D" w:rsidDel="00D5585D" w:rsidRDefault="009F0552" w:rsidP="009F0552">
      <w:pPr>
        <w:rPr>
          <w:del w:id="4625" w:author="Nicholas Weatherley" w:date="2019-03-05T22:41:00Z"/>
        </w:rPr>
      </w:pPr>
      <w:moveFrom w:id="4626" w:author="Windows User" w:date="2018-10-30T14:13:00Z">
        <w:del w:id="4627" w:author="Nicholas Weatherley" w:date="2019-03-05T22:41:00Z">
          <w:r w:rsidDel="00D5585D">
            <w:delText>Differences in baseline ventilation metrics between participants reaching a pre-defined composite clinical endpoint of FVC decline ≥10%, T</w:delText>
          </w:r>
          <w:r w:rsidRPr="00F26F0D" w:rsidDel="00D5585D">
            <w:rPr>
              <w:vertAlign w:val="subscript"/>
            </w:rPr>
            <w:delText>LCO</w:delText>
          </w:r>
          <w:r w:rsidDel="00D5585D">
            <w:delText xml:space="preserve"> decline ≥ 15%, or death (n = 10) were compared with participants not reaching this endpoint (n=8) using Mann-Whitney U t</w:delText>
          </w:r>
          <w:r w:rsidR="0094350E" w:rsidDel="00D5585D">
            <w:delText>ests</w:delText>
          </w:r>
          <w:r w:rsidDel="00D5585D">
            <w:delText>.</w:delText>
          </w:r>
          <w:r w:rsidR="00AA5687" w:rsidDel="00D5585D">
            <w:delText xml:space="preserve"> The results are summarised in</w:delText>
          </w:r>
          <w:r w:rsidR="000303A8" w:rsidDel="00D5585D">
            <w:delText xml:space="preserve"> Table</w:delText>
          </w:r>
          <w:r w:rsidR="00AA5687" w:rsidDel="00D5585D">
            <w:delText xml:space="preserve"> 4.6</w:delText>
          </w:r>
          <w:r w:rsidR="001C5437" w:rsidDel="00D5585D">
            <w:delText>.</w:delText>
          </w:r>
        </w:del>
      </w:moveFrom>
    </w:p>
    <w:p w14:paraId="751EE0DC" w14:textId="243B0CBA" w:rsidR="00765009" w:rsidDel="00D5585D" w:rsidRDefault="00765009" w:rsidP="00765009">
      <w:pPr>
        <w:pStyle w:val="TableTitle0"/>
        <w:rPr>
          <w:del w:id="4628" w:author="Nicholas Weatherley" w:date="2019-03-05T22:41:00Z"/>
        </w:rPr>
      </w:pPr>
      <w:moveFrom w:id="4629" w:author="Windows User" w:date="2018-10-30T14:13:00Z">
        <w:del w:id="4630" w:author="Nicholas Weatherley" w:date="2019-03-05T22:41:00Z">
          <w:r w:rsidDel="00D5585D">
            <w:delText xml:space="preserve">Table </w:delText>
          </w:r>
          <w:r w:rsidR="00BB544F" w:rsidDel="00D5585D">
            <w:rPr>
              <w:b w:val="0"/>
              <w:bCs w:val="0"/>
            </w:rPr>
            <w:fldChar w:fldCharType="begin"/>
          </w:r>
          <w:r w:rsidR="00BB544F" w:rsidDel="00D5585D">
            <w:delInstrText xml:space="preserve"> STYLEREF 1 \s </w:delInstrText>
          </w:r>
          <w:r w:rsidR="00BB544F" w:rsidDel="00D5585D">
            <w:rPr>
              <w:b w:val="0"/>
              <w:bCs w:val="0"/>
            </w:rPr>
            <w:fldChar w:fldCharType="separate"/>
          </w:r>
          <w:r w:rsidR="00BB544F" w:rsidDel="00D5585D">
            <w:rPr>
              <w:noProof/>
            </w:rPr>
            <w:delText>4</w:delText>
          </w:r>
          <w:r w:rsidR="00BB544F" w:rsidDel="00D5585D">
            <w:rPr>
              <w:b w:val="0"/>
              <w:bCs w:val="0"/>
            </w:rPr>
            <w:fldChar w:fldCharType="end"/>
          </w:r>
          <w:r w:rsidR="00BB544F" w:rsidDel="00D5585D">
            <w:delText>.</w:delText>
          </w:r>
          <w:r w:rsidR="00BB544F" w:rsidDel="00D5585D">
            <w:rPr>
              <w:b w:val="0"/>
              <w:bCs w:val="0"/>
            </w:rPr>
            <w:fldChar w:fldCharType="begin"/>
          </w:r>
          <w:r w:rsidR="00BB544F" w:rsidDel="00D5585D">
            <w:delInstrText xml:space="preserve"> SEQ Table \* ARABIC \s 1 </w:delInstrText>
          </w:r>
          <w:r w:rsidR="00BB544F" w:rsidDel="00D5585D">
            <w:rPr>
              <w:b w:val="0"/>
              <w:bCs w:val="0"/>
            </w:rPr>
            <w:fldChar w:fldCharType="separate"/>
          </w:r>
          <w:r w:rsidR="00BB544F" w:rsidDel="00D5585D">
            <w:rPr>
              <w:noProof/>
            </w:rPr>
            <w:delText>6</w:delText>
          </w:r>
          <w:r w:rsidR="00BB544F" w:rsidDel="00D5585D">
            <w:rPr>
              <w:b w:val="0"/>
              <w:bCs w:val="0"/>
            </w:rPr>
            <w:fldChar w:fldCharType="end"/>
          </w:r>
          <w:r w:rsidDel="00D5585D">
            <w:delText>: Primary outcome analysis for baseline ventilation metrics</w:delText>
          </w:r>
        </w:del>
      </w:moveFrom>
    </w:p>
    <w:tbl>
      <w:tblPr>
        <w:tblStyle w:val="ListTable3"/>
        <w:tblW w:w="0" w:type="auto"/>
        <w:tblLook w:val="04A0" w:firstRow="1" w:lastRow="0" w:firstColumn="1" w:lastColumn="0" w:noHBand="0" w:noVBand="1"/>
      </w:tblPr>
      <w:tblGrid>
        <w:gridCol w:w="2374"/>
        <w:gridCol w:w="2375"/>
        <w:gridCol w:w="2375"/>
        <w:gridCol w:w="2375"/>
      </w:tblGrid>
      <w:tr w:rsidR="00765009" w:rsidDel="00D5585D" w14:paraId="6A796534" w14:textId="3EA3C12B" w:rsidTr="0093234D">
        <w:trPr>
          <w:cnfStyle w:val="100000000000" w:firstRow="1" w:lastRow="0" w:firstColumn="0" w:lastColumn="0" w:oddVBand="0" w:evenVBand="0" w:oddHBand="0" w:evenHBand="0" w:firstRowFirstColumn="0" w:firstRowLastColumn="0" w:lastRowFirstColumn="0" w:lastRowLastColumn="0"/>
          <w:cantSplit/>
          <w:tblHeader/>
          <w:del w:id="4631" w:author="Nicholas Weatherley" w:date="2019-03-05T22:41:00Z"/>
        </w:trPr>
        <w:tc>
          <w:tcPr>
            <w:cnfStyle w:val="001000000100" w:firstRow="0" w:lastRow="0" w:firstColumn="1" w:lastColumn="0" w:oddVBand="0" w:evenVBand="0" w:oddHBand="0" w:evenHBand="0" w:firstRowFirstColumn="1" w:firstRowLastColumn="0" w:lastRowFirstColumn="0" w:lastRowLastColumn="0"/>
            <w:tcW w:w="2374" w:type="dxa"/>
          </w:tcPr>
          <w:p w14:paraId="3CA54193" w14:textId="72E2F1B4" w:rsidR="00765009" w:rsidDel="00D5585D" w:rsidRDefault="00765009" w:rsidP="00765009">
            <w:pPr>
              <w:jc w:val="center"/>
              <w:rPr>
                <w:del w:id="4632" w:author="Nicholas Weatherley" w:date="2019-03-05T22:41:00Z"/>
              </w:rPr>
            </w:pPr>
            <w:moveFrom w:id="4633" w:author="Windows User" w:date="2018-10-30T14:13:00Z">
              <w:del w:id="4634" w:author="Nicholas Weatherley" w:date="2019-03-05T22:41:00Z">
                <w:r w:rsidRPr="00765009" w:rsidDel="00D5585D">
                  <w:rPr>
                    <w:vertAlign w:val="superscript"/>
                  </w:rPr>
                  <w:delText>3</w:delText>
                </w:r>
                <w:r w:rsidDel="00D5585D">
                  <w:delText>He Ventilation Metrics</w:delText>
                </w:r>
              </w:del>
            </w:moveFrom>
          </w:p>
        </w:tc>
        <w:tc>
          <w:tcPr>
            <w:tcW w:w="2375" w:type="dxa"/>
          </w:tcPr>
          <w:p w14:paraId="2AD1734E" w14:textId="7534588D" w:rsidR="00765009" w:rsidRPr="002E360C" w:rsidDel="00D5585D" w:rsidRDefault="00765009" w:rsidP="0093234D">
            <w:pPr>
              <w:jc w:val="center"/>
              <w:cnfStyle w:val="100000000000" w:firstRow="1" w:lastRow="0" w:firstColumn="0" w:lastColumn="0" w:oddVBand="0" w:evenVBand="0" w:oddHBand="0" w:evenHBand="0" w:firstRowFirstColumn="0" w:firstRowLastColumn="0" w:lastRowFirstColumn="0" w:lastRowLastColumn="0"/>
              <w:rPr>
                <w:del w:id="4635" w:author="Nicholas Weatherley" w:date="2019-03-05T22:41:00Z"/>
                <w:sz w:val="22"/>
                <w:szCs w:val="22"/>
              </w:rPr>
            </w:pPr>
            <w:moveFrom w:id="4636" w:author="Windows User" w:date="2018-10-30T14:13:00Z">
              <w:del w:id="4637" w:author="Nicholas Weatherley" w:date="2019-03-05T22:41:00Z">
                <w:r w:rsidRPr="002E360C" w:rsidDel="00D5585D">
                  <w:rPr>
                    <w:sz w:val="22"/>
                    <w:szCs w:val="22"/>
                  </w:rPr>
                  <w:delText>Mean Value Event</w:delText>
                </w:r>
              </w:del>
            </w:moveFrom>
          </w:p>
        </w:tc>
        <w:tc>
          <w:tcPr>
            <w:tcW w:w="2375" w:type="dxa"/>
          </w:tcPr>
          <w:p w14:paraId="40413514" w14:textId="59356B08" w:rsidR="00765009" w:rsidRPr="002E360C" w:rsidDel="00D5585D" w:rsidRDefault="00765009" w:rsidP="0093234D">
            <w:pPr>
              <w:jc w:val="center"/>
              <w:cnfStyle w:val="100000000000" w:firstRow="1" w:lastRow="0" w:firstColumn="0" w:lastColumn="0" w:oddVBand="0" w:evenVBand="0" w:oddHBand="0" w:evenHBand="0" w:firstRowFirstColumn="0" w:firstRowLastColumn="0" w:lastRowFirstColumn="0" w:lastRowLastColumn="0"/>
              <w:rPr>
                <w:del w:id="4638" w:author="Nicholas Weatherley" w:date="2019-03-05T22:41:00Z"/>
                <w:sz w:val="22"/>
                <w:szCs w:val="22"/>
              </w:rPr>
            </w:pPr>
            <w:moveFrom w:id="4639" w:author="Windows User" w:date="2018-10-30T14:13:00Z">
              <w:del w:id="4640" w:author="Nicholas Weatherley" w:date="2019-03-05T22:41:00Z">
                <w:r w:rsidRPr="002E360C" w:rsidDel="00D5585D">
                  <w:rPr>
                    <w:sz w:val="22"/>
                    <w:szCs w:val="22"/>
                  </w:rPr>
                  <w:delText>Mean value no event</w:delText>
                </w:r>
              </w:del>
            </w:moveFrom>
          </w:p>
        </w:tc>
        <w:tc>
          <w:tcPr>
            <w:tcW w:w="2375" w:type="dxa"/>
          </w:tcPr>
          <w:p w14:paraId="209E0D85" w14:textId="68B9E56F" w:rsidR="00765009" w:rsidRPr="002E360C" w:rsidDel="00D5585D" w:rsidRDefault="00765009" w:rsidP="0093234D">
            <w:pPr>
              <w:jc w:val="center"/>
              <w:cnfStyle w:val="100000000000" w:firstRow="1" w:lastRow="0" w:firstColumn="0" w:lastColumn="0" w:oddVBand="0" w:evenVBand="0" w:oddHBand="0" w:evenHBand="0" w:firstRowFirstColumn="0" w:firstRowLastColumn="0" w:lastRowFirstColumn="0" w:lastRowLastColumn="0"/>
              <w:rPr>
                <w:del w:id="4641" w:author="Nicholas Weatherley" w:date="2019-03-05T22:41:00Z"/>
                <w:sz w:val="22"/>
                <w:szCs w:val="22"/>
              </w:rPr>
            </w:pPr>
            <w:moveFrom w:id="4642" w:author="Windows User" w:date="2018-10-30T14:13:00Z">
              <w:del w:id="4643" w:author="Nicholas Weatherley" w:date="2019-03-05T22:41:00Z">
                <w:r w:rsidDel="00D5585D">
                  <w:rPr>
                    <w:sz w:val="22"/>
                    <w:szCs w:val="22"/>
                  </w:rPr>
                  <w:delText xml:space="preserve">Mann- Whitney U test </w:delText>
                </w:r>
                <w:r w:rsidRPr="002E360C" w:rsidDel="00D5585D">
                  <w:rPr>
                    <w:sz w:val="22"/>
                    <w:szCs w:val="22"/>
                  </w:rPr>
                  <w:delText>p-value</w:delText>
                </w:r>
              </w:del>
            </w:moveFrom>
          </w:p>
        </w:tc>
      </w:tr>
      <w:tr w:rsidR="00765009" w:rsidDel="00D5585D" w14:paraId="1EE26AF0" w14:textId="0367151F" w:rsidTr="0093234D">
        <w:trPr>
          <w:cnfStyle w:val="000000100000" w:firstRow="0" w:lastRow="0" w:firstColumn="0" w:lastColumn="0" w:oddVBand="0" w:evenVBand="0" w:oddHBand="1" w:evenHBand="0" w:firstRowFirstColumn="0" w:firstRowLastColumn="0" w:lastRowFirstColumn="0" w:lastRowLastColumn="0"/>
          <w:cantSplit/>
          <w:del w:id="4644" w:author="Nicholas Weatherley" w:date="2019-03-05T22:41:00Z"/>
        </w:trPr>
        <w:tc>
          <w:tcPr>
            <w:cnfStyle w:val="001000000000" w:firstRow="0" w:lastRow="0" w:firstColumn="1" w:lastColumn="0" w:oddVBand="0" w:evenVBand="0" w:oddHBand="0" w:evenHBand="0" w:firstRowFirstColumn="0" w:firstRowLastColumn="0" w:lastRowFirstColumn="0" w:lastRowLastColumn="0"/>
            <w:tcW w:w="2374" w:type="dxa"/>
          </w:tcPr>
          <w:p w14:paraId="4E2C7D71" w14:textId="62F5F5A8" w:rsidR="00765009" w:rsidRPr="002E360C" w:rsidDel="00D5585D" w:rsidRDefault="00765009" w:rsidP="0093234D">
            <w:pPr>
              <w:rPr>
                <w:del w:id="4645" w:author="Nicholas Weatherley" w:date="2019-03-05T22:41:00Z"/>
                <w:sz w:val="22"/>
                <w:szCs w:val="22"/>
              </w:rPr>
            </w:pPr>
            <w:moveFrom w:id="4646" w:author="Windows User" w:date="2018-10-30T14:13:00Z">
              <w:del w:id="4647" w:author="Nicholas Weatherley" w:date="2019-03-05T22:41:00Z">
                <w:r w:rsidDel="00D5585D">
                  <w:rPr>
                    <w:sz w:val="22"/>
                    <w:szCs w:val="22"/>
                  </w:rPr>
                  <w:delText>%Ventilated volume</w:delText>
                </w:r>
              </w:del>
            </w:moveFrom>
          </w:p>
        </w:tc>
        <w:tc>
          <w:tcPr>
            <w:tcW w:w="2375" w:type="dxa"/>
          </w:tcPr>
          <w:p w14:paraId="1BD53411" w14:textId="32A13383" w:rsidR="00765009" w:rsidRPr="002E360C" w:rsidDel="00D5585D" w:rsidRDefault="00A8097D" w:rsidP="0093234D">
            <w:pPr>
              <w:jc w:val="center"/>
              <w:cnfStyle w:val="000000100000" w:firstRow="0" w:lastRow="0" w:firstColumn="0" w:lastColumn="0" w:oddVBand="0" w:evenVBand="0" w:oddHBand="1" w:evenHBand="0" w:firstRowFirstColumn="0" w:firstRowLastColumn="0" w:lastRowFirstColumn="0" w:lastRowLastColumn="0"/>
              <w:rPr>
                <w:del w:id="4648" w:author="Nicholas Weatherley" w:date="2019-03-05T22:41:00Z"/>
                <w:sz w:val="22"/>
                <w:szCs w:val="22"/>
              </w:rPr>
            </w:pPr>
            <w:moveFrom w:id="4649" w:author="Windows User" w:date="2018-10-30T14:13:00Z">
              <w:del w:id="4650" w:author="Nicholas Weatherley" w:date="2019-03-05T22:41:00Z">
                <w:r w:rsidDel="00D5585D">
                  <w:rPr>
                    <w:sz w:val="22"/>
                    <w:szCs w:val="22"/>
                  </w:rPr>
                  <w:delText>91.5</w:delText>
                </w:r>
              </w:del>
            </w:moveFrom>
          </w:p>
        </w:tc>
        <w:tc>
          <w:tcPr>
            <w:tcW w:w="2375" w:type="dxa"/>
          </w:tcPr>
          <w:p w14:paraId="5D3B25C0" w14:textId="13F77A97" w:rsidR="00765009" w:rsidRPr="002E360C" w:rsidDel="00D5585D" w:rsidRDefault="00A8097D" w:rsidP="0093234D">
            <w:pPr>
              <w:jc w:val="center"/>
              <w:cnfStyle w:val="000000100000" w:firstRow="0" w:lastRow="0" w:firstColumn="0" w:lastColumn="0" w:oddVBand="0" w:evenVBand="0" w:oddHBand="1" w:evenHBand="0" w:firstRowFirstColumn="0" w:firstRowLastColumn="0" w:lastRowFirstColumn="0" w:lastRowLastColumn="0"/>
              <w:rPr>
                <w:del w:id="4651" w:author="Nicholas Weatherley" w:date="2019-03-05T22:41:00Z"/>
                <w:sz w:val="22"/>
                <w:szCs w:val="22"/>
              </w:rPr>
            </w:pPr>
            <w:moveFrom w:id="4652" w:author="Windows User" w:date="2018-10-30T14:13:00Z">
              <w:del w:id="4653" w:author="Nicholas Weatherley" w:date="2019-03-05T22:41:00Z">
                <w:r w:rsidDel="00D5585D">
                  <w:rPr>
                    <w:sz w:val="22"/>
                    <w:szCs w:val="22"/>
                  </w:rPr>
                  <w:delText>95.8</w:delText>
                </w:r>
              </w:del>
            </w:moveFrom>
          </w:p>
        </w:tc>
        <w:tc>
          <w:tcPr>
            <w:tcW w:w="2375" w:type="dxa"/>
          </w:tcPr>
          <w:p w14:paraId="41240BB8" w14:textId="1F93C7DC" w:rsidR="00765009" w:rsidRPr="00517B06" w:rsidDel="00D5585D" w:rsidRDefault="00A8097D" w:rsidP="0093234D">
            <w:pPr>
              <w:jc w:val="center"/>
              <w:cnfStyle w:val="000000100000" w:firstRow="0" w:lastRow="0" w:firstColumn="0" w:lastColumn="0" w:oddVBand="0" w:evenVBand="0" w:oddHBand="1" w:evenHBand="0" w:firstRowFirstColumn="0" w:firstRowLastColumn="0" w:lastRowFirstColumn="0" w:lastRowLastColumn="0"/>
              <w:rPr>
                <w:del w:id="4654" w:author="Nicholas Weatherley" w:date="2019-03-05T22:41:00Z"/>
                <w:b/>
                <w:sz w:val="22"/>
                <w:szCs w:val="22"/>
              </w:rPr>
            </w:pPr>
            <w:moveFrom w:id="4655" w:author="Windows User" w:date="2018-10-30T14:13:00Z">
              <w:del w:id="4656" w:author="Nicholas Weatherley" w:date="2019-03-05T22:41:00Z">
                <w:r w:rsidDel="00D5585D">
                  <w:rPr>
                    <w:b/>
                    <w:sz w:val="22"/>
                    <w:szCs w:val="22"/>
                  </w:rPr>
                  <w:delText>0.122</w:delText>
                </w:r>
              </w:del>
            </w:moveFrom>
          </w:p>
        </w:tc>
      </w:tr>
      <w:tr w:rsidR="00765009" w:rsidDel="00D5585D" w14:paraId="7647F6D7" w14:textId="44C052C7" w:rsidTr="0093234D">
        <w:trPr>
          <w:cantSplit/>
          <w:del w:id="4657" w:author="Nicholas Weatherley" w:date="2019-03-05T22:41:00Z"/>
        </w:trPr>
        <w:tc>
          <w:tcPr>
            <w:cnfStyle w:val="001000000000" w:firstRow="0" w:lastRow="0" w:firstColumn="1" w:lastColumn="0" w:oddVBand="0" w:evenVBand="0" w:oddHBand="0" w:evenHBand="0" w:firstRowFirstColumn="0" w:firstRowLastColumn="0" w:lastRowFirstColumn="0" w:lastRowLastColumn="0"/>
            <w:tcW w:w="2374" w:type="dxa"/>
          </w:tcPr>
          <w:p w14:paraId="6F2D2B89" w14:textId="7674E821" w:rsidR="00765009" w:rsidRPr="002E360C" w:rsidDel="00D5585D" w:rsidRDefault="00765009" w:rsidP="0093234D">
            <w:pPr>
              <w:rPr>
                <w:del w:id="4658" w:author="Nicholas Weatherley" w:date="2019-03-05T22:41:00Z"/>
                <w:sz w:val="22"/>
                <w:szCs w:val="22"/>
              </w:rPr>
            </w:pPr>
            <w:moveFrom w:id="4659" w:author="Windows User" w:date="2018-10-30T14:13:00Z">
              <w:del w:id="4660" w:author="Nicholas Weatherley" w:date="2019-03-05T22:41:00Z">
                <w:r w:rsidDel="00D5585D">
                  <w:rPr>
                    <w:sz w:val="22"/>
                    <w:szCs w:val="22"/>
                  </w:rPr>
                  <w:delText>Ventilation CV</w:delText>
                </w:r>
              </w:del>
            </w:moveFrom>
          </w:p>
        </w:tc>
        <w:tc>
          <w:tcPr>
            <w:tcW w:w="2375" w:type="dxa"/>
          </w:tcPr>
          <w:p w14:paraId="32EC295F" w14:textId="01DF6F6A" w:rsidR="00765009" w:rsidRPr="002E360C" w:rsidDel="00D5585D" w:rsidRDefault="00A8097D" w:rsidP="0093234D">
            <w:pPr>
              <w:jc w:val="center"/>
              <w:cnfStyle w:val="000000000000" w:firstRow="0" w:lastRow="0" w:firstColumn="0" w:lastColumn="0" w:oddVBand="0" w:evenVBand="0" w:oddHBand="0" w:evenHBand="0" w:firstRowFirstColumn="0" w:firstRowLastColumn="0" w:lastRowFirstColumn="0" w:lastRowLastColumn="0"/>
              <w:rPr>
                <w:del w:id="4661" w:author="Nicholas Weatherley" w:date="2019-03-05T22:41:00Z"/>
                <w:sz w:val="22"/>
                <w:szCs w:val="22"/>
              </w:rPr>
            </w:pPr>
            <w:moveFrom w:id="4662" w:author="Windows User" w:date="2018-10-30T14:13:00Z">
              <w:del w:id="4663" w:author="Nicholas Weatherley" w:date="2019-03-05T22:41:00Z">
                <w:r w:rsidDel="00D5585D">
                  <w:rPr>
                    <w:sz w:val="22"/>
                    <w:szCs w:val="22"/>
                  </w:rPr>
                  <w:delText>12.11</w:delText>
                </w:r>
              </w:del>
            </w:moveFrom>
          </w:p>
        </w:tc>
        <w:tc>
          <w:tcPr>
            <w:tcW w:w="2375" w:type="dxa"/>
          </w:tcPr>
          <w:p w14:paraId="28FBEC11" w14:textId="6FDD6B30" w:rsidR="00765009" w:rsidRPr="002E360C" w:rsidDel="00D5585D" w:rsidRDefault="00A8097D" w:rsidP="0093234D">
            <w:pPr>
              <w:jc w:val="center"/>
              <w:cnfStyle w:val="000000000000" w:firstRow="0" w:lastRow="0" w:firstColumn="0" w:lastColumn="0" w:oddVBand="0" w:evenVBand="0" w:oddHBand="0" w:evenHBand="0" w:firstRowFirstColumn="0" w:firstRowLastColumn="0" w:lastRowFirstColumn="0" w:lastRowLastColumn="0"/>
              <w:rPr>
                <w:del w:id="4664" w:author="Nicholas Weatherley" w:date="2019-03-05T22:41:00Z"/>
                <w:sz w:val="22"/>
                <w:szCs w:val="22"/>
              </w:rPr>
            </w:pPr>
            <w:moveFrom w:id="4665" w:author="Windows User" w:date="2018-10-30T14:13:00Z">
              <w:del w:id="4666" w:author="Nicholas Weatherley" w:date="2019-03-05T22:41:00Z">
                <w:r w:rsidDel="00D5585D">
                  <w:rPr>
                    <w:sz w:val="22"/>
                    <w:szCs w:val="22"/>
                  </w:rPr>
                  <w:delText>11.6</w:delText>
                </w:r>
              </w:del>
            </w:moveFrom>
          </w:p>
        </w:tc>
        <w:tc>
          <w:tcPr>
            <w:tcW w:w="2375" w:type="dxa"/>
          </w:tcPr>
          <w:p w14:paraId="639C17BF" w14:textId="0DF32ADF" w:rsidR="00765009" w:rsidRPr="00517B06" w:rsidDel="00D5585D" w:rsidRDefault="00A8097D" w:rsidP="0093234D">
            <w:pPr>
              <w:jc w:val="center"/>
              <w:cnfStyle w:val="000000000000" w:firstRow="0" w:lastRow="0" w:firstColumn="0" w:lastColumn="0" w:oddVBand="0" w:evenVBand="0" w:oddHBand="0" w:evenHBand="0" w:firstRowFirstColumn="0" w:firstRowLastColumn="0" w:lastRowFirstColumn="0" w:lastRowLastColumn="0"/>
              <w:rPr>
                <w:del w:id="4667" w:author="Nicholas Weatherley" w:date="2019-03-05T22:41:00Z"/>
                <w:b/>
                <w:sz w:val="22"/>
                <w:szCs w:val="22"/>
              </w:rPr>
            </w:pPr>
            <w:moveFrom w:id="4668" w:author="Windows User" w:date="2018-10-30T14:13:00Z">
              <w:del w:id="4669" w:author="Nicholas Weatherley" w:date="2019-03-05T22:41:00Z">
                <w:r w:rsidDel="00D5585D">
                  <w:rPr>
                    <w:b/>
                    <w:sz w:val="22"/>
                    <w:szCs w:val="22"/>
                  </w:rPr>
                  <w:delText>0.408</w:delText>
                </w:r>
              </w:del>
            </w:moveFrom>
          </w:p>
        </w:tc>
      </w:tr>
    </w:tbl>
    <w:p w14:paraId="13638CE4" w14:textId="2BCDFC65" w:rsidR="00502E65" w:rsidRPr="00502E65" w:rsidDel="0087790A" w:rsidRDefault="00765009" w:rsidP="00765009">
      <w:pPr>
        <w:pStyle w:val="Aftertable"/>
      </w:pPr>
      <w:moveFrom w:id="4670" w:author="Windows User" w:date="2018-10-30T14:13:00Z">
        <w:r w:rsidDel="0087790A">
          <w:t xml:space="preserve">CV: </w:t>
        </w:r>
        <w:r w:rsidR="004F7B0C" w:rsidDel="0087790A">
          <w:t>coefficient of</w:t>
        </w:r>
        <w:r w:rsidR="00A8097D" w:rsidDel="0087790A">
          <w:t xml:space="preserve"> variation</w:t>
        </w:r>
      </w:moveFrom>
    </w:p>
    <w:moveFromRangeEnd w:id="4622"/>
    <w:p w14:paraId="076F8846" w14:textId="457CE915" w:rsidR="00A7103E" w:rsidRDefault="00A7103E" w:rsidP="00D058B8">
      <w:pPr>
        <w:pStyle w:val="Heading3"/>
      </w:pPr>
      <w:r>
        <w:t>Ventilation Metrics and Quantitative CT</w:t>
      </w:r>
    </w:p>
    <w:p w14:paraId="13265E38" w14:textId="41F93547" w:rsidR="00BA3B4D" w:rsidRPr="00BA3B4D" w:rsidRDefault="00BA3B4D" w:rsidP="00BA3B4D">
      <w:pPr>
        <w:pStyle w:val="Heading4"/>
      </w:pPr>
      <w:r>
        <w:t>Parenchyma</w:t>
      </w:r>
    </w:p>
    <w:p w14:paraId="69AAD03C" w14:textId="208A79A9" w:rsidR="008A209A" w:rsidRDefault="00B47D44" w:rsidP="008A209A">
      <w:r>
        <w:t>S</w:t>
      </w:r>
      <w:r w:rsidR="006C6731">
        <w:t>pearman’s coefficient of rank c</w:t>
      </w:r>
      <w:r>
        <w:t xml:space="preserve">orrelations between quantitative </w:t>
      </w:r>
      <w:r w:rsidR="0096312A">
        <w:t>CT parenchyma</w:t>
      </w:r>
      <w:r w:rsidR="00BA3B4D">
        <w:t xml:space="preserve"> </w:t>
      </w:r>
      <w:r>
        <w:t>metric and ventilation metrics are summarised in</w:t>
      </w:r>
      <w:r w:rsidR="000303A8">
        <w:t xml:space="preserve"> Table</w:t>
      </w:r>
      <w:del w:id="4671" w:author="Windows User" w:date="2018-11-02T11:02:00Z">
        <w:r w:rsidR="00BA3B4D" w:rsidDel="000C4364">
          <w:delText>s</w:delText>
        </w:r>
      </w:del>
      <w:r w:rsidR="00924AE5">
        <w:t xml:space="preserve"> 4.7</w:t>
      </w:r>
      <w:r>
        <w:t>.</w:t>
      </w:r>
      <w:r w:rsidR="006C6731">
        <w:t xml:space="preserve"> None were statistically significant.</w:t>
      </w:r>
    </w:p>
    <w:p w14:paraId="7B4876F3" w14:textId="07CB00B6" w:rsidR="00B47D44" w:rsidRDefault="00B47D44" w:rsidP="00134B1A">
      <w:pPr>
        <w:pStyle w:val="TableTitle0"/>
      </w:pPr>
      <w:bookmarkStart w:id="4672" w:name="_Toc3145499"/>
      <w:r>
        <w:t xml:space="preserve">Table </w:t>
      </w:r>
      <w:ins w:id="4673"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67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675" w:author="Nicholas Weatherley" w:date="2019-03-04T21:03:00Z">
        <w:r w:rsidR="00E96948">
          <w:rPr>
            <w:noProof/>
          </w:rPr>
          <w:t>7</w:t>
        </w:r>
        <w:r w:rsidR="00E96948">
          <w:fldChar w:fldCharType="end"/>
        </w:r>
      </w:ins>
      <w:ins w:id="4676" w:author="Windows User" w:date="2018-11-01T15:46:00Z">
        <w:del w:id="4677" w:author="Nicholas Weatherley" w:date="2019-03-04T21:03:00Z">
          <w:r w:rsidR="00743FFA" w:rsidDel="00E96948">
            <w:fldChar w:fldCharType="begin"/>
          </w:r>
          <w:r w:rsidR="00743FFA" w:rsidDel="00E96948">
            <w:delInstrText xml:space="preserve"> STYLEREF 1 \s </w:delInstrText>
          </w:r>
        </w:del>
      </w:ins>
      <w:del w:id="4678" w:author="Nicholas Weatherley" w:date="2019-03-04T21:03:00Z">
        <w:r w:rsidR="00743FFA" w:rsidDel="00E96948">
          <w:fldChar w:fldCharType="separate"/>
        </w:r>
        <w:r w:rsidR="0024585E" w:rsidDel="00E96948">
          <w:rPr>
            <w:noProof/>
          </w:rPr>
          <w:delText>4</w:delText>
        </w:r>
      </w:del>
      <w:ins w:id="4679" w:author="Windows User" w:date="2018-11-01T15:46:00Z">
        <w:del w:id="468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681" w:author="Nicholas Weatherley" w:date="2019-03-04T21:03:00Z">
        <w:r w:rsidR="00743FFA" w:rsidDel="00E96948">
          <w:fldChar w:fldCharType="end"/>
        </w:r>
      </w:del>
      <w:del w:id="468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7</w:delText>
        </w:r>
        <w:r w:rsidR="00BB544F" w:rsidDel="004435D9">
          <w:fldChar w:fldCharType="end"/>
        </w:r>
      </w:del>
      <w:r>
        <w:t xml:space="preserve">: Baseline ventilation and quantitative CT </w:t>
      </w:r>
      <w:r w:rsidR="0096312A">
        <w:t xml:space="preserve">parenchyma </w:t>
      </w:r>
      <w:r>
        <w:t>correlations</w:t>
      </w:r>
      <w:bookmarkEnd w:id="4672"/>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B4314D" w14:paraId="1AB491B8" w14:textId="77777777" w:rsidTr="00BA3B4D">
        <w:trPr>
          <w:tblHeader/>
        </w:trPr>
        <w:tc>
          <w:tcPr>
            <w:tcW w:w="3510" w:type="dxa"/>
            <w:shd w:val="clear" w:color="auto" w:fill="000000"/>
          </w:tcPr>
          <w:p w14:paraId="129C3AA9" w14:textId="20CEB6FC" w:rsidR="00B4314D" w:rsidRPr="00007F6A" w:rsidRDefault="00B4314D" w:rsidP="00B4314D">
            <w:pPr>
              <w:jc w:val="center"/>
              <w:rPr>
                <w:b/>
                <w:bCs/>
                <w:color w:val="FFFFFF"/>
              </w:rPr>
            </w:pPr>
            <w:r>
              <w:rPr>
                <w:b/>
                <w:bCs/>
                <w:color w:val="FFFFFF"/>
              </w:rPr>
              <w:t xml:space="preserve">MRI </w:t>
            </w:r>
            <w:r w:rsidRPr="00007F6A">
              <w:rPr>
                <w:b/>
                <w:bCs/>
                <w:color w:val="FFFFFF"/>
              </w:rPr>
              <w:t>metric</w:t>
            </w:r>
          </w:p>
        </w:tc>
        <w:tc>
          <w:tcPr>
            <w:tcW w:w="2924" w:type="dxa"/>
            <w:gridSpan w:val="2"/>
            <w:shd w:val="clear" w:color="auto" w:fill="000000"/>
          </w:tcPr>
          <w:p w14:paraId="0E831C78" w14:textId="77777777" w:rsidR="00B4314D" w:rsidRPr="00007F6A" w:rsidRDefault="00B4314D" w:rsidP="008C3F9A">
            <w:pPr>
              <w:jc w:val="center"/>
              <w:rPr>
                <w:b/>
                <w:bCs/>
                <w:color w:val="FFFFFF"/>
              </w:rPr>
            </w:pPr>
            <w:r w:rsidRPr="00007F6A">
              <w:rPr>
                <w:b/>
                <w:bCs/>
                <w:color w:val="FFFFFF"/>
              </w:rPr>
              <w:t>%VV</w:t>
            </w:r>
          </w:p>
        </w:tc>
        <w:tc>
          <w:tcPr>
            <w:tcW w:w="3030" w:type="dxa"/>
            <w:gridSpan w:val="2"/>
            <w:shd w:val="clear" w:color="auto" w:fill="000000"/>
          </w:tcPr>
          <w:p w14:paraId="56E7EE7A" w14:textId="77777777" w:rsidR="00B4314D" w:rsidRPr="00007F6A" w:rsidRDefault="00B4314D" w:rsidP="008C3F9A">
            <w:pPr>
              <w:jc w:val="center"/>
              <w:rPr>
                <w:b/>
                <w:bCs/>
                <w:color w:val="FFFFFF"/>
              </w:rPr>
            </w:pPr>
            <w:r>
              <w:rPr>
                <w:b/>
                <w:bCs/>
                <w:color w:val="FFFFFF"/>
              </w:rPr>
              <w:t>C</w:t>
            </w:r>
            <w:r w:rsidRPr="00007F6A">
              <w:rPr>
                <w:b/>
                <w:bCs/>
                <w:color w:val="FFFFFF"/>
              </w:rPr>
              <w:t>V</w:t>
            </w:r>
          </w:p>
        </w:tc>
      </w:tr>
      <w:tr w:rsidR="00B4314D" w14:paraId="636BA6F7" w14:textId="77777777" w:rsidTr="00BA3B4D">
        <w:tc>
          <w:tcPr>
            <w:tcW w:w="3510" w:type="dxa"/>
            <w:tcBorders>
              <w:bottom w:val="single" w:sz="8" w:space="0" w:color="000000"/>
            </w:tcBorders>
            <w:shd w:val="clear" w:color="auto" w:fill="000000"/>
          </w:tcPr>
          <w:p w14:paraId="1C46F9B1" w14:textId="010E01C7" w:rsidR="00B4314D" w:rsidRPr="00007F6A" w:rsidRDefault="00B4314D" w:rsidP="008C3F9A">
            <w:pPr>
              <w:rPr>
                <w:b/>
                <w:bCs/>
              </w:rPr>
            </w:pPr>
            <w:r>
              <w:rPr>
                <w:b/>
                <w:bCs/>
                <w:color w:val="FFFFFF"/>
              </w:rPr>
              <w:t>CT Metric (% of whole lung volume)</w:t>
            </w:r>
          </w:p>
        </w:tc>
        <w:tc>
          <w:tcPr>
            <w:tcW w:w="1418" w:type="dxa"/>
            <w:tcBorders>
              <w:top w:val="single" w:sz="8" w:space="0" w:color="000000"/>
              <w:bottom w:val="single" w:sz="8" w:space="0" w:color="000000"/>
            </w:tcBorders>
            <w:shd w:val="clear" w:color="auto" w:fill="auto"/>
          </w:tcPr>
          <w:p w14:paraId="69E5B777" w14:textId="77777777" w:rsidR="00B4314D" w:rsidRDefault="00B4314D" w:rsidP="008C3F9A">
            <w:pPr>
              <w:jc w:val="center"/>
            </w:pPr>
            <w:r>
              <w:t>r</w:t>
            </w:r>
          </w:p>
        </w:tc>
        <w:tc>
          <w:tcPr>
            <w:tcW w:w="1506" w:type="dxa"/>
            <w:tcBorders>
              <w:top w:val="single" w:sz="8" w:space="0" w:color="000000"/>
              <w:bottom w:val="single" w:sz="8" w:space="0" w:color="000000"/>
            </w:tcBorders>
            <w:shd w:val="clear" w:color="auto" w:fill="auto"/>
          </w:tcPr>
          <w:p w14:paraId="2CBC4AF7" w14:textId="77777777" w:rsidR="00B4314D" w:rsidRDefault="00B4314D" w:rsidP="008C3F9A">
            <w:pPr>
              <w:jc w:val="center"/>
            </w:pPr>
            <w:r>
              <w:t>p</w:t>
            </w:r>
          </w:p>
        </w:tc>
        <w:tc>
          <w:tcPr>
            <w:tcW w:w="1471" w:type="dxa"/>
            <w:tcBorders>
              <w:top w:val="single" w:sz="8" w:space="0" w:color="000000"/>
              <w:bottom w:val="single" w:sz="8" w:space="0" w:color="000000"/>
            </w:tcBorders>
            <w:shd w:val="clear" w:color="auto" w:fill="auto"/>
          </w:tcPr>
          <w:p w14:paraId="4E94AD70" w14:textId="77777777" w:rsidR="00B4314D" w:rsidRDefault="00B4314D" w:rsidP="008C3F9A">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38CE7502" w14:textId="77777777" w:rsidR="00B4314D" w:rsidRDefault="00B4314D" w:rsidP="008C3F9A">
            <w:pPr>
              <w:jc w:val="center"/>
            </w:pPr>
            <w:r>
              <w:t>p</w:t>
            </w:r>
          </w:p>
        </w:tc>
      </w:tr>
      <w:tr w:rsidR="00B4314D" w14:paraId="7B33CED7" w14:textId="77777777" w:rsidTr="00BA3B4D">
        <w:tc>
          <w:tcPr>
            <w:tcW w:w="3510" w:type="dxa"/>
            <w:tcBorders>
              <w:top w:val="single" w:sz="8" w:space="0" w:color="000000"/>
              <w:bottom w:val="single" w:sz="8" w:space="0" w:color="000000"/>
            </w:tcBorders>
            <w:shd w:val="clear" w:color="auto" w:fill="auto"/>
          </w:tcPr>
          <w:p w14:paraId="15D40A12" w14:textId="0D92F523" w:rsidR="00B4314D" w:rsidRDefault="00B4314D" w:rsidP="008C3F9A">
            <w:pPr>
              <w:rPr>
                <w:b/>
                <w:bCs/>
              </w:rPr>
            </w:pPr>
            <w:r>
              <w:rPr>
                <w:b/>
                <w:bCs/>
              </w:rPr>
              <w:t>Normal Lung</w:t>
            </w:r>
          </w:p>
        </w:tc>
        <w:tc>
          <w:tcPr>
            <w:tcW w:w="1418" w:type="dxa"/>
            <w:tcBorders>
              <w:top w:val="single" w:sz="8" w:space="0" w:color="000000"/>
              <w:bottom w:val="single" w:sz="8" w:space="0" w:color="000000"/>
            </w:tcBorders>
            <w:shd w:val="clear" w:color="auto" w:fill="auto"/>
          </w:tcPr>
          <w:p w14:paraId="02931CD9" w14:textId="27D1DA4E" w:rsidR="00B4314D" w:rsidRDefault="006C6731" w:rsidP="008C3F9A">
            <w:pPr>
              <w:jc w:val="center"/>
            </w:pPr>
            <w:r>
              <w:t>0.06</w:t>
            </w:r>
          </w:p>
        </w:tc>
        <w:tc>
          <w:tcPr>
            <w:tcW w:w="1506" w:type="dxa"/>
            <w:tcBorders>
              <w:top w:val="single" w:sz="8" w:space="0" w:color="000000"/>
              <w:bottom w:val="single" w:sz="8" w:space="0" w:color="000000"/>
            </w:tcBorders>
            <w:shd w:val="clear" w:color="auto" w:fill="auto"/>
          </w:tcPr>
          <w:p w14:paraId="60C66F2C" w14:textId="6D165433" w:rsidR="00B4314D" w:rsidRDefault="006C6731" w:rsidP="008C3F9A">
            <w:pPr>
              <w:jc w:val="center"/>
            </w:pPr>
            <w:r>
              <w:t>0.840</w:t>
            </w:r>
          </w:p>
        </w:tc>
        <w:tc>
          <w:tcPr>
            <w:tcW w:w="1471" w:type="dxa"/>
            <w:tcBorders>
              <w:top w:val="single" w:sz="8" w:space="0" w:color="000000"/>
              <w:bottom w:val="single" w:sz="8" w:space="0" w:color="000000"/>
            </w:tcBorders>
            <w:shd w:val="clear" w:color="auto" w:fill="auto"/>
          </w:tcPr>
          <w:p w14:paraId="37A3C99F" w14:textId="63F70706" w:rsidR="00B4314D" w:rsidRDefault="006C6731" w:rsidP="008C3F9A">
            <w:pPr>
              <w:jc w:val="center"/>
            </w:pPr>
            <w:r>
              <w:t>-0.25</w:t>
            </w:r>
          </w:p>
        </w:tc>
        <w:tc>
          <w:tcPr>
            <w:tcW w:w="1559" w:type="dxa"/>
            <w:tcBorders>
              <w:top w:val="single" w:sz="8" w:space="0" w:color="000000"/>
              <w:bottom w:val="single" w:sz="8" w:space="0" w:color="000000"/>
            </w:tcBorders>
            <w:shd w:val="clear" w:color="auto" w:fill="auto"/>
          </w:tcPr>
          <w:p w14:paraId="217AB30D" w14:textId="16D55237" w:rsidR="00B4314D" w:rsidRDefault="006C6731" w:rsidP="008C3F9A">
            <w:pPr>
              <w:jc w:val="center"/>
            </w:pPr>
            <w:r>
              <w:t>0.369</w:t>
            </w:r>
          </w:p>
        </w:tc>
      </w:tr>
      <w:tr w:rsidR="00B47D44" w14:paraId="1B2B342C" w14:textId="77777777" w:rsidTr="00BA3B4D">
        <w:tc>
          <w:tcPr>
            <w:tcW w:w="3510" w:type="dxa"/>
            <w:tcBorders>
              <w:top w:val="single" w:sz="8" w:space="0" w:color="000000"/>
              <w:bottom w:val="single" w:sz="8" w:space="0" w:color="000000"/>
            </w:tcBorders>
            <w:shd w:val="clear" w:color="auto" w:fill="auto"/>
          </w:tcPr>
          <w:p w14:paraId="33F13862" w14:textId="2760C32F" w:rsidR="00B47D44" w:rsidRPr="00007F6A" w:rsidRDefault="00B4314D" w:rsidP="008C3F9A">
            <w:pPr>
              <w:rPr>
                <w:b/>
                <w:bCs/>
              </w:rPr>
            </w:pPr>
            <w:r>
              <w:rPr>
                <w:b/>
                <w:bCs/>
              </w:rPr>
              <w:t>Low Attenuation area</w:t>
            </w:r>
          </w:p>
        </w:tc>
        <w:tc>
          <w:tcPr>
            <w:tcW w:w="1418" w:type="dxa"/>
            <w:tcBorders>
              <w:top w:val="single" w:sz="8" w:space="0" w:color="000000"/>
              <w:bottom w:val="single" w:sz="8" w:space="0" w:color="000000"/>
            </w:tcBorders>
            <w:shd w:val="clear" w:color="auto" w:fill="auto"/>
          </w:tcPr>
          <w:p w14:paraId="480CDB99" w14:textId="3919CA99" w:rsidR="00B47D44" w:rsidRDefault="006C6731" w:rsidP="008C3F9A">
            <w:pPr>
              <w:jc w:val="center"/>
            </w:pPr>
            <w:r>
              <w:t>-0.14</w:t>
            </w:r>
          </w:p>
        </w:tc>
        <w:tc>
          <w:tcPr>
            <w:tcW w:w="1506" w:type="dxa"/>
            <w:tcBorders>
              <w:top w:val="single" w:sz="8" w:space="0" w:color="000000"/>
              <w:bottom w:val="single" w:sz="8" w:space="0" w:color="000000"/>
            </w:tcBorders>
            <w:shd w:val="clear" w:color="auto" w:fill="auto"/>
          </w:tcPr>
          <w:p w14:paraId="305147D0" w14:textId="5C4CE2CD" w:rsidR="00B47D44" w:rsidRDefault="006C6731" w:rsidP="008C3F9A">
            <w:pPr>
              <w:jc w:val="center"/>
            </w:pPr>
            <w:r>
              <w:t>0.630</w:t>
            </w:r>
          </w:p>
        </w:tc>
        <w:tc>
          <w:tcPr>
            <w:tcW w:w="1471" w:type="dxa"/>
            <w:tcBorders>
              <w:top w:val="single" w:sz="8" w:space="0" w:color="000000"/>
              <w:bottom w:val="single" w:sz="8" w:space="0" w:color="000000"/>
            </w:tcBorders>
            <w:shd w:val="clear" w:color="auto" w:fill="auto"/>
          </w:tcPr>
          <w:p w14:paraId="393CB820" w14:textId="7E91E3BD" w:rsidR="00B47D44" w:rsidRDefault="006C6731" w:rsidP="008C3F9A">
            <w:pPr>
              <w:jc w:val="center"/>
            </w:pPr>
            <w:r>
              <w:t>-0.17</w:t>
            </w:r>
          </w:p>
        </w:tc>
        <w:tc>
          <w:tcPr>
            <w:tcW w:w="1559" w:type="dxa"/>
            <w:tcBorders>
              <w:top w:val="single" w:sz="8" w:space="0" w:color="000000"/>
              <w:bottom w:val="single" w:sz="8" w:space="0" w:color="000000"/>
            </w:tcBorders>
            <w:shd w:val="clear" w:color="auto" w:fill="auto"/>
          </w:tcPr>
          <w:p w14:paraId="69707AFD" w14:textId="7CD643B5" w:rsidR="00B47D44" w:rsidRDefault="006C6731" w:rsidP="008C3F9A">
            <w:pPr>
              <w:jc w:val="center"/>
            </w:pPr>
            <w:r>
              <w:t>0.550</w:t>
            </w:r>
          </w:p>
        </w:tc>
      </w:tr>
      <w:tr w:rsidR="00B47D44" w14:paraId="545CE6B4" w14:textId="77777777" w:rsidTr="00BA3B4D">
        <w:tc>
          <w:tcPr>
            <w:tcW w:w="3510" w:type="dxa"/>
            <w:tcBorders>
              <w:top w:val="single" w:sz="8" w:space="0" w:color="000000"/>
              <w:bottom w:val="single" w:sz="4" w:space="0" w:color="auto"/>
            </w:tcBorders>
            <w:shd w:val="clear" w:color="auto" w:fill="auto"/>
          </w:tcPr>
          <w:p w14:paraId="637D43EA" w14:textId="7455F5EE" w:rsidR="00B47D44" w:rsidRPr="00007F6A" w:rsidRDefault="00B4314D" w:rsidP="008C3F9A">
            <w:pPr>
              <w:rPr>
                <w:b/>
                <w:bCs/>
              </w:rPr>
            </w:pPr>
            <w:r>
              <w:rPr>
                <w:b/>
                <w:bCs/>
              </w:rPr>
              <w:t>Ground glass</w:t>
            </w:r>
          </w:p>
        </w:tc>
        <w:tc>
          <w:tcPr>
            <w:tcW w:w="1418" w:type="dxa"/>
            <w:tcBorders>
              <w:top w:val="single" w:sz="8" w:space="0" w:color="000000"/>
              <w:bottom w:val="single" w:sz="4" w:space="0" w:color="auto"/>
            </w:tcBorders>
            <w:shd w:val="clear" w:color="auto" w:fill="auto"/>
          </w:tcPr>
          <w:p w14:paraId="57A3503B" w14:textId="709B2AF0" w:rsidR="00B47D44" w:rsidRDefault="006C6731" w:rsidP="008C3F9A">
            <w:pPr>
              <w:jc w:val="center"/>
            </w:pPr>
            <w:r>
              <w:t>0.04</w:t>
            </w:r>
          </w:p>
        </w:tc>
        <w:tc>
          <w:tcPr>
            <w:tcW w:w="1506" w:type="dxa"/>
            <w:tcBorders>
              <w:top w:val="single" w:sz="8" w:space="0" w:color="000000"/>
              <w:bottom w:val="single" w:sz="4" w:space="0" w:color="auto"/>
            </w:tcBorders>
            <w:shd w:val="clear" w:color="auto" w:fill="auto"/>
          </w:tcPr>
          <w:p w14:paraId="2F49DAAD" w14:textId="0ECFE9C2" w:rsidR="00B47D44" w:rsidRDefault="006C6731" w:rsidP="008C3F9A">
            <w:pPr>
              <w:jc w:val="center"/>
            </w:pPr>
            <w:r>
              <w:t>0.879</w:t>
            </w:r>
          </w:p>
        </w:tc>
        <w:tc>
          <w:tcPr>
            <w:tcW w:w="1471" w:type="dxa"/>
            <w:tcBorders>
              <w:top w:val="single" w:sz="8" w:space="0" w:color="000000"/>
              <w:bottom w:val="single" w:sz="4" w:space="0" w:color="auto"/>
            </w:tcBorders>
            <w:shd w:val="clear" w:color="auto" w:fill="auto"/>
          </w:tcPr>
          <w:p w14:paraId="3F56E043" w14:textId="2211548D" w:rsidR="00B47D44" w:rsidRDefault="006C6731" w:rsidP="008C3F9A">
            <w:pPr>
              <w:jc w:val="center"/>
            </w:pPr>
            <w:r>
              <w:t>0.32</w:t>
            </w:r>
          </w:p>
        </w:tc>
        <w:tc>
          <w:tcPr>
            <w:tcW w:w="1559" w:type="dxa"/>
            <w:tcBorders>
              <w:top w:val="single" w:sz="8" w:space="0" w:color="000000"/>
              <w:bottom w:val="single" w:sz="4" w:space="0" w:color="auto"/>
            </w:tcBorders>
            <w:shd w:val="clear" w:color="auto" w:fill="auto"/>
          </w:tcPr>
          <w:p w14:paraId="02E633C6" w14:textId="0DE578FF" w:rsidR="00B47D44" w:rsidRDefault="006C6731" w:rsidP="008C3F9A">
            <w:pPr>
              <w:jc w:val="center"/>
            </w:pPr>
            <w:r>
              <w:t>0.248</w:t>
            </w:r>
          </w:p>
        </w:tc>
      </w:tr>
      <w:tr w:rsidR="00B47D44" w14:paraId="57574F60" w14:textId="77777777" w:rsidTr="00BA3B4D">
        <w:tc>
          <w:tcPr>
            <w:tcW w:w="3510" w:type="dxa"/>
            <w:tcBorders>
              <w:top w:val="single" w:sz="4" w:space="0" w:color="auto"/>
              <w:bottom w:val="single" w:sz="4" w:space="0" w:color="auto"/>
            </w:tcBorders>
            <w:shd w:val="clear" w:color="auto" w:fill="auto"/>
          </w:tcPr>
          <w:p w14:paraId="0B0B74F1" w14:textId="13D64663" w:rsidR="00B4314D" w:rsidRPr="00007F6A" w:rsidRDefault="00B4314D" w:rsidP="008C3F9A">
            <w:pPr>
              <w:rPr>
                <w:b/>
                <w:bCs/>
              </w:rPr>
            </w:pPr>
            <w:r>
              <w:rPr>
                <w:b/>
                <w:bCs/>
              </w:rPr>
              <w:t>Honeycomb</w:t>
            </w:r>
          </w:p>
        </w:tc>
        <w:tc>
          <w:tcPr>
            <w:tcW w:w="1418" w:type="dxa"/>
            <w:tcBorders>
              <w:top w:val="single" w:sz="4" w:space="0" w:color="auto"/>
              <w:bottom w:val="single" w:sz="4" w:space="0" w:color="auto"/>
            </w:tcBorders>
            <w:shd w:val="clear" w:color="auto" w:fill="auto"/>
          </w:tcPr>
          <w:p w14:paraId="5191FB18" w14:textId="375F84F6" w:rsidR="00B47D44" w:rsidRDefault="006C6731" w:rsidP="008C3F9A">
            <w:pPr>
              <w:jc w:val="center"/>
            </w:pPr>
            <w:r>
              <w:t>-0.16</w:t>
            </w:r>
          </w:p>
        </w:tc>
        <w:tc>
          <w:tcPr>
            <w:tcW w:w="1506" w:type="dxa"/>
            <w:tcBorders>
              <w:top w:val="single" w:sz="4" w:space="0" w:color="auto"/>
              <w:bottom w:val="single" w:sz="4" w:space="0" w:color="auto"/>
            </w:tcBorders>
            <w:shd w:val="clear" w:color="auto" w:fill="auto"/>
          </w:tcPr>
          <w:p w14:paraId="685AB4BD" w14:textId="5038A44C" w:rsidR="00B47D44" w:rsidRDefault="006C6731" w:rsidP="008C3F9A">
            <w:pPr>
              <w:jc w:val="center"/>
            </w:pPr>
            <w:r>
              <w:t>0.582</w:t>
            </w:r>
          </w:p>
        </w:tc>
        <w:tc>
          <w:tcPr>
            <w:tcW w:w="1471" w:type="dxa"/>
            <w:tcBorders>
              <w:top w:val="single" w:sz="4" w:space="0" w:color="auto"/>
              <w:bottom w:val="single" w:sz="4" w:space="0" w:color="auto"/>
            </w:tcBorders>
            <w:shd w:val="clear" w:color="auto" w:fill="auto"/>
          </w:tcPr>
          <w:p w14:paraId="7AD49B83" w14:textId="35C077DD" w:rsidR="00B47D44" w:rsidRDefault="006C6731" w:rsidP="008C3F9A">
            <w:pPr>
              <w:jc w:val="center"/>
            </w:pPr>
            <w:r>
              <w:t>0.40</w:t>
            </w:r>
          </w:p>
        </w:tc>
        <w:tc>
          <w:tcPr>
            <w:tcW w:w="1559" w:type="dxa"/>
            <w:tcBorders>
              <w:top w:val="single" w:sz="4" w:space="0" w:color="auto"/>
              <w:bottom w:val="single" w:sz="4" w:space="0" w:color="auto"/>
            </w:tcBorders>
            <w:shd w:val="clear" w:color="auto" w:fill="auto"/>
          </w:tcPr>
          <w:p w14:paraId="495EDD29" w14:textId="33C32CFB" w:rsidR="00B47D44" w:rsidRDefault="006C6731" w:rsidP="008C3F9A">
            <w:pPr>
              <w:jc w:val="center"/>
            </w:pPr>
            <w:r>
              <w:t>0.141</w:t>
            </w:r>
          </w:p>
        </w:tc>
      </w:tr>
      <w:tr w:rsidR="00B4314D" w14:paraId="671913EA" w14:textId="77777777" w:rsidTr="00BA3B4D">
        <w:tc>
          <w:tcPr>
            <w:tcW w:w="3510" w:type="dxa"/>
            <w:tcBorders>
              <w:top w:val="single" w:sz="4" w:space="0" w:color="auto"/>
              <w:bottom w:val="single" w:sz="4" w:space="0" w:color="auto"/>
            </w:tcBorders>
            <w:shd w:val="clear" w:color="auto" w:fill="auto"/>
          </w:tcPr>
          <w:p w14:paraId="0076385B" w14:textId="481DF237" w:rsidR="00B4314D" w:rsidRDefault="00B4314D" w:rsidP="008C3F9A">
            <w:pPr>
              <w:rPr>
                <w:b/>
                <w:bCs/>
              </w:rPr>
            </w:pPr>
            <w:r>
              <w:rPr>
                <w:b/>
                <w:bCs/>
              </w:rPr>
              <w:t>Reticulation</w:t>
            </w:r>
          </w:p>
        </w:tc>
        <w:tc>
          <w:tcPr>
            <w:tcW w:w="1418" w:type="dxa"/>
            <w:tcBorders>
              <w:top w:val="single" w:sz="4" w:space="0" w:color="auto"/>
              <w:bottom w:val="single" w:sz="4" w:space="0" w:color="auto"/>
            </w:tcBorders>
            <w:shd w:val="clear" w:color="auto" w:fill="auto"/>
          </w:tcPr>
          <w:p w14:paraId="525CA70A" w14:textId="40BDEF91" w:rsidR="00B4314D" w:rsidRDefault="006C6731" w:rsidP="008C3F9A">
            <w:pPr>
              <w:jc w:val="center"/>
            </w:pPr>
            <w:r>
              <w:t>-0.06</w:t>
            </w:r>
          </w:p>
        </w:tc>
        <w:tc>
          <w:tcPr>
            <w:tcW w:w="1506" w:type="dxa"/>
            <w:tcBorders>
              <w:top w:val="single" w:sz="4" w:space="0" w:color="auto"/>
              <w:bottom w:val="single" w:sz="4" w:space="0" w:color="auto"/>
            </w:tcBorders>
            <w:shd w:val="clear" w:color="auto" w:fill="auto"/>
          </w:tcPr>
          <w:p w14:paraId="47811C60" w14:textId="519C5B60" w:rsidR="00B4314D" w:rsidRDefault="006C6731" w:rsidP="008C3F9A">
            <w:pPr>
              <w:jc w:val="center"/>
            </w:pPr>
            <w:r>
              <w:t>0.825</w:t>
            </w:r>
          </w:p>
        </w:tc>
        <w:tc>
          <w:tcPr>
            <w:tcW w:w="1471" w:type="dxa"/>
            <w:tcBorders>
              <w:top w:val="single" w:sz="4" w:space="0" w:color="auto"/>
              <w:bottom w:val="single" w:sz="4" w:space="0" w:color="auto"/>
            </w:tcBorders>
            <w:shd w:val="clear" w:color="auto" w:fill="auto"/>
          </w:tcPr>
          <w:p w14:paraId="3F2A69D7" w14:textId="766A5993" w:rsidR="00B4314D" w:rsidRDefault="006C6731" w:rsidP="008C3F9A">
            <w:pPr>
              <w:jc w:val="center"/>
            </w:pPr>
            <w:r>
              <w:t>0.03</w:t>
            </w:r>
          </w:p>
        </w:tc>
        <w:tc>
          <w:tcPr>
            <w:tcW w:w="1559" w:type="dxa"/>
            <w:tcBorders>
              <w:top w:val="single" w:sz="4" w:space="0" w:color="auto"/>
              <w:bottom w:val="single" w:sz="4" w:space="0" w:color="auto"/>
            </w:tcBorders>
            <w:shd w:val="clear" w:color="auto" w:fill="auto"/>
          </w:tcPr>
          <w:p w14:paraId="592B2436" w14:textId="68FB453A" w:rsidR="00B4314D" w:rsidRDefault="006C6731" w:rsidP="008C3F9A">
            <w:pPr>
              <w:jc w:val="center"/>
            </w:pPr>
            <w:r>
              <w:t>0.929</w:t>
            </w:r>
          </w:p>
        </w:tc>
      </w:tr>
    </w:tbl>
    <w:p w14:paraId="2B7322D4" w14:textId="3E133F9F" w:rsidR="00B47D44" w:rsidRDefault="006C6731" w:rsidP="007409B6">
      <w:pPr>
        <w:pStyle w:val="Aftertable"/>
      </w:pPr>
      <w:r>
        <w:t>%VV: percent ventilated volume; CV: coefficient of variation</w:t>
      </w:r>
    </w:p>
    <w:p w14:paraId="2C71C996" w14:textId="13B29D16" w:rsidR="00BA3B4D" w:rsidRDefault="00BA3B4D" w:rsidP="00BA3B4D">
      <w:pPr>
        <w:pStyle w:val="Heading4"/>
      </w:pPr>
      <w:r>
        <w:lastRenderedPageBreak/>
        <w:t>Vessel</w:t>
      </w:r>
    </w:p>
    <w:p w14:paraId="3D7D2564" w14:textId="30403A06" w:rsidR="0096312A" w:rsidRPr="0096312A" w:rsidRDefault="0096312A" w:rsidP="0096312A">
      <w:r>
        <w:t>Spearman’s coefficient of rank correlations between quantitative CT vessel and ventilation metr</w:t>
      </w:r>
      <w:r w:rsidR="00924AE5">
        <w:t>ics are summarised in</w:t>
      </w:r>
      <w:r w:rsidR="000303A8">
        <w:t xml:space="preserve"> Table</w:t>
      </w:r>
      <w:del w:id="4683" w:author="Windows User" w:date="2018-11-02T11:02:00Z">
        <w:r w:rsidR="00924AE5" w:rsidDel="000C4364">
          <w:delText>s</w:delText>
        </w:r>
      </w:del>
      <w:r w:rsidR="00924AE5">
        <w:t xml:space="preserve"> 4.8</w:t>
      </w:r>
      <w:r>
        <w:t>. None were statistically significant.</w:t>
      </w:r>
    </w:p>
    <w:p w14:paraId="44829F8A" w14:textId="1FB9774B" w:rsidR="0096312A" w:rsidRDefault="0096312A" w:rsidP="00134B1A">
      <w:pPr>
        <w:pStyle w:val="TableTitle0"/>
      </w:pPr>
      <w:bookmarkStart w:id="4684" w:name="_Toc3145500"/>
      <w:r>
        <w:t xml:space="preserve">Table </w:t>
      </w:r>
      <w:ins w:id="4685" w:author="Nicholas Weatherley" w:date="2019-03-04T21:03:00Z">
        <w:r w:rsidR="00E96948">
          <w:fldChar w:fldCharType="begin"/>
        </w:r>
        <w:r w:rsidR="00E96948">
          <w:instrText xml:space="preserve"> STYLEREF 1 \s </w:instrText>
        </w:r>
      </w:ins>
      <w:r w:rsidR="00E96948">
        <w:fldChar w:fldCharType="separate"/>
      </w:r>
      <w:r w:rsidR="00E96948">
        <w:rPr>
          <w:noProof/>
        </w:rPr>
        <w:t>4</w:t>
      </w:r>
      <w:ins w:id="468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4687" w:author="Nicholas Weatherley" w:date="2019-03-04T21:03:00Z">
        <w:r w:rsidR="00E96948">
          <w:rPr>
            <w:noProof/>
          </w:rPr>
          <w:t>8</w:t>
        </w:r>
        <w:r w:rsidR="00E96948">
          <w:fldChar w:fldCharType="end"/>
        </w:r>
      </w:ins>
      <w:ins w:id="4688" w:author="Windows User" w:date="2018-11-01T15:46:00Z">
        <w:del w:id="4689" w:author="Nicholas Weatherley" w:date="2019-03-04T21:03:00Z">
          <w:r w:rsidR="00743FFA" w:rsidDel="00E96948">
            <w:fldChar w:fldCharType="begin"/>
          </w:r>
          <w:r w:rsidR="00743FFA" w:rsidDel="00E96948">
            <w:delInstrText xml:space="preserve"> STYLEREF 1 \s </w:delInstrText>
          </w:r>
        </w:del>
      </w:ins>
      <w:del w:id="4690" w:author="Nicholas Weatherley" w:date="2019-03-04T21:03:00Z">
        <w:r w:rsidR="00743FFA" w:rsidDel="00E96948">
          <w:fldChar w:fldCharType="separate"/>
        </w:r>
        <w:r w:rsidR="0024585E" w:rsidDel="00E96948">
          <w:rPr>
            <w:noProof/>
          </w:rPr>
          <w:delText>4</w:delText>
        </w:r>
      </w:del>
      <w:ins w:id="4691" w:author="Windows User" w:date="2018-11-01T15:46:00Z">
        <w:del w:id="469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4693" w:author="Nicholas Weatherley" w:date="2019-03-04T21:03:00Z">
        <w:r w:rsidR="00743FFA" w:rsidDel="00E96948">
          <w:fldChar w:fldCharType="end"/>
        </w:r>
      </w:del>
      <w:del w:id="469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4</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8</w:delText>
        </w:r>
        <w:r w:rsidR="00BB544F" w:rsidDel="004435D9">
          <w:fldChar w:fldCharType="end"/>
        </w:r>
      </w:del>
      <w:r>
        <w:t>: Baseline ventilation and quantitative CT vessel correlations</w:t>
      </w:r>
      <w:bookmarkEnd w:id="4684"/>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96312A" w14:paraId="720A7671" w14:textId="77777777" w:rsidTr="008C3F9A">
        <w:trPr>
          <w:tblHeader/>
        </w:trPr>
        <w:tc>
          <w:tcPr>
            <w:tcW w:w="3510" w:type="dxa"/>
            <w:shd w:val="clear" w:color="auto" w:fill="000000"/>
          </w:tcPr>
          <w:p w14:paraId="622F554F" w14:textId="77777777" w:rsidR="0096312A" w:rsidRPr="00007F6A" w:rsidRDefault="0096312A" w:rsidP="008C3F9A">
            <w:pPr>
              <w:jc w:val="center"/>
              <w:rPr>
                <w:b/>
                <w:bCs/>
                <w:color w:val="FFFFFF"/>
              </w:rPr>
            </w:pPr>
            <w:r>
              <w:rPr>
                <w:b/>
                <w:bCs/>
                <w:color w:val="FFFFFF"/>
              </w:rPr>
              <w:t xml:space="preserve">MRI </w:t>
            </w:r>
            <w:r w:rsidRPr="00007F6A">
              <w:rPr>
                <w:b/>
                <w:bCs/>
                <w:color w:val="FFFFFF"/>
              </w:rPr>
              <w:t>metric</w:t>
            </w:r>
          </w:p>
        </w:tc>
        <w:tc>
          <w:tcPr>
            <w:tcW w:w="2924" w:type="dxa"/>
            <w:gridSpan w:val="2"/>
            <w:shd w:val="clear" w:color="auto" w:fill="000000"/>
          </w:tcPr>
          <w:p w14:paraId="4CE8B248" w14:textId="77777777" w:rsidR="0096312A" w:rsidRPr="00007F6A" w:rsidRDefault="0096312A" w:rsidP="008C3F9A">
            <w:pPr>
              <w:jc w:val="center"/>
              <w:rPr>
                <w:b/>
                <w:bCs/>
                <w:color w:val="FFFFFF"/>
              </w:rPr>
            </w:pPr>
            <w:r w:rsidRPr="00007F6A">
              <w:rPr>
                <w:b/>
                <w:bCs/>
                <w:color w:val="FFFFFF"/>
              </w:rPr>
              <w:t>%VV</w:t>
            </w:r>
          </w:p>
        </w:tc>
        <w:tc>
          <w:tcPr>
            <w:tcW w:w="3030" w:type="dxa"/>
            <w:gridSpan w:val="2"/>
            <w:shd w:val="clear" w:color="auto" w:fill="000000"/>
          </w:tcPr>
          <w:p w14:paraId="160C544B" w14:textId="77777777" w:rsidR="0096312A" w:rsidRPr="00007F6A" w:rsidRDefault="0096312A" w:rsidP="008C3F9A">
            <w:pPr>
              <w:jc w:val="center"/>
              <w:rPr>
                <w:b/>
                <w:bCs/>
                <w:color w:val="FFFFFF"/>
              </w:rPr>
            </w:pPr>
            <w:r>
              <w:rPr>
                <w:b/>
                <w:bCs/>
                <w:color w:val="FFFFFF"/>
              </w:rPr>
              <w:t>C</w:t>
            </w:r>
            <w:r w:rsidRPr="00007F6A">
              <w:rPr>
                <w:b/>
                <w:bCs/>
                <w:color w:val="FFFFFF"/>
              </w:rPr>
              <w:t>V</w:t>
            </w:r>
          </w:p>
        </w:tc>
      </w:tr>
      <w:tr w:rsidR="0096312A" w14:paraId="7349D93B" w14:textId="77777777" w:rsidTr="00F23768">
        <w:tc>
          <w:tcPr>
            <w:tcW w:w="3510" w:type="dxa"/>
            <w:tcBorders>
              <w:bottom w:val="single" w:sz="8" w:space="0" w:color="000000"/>
            </w:tcBorders>
            <w:shd w:val="clear" w:color="auto" w:fill="000000"/>
          </w:tcPr>
          <w:p w14:paraId="166ECBE8" w14:textId="4A9DF759" w:rsidR="0096312A" w:rsidRPr="00007F6A" w:rsidRDefault="0096312A" w:rsidP="00F23768">
            <w:pPr>
              <w:rPr>
                <w:b/>
                <w:bCs/>
              </w:rPr>
            </w:pPr>
            <w:r>
              <w:rPr>
                <w:b/>
                <w:bCs/>
                <w:color w:val="FFFFFF"/>
              </w:rPr>
              <w:t xml:space="preserve">CT </w:t>
            </w:r>
            <w:r w:rsidR="00220A79">
              <w:rPr>
                <w:b/>
                <w:bCs/>
                <w:color w:val="FFFFFF"/>
              </w:rPr>
              <w:t>m</w:t>
            </w:r>
            <w:r w:rsidR="00F23768">
              <w:rPr>
                <w:b/>
                <w:bCs/>
                <w:color w:val="FFFFFF"/>
              </w:rPr>
              <w:t>etric</w:t>
            </w:r>
          </w:p>
        </w:tc>
        <w:tc>
          <w:tcPr>
            <w:tcW w:w="1418" w:type="dxa"/>
            <w:tcBorders>
              <w:top w:val="single" w:sz="8" w:space="0" w:color="000000"/>
              <w:bottom w:val="single" w:sz="8" w:space="0" w:color="000000"/>
            </w:tcBorders>
            <w:shd w:val="clear" w:color="auto" w:fill="auto"/>
            <w:vAlign w:val="center"/>
          </w:tcPr>
          <w:p w14:paraId="33914AB0" w14:textId="77777777" w:rsidR="0096312A" w:rsidRDefault="0096312A" w:rsidP="00F23768">
            <w:pPr>
              <w:jc w:val="center"/>
            </w:pPr>
            <w:r>
              <w:t>r</w:t>
            </w:r>
          </w:p>
        </w:tc>
        <w:tc>
          <w:tcPr>
            <w:tcW w:w="1506" w:type="dxa"/>
            <w:tcBorders>
              <w:top w:val="single" w:sz="8" w:space="0" w:color="000000"/>
              <w:bottom w:val="single" w:sz="8" w:space="0" w:color="000000"/>
            </w:tcBorders>
            <w:shd w:val="clear" w:color="auto" w:fill="auto"/>
            <w:vAlign w:val="center"/>
          </w:tcPr>
          <w:p w14:paraId="67EB1FBF" w14:textId="77777777" w:rsidR="0096312A" w:rsidRDefault="0096312A" w:rsidP="00F23768">
            <w:pPr>
              <w:jc w:val="center"/>
            </w:pPr>
            <w:r>
              <w:t>p</w:t>
            </w:r>
          </w:p>
        </w:tc>
        <w:tc>
          <w:tcPr>
            <w:tcW w:w="1471" w:type="dxa"/>
            <w:tcBorders>
              <w:top w:val="single" w:sz="8" w:space="0" w:color="000000"/>
              <w:bottom w:val="single" w:sz="8" w:space="0" w:color="000000"/>
            </w:tcBorders>
            <w:shd w:val="clear" w:color="auto" w:fill="auto"/>
            <w:vAlign w:val="center"/>
          </w:tcPr>
          <w:p w14:paraId="422DCC1C" w14:textId="77777777" w:rsidR="0096312A" w:rsidRDefault="0096312A" w:rsidP="00F23768">
            <w:pPr>
              <w:jc w:val="center"/>
            </w:pPr>
            <w:r>
              <w:t>r</w:t>
            </w:r>
          </w:p>
        </w:tc>
        <w:tc>
          <w:tcPr>
            <w:tcW w:w="1559" w:type="dxa"/>
            <w:tcBorders>
              <w:top w:val="single" w:sz="8" w:space="0" w:color="000000"/>
              <w:bottom w:val="single" w:sz="8" w:space="0" w:color="000000"/>
              <w:right w:val="single" w:sz="8" w:space="0" w:color="000000"/>
            </w:tcBorders>
            <w:shd w:val="clear" w:color="auto" w:fill="auto"/>
            <w:vAlign w:val="center"/>
          </w:tcPr>
          <w:p w14:paraId="71FC3353" w14:textId="77777777" w:rsidR="0096312A" w:rsidRDefault="0096312A" w:rsidP="00F23768">
            <w:pPr>
              <w:jc w:val="center"/>
            </w:pPr>
            <w:r>
              <w:t>p</w:t>
            </w:r>
          </w:p>
        </w:tc>
      </w:tr>
      <w:tr w:rsidR="00263D31" w14:paraId="190ACC85" w14:textId="77777777" w:rsidTr="008C3F9A">
        <w:tc>
          <w:tcPr>
            <w:tcW w:w="3510" w:type="dxa"/>
            <w:tcBorders>
              <w:top w:val="single" w:sz="8" w:space="0" w:color="000000"/>
              <w:bottom w:val="single" w:sz="8" w:space="0" w:color="000000"/>
            </w:tcBorders>
            <w:shd w:val="clear" w:color="auto" w:fill="auto"/>
          </w:tcPr>
          <w:p w14:paraId="731FA3CB" w14:textId="5D732F66" w:rsidR="00263D31" w:rsidRDefault="00263D31" w:rsidP="008C3F9A">
            <w:pPr>
              <w:rPr>
                <w:b/>
                <w:bCs/>
              </w:rPr>
            </w:pPr>
            <w:r>
              <w:rPr>
                <w:b/>
              </w:rPr>
              <w:t>Total PVV (% of TLV)</w:t>
            </w:r>
          </w:p>
        </w:tc>
        <w:tc>
          <w:tcPr>
            <w:tcW w:w="1418" w:type="dxa"/>
            <w:tcBorders>
              <w:top w:val="single" w:sz="8" w:space="0" w:color="000000"/>
              <w:bottom w:val="single" w:sz="8" w:space="0" w:color="000000"/>
            </w:tcBorders>
            <w:shd w:val="clear" w:color="auto" w:fill="auto"/>
          </w:tcPr>
          <w:p w14:paraId="1FDB8A39" w14:textId="2F03FADB" w:rsidR="00263D31" w:rsidRDefault="00944F19" w:rsidP="008C3F9A">
            <w:pPr>
              <w:jc w:val="center"/>
            </w:pPr>
            <w:r>
              <w:t>0.02</w:t>
            </w:r>
          </w:p>
        </w:tc>
        <w:tc>
          <w:tcPr>
            <w:tcW w:w="1506" w:type="dxa"/>
            <w:tcBorders>
              <w:top w:val="single" w:sz="8" w:space="0" w:color="000000"/>
              <w:bottom w:val="single" w:sz="8" w:space="0" w:color="000000"/>
            </w:tcBorders>
            <w:shd w:val="clear" w:color="auto" w:fill="auto"/>
          </w:tcPr>
          <w:p w14:paraId="445280B4" w14:textId="46BB5D41" w:rsidR="00263D31" w:rsidRDefault="00944F19" w:rsidP="008C3F9A">
            <w:pPr>
              <w:jc w:val="center"/>
            </w:pPr>
            <w:r>
              <w:t>0.940</w:t>
            </w:r>
          </w:p>
        </w:tc>
        <w:tc>
          <w:tcPr>
            <w:tcW w:w="1471" w:type="dxa"/>
            <w:tcBorders>
              <w:top w:val="single" w:sz="8" w:space="0" w:color="000000"/>
              <w:bottom w:val="single" w:sz="8" w:space="0" w:color="000000"/>
            </w:tcBorders>
            <w:shd w:val="clear" w:color="auto" w:fill="auto"/>
          </w:tcPr>
          <w:p w14:paraId="2C20449F" w14:textId="1CF55B36" w:rsidR="00263D31" w:rsidRDefault="00944F19" w:rsidP="008C3F9A">
            <w:pPr>
              <w:jc w:val="center"/>
            </w:pPr>
            <w:r>
              <w:t>0.35</w:t>
            </w:r>
          </w:p>
        </w:tc>
        <w:tc>
          <w:tcPr>
            <w:tcW w:w="1559" w:type="dxa"/>
            <w:tcBorders>
              <w:top w:val="single" w:sz="8" w:space="0" w:color="000000"/>
              <w:bottom w:val="single" w:sz="8" w:space="0" w:color="000000"/>
            </w:tcBorders>
            <w:shd w:val="clear" w:color="auto" w:fill="auto"/>
          </w:tcPr>
          <w:p w14:paraId="6CF54952" w14:textId="0BB8DCDE" w:rsidR="00263D31" w:rsidRDefault="00944F19" w:rsidP="008C3F9A">
            <w:pPr>
              <w:jc w:val="center"/>
            </w:pPr>
            <w:r>
              <w:t>0.196</w:t>
            </w:r>
          </w:p>
        </w:tc>
      </w:tr>
      <w:tr w:rsidR="00263D31" w14:paraId="0B255FC5" w14:textId="77777777" w:rsidTr="008C3F9A">
        <w:tc>
          <w:tcPr>
            <w:tcW w:w="3510" w:type="dxa"/>
            <w:tcBorders>
              <w:top w:val="single" w:sz="8" w:space="0" w:color="000000"/>
              <w:bottom w:val="single" w:sz="8" w:space="0" w:color="000000"/>
            </w:tcBorders>
            <w:shd w:val="clear" w:color="auto" w:fill="auto"/>
          </w:tcPr>
          <w:p w14:paraId="4E54DC5D" w14:textId="1B880483" w:rsidR="00263D31" w:rsidRPr="00007F6A" w:rsidRDefault="00263D31" w:rsidP="008C3F9A">
            <w:pPr>
              <w:rPr>
                <w:b/>
                <w:bCs/>
              </w:rPr>
            </w:pPr>
            <w:r>
              <w:rPr>
                <w:b/>
              </w:rPr>
              <w:t>PVV&lt;5 (% of TVV)</w:t>
            </w:r>
          </w:p>
        </w:tc>
        <w:tc>
          <w:tcPr>
            <w:tcW w:w="1418" w:type="dxa"/>
            <w:tcBorders>
              <w:top w:val="single" w:sz="8" w:space="0" w:color="000000"/>
              <w:bottom w:val="single" w:sz="8" w:space="0" w:color="000000"/>
            </w:tcBorders>
            <w:shd w:val="clear" w:color="auto" w:fill="auto"/>
          </w:tcPr>
          <w:p w14:paraId="2896B1A8" w14:textId="4DFDF79B" w:rsidR="00263D31" w:rsidRDefault="00944F19" w:rsidP="008C3F9A">
            <w:pPr>
              <w:jc w:val="center"/>
            </w:pPr>
            <w:r>
              <w:t>0.07</w:t>
            </w:r>
          </w:p>
        </w:tc>
        <w:tc>
          <w:tcPr>
            <w:tcW w:w="1506" w:type="dxa"/>
            <w:tcBorders>
              <w:top w:val="single" w:sz="8" w:space="0" w:color="000000"/>
              <w:bottom w:val="single" w:sz="8" w:space="0" w:color="000000"/>
            </w:tcBorders>
            <w:shd w:val="clear" w:color="auto" w:fill="auto"/>
          </w:tcPr>
          <w:p w14:paraId="382A33A7" w14:textId="2310CFAD" w:rsidR="00263D31" w:rsidRDefault="00944F19" w:rsidP="008C3F9A">
            <w:pPr>
              <w:jc w:val="center"/>
            </w:pPr>
            <w:r>
              <w:t>0.810</w:t>
            </w:r>
          </w:p>
        </w:tc>
        <w:tc>
          <w:tcPr>
            <w:tcW w:w="1471" w:type="dxa"/>
            <w:tcBorders>
              <w:top w:val="single" w:sz="8" w:space="0" w:color="000000"/>
              <w:bottom w:val="single" w:sz="8" w:space="0" w:color="000000"/>
            </w:tcBorders>
            <w:shd w:val="clear" w:color="auto" w:fill="auto"/>
          </w:tcPr>
          <w:p w14:paraId="460C5B4B" w14:textId="56FBD592" w:rsidR="00263D31" w:rsidRDefault="00944F19" w:rsidP="008C3F9A">
            <w:pPr>
              <w:jc w:val="center"/>
            </w:pPr>
            <w:r>
              <w:t>-0.20</w:t>
            </w:r>
          </w:p>
        </w:tc>
        <w:tc>
          <w:tcPr>
            <w:tcW w:w="1559" w:type="dxa"/>
            <w:tcBorders>
              <w:top w:val="single" w:sz="8" w:space="0" w:color="000000"/>
              <w:bottom w:val="single" w:sz="8" w:space="0" w:color="000000"/>
            </w:tcBorders>
            <w:shd w:val="clear" w:color="auto" w:fill="auto"/>
          </w:tcPr>
          <w:p w14:paraId="63172CFA" w14:textId="163D24F3" w:rsidR="00263D31" w:rsidRDefault="00944F19" w:rsidP="008C3F9A">
            <w:pPr>
              <w:jc w:val="center"/>
            </w:pPr>
            <w:r>
              <w:t>0.470</w:t>
            </w:r>
          </w:p>
        </w:tc>
      </w:tr>
      <w:tr w:rsidR="00263D31" w14:paraId="187FA608" w14:textId="77777777" w:rsidTr="008C3F9A">
        <w:tc>
          <w:tcPr>
            <w:tcW w:w="3510" w:type="dxa"/>
            <w:tcBorders>
              <w:top w:val="single" w:sz="8" w:space="0" w:color="000000"/>
              <w:bottom w:val="single" w:sz="4" w:space="0" w:color="auto"/>
            </w:tcBorders>
            <w:shd w:val="clear" w:color="auto" w:fill="auto"/>
          </w:tcPr>
          <w:p w14:paraId="33D7C017" w14:textId="4A30A00F" w:rsidR="00263D31" w:rsidRPr="00007F6A" w:rsidRDefault="00263D31" w:rsidP="008C3F9A">
            <w:pPr>
              <w:rPr>
                <w:b/>
                <w:bCs/>
              </w:rPr>
            </w:pPr>
            <w:r>
              <w:rPr>
                <w:b/>
              </w:rPr>
              <w:t>PVV&lt;10 (% of TVV)</w:t>
            </w:r>
          </w:p>
        </w:tc>
        <w:tc>
          <w:tcPr>
            <w:tcW w:w="1418" w:type="dxa"/>
            <w:tcBorders>
              <w:top w:val="single" w:sz="8" w:space="0" w:color="000000"/>
              <w:bottom w:val="single" w:sz="4" w:space="0" w:color="auto"/>
            </w:tcBorders>
            <w:shd w:val="clear" w:color="auto" w:fill="auto"/>
          </w:tcPr>
          <w:p w14:paraId="76F0FCAE" w14:textId="3A8B9A4E" w:rsidR="00263D31" w:rsidRDefault="00944F19" w:rsidP="008C3F9A">
            <w:pPr>
              <w:jc w:val="center"/>
            </w:pPr>
            <w:r>
              <w:t>0.03</w:t>
            </w:r>
          </w:p>
        </w:tc>
        <w:tc>
          <w:tcPr>
            <w:tcW w:w="1506" w:type="dxa"/>
            <w:tcBorders>
              <w:top w:val="single" w:sz="8" w:space="0" w:color="000000"/>
              <w:bottom w:val="single" w:sz="4" w:space="0" w:color="auto"/>
            </w:tcBorders>
            <w:shd w:val="clear" w:color="auto" w:fill="auto"/>
          </w:tcPr>
          <w:p w14:paraId="161AA69C" w14:textId="18AB7788" w:rsidR="00263D31" w:rsidRDefault="00944F19" w:rsidP="008C3F9A">
            <w:pPr>
              <w:jc w:val="center"/>
            </w:pPr>
            <w:r>
              <w:t>0.919</w:t>
            </w:r>
          </w:p>
        </w:tc>
        <w:tc>
          <w:tcPr>
            <w:tcW w:w="1471" w:type="dxa"/>
            <w:tcBorders>
              <w:top w:val="single" w:sz="8" w:space="0" w:color="000000"/>
              <w:bottom w:val="single" w:sz="4" w:space="0" w:color="auto"/>
            </w:tcBorders>
            <w:shd w:val="clear" w:color="auto" w:fill="auto"/>
          </w:tcPr>
          <w:p w14:paraId="17766AD8" w14:textId="0515640B" w:rsidR="00263D31" w:rsidRDefault="00944F19" w:rsidP="008C3F9A">
            <w:pPr>
              <w:jc w:val="center"/>
            </w:pPr>
            <w:r>
              <w:t>-0.27</w:t>
            </w:r>
          </w:p>
        </w:tc>
        <w:tc>
          <w:tcPr>
            <w:tcW w:w="1559" w:type="dxa"/>
            <w:tcBorders>
              <w:top w:val="single" w:sz="8" w:space="0" w:color="000000"/>
              <w:bottom w:val="single" w:sz="4" w:space="0" w:color="auto"/>
            </w:tcBorders>
            <w:shd w:val="clear" w:color="auto" w:fill="auto"/>
          </w:tcPr>
          <w:p w14:paraId="34ED8E7A" w14:textId="20AB9FFD" w:rsidR="00263D31" w:rsidRDefault="00944F19" w:rsidP="008C3F9A">
            <w:pPr>
              <w:jc w:val="center"/>
            </w:pPr>
            <w:r>
              <w:t>0.331</w:t>
            </w:r>
          </w:p>
        </w:tc>
      </w:tr>
    </w:tbl>
    <w:p w14:paraId="26BA9F1E" w14:textId="048AE48B" w:rsidR="00263D31" w:rsidRDefault="00263D31" w:rsidP="00263D31">
      <w:pPr>
        <w:pStyle w:val="Aftertable"/>
      </w:pPr>
      <w:r>
        <w:t>%VV: percent ventilated volume; CV: coefficient of variation; TLV: total lung volume; TVV: total vascular volume; PVV: pulmonary vascular volume; PVV&lt;5: pulmonary vascular volume of vessels &lt; 5mm in diameter; PVV&lt;10: pulmonary vascular volume of vessels &lt; 10mm, but ≥ 5mm in diameter.</w:t>
      </w:r>
    </w:p>
    <w:p w14:paraId="25EC2CE4" w14:textId="517075DC" w:rsidR="00D058B8" w:rsidRDefault="00263D31" w:rsidP="00D058B8">
      <w:pPr>
        <w:pStyle w:val="Heading3"/>
      </w:pPr>
      <w:r>
        <w:t>P</w:t>
      </w:r>
      <w:r w:rsidR="008C3C12">
        <w:t>ost-hoc</w:t>
      </w:r>
      <w:r w:rsidR="00D058B8">
        <w:t xml:space="preserve"> Exploratory Analyses</w:t>
      </w:r>
    </w:p>
    <w:p w14:paraId="7082F02E" w14:textId="77777777" w:rsidR="00FC69F7" w:rsidRDefault="00E430F9" w:rsidP="007D65AA">
      <w:pPr>
        <w:pStyle w:val="Heading4"/>
      </w:pPr>
      <w:r>
        <w:t>Effect of Smoking</w:t>
      </w:r>
    </w:p>
    <w:p w14:paraId="6A450E3E" w14:textId="7209E606" w:rsidR="00E430F9" w:rsidRDefault="00391149" w:rsidP="00E430F9">
      <w:r>
        <w:t>Ex-smokers (n=13) and never-smokers (n=5) were analys</w:t>
      </w:r>
      <w:r w:rsidR="009B0827">
        <w:t>ed for differences in %VV and C</w:t>
      </w:r>
      <w:r>
        <w:t xml:space="preserve">V by the Mann-Whitney U test. Although </w:t>
      </w:r>
      <w:r w:rsidR="002B212A">
        <w:t>former smokers tended to exhibit lower median ventilation volumes (92.1%</w:t>
      </w:r>
      <w:r w:rsidR="009B0827">
        <w:t xml:space="preserve"> vs. 94.6%) and higher median C</w:t>
      </w:r>
      <w:r w:rsidR="002B212A">
        <w:t>V (11.8% vs. 10.4%)</w:t>
      </w:r>
      <w:r w:rsidR="004E469A">
        <w:t>, neither were statistically significant (both p = 0.503)</w:t>
      </w:r>
      <w:r w:rsidR="00710DCF">
        <w:t xml:space="preserve">. Box and whisker diagrams of both are shown in </w:t>
      </w:r>
      <w:r w:rsidR="000303A8">
        <w:t>Figure</w:t>
      </w:r>
      <w:r w:rsidR="001C5437">
        <w:t xml:space="preserve"> 4.1</w:t>
      </w:r>
      <w:ins w:id="4695" w:author="Nicholas Weatherley" w:date="2019-03-05T22:41:00Z">
        <w:r w:rsidR="00D5585D">
          <w:t>9.</w:t>
        </w:r>
      </w:ins>
      <w:del w:id="4696" w:author="Nicholas Weatherley" w:date="2019-03-05T22:41:00Z">
        <w:r w:rsidR="001C5437" w:rsidDel="00D5585D">
          <w:delText>8</w:delText>
        </w:r>
      </w:del>
    </w:p>
    <w:p w14:paraId="76405256" w14:textId="4AF4B130" w:rsidR="00A31921" w:rsidRDefault="009D3CC5" w:rsidP="00A31921">
      <w:pPr>
        <w:pStyle w:val="figure"/>
      </w:pPr>
      <w:r>
        <w:rPr>
          <w:noProof/>
          <w:lang w:eastAsia="en-GB"/>
        </w:rPr>
        <w:drawing>
          <wp:inline distT="0" distB="0" distL="0" distR="0" wp14:anchorId="283E6876" wp14:editId="7CD7893C">
            <wp:extent cx="6038215" cy="195516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Smoking.png"/>
                    <pic:cNvPicPr/>
                  </pic:nvPicPr>
                  <pic:blipFill>
                    <a:blip r:embed="rId98">
                      <a:extLst>
                        <a:ext uri="{28A0092B-C50C-407E-A947-70E740481C1C}">
                          <a14:useLocalDpi xmlns:a14="http://schemas.microsoft.com/office/drawing/2010/main" val="0"/>
                        </a:ext>
                      </a:extLst>
                    </a:blip>
                    <a:stretch>
                      <a:fillRect/>
                    </a:stretch>
                  </pic:blipFill>
                  <pic:spPr>
                    <a:xfrm>
                      <a:off x="0" y="0"/>
                      <a:ext cx="6038215" cy="1955165"/>
                    </a:xfrm>
                    <a:prstGeom prst="rect">
                      <a:avLst/>
                    </a:prstGeom>
                  </pic:spPr>
                </pic:pic>
              </a:graphicData>
            </a:graphic>
          </wp:inline>
        </w:drawing>
      </w:r>
    </w:p>
    <w:p w14:paraId="1CA3AA13" w14:textId="7F5DC1F6" w:rsidR="00EF3F9D" w:rsidRDefault="000303A8" w:rsidP="006F4AAA">
      <w:pPr>
        <w:pStyle w:val="Caption"/>
      </w:pPr>
      <w:bookmarkStart w:id="4697" w:name="_Toc494795760"/>
      <w:bookmarkStart w:id="4698" w:name="_Toc3145361"/>
      <w:r>
        <w:t>Figure</w:t>
      </w:r>
      <w:r w:rsidR="00A31921">
        <w:t xml:space="preserve"> </w:t>
      </w:r>
      <w:ins w:id="4699"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0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01" w:author="Nicholas Weatherley" w:date="2019-03-05T22:36:00Z">
        <w:r w:rsidR="00D5585D">
          <w:rPr>
            <w:noProof/>
          </w:rPr>
          <w:t>19</w:t>
        </w:r>
        <w:r w:rsidR="00D5585D">
          <w:fldChar w:fldCharType="end"/>
        </w:r>
      </w:ins>
      <w:ins w:id="4702" w:author="Windows User" w:date="2018-11-01T14:27:00Z">
        <w:del w:id="4703" w:author="Nicholas Weatherley" w:date="2019-03-05T22:36:00Z">
          <w:r w:rsidR="002F70B6" w:rsidDel="00D5585D">
            <w:fldChar w:fldCharType="begin"/>
          </w:r>
          <w:r w:rsidR="002F70B6" w:rsidDel="00D5585D">
            <w:delInstrText xml:space="preserve"> STYLEREF 1 \s </w:delInstrText>
          </w:r>
        </w:del>
      </w:ins>
      <w:del w:id="4704" w:author="Nicholas Weatherley" w:date="2019-03-05T22:36:00Z">
        <w:r w:rsidR="002F70B6" w:rsidDel="00D5585D">
          <w:fldChar w:fldCharType="separate"/>
        </w:r>
        <w:r w:rsidR="0024585E" w:rsidDel="00D5585D">
          <w:rPr>
            <w:noProof/>
          </w:rPr>
          <w:delText>4</w:delText>
        </w:r>
      </w:del>
      <w:ins w:id="4705" w:author="Windows User" w:date="2018-11-01T14:27:00Z">
        <w:del w:id="470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07" w:author="Nicholas Weatherley" w:date="2019-03-05T22:36:00Z">
        <w:r w:rsidR="002F70B6" w:rsidDel="00D5585D">
          <w:fldChar w:fldCharType="end"/>
        </w:r>
      </w:del>
      <w:del w:id="470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8</w:delText>
        </w:r>
        <w:r w:rsidR="00C87381" w:rsidDel="00135BE2">
          <w:fldChar w:fldCharType="end"/>
        </w:r>
      </w:del>
      <w:bookmarkEnd w:id="4697"/>
      <w:r w:rsidR="006F4AAA">
        <w:t xml:space="preserve">: </w:t>
      </w:r>
      <w:r w:rsidR="00AD6F22">
        <w:t>Effect of smoking on ventilation outcomes</w:t>
      </w:r>
      <w:bookmarkEnd w:id="4698"/>
    </w:p>
    <w:p w14:paraId="46411C0D" w14:textId="6FAF3D19" w:rsidR="001153A6" w:rsidRPr="001153A6" w:rsidRDefault="001153A6" w:rsidP="001153A6">
      <w:pPr>
        <w:pStyle w:val="Figuretext"/>
      </w:pPr>
      <w:r>
        <w:t>%VV – percentage ventilate</w:t>
      </w:r>
      <w:r w:rsidR="009B0827">
        <w:t>d volume; C</w:t>
      </w:r>
      <w:r>
        <w:t>V – coefficient of variation.</w:t>
      </w:r>
    </w:p>
    <w:p w14:paraId="4DC0660E" w14:textId="77777777" w:rsidR="00E430F9" w:rsidRDefault="00E430F9" w:rsidP="00E430F9">
      <w:pPr>
        <w:pStyle w:val="Heading4"/>
      </w:pPr>
      <w:r>
        <w:lastRenderedPageBreak/>
        <w:t>Effect of Age</w:t>
      </w:r>
    </w:p>
    <w:p w14:paraId="6918080A" w14:textId="5B3020B8" w:rsidR="00C766EE" w:rsidRDefault="000B1DD2" w:rsidP="0008398B">
      <w:r>
        <w:t xml:space="preserve">Given the correlation of ventilation metrics with GAP, but not with spirometry outcomes, an analysis of the effect of age was performed, given its appearance as a demographic variable in the GAP staging index. </w:t>
      </w:r>
      <w:r w:rsidR="007536F9">
        <w:t>Older participants at baseline were more likely to have a lower %VV (r =</w:t>
      </w:r>
      <w:r w:rsidR="009B0827">
        <w:t xml:space="preserve"> -0.45; p = 0.060) and higher C</w:t>
      </w:r>
      <w:r w:rsidR="007536F9">
        <w:t>V (r = 0.46; p = 0.055), although neither correlation reached statistical significance. Scatter plots of both are shown in</w:t>
      </w:r>
      <w:ins w:id="4709" w:author="Windows User" w:date="2018-11-02T11:02:00Z">
        <w:r w:rsidR="000C4364">
          <w:t xml:space="preserve"> figure</w:t>
        </w:r>
      </w:ins>
      <w:r w:rsidR="007536F9">
        <w:t xml:space="preserve"> </w:t>
      </w:r>
      <w:r w:rsidR="001C5437">
        <w:t>4.</w:t>
      </w:r>
      <w:ins w:id="4710" w:author="Nicholas Weatherley" w:date="2019-03-05T22:41:00Z">
        <w:r w:rsidR="00D5585D">
          <w:t>20.</w:t>
        </w:r>
      </w:ins>
      <w:del w:id="4711" w:author="Nicholas Weatherley" w:date="2019-03-05T22:41:00Z">
        <w:r w:rsidR="001C5437" w:rsidDel="00D5585D">
          <w:delText>19</w:delText>
        </w:r>
      </w:del>
    </w:p>
    <w:p w14:paraId="59F9697B" w14:textId="3D0F455C" w:rsidR="00A31921" w:rsidRDefault="003B531E" w:rsidP="00A31921">
      <w:pPr>
        <w:pStyle w:val="figure"/>
      </w:pPr>
      <w:r>
        <w:rPr>
          <w:noProof/>
          <w:lang w:eastAsia="en-GB"/>
        </w:rPr>
        <w:drawing>
          <wp:inline distT="0" distB="0" distL="0" distR="0" wp14:anchorId="0DE4B217" wp14:editId="2E3A08B3">
            <wp:extent cx="6038215" cy="229743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Age.png"/>
                    <pic:cNvPicPr/>
                  </pic:nvPicPr>
                  <pic:blipFill>
                    <a:blip r:embed="rId99">
                      <a:extLst>
                        <a:ext uri="{28A0092B-C50C-407E-A947-70E740481C1C}">
                          <a14:useLocalDpi xmlns:a14="http://schemas.microsoft.com/office/drawing/2010/main" val="0"/>
                        </a:ext>
                      </a:extLst>
                    </a:blip>
                    <a:stretch>
                      <a:fillRect/>
                    </a:stretch>
                  </pic:blipFill>
                  <pic:spPr>
                    <a:xfrm>
                      <a:off x="0" y="0"/>
                      <a:ext cx="6038215" cy="2297430"/>
                    </a:xfrm>
                    <a:prstGeom prst="rect">
                      <a:avLst/>
                    </a:prstGeom>
                  </pic:spPr>
                </pic:pic>
              </a:graphicData>
            </a:graphic>
          </wp:inline>
        </w:drawing>
      </w:r>
    </w:p>
    <w:p w14:paraId="50508B91" w14:textId="2B791F5B" w:rsidR="00C766EE" w:rsidRDefault="000303A8" w:rsidP="00A31921">
      <w:pPr>
        <w:pStyle w:val="Caption"/>
      </w:pPr>
      <w:bookmarkStart w:id="4712" w:name="_Toc494795761"/>
      <w:bookmarkStart w:id="4713" w:name="_Toc3145362"/>
      <w:r>
        <w:t>Figure</w:t>
      </w:r>
      <w:r w:rsidR="00A31921">
        <w:t xml:space="preserve"> </w:t>
      </w:r>
      <w:ins w:id="4714"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1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16" w:author="Nicholas Weatherley" w:date="2019-03-05T22:36:00Z">
        <w:r w:rsidR="00D5585D">
          <w:rPr>
            <w:noProof/>
          </w:rPr>
          <w:t>20</w:t>
        </w:r>
        <w:r w:rsidR="00D5585D">
          <w:fldChar w:fldCharType="end"/>
        </w:r>
      </w:ins>
      <w:ins w:id="4717" w:author="Windows User" w:date="2018-11-01T14:27:00Z">
        <w:del w:id="4718" w:author="Nicholas Weatherley" w:date="2019-03-05T22:36:00Z">
          <w:r w:rsidR="002F70B6" w:rsidDel="00D5585D">
            <w:fldChar w:fldCharType="begin"/>
          </w:r>
          <w:r w:rsidR="002F70B6" w:rsidDel="00D5585D">
            <w:delInstrText xml:space="preserve"> STYLEREF 1 \s </w:delInstrText>
          </w:r>
        </w:del>
      </w:ins>
      <w:del w:id="4719" w:author="Nicholas Weatherley" w:date="2019-03-05T22:36:00Z">
        <w:r w:rsidR="002F70B6" w:rsidDel="00D5585D">
          <w:fldChar w:fldCharType="separate"/>
        </w:r>
        <w:r w:rsidR="0024585E" w:rsidDel="00D5585D">
          <w:rPr>
            <w:noProof/>
          </w:rPr>
          <w:delText>4</w:delText>
        </w:r>
      </w:del>
      <w:ins w:id="4720" w:author="Windows User" w:date="2018-11-01T14:27:00Z">
        <w:del w:id="472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22" w:author="Nicholas Weatherley" w:date="2019-03-05T22:36:00Z">
        <w:r w:rsidR="002F70B6" w:rsidDel="00D5585D">
          <w:fldChar w:fldCharType="end"/>
        </w:r>
      </w:del>
      <w:del w:id="472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9</w:delText>
        </w:r>
        <w:r w:rsidR="00C87381" w:rsidDel="00135BE2">
          <w:fldChar w:fldCharType="end"/>
        </w:r>
      </w:del>
      <w:r w:rsidR="00293825">
        <w:t>: Correlation between ventilation metrics and age</w:t>
      </w:r>
      <w:bookmarkEnd w:id="4712"/>
      <w:bookmarkEnd w:id="4713"/>
    </w:p>
    <w:p w14:paraId="3D072B7E" w14:textId="23BF3A81" w:rsidR="00EF3F9D" w:rsidRDefault="00293825" w:rsidP="00AD3DCC">
      <w:pPr>
        <w:pStyle w:val="Figuretext"/>
      </w:pPr>
      <w:r>
        <w:t>Age expressed in years.</w:t>
      </w:r>
      <w:r w:rsidR="001153A6">
        <w:t xml:space="preserve"> %VV – </w:t>
      </w:r>
      <w:r w:rsidR="009B0827">
        <w:t>percentage ventilated volume; C</w:t>
      </w:r>
      <w:r w:rsidR="001153A6">
        <w:t>V – coefficient of variation.</w:t>
      </w:r>
    </w:p>
    <w:p w14:paraId="571C573D" w14:textId="77777777" w:rsidR="00577758" w:rsidRDefault="001D3DAA" w:rsidP="00CB39D9">
      <w:pPr>
        <w:pStyle w:val="Heading4"/>
      </w:pPr>
      <w:r>
        <w:t>Low</w:t>
      </w:r>
      <w:r w:rsidR="0008398B">
        <w:t xml:space="preserve"> FEV1/FVC z-score</w:t>
      </w:r>
    </w:p>
    <w:p w14:paraId="754BB086" w14:textId="60641D9D" w:rsidR="008B0BA7" w:rsidRDefault="009C5C82" w:rsidP="00577758">
      <w:r>
        <w:t xml:space="preserve">The participant previously described with an obstructive pattern on spirometry (FEV1/FVC z-score </w:t>
      </w:r>
      <w:r w:rsidR="004F67F9">
        <w:t>= -2.09</w:t>
      </w:r>
      <w:r>
        <w:t>)</w:t>
      </w:r>
      <w:r w:rsidR="004F67F9">
        <w:t xml:space="preserve"> </w:t>
      </w:r>
      <w:r w:rsidR="00A43690">
        <w:t>was qualitatively</w:t>
      </w:r>
      <w:r w:rsidR="008B0BA7">
        <w:t xml:space="preserve"> analysed. Although initially at the lower end of the</w:t>
      </w:r>
      <w:r w:rsidR="0073701B">
        <w:t xml:space="preserve"> spectrum of </w:t>
      </w:r>
      <w:r w:rsidR="00593E3E">
        <w:t>%VV</w:t>
      </w:r>
      <w:r w:rsidR="0073701B">
        <w:t xml:space="preserve"> </w:t>
      </w:r>
      <w:r w:rsidR="00593E3E">
        <w:t>(83.6%), the %VV increased over subsequent visits (</w:t>
      </w:r>
      <w:r w:rsidR="00746032">
        <w:t>94.3% and 92.2%)</w:t>
      </w:r>
      <w:r w:rsidR="0053637D">
        <w:t xml:space="preserve">, although </w:t>
      </w:r>
      <w:r w:rsidR="0074324E">
        <w:t>the FEV1/FVC ratio remained low at</w:t>
      </w:r>
      <w:r w:rsidR="002D5AF0">
        <w:t xml:space="preserve"> 59</w:t>
      </w:r>
      <w:r w:rsidR="0074324E">
        <w:t>.0</w:t>
      </w:r>
      <w:r w:rsidR="002D5AF0">
        <w:t>%</w:t>
      </w:r>
      <w:r w:rsidR="0074324E">
        <w:t>, 58.5% and 60.4%, over sequential study visits.</w:t>
      </w:r>
      <w:r w:rsidR="00BD78F2">
        <w:t xml:space="preserve"> Images from the initial two visits are given </w:t>
      </w:r>
      <w:r w:rsidR="00BD78F2" w:rsidRPr="00924AE5">
        <w:t xml:space="preserve">in </w:t>
      </w:r>
      <w:r w:rsidR="000303A8">
        <w:t>Figure</w:t>
      </w:r>
      <w:r w:rsidR="00924AE5" w:rsidRPr="00924AE5">
        <w:t xml:space="preserve"> 4.2</w:t>
      </w:r>
      <w:ins w:id="4724" w:author="Nicholas Weatherley" w:date="2019-03-05T22:41:00Z">
        <w:r w:rsidR="00D5585D">
          <w:t>1</w:t>
        </w:r>
      </w:ins>
      <w:del w:id="4725" w:author="Nicholas Weatherley" w:date="2019-03-05T22:41:00Z">
        <w:r w:rsidR="00924AE5" w:rsidRPr="00924AE5" w:rsidDel="00D5585D">
          <w:delText>0</w:delText>
        </w:r>
      </w:del>
      <w:r w:rsidR="00924AE5" w:rsidRPr="00924AE5">
        <w:t>.</w:t>
      </w:r>
    </w:p>
    <w:p w14:paraId="73BFFE10" w14:textId="09C04CD9" w:rsidR="002D2717" w:rsidRDefault="0040192E" w:rsidP="002D2717">
      <w:pPr>
        <w:pStyle w:val="figure"/>
      </w:pPr>
      <w:r>
        <w:rPr>
          <w:noProof/>
          <w:highlight w:val="red"/>
          <w:lang w:eastAsia="en-GB"/>
        </w:rPr>
        <w:lastRenderedPageBreak/>
        <w:drawing>
          <wp:inline distT="0" distB="0" distL="0" distR="0" wp14:anchorId="157C7955" wp14:editId="331362C1">
            <wp:extent cx="6021705" cy="2616835"/>
            <wp:effectExtent l="0" t="0" r="0" b="0"/>
            <wp:docPr id="55" name="Picture 55" descr="Low FEVFVC z score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Low FEVFVC z score images"/>
                    <pic:cNvPicPr>
                      <a:picLocks noChangeAspect="1" noChangeArrowheads="1"/>
                    </pic:cNvPicPr>
                  </pic:nvPicPr>
                  <pic:blipFill>
                    <a:blip r:embed="rId100">
                      <a:extLst>
                        <a:ext uri="{28A0092B-C50C-407E-A947-70E740481C1C}">
                          <a14:useLocalDpi xmlns:a14="http://schemas.microsoft.com/office/drawing/2010/main" val="0"/>
                        </a:ext>
                      </a:extLst>
                    </a:blip>
                    <a:srcRect b="42000"/>
                    <a:stretch>
                      <a:fillRect/>
                    </a:stretch>
                  </pic:blipFill>
                  <pic:spPr bwMode="auto">
                    <a:xfrm>
                      <a:off x="0" y="0"/>
                      <a:ext cx="6021705" cy="2616835"/>
                    </a:xfrm>
                    <a:prstGeom prst="rect">
                      <a:avLst/>
                    </a:prstGeom>
                    <a:noFill/>
                    <a:ln>
                      <a:noFill/>
                    </a:ln>
                  </pic:spPr>
                </pic:pic>
              </a:graphicData>
            </a:graphic>
          </wp:inline>
        </w:drawing>
      </w:r>
    </w:p>
    <w:p w14:paraId="27828F8B" w14:textId="6F6832CB" w:rsidR="00BD78F2" w:rsidRDefault="000303A8" w:rsidP="002D2717">
      <w:pPr>
        <w:pStyle w:val="Caption"/>
      </w:pPr>
      <w:bookmarkStart w:id="4726" w:name="_Toc494795762"/>
      <w:bookmarkStart w:id="4727" w:name="_Toc3145363"/>
      <w:r>
        <w:t>Figure</w:t>
      </w:r>
      <w:r w:rsidR="002D2717">
        <w:t xml:space="preserve"> </w:t>
      </w:r>
      <w:ins w:id="4728"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2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30" w:author="Nicholas Weatherley" w:date="2019-03-05T22:36:00Z">
        <w:r w:rsidR="00D5585D">
          <w:rPr>
            <w:noProof/>
          </w:rPr>
          <w:t>21</w:t>
        </w:r>
        <w:r w:rsidR="00D5585D">
          <w:fldChar w:fldCharType="end"/>
        </w:r>
      </w:ins>
      <w:ins w:id="4731" w:author="Windows User" w:date="2018-11-01T14:27:00Z">
        <w:del w:id="4732" w:author="Nicholas Weatherley" w:date="2019-03-05T22:36:00Z">
          <w:r w:rsidR="002F70B6" w:rsidDel="00D5585D">
            <w:fldChar w:fldCharType="begin"/>
          </w:r>
          <w:r w:rsidR="002F70B6" w:rsidDel="00D5585D">
            <w:delInstrText xml:space="preserve"> STYLEREF 1 \s </w:delInstrText>
          </w:r>
        </w:del>
      </w:ins>
      <w:del w:id="4733" w:author="Nicholas Weatherley" w:date="2019-03-05T22:36:00Z">
        <w:r w:rsidR="002F70B6" w:rsidDel="00D5585D">
          <w:fldChar w:fldCharType="separate"/>
        </w:r>
        <w:r w:rsidR="0024585E" w:rsidDel="00D5585D">
          <w:rPr>
            <w:noProof/>
          </w:rPr>
          <w:delText>4</w:delText>
        </w:r>
      </w:del>
      <w:ins w:id="4734" w:author="Windows User" w:date="2018-11-01T14:27:00Z">
        <w:del w:id="473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36" w:author="Nicholas Weatherley" w:date="2019-03-05T22:36:00Z">
        <w:r w:rsidR="002F70B6" w:rsidDel="00D5585D">
          <w:fldChar w:fldCharType="end"/>
        </w:r>
      </w:del>
      <w:del w:id="473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0</w:delText>
        </w:r>
        <w:r w:rsidR="00C87381" w:rsidDel="00135BE2">
          <w:fldChar w:fldCharType="end"/>
        </w:r>
      </w:del>
      <w:r w:rsidR="002D2717">
        <w:t>:</w:t>
      </w:r>
      <w:r w:rsidR="0048786F">
        <w:t xml:space="preserve"> Ventilation images in the presence of obstructive spirometry</w:t>
      </w:r>
      <w:bookmarkEnd w:id="4726"/>
      <w:bookmarkEnd w:id="4727"/>
    </w:p>
    <w:p w14:paraId="56C99858" w14:textId="3A12CE3F" w:rsidR="0048786F" w:rsidRPr="0048786F" w:rsidRDefault="0048786F" w:rsidP="0048786F">
      <w:pPr>
        <w:pStyle w:val="Figuretext"/>
      </w:pPr>
      <w:r>
        <w:t>Baseline (left) and six-month follow up (right) images. At follow-up, the circled defects appear</w:t>
      </w:r>
      <w:r w:rsidR="006B7B6D">
        <w:t>ed</w:t>
      </w:r>
      <w:r>
        <w:t xml:space="preserve"> to </w:t>
      </w:r>
      <w:r w:rsidR="006B7B6D">
        <w:t xml:space="preserve">partially </w:t>
      </w:r>
      <w:r>
        <w:t>fill in. No specific intervention for obstructive airways disease took place between the scans.</w:t>
      </w:r>
      <w:r w:rsidR="00F63F88">
        <w:t xml:space="preserve"> Differing lung inflation levels may be partially responsible for the appearances.</w:t>
      </w:r>
    </w:p>
    <w:p w14:paraId="0EE64170" w14:textId="77777777" w:rsidR="00577758" w:rsidRDefault="00EC05F9" w:rsidP="00577758">
      <w:pPr>
        <w:pStyle w:val="Heading4"/>
      </w:pPr>
      <w:r>
        <w:t>Helium and Xenon C</w:t>
      </w:r>
      <w:r w:rsidR="00577758">
        <w:t>omparison</w:t>
      </w:r>
    </w:p>
    <w:p w14:paraId="32691485" w14:textId="14A73C6E" w:rsidR="00F26DF8" w:rsidRDefault="00F30AAF" w:rsidP="00F26DF8">
      <w:r>
        <w:t xml:space="preserve">Given the relatively low abundance of helium resources, </w:t>
      </w:r>
      <w:r w:rsidR="00703117">
        <w:t xml:space="preserve">participants undergoing their final study visit towards the end of the study underwent </w:t>
      </w:r>
      <w:r w:rsidR="006F119D">
        <w:t xml:space="preserve">ventilation imaging </w:t>
      </w:r>
      <w:del w:id="4738" w:author="Windows User" w:date="2018-10-30T15:48:00Z">
        <w:r w:rsidR="006F119D" w:rsidDel="000A4D42">
          <w:delText xml:space="preserve">with an </w:delText>
        </w:r>
      </w:del>
      <w:del w:id="4739" w:author="Windows User" w:date="2018-10-30T15:47:00Z">
        <w:r w:rsidR="006F119D" w:rsidDel="000A4D42">
          <w:delText xml:space="preserve">identical </w:delText>
        </w:r>
      </w:del>
      <w:del w:id="4740" w:author="Windows User" w:date="2018-10-30T15:48:00Z">
        <w:r w:rsidR="006F119D" w:rsidDel="000A4D42">
          <w:delText xml:space="preserve">sequence using </w:delText>
        </w:r>
      </w:del>
      <w:r w:rsidR="006F119D">
        <w:t xml:space="preserve">xenon, </w:t>
      </w:r>
      <w:r w:rsidR="00873EDA">
        <w:t>in addition to</w:t>
      </w:r>
      <w:r w:rsidR="006F119D">
        <w:t xml:space="preserve"> helium</w:t>
      </w:r>
      <w:r w:rsidR="00873EDA">
        <w:t xml:space="preserve"> to assess the differences in qualitative images and quantitative outcomes in both.</w:t>
      </w:r>
    </w:p>
    <w:p w14:paraId="0444F9F4" w14:textId="7BD10A04" w:rsidR="003C10A6" w:rsidRDefault="00820391" w:rsidP="00F26DF8">
      <w:r>
        <w:t xml:space="preserve">In general, xenon tends to emphasise </w:t>
      </w:r>
      <w:r w:rsidR="00906F0D">
        <w:t>subtler</w:t>
      </w:r>
      <w:r>
        <w:t xml:space="preserve"> regions of ventilation defects seen on helium images </w:t>
      </w:r>
      <w:r w:rsidR="00906F0D">
        <w:t xml:space="preserve">and </w:t>
      </w:r>
      <w:r w:rsidR="00293F52">
        <w:t>may</w:t>
      </w:r>
      <w:r>
        <w:t xml:space="preserve"> also demonstrate increased </w:t>
      </w:r>
      <w:r w:rsidR="00C573A2">
        <w:t xml:space="preserve">ventilation </w:t>
      </w:r>
      <w:r w:rsidR="00BD6242">
        <w:t>heterogeneity</w:t>
      </w:r>
      <w:r>
        <w:t xml:space="preserve">. Such qualitative findings are demonstrated </w:t>
      </w:r>
      <w:r w:rsidR="00407C8F">
        <w:t xml:space="preserve">in </w:t>
      </w:r>
      <w:r w:rsidR="000303A8">
        <w:t>Figure</w:t>
      </w:r>
      <w:r w:rsidR="00407C8F">
        <w:t xml:space="preserve"> 4.2</w:t>
      </w:r>
      <w:ins w:id="4741" w:author="Nicholas Weatherley" w:date="2019-03-05T22:41:00Z">
        <w:r w:rsidR="00D5585D">
          <w:t>2</w:t>
        </w:r>
      </w:ins>
      <w:del w:id="4742" w:author="Nicholas Weatherley" w:date="2019-03-05T22:41:00Z">
        <w:r w:rsidR="00407C8F" w:rsidDel="00D5585D">
          <w:delText>1</w:delText>
        </w:r>
      </w:del>
      <w:r w:rsidR="00407C8F">
        <w:t>.</w:t>
      </w:r>
    </w:p>
    <w:p w14:paraId="6535ABA1" w14:textId="2AF1D095" w:rsidR="002A31F5" w:rsidRDefault="0040192E" w:rsidP="002A31F5">
      <w:pPr>
        <w:pStyle w:val="figure"/>
      </w:pPr>
      <w:r>
        <w:rPr>
          <w:noProof/>
          <w:lang w:eastAsia="en-GB"/>
        </w:rPr>
        <w:lastRenderedPageBreak/>
        <w:drawing>
          <wp:inline distT="0" distB="0" distL="0" distR="0" wp14:anchorId="634768CD" wp14:editId="29793BA4">
            <wp:extent cx="6021705" cy="4523105"/>
            <wp:effectExtent l="0" t="0" r="0" b="0"/>
            <wp:docPr id="56" name="Picture 56" descr="He Xe 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e Xe comparison"/>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021705" cy="4523105"/>
                    </a:xfrm>
                    <a:prstGeom prst="rect">
                      <a:avLst/>
                    </a:prstGeom>
                    <a:noFill/>
                    <a:ln>
                      <a:noFill/>
                    </a:ln>
                  </pic:spPr>
                </pic:pic>
              </a:graphicData>
            </a:graphic>
          </wp:inline>
        </w:drawing>
      </w:r>
    </w:p>
    <w:p w14:paraId="57061CD9" w14:textId="5862037D" w:rsidR="002A31F5" w:rsidRDefault="000303A8" w:rsidP="002A31F5">
      <w:pPr>
        <w:pStyle w:val="Caption"/>
      </w:pPr>
      <w:bookmarkStart w:id="4743" w:name="_Toc494795763"/>
      <w:bookmarkStart w:id="4744" w:name="_Toc3145364"/>
      <w:r>
        <w:t>Figure</w:t>
      </w:r>
      <w:r w:rsidR="002A31F5">
        <w:t xml:space="preserve"> </w:t>
      </w:r>
      <w:ins w:id="4745"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4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47" w:author="Nicholas Weatherley" w:date="2019-03-05T22:36:00Z">
        <w:r w:rsidR="00D5585D">
          <w:rPr>
            <w:noProof/>
          </w:rPr>
          <w:t>22</w:t>
        </w:r>
        <w:r w:rsidR="00D5585D">
          <w:fldChar w:fldCharType="end"/>
        </w:r>
      </w:ins>
      <w:ins w:id="4748" w:author="Windows User" w:date="2018-11-01T14:27:00Z">
        <w:del w:id="4749" w:author="Nicholas Weatherley" w:date="2019-03-05T22:36:00Z">
          <w:r w:rsidR="002F70B6" w:rsidDel="00D5585D">
            <w:fldChar w:fldCharType="begin"/>
          </w:r>
          <w:r w:rsidR="002F70B6" w:rsidDel="00D5585D">
            <w:delInstrText xml:space="preserve"> STYLEREF 1 \s </w:delInstrText>
          </w:r>
        </w:del>
      </w:ins>
      <w:del w:id="4750" w:author="Nicholas Weatherley" w:date="2019-03-05T22:36:00Z">
        <w:r w:rsidR="002F70B6" w:rsidDel="00D5585D">
          <w:fldChar w:fldCharType="separate"/>
        </w:r>
        <w:r w:rsidR="0024585E" w:rsidDel="00D5585D">
          <w:rPr>
            <w:noProof/>
          </w:rPr>
          <w:delText>4</w:delText>
        </w:r>
      </w:del>
      <w:ins w:id="4751" w:author="Windows User" w:date="2018-11-01T14:27:00Z">
        <w:del w:id="475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53" w:author="Nicholas Weatherley" w:date="2019-03-05T22:36:00Z">
        <w:r w:rsidR="002F70B6" w:rsidDel="00D5585D">
          <w:fldChar w:fldCharType="end"/>
        </w:r>
      </w:del>
      <w:del w:id="475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1</w:delText>
        </w:r>
        <w:r w:rsidR="00C87381" w:rsidDel="00135BE2">
          <w:fldChar w:fldCharType="end"/>
        </w:r>
      </w:del>
      <w:r w:rsidR="002A31F5">
        <w:t>: Helium and xenon ventilation comparison</w:t>
      </w:r>
      <w:bookmarkEnd w:id="4743"/>
      <w:bookmarkEnd w:id="4744"/>
    </w:p>
    <w:p w14:paraId="208D971D" w14:textId="77777777" w:rsidR="002A31F5" w:rsidRDefault="00AB270A" w:rsidP="002A31F5">
      <w:pPr>
        <w:pStyle w:val="Figuretext"/>
      </w:pPr>
      <w:r>
        <w:t xml:space="preserve">Participant IPF 07 appears to have a small, peripheral defect in the </w:t>
      </w:r>
      <w:r w:rsidR="00F7333D">
        <w:t>upper lobe</w:t>
      </w:r>
      <w:r>
        <w:t xml:space="preserve"> of the right lung on helium imaging, marked with an arrow (A)</w:t>
      </w:r>
      <w:r w:rsidR="00E626F9">
        <w:t>. The</w:t>
      </w:r>
      <w:r w:rsidR="00A63275">
        <w:t xml:space="preserve"> left lung also appears more heterogeneously ventilated than the right. On xenon imaging (B), both features appear more marked, with discrete areas of new defects appearing. Participant IPF 17 also has a peripheral defect in the right lung on helium imaging (C). This becomes larger and more apparent on the xenon image (D), with the heterogeneous region on the left now demonstrating overt defects.</w:t>
      </w:r>
    </w:p>
    <w:p w14:paraId="11D85C7B" w14:textId="1D7A3092" w:rsidR="004357FF" w:rsidRDefault="004357FF" w:rsidP="004357FF">
      <w:r>
        <w:t xml:space="preserve">Bland-Altman </w:t>
      </w:r>
      <w:r w:rsidR="00FF3B4F">
        <w:t xml:space="preserve">plots comparing helium and xenon ventilation outcome </w:t>
      </w:r>
      <w:r w:rsidR="002C6781">
        <w:t xml:space="preserve">metrics are shown in </w:t>
      </w:r>
      <w:r w:rsidR="000303A8">
        <w:t>Figure</w:t>
      </w:r>
      <w:r w:rsidR="002C6781">
        <w:t xml:space="preserve"> 4.2</w:t>
      </w:r>
      <w:ins w:id="4755" w:author="Nicholas Weatherley" w:date="2019-03-05T22:42:00Z">
        <w:r w:rsidR="00D5585D">
          <w:t>3</w:t>
        </w:r>
      </w:ins>
      <w:del w:id="4756" w:author="Nicholas Weatherley" w:date="2019-03-05T22:42:00Z">
        <w:r w:rsidR="002C6781" w:rsidDel="00D5585D">
          <w:delText>2</w:delText>
        </w:r>
      </w:del>
      <w:r>
        <w:t>.</w:t>
      </w:r>
      <w:r w:rsidR="00535FD5">
        <w:t xml:space="preserve"> A trend is seen towards lower %VV values in the xenon scans, whereas a significantly higher CV is seen in the xenon scans, in spite of the small numbers (n = 6)</w:t>
      </w:r>
      <w:r w:rsidR="004F7116">
        <w:t>.</w:t>
      </w:r>
    </w:p>
    <w:p w14:paraId="66AF4EA7" w14:textId="77777777" w:rsidR="007D6A63" w:rsidRDefault="00D26F0A" w:rsidP="007D6A63">
      <w:pPr>
        <w:pStyle w:val="figure"/>
      </w:pPr>
      <w:r>
        <w:rPr>
          <w:noProof/>
          <w:lang w:eastAsia="en-GB"/>
        </w:rPr>
        <w:drawing>
          <wp:inline distT="0" distB="0" distL="0" distR="0" wp14:anchorId="49A17270" wp14:editId="6427423A">
            <wp:extent cx="6038215" cy="203390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Helium vs Xenon.png"/>
                    <pic:cNvPicPr/>
                  </pic:nvPicPr>
                  <pic:blipFill>
                    <a:blip r:embed="rId102">
                      <a:extLst>
                        <a:ext uri="{28A0092B-C50C-407E-A947-70E740481C1C}">
                          <a14:useLocalDpi xmlns:a14="http://schemas.microsoft.com/office/drawing/2010/main" val="0"/>
                        </a:ext>
                      </a:extLst>
                    </a:blip>
                    <a:stretch>
                      <a:fillRect/>
                    </a:stretch>
                  </pic:blipFill>
                  <pic:spPr>
                    <a:xfrm>
                      <a:off x="0" y="0"/>
                      <a:ext cx="6038215" cy="2033905"/>
                    </a:xfrm>
                    <a:prstGeom prst="rect">
                      <a:avLst/>
                    </a:prstGeom>
                  </pic:spPr>
                </pic:pic>
              </a:graphicData>
            </a:graphic>
          </wp:inline>
        </w:drawing>
      </w:r>
    </w:p>
    <w:p w14:paraId="6C495FF8" w14:textId="37B9CF81" w:rsidR="00353FB0" w:rsidRDefault="000303A8" w:rsidP="007D6A63">
      <w:pPr>
        <w:pStyle w:val="Caption"/>
      </w:pPr>
      <w:bookmarkStart w:id="4757" w:name="_Toc3145365"/>
      <w:r>
        <w:t>Figure</w:t>
      </w:r>
      <w:r w:rsidR="007D6A63">
        <w:t xml:space="preserve"> </w:t>
      </w:r>
      <w:ins w:id="4758"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5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60" w:author="Nicholas Weatherley" w:date="2019-03-05T22:36:00Z">
        <w:r w:rsidR="00D5585D">
          <w:rPr>
            <w:noProof/>
          </w:rPr>
          <w:t>23</w:t>
        </w:r>
        <w:r w:rsidR="00D5585D">
          <w:fldChar w:fldCharType="end"/>
        </w:r>
      </w:ins>
      <w:ins w:id="4761" w:author="Windows User" w:date="2018-11-01T14:27:00Z">
        <w:del w:id="4762" w:author="Nicholas Weatherley" w:date="2019-03-05T22:36:00Z">
          <w:r w:rsidR="002F70B6" w:rsidDel="00D5585D">
            <w:fldChar w:fldCharType="begin"/>
          </w:r>
          <w:r w:rsidR="002F70B6" w:rsidDel="00D5585D">
            <w:delInstrText xml:space="preserve"> STYLEREF 1 \s </w:delInstrText>
          </w:r>
        </w:del>
      </w:ins>
      <w:del w:id="4763" w:author="Nicholas Weatherley" w:date="2019-03-05T22:36:00Z">
        <w:r w:rsidR="002F70B6" w:rsidDel="00D5585D">
          <w:fldChar w:fldCharType="separate"/>
        </w:r>
        <w:r w:rsidR="0024585E" w:rsidDel="00D5585D">
          <w:rPr>
            <w:noProof/>
          </w:rPr>
          <w:delText>4</w:delText>
        </w:r>
      </w:del>
      <w:ins w:id="4764" w:author="Windows User" w:date="2018-11-01T14:27:00Z">
        <w:del w:id="476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66" w:author="Nicholas Weatherley" w:date="2019-03-05T22:36:00Z">
        <w:r w:rsidR="002F70B6" w:rsidDel="00D5585D">
          <w:fldChar w:fldCharType="end"/>
        </w:r>
      </w:del>
      <w:del w:id="476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2</w:delText>
        </w:r>
        <w:r w:rsidR="00C87381" w:rsidDel="00135BE2">
          <w:fldChar w:fldCharType="end"/>
        </w:r>
      </w:del>
      <w:r w:rsidR="007D6A63">
        <w:t>: Helium and xenon ventilation metric comparisons.</w:t>
      </w:r>
      <w:bookmarkEnd w:id="4757"/>
    </w:p>
    <w:p w14:paraId="12496BE5" w14:textId="7B83B1FF" w:rsidR="007D6A63" w:rsidRPr="007D6A63" w:rsidRDefault="00C718DF" w:rsidP="007D6A63">
      <w:pPr>
        <w:pStyle w:val="Figuretext"/>
      </w:pPr>
      <w:r>
        <w:t xml:space="preserve">Dashed and dotted lines represent bias; 95% confidence intervals respectively. </w:t>
      </w:r>
      <w:r w:rsidR="007D6A63">
        <w:t>%VV: percent ventilated volume; CV: coefficient of variation.</w:t>
      </w:r>
    </w:p>
    <w:p w14:paraId="72EAE4AF" w14:textId="77777777" w:rsidR="00115136" w:rsidRDefault="000724D3" w:rsidP="000724D3">
      <w:pPr>
        <w:pStyle w:val="Heading2"/>
      </w:pPr>
      <w:bookmarkStart w:id="4768" w:name="_Toc3145078"/>
      <w:r>
        <w:lastRenderedPageBreak/>
        <w:t>Discussion</w:t>
      </w:r>
      <w:bookmarkEnd w:id="4768"/>
    </w:p>
    <w:p w14:paraId="385413C6" w14:textId="77777777" w:rsidR="005B0792" w:rsidRDefault="00AD1459" w:rsidP="005B0792">
      <w:pPr>
        <w:pStyle w:val="Heading3"/>
      </w:pPr>
      <w:r>
        <w:t>Reproducibility</w:t>
      </w:r>
    </w:p>
    <w:p w14:paraId="0C8752B2" w14:textId="59F5A836" w:rsidR="005B0792" w:rsidRDefault="00693540" w:rsidP="005B0792">
      <w:r>
        <w:t>Although the scans were qualitatively reproducible, with most venti</w:t>
      </w:r>
      <w:r w:rsidR="001510AE">
        <w:t>lation defects persisting during follow-up scans</w:t>
      </w:r>
      <w:r>
        <w:t>, the bas</w:t>
      </w:r>
      <w:r w:rsidR="003A0A5A">
        <w:t>eline reproducibility ICC value</w:t>
      </w:r>
      <w:r>
        <w:t xml:space="preserve"> for CV </w:t>
      </w:r>
      <w:r w:rsidR="001826D3">
        <w:t>was</w:t>
      </w:r>
      <w:r>
        <w:t xml:space="preserve"> low. </w:t>
      </w:r>
      <w:r w:rsidR="00EF60B2">
        <w:t xml:space="preserve">Indeed, the largest difference in CV performed in duplicate baseline scans was 5.3%, which </w:t>
      </w:r>
      <w:r w:rsidR="0004394A">
        <w:t>is close to</w:t>
      </w:r>
      <w:r w:rsidR="00EF60B2">
        <w:t xml:space="preserve"> the </w:t>
      </w:r>
      <w:r w:rsidR="0004394A">
        <w:t xml:space="preserve">full </w:t>
      </w:r>
      <w:r w:rsidR="00EF60B2">
        <w:t>range of CV values in the baseline cohort (7.0%).</w:t>
      </w:r>
      <w:r w:rsidR="001826D3">
        <w:t xml:space="preserve"> %VV appears to be more reprodu</w:t>
      </w:r>
      <w:r w:rsidR="004C1AA7">
        <w:t xml:space="preserve">cible, with </w:t>
      </w:r>
      <w:r w:rsidR="00CE768B">
        <w:t xml:space="preserve">one notable outlier. Their </w:t>
      </w:r>
      <w:r w:rsidR="004C1AA7">
        <w:t>baseline scans are shown below.</w:t>
      </w:r>
      <w:r w:rsidR="003744B6">
        <w:t xml:space="preserve"> The %VV in this participant</w:t>
      </w:r>
      <w:r w:rsidR="001B76BA">
        <w:t xml:space="preserve"> in both baseline scans were 76.3% and 89.0%. This likely demonstrates the effect of different lung inflation states on ventilation metrics; the total lung volumes estimated by ventilation MRI in this example were 3.68L and 4.09L.</w:t>
      </w:r>
      <w:r w:rsidR="0004394A">
        <w:t xml:space="preserve"> Preliminary data from our centre in cystic fibrosis corroborates the potential for %VV changes at different lung inflation states [unpublished].</w:t>
      </w:r>
    </w:p>
    <w:p w14:paraId="385A7D4A" w14:textId="77777777" w:rsidR="009664BA" w:rsidRDefault="009664BA" w:rsidP="009664BA">
      <w:pPr>
        <w:pStyle w:val="figure"/>
      </w:pPr>
      <w:r>
        <w:rPr>
          <w:noProof/>
          <w:lang w:eastAsia="en-GB"/>
        </w:rPr>
        <w:drawing>
          <wp:inline distT="0" distB="0" distL="0" distR="0" wp14:anchorId="630EB9AE" wp14:editId="27521BBD">
            <wp:extent cx="6038215" cy="2590165"/>
            <wp:effectExtent l="0" t="0" r="6985" b="63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Discussion images.jpg"/>
                    <pic:cNvPicPr/>
                  </pic:nvPicPr>
                  <pic:blipFill>
                    <a:blip r:embed="rId103">
                      <a:extLst>
                        <a:ext uri="{28A0092B-C50C-407E-A947-70E740481C1C}">
                          <a14:useLocalDpi xmlns:a14="http://schemas.microsoft.com/office/drawing/2010/main" val="0"/>
                        </a:ext>
                      </a:extLst>
                    </a:blip>
                    <a:stretch>
                      <a:fillRect/>
                    </a:stretch>
                  </pic:blipFill>
                  <pic:spPr>
                    <a:xfrm>
                      <a:off x="0" y="0"/>
                      <a:ext cx="6038215" cy="2590165"/>
                    </a:xfrm>
                    <a:prstGeom prst="rect">
                      <a:avLst/>
                    </a:prstGeom>
                  </pic:spPr>
                </pic:pic>
              </a:graphicData>
            </a:graphic>
          </wp:inline>
        </w:drawing>
      </w:r>
    </w:p>
    <w:p w14:paraId="235E0C20" w14:textId="25544F25" w:rsidR="001B76BA" w:rsidRDefault="000303A8" w:rsidP="009664BA">
      <w:pPr>
        <w:pStyle w:val="Caption"/>
      </w:pPr>
      <w:bookmarkStart w:id="4769" w:name="_Toc3145366"/>
      <w:r>
        <w:t>Figure</w:t>
      </w:r>
      <w:r w:rsidR="009664BA">
        <w:t xml:space="preserve"> </w:t>
      </w:r>
      <w:ins w:id="4770" w:author="Nicholas Weatherley" w:date="2019-03-05T22:36:00Z">
        <w:r w:rsidR="00D5585D">
          <w:fldChar w:fldCharType="begin"/>
        </w:r>
        <w:r w:rsidR="00D5585D">
          <w:instrText xml:space="preserve"> STYLEREF 1 \s </w:instrText>
        </w:r>
      </w:ins>
      <w:r w:rsidR="00D5585D">
        <w:fldChar w:fldCharType="separate"/>
      </w:r>
      <w:r w:rsidR="00D5585D">
        <w:rPr>
          <w:noProof/>
        </w:rPr>
        <w:t>4</w:t>
      </w:r>
      <w:ins w:id="477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772" w:author="Nicholas Weatherley" w:date="2019-03-05T22:36:00Z">
        <w:r w:rsidR="00D5585D">
          <w:rPr>
            <w:noProof/>
          </w:rPr>
          <w:t>24</w:t>
        </w:r>
        <w:r w:rsidR="00D5585D">
          <w:fldChar w:fldCharType="end"/>
        </w:r>
      </w:ins>
      <w:ins w:id="4773" w:author="Windows User" w:date="2018-11-01T14:27:00Z">
        <w:del w:id="4774" w:author="Nicholas Weatherley" w:date="2019-03-05T22:36:00Z">
          <w:r w:rsidR="002F70B6" w:rsidDel="00D5585D">
            <w:fldChar w:fldCharType="begin"/>
          </w:r>
          <w:r w:rsidR="002F70B6" w:rsidDel="00D5585D">
            <w:delInstrText xml:space="preserve"> STYLEREF 1 \s </w:delInstrText>
          </w:r>
        </w:del>
      </w:ins>
      <w:del w:id="4775" w:author="Nicholas Weatherley" w:date="2019-03-05T22:36:00Z">
        <w:r w:rsidR="002F70B6" w:rsidDel="00D5585D">
          <w:fldChar w:fldCharType="separate"/>
        </w:r>
        <w:r w:rsidR="0024585E" w:rsidDel="00D5585D">
          <w:rPr>
            <w:noProof/>
          </w:rPr>
          <w:delText>4</w:delText>
        </w:r>
      </w:del>
      <w:ins w:id="4776" w:author="Windows User" w:date="2018-11-01T14:27:00Z">
        <w:del w:id="477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778" w:author="Nicholas Weatherley" w:date="2019-03-05T22:36:00Z">
        <w:r w:rsidR="002F70B6" w:rsidDel="00D5585D">
          <w:fldChar w:fldCharType="end"/>
        </w:r>
      </w:del>
      <w:del w:id="477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4</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3</w:delText>
        </w:r>
        <w:r w:rsidR="00C87381" w:rsidDel="00135BE2">
          <w:fldChar w:fldCharType="end"/>
        </w:r>
      </w:del>
      <w:r w:rsidR="009664BA">
        <w:t>:</w:t>
      </w:r>
      <w:r w:rsidR="00DF4F96">
        <w:t>Intraparticipant ventilation image reproducibility</w:t>
      </w:r>
      <w:bookmarkEnd w:id="4769"/>
    </w:p>
    <w:p w14:paraId="0E91527E" w14:textId="2A8E1926" w:rsidR="009664BA" w:rsidRPr="009664BA" w:rsidRDefault="00DF4F96" w:rsidP="009664BA">
      <w:pPr>
        <w:pStyle w:val="Figuretext"/>
      </w:pPr>
      <w:r>
        <w:t xml:space="preserve">Both images are taken from the same participant at baseline visit, with total lung volume estimated at 4.09L (left) and 3.68 (right). Although small defects are visible in the higher lung volume scan (left), these are significantly larger in the lower lung volume scan (right). </w:t>
      </w:r>
    </w:p>
    <w:p w14:paraId="6BDD7508" w14:textId="18CECFFE" w:rsidR="00BA1A1C" w:rsidRDefault="00EF60B2" w:rsidP="001826D3">
      <w:pPr>
        <w:rPr>
          <w:ins w:id="4780" w:author="Nicholas Weatherley" w:date="2019-02-08T16:27:00Z"/>
        </w:rPr>
      </w:pPr>
      <w:r>
        <w:t xml:space="preserve">As demonstrated by </w:t>
      </w:r>
      <w:r w:rsidR="00164481">
        <w:t xml:space="preserve">the </w:t>
      </w:r>
      <w:r w:rsidR="007123DE">
        <w:t xml:space="preserve">overall population </w:t>
      </w:r>
      <w:r w:rsidR="00164481">
        <w:t xml:space="preserve">decline in </w:t>
      </w:r>
      <w:r>
        <w:t>FVC, patients with IPF have low lung volumes and thus it may be that a small change in lung inflation state p</w:t>
      </w:r>
      <w:r w:rsidR="001F2418">
        <w:t>roduces a large effect in apparent ventilation heterogeneity</w:t>
      </w:r>
      <w:r w:rsidR="007123DE">
        <w:t>. This may be</w:t>
      </w:r>
      <w:r w:rsidR="001826D3">
        <w:t xml:space="preserve"> particularly</w:t>
      </w:r>
      <w:r w:rsidR="007123DE">
        <w:t xml:space="preserve"> the case</w:t>
      </w:r>
      <w:r w:rsidR="001826D3">
        <w:t xml:space="preserve"> in a cohort where the range of CV is relatively low, compared to, for example a local population of patients with cystic fibrosis (CF) and early stage lung disease</w:t>
      </w:r>
      <w:r w:rsidR="001F2418">
        <w:t>.</w:t>
      </w:r>
      <w:r w:rsidR="001826D3">
        <w:fldChar w:fldCharType="begin"/>
      </w:r>
      <w:r w:rsidR="0036794D">
        <w:instrText xml:space="preserve"> ADDIN EN.CITE &lt;EndNote&gt;&lt;Cite&gt;&lt;Author&gt;Marshall&lt;/Author&gt;&lt;Year&gt;2017&lt;/Year&gt;&lt;RecNum&gt;1947&lt;/RecNum&gt;&lt;DisplayText&gt;&lt;style face="superscript"&gt;341&lt;/style&gt;&lt;/DisplayText&gt;&lt;record&gt;&lt;rec-number&gt;1947&lt;/rec-number&gt;&lt;foreign-keys&gt;&lt;key app="EN" db-id="52evaf50e9fe5cewd9b555d6wtw099s0pzrz" timestamp="1511534903" guid="d1b4fee5-dae5-4269-804f-6aa205ab304f"&gt;1947&lt;/key&gt;&lt;key app="ENWeb" db-id=""&gt;0&lt;/key&gt;&lt;/foreign-keys&gt;&lt;ref-type name="Journal Article"&gt;17&lt;/ref-type&gt;&lt;contributors&gt;&lt;authors&gt;&lt;author&gt;Marshall, Helen&lt;/author&gt;&lt;author&gt;Horsley, Alex&lt;/author&gt;&lt;author&gt;Taylor, Chris J&lt;/author&gt;&lt;author&gt;Smith, Laurie&lt;/author&gt;&lt;author&gt;Hughes, David&lt;/author&gt;&lt;author&gt;Horn, Felix C&lt;/author&gt;&lt;author&gt;Swift, Andrew J&lt;/author&gt;&lt;author&gt;Parra-Robles, Juan&lt;/author&gt;&lt;author&gt;Hughes, Paul J&lt;/author&gt;&lt;author&gt;Norquay, Graham&lt;/author&gt;&lt;author&gt;Stewart, Neil J&lt;/author&gt;&lt;author&gt;Collier, Guilhem J&lt;/author&gt;&lt;author&gt;Teare, Dawn&lt;/author&gt;&lt;author&gt;Cunningham, Steve&lt;/author&gt;&lt;author&gt;Aldag, Ina&lt;/author&gt;&lt;author&gt;Wild, Jim M&lt;/author&gt;&lt;/authors&gt;&lt;/contributors&gt;&lt;titles&gt;&lt;title&gt;Detection of early subclinical lung disease in children with cystic fibrosis by lung ventilation imaging with hyperpolarised gas MRI&lt;/title&gt;&lt;secondary-title&gt;Thorax&lt;/secondary-title&gt;&lt;alt-title&gt;Thorax&lt;/alt-title&gt;&lt;/titles&gt;&lt;periodical&gt;&lt;full-title&gt;Thorax&lt;/full-title&gt;&lt;abbr-1&gt;Thorax&lt;/abbr-1&gt;&lt;/periodical&gt;&lt;alt-periodical&gt;&lt;full-title&gt;Thorax&lt;/full-title&gt;&lt;abbr-1&gt;Thorax&lt;/abbr-1&gt;&lt;/alt-periodical&gt;&lt;pages&gt;760-762&lt;/pages&gt;&lt;volume&gt;72&lt;/volume&gt;&lt;number&gt;8&lt;/number&gt;&lt;dates&gt;&lt;year&gt;2017&lt;/year&gt;&lt;/dates&gt;&lt;urls&gt;&lt;related-urls&gt;&lt;url&gt;http://thorax.bmj.com/content/thoraxjnl/72/8/760.full.pdf&lt;/url&gt;&lt;/related-urls&gt;&lt;/urls&gt;&lt;electronic-resource-num&gt;10.1136/thoraxjnl-2016-208948&lt;/electronic-resource-num&gt;&lt;/record&gt;&lt;/Cite&gt;&lt;/EndNote&gt;</w:instrText>
      </w:r>
      <w:r w:rsidR="001826D3">
        <w:fldChar w:fldCharType="separate"/>
      </w:r>
      <w:r w:rsidR="0036794D" w:rsidRPr="0036794D">
        <w:rPr>
          <w:noProof/>
          <w:vertAlign w:val="superscript"/>
        </w:rPr>
        <w:t>341</w:t>
      </w:r>
      <w:r w:rsidR="001826D3">
        <w:fldChar w:fldCharType="end"/>
      </w:r>
      <w:r w:rsidR="001826D3">
        <w:t xml:space="preserve"> </w:t>
      </w:r>
      <w:r w:rsidR="001E5200">
        <w:t>Indee</w:t>
      </w:r>
      <w:r w:rsidR="001826D3">
        <w:t>d, the baseline CV in our IPF cohort (11.8%) is more comparable to the control population in this study (12%) than the mild CF population (14%).</w:t>
      </w:r>
      <w:r w:rsidR="001826D3">
        <w:fldChar w:fldCharType="begin"/>
      </w:r>
      <w:r w:rsidR="0036794D">
        <w:instrText xml:space="preserve"> ADDIN EN.CITE &lt;EndNote&gt;&lt;Cite&gt;&lt;Author&gt;Marshall&lt;/Author&gt;&lt;Year&gt;2017&lt;/Year&gt;&lt;RecNum&gt;1947&lt;/RecNum&gt;&lt;DisplayText&gt;&lt;style face="superscript"&gt;341&lt;/style&gt;&lt;/DisplayText&gt;&lt;record&gt;&lt;rec-number&gt;1947&lt;/rec-number&gt;&lt;foreign-keys&gt;&lt;key app="EN" db-id="52evaf50e9fe5cewd9b555d6wtw099s0pzrz" timestamp="1511534903" guid="d1b4fee5-dae5-4269-804f-6aa205ab304f"&gt;1947&lt;/key&gt;&lt;key app="ENWeb" db-id=""&gt;0&lt;/key&gt;&lt;/foreign-keys&gt;&lt;ref-type name="Journal Article"&gt;17&lt;/ref-type&gt;&lt;contributors&gt;&lt;authors&gt;&lt;author&gt;Marshall, Helen&lt;/author&gt;&lt;author&gt;Horsley, Alex&lt;/author&gt;&lt;author&gt;Taylor, Chris J&lt;/author&gt;&lt;author&gt;Smith, Laurie&lt;/author&gt;&lt;author&gt;Hughes, David&lt;/author&gt;&lt;author&gt;Horn, Felix C&lt;/author&gt;&lt;author&gt;Swift, Andrew J&lt;/author&gt;&lt;author&gt;Parra-Robles, Juan&lt;/author&gt;&lt;author&gt;Hughes, Paul J&lt;/author&gt;&lt;author&gt;Norquay, Graham&lt;/author&gt;&lt;author&gt;Stewart, Neil J&lt;/author&gt;&lt;author&gt;Collier, Guilhem J&lt;/author&gt;&lt;author&gt;Teare, Dawn&lt;/author&gt;&lt;author&gt;Cunningham, Steve&lt;/author&gt;&lt;author&gt;Aldag, Ina&lt;/author&gt;&lt;author&gt;Wild, Jim M&lt;/author&gt;&lt;/authors&gt;&lt;/contributors&gt;&lt;titles&gt;&lt;title&gt;Detection of early subclinical lung disease in children with cystic fibrosis by lung ventilation imaging with hyperpolarised gas MRI&lt;/title&gt;&lt;secondary-title&gt;Thorax&lt;/secondary-title&gt;&lt;alt-title&gt;Thorax&lt;/alt-title&gt;&lt;/titles&gt;&lt;periodical&gt;&lt;full-title&gt;Thorax&lt;/full-title&gt;&lt;abbr-1&gt;Thorax&lt;/abbr-1&gt;&lt;/periodical&gt;&lt;alt-periodical&gt;&lt;full-title&gt;Thorax&lt;/full-title&gt;&lt;abbr-1&gt;Thorax&lt;/abbr-1&gt;&lt;/alt-periodical&gt;&lt;pages&gt;760-762&lt;/pages&gt;&lt;volume&gt;72&lt;/volume&gt;&lt;number&gt;8&lt;/number&gt;&lt;dates&gt;&lt;year&gt;2017&lt;/year&gt;&lt;/dates&gt;&lt;urls&gt;&lt;related-urls&gt;&lt;url&gt;http://thorax.bmj.com/content/thoraxjnl/72/8/760.full.pdf&lt;/url&gt;&lt;/related-urls&gt;&lt;/urls&gt;&lt;electronic-resource-num&gt;10.1136/thoraxjnl-2016-208948&lt;/electronic-resource-num&gt;&lt;/record&gt;&lt;/Cite&gt;&lt;/EndNote&gt;</w:instrText>
      </w:r>
      <w:r w:rsidR="001826D3">
        <w:fldChar w:fldCharType="separate"/>
      </w:r>
      <w:r w:rsidR="0036794D" w:rsidRPr="0036794D">
        <w:rPr>
          <w:noProof/>
          <w:vertAlign w:val="superscript"/>
        </w:rPr>
        <w:t>341</w:t>
      </w:r>
      <w:r w:rsidR="001826D3">
        <w:fldChar w:fldCharType="end"/>
      </w:r>
      <w:r w:rsidR="001E5200">
        <w:t xml:space="preserve"> The mean CV is non-significantly higher in the first baseline session in participants undergoing a second baseline scan and there may be a degree of learned effect in </w:t>
      </w:r>
      <w:r w:rsidR="001E5200">
        <w:lastRenderedPageBreak/>
        <w:t>breath</w:t>
      </w:r>
      <w:r w:rsidR="00865A8D">
        <w:t>-</w:t>
      </w:r>
      <w:r w:rsidR="001E5200">
        <w:t xml:space="preserve">holding manoeuvre, given that </w:t>
      </w:r>
      <w:r w:rsidR="001E5200" w:rsidRPr="001E5200">
        <w:rPr>
          <w:vertAlign w:val="superscript"/>
        </w:rPr>
        <w:t>3</w:t>
      </w:r>
      <w:r w:rsidR="001E5200">
        <w:t>He ventilation imaging is the first hyperpolarised MRI scan these participants encounter.</w:t>
      </w:r>
    </w:p>
    <w:p w14:paraId="1D499B46" w14:textId="490DE372" w:rsidR="00AF2A6C" w:rsidRPr="00AF2A6C" w:rsidRDefault="00AF2A6C" w:rsidP="001826D3">
      <w:pPr>
        <w:rPr>
          <w:lang w:val="en-US"/>
          <w:rPrChange w:id="4781" w:author="Nicholas Weatherley" w:date="2019-02-08T16:27:00Z">
            <w:rPr/>
          </w:rPrChange>
        </w:rPr>
      </w:pPr>
      <w:ins w:id="4782" w:author="Nicholas Weatherley" w:date="2019-02-08T16:27:00Z">
        <w:r w:rsidRPr="00AF2A6C">
          <w:rPr>
            <w:vertAlign w:val="superscript"/>
            <w:rPrChange w:id="4783" w:author="Nicholas Weatherley" w:date="2019-02-08T16:27:00Z">
              <w:rPr/>
            </w:rPrChange>
          </w:rPr>
          <w:t>129</w:t>
        </w:r>
        <w:r>
          <w:t xml:space="preserve">Xe gas has a lower diffusivity than </w:t>
        </w:r>
        <w:r w:rsidRPr="00AF2A6C">
          <w:rPr>
            <w:vertAlign w:val="superscript"/>
            <w:rPrChange w:id="4784" w:author="Nicholas Weatherley" w:date="2019-02-08T16:27:00Z">
              <w:rPr/>
            </w:rPrChange>
          </w:rPr>
          <w:t>3</w:t>
        </w:r>
        <w:r>
          <w:t xml:space="preserve">He in air, hence if an equivalent ventilation imaging experiment were to be performed with inhaled mixtures of the two </w:t>
        </w:r>
      </w:ins>
      <w:ins w:id="4785" w:author="Nicholas Weatherley" w:date="2019-02-08T16:35:00Z">
        <w:r w:rsidR="007D259D">
          <w:t>gases under</w:t>
        </w:r>
      </w:ins>
      <w:ins w:id="4786" w:author="Nicholas Weatherley" w:date="2019-02-08T16:27:00Z">
        <w:r>
          <w:t xml:space="preserve"> otherwise identical conditions we might expect </w:t>
        </w:r>
        <w:r w:rsidRPr="00AF2A6C">
          <w:rPr>
            <w:vertAlign w:val="superscript"/>
            <w:rPrChange w:id="4787" w:author="Nicholas Weatherley" w:date="2019-02-08T16:27:00Z">
              <w:rPr/>
            </w:rPrChange>
          </w:rPr>
          <w:t>129</w:t>
        </w:r>
        <w:r>
          <w:t xml:space="preserve">Xe to </w:t>
        </w:r>
      </w:ins>
      <w:ins w:id="4788" w:author="Nicholas Weatherley" w:date="2019-02-08T16:35:00Z">
        <w:r w:rsidR="007D259D">
          <w:t>penetrate obstructed</w:t>
        </w:r>
      </w:ins>
      <w:ins w:id="4789" w:author="Nicholas Weatherley" w:date="2019-02-08T16:27:00Z">
        <w:r>
          <w:t xml:space="preserve"> or partially obstructed lung airways than </w:t>
        </w:r>
        <w:r w:rsidRPr="00AF2A6C">
          <w:rPr>
            <w:vertAlign w:val="superscript"/>
            <w:rPrChange w:id="4790" w:author="Nicholas Weatherley" w:date="2019-02-08T16:27:00Z">
              <w:rPr/>
            </w:rPrChange>
          </w:rPr>
          <w:t>3</w:t>
        </w:r>
        <w:r>
          <w:t>He and this would give us a different measure of image heterogeneity (CV). This has been observed with the simpler metric VV where our group and others have seen systematic differences in this quantitative metric between the two gases with some limitations posed by non-identical acquisition protocols</w:t>
        </w:r>
      </w:ins>
      <w:ins w:id="4791" w:author="Nicholas Weatherley" w:date="2019-02-08T16:32:00Z">
        <w:r w:rsidR="00276B68">
          <w:t>.</w:t>
        </w:r>
      </w:ins>
      <w:r w:rsidR="00276B68">
        <w:fldChar w:fldCharType="begin">
          <w:fldData xml:space="preserve">PEVuZE5vdGU+PENpdGU+PEF1dGhvcj5TdGV3YXJ0PC9BdXRob3I+PFllYXI+MjAxODwvWWVhcj48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</w:fldData>
        </w:fldChar>
      </w:r>
      <w:r w:rsidR="0036794D">
        <w:instrText xml:space="preserve"> ADDIN EN.CITE </w:instrText>
      </w:r>
      <w:r w:rsidR="0036794D">
        <w:fldChar w:fldCharType="begin">
          <w:fldData xml:space="preserve">PEVuZE5vdGU+PENpdGU+PEF1dGhvcj5TdGV3YXJ0PC9BdXRob3I+PFllYXI+MjAxODwvWWVhcj48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</w:fldData>
        </w:fldChar>
      </w:r>
      <w:r w:rsidR="0036794D">
        <w:instrText xml:space="preserve"> ADDIN EN.CITE.DATA </w:instrText>
      </w:r>
      <w:r w:rsidR="0036794D">
        <w:fldChar w:fldCharType="end"/>
      </w:r>
      <w:r w:rsidR="00276B68">
        <w:fldChar w:fldCharType="separate"/>
      </w:r>
      <w:r w:rsidR="0036794D" w:rsidRPr="0036794D">
        <w:rPr>
          <w:noProof/>
          <w:vertAlign w:val="superscript"/>
        </w:rPr>
        <w:t>385, 386</w:t>
      </w:r>
      <w:r w:rsidR="00276B68">
        <w:fldChar w:fldCharType="end"/>
      </w:r>
    </w:p>
    <w:p w14:paraId="3E7C403E" w14:textId="77777777" w:rsidR="00882C23" w:rsidRDefault="00882C23" w:rsidP="00882C23">
      <w:pPr>
        <w:pStyle w:val="Heading3"/>
      </w:pPr>
      <w:r>
        <w:t>Qualitative</w:t>
      </w:r>
    </w:p>
    <w:p w14:paraId="3FB97299" w14:textId="1277C9A6" w:rsidR="007D0423" w:rsidRDefault="007D0423" w:rsidP="00882C23">
      <w:r>
        <w:t xml:space="preserve">Although IPF is thought of as a disease of lung parenchyma rather than of airways, interesting </w:t>
      </w:r>
      <w:r w:rsidR="00F20067">
        <w:t xml:space="preserve">qualitative </w:t>
      </w:r>
      <w:r>
        <w:t>changes were observed.</w:t>
      </w:r>
      <w:r w:rsidR="00F20067">
        <w:t xml:space="preserve"> </w:t>
      </w:r>
      <w:r w:rsidR="003F28C9">
        <w:t>Dilation of the trachea</w:t>
      </w:r>
      <w:r w:rsidR="00092318">
        <w:t xml:space="preserve"> and bronchi</w:t>
      </w:r>
      <w:r w:rsidR="003F28C9">
        <w:t xml:space="preserve"> was </w:t>
      </w:r>
      <w:r w:rsidR="00092318">
        <w:t xml:space="preserve">observed in several </w:t>
      </w:r>
      <w:r w:rsidR="00437819">
        <w:t>participants</w:t>
      </w:r>
      <w:r w:rsidR="00092318">
        <w:t xml:space="preserve">, containing high gas signal. </w:t>
      </w:r>
      <w:r w:rsidR="009E4436">
        <w:t>I</w:t>
      </w:r>
      <w:r w:rsidR="00092318">
        <w:t xml:space="preserve">ncreased tracheobronchial tree diameter </w:t>
      </w:r>
      <w:r w:rsidR="000327B9">
        <w:t xml:space="preserve">on CT imaging </w:t>
      </w:r>
      <w:r w:rsidR="00092318">
        <w:t>has been quantitatively assoc</w:t>
      </w:r>
      <w:r w:rsidR="0046159B">
        <w:t xml:space="preserve">iated with increased GAP score in </w:t>
      </w:r>
      <w:r w:rsidR="00092318">
        <w:t>proceedings</w:t>
      </w:r>
      <w:r w:rsidR="0046159B">
        <w:t xml:space="preserve"> from the </w:t>
      </w:r>
      <w:r w:rsidR="00092318">
        <w:t xml:space="preserve"> Chest Annual Meeting</w:t>
      </w:r>
      <w:r w:rsidR="00EC47FC">
        <w:t xml:space="preserve"> 2017</w:t>
      </w:r>
      <w:r w:rsidR="00092318">
        <w:t>.</w:t>
      </w:r>
      <w:r w:rsidR="002923D4">
        <w:fldChar w:fldCharType="begin"/>
      </w:r>
      <w:r w:rsidR="0036794D">
        <w:instrText xml:space="preserve"> ADDIN EN.CITE &lt;EndNote&gt;&lt;Cite&gt;&lt;Author&gt;Ratwani&lt;/Author&gt;&lt;Year&gt;2017&lt;/Year&gt;&lt;RecNum&gt;2114&lt;/RecNum&gt;&lt;DisplayText&gt;&lt;style face="superscript"&gt;387&lt;/style&gt;&lt;/DisplayText&gt;&lt;record&gt;&lt;rec-number&gt;2114&lt;/rec-number&gt;&lt;foreign-keys&gt;&lt;key app="EN" db-id="52evaf50e9fe5cewd9b555d6wtw099s0pzrz" timestamp="1521638781" guid="7943bc4e-4642-4bd2-b8ed-6418cfdfad93"&gt;2114&lt;/key&gt;&lt;/foreign-keys&gt;&lt;ref-type name="Journal Article"&gt;17&lt;/ref-type&gt;&lt;contributors&gt;&lt;authors&gt;&lt;author&gt;Ratwani, Ankush&lt;/author&gt;&lt;author&gt;King, Christopher&lt;/author&gt;&lt;author&gt;Brown, Whitney&lt;/author&gt;&lt;author&gt;Shlobin, Oksana&lt;/author&gt;&lt;author&gt;Weir, Nargues&lt;/author&gt;&lt;author&gt;Nathan, Steven&lt;/author&gt;&lt;/authors&gt;&lt;/contributors&gt;&lt;titles&gt;&lt;title&gt;Tracheobronchial Tree Size as a Predictor of Disease Severity and Outcomes in Idiopathic Pulmonary Fibrosis&lt;/title&gt;&lt;secondary-title&gt;Chest&lt;/secondary-title&gt;&lt;alt-title&gt;Chest&lt;/alt-title&gt;&lt;/titles&gt;&lt;periodical&gt;&lt;full-title&gt;Chest&lt;/full-title&gt;&lt;abbr-1&gt;Chest&lt;/abbr-1&gt;&lt;/periodical&gt;&lt;alt-periodical&gt;&lt;full-title&gt;Chest&lt;/full-title&gt;&lt;abbr-1&gt;Chest&lt;/abbr-1&gt;&lt;/alt-periodical&gt;&lt;pages&gt;A487&lt;/pages&gt;&lt;volume&gt;152&lt;/volume&gt;&lt;number&gt;4, Supplement&lt;/number&gt;&lt;dates&gt;&lt;year&gt;2017&lt;/year&gt;&lt;pub-dates&gt;&lt;date&gt;2017/10/01/&lt;/date&gt;&lt;/pub-dates&gt;&lt;/dates&gt;&lt;isbn&gt;0012-3692&lt;/isbn&gt;&lt;urls&gt;&lt;related-urls&gt;&lt;url&gt;http://www.sciencedirect.com/science/article/pii/S0012369217320329&lt;/url&gt;&lt;/related-urls&gt;&lt;/urls&gt;&lt;electronic-resource-num&gt;https://doi.org/10.1016/j.chest.2017.08.514&lt;/electronic-resource-num&gt;&lt;/record&gt;&lt;/Cite&gt;&lt;/EndNote&gt;</w:instrText>
      </w:r>
      <w:r w:rsidR="002923D4">
        <w:fldChar w:fldCharType="separate"/>
      </w:r>
      <w:r w:rsidR="0036794D" w:rsidRPr="0036794D">
        <w:rPr>
          <w:noProof/>
          <w:vertAlign w:val="superscript"/>
        </w:rPr>
        <w:t>387</w:t>
      </w:r>
      <w:r w:rsidR="002923D4">
        <w:fldChar w:fldCharType="end"/>
      </w:r>
      <w:r w:rsidR="002F4E16">
        <w:t xml:space="preserve"> However, i</w:t>
      </w:r>
      <w:r w:rsidR="000327B9">
        <w:t>t is unclear if this finding has independent prognostic implications.</w:t>
      </w:r>
    </w:p>
    <w:p w14:paraId="50C0A8FE" w14:textId="63B8454A" w:rsidR="007338FC" w:rsidRDefault="00B43FBE" w:rsidP="00882C23">
      <w:r>
        <w:t>Areas of high signal intensity, branching from the hila to the distal lung, particularly in the lower lobes are likely to be representative of traction b</w:t>
      </w:r>
      <w:r w:rsidR="0092182F">
        <w:t>ronchiectasis</w:t>
      </w:r>
      <w:r w:rsidR="002B23D6">
        <w:t>, as demonstrated by associated anatomical imaging</w:t>
      </w:r>
      <w:r>
        <w:t>.</w:t>
      </w:r>
      <w:r w:rsidR="00B24217">
        <w:t xml:space="preserve"> Recent </w:t>
      </w:r>
      <w:r w:rsidR="00F70DC5">
        <w:t xml:space="preserve">expert correspondence has postulated that </w:t>
      </w:r>
      <w:r w:rsidR="007B3F74">
        <w:t xml:space="preserve">traction bronchiectasis </w:t>
      </w:r>
      <w:r w:rsidR="00FE0518">
        <w:t xml:space="preserve">in IPF </w:t>
      </w:r>
      <w:r w:rsidR="007B3F74">
        <w:t xml:space="preserve">is not simply explained by a </w:t>
      </w:r>
      <w:r w:rsidR="00FE0518">
        <w:t>mechanical traction of proximal airways due to volume loss.</w:t>
      </w:r>
      <w:r w:rsidR="00FE0518">
        <w:fldChar w:fldCharType="begin"/>
      </w:r>
      <w:r w:rsidR="0036794D">
        <w:instrText xml:space="preserve"> ADDIN EN.CITE &lt;EndNote&gt;&lt;Cite&gt;&lt;Author&gt;Piciucchi&lt;/Author&gt;&lt;Year&gt;2016&lt;/Year&gt;&lt;RecNum&gt;2118&lt;/RecNum&gt;&lt;DisplayText&gt;&lt;style face="superscript"&gt;388&lt;/style&gt;&lt;/DisplayText&gt;&lt;record&gt;&lt;rec-number&gt;2118&lt;/rec-number&gt;&lt;foreign-keys&gt;&lt;key app="EN" db-id="52evaf50e9fe5cewd9b555d6wtw099s0pzrz" timestamp="1521638832" guid="e8a81ac3-a875-4773-901e-081531ff6b65"&gt;2118&lt;/key&gt;&lt;/foreign-keys&gt;&lt;ref-type name="Journal Article"&gt;17&lt;/ref-type&gt;&lt;contributors&gt;&lt;authors&gt;&lt;author&gt;Piciucchi, Sara&lt;/author&gt;&lt;author&gt;Tomassetti, Sara&lt;/author&gt;&lt;author&gt;Ravaglia, Claudia&lt;/author&gt;&lt;author&gt;Gurioli, Christian&lt;/author&gt;&lt;author&gt;Gurioli, Carlo&lt;/author&gt;&lt;author&gt;Dubini, Alessandra&lt;/author&gt;&lt;author&gt;Carloni, Angelo&lt;/author&gt;&lt;author&gt;Chilosi, Marco&lt;/author&gt;&lt;author&gt;Colby, Thomas V.&lt;/author&gt;&lt;author&gt;Poletti, Venerino&lt;/author&gt;&lt;/authors&gt;&lt;/contributors&gt;&lt;titles&gt;&lt;title&gt;From “traction bronchiectasis” to honeycombing in idiopathic pulmonary fibrosis: A spectrum of bronchiolar remodeling also in radiology?&lt;/title&gt;&lt;secondary-title&gt;BMC Pulmonary Medicine&lt;/secondary-title&gt;&lt;alt-title&gt;BMC Pulm Med&lt;/alt-title&gt;&lt;/titles&gt;&lt;periodical&gt;&lt;full-title&gt;BMC Pulm Med&lt;/full-title&gt;&lt;abbr-1&gt;BMC pulmonary medicine&lt;/abbr-1&gt;&lt;/periodical&gt;&lt;alt-periodical&gt;&lt;full-title&gt;BMC Pulm Med&lt;/full-title&gt;&lt;abbr-1&gt;BMC pulmonary medicine&lt;/abbr-1&gt;&lt;/alt-periodical&gt;&lt;pages&gt;87&lt;/pages&gt;&lt;volume&gt;16&lt;/volume&gt;&lt;number&gt;1&lt;/number&gt;&lt;dates&gt;&lt;year&gt;2016&lt;/year&gt;&lt;pub-dates&gt;&lt;date&gt;May 23&lt;/date&gt;&lt;/pub-dates&gt;&lt;/dates&gt;&lt;isbn&gt;1471-2466&lt;/isbn&gt;&lt;label&gt;Piciucchi2016&lt;/label&gt;&lt;work-type&gt;journal article&lt;/work-type&gt;&lt;urls&gt;&lt;related-urls&gt;&lt;url&gt;https://doi.org/10.1186/s12890-016-0245-x&lt;/url&gt;&lt;/related-urls&gt;&lt;/urls&gt;&lt;electronic-resource-num&gt;10.1186/s12890-016-0245-x&lt;/electronic-resource-num&gt;&lt;/record&gt;&lt;/Cite&gt;&lt;/EndNote&gt;</w:instrText>
      </w:r>
      <w:r w:rsidR="00FE0518">
        <w:fldChar w:fldCharType="separate"/>
      </w:r>
      <w:r w:rsidR="0036794D" w:rsidRPr="0036794D">
        <w:rPr>
          <w:noProof/>
          <w:vertAlign w:val="superscript"/>
        </w:rPr>
        <w:t>388</w:t>
      </w:r>
      <w:r w:rsidR="00FE0518">
        <w:fldChar w:fldCharType="end"/>
      </w:r>
      <w:r w:rsidR="00FE0518">
        <w:t xml:space="preserve"> Rather, proliferation of </w:t>
      </w:r>
      <w:r w:rsidR="0078047F">
        <w:t>bronchiolar cells</w:t>
      </w:r>
      <w:r w:rsidR="00FE0518">
        <w:t xml:space="preserve"> and a lack of alveolar cell regeneration in areas afflicted with fibrosis leads to ‘bronchiolisation’ of the terminal airways. Staats </w:t>
      </w:r>
      <w:r w:rsidR="00FE0518" w:rsidRPr="002F1515">
        <w:rPr>
          <w:i/>
        </w:rPr>
        <w:t xml:space="preserve">et </w:t>
      </w:r>
      <w:r w:rsidR="002F1515" w:rsidRPr="002F1515">
        <w:rPr>
          <w:i/>
        </w:rPr>
        <w:t>a</w:t>
      </w:r>
      <w:r w:rsidR="00FE0518" w:rsidRPr="002F1515">
        <w:rPr>
          <w:i/>
        </w:rPr>
        <w:t>l</w:t>
      </w:r>
      <w:r w:rsidR="002F1515" w:rsidRPr="002F1515">
        <w:rPr>
          <w:i/>
        </w:rPr>
        <w:t>.</w:t>
      </w:r>
      <w:r w:rsidR="00FE0518">
        <w:t xml:space="preserve"> demonstrated in </w:t>
      </w:r>
      <w:r w:rsidR="00F35E65">
        <w:t>explanted</w:t>
      </w:r>
      <w:r w:rsidR="00FE0518">
        <w:t xml:space="preserve"> lungs that honeycombing on CT correlated with bronchiolectasis on histological specimens,</w:t>
      </w:r>
      <w:r w:rsidR="00F35E65">
        <w:t xml:space="preserve"> supporting the theory that </w:t>
      </w:r>
      <w:r w:rsidR="002F4E16">
        <w:t>honeycombing and traction bronchiectasis represent a continuum of airway dysplasia.</w:t>
      </w:r>
      <w:r w:rsidR="002F4E16">
        <w:fldChar w:fldCharType="begin"/>
      </w:r>
      <w:r w:rsidR="0036794D">
        <w:instrText xml:space="preserve"> ADDIN EN.CITE &lt;EndNote&gt;&lt;Cite&gt;&lt;Author&gt;Staats&lt;/Author&gt;&lt;Year&gt;2015&lt;/Year&gt;&lt;RecNum&gt;2113&lt;/RecNum&gt;&lt;DisplayText&gt;&lt;style face="superscript"&gt;389&lt;/style&gt;&lt;/DisplayText&gt;&lt;record&gt;&lt;rec-number&gt;2113&lt;/rec-number&gt;&lt;foreign-keys&gt;&lt;key app="EN" db-id="52evaf50e9fe5cewd9b555d6wtw099s0pzrz" timestamp="1521638750" guid="2b2d7440-c472-4e9d-88a1-6407eb92e43b"&gt;2113&lt;/key&gt;&lt;/foreign-keys&gt;&lt;ref-type name="Journal Article"&gt;17&lt;/ref-type&gt;&lt;contributors&gt;&lt;authors&gt;&lt;author&gt;Staats, P.&lt;/author&gt;&lt;author&gt;Kligerman, S.&lt;/author&gt;&lt;author&gt;Todd, N.&lt;/author&gt;&lt;author&gt;Tavora, F.&lt;/author&gt;&lt;author&gt;Xu, L.&lt;/author&gt;&lt;author&gt;Burke, A.&lt;/author&gt;&lt;/authors&gt;&lt;/contributors&gt;&lt;titles&gt;&lt;title&gt;A comparative study of honeycombing on high resolution computed tomography with histologic lung remodeling in explants with usual interstitial pneumonia&lt;/title&gt;&lt;secondary-title&gt;Pathol Res Pract&lt;/secondary-title&gt;&lt;alt-title&gt;Pathol Res Pract&lt;/alt-title&gt;&lt;/titles&gt;&lt;periodical&gt;&lt;full-title&gt;Pathol Res Pract&lt;/full-title&gt;&lt;abbr-1&gt;Pathol Res Pract&lt;/abbr-1&gt;&lt;/periodical&gt;&lt;alt-periodical&gt;&lt;full-title&gt;Pathol Res Pract&lt;/full-title&gt;&lt;abbr-1&gt;Pathol Res Pract&lt;/abbr-1&gt;&lt;/alt-periodical&gt;&lt;volume&gt;211&lt;/volume&gt;&lt;dates&gt;&lt;year&gt;2015&lt;/year&gt;&lt;/dates&gt;&lt;label&gt;Staats2015&lt;/label&gt;&lt;urls&gt;&lt;related-urls&gt;&lt;url&gt;https://doi.org/10.1016/j.prp.2014.08.013&lt;/url&gt;&lt;/related-urls&gt;&lt;/urls&gt;&lt;electronic-resource-num&gt;10.1016/j.prp.2014.08.013&lt;/electronic-resource-num&gt;&lt;/record&gt;&lt;/Cite&gt;&lt;/EndNote&gt;</w:instrText>
      </w:r>
      <w:r w:rsidR="002F4E16">
        <w:fldChar w:fldCharType="separate"/>
      </w:r>
      <w:r w:rsidR="0036794D" w:rsidRPr="0036794D">
        <w:rPr>
          <w:noProof/>
          <w:vertAlign w:val="superscript"/>
        </w:rPr>
        <w:t>389</w:t>
      </w:r>
      <w:r w:rsidR="002F4E16">
        <w:fldChar w:fldCharType="end"/>
      </w:r>
    </w:p>
    <w:p w14:paraId="0E8CFBF7" w14:textId="51A083B0" w:rsidR="00E211E1" w:rsidRDefault="00E211E1" w:rsidP="00882C23">
      <w:r>
        <w:t>Furthermore, extent of traction bronchiectasis on CT, corrected semi-quantitatively for parenchymal abnormality</w:t>
      </w:r>
      <w:ins w:id="4792" w:author="Windows User" w:date="2018-10-31T09:58:00Z">
        <w:r w:rsidR="00945275">
          <w:t>,</w:t>
        </w:r>
      </w:ins>
      <w:r>
        <w:t xml:space="preserve"> was predictive of poor prognosis in a bivariate Cox proportional hazards model in 160 patients with various forms of idiopathic interstitial pneumonias.</w:t>
      </w:r>
      <w:r w:rsidR="006242CD">
        <w:fldChar w:fldCharType="begin"/>
      </w:r>
      <w:r w:rsidR="0036794D">
        <w:instrText xml:space="preserve"> ADDIN EN.CITE &lt;EndNote&gt;&lt;Cite&gt;&lt;Author&gt;Edey&lt;/Author&gt;&lt;Year&gt;2011&lt;/Year&gt;&lt;RecNum&gt;2063&lt;/RecNum&gt;&lt;DisplayText&gt;&lt;style face="superscript"&gt;390&lt;/style&gt;&lt;/DisplayText&gt;&lt;record&gt;&lt;rec-number&gt;2063&lt;/rec-number&gt;&lt;foreign-keys&gt;&lt;key app="EN" db-id="52evaf50e9fe5cewd9b555d6wtw099s0pzrz" timestamp="1521638733" guid="cdc33b2e-59e7-4900-9607-e41d8c1e55af"&gt;2063&lt;/key&gt;&lt;/foreign-keys&gt;&lt;ref-type name="Journal Article"&gt;17&lt;/ref-type&gt;&lt;contributors&gt;&lt;authors&gt;&lt;author&gt;Edey, Anthony J.&lt;/author&gt;&lt;author&gt;Devaraj, Anand A.&lt;/author&gt;&lt;author&gt;Barker, Robert P.&lt;/author&gt;&lt;author&gt;Nicholson, Andrew G.&lt;/author&gt;&lt;author&gt;Wells, Athol U.&lt;/author&gt;&lt;author&gt;Hansell, David M.&lt;/author&gt;&lt;/authors&gt;&lt;/contributors&gt;&lt;titles&gt;&lt;title&gt;Fibrotic idiopathic interstitial pneumonias: HRCT findings that predict mortality&lt;/title&gt;&lt;secondary-title&gt;European Radiology&lt;/secondary-title&gt;&lt;/titles&gt;&lt;periodical&gt;&lt;full-title&gt;Eur Radiol&lt;/full-title&gt;&lt;abbr-1&gt;European radiology&lt;/abbr-1&gt;&lt;/periodical&gt;&lt;pages&gt;1586-1593&lt;/pages&gt;&lt;volume&gt;21&lt;/volume&gt;&lt;number&gt;8&lt;/number&gt;&lt;dates&gt;&lt;year&gt;2011&lt;/year&gt;&lt;pub-dates&gt;&lt;date&gt;August 01&lt;/date&gt;&lt;/pub-dates&gt;&lt;/dates&gt;&lt;isbn&gt;1432-1084&lt;/isbn&gt;&lt;label&gt;Edey2011&lt;/label&gt;&lt;work-type&gt;journal article&lt;/work-type&gt;&lt;urls&gt;&lt;related-urls&gt;&lt;url&gt;https://doi.org/10.1007/s00330-011-2098-2&lt;/url&gt;&lt;/related-urls&gt;&lt;/urls&gt;&lt;electronic-resource-num&gt;10.1007/s00330-011-2098-2&lt;/electronic-resource-num&gt;&lt;/record&gt;&lt;/Cite&gt;&lt;/EndNote&gt;</w:instrText>
      </w:r>
      <w:r w:rsidR="006242CD">
        <w:fldChar w:fldCharType="separate"/>
      </w:r>
      <w:r w:rsidR="0036794D" w:rsidRPr="0036794D">
        <w:rPr>
          <w:noProof/>
          <w:vertAlign w:val="superscript"/>
        </w:rPr>
        <w:t>390</w:t>
      </w:r>
      <w:r w:rsidR="006242CD">
        <w:fldChar w:fldCharType="end"/>
      </w:r>
      <w:r>
        <w:t xml:space="preserve"> </w:t>
      </w:r>
      <w:r w:rsidR="00D73420">
        <w:t>It would therefore be interesting to see if the visualisation of this on MR ventilation imaging was</w:t>
      </w:r>
      <w:r w:rsidR="005763FD">
        <w:t xml:space="preserve"> representative of ‘severe’ disease and thus</w:t>
      </w:r>
      <w:r w:rsidR="00D73420">
        <w:t xml:space="preserve"> a prognostic indicator.</w:t>
      </w:r>
      <w:r w:rsidR="007123DE">
        <w:t xml:space="preserve"> However, the numbers are currently too small for a formal analysis.</w:t>
      </w:r>
    </w:p>
    <w:p w14:paraId="08332CA2" w14:textId="63E9EED0" w:rsidR="006B6C7C" w:rsidRDefault="006B6C7C" w:rsidP="00882C23">
      <w:r>
        <w:lastRenderedPageBreak/>
        <w:t xml:space="preserve">On MRI, these airways do not lead to regions of increased </w:t>
      </w:r>
      <w:r w:rsidR="001A02CA">
        <w:t xml:space="preserve">nor </w:t>
      </w:r>
      <w:r>
        <w:t>loss of signal peripherally. Evidence from this study would suggest that the</w:t>
      </w:r>
      <w:r w:rsidR="00EF2710">
        <w:t xml:space="preserve"> fibrotic</w:t>
      </w:r>
      <w:r>
        <w:t xml:space="preserve"> process </w:t>
      </w:r>
      <w:r w:rsidR="00EF2710">
        <w:t>has minimal</w:t>
      </w:r>
      <w:r>
        <w:t xml:space="preserve"> influence</w:t>
      </w:r>
      <w:r w:rsidR="00EF2710">
        <w:t xml:space="preserve"> on</w:t>
      </w:r>
      <w:r>
        <w:t xml:space="preserve"> ventilation to regions of fibrosed lung tissue.</w:t>
      </w:r>
      <w:r w:rsidR="005D1224">
        <w:t xml:space="preserve"> The continued ventilation of tissue which does not contribute significantly to gas transfer is likely to partially explain the significant </w:t>
      </w:r>
      <w:r w:rsidR="00EF2710">
        <w:t>deteriorations</w:t>
      </w:r>
      <w:r w:rsidR="005D1224">
        <w:t xml:space="preserve"> seen in carbon monoxide gas transfer in IPF, even in apparently mild disease</w:t>
      </w:r>
      <w:r w:rsidR="00126468">
        <w:t xml:space="preserve"> given that ventilation and perfusion is greatest in the lung bases</w:t>
      </w:r>
      <w:r w:rsidR="005D1224">
        <w:t>. One possible extension to this study would be to observe ventilation changes immediately post exercise, as an increase in gas delivery to these non-functional regions during exertion would surely contribute to the respiratory limitation and hypoxaemia demonstrable in our cohort on ISWT.</w:t>
      </w:r>
    </w:p>
    <w:p w14:paraId="486E3CE3" w14:textId="1E9D8E95" w:rsidR="00882C23" w:rsidRDefault="00357A1A" w:rsidP="00882C23">
      <w:r>
        <w:t xml:space="preserve">Populations of patients with changes on </w:t>
      </w:r>
      <w:r w:rsidRPr="00357A1A">
        <w:rPr>
          <w:vertAlign w:val="superscript"/>
        </w:rPr>
        <w:t>3</w:t>
      </w:r>
      <w:r>
        <w:t xml:space="preserve">He MRI </w:t>
      </w:r>
      <w:r w:rsidR="00F538E8">
        <w:t xml:space="preserve">tend to exhibit either </w:t>
      </w:r>
      <w:r w:rsidR="007338FC">
        <w:t>wedge-shape</w:t>
      </w:r>
      <w:r w:rsidR="00EC7F0D">
        <w:t xml:space="preserve">d </w:t>
      </w:r>
      <w:r w:rsidR="00EF2710">
        <w:t>‘</w:t>
      </w:r>
      <w:r w:rsidR="00EC7F0D">
        <w:t>defects</w:t>
      </w:r>
      <w:r w:rsidR="00EF2710">
        <w:t>’</w:t>
      </w:r>
      <w:r w:rsidR="00EC7F0D">
        <w:t>, indicating</w:t>
      </w:r>
      <w:r w:rsidR="007C4F62">
        <w:t xml:space="preserve"> obstruction of larger airways, or smaller peripheral defects, thought to be related to disease of the smaller airways</w:t>
      </w:r>
      <w:r w:rsidR="00EF2710">
        <w:t>. Some d</w:t>
      </w:r>
      <w:r w:rsidR="00EC7F0D">
        <w:t>efects were seen in this cohort and</w:t>
      </w:r>
      <w:r w:rsidR="00EF2710">
        <w:t xml:space="preserve"> </w:t>
      </w:r>
      <w:r w:rsidR="00EC7F0D">
        <w:t>these defects a</w:t>
      </w:r>
      <w:r w:rsidR="008C3B6B">
        <w:t xml:space="preserve">ppeared to </w:t>
      </w:r>
      <w:r w:rsidR="00C03E59">
        <w:t>persist across timepoints</w:t>
      </w:r>
      <w:r w:rsidR="004E5537">
        <w:t>, comparable to recent data on asthma</w:t>
      </w:r>
      <w:r w:rsidR="008C3B6B">
        <w:t xml:space="preserve"> </w:t>
      </w:r>
      <w:r w:rsidR="00DB02D6">
        <w:t xml:space="preserve">rather than </w:t>
      </w:r>
      <w:r w:rsidR="00C03E59">
        <w:t xml:space="preserve">temporally </w:t>
      </w:r>
      <w:r w:rsidR="00543ADB">
        <w:t>variable in</w:t>
      </w:r>
      <w:r w:rsidR="00C03E59">
        <w:t xml:space="preserve"> location</w:t>
      </w:r>
      <w:r w:rsidR="008C3B6B">
        <w:t>.</w:t>
      </w:r>
      <w:r w:rsidR="00875F5D">
        <w:fldChar w:fldCharType="begin"/>
      </w:r>
      <w:r w:rsidR="0036794D">
        <w:instrText xml:space="preserve"> ADDIN EN.CITE &lt;EndNote&gt;&lt;Cite&gt;&lt;Author&gt;Mummy&lt;/Author&gt;&lt;Year&gt;2017&lt;/Year&gt;&lt;RecNum&gt;1843&lt;/RecNum&gt;&lt;DisplayText&gt;&lt;style face="superscript"&gt;340&lt;/style&gt;&lt;/DisplayText&gt;&lt;record&gt;&lt;rec-number&gt;1843&lt;/rec-number&gt;&lt;foreign-keys&gt;&lt;key app="EN" db-id="52evaf50e9fe5cewd9b555d6wtw099s0pzrz" timestamp="1498207744" guid="fc67919c-1c86-4dd8-8d40-ed5207686205"&gt;1843&lt;/key&gt;&lt;/foreign-keys&gt;&lt;ref-type name="Conference Proceedings"&gt;10&lt;/ref-type&gt;&lt;contributors&gt;&lt;authors&gt;&lt;author&gt;Mummy, David&lt;/author&gt;&lt;author&gt;Kruger, Stanley&lt;/author&gt;&lt;author&gt;Evans, Michael D.&lt;/author&gt;&lt;author&gt;Zha, Wei&lt;/author&gt;&lt;author&gt;Sorkness, Ronald L.&lt;/author&gt;&lt;author&gt;Jarjour, Nizar N.&lt;/author&gt;&lt;author&gt;Schiebler, Mark&lt;/author&gt;&lt;author&gt;Denlinger, Loren C.&lt;/author&gt;&lt;author&gt;Fain, Sean B.&lt;/author&gt;&lt;/authors&gt;&lt;/contributors&gt;&lt;titles&gt;&lt;title&gt;Ventilation Defect Percent in Helium-3 MRI Is Associated with Severe Outcomes in Asthma&lt;/title&gt;&lt;secondary-title&gt;American Thoracic Society Conference 2017&lt;/secondary-title&gt;&lt;tertiary-title&gt;American Thoracic Society International Conference Abstracts&lt;/tertiary-title&gt;&lt;/titles&gt;&lt;pages&gt;A2664-A2664&lt;/pages&gt;&lt;num-vols&gt;313&lt;/num-vols&gt;&lt;dates&gt;&lt;year&gt;2017&lt;/year&gt;&lt;/dates&gt;&lt;publisher&gt;American Thoracic Society&lt;/publisher&gt;&lt;urls&gt;&lt;related-urls&gt;&lt;url&gt;https://doi.org/10.1164/ajrccm-conference.2017.195.1_MeetingAbstracts.A2664&lt;/url&gt;&lt;/related-urls&gt;&lt;/urls&gt;&lt;electronic-resource-num&gt;doi:10.1164/ajrccm-conference.2017.195.1_MeetingAbstracts.A2664&amp;#xD;10.1164/ajrccm-conference.2017.195.1_MeetingAbstracts.A2664&lt;/electronic-resource-num&gt;&lt;access-date&gt;2017/06/16&lt;/access-date&gt;&lt;/record&gt;&lt;/Cite&gt;&lt;/EndNote&gt;</w:instrText>
      </w:r>
      <w:r w:rsidR="00875F5D">
        <w:fldChar w:fldCharType="separate"/>
      </w:r>
      <w:r w:rsidR="0036794D" w:rsidRPr="0036794D">
        <w:rPr>
          <w:noProof/>
          <w:vertAlign w:val="superscript"/>
        </w:rPr>
        <w:t>340</w:t>
      </w:r>
      <w:r w:rsidR="00875F5D">
        <w:fldChar w:fldCharType="end"/>
      </w:r>
      <w:r w:rsidR="00C9523E">
        <w:t xml:space="preserve"> It seems likely that given the location of these d</w:t>
      </w:r>
      <w:r w:rsidR="00E71045">
        <w:t xml:space="preserve">efects is qualitatively not </w:t>
      </w:r>
      <w:r w:rsidR="00C9523E">
        <w:t xml:space="preserve">associated with features of traction bronchiectasis and honeycombing, that they represent </w:t>
      </w:r>
      <w:r w:rsidR="00DD2E11">
        <w:t>co-</w:t>
      </w:r>
      <w:r w:rsidR="00E71045">
        <w:t>existent</w:t>
      </w:r>
      <w:r w:rsidR="00C9523E">
        <w:t xml:space="preserve"> small airways disease</w:t>
      </w:r>
      <w:r w:rsidR="00F362FD">
        <w:t xml:space="preserve"> rather than being phenotypic of IPF</w:t>
      </w:r>
      <w:r w:rsidR="00C9523E">
        <w:t xml:space="preserve">. </w:t>
      </w:r>
      <w:r w:rsidR="00DD2E11">
        <w:t>However, given the lack of normative data in elderly patients, it is difficult to attribute this to pathological changes, rather than physiological changes related to ageing, as is explored further below.</w:t>
      </w:r>
    </w:p>
    <w:p w14:paraId="727F5FF0" w14:textId="77777777" w:rsidR="007D0423" w:rsidRDefault="00882C23" w:rsidP="00033B92">
      <w:pPr>
        <w:pStyle w:val="Heading3"/>
      </w:pPr>
      <w:r>
        <w:t>Quantitative</w:t>
      </w:r>
    </w:p>
    <w:p w14:paraId="068B261A" w14:textId="09284B54" w:rsidR="004322F4" w:rsidRDefault="004322F4" w:rsidP="00882C23">
      <w:r>
        <w:t>The lack of a</w:t>
      </w:r>
      <w:r w:rsidR="004E5537">
        <w:t xml:space="preserve"> %VV</w:t>
      </w:r>
      <w:r>
        <w:t xml:space="preserve"> correlation with spirometry metrics is likely due to the absence of clinically detectable small airways disease in our cohort, with only one participant exhibiting a FEV1/FVC standardised residual value outside of the normal range.</w:t>
      </w:r>
    </w:p>
    <w:p w14:paraId="7D230F42" w14:textId="6BD2BF81" w:rsidR="00722CAE" w:rsidRDefault="00C46CA8" w:rsidP="00882C23">
      <w:r>
        <w:t>Although a statistically significant</w:t>
      </w:r>
      <w:r w:rsidR="00A20C93">
        <w:t xml:space="preserve"> negative</w:t>
      </w:r>
      <w:r>
        <w:t xml:space="preserve"> correlation was seen between a measure of ventilation heterogeneity (</w:t>
      </w:r>
      <w:r w:rsidR="00262C69">
        <w:t>CV</w:t>
      </w:r>
      <w:r>
        <w:t>) and T</w:t>
      </w:r>
      <w:r w:rsidRPr="00C46CA8">
        <w:rPr>
          <w:vertAlign w:val="subscript"/>
        </w:rPr>
        <w:t>LCO</w:t>
      </w:r>
      <w:r>
        <w:t xml:space="preserve">, the reason for this is unclear. It </w:t>
      </w:r>
      <w:r w:rsidR="00722CAE">
        <w:t>may be</w:t>
      </w:r>
      <w:r w:rsidR="005916B8">
        <w:t xml:space="preserve"> a genuine </w:t>
      </w:r>
      <w:r w:rsidR="00722CAE">
        <w:t xml:space="preserve">association with a physiological metric of disease severity and </w:t>
      </w:r>
      <w:r w:rsidR="00FD7832">
        <w:t>reflect</w:t>
      </w:r>
      <w:r w:rsidR="00722CAE">
        <w:t xml:space="preserve"> ventilation heterogeneity in later stage disease. However, a more straightforward explanation may </w:t>
      </w:r>
      <w:r>
        <w:t>be that patients with a lower T</w:t>
      </w:r>
      <w:r w:rsidRPr="00C46CA8">
        <w:rPr>
          <w:vertAlign w:val="subscript"/>
        </w:rPr>
        <w:t>LCO</w:t>
      </w:r>
      <w:r>
        <w:t xml:space="preserve"> </w:t>
      </w:r>
      <w:r w:rsidR="00792FAA">
        <w:t>are less able to inhale the bag of hyperpolarised gas completely and hold their breath</w:t>
      </w:r>
      <w:r w:rsidR="00E543A4">
        <w:t>, leading to lower gas signal in the peripheral airways</w:t>
      </w:r>
      <w:r w:rsidR="00792FAA">
        <w:t>.</w:t>
      </w:r>
      <w:r w:rsidR="00722CAE">
        <w:t xml:space="preserve"> Indeed, an inability to hold one’s breath during the carbon monoxide gas transfer test is in itself a negative prognostic indicator</w:t>
      </w:r>
      <w:r w:rsidR="00E36E6D">
        <w:t xml:space="preserve"> on the GAP score</w:t>
      </w:r>
      <w:r w:rsidR="00722CAE">
        <w:t>.</w:t>
      </w:r>
      <w:r w:rsidR="00D0236F">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D0236F">
        <w:fldChar w:fldCharType="separate"/>
      </w:r>
      <w:r w:rsidR="008E7684" w:rsidRPr="008E7684">
        <w:rPr>
          <w:noProof/>
          <w:vertAlign w:val="superscript"/>
        </w:rPr>
        <w:t>132</w:t>
      </w:r>
      <w:r w:rsidR="00D0236F">
        <w:fldChar w:fldCharType="end"/>
      </w:r>
    </w:p>
    <w:p w14:paraId="1B9081BC" w14:textId="3EEA896A" w:rsidR="00C46CA8" w:rsidRDefault="00792FAA" w:rsidP="00882C23">
      <w:r>
        <w:lastRenderedPageBreak/>
        <w:t>Although this</w:t>
      </w:r>
      <w:r w:rsidR="00722CAE">
        <w:t xml:space="preserve"> explanation</w:t>
      </w:r>
      <w:r>
        <w:t xml:space="preserve"> is </w:t>
      </w:r>
      <w:r w:rsidR="00722CAE">
        <w:t xml:space="preserve">somewhat </w:t>
      </w:r>
      <w:r>
        <w:t xml:space="preserve">speculative, </w:t>
      </w:r>
      <w:r w:rsidR="00A20C93">
        <w:t xml:space="preserve">previous studies looking at lung inflation levels demonstrate significant changes </w:t>
      </w:r>
      <w:r w:rsidR="00540AE1">
        <w:t xml:space="preserve">of ventilation metrics </w:t>
      </w:r>
      <w:r w:rsidR="00A20C93">
        <w:t>with lung inflation state.</w:t>
      </w:r>
      <w:r w:rsidR="00ED1CE2">
        <w:fldChar w:fldCharType="begin">
          <w:fldData xml:space="preserve">PEVuZE5vdGU+PENpdGU+PEF1dGhvcj5IYWxhd2Vpc2g8L0F1dGhvcj48WWVhcj4yMDEzPC9ZZWFy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NTcyLTU4MDwvcGFnZXM+PHZv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</w:fldData>
        </w:fldChar>
      </w:r>
      <w:r w:rsidR="0036794D">
        <w:instrText xml:space="preserve"> ADDIN EN.CITE </w:instrText>
      </w:r>
      <w:r w:rsidR="0036794D">
        <w:fldChar w:fldCharType="begin">
          <w:fldData xml:space="preserve">PEVuZE5vdGU+PENpdGU+PEF1dGhvcj5IYWxhd2Vpc2g8L0F1dGhvcj48WWVhcj4yMDEzPC9ZZWFy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NTcyLTU4MDwvcGFnZXM+PHZv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</w:fldData>
        </w:fldChar>
      </w:r>
      <w:r w:rsidR="0036794D">
        <w:instrText xml:space="preserve"> ADDIN EN.CITE.DATA </w:instrText>
      </w:r>
      <w:r w:rsidR="0036794D">
        <w:fldChar w:fldCharType="end"/>
      </w:r>
      <w:r w:rsidR="00ED1CE2">
        <w:fldChar w:fldCharType="separate"/>
      </w:r>
      <w:r w:rsidR="0036794D" w:rsidRPr="0036794D">
        <w:rPr>
          <w:noProof/>
          <w:vertAlign w:val="superscript"/>
        </w:rPr>
        <w:t>391, 392</w:t>
      </w:r>
      <w:r w:rsidR="00ED1CE2">
        <w:fldChar w:fldCharType="end"/>
      </w:r>
      <w:r w:rsidR="00ED1CE2">
        <w:t xml:space="preserve"> Furthermore, the correlation between </w:t>
      </w:r>
      <w:r w:rsidR="00262C69">
        <w:t>CV</w:t>
      </w:r>
      <w:r w:rsidR="00ED1CE2">
        <w:t xml:space="preserve"> and T</w:t>
      </w:r>
      <w:r w:rsidR="00ED1CE2" w:rsidRPr="00ED1CE2">
        <w:rPr>
          <w:vertAlign w:val="subscript"/>
        </w:rPr>
        <w:t>LCO</w:t>
      </w:r>
      <w:r w:rsidR="00ED1CE2">
        <w:t xml:space="preserve"> was </w:t>
      </w:r>
      <w:r w:rsidR="00B06D8A">
        <w:t>no longer significant</w:t>
      </w:r>
      <w:r w:rsidR="00ED1CE2">
        <w:t xml:space="preserve"> at </w:t>
      </w:r>
      <w:r w:rsidR="007338FC">
        <w:t>6 or 12</w:t>
      </w:r>
      <w:r w:rsidR="007D0423">
        <w:t>-month</w:t>
      </w:r>
      <w:r w:rsidR="00722CAE">
        <w:t xml:space="preserve"> follow up, in spite of relatively static %VV and CV values.</w:t>
      </w:r>
    </w:p>
    <w:p w14:paraId="716AA5CE" w14:textId="2942591D" w:rsidR="0018153A" w:rsidRDefault="00C63240" w:rsidP="0018153A">
      <w:r>
        <w:t xml:space="preserve">Pike </w:t>
      </w:r>
      <w:r w:rsidR="002F1515" w:rsidRPr="002F1515">
        <w:rPr>
          <w:i/>
        </w:rPr>
        <w:t>et al.</w:t>
      </w:r>
      <w:r w:rsidR="002F1515">
        <w:rPr>
          <w:i/>
        </w:rPr>
        <w:t xml:space="preserve"> </w:t>
      </w:r>
      <w:r>
        <w:t xml:space="preserve">reported </w:t>
      </w:r>
      <w:r w:rsidR="00D9704C">
        <w:t xml:space="preserve">that 70% of </w:t>
      </w:r>
      <w:r w:rsidR="00B17C1F">
        <w:t xml:space="preserve">60 </w:t>
      </w:r>
      <w:r w:rsidR="00D9704C">
        <w:t>elderly smokers with normal spirometry exhibited a ventilation defect percentage (VDP)</w:t>
      </w:r>
      <w:r w:rsidR="00F72D14">
        <w:fldChar w:fldCharType="begin"/>
      </w:r>
      <w:r w:rsidR="0036794D">
        <w:instrText xml:space="preserve"> ADDIN EN.CITE &lt;EndNote&gt;&lt;Cite&gt;&lt;Author&gt;Pike&lt;/Author&gt;&lt;Year&gt;2015&lt;/Year&gt;&lt;RecNum&gt;1934&lt;/RecNum&gt;&lt;DisplayText&gt;&lt;style face="superscript"&gt;393&lt;/style&gt;&lt;/DisplayText&gt;&lt;record&gt;&lt;rec-number&gt;1934&lt;/rec-number&gt;&lt;foreign-keys&gt;&lt;key app="EN" db-id="52evaf50e9fe5cewd9b555d6wtw099s0pzrz" timestamp="1511534891" guid="c25af8da-5e0a-45e8-95b1-d14e2bd225c0"&gt;1934&lt;/key&gt;&lt;/foreign-keys&gt;&lt;ref-type name="Journal Article"&gt;17&lt;/ref-type&gt;&lt;contributors&gt;&lt;authors&gt;&lt;author&gt;Pike, Damien&lt;/author&gt;&lt;author&gt;Kirby, Miranda&lt;/author&gt;&lt;author&gt;Guo, Fumin&lt;/author&gt;&lt;author&gt;McCormack, David G.&lt;/author&gt;&lt;author&gt;Parraga, Grace&lt;/author&gt;&lt;/authors&gt;&lt;/contributors&gt;&lt;titles&gt;&lt;title&gt;Ventilation Heterogeneity in Ex-smokers without Airflow Limitation&lt;/title&gt;&lt;secondary-title&gt;Academic Radiology&lt;/secondary-title&gt;&lt;alt-title&gt;Acad Radiol.&lt;/alt-title&gt;&lt;/titles&gt;&lt;periodical&gt;&lt;full-title&gt;Acad Radiol&lt;/full-title&gt;&lt;abbr-1&gt;Academic radiology&lt;/abbr-1&gt;&lt;/periodical&gt;&lt;pages&gt;1068-1078&lt;/pages&gt;&lt;volume&gt;22&lt;/volume&gt;&lt;number&gt;8&lt;/number&gt;&lt;dates&gt;&lt;year&gt;2015&lt;/year&gt;&lt;/dates&gt;&lt;publisher&gt;Elsevier&lt;/publisher&gt;&lt;isbn&gt;1076-6332&lt;/isbn&gt;&lt;urls&gt;&lt;related-urls&gt;&lt;url&gt;http://dx.doi.org/10.1016/j.acra.2015.04.006&lt;/url&gt;&lt;/related-urls&gt;&lt;/urls&gt;&lt;electronic-resource-num&gt;10.1016/j.acra.2015.04.006&lt;/electronic-resource-num&gt;&lt;research-notes&gt;Normal VDP &amp;lt; 4.3%&lt;/research-notes&gt;&lt;access-date&gt;2017/11/03&lt;/access-date&gt;&lt;/record&gt;&lt;/Cite&gt;&lt;/EndNote&gt;</w:instrText>
      </w:r>
      <w:r w:rsidR="00F72D14">
        <w:fldChar w:fldCharType="separate"/>
      </w:r>
      <w:r w:rsidR="0036794D" w:rsidRPr="0036794D">
        <w:rPr>
          <w:noProof/>
          <w:vertAlign w:val="superscript"/>
        </w:rPr>
        <w:t>393</w:t>
      </w:r>
      <w:r w:rsidR="00F72D14">
        <w:fldChar w:fldCharType="end"/>
      </w:r>
      <w:r w:rsidR="00D9704C">
        <w:t xml:space="preserve"> </w:t>
      </w:r>
      <w:r w:rsidR="00477A19">
        <w:t>(where VDP = 100% - &amp;VV)</w:t>
      </w:r>
      <w:r w:rsidR="00D9704C">
        <w:t xml:space="preserve"> outside of their previously defined reference range</w:t>
      </w:r>
      <w:r w:rsidR="00F72D14">
        <w:t>.</w:t>
      </w:r>
      <w:r w:rsidR="0018153A">
        <w:fldChar w:fldCharType="begin">
          <w:fldData xml:space="preserve">PEVuZE5vdGU+PENpdGU+PEF1dGhvcj5TaGVpa2g8L0F1dGhvcj48WWVhcj4yMDE0PC9ZZWFyPjxS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</w:fldData>
        </w:fldChar>
      </w:r>
      <w:r w:rsidR="0036794D">
        <w:instrText xml:space="preserve"> ADDIN EN.CITE </w:instrText>
      </w:r>
      <w:r w:rsidR="0036794D">
        <w:fldChar w:fldCharType="begin">
          <w:fldData xml:space="preserve">PEVuZE5vdGU+PENpdGU+PEF1dGhvcj5TaGVpa2g8L0F1dGhvcj48WWVhcj4yMDE0PC9ZZWFyPjxS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</w:fldData>
        </w:fldChar>
      </w:r>
      <w:r w:rsidR="0036794D">
        <w:instrText xml:space="preserve"> ADDIN EN.CITE.DATA </w:instrText>
      </w:r>
      <w:r w:rsidR="0036794D">
        <w:fldChar w:fldCharType="end"/>
      </w:r>
      <w:r w:rsidR="0018153A">
        <w:fldChar w:fldCharType="separate"/>
      </w:r>
      <w:r w:rsidR="0036794D" w:rsidRPr="0036794D">
        <w:rPr>
          <w:noProof/>
          <w:vertAlign w:val="superscript"/>
        </w:rPr>
        <w:t>394</w:t>
      </w:r>
      <w:r w:rsidR="0018153A">
        <w:fldChar w:fldCharType="end"/>
      </w:r>
      <w:r w:rsidR="00F72D14">
        <w:t xml:space="preserve"> </w:t>
      </w:r>
      <w:r w:rsidR="004D7723">
        <w:t>This is congruous with ventilation changes seen in healthy smokers in our own centre.</w:t>
      </w:r>
      <w:r w:rsidR="004D7723">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 </w:instrText>
      </w:r>
      <w:r w:rsidR="00BE0F3E">
        <w:fldChar w:fldCharType="begin">
          <w:fldData xml:space="preserve">PEVuZE5vdGU+PENpdGU+PEF1dGhvcj5Xb29kaG91c2U8L0F1dGhvcj48WWVhcj4yMDA1PC9ZZWFy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</w:fldData>
        </w:fldChar>
      </w:r>
      <w:r w:rsidR="00BE0F3E">
        <w:instrText xml:space="preserve"> ADDIN EN.CITE.DATA </w:instrText>
      </w:r>
      <w:r w:rsidR="00BE0F3E">
        <w:fldChar w:fldCharType="end"/>
      </w:r>
      <w:r w:rsidR="004D7723">
        <w:fldChar w:fldCharType="separate"/>
      </w:r>
      <w:r w:rsidR="00132294" w:rsidRPr="00132294">
        <w:rPr>
          <w:noProof/>
          <w:vertAlign w:val="superscript"/>
        </w:rPr>
        <w:t>278</w:t>
      </w:r>
      <w:r w:rsidR="004D7723">
        <w:fldChar w:fldCharType="end"/>
      </w:r>
      <w:r w:rsidR="004D7723">
        <w:t xml:space="preserve"> </w:t>
      </w:r>
      <w:r w:rsidR="00CF5B54">
        <w:t>The</w:t>
      </w:r>
      <w:r w:rsidR="00D9704C">
        <w:t xml:space="preserve"> average VDP </w:t>
      </w:r>
      <w:r w:rsidR="00CF5B54">
        <w:t>was</w:t>
      </w:r>
      <w:r w:rsidR="00D9704C">
        <w:t xml:space="preserve"> 6% across the cohort, corresponding to a %VV of 94%</w:t>
      </w:r>
      <w:r w:rsidR="0018153A">
        <w:t>,</w:t>
      </w:r>
      <w:r w:rsidR="00F72D14">
        <w:fldChar w:fldCharType="begin"/>
      </w:r>
      <w:r w:rsidR="0036794D">
        <w:instrText xml:space="preserve"> ADDIN EN.CITE &lt;EndNote&gt;&lt;Cite&gt;&lt;Author&gt;Pike&lt;/Author&gt;&lt;Year&gt;2015&lt;/Year&gt;&lt;RecNum&gt;1934&lt;/RecNum&gt;&lt;DisplayText&gt;&lt;style face="superscript"&gt;393&lt;/style&gt;&lt;/DisplayText&gt;&lt;record&gt;&lt;rec-number&gt;1934&lt;/rec-number&gt;&lt;foreign-keys&gt;&lt;key app="EN" db-id="52evaf50e9fe5cewd9b555d6wtw099s0pzrz" timestamp="1511534891" guid="c25af8da-5e0a-45e8-95b1-d14e2bd225c0"&gt;1934&lt;/key&gt;&lt;/foreign-keys&gt;&lt;ref-type name="Journal Article"&gt;17&lt;/ref-type&gt;&lt;contributors&gt;&lt;authors&gt;&lt;author&gt;Pike, Damien&lt;/author&gt;&lt;author&gt;Kirby, Miranda&lt;/author&gt;&lt;author&gt;Guo, Fumin&lt;/author&gt;&lt;author&gt;McCormack, David G.&lt;/author&gt;&lt;author&gt;Parraga, Grace&lt;/author&gt;&lt;/authors&gt;&lt;/contributors&gt;&lt;titles&gt;&lt;title&gt;Ventilation Heterogeneity in Ex-smokers without Airflow Limitation&lt;/title&gt;&lt;secondary-title&gt;Academic Radiology&lt;/secondary-title&gt;&lt;alt-title&gt;Acad Radiol.&lt;/alt-title&gt;&lt;/titles&gt;&lt;periodical&gt;&lt;full-title&gt;Acad Radiol&lt;/full-title&gt;&lt;abbr-1&gt;Academic radiology&lt;/abbr-1&gt;&lt;/periodical&gt;&lt;pages&gt;1068-1078&lt;/pages&gt;&lt;volume&gt;22&lt;/volume&gt;&lt;number&gt;8&lt;/number&gt;&lt;dates&gt;&lt;year&gt;2015&lt;/year&gt;&lt;/dates&gt;&lt;publisher&gt;Elsevier&lt;/publisher&gt;&lt;isbn&gt;1076-6332&lt;/isbn&gt;&lt;urls&gt;&lt;related-urls&gt;&lt;url&gt;http://dx.doi.org/10.1016/j.acra.2015.04.006&lt;/url&gt;&lt;/related-urls&gt;&lt;/urls&gt;&lt;electronic-resource-num&gt;10.1016/j.acra.2015.04.006&lt;/electronic-resource-num&gt;&lt;research-notes&gt;Normal VDP &amp;lt; 4.3%&lt;/research-notes&gt;&lt;access-date&gt;2017/11/03&lt;/access-date&gt;&lt;/record&gt;&lt;/Cite&gt;&lt;/EndNote&gt;</w:instrText>
      </w:r>
      <w:r w:rsidR="00F72D14">
        <w:fldChar w:fldCharType="separate"/>
      </w:r>
      <w:r w:rsidR="0036794D" w:rsidRPr="0036794D">
        <w:rPr>
          <w:noProof/>
          <w:vertAlign w:val="superscript"/>
        </w:rPr>
        <w:t>393</w:t>
      </w:r>
      <w:r w:rsidR="00F72D14">
        <w:fldChar w:fldCharType="end"/>
      </w:r>
      <w:r>
        <w:t xml:space="preserve"> </w:t>
      </w:r>
      <w:r w:rsidR="0018153A">
        <w:t xml:space="preserve">slightly higher than our average (92.4%). </w:t>
      </w:r>
      <w:r w:rsidR="00BA2064">
        <w:t xml:space="preserve">Indeed, 72% of </w:t>
      </w:r>
      <w:r w:rsidR="00333A9E">
        <w:t>the</w:t>
      </w:r>
      <w:r w:rsidR="00BA2064">
        <w:t xml:space="preserve"> population </w:t>
      </w:r>
      <w:r w:rsidR="00333A9E">
        <w:t xml:space="preserve">in this study </w:t>
      </w:r>
      <w:r w:rsidR="00BA2064">
        <w:t>are ex-smokers and it would not be surprising if a degree of subclinical small airways disease were apparent.</w:t>
      </w:r>
      <w:r w:rsidR="00F72D14">
        <w:t xml:space="preserve"> </w:t>
      </w:r>
      <w:r>
        <w:t>We see a trend towards lower %VV and higher CV in our smokers, although this does not reach statistical significance.</w:t>
      </w:r>
      <w:r w:rsidR="00477AEF">
        <w:t xml:space="preserve"> Against this is a lack of correlation with LLA on quantitative CT, however, extent of emphysema does not necessarily </w:t>
      </w:r>
      <w:r w:rsidR="00E36E6D">
        <w:t>correlate with</w:t>
      </w:r>
      <w:r w:rsidR="00477AEF">
        <w:t xml:space="preserve"> extent of small airways disease.</w:t>
      </w:r>
    </w:p>
    <w:p w14:paraId="1A19CE1B" w14:textId="4BBC5A0E" w:rsidR="00E12ED5" w:rsidRDefault="0066416C" w:rsidP="00882C23">
      <w:r>
        <w:t xml:space="preserve">Perhaps more surprising is the negative correlation between CV and </w:t>
      </w:r>
      <w:r w:rsidR="0018153A">
        <w:t>ISWT</w:t>
      </w:r>
      <w:r>
        <w:t xml:space="preserve">d. This infers that patients with a higher degree of ventilation heterogeneity are less able to physically exert themselves. </w:t>
      </w:r>
      <w:r w:rsidR="0018153A">
        <w:t xml:space="preserve"> </w:t>
      </w:r>
      <w:r w:rsidR="00E12ED5">
        <w:t xml:space="preserve">At face value, changes in ventilation distribution may </w:t>
      </w:r>
      <w:r w:rsidR="00CF5B54">
        <w:t>contribute to</w:t>
      </w:r>
      <w:r w:rsidR="00E12ED5">
        <w:t xml:space="preserve"> the respiratory limitation seen in this cohort of participants with IPF.</w:t>
      </w:r>
    </w:p>
    <w:p w14:paraId="380C0375" w14:textId="6E04A616" w:rsidR="00457D93" w:rsidRPr="00ED1CE2" w:rsidRDefault="00E12ED5" w:rsidP="00882C23">
      <w:r>
        <w:t>However, there is a relatively small range of CV in our cohort, as previously described. In addition,</w:t>
      </w:r>
      <w:r w:rsidR="004D7723">
        <w:t xml:space="preserve"> the</w:t>
      </w:r>
      <w:r>
        <w:t xml:space="preserve"> participant</w:t>
      </w:r>
      <w:r w:rsidR="004D7723">
        <w:t>’s</w:t>
      </w:r>
      <w:r>
        <w:t xml:space="preserve"> ag</w:t>
      </w:r>
      <w:r w:rsidR="0018153A">
        <w:t>e</w:t>
      </w:r>
      <w:r w:rsidR="004D7723">
        <w:t xml:space="preserve"> is closely related to walk distance (r = 0.51; p = 0.023)</w:t>
      </w:r>
      <w:r w:rsidR="0018153A">
        <w:t>.</w:t>
      </w:r>
      <w:r w:rsidR="004D7723">
        <w:t xml:space="preserve"> %VV decreases with participant age and CV increases with age, with p-values </w:t>
      </w:r>
      <w:r w:rsidR="000A0973">
        <w:t>just</w:t>
      </w:r>
      <w:r w:rsidR="004D7723">
        <w:t xml:space="preserve"> &gt; 0.05. It may be in a population with a wider age rage, this trend would reach statistical significance. Therefore, </w:t>
      </w:r>
      <w:r w:rsidR="00CB7688">
        <w:t>the %VV and CV trends we see may be in some part</w:t>
      </w:r>
      <w:r w:rsidR="004D7723">
        <w:t xml:space="preserve"> </w:t>
      </w:r>
      <w:r w:rsidR="00CB7688">
        <w:t>explained by</w:t>
      </w:r>
      <w:r w:rsidR="004D7723">
        <w:t xml:space="preserve"> a combination of age and smoking status, conferring subclinical small airways disease.</w:t>
      </w:r>
      <w:r w:rsidR="003C3B5A">
        <w:t xml:space="preserve"> Furthermore, there is no correlation </w:t>
      </w:r>
      <w:r w:rsidR="00DA48A3">
        <w:t xml:space="preserve">between %VV or CV </w:t>
      </w:r>
      <w:r w:rsidR="003C3B5A">
        <w:t xml:space="preserve">with the IPF composite physiologic index, </w:t>
      </w:r>
      <w:r w:rsidR="00700C86">
        <w:t>a tool</w:t>
      </w:r>
      <w:r w:rsidR="003C3B5A">
        <w:t xml:space="preserve"> designed to account for co-existent emphysema</w:t>
      </w:r>
      <w:ins w:id="4793" w:author="Windows User" w:date="2018-10-31T09:58:00Z">
        <w:r w:rsidR="00945275">
          <w:t>,</w:t>
        </w:r>
      </w:ins>
      <w:r w:rsidR="003C3B5A">
        <w:t xml:space="preserve"> and may be more reflective of the influence of fibrotic change on lung </w:t>
      </w:r>
      <w:r w:rsidR="00477AEF">
        <w:t>function</w:t>
      </w:r>
      <w:r w:rsidR="003C3B5A">
        <w:t xml:space="preserve">. </w:t>
      </w:r>
      <w:r w:rsidR="006E2FEE">
        <w:t xml:space="preserve"> In addition to this, and as was mentioned in chapter 3, ISWT did not decrease as expected in the population.</w:t>
      </w:r>
    </w:p>
    <w:p w14:paraId="0E87DE51" w14:textId="3D3B2F3C" w:rsidR="00552667" w:rsidRDefault="00136313" w:rsidP="0000730A">
      <w:r>
        <w:t xml:space="preserve">In spite of these caveats, </w:t>
      </w:r>
      <w:r w:rsidR="00035091">
        <w:t xml:space="preserve">He </w:t>
      </w:r>
      <w:r w:rsidR="002F1515" w:rsidRPr="002F1515">
        <w:rPr>
          <w:i/>
        </w:rPr>
        <w:t>et al.</w:t>
      </w:r>
      <w:r w:rsidR="002F1515">
        <w:rPr>
          <w:i/>
        </w:rPr>
        <w:t xml:space="preserve"> </w:t>
      </w:r>
      <w:r w:rsidR="00035091">
        <w:t>report that</w:t>
      </w:r>
      <w:r>
        <w:t xml:space="preserve"> changes in </w:t>
      </w:r>
      <w:r w:rsidR="004366B1">
        <w:t>signal</w:t>
      </w:r>
      <w:r w:rsidR="00321E7E">
        <w:t xml:space="preserve"> distribution</w:t>
      </w:r>
      <w:r>
        <w:t xml:space="preserve"> </w:t>
      </w:r>
      <w:r w:rsidR="00097915">
        <w:t>are detectable</w:t>
      </w:r>
      <w:r w:rsidR="00321E7E">
        <w:t xml:space="preserve"> in later stage</w:t>
      </w:r>
      <w:r w:rsidR="00784FCC">
        <w:t xml:space="preserve"> IPF</w:t>
      </w:r>
      <w:r w:rsidR="00321E7E">
        <w:t xml:space="preserve"> disease</w:t>
      </w:r>
      <w:r w:rsidR="00F03F45">
        <w:t>.</w:t>
      </w:r>
      <w:r w:rsidR="00035091">
        <w:fldChar w:fldCharType="begin"/>
      </w:r>
      <w:r w:rsidR="0036794D">
        <w:instrText xml:space="preserve"> ADDIN EN.CITE &lt;EndNote&gt;&lt;Cite&gt;&lt;Author&gt;Robertson&lt;/Author&gt;&lt;Year&gt;2016&lt;/Year&gt;&lt;RecNum&gt;1922&lt;/RecNum&gt;&lt;DisplayText&gt;&lt;style face="superscript"&gt;395&lt;/style&gt;&lt;/DisplayText&gt;&lt;record&gt;&lt;rec-number&gt;1922&lt;/rec-number&gt;&lt;foreign-keys&gt;&lt;key app="EN" db-id="52evaf50e9fe5cewd9b555d6wtw099s0pzrz" timestamp="1511534888" guid="f49f7ae5-7fc1-4456-b0e1-6fc359802dd7"&gt;1922&lt;/key&gt;&lt;/foreign-keys&gt;&lt;ref-type name="Conference Proceedings"&gt;10&lt;/ref-type&gt;&lt;contributors&gt;&lt;authors&gt;&lt;author&gt;Scott H. Robertson&lt;/author&gt;&lt;author&gt;Jennifer M. Wang&lt;/author&gt;&lt;author&gt;Craig R. Rackley&lt;/author&gt;&lt;author&gt;Holman P. McAdams&lt;/author&gt;&lt;author&gt;Bastiaan Driehuys&lt;/author&gt;&lt;/authors&gt;&lt;/contributors&gt;&lt;titles&gt;&lt;title&gt;Differentiating Early Stage and Later Stage IPF Using Hyperpolarized 129Xe Ventilation MRI&lt;/title&gt;&lt;secondary-title&gt;American Thoracic Society International Conference&lt;/secondary-title&gt;&lt;/titles&gt;&lt;pages&gt;A6215-A6215&lt;/pages&gt;&lt;dates&gt;&lt;year&gt;2016&lt;/year&gt;&lt;/dates&gt;&lt;pub-location&gt;San Francisco&lt;/pub-location&gt;&lt;urls&gt;&lt;related-urls&gt;&lt;url&gt;http://www.atsjournals.org/doi/abs/10.1164/ajrccm-conference.2016.193.1_MeetingAbstracts.A6215&lt;/url&gt;&lt;/related-urls&gt;&lt;/urls&gt;&lt;electronic-resource-num&gt;10.1164/ajrccm-conference.2016.193.1_MeetingAbstracts.A6215&lt;/electronic-resource-num&gt;&lt;/record&gt;&lt;/Cite&gt;&lt;/EndNote&gt;</w:instrText>
      </w:r>
      <w:r w:rsidR="00035091">
        <w:fldChar w:fldCharType="separate"/>
      </w:r>
      <w:r w:rsidR="0036794D" w:rsidRPr="0036794D">
        <w:rPr>
          <w:noProof/>
          <w:vertAlign w:val="superscript"/>
        </w:rPr>
        <w:t>395</w:t>
      </w:r>
      <w:r w:rsidR="00035091">
        <w:fldChar w:fldCharType="end"/>
      </w:r>
      <w:r w:rsidR="00F03F45">
        <w:t xml:space="preserve"> </w:t>
      </w:r>
      <w:r w:rsidR="00035091">
        <w:t xml:space="preserve">They </w:t>
      </w:r>
      <w:r w:rsidR="002D5086">
        <w:t xml:space="preserve">used a binning  process to define high and low signal intensity </w:t>
      </w:r>
      <w:r w:rsidR="00A801A7">
        <w:t>regions</w:t>
      </w:r>
      <w:r w:rsidR="002D5086">
        <w:t xml:space="preserve"> from hyperpolarised xenon ventilation MRI in 10 participants with IPF.</w:t>
      </w:r>
      <w:r w:rsidR="00F03F45">
        <w:fldChar w:fldCharType="begin"/>
      </w:r>
      <w:r w:rsidR="0036794D">
        <w:instrText xml:space="preserve"> ADDIN EN.CITE &lt;EndNote&gt;&lt;Cite&gt;&lt;Author&gt;Robertson&lt;/Author&gt;&lt;Year&gt;2016&lt;/Year&gt;&lt;RecNum&gt;1922&lt;/RecNum&gt;&lt;DisplayText&gt;&lt;style face="superscript"&gt;395&lt;/style&gt;&lt;/DisplayText&gt;&lt;record&gt;&lt;rec-number&gt;1922&lt;/rec-number&gt;&lt;foreign-keys&gt;&lt;key app="EN" db-id="52evaf50e9fe5cewd9b555d6wtw099s0pzrz" timestamp="1511534888" guid="f49f7ae5-7fc1-4456-b0e1-6fc359802dd7"&gt;1922&lt;/key&gt;&lt;/foreign-keys&gt;&lt;ref-type name="Conference Proceedings"&gt;10&lt;/ref-type&gt;&lt;contributors&gt;&lt;authors&gt;&lt;author&gt;Scott H. Robertson&lt;/author&gt;&lt;author&gt;Jennifer M. Wang&lt;/author&gt;&lt;author&gt;Craig R. Rackley&lt;/author&gt;&lt;author&gt;Holman P. McAdams&lt;/author&gt;&lt;author&gt;Bastiaan Driehuys&lt;/author&gt;&lt;/authors&gt;&lt;/contributors&gt;&lt;titles&gt;&lt;title&gt;Differentiating Early Stage and Later Stage IPF Using Hyperpolarized 129Xe Ventilation MRI&lt;/title&gt;&lt;secondary-title&gt;American Thoracic Society International Conference&lt;/secondary-title&gt;&lt;/titles&gt;&lt;pages&gt;A6215-A6215&lt;/pages&gt;&lt;dates&gt;&lt;year&gt;2016&lt;/year&gt;&lt;/dates&gt;&lt;pub-location&gt;San Francisco&lt;/pub-location&gt;&lt;urls&gt;&lt;related-urls&gt;&lt;url&gt;http://www.atsjournals.org/doi/abs/10.1164/ajrccm-conference.2016.193.1_MeetingAbstracts.A6215&lt;/url&gt;&lt;/related-urls&gt;&lt;/urls&gt;&lt;electronic-resource-num&gt;10.1164/ajrccm-conference.2016.193.1_MeetingAbstracts.A6215&lt;/electronic-resource-num&gt;&lt;/record&gt;&lt;/Cite&gt;&lt;/EndNote&gt;</w:instrText>
      </w:r>
      <w:r w:rsidR="00F03F45">
        <w:fldChar w:fldCharType="separate"/>
      </w:r>
      <w:r w:rsidR="0036794D" w:rsidRPr="0036794D">
        <w:rPr>
          <w:noProof/>
          <w:vertAlign w:val="superscript"/>
        </w:rPr>
        <w:t>395</w:t>
      </w:r>
      <w:r w:rsidR="00F03F45">
        <w:fldChar w:fldCharType="end"/>
      </w:r>
      <w:r w:rsidR="00A801A7">
        <w:t xml:space="preserve"> High intensity regions were reduced in later stage IPF as defined by the GAP index.</w:t>
      </w:r>
      <w:r w:rsidR="00A801A7">
        <w:fldChar w:fldCharType="begin"/>
      </w:r>
      <w:r w:rsidR="0036794D">
        <w:instrText xml:space="preserve"> ADDIN EN.CITE &lt;EndNote&gt;&lt;Cite&gt;&lt;Author&gt;Robertson&lt;/Author&gt;&lt;Year&gt;2016&lt;/Year&gt;&lt;RecNum&gt;1922&lt;/RecNum&gt;&lt;DisplayText&gt;&lt;style face="superscript"&gt;395&lt;/style&gt;&lt;/DisplayText&gt;&lt;record&gt;&lt;rec-number&gt;1922&lt;/rec-number&gt;&lt;foreign-keys&gt;&lt;key app="EN" db-id="52evaf50e9fe5cewd9b555d6wtw099s0pzrz" timestamp="1511534888" guid="f49f7ae5-7fc1-4456-b0e1-6fc359802dd7"&gt;1922&lt;/key&gt;&lt;/foreign-keys&gt;&lt;ref-type name="Conference Proceedings"&gt;10&lt;/ref-type&gt;&lt;contributors&gt;&lt;authors&gt;&lt;author&gt;Scott H. Robertson&lt;/author&gt;&lt;author&gt;Jennifer M. Wang&lt;/author&gt;&lt;author&gt;Craig R. Rackley&lt;/author&gt;&lt;author&gt;Holman P. McAdams&lt;/author&gt;&lt;author&gt;Bastiaan Driehuys&lt;/author&gt;&lt;/authors&gt;&lt;/contributors&gt;&lt;titles&gt;&lt;title&gt;Differentiating Early Stage and Later Stage IPF Using Hyperpolarized 129Xe Ventilation MRI&lt;/title&gt;&lt;secondary-title&gt;American Thoracic Society International Conference&lt;/secondary-title&gt;&lt;/titles&gt;&lt;pages&gt;A6215-A6215&lt;/pages&gt;&lt;dates&gt;&lt;year&gt;2016&lt;/year&gt;&lt;/dates&gt;&lt;pub-location&gt;San Francisco&lt;/pub-location&gt;&lt;urls&gt;&lt;related-urls&gt;&lt;url&gt;http://www.atsjournals.org/doi/abs/10.1164/ajrccm-conference.2016.193.1_MeetingAbstracts.A6215&lt;/url&gt;&lt;/related-urls&gt;&lt;/urls&gt;&lt;electronic-resource-num&gt;10.1164/ajrccm-conference.2016.193.1_MeetingAbstracts.A6215&lt;/electronic-resource-num&gt;&lt;/record&gt;&lt;/Cite&gt;&lt;/EndNote&gt;</w:instrText>
      </w:r>
      <w:r w:rsidR="00A801A7">
        <w:fldChar w:fldCharType="separate"/>
      </w:r>
      <w:r w:rsidR="0036794D" w:rsidRPr="0036794D">
        <w:rPr>
          <w:noProof/>
          <w:vertAlign w:val="superscript"/>
        </w:rPr>
        <w:t>395</w:t>
      </w:r>
      <w:r w:rsidR="00A801A7">
        <w:fldChar w:fldCharType="end"/>
      </w:r>
      <w:r w:rsidR="00784FCC">
        <w:t xml:space="preserve"> Similar</w:t>
      </w:r>
      <w:r w:rsidR="00A801A7">
        <w:t xml:space="preserve"> to the qualitative finding of increased signal in the trachea and main bronchi, this likely represents </w:t>
      </w:r>
      <w:r w:rsidR="00A801A7">
        <w:lastRenderedPageBreak/>
        <w:t>a reduction in lung compliance and reduction in alveolar filling</w:t>
      </w:r>
      <w:r w:rsidR="00521BFB">
        <w:t xml:space="preserve">. The use of xenon over helium may accentuate this difference, given xenon is a </w:t>
      </w:r>
      <w:r w:rsidR="004A11F6">
        <w:t xml:space="preserve">heavier and thus </w:t>
      </w:r>
      <w:r w:rsidR="00784FCC">
        <w:t>less diffusive gas, although this remains to be proven.</w:t>
      </w:r>
    </w:p>
    <w:p w14:paraId="05015BAB" w14:textId="4803BC23" w:rsidR="0000730A" w:rsidRDefault="0023549E" w:rsidP="0000730A">
      <w:r>
        <w:t xml:space="preserve">Proceedings from the European Respiratory Society Congress 2017 </w:t>
      </w:r>
      <w:r w:rsidR="001B4576">
        <w:t xml:space="preserve">are supportive of </w:t>
      </w:r>
      <w:r w:rsidR="00552667">
        <w:t>increases in ventilation</w:t>
      </w:r>
      <w:r>
        <w:t xml:space="preserve"> </w:t>
      </w:r>
      <w:r w:rsidR="00552667">
        <w:t>heterogeneity in IPF, demonstrated by increasing nitrogen gas lung clearance index vs. healthy control subjects and also increasing with increasing GAP score.</w:t>
      </w:r>
      <w:r w:rsidR="00552667">
        <w:fldChar w:fldCharType="begin"/>
      </w:r>
      <w:r w:rsidR="0036794D">
        <w:instrText xml:space="preserve"> ADDIN EN.CITE &lt;EndNote&gt;&lt;Cite&gt;&lt;Author&gt;Nyilas&lt;/Author&gt;&lt;Year&gt;2017&lt;/Year&gt;&lt;RecNum&gt;2064&lt;/RecNum&gt;&lt;DisplayText&gt;&lt;style face="superscript"&gt;396&lt;/style&gt;&lt;/DisplayText&gt;&lt;record&gt;&lt;rec-number&gt;2064&lt;/rec-number&gt;&lt;foreign-keys&gt;&lt;key app="EN" db-id="52evaf50e9fe5cewd9b555d6wtw099s0pzrz" timestamp="1521638734" guid="2cd8243e-b0c8-4091-a816-010137ae3c0a"&gt;2064&lt;/key&gt;&lt;/foreign-keys&gt;&lt;ref-type name="Conference Proceedings"&gt;10&lt;/ref-type&gt;&lt;contributors&gt;&lt;authors&gt;&lt;author&gt;Sylvia Nyilas&lt;/author&gt;&lt;author&gt;Theresa Schreder&lt;/author&gt;&lt;author&gt;Thomas Kurt Geiser&lt;/author&gt;&lt;author&gt;Phillip Latzin&lt;/author&gt;&lt;author&gt;Manuela Funke-Chambour&lt;/author&gt;&lt;/authors&gt;&lt;/contributors&gt;&lt;titles&gt;&lt;title&gt;Nitrogen multiple breath washout indices as potentially prognostic markers in IPF&lt;/title&gt;&lt;secondary-title&gt;Proc. from European Respiratory Society Congress&lt;/secondary-title&gt;&lt;/titles&gt;&lt;volume&gt;PA2218&lt;/volume&gt;&lt;dates&gt;&lt;year&gt;2017&lt;/year&gt;&lt;/dates&gt;&lt;pub-location&gt;Milan&lt;/pub-location&gt;&lt;urls&gt;&lt;/urls&gt;&lt;/record&gt;&lt;/Cite&gt;&lt;/EndNote&gt;</w:instrText>
      </w:r>
      <w:r w:rsidR="00552667">
        <w:fldChar w:fldCharType="separate"/>
      </w:r>
      <w:r w:rsidR="0036794D" w:rsidRPr="0036794D">
        <w:rPr>
          <w:noProof/>
          <w:vertAlign w:val="superscript"/>
        </w:rPr>
        <w:t>396</w:t>
      </w:r>
      <w:r w:rsidR="00552667">
        <w:fldChar w:fldCharType="end"/>
      </w:r>
      <w:r w:rsidR="008E245D">
        <w:t xml:space="preserve"> A trend towards higher CV is seen in our data, but did not reach statistical significance and contains small numbers in each GAP score group.</w:t>
      </w:r>
    </w:p>
    <w:p w14:paraId="5AF9AD1F" w14:textId="7446ADC1" w:rsidR="004357FF" w:rsidRDefault="005A2DC7" w:rsidP="00882C23">
      <w:r>
        <w:t>In our experience with xenon,</w:t>
      </w:r>
      <w:r w:rsidR="00521BFB">
        <w:t xml:space="preserve"> there appears to be relative underestimate of %VV</w:t>
      </w:r>
      <w:r w:rsidR="00A33966">
        <w:t xml:space="preserve"> with xenon</w:t>
      </w:r>
      <w:r w:rsidR="00521BFB">
        <w:t xml:space="preserve"> vs. helium, particularly where %VV is lower</w:t>
      </w:r>
      <w:r w:rsidR="000C0FDD">
        <w:t xml:space="preserve"> at baseline</w:t>
      </w:r>
      <w:r w:rsidR="00521BFB">
        <w:t xml:space="preserve">. The most striking </w:t>
      </w:r>
      <w:r w:rsidR="00A26989">
        <w:t>difference between xenon and helium</w:t>
      </w:r>
      <w:r w:rsidR="00521BFB">
        <w:t xml:space="preserve"> is </w:t>
      </w:r>
      <w:r w:rsidR="00A04B25">
        <w:t xml:space="preserve">a substantial increase in CV in xenon acquired </w:t>
      </w:r>
      <w:r w:rsidR="00805F5A">
        <w:t>images</w:t>
      </w:r>
      <w:r w:rsidR="00A04B25">
        <w:t>.</w:t>
      </w:r>
      <w:r>
        <w:t xml:space="preserve"> </w:t>
      </w:r>
      <w:r w:rsidR="00DA389D">
        <w:t xml:space="preserve">As previously mentioned, xenon may accentuate ventilation heterogeneity </w:t>
      </w:r>
      <w:r w:rsidR="00477A19">
        <w:t xml:space="preserve">and partial airways obstruction </w:t>
      </w:r>
      <w:r w:rsidR="00DA389D">
        <w:t>due to its lower diffusivity</w:t>
      </w:r>
      <w:r w:rsidR="0019559C">
        <w:t>. Indeed, this observation is in keeping with a previous study on helium and xenon ventilation imaging in</w:t>
      </w:r>
      <w:r w:rsidR="004211BE">
        <w:t xml:space="preserve"> </w:t>
      </w:r>
      <w:r w:rsidR="0004445F">
        <w:t>chronic obstructive pulmonary disease (</w:t>
      </w:r>
      <w:r w:rsidR="004211BE">
        <w:t>COPD</w:t>
      </w:r>
      <w:r w:rsidR="0004445F">
        <w:t>)</w:t>
      </w:r>
      <w:r w:rsidR="004211BE">
        <w:t>.</w:t>
      </w:r>
      <w:r w:rsidR="004211BE">
        <w:fldChar w:fldCharType="begin">
          <w:fldData xml:space="preserve">PEVuZE5vdGU+PENpdGU+PEF1dGhvcj5LaXJieTwvQXV0aG9yPjxZZWFyPjIwMTM8L1llYXI+PFJl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</w:fldData>
        </w:fldChar>
      </w:r>
      <w:r w:rsidR="0036794D">
        <w:instrText xml:space="preserve"> ADDIN EN.CITE </w:instrText>
      </w:r>
      <w:r w:rsidR="0036794D">
        <w:fldChar w:fldCharType="begin">
          <w:fldData xml:space="preserve">PEVuZE5vdGU+PENpdGU+PEF1dGhvcj5LaXJieTwvQXV0aG9yPjxZZWFyPjIwMTM8L1llYXI+PFJl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</w:fldData>
        </w:fldChar>
      </w:r>
      <w:r w:rsidR="0036794D">
        <w:instrText xml:space="preserve"> ADDIN EN.CITE.DATA </w:instrText>
      </w:r>
      <w:r w:rsidR="0036794D">
        <w:fldChar w:fldCharType="end"/>
      </w:r>
      <w:r w:rsidR="004211BE">
        <w:fldChar w:fldCharType="separate"/>
      </w:r>
      <w:r w:rsidR="0036794D" w:rsidRPr="0036794D">
        <w:rPr>
          <w:noProof/>
          <w:vertAlign w:val="superscript"/>
        </w:rPr>
        <w:t>397</w:t>
      </w:r>
      <w:r w:rsidR="004211BE">
        <w:fldChar w:fldCharType="end"/>
      </w:r>
      <w:r w:rsidR="008E245D">
        <w:t xml:space="preserve"> If xenon accentuates differences in ventilation heterogeneity over helium, it may be that a difference </w:t>
      </w:r>
      <w:r w:rsidR="00A26989">
        <w:t xml:space="preserve">across the disease severity spectrum </w:t>
      </w:r>
      <w:r w:rsidR="008E245D">
        <w:t>would be seen in a</w:t>
      </w:r>
      <w:r w:rsidR="00784FCC">
        <w:t xml:space="preserve"> smaller number of participants, or it may be that subtle changes are less apparent.</w:t>
      </w:r>
    </w:p>
    <w:p w14:paraId="2033E28C" w14:textId="77777777" w:rsidR="00882C23" w:rsidRDefault="00882C23" w:rsidP="00882C23">
      <w:pPr>
        <w:pStyle w:val="Heading3"/>
      </w:pPr>
      <w:r>
        <w:t>Summary</w:t>
      </w:r>
    </w:p>
    <w:p w14:paraId="37D26DF6" w14:textId="5B622C49" w:rsidR="002D1437" w:rsidRDefault="002D1437" w:rsidP="000272EA">
      <w:r>
        <w:t>Hyperpolarised gas reaches regions of lung tissue afflicted with IPF. This allows us to measure other aspects of disease pathology, including intra-acinar Brownian motion and in the case of xenon, diffusion across the alveolar membrane.</w:t>
      </w:r>
    </w:p>
    <w:p w14:paraId="7293BC6F" w14:textId="4D365D59" w:rsidR="00556D55" w:rsidRDefault="00556D55" w:rsidP="00556D55">
      <w:r>
        <w:t>Although none of our cohort exhibit significant emphysematous changes on CT, emphysema coexistent with fibrosis is prevalent, with an estimated incidence up to 35% in IPF.</w:t>
      </w:r>
      <w:r>
        <w:fldChar w:fldCharType="begin"/>
      </w:r>
      <w:r w:rsidR="0036794D">
        <w:instrText xml:space="preserve"> ADDIN EN.CITE &lt;EndNote&gt;&lt;Cite&gt;&lt;Author&gt;Cottin&lt;/Author&gt;&lt;Year&gt;2013&lt;/Year&gt;&lt;RecNum&gt;2117&lt;/RecNum&gt;&lt;DisplayText&gt;&lt;style face="superscript"&gt;398&lt;/style&gt;&lt;/DisplayText&gt;&lt;record&gt;&lt;rec-number&gt;2117&lt;/rec-number&gt;&lt;foreign-keys&gt;&lt;key app="EN" db-id="52evaf50e9fe5cewd9b555d6wtw099s0pzrz" timestamp="1521638822" guid="db35df93-6f5a-4ee2-b480-6015353576b3"&gt;2117&lt;/key&gt;&lt;/foreign-keys&gt;&lt;ref-type name="Journal Article"&gt;17&lt;/ref-type&gt;&lt;contributors&gt;&lt;authors&gt;&lt;author&gt;Cottin, Vincent&lt;/author&gt;&lt;/authors&gt;&lt;/contributors&gt;&lt;titles&gt;&lt;title&gt;The impact of emphysema in pulmonary fibrosis&lt;/title&gt;&lt;secondary-title&gt;European Respiratory Review&lt;/secondary-title&gt;&lt;alt-title&gt;Eur Respir Rev.&lt;/alt-title&gt;&lt;/titles&gt;&lt;periodical&gt;&lt;full-title&gt;European Respiratory Review&lt;/full-title&gt;&lt;/periodical&gt;&lt;pages&gt;153-157&lt;/pages&gt;&lt;volume&gt;22&lt;/volume&gt;&lt;number&gt;128&lt;/number&gt;&lt;dates&gt;&lt;year&gt;2013&lt;/year&gt;&lt;/dates&gt;&lt;urls&gt;&lt;/urls&gt;&lt;electronic-resource-num&gt;10.1183/09059180.00000813&lt;/electronic-resource-num&gt;&lt;/record&gt;&lt;/Cite&gt;&lt;/EndNote&gt;</w:instrText>
      </w:r>
      <w:r>
        <w:fldChar w:fldCharType="separate"/>
      </w:r>
      <w:r w:rsidR="0036794D" w:rsidRPr="0036794D">
        <w:rPr>
          <w:noProof/>
          <w:vertAlign w:val="superscript"/>
        </w:rPr>
        <w:t>398</w:t>
      </w:r>
      <w:r>
        <w:fldChar w:fldCharType="end"/>
      </w:r>
      <w:r>
        <w:t xml:space="preserve"> Thus, devolving changes in ventilation heterogeneity due to reduced lung compliance or another pathological feature of IPF from co-existent airways disease is extremely challenging.</w:t>
      </w:r>
      <w:r w:rsidRPr="003431B8">
        <w:t xml:space="preserve"> </w:t>
      </w:r>
      <w:r>
        <w:t>While hyperpolarised gas ventilation MRI is unlikely to unlock a key physiological mechanism in parenchymal lung disease, there are trends to suggest that heterogeneity may increase with clinical parameters of disease severity, which may be worthy of further exploration.</w:t>
      </w:r>
    </w:p>
    <w:p w14:paraId="0E08C714" w14:textId="4F1D752B" w:rsidR="00BC4183" w:rsidRDefault="00303956" w:rsidP="000272EA">
      <w:r>
        <w:t>Possible future areas of interest include standardisation of gas dosage inhaled</w:t>
      </w:r>
      <w:r w:rsidR="00BC4183">
        <w:t xml:space="preserve"> to lung </w:t>
      </w:r>
      <w:r>
        <w:t>volumes, to ensure both standardisation of inflation status and participant comfort</w:t>
      </w:r>
      <w:r w:rsidR="00BC4183">
        <w:t>.</w:t>
      </w:r>
      <w:r w:rsidR="0004445F">
        <w:t xml:space="preserve"> Xenon </w:t>
      </w:r>
      <w:r w:rsidR="00556D55">
        <w:t>demonstrates</w:t>
      </w:r>
      <w:r w:rsidR="0004445F">
        <w:t xml:space="preserve"> a wider ra</w:t>
      </w:r>
      <w:r w:rsidR="00784FCC">
        <w:t>nge of CV in this group and may</w:t>
      </w:r>
      <w:r w:rsidR="0004445F">
        <w:t xml:space="preserve">, though xenon-based ventilation </w:t>
      </w:r>
      <w:r w:rsidR="0004445F">
        <w:lastRenderedPageBreak/>
        <w:t>metrics have not been explicitly examined for reproducibility in this disease.</w:t>
      </w:r>
      <w:r w:rsidR="00784FCC">
        <w:t xml:space="preserve"> As a sensitive means of measuring ventilation, subtle changes in ventilation and perfusion matching may be further examined, for example to explore reasons for seemingly disproportionate hypoxaemia.</w:t>
      </w:r>
    </w:p>
    <w:p w14:paraId="3846881F" w14:textId="4999E36C" w:rsidR="00AA60FB" w:rsidRDefault="00AA60FB" w:rsidP="000272EA"/>
    <w:p w14:paraId="5558E0F0" w14:textId="3FD0F0E9" w:rsidR="00334012" w:rsidRDefault="00334012">
      <w:pPr>
        <w:spacing w:after="0" w:line="240" w:lineRule="auto"/>
        <w:jc w:val="left"/>
      </w:pPr>
      <w:r>
        <w:br w:type="page"/>
      </w:r>
    </w:p>
    <w:p w14:paraId="6FF71BA4" w14:textId="77777777" w:rsidR="00334012" w:rsidRDefault="00334012" w:rsidP="00334012">
      <w:pPr>
        <w:pStyle w:val="Chapterspacing"/>
        <w:sectPr w:rsidR="00334012" w:rsidSect="00B5444F">
          <w:footerReference w:type="even" r:id="rId104"/>
          <w:footerReference w:type="default" r:id="rId105"/>
          <w:type w:val="continuous"/>
          <w:pgSz w:w="11900" w:h="16840"/>
          <w:pgMar w:top="850" w:right="979" w:bottom="850" w:left="850" w:header="0" w:footer="0" w:gutter="562"/>
          <w:cols w:space="708"/>
          <w:docGrid w:linePitch="360"/>
        </w:sectPr>
      </w:pPr>
    </w:p>
    <w:p w14:paraId="4DB6F54F" w14:textId="56077FB1" w:rsidR="00CD16E5" w:rsidDel="00D5585D" w:rsidRDefault="00CD16E5" w:rsidP="00334012">
      <w:pPr>
        <w:pStyle w:val="Chapterspacing"/>
        <w:rPr>
          <w:del w:id="4794" w:author="Nicholas Weatherley" w:date="2019-03-05T22:44:00Z"/>
        </w:rPr>
      </w:pPr>
      <w:bookmarkStart w:id="4795" w:name="_Toc3145079"/>
      <w:bookmarkEnd w:id="4795"/>
    </w:p>
    <w:p w14:paraId="4277D45B" w14:textId="78BA9964" w:rsidR="005156F3" w:rsidRPr="000272EA" w:rsidDel="00D5585D" w:rsidRDefault="005156F3" w:rsidP="00334012">
      <w:pPr>
        <w:pStyle w:val="Chapterspacing"/>
        <w:rPr>
          <w:del w:id="4796" w:author="Nicholas Weatherley" w:date="2019-03-05T22:44:00Z"/>
        </w:rPr>
      </w:pPr>
      <w:bookmarkStart w:id="4797" w:name="_Toc3145080"/>
      <w:bookmarkEnd w:id="4797"/>
    </w:p>
    <w:p w14:paraId="0186DD52" w14:textId="64E8DF12" w:rsidR="00CB39D9" w:rsidRDefault="00BC7CC4" w:rsidP="00BC7CC4">
      <w:pPr>
        <w:pStyle w:val="Heading1"/>
      </w:pPr>
      <w:bookmarkStart w:id="4798" w:name="_Toc364347294"/>
      <w:bookmarkStart w:id="4799" w:name="_Toc364347364"/>
      <w:r>
        <w:br/>
      </w:r>
      <w:r w:rsidR="00153B56">
        <w:fldChar w:fldCharType="begin"/>
      </w:r>
      <w:r w:rsidR="00153B56">
        <w:instrText xml:space="preserve"> TC  “</w:instrText>
      </w:r>
      <w:bookmarkStart w:id="4800" w:name="_Toc499636060"/>
      <w:bookmarkStart w:id="4801" w:name="_Toc499636145"/>
      <w:bookmarkStart w:id="4802" w:name="_Toc499636198"/>
      <w:bookmarkStart w:id="4803" w:name="_Toc499636284"/>
      <w:bookmarkStart w:id="4804" w:name="_Toc499636417"/>
      <w:bookmarkStart w:id="4805" w:name="_Toc499801499"/>
      <w:bookmarkStart w:id="4806" w:name="_Toc499801590"/>
      <w:bookmarkStart w:id="4807" w:name="_Toc499812638"/>
      <w:bookmarkStart w:id="4808" w:name="_Toc499812728"/>
      <w:bookmarkStart w:id="4809" w:name="_Toc499814508"/>
      <w:bookmarkStart w:id="4810" w:name="_Toc499814604"/>
      <w:bookmarkStart w:id="4811" w:name="_Toc499892028"/>
      <w:bookmarkStart w:id="4812" w:name="_Toc499892119"/>
      <w:bookmarkStart w:id="4813" w:name="_Toc500168262"/>
      <w:bookmarkStart w:id="4814" w:name="_Toc500168359"/>
      <w:bookmarkStart w:id="4815" w:name="_Toc500232822"/>
      <w:bookmarkStart w:id="4816" w:name="_Toc500232955"/>
      <w:bookmarkStart w:id="4817" w:name="_Toc500252282"/>
      <w:bookmarkStart w:id="4818" w:name="_Toc500410327"/>
      <w:bookmarkStart w:id="4819" w:name="_Toc502821729"/>
      <w:bookmarkStart w:id="4820" w:name="_Toc502837523"/>
      <w:bookmarkStart w:id="4821" w:name="_Toc502837628"/>
      <w:bookmarkStart w:id="4822" w:name="_Toc502838724"/>
      <w:bookmarkStart w:id="4823" w:name="_Toc502838883"/>
      <w:bookmarkStart w:id="4824" w:name="_Toc503185095"/>
      <w:bookmarkStart w:id="4825" w:name="_Toc503185209"/>
      <w:bookmarkStart w:id="4826" w:name="_Toc504395879"/>
      <w:bookmarkStart w:id="4827" w:name="_Toc504395995"/>
      <w:bookmarkStart w:id="4828" w:name="_Toc504477291"/>
      <w:bookmarkStart w:id="4829" w:name="_Toc504477407"/>
      <w:bookmarkStart w:id="4830" w:name="_Toc504551421"/>
      <w:bookmarkStart w:id="4831" w:name="_Toc504551537"/>
      <w:bookmarkStart w:id="4832" w:name="_Toc504551645"/>
      <w:bookmarkStart w:id="4833" w:name="_Toc504551761"/>
      <w:bookmarkStart w:id="4834" w:name="_Toc504555584"/>
      <w:bookmarkStart w:id="4835" w:name="_Toc504555939"/>
      <w:bookmarkStart w:id="4836" w:name="_Toc504556082"/>
      <w:bookmarkStart w:id="4837" w:name="_Toc504556192"/>
      <w:bookmarkStart w:id="4838" w:name="_Toc505938456"/>
      <w:bookmarkStart w:id="4839" w:name="_Toc505938566"/>
      <w:bookmarkStart w:id="4840" w:name="_Toc505947538"/>
      <w:bookmarkStart w:id="4841" w:name="_Toc505947647"/>
      <w:bookmarkStart w:id="4842" w:name="_Toc506292055"/>
      <w:bookmarkStart w:id="4843" w:name="_Toc506383508"/>
      <w:bookmarkStart w:id="4844" w:name="_Toc506383673"/>
      <w:bookmarkStart w:id="4845" w:name="_Toc506383798"/>
      <w:bookmarkStart w:id="4846" w:name="_Toc506474844"/>
      <w:bookmarkStart w:id="4847" w:name="_Toc506474970"/>
      <w:bookmarkStart w:id="4848" w:name="_Toc506475557"/>
      <w:bookmarkStart w:id="4849" w:name="_Toc506552398"/>
      <w:bookmarkStart w:id="4850" w:name="_Toc506552524"/>
      <w:bookmarkStart w:id="4851" w:name="_Toc506818193"/>
      <w:bookmarkStart w:id="4852" w:name="_Toc506818320"/>
      <w:bookmarkStart w:id="4853" w:name="_Toc506886135"/>
      <w:bookmarkStart w:id="4854" w:name="_Toc506886262"/>
      <w:bookmarkStart w:id="4855" w:name="_Toc506886577"/>
      <w:bookmarkStart w:id="4856" w:name="_Toc506886704"/>
      <w:bookmarkStart w:id="4857" w:name="_Toc506886848"/>
      <w:bookmarkStart w:id="4858" w:name="_Toc506886975"/>
      <w:bookmarkStart w:id="4859" w:name="_Toc506887119"/>
      <w:bookmarkStart w:id="4860" w:name="_Toc506887246"/>
      <w:bookmarkStart w:id="4861" w:name="_Toc506897416"/>
      <w:bookmarkStart w:id="4862" w:name="_Toc506897543"/>
      <w:bookmarkStart w:id="4863" w:name="_Toc506898354"/>
      <w:bookmarkStart w:id="4864" w:name="_Toc506898481"/>
      <w:bookmarkStart w:id="4865" w:name="_Toc506898670"/>
      <w:bookmarkStart w:id="4866" w:name="_Toc506898797"/>
      <w:bookmarkStart w:id="4867" w:name="_Toc506899061"/>
      <w:bookmarkStart w:id="4868" w:name="_Toc506899188"/>
      <w:bookmarkStart w:id="4869" w:name="_Toc506900031"/>
      <w:bookmarkStart w:id="4870" w:name="_Toc506900158"/>
      <w:bookmarkStart w:id="4871" w:name="_Toc506900989"/>
      <w:bookmarkStart w:id="4872" w:name="_Toc506901116"/>
      <w:bookmarkStart w:id="4873" w:name="_Toc506901939"/>
      <w:bookmarkStart w:id="4874" w:name="_Toc506902066"/>
      <w:bookmarkStart w:id="4875" w:name="_Toc506973864"/>
      <w:bookmarkStart w:id="4876" w:name="_Toc506973992"/>
      <w:bookmarkStart w:id="4877" w:name="_Toc511658346"/>
      <w:bookmarkStart w:id="4878" w:name="_Toc511658515"/>
      <w:bookmarkStart w:id="4879" w:name="_Toc511658684"/>
      <w:bookmarkStart w:id="4880" w:name="_Toc511658854"/>
      <w:bookmarkStart w:id="4881" w:name="_Toc511659024"/>
      <w:bookmarkStart w:id="4882" w:name="_Toc511659194"/>
      <w:bookmarkStart w:id="4883" w:name="_Toc512240731"/>
      <w:bookmarkStart w:id="4884" w:name="_Toc512240862"/>
      <w:bookmarkStart w:id="4885" w:name="_Toc512240962"/>
      <w:bookmarkStart w:id="4886" w:name="_Toc512325049"/>
      <w:bookmarkStart w:id="4887" w:name="_Toc512325180"/>
      <w:bookmarkStart w:id="4888" w:name="_Toc512328413"/>
      <w:bookmarkStart w:id="4889" w:name="_Toc512328544"/>
      <w:bookmarkStart w:id="4890" w:name="_Toc528658019"/>
      <w:bookmarkStart w:id="4891" w:name="_Toc528658122"/>
      <w:bookmarkStart w:id="4892" w:name="_Toc528658224"/>
      <w:bookmarkStart w:id="4893" w:name="_Toc528676928"/>
      <w:bookmarkStart w:id="4894" w:name="_Toc528677059"/>
      <w:bookmarkStart w:id="4895" w:name="_Toc528746261"/>
      <w:bookmarkStart w:id="4896" w:name="_Toc528919304"/>
      <w:bookmarkStart w:id="4897" w:name="_Toc528919484"/>
      <w:bookmarkStart w:id="4898" w:name="_Toc528919662"/>
      <w:bookmarkStart w:id="4899" w:name="_Toc528919796"/>
      <w:bookmarkStart w:id="4900" w:name="_Toc528920949"/>
      <w:bookmarkStart w:id="4901" w:name="_Toc528921083"/>
      <w:bookmarkStart w:id="4902" w:name="_Toc3145367"/>
      <w:bookmarkStart w:id="4903" w:name="_Toc3145501"/>
      <w:r w:rsidR="00153B56">
        <w:instrText xml:space="preserve">Chapter </w:instrText>
      </w:r>
      <w:bookmarkEnd w:id="4800"/>
      <w:bookmarkEnd w:id="4801"/>
      <w:r w:rsidR="000330D1">
        <w:instrText>5</w:instrText>
      </w:r>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r w:rsidR="00153B56">
        <w:instrText xml:space="preserve">” \l 5 \n </w:instrText>
      </w:r>
      <w:r w:rsidR="00153B56">
        <w:fldChar w:fldCharType="end"/>
      </w:r>
      <w:bookmarkStart w:id="4904" w:name="_Toc3145081"/>
      <w:r w:rsidR="000175B7">
        <w:t>Diffusion-</w:t>
      </w:r>
      <w:r w:rsidR="002451E6">
        <w:t>Weighted MRI</w:t>
      </w:r>
      <w:bookmarkEnd w:id="4798"/>
      <w:bookmarkEnd w:id="4799"/>
      <w:bookmarkEnd w:id="4904"/>
    </w:p>
    <w:p w14:paraId="2DE538B4" w14:textId="7B19FBC3" w:rsidR="002451E6" w:rsidRDefault="002451E6" w:rsidP="002451E6">
      <w:pPr>
        <w:pStyle w:val="Heading2"/>
      </w:pPr>
      <w:bookmarkStart w:id="4905" w:name="_Toc364347295"/>
      <w:bookmarkStart w:id="4906" w:name="_Toc364347365"/>
      <w:bookmarkStart w:id="4907" w:name="_Toc3145082"/>
      <w:r>
        <w:lastRenderedPageBreak/>
        <w:t>Methods of analysis</w:t>
      </w:r>
      <w:bookmarkEnd w:id="4905"/>
      <w:bookmarkEnd w:id="4906"/>
      <w:bookmarkEnd w:id="4907"/>
    </w:p>
    <w:p w14:paraId="4DBD27C9" w14:textId="77777777" w:rsidR="002451E6" w:rsidRDefault="005F017A" w:rsidP="005F017A">
      <w:pPr>
        <w:pStyle w:val="Heading3"/>
      </w:pPr>
      <w:r>
        <w:t>Data Acquisition</w:t>
      </w:r>
    </w:p>
    <w:p w14:paraId="6CAC198E" w14:textId="29B254EE" w:rsidR="005F017A" w:rsidRDefault="00485A8D" w:rsidP="005F017A">
      <w:pPr>
        <w:pStyle w:val="Heading4"/>
      </w:pPr>
      <w:r>
        <w:t xml:space="preserve">Diffusion-Weighted </w:t>
      </w:r>
      <w:r w:rsidR="007945D4">
        <w:t>Sequence</w:t>
      </w:r>
    </w:p>
    <w:p w14:paraId="215D4257" w14:textId="24949B2C" w:rsidR="00A9395E" w:rsidRDefault="00183CF7" w:rsidP="00A9395E">
      <w:pPr>
        <w:rPr>
          <w:ins w:id="4908" w:author="Windows User" w:date="2018-11-01T11:51:00Z"/>
        </w:rPr>
      </w:pPr>
      <w:ins w:id="4909" w:author="Windows User" w:date="2018-11-01T12:10:00Z">
        <w:r>
          <w:t xml:space="preserve">The concept of DW-MRI is discussed in chapter 2. </w:t>
        </w:r>
      </w:ins>
      <w:r w:rsidR="00A9395E">
        <w:rPr>
          <w:vertAlign w:val="superscript"/>
        </w:rPr>
        <w:t>3</w:t>
      </w:r>
      <w:r w:rsidR="00A9395E">
        <w:t xml:space="preserve">He was polarised as previously detailed and delivered to the patient as 250mL of hyperpolarised </w:t>
      </w:r>
      <w:r w:rsidR="00A9395E" w:rsidRPr="00157954">
        <w:rPr>
          <w:vertAlign w:val="superscript"/>
        </w:rPr>
        <w:t>3</w:t>
      </w:r>
      <w:r w:rsidR="00A9395E">
        <w:t>He and 750mL of medical grade N</w:t>
      </w:r>
      <w:r w:rsidR="00A9395E" w:rsidRPr="00157954">
        <w:rPr>
          <w:vertAlign w:val="subscript"/>
        </w:rPr>
        <w:t>2</w:t>
      </w:r>
      <w:r w:rsidR="00A9395E">
        <w:t xml:space="preserve"> in a 1L Tedlar® bag. Images wer</w:t>
      </w:r>
      <w:r w:rsidR="009D557C">
        <w:t xml:space="preserve">e acquired with a 3-dimensional, multiple b-value diffusion weighted sequence, as described by Chan </w:t>
      </w:r>
      <w:r w:rsidR="008D1EAA" w:rsidRPr="008D1EAA">
        <w:rPr>
          <w:i/>
        </w:rPr>
        <w:t>et al</w:t>
      </w:r>
      <w:r w:rsidR="008D1EAA">
        <w:rPr>
          <w:i/>
        </w:rPr>
        <w:t>.</w:t>
      </w:r>
      <w:r w:rsidR="009D557C">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 </w:instrText>
      </w:r>
      <w:r w:rsidR="0036794D">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DATA </w:instrText>
      </w:r>
      <w:r w:rsidR="0036794D">
        <w:fldChar w:fldCharType="end"/>
      </w:r>
      <w:r w:rsidR="009D557C">
        <w:fldChar w:fldCharType="separate"/>
      </w:r>
      <w:r w:rsidR="0036794D" w:rsidRPr="0036794D">
        <w:rPr>
          <w:noProof/>
          <w:vertAlign w:val="superscript"/>
        </w:rPr>
        <w:t>399</w:t>
      </w:r>
      <w:r w:rsidR="009D557C">
        <w:fldChar w:fldCharType="end"/>
      </w:r>
    </w:p>
    <w:p w14:paraId="6055F925" w14:textId="38BAE318" w:rsidR="00981E97" w:rsidRDefault="00981E97" w:rsidP="00A9395E">
      <w:pPr>
        <w:rPr>
          <w:ins w:id="4910" w:author="Windows User" w:date="2018-11-01T11:56:00Z"/>
        </w:rPr>
      </w:pPr>
      <w:ins w:id="4911" w:author="Windows User" w:date="2018-11-01T11:51:00Z">
        <w:r>
          <w:t>The sequence excites the whole 3D volume</w:t>
        </w:r>
        <w:r w:rsidR="00873871">
          <w:t xml:space="preserve"> and is phase encoded in the y and z-axes and frequency encoded in the x-axis. A representative pulse sequence diagram is given in figure </w:t>
        </w:r>
      </w:ins>
      <w:ins w:id="4912" w:author="Windows User" w:date="2018-11-01T11:56:00Z">
        <w:r w:rsidR="00873871">
          <w:t>5.1.</w:t>
        </w:r>
      </w:ins>
    </w:p>
    <w:p w14:paraId="06511816" w14:textId="77777777" w:rsidR="00183CF7" w:rsidRDefault="00873871">
      <w:pPr>
        <w:pStyle w:val="figure"/>
        <w:rPr>
          <w:ins w:id="4913" w:author="Windows User" w:date="2018-11-01T12:10:00Z"/>
        </w:rPr>
        <w:pPrChange w:id="4914" w:author="Windows User" w:date="2018-11-01T12:11:00Z">
          <w:pPr/>
        </w:pPrChange>
      </w:pPr>
      <w:ins w:id="4915" w:author="Windows User" w:date="2018-11-01T12:09:00Z">
        <w:r w:rsidRPr="00E96948">
          <w:rPr>
            <w:noProof/>
            <w:lang w:eastAsia="en-GB"/>
          </w:rPr>
          <w:drawing>
            <wp:inline distT="0" distB="0" distL="0" distR="0" wp14:anchorId="21B85DF4" wp14:editId="3B0AD7B4">
              <wp:extent cx="6038215" cy="3396615"/>
              <wp:effectExtent l="0" t="0" r="635"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DW-MRI pulse sequence diagram.png"/>
                      <pic:cNvPicPr/>
                    </pic:nvPicPr>
                    <pic:blipFill>
                      <a:blip r:embed="rId106">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ins>
    </w:p>
    <w:p w14:paraId="74A6E50F" w14:textId="4E389CFB" w:rsidR="00873871" w:rsidRDefault="00183CF7">
      <w:pPr>
        <w:pStyle w:val="Caption"/>
        <w:rPr>
          <w:ins w:id="4916" w:author="Windows User" w:date="2018-11-01T12:11:00Z"/>
        </w:rPr>
        <w:pPrChange w:id="4917" w:author="Windows User" w:date="2018-11-01T12:10:00Z">
          <w:pPr/>
        </w:pPrChange>
      </w:pPr>
      <w:bookmarkStart w:id="4918" w:name="_Toc3145368"/>
      <w:ins w:id="4919" w:author="Windows User" w:date="2018-11-01T12:10:00Z">
        <w:r>
          <w:t xml:space="preserve">Figure </w:t>
        </w:r>
      </w:ins>
      <w:ins w:id="4920"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492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922" w:author="Nicholas Weatherley" w:date="2019-03-05T22:36:00Z">
        <w:r w:rsidR="00D5585D">
          <w:rPr>
            <w:noProof/>
          </w:rPr>
          <w:t>1</w:t>
        </w:r>
        <w:r w:rsidR="00D5585D">
          <w:fldChar w:fldCharType="end"/>
        </w:r>
      </w:ins>
      <w:ins w:id="4923" w:author="Windows User" w:date="2018-11-01T14:27:00Z">
        <w:del w:id="4924" w:author="Nicholas Weatherley" w:date="2019-03-05T22:36:00Z">
          <w:r w:rsidR="002F70B6" w:rsidDel="00D5585D">
            <w:fldChar w:fldCharType="begin"/>
          </w:r>
          <w:r w:rsidR="002F70B6" w:rsidDel="00D5585D">
            <w:delInstrText xml:space="preserve"> STYLEREF 1 \s </w:delInstrText>
          </w:r>
        </w:del>
      </w:ins>
      <w:del w:id="4925" w:author="Nicholas Weatherley" w:date="2019-03-05T22:36:00Z">
        <w:r w:rsidR="002F70B6" w:rsidDel="00D5585D">
          <w:fldChar w:fldCharType="separate"/>
        </w:r>
        <w:r w:rsidR="0024585E" w:rsidDel="00D5585D">
          <w:rPr>
            <w:noProof/>
          </w:rPr>
          <w:delText>5</w:delText>
        </w:r>
      </w:del>
      <w:ins w:id="4926" w:author="Windows User" w:date="2018-11-01T14:27:00Z">
        <w:del w:id="492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928" w:author="Nicholas Weatherley" w:date="2019-03-05T22:36:00Z">
        <w:r w:rsidR="002F70B6" w:rsidDel="00D5585D">
          <w:fldChar w:fldCharType="end"/>
        </w:r>
      </w:del>
      <w:ins w:id="4929" w:author="Windows User" w:date="2018-11-01T12:11:00Z">
        <w:r>
          <w:t xml:space="preserve">: </w:t>
        </w:r>
      </w:ins>
      <w:ins w:id="4930" w:author="Windows User" w:date="2018-11-01T12:12:00Z">
        <w:r>
          <w:t>R</w:t>
        </w:r>
      </w:ins>
      <w:ins w:id="4931" w:author="Windows User" w:date="2018-11-01T12:11:00Z">
        <w:r>
          <w:t>epresentative 3D DW-MRI sequence</w:t>
        </w:r>
        <w:bookmarkEnd w:id="4918"/>
      </w:ins>
    </w:p>
    <w:p w14:paraId="4942E80A" w14:textId="2427D029" w:rsidR="00183CF7" w:rsidRPr="00B5643A" w:rsidRDefault="006C56DC">
      <w:pPr>
        <w:pStyle w:val="Figuretext"/>
        <w:pPrChange w:id="4932" w:author="Windows User" w:date="2018-11-01T12:11:00Z">
          <w:pPr/>
        </w:pPrChange>
      </w:pPr>
      <w:ins w:id="4933" w:author="Windows User" w:date="2018-11-01T12:14:00Z">
        <w:r>
          <w:t>A typical hyperpolarised gas diffusion-weighted pulse sequence, with phase encoding on y-(G</w:t>
        </w:r>
        <w:r w:rsidRPr="006C56DC">
          <w:rPr>
            <w:vertAlign w:val="subscript"/>
            <w:rPrChange w:id="4934" w:author="Windows User" w:date="2018-11-01T12:15:00Z">
              <w:rPr/>
            </w:rPrChange>
          </w:rPr>
          <w:t>y</w:t>
        </w:r>
        <w:r>
          <w:t>) and z-(G</w:t>
        </w:r>
        <w:r w:rsidRPr="006C56DC">
          <w:rPr>
            <w:vertAlign w:val="subscript"/>
            <w:rPrChange w:id="4935" w:author="Windows User" w:date="2018-11-01T12:15:00Z">
              <w:rPr/>
            </w:rPrChange>
          </w:rPr>
          <w:t>z</w:t>
        </w:r>
        <w:r>
          <w:t>) axes and two bipolar diffusion gradient waveforms on the z-axis.</w:t>
        </w:r>
      </w:ins>
    </w:p>
    <w:p w14:paraId="11C6D0DC" w14:textId="77777777" w:rsidR="00A9395E" w:rsidRDefault="00A9395E" w:rsidP="007A7B63">
      <w:pPr>
        <w:numPr>
          <w:ilvl w:val="0"/>
          <w:numId w:val="22"/>
        </w:numPr>
      </w:pPr>
      <w:r>
        <w:t>Lung inflation FRC + 1L</w:t>
      </w:r>
    </w:p>
    <w:p w14:paraId="134745D1" w14:textId="77777777" w:rsidR="00A9395E" w:rsidRDefault="00A9395E" w:rsidP="007A7B63">
      <w:pPr>
        <w:numPr>
          <w:ilvl w:val="0"/>
          <w:numId w:val="22"/>
        </w:numPr>
      </w:pPr>
      <w:r>
        <w:t xml:space="preserve">Matrix: </w:t>
      </w:r>
      <w:r w:rsidR="009D557C">
        <w:t>96x96</w:t>
      </w:r>
    </w:p>
    <w:p w14:paraId="304E17C0" w14:textId="77777777" w:rsidR="00A9395E" w:rsidRDefault="00A9395E" w:rsidP="007A7B63">
      <w:pPr>
        <w:numPr>
          <w:ilvl w:val="0"/>
          <w:numId w:val="22"/>
        </w:numPr>
      </w:pPr>
      <w:r>
        <w:t>FOV: 40cm</w:t>
      </w:r>
    </w:p>
    <w:p w14:paraId="3EF1FCC3" w14:textId="77777777" w:rsidR="00A9395E" w:rsidRDefault="009D557C" w:rsidP="007A7B63">
      <w:pPr>
        <w:numPr>
          <w:ilvl w:val="0"/>
          <w:numId w:val="22"/>
        </w:numPr>
      </w:pPr>
      <w:r>
        <w:lastRenderedPageBreak/>
        <w:t>Slice thickness: 12</w:t>
      </w:r>
      <w:r w:rsidR="00A9395E">
        <w:t>mm (full lung coverage)</w:t>
      </w:r>
    </w:p>
    <w:p w14:paraId="647AA0C6" w14:textId="77777777" w:rsidR="00A9395E" w:rsidRDefault="000E751E" w:rsidP="007A7B63">
      <w:pPr>
        <w:numPr>
          <w:ilvl w:val="0"/>
          <w:numId w:val="22"/>
        </w:numPr>
      </w:pPr>
      <w:r>
        <w:t>BW: +31.25</w:t>
      </w:r>
      <w:r w:rsidR="00A9395E">
        <w:t>kHz</w:t>
      </w:r>
    </w:p>
    <w:p w14:paraId="4F76C743" w14:textId="77777777" w:rsidR="00A9395E" w:rsidRDefault="00D25043" w:rsidP="007A7B63">
      <w:pPr>
        <w:numPr>
          <w:ilvl w:val="0"/>
          <w:numId w:val="22"/>
        </w:numPr>
      </w:pPr>
      <w:r>
        <w:t>TE / TR: 4.2 / 6.0</w:t>
      </w:r>
      <w:r w:rsidR="00A9395E">
        <w:t>ms</w:t>
      </w:r>
    </w:p>
    <w:p w14:paraId="1AC72E6F" w14:textId="77777777" w:rsidR="00A9395E" w:rsidRPr="00F5010B" w:rsidRDefault="00A9395E" w:rsidP="007A7B63">
      <w:pPr>
        <w:numPr>
          <w:ilvl w:val="0"/>
          <w:numId w:val="22"/>
        </w:numPr>
      </w:pPr>
      <w:r>
        <w:t>FA = 60</w:t>
      </w:r>
      <w:r w:rsidRPr="00F5010B">
        <w:rPr>
          <w:vertAlign w:val="superscript"/>
        </w:rPr>
        <w:t>o</w:t>
      </w:r>
    </w:p>
    <w:p w14:paraId="664D0AAD" w14:textId="77777777" w:rsidR="00A9395E" w:rsidRDefault="00D25043" w:rsidP="007A7B63">
      <w:pPr>
        <w:numPr>
          <w:ilvl w:val="0"/>
          <w:numId w:val="22"/>
        </w:numPr>
      </w:pPr>
      <w:r>
        <w:t>Diffusion time 1.6ms</w:t>
      </w:r>
    </w:p>
    <w:p w14:paraId="349F6B16" w14:textId="79B27505" w:rsidR="005F017A" w:rsidRDefault="00D25043" w:rsidP="007A7B63">
      <w:pPr>
        <w:numPr>
          <w:ilvl w:val="0"/>
          <w:numId w:val="22"/>
        </w:numPr>
      </w:pPr>
      <w:r>
        <w:t>Interleaves = 4 (b-values 0, 1.6, 4.2 and 7.2</w:t>
      </w:r>
      <w:r w:rsidR="00B67872">
        <w:t xml:space="preserve"> </w:t>
      </w:r>
      <w:ins w:id="4936" w:author="Windows User" w:date="2018-11-01T11:44:00Z">
        <w:r w:rsidR="00D00142">
          <w:t>s.cm</w:t>
        </w:r>
        <w:r w:rsidR="00D00142">
          <w:rPr>
            <w:vertAlign w:val="superscript"/>
          </w:rPr>
          <w:t>2</w:t>
        </w:r>
      </w:ins>
      <w:del w:id="4937" w:author="Windows User" w:date="2018-11-01T11:44:00Z">
        <w:r w:rsidR="00E5492D" w:rsidDel="00D00142">
          <w:delText>c</w:delText>
        </w:r>
      </w:del>
      <w:r>
        <w:t>)</w:t>
      </w:r>
    </w:p>
    <w:p w14:paraId="3F99054B" w14:textId="064ACE8F" w:rsidR="00FC3D91" w:rsidRDefault="00FC3D91" w:rsidP="00FC3D91">
      <w:r>
        <w:t xml:space="preserve">Selected participants at later visits underwent DW-MRI with </w:t>
      </w:r>
      <w:r w:rsidRPr="00FC3D91">
        <w:rPr>
          <w:vertAlign w:val="superscript"/>
        </w:rPr>
        <w:t>129</w:t>
      </w:r>
      <w:r>
        <w:t>Xe.</w:t>
      </w:r>
      <w:r w:rsidRPr="00FC3D91">
        <w:rPr>
          <w:vertAlign w:val="superscript"/>
        </w:rPr>
        <w:t xml:space="preserve"> </w:t>
      </w:r>
      <w:r w:rsidR="00485A8D" w:rsidRPr="00FC3D91">
        <w:rPr>
          <w:vertAlign w:val="superscript"/>
        </w:rPr>
        <w:t>129</w:t>
      </w:r>
      <w:r w:rsidR="00485A8D">
        <w:t>Xe</w:t>
      </w:r>
      <w:r>
        <w:t xml:space="preserve"> was polarised as previously detailed and delivered to the patient as 550mL of hyperpolarised </w:t>
      </w:r>
      <w:r w:rsidRPr="00FC3D91">
        <w:rPr>
          <w:vertAlign w:val="superscript"/>
        </w:rPr>
        <w:t>129</w:t>
      </w:r>
      <w:r>
        <w:t>Xe and 450mL of medical grade N</w:t>
      </w:r>
      <w:r w:rsidRPr="00157954">
        <w:rPr>
          <w:vertAlign w:val="subscript"/>
        </w:rPr>
        <w:t>2</w:t>
      </w:r>
      <w:r>
        <w:t xml:space="preserve"> in a 1L Tedlar® bag. Sequence parameters are defined below.</w:t>
      </w:r>
    </w:p>
    <w:p w14:paraId="3CA3E420" w14:textId="1C53EEE6" w:rsidR="00FC3D91" w:rsidRPr="00FC3D91" w:rsidRDefault="00FC3D91" w:rsidP="00DF6FE5">
      <w:pPr>
        <w:numPr>
          <w:ilvl w:val="0"/>
          <w:numId w:val="32"/>
        </w:numPr>
      </w:pPr>
      <w:r>
        <w:t>Lung inflation FRC + 1L</w:t>
      </w:r>
    </w:p>
    <w:p w14:paraId="4B8D553E" w14:textId="77777777" w:rsidR="00FC3D91" w:rsidRPr="00FC3D91" w:rsidRDefault="00FC3D91" w:rsidP="00DF6FE5">
      <w:pPr>
        <w:pStyle w:val="ListParagraph"/>
        <w:numPr>
          <w:ilvl w:val="0"/>
          <w:numId w:val="32"/>
        </w:numPr>
        <w:rPr>
          <w:rFonts w:cstheme="minorHAnsi"/>
        </w:rPr>
      </w:pPr>
      <w:r w:rsidRPr="00FC3D91">
        <w:rPr>
          <w:rFonts w:cstheme="minorHAnsi"/>
        </w:rPr>
        <w:t>Matrix=64x64</w:t>
      </w:r>
    </w:p>
    <w:p w14:paraId="3C4E014A" w14:textId="77777777" w:rsidR="00FC3D91" w:rsidRPr="00FC3D91" w:rsidRDefault="00FC3D91" w:rsidP="00DF6FE5">
      <w:pPr>
        <w:pStyle w:val="ListParagraph"/>
        <w:numPr>
          <w:ilvl w:val="0"/>
          <w:numId w:val="32"/>
        </w:numPr>
        <w:rPr>
          <w:rFonts w:cstheme="minorHAnsi"/>
        </w:rPr>
      </w:pPr>
      <w:r w:rsidRPr="00FC3D91">
        <w:rPr>
          <w:rFonts w:cstheme="minorHAnsi"/>
        </w:rPr>
        <w:t>FOV=40cm,</w:t>
      </w:r>
    </w:p>
    <w:p w14:paraId="5D80084C" w14:textId="77777777" w:rsidR="00FC3D91" w:rsidRPr="00FC3D91" w:rsidRDefault="00FC3D91" w:rsidP="00DF6FE5">
      <w:pPr>
        <w:pStyle w:val="ListParagraph"/>
        <w:numPr>
          <w:ilvl w:val="0"/>
          <w:numId w:val="32"/>
        </w:numPr>
        <w:rPr>
          <w:rFonts w:cstheme="minorHAnsi"/>
        </w:rPr>
      </w:pPr>
      <w:r w:rsidRPr="00485A8D">
        <w:rPr>
          <w:rFonts w:cstheme="minorHAnsi"/>
        </w:rPr>
        <w:t>15mm slices</w:t>
      </w:r>
      <w:r w:rsidRPr="00FC3D91">
        <w:rPr>
          <w:rFonts w:cstheme="minorHAnsi"/>
        </w:rPr>
        <w:t xml:space="preserve"> (full lung coverage)</w:t>
      </w:r>
    </w:p>
    <w:p w14:paraId="29B2909E" w14:textId="77777777" w:rsidR="00FC3D91" w:rsidRPr="00FC3D91" w:rsidRDefault="00FC3D91" w:rsidP="00DF6FE5">
      <w:pPr>
        <w:pStyle w:val="ListParagraph"/>
        <w:numPr>
          <w:ilvl w:val="0"/>
          <w:numId w:val="32"/>
        </w:numPr>
        <w:rPr>
          <w:rFonts w:cstheme="minorHAnsi"/>
        </w:rPr>
      </w:pPr>
      <w:r w:rsidRPr="00FC3D91">
        <w:rPr>
          <w:rFonts w:cstheme="minorHAnsi"/>
        </w:rPr>
        <w:t>BW=+6.97kHz</w:t>
      </w:r>
    </w:p>
    <w:p w14:paraId="539914CB" w14:textId="77777777" w:rsidR="00FC3D91" w:rsidRPr="00FC3D91" w:rsidRDefault="00FC3D91" w:rsidP="00DF6FE5">
      <w:pPr>
        <w:pStyle w:val="ListParagraph"/>
        <w:numPr>
          <w:ilvl w:val="0"/>
          <w:numId w:val="32"/>
        </w:numPr>
        <w:rPr>
          <w:rFonts w:cstheme="minorHAnsi"/>
        </w:rPr>
      </w:pPr>
      <w:r w:rsidRPr="00FC3D91">
        <w:rPr>
          <w:rFonts w:cstheme="minorHAnsi"/>
        </w:rPr>
        <w:t>TE/TR = 14.0/17.4ms</w:t>
      </w:r>
    </w:p>
    <w:p w14:paraId="02220C37" w14:textId="77777777" w:rsidR="00FC3D91" w:rsidRPr="00FC3D91" w:rsidRDefault="00FC3D91" w:rsidP="00DF6FE5">
      <w:pPr>
        <w:pStyle w:val="ListParagraph"/>
        <w:numPr>
          <w:ilvl w:val="0"/>
          <w:numId w:val="32"/>
        </w:numPr>
        <w:rPr>
          <w:rFonts w:cstheme="minorHAnsi"/>
        </w:rPr>
      </w:pPr>
      <w:r w:rsidRPr="00FC3D91">
        <w:rPr>
          <w:rFonts w:cstheme="minorHAnsi"/>
        </w:rPr>
        <w:t>FA = 60⁰</w:t>
      </w:r>
    </w:p>
    <w:p w14:paraId="33BD2A79" w14:textId="77777777" w:rsidR="00FC3D91" w:rsidRPr="00FC3D91" w:rsidRDefault="00FC3D91" w:rsidP="00DF6FE5">
      <w:pPr>
        <w:pStyle w:val="ListParagraph"/>
        <w:numPr>
          <w:ilvl w:val="0"/>
          <w:numId w:val="32"/>
        </w:numPr>
        <w:rPr>
          <w:rFonts w:cstheme="minorHAnsi"/>
        </w:rPr>
      </w:pPr>
      <w:r w:rsidRPr="00FC3D91">
        <w:rPr>
          <w:rFonts w:cstheme="minorHAnsi"/>
        </w:rPr>
        <w:t>diffusion time = 8.5ms</w:t>
      </w:r>
    </w:p>
    <w:p w14:paraId="68A0F4B1" w14:textId="59C71293" w:rsidR="00FC3D91" w:rsidRPr="00B67872" w:rsidRDefault="00FC3D91" w:rsidP="00DF6FE5">
      <w:pPr>
        <w:pStyle w:val="ListParagraph"/>
        <w:numPr>
          <w:ilvl w:val="0"/>
          <w:numId w:val="32"/>
        </w:numPr>
      </w:pPr>
      <w:r w:rsidRPr="00FC3D91">
        <w:rPr>
          <w:rFonts w:cstheme="minorHAnsi"/>
        </w:rPr>
        <w:t>Interleaves = 4, (b=0, 12, 20, 30</w:t>
      </w:r>
      <w:r w:rsidR="00E5492D">
        <w:rPr>
          <w:rFonts w:cstheme="minorHAnsi"/>
        </w:rPr>
        <w:t xml:space="preserve"> </w:t>
      </w:r>
      <w:r w:rsidR="00E5492D">
        <w:t>s.cm</w:t>
      </w:r>
      <w:r w:rsidR="00E5492D" w:rsidRPr="00E5492D">
        <w:rPr>
          <w:vertAlign w:val="superscript"/>
        </w:rPr>
        <w:t>2</w:t>
      </w:r>
      <w:r w:rsidRPr="00FC3D91">
        <w:rPr>
          <w:rFonts w:cstheme="minorHAnsi"/>
        </w:rPr>
        <w:t>).</w:t>
      </w:r>
    </w:p>
    <w:p w14:paraId="71EA22A5" w14:textId="23D9134E" w:rsidR="00B67872" w:rsidRDefault="00E5492D" w:rsidP="00B67872">
      <w:pPr>
        <w:rPr>
          <w:ins w:id="4938" w:author="Windows User" w:date="2018-11-01T12:13:00Z"/>
        </w:rPr>
      </w:pPr>
      <w:r>
        <w:t xml:space="preserve">The 3D </w:t>
      </w:r>
      <w:r w:rsidRPr="00E5492D">
        <w:rPr>
          <w:vertAlign w:val="superscript"/>
        </w:rPr>
        <w:t>3</w:t>
      </w:r>
      <w:r>
        <w:t xml:space="preserve">He and </w:t>
      </w:r>
      <w:r w:rsidRPr="00E5492D">
        <w:rPr>
          <w:vertAlign w:val="superscript"/>
        </w:rPr>
        <w:t>129</w:t>
      </w:r>
      <w:r>
        <w:t xml:space="preserve">Xe diffusion-weighted sequences are described in full in Chan </w:t>
      </w:r>
      <w:r w:rsidR="002F1515" w:rsidRPr="002F1515">
        <w:rPr>
          <w:i/>
        </w:rPr>
        <w:t>et al.</w:t>
      </w:r>
      <w:r>
        <w:t xml:space="preserve"> 2017 and 2018, respectively.</w:t>
      </w:r>
      <w:r w:rsidR="001A0703">
        <w:fldChar w:fldCharType="begin">
          <w:fldData xml:space="preserve">PEVuZE5vdGU+PENpdGU+PEF1dGhvcj5DaGFuPC9BdXRob3I+PFllYXI+MjAxODwvWWVhcj48UmVj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</w:fldData>
        </w:fldChar>
      </w:r>
      <w:r w:rsidR="0036794D">
        <w:instrText xml:space="preserve"> ADDIN EN.CITE </w:instrText>
      </w:r>
      <w:r w:rsidR="0036794D">
        <w:fldChar w:fldCharType="begin">
          <w:fldData xml:space="preserve">PEVuZE5vdGU+PENpdGU+PEF1dGhvcj5DaGFuPC9BdXRob3I+PFllYXI+MjAxODwvWWVhcj48UmVj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</w:fldData>
        </w:fldChar>
      </w:r>
      <w:r w:rsidR="0036794D">
        <w:instrText xml:space="preserve"> ADDIN EN.CITE.DATA </w:instrText>
      </w:r>
      <w:r w:rsidR="0036794D">
        <w:fldChar w:fldCharType="end"/>
      </w:r>
      <w:r w:rsidR="001A0703">
        <w:fldChar w:fldCharType="separate"/>
      </w:r>
      <w:r w:rsidR="0036794D" w:rsidRPr="0036794D">
        <w:rPr>
          <w:noProof/>
          <w:vertAlign w:val="superscript"/>
        </w:rPr>
        <w:t>400, 401</w:t>
      </w:r>
      <w:r w:rsidR="001A0703">
        <w:fldChar w:fldCharType="end"/>
      </w:r>
    </w:p>
    <w:p w14:paraId="2CBE0FD0" w14:textId="5BE654BB" w:rsidR="00FC2C9C" w:rsidRDefault="00FC2C9C">
      <w:pPr>
        <w:pStyle w:val="Heading4"/>
        <w:rPr>
          <w:ins w:id="4939" w:author="Windows User" w:date="2018-11-01T12:13:00Z"/>
        </w:rPr>
        <w:pPrChange w:id="4940" w:author="Windows User" w:date="2018-11-01T12:13:00Z">
          <w:pPr/>
        </w:pPrChange>
      </w:pPr>
      <w:ins w:id="4941" w:author="Windows User" w:date="2018-11-01T12:13:00Z">
        <w:r>
          <w:t>B-values</w:t>
        </w:r>
      </w:ins>
    </w:p>
    <w:p w14:paraId="2E4D7575" w14:textId="2EFA0BF3" w:rsidR="00FC2C9C" w:rsidRDefault="00E24789">
      <w:pPr>
        <w:rPr>
          <w:ins w:id="4942" w:author="Windows User" w:date="2018-11-01T13:06:00Z"/>
        </w:rPr>
      </w:pPr>
      <w:ins w:id="4943" w:author="Windows User" w:date="2018-11-01T13:05:00Z">
        <w:r>
          <w:t xml:space="preserve">The b-values represent all magnetic field gradients that </w:t>
        </w:r>
      </w:ins>
      <w:ins w:id="4944" w:author="Windows User" w:date="2018-11-01T13:06:00Z">
        <w:r>
          <w:t>contribute</w:t>
        </w:r>
      </w:ins>
      <w:ins w:id="4945" w:author="Windows User" w:date="2018-11-01T13:05:00Z">
        <w:r>
          <w:t xml:space="preserve"> </w:t>
        </w:r>
      </w:ins>
      <w:ins w:id="4946" w:author="Windows User" w:date="2018-11-01T13:06:00Z">
        <w:r>
          <w:t>to diffusion weighted attenuation.</w:t>
        </w:r>
      </w:ins>
    </w:p>
    <w:p w14:paraId="49A94584" w14:textId="47D4D5D3" w:rsidR="00E24789" w:rsidRPr="00FC2C9C" w:rsidRDefault="00E24789">
      <w:ins w:id="4947" w:author="Windows User" w:date="2018-11-01T13:06:00Z">
        <w:r>
          <w:t>The chosen b-values are relative to th</w:t>
        </w:r>
      </w:ins>
      <w:ins w:id="4948" w:author="Windows User" w:date="2018-11-01T13:09:00Z">
        <w:r>
          <w:t>e</w:t>
        </w:r>
      </w:ins>
      <w:ins w:id="4949" w:author="Windows User" w:date="2018-11-01T13:06:00Z">
        <w:r>
          <w:t xml:space="preserve"> gyromagnetic ratio and diffusivity of the respective </w:t>
        </w:r>
      </w:ins>
      <w:ins w:id="4950" w:author="Windows User" w:date="2018-11-01T13:07:00Z">
        <w:r>
          <w:t>hyperpoarised</w:t>
        </w:r>
      </w:ins>
      <w:ins w:id="4951" w:author="Windows User" w:date="2018-11-01T13:12:00Z">
        <w:r>
          <w:t xml:space="preserve"> gases. The values of 1.6 for</w:t>
        </w:r>
      </w:ins>
      <w:ins w:id="4952" w:author="Windows User" w:date="2018-11-01T13:07:00Z">
        <w:r>
          <w:t xml:space="preserve"> </w:t>
        </w:r>
        <w:r w:rsidRPr="00E24789">
          <w:rPr>
            <w:vertAlign w:val="superscript"/>
            <w:rPrChange w:id="4953" w:author="Windows User" w:date="2018-11-01T13:08:00Z">
              <w:rPr/>
            </w:rPrChange>
          </w:rPr>
          <w:t>3</w:t>
        </w:r>
        <w:r>
          <w:t>He</w:t>
        </w:r>
      </w:ins>
      <w:ins w:id="4954" w:author="Windows User" w:date="2018-11-01T13:08:00Z">
        <w:r>
          <w:t>,</w:t>
        </w:r>
      </w:ins>
      <w:ins w:id="4955" w:author="Windows User" w:date="2018-11-01T13:13:00Z">
        <w:r w:rsidRPr="00E24789">
          <w:t xml:space="preserve"> </w:t>
        </w:r>
        <w:r>
          <w:fldChar w:fldCharType="begin">
            <w:fldData xml:space="preserve">PEVuZE5vdGU+PENpdGU+PEF1dGhvcj5LaXJieTwvQXV0aG9yPjxZZWFyPjIwMTQ8L1llYXI+PFJl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</w:fldData>
          </w:fldChar>
        </w:r>
      </w:ins>
      <w:r w:rsidR="0036794D">
        <w:instrText xml:space="preserve"> ADDIN EN.CITE </w:instrText>
      </w:r>
      <w:r w:rsidR="0036794D">
        <w:fldChar w:fldCharType="begin">
          <w:fldData xml:space="preserve">PEVuZE5vdGU+PENpdGU+PEF1dGhvcj5LaXJieTwvQXV0aG9yPjxZZWFyPjIwMTQ8L1llYXI+PFJl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</w:fldData>
        </w:fldChar>
      </w:r>
      <w:r w:rsidR="0036794D">
        <w:instrText xml:space="preserve"> ADDIN EN.CITE.DATA </w:instrText>
      </w:r>
      <w:r w:rsidR="0036794D">
        <w:fldChar w:fldCharType="end"/>
      </w:r>
      <w:ins w:id="4956" w:author="Windows User" w:date="2018-11-01T13:13:00Z">
        <w:r>
          <w:fldChar w:fldCharType="separate"/>
        </w:r>
      </w:ins>
      <w:r w:rsidR="0036794D" w:rsidRPr="0036794D">
        <w:rPr>
          <w:noProof/>
          <w:vertAlign w:val="superscript"/>
        </w:rPr>
        <w:t>348</w:t>
      </w:r>
      <w:ins w:id="4957" w:author="Windows User" w:date="2018-11-01T13:13:00Z">
        <w:r>
          <w:fldChar w:fldCharType="end"/>
        </w:r>
      </w:ins>
      <w:ins w:id="4958" w:author="Windows User" w:date="2018-11-01T13:07:00Z">
        <w:r>
          <w:t xml:space="preserve"> and</w:t>
        </w:r>
      </w:ins>
      <w:ins w:id="4959" w:author="Windows User" w:date="2018-11-01T13:13:00Z">
        <w:r>
          <w:t xml:space="preserve"> </w:t>
        </w:r>
      </w:ins>
      <w:ins w:id="4960" w:author="Windows User" w:date="2018-11-01T13:14:00Z">
        <w:r>
          <w:t>12 for</w:t>
        </w:r>
      </w:ins>
      <w:ins w:id="4961" w:author="Windows User" w:date="2018-11-01T13:07:00Z">
        <w:r>
          <w:t xml:space="preserve"> </w:t>
        </w:r>
      </w:ins>
      <w:ins w:id="4962" w:author="Windows User" w:date="2018-11-01T13:08:00Z">
        <w:r w:rsidRPr="00E24789">
          <w:rPr>
            <w:vertAlign w:val="superscript"/>
            <w:rPrChange w:id="4963" w:author="Windows User" w:date="2018-11-01T13:08:00Z">
              <w:rPr/>
            </w:rPrChange>
          </w:rPr>
          <w:t>129</w:t>
        </w:r>
        <w:r>
          <w:t>Xe</w:t>
        </w:r>
      </w:ins>
      <w:ins w:id="4964" w:author="Windows User" w:date="2018-11-01T13:13:00Z">
        <w:r w:rsidRPr="00E24789">
          <w:t xml:space="preserve"> </w:t>
        </w:r>
        <w:r>
          <w:fldChar w:fldCharType="begin">
            <w:fldData xml:space="preserve">PEVuZE5vdGU+PENpdGU+PEF1dGhvcj5LaXJieTwvQXV0aG9yPjxZZWFyPjIwMTQ8L1llYXI+PFJl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5ldGljIFJlc29uYW5jZSBpbiBNZWRpY2luZTwvZnVsbC10aXRsZT48L2Fs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</w:fldData>
          </w:fldChar>
        </w:r>
      </w:ins>
      <w:r w:rsidR="0036794D">
        <w:instrText xml:space="preserve"> ADDIN EN.CITE </w:instrText>
      </w:r>
      <w:r w:rsidR="0036794D">
        <w:fldChar w:fldCharType="begin">
          <w:fldData xml:space="preserve">PEVuZE5vdGU+PENpdGU+PEF1dGhvcj5LaXJieTwvQXV0aG9yPjxZZWFyPjIwMTQ8L1llYXI+PFJl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5ldGljIFJlc29uYW5jZSBpbiBNZWRpY2luZTwvZnVsbC10aXRsZT48L2Fs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</w:fldData>
        </w:fldChar>
      </w:r>
      <w:r w:rsidR="0036794D">
        <w:instrText xml:space="preserve"> ADDIN EN.CITE.DATA </w:instrText>
      </w:r>
      <w:r w:rsidR="0036794D">
        <w:fldChar w:fldCharType="end"/>
      </w:r>
      <w:ins w:id="4965" w:author="Windows User" w:date="2018-11-01T13:13:00Z">
        <w:r>
          <w:fldChar w:fldCharType="separate"/>
        </w:r>
      </w:ins>
      <w:r w:rsidR="0036794D" w:rsidRPr="0036794D">
        <w:rPr>
          <w:noProof/>
          <w:vertAlign w:val="superscript"/>
        </w:rPr>
        <w:t>348, 402</w:t>
      </w:r>
      <w:ins w:id="4966" w:author="Windows User" w:date="2018-11-01T13:13:00Z">
        <w:r>
          <w:fldChar w:fldCharType="end"/>
        </w:r>
        <w:r w:rsidDel="00E24789">
          <w:t xml:space="preserve"> </w:t>
        </w:r>
      </w:ins>
      <w:ins w:id="4967" w:author="Windows User" w:date="2018-11-01T13:14:00Z">
        <w:r>
          <w:t xml:space="preserve">are commonly quoted </w:t>
        </w:r>
      </w:ins>
      <w:ins w:id="4968" w:author="Windows User" w:date="2018-11-01T13:15:00Z">
        <w:r>
          <w:lastRenderedPageBreak/>
          <w:t>in previous literature.</w:t>
        </w:r>
        <w:r w:rsidR="00C041A2">
          <w:t xml:space="preserve"> Multiple b values are chosen due to the requirement for subsequent modelling. The choice is a balance between sampl</w:t>
        </w:r>
      </w:ins>
      <w:ins w:id="4969" w:author="Windows User" w:date="2018-11-01T13:16:00Z">
        <w:r w:rsidR="00C041A2">
          <w:t>ing as much signal decay as possible, against the time limitations of the scan, usually determined by participant breath-holding ability.</w:t>
        </w:r>
      </w:ins>
      <w:r w:rsidR="00C041A2">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 </w:instrText>
      </w:r>
      <w:r w:rsidR="0036794D">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DATA </w:instrText>
      </w:r>
      <w:r w:rsidR="0036794D">
        <w:fldChar w:fldCharType="end"/>
      </w:r>
      <w:r w:rsidR="00C041A2">
        <w:fldChar w:fldCharType="separate"/>
      </w:r>
      <w:r w:rsidR="0036794D" w:rsidRPr="0036794D">
        <w:rPr>
          <w:noProof/>
          <w:vertAlign w:val="superscript"/>
        </w:rPr>
        <w:t>399</w:t>
      </w:r>
      <w:r w:rsidR="00C041A2">
        <w:fldChar w:fldCharType="end"/>
      </w:r>
      <w:del w:id="4970" w:author="Windows User" w:date="2018-11-01T13:13:00Z">
        <w:r w:rsidDel="00E24789">
          <w:fldChar w:fldCharType="begin">
            <w:fldData xml:space="preserve">PEVuZE5vdGU+PENpdGU+PEF1dGhvcj5LaXJieTwvQXV0aG9yPjxZZWFyPjIwMTQ8L1llYXI+PFJl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=
</w:fldData>
          </w:fldChar>
        </w:r>
        <w:r w:rsidDel="00E24789">
          <w:delInstrText xml:space="preserve"> ADDIN EN.CITE </w:delInstrText>
        </w:r>
        <w:r w:rsidDel="00E24789">
          <w:fldChar w:fldCharType="begin">
            <w:fldData xml:space="preserve">PEVuZE5vdGU+PENpdGU+PEF1dGhvcj5LaXJieTwvQXV0aG9yPjxZZWFyPjIwMTQ8L1llYXI+PFJl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=
</w:fldData>
          </w:fldChar>
        </w:r>
        <w:r w:rsidDel="00E24789">
          <w:delInstrText xml:space="preserve"> ADDIN EN.CITE.DATA </w:delInstrText>
        </w:r>
        <w:r w:rsidDel="00E24789">
          <w:fldChar w:fldCharType="end"/>
        </w:r>
        <w:r w:rsidDel="00E24789">
          <w:fldChar w:fldCharType="separate"/>
        </w:r>
        <w:r w:rsidRPr="00E24789" w:rsidDel="00E24789">
          <w:rPr>
            <w:noProof/>
            <w:vertAlign w:val="superscript"/>
          </w:rPr>
          <w:delText>344</w:delText>
        </w:r>
        <w:r w:rsidDel="00E24789">
          <w:fldChar w:fldCharType="end"/>
        </w:r>
      </w:del>
    </w:p>
    <w:p w14:paraId="62DBF578" w14:textId="77777777" w:rsidR="0056712F" w:rsidRDefault="005F017A">
      <w:pPr>
        <w:pStyle w:val="Heading4"/>
      </w:pPr>
      <w:r>
        <w:t>Data Quality</w:t>
      </w:r>
    </w:p>
    <w:p w14:paraId="2B64EB90" w14:textId="3E22DE58" w:rsidR="0056712F" w:rsidRPr="00323B53" w:rsidRDefault="008A36BD" w:rsidP="0056712F">
      <w:r>
        <w:t>Diffusion-weighted</w:t>
      </w:r>
      <w:r w:rsidR="0056712F" w:rsidRPr="00323B53">
        <w:t xml:space="preserve"> ima</w:t>
      </w:r>
      <w:r w:rsidR="007B7689">
        <w:t xml:space="preserve">ging was acquired at all visits for participants attending follow up, as outlined in the flow chart </w:t>
      </w:r>
      <w:r w:rsidR="002B08BA">
        <w:t>(</w:t>
      </w:r>
      <w:r w:rsidR="000303A8">
        <w:t>Figure</w:t>
      </w:r>
      <w:r w:rsidR="002B08BA">
        <w:t xml:space="preserve"> 5.</w:t>
      </w:r>
      <w:ins w:id="4971" w:author="Windows User" w:date="2018-11-01T13:19:00Z">
        <w:r w:rsidR="00C041A2">
          <w:t>2</w:t>
        </w:r>
      </w:ins>
      <w:del w:id="4972" w:author="Windows User" w:date="2018-11-01T13:19:00Z">
        <w:r w:rsidR="002B08BA" w:rsidDel="00C041A2">
          <w:delText>1</w:delText>
        </w:r>
      </w:del>
      <w:r w:rsidR="002B08BA">
        <w:t>)</w:t>
      </w:r>
      <w:r w:rsidR="007B7689">
        <w:t>. Xenon DW-MRI was performed in later cases.</w:t>
      </w:r>
    </w:p>
    <w:p w14:paraId="59ADCD86" w14:textId="67A0F5CE" w:rsidR="0056712F" w:rsidRPr="00304B96" w:rsidRDefault="007B7689" w:rsidP="0056712F">
      <w:pPr>
        <w:pStyle w:val="figure"/>
        <w:rPr>
          <w:highlight w:val="red"/>
        </w:rPr>
      </w:pPr>
      <w:r>
        <w:rPr>
          <w:noProof/>
          <w:lang w:eastAsia="en-GB"/>
        </w:rPr>
        <w:drawing>
          <wp:inline distT="0" distB="0" distL="0" distR="0" wp14:anchorId="2502C5BE" wp14:editId="2C95DAA4">
            <wp:extent cx="6038215" cy="2516863"/>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ffusion Participant flow.pdf"/>
                    <pic:cNvPicPr/>
                  </pic:nvPicPr>
                  <pic:blipFill rotWithShape="1">
                    <a:blip r:embed="rId107">
                      <a:extLst>
                        <a:ext uri="{28A0092B-C50C-407E-A947-70E740481C1C}">
                          <a14:useLocalDpi xmlns:a14="http://schemas.microsoft.com/office/drawing/2010/main" val="0"/>
                        </a:ext>
                      </a:extLst>
                    </a:blip>
                    <a:srcRect b="25901"/>
                    <a:stretch/>
                  </pic:blipFill>
                  <pic:spPr bwMode="auto">
                    <a:xfrm>
                      <a:off x="0" y="0"/>
                      <a:ext cx="6038215" cy="2516863"/>
                    </a:xfrm>
                    <a:prstGeom prst="rect">
                      <a:avLst/>
                    </a:prstGeom>
                    <a:ln>
                      <a:noFill/>
                    </a:ln>
                    <a:extLst>
                      <a:ext uri="{53640926-AAD7-44D8-BBD7-CCE9431645EC}">
                        <a14:shadowObscured xmlns:a14="http://schemas.microsoft.com/office/drawing/2010/main"/>
                      </a:ext>
                    </a:extLst>
                  </pic:spPr>
                </pic:pic>
              </a:graphicData>
            </a:graphic>
          </wp:inline>
        </w:drawing>
      </w:r>
    </w:p>
    <w:p w14:paraId="7BB28231" w14:textId="53860AE4" w:rsidR="0056712F" w:rsidRPr="007B7689" w:rsidRDefault="000303A8" w:rsidP="0056712F">
      <w:pPr>
        <w:pStyle w:val="Caption"/>
      </w:pPr>
      <w:bookmarkStart w:id="4973" w:name="_Toc494795764"/>
      <w:bookmarkStart w:id="4974" w:name="_Toc3145369"/>
      <w:r>
        <w:t>Figure</w:t>
      </w:r>
      <w:r w:rsidR="0056712F" w:rsidRPr="007B7689">
        <w:t xml:space="preserve"> </w:t>
      </w:r>
      <w:ins w:id="497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497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977" w:author="Nicholas Weatherley" w:date="2019-03-05T22:36:00Z">
        <w:r w:rsidR="00D5585D">
          <w:rPr>
            <w:noProof/>
          </w:rPr>
          <w:t>2</w:t>
        </w:r>
        <w:r w:rsidR="00D5585D">
          <w:fldChar w:fldCharType="end"/>
        </w:r>
      </w:ins>
      <w:ins w:id="4978" w:author="Windows User" w:date="2018-11-01T14:27:00Z">
        <w:del w:id="4979" w:author="Nicholas Weatherley" w:date="2019-03-05T22:36:00Z">
          <w:r w:rsidR="002F70B6" w:rsidDel="00D5585D">
            <w:fldChar w:fldCharType="begin"/>
          </w:r>
          <w:r w:rsidR="002F70B6" w:rsidDel="00D5585D">
            <w:delInstrText xml:space="preserve"> STYLEREF 1 \s </w:delInstrText>
          </w:r>
        </w:del>
      </w:ins>
      <w:del w:id="4980" w:author="Nicholas Weatherley" w:date="2019-03-05T22:36:00Z">
        <w:r w:rsidR="002F70B6" w:rsidDel="00D5585D">
          <w:fldChar w:fldCharType="separate"/>
        </w:r>
        <w:r w:rsidR="0024585E" w:rsidDel="00D5585D">
          <w:rPr>
            <w:noProof/>
          </w:rPr>
          <w:delText>5</w:delText>
        </w:r>
      </w:del>
      <w:ins w:id="4981" w:author="Windows User" w:date="2018-11-01T14:27:00Z">
        <w:del w:id="498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983" w:author="Nicholas Weatherley" w:date="2019-03-05T22:36:00Z">
        <w:r w:rsidR="002F70B6" w:rsidDel="00D5585D">
          <w:fldChar w:fldCharType="end"/>
        </w:r>
      </w:del>
      <w:del w:id="498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56712F" w:rsidRPr="007B7689">
        <w:t xml:space="preserve">: </w:t>
      </w:r>
      <w:bookmarkEnd w:id="4973"/>
      <w:r w:rsidR="007B7689">
        <w:t>Diffusion-weighted imaging participant flow chart</w:t>
      </w:r>
      <w:bookmarkEnd w:id="4974"/>
    </w:p>
    <w:p w14:paraId="0A397CF4" w14:textId="77777777" w:rsidR="0056712F" w:rsidRPr="00B410D8" w:rsidRDefault="0056712F" w:rsidP="0056712F">
      <w:pPr>
        <w:pStyle w:val="Heading3"/>
      </w:pPr>
      <w:r>
        <w:t>Post Processing Methods</w:t>
      </w:r>
    </w:p>
    <w:p w14:paraId="5A7B4686" w14:textId="77777777" w:rsidR="0036618A" w:rsidRDefault="0036618A" w:rsidP="0036618A">
      <w:pPr>
        <w:pStyle w:val="Heading4"/>
      </w:pPr>
      <w:r>
        <w:t>Image reconstruction</w:t>
      </w:r>
    </w:p>
    <w:p w14:paraId="1A72113A" w14:textId="1E11DBE7" w:rsidR="006B4D4B" w:rsidRDefault="009E2127" w:rsidP="006B4D4B">
      <w:r>
        <w:t>Magnitude images were reconstructed in Matlab R2016b (</w:t>
      </w:r>
      <w:r w:rsidRPr="003A065F">
        <w:t xml:space="preserve">MathWorks, Inc., </w:t>
      </w:r>
      <w:r>
        <w:t>MA</w:t>
      </w:r>
      <w:r w:rsidRPr="003A065F">
        <w:t xml:space="preserve">, </w:t>
      </w:r>
      <w:r>
        <w:t>USA)</w:t>
      </w:r>
      <w:r w:rsidR="004A0240">
        <w:t>, using code constructed</w:t>
      </w:r>
      <w:r w:rsidR="004B4C21">
        <w:t xml:space="preserve"> locally by</w:t>
      </w:r>
      <w:r w:rsidR="004A0240">
        <w:t xml:space="preserve"> </w:t>
      </w:r>
      <w:r w:rsidR="004B4C21">
        <w:t>Ho-Fung Chan</w:t>
      </w:r>
      <w:r w:rsidR="004A0240">
        <w:t xml:space="preserve">. Initially this </w:t>
      </w:r>
      <w:r w:rsidR="00C926B0">
        <w:t>was performed</w:t>
      </w:r>
      <w:r>
        <w:t xml:space="preserve"> at the point of imaging to ensure data collection</w:t>
      </w:r>
      <w:r w:rsidR="004A0240">
        <w:t xml:space="preserve"> had been successful.</w:t>
      </w:r>
      <w:ins w:id="4985" w:author="Windows User" w:date="2018-10-30T15:52:00Z">
        <w:r w:rsidR="000A4D42">
          <w:t xml:space="preserve"> These images were then segmented and analysed as described below.</w:t>
        </w:r>
      </w:ins>
      <w:del w:id="4986" w:author="Windows User" w:date="2018-10-30T15:52:00Z">
        <w:r w:rsidR="00074789" w:rsidDel="000A4D42">
          <w:delText xml:space="preserve"> </w:delText>
        </w:r>
      </w:del>
    </w:p>
    <w:p w14:paraId="0F9DB4C2" w14:textId="250B9F2F" w:rsidR="002C0C34" w:rsidRDefault="00852A43" w:rsidP="006B4D4B">
      <w:pPr>
        <w:pStyle w:val="Heading4"/>
      </w:pPr>
      <w:r>
        <w:t>Segmentation</w:t>
      </w:r>
    </w:p>
    <w:p w14:paraId="302C2768" w14:textId="49D741B9" w:rsidR="00562659" w:rsidRDefault="002C0C34" w:rsidP="00A044CE">
      <w:r>
        <w:t>Given the relatively low SNR (</w:t>
      </w:r>
      <w:r w:rsidR="00323DE0">
        <w:t xml:space="preserve">for example </w:t>
      </w:r>
      <w:r>
        <w:t>compared to ventilation images),</w:t>
      </w:r>
      <w:r w:rsidR="00323DE0">
        <w:t xml:space="preserve"> regions of interest</w:t>
      </w:r>
      <w:r w:rsidR="00D07BFA">
        <w:t xml:space="preserve"> (ROIs)</w:t>
      </w:r>
      <w:r w:rsidR="00323DE0">
        <w:t xml:space="preserve"> need to be defined in both lung fields prior to further analysis. Using a</w:t>
      </w:r>
      <w:r w:rsidR="00562659">
        <w:t>n extension of the aforementioned cod</w:t>
      </w:r>
      <w:r w:rsidR="00323DE0">
        <w:t xml:space="preserve">e, a </w:t>
      </w:r>
      <w:r w:rsidR="00D07BFA">
        <w:t xml:space="preserve">ROI is manually placed in an area of noise. </w:t>
      </w:r>
      <w:r w:rsidR="00601492">
        <w:t>Drawing ROIs around both lungs segments each coronal slice</w:t>
      </w:r>
      <w:r w:rsidR="004C45D6">
        <w:t xml:space="preserve"> for analysis</w:t>
      </w:r>
      <w:r w:rsidR="00DD7C90">
        <w:t xml:space="preserve"> of diffusion within those regions</w:t>
      </w:r>
      <w:r w:rsidR="00601492">
        <w:t xml:space="preserve">. </w:t>
      </w:r>
      <w:r w:rsidR="0098766A">
        <w:t xml:space="preserve">The </w:t>
      </w:r>
      <w:r w:rsidR="0098766A">
        <w:lastRenderedPageBreak/>
        <w:t xml:space="preserve">trachea and </w:t>
      </w:r>
      <w:r w:rsidR="004C45D6">
        <w:t>first-generation</w:t>
      </w:r>
      <w:r w:rsidR="0098766A">
        <w:t xml:space="preserve"> airways are easily identified and excluded from the ROI. </w:t>
      </w:r>
      <w:r w:rsidR="00601492">
        <w:t xml:space="preserve">This process is demonstrated in </w:t>
      </w:r>
      <w:r w:rsidR="000303A8">
        <w:t>Figure</w:t>
      </w:r>
      <w:r w:rsidR="00601492">
        <w:t xml:space="preserve"> 5.3</w:t>
      </w:r>
      <w:r w:rsidR="000D0B96">
        <w:t>.</w:t>
      </w:r>
    </w:p>
    <w:p w14:paraId="28F08BB6" w14:textId="361DA406" w:rsidR="00A76E00" w:rsidRDefault="0040192E" w:rsidP="00A76E00">
      <w:pPr>
        <w:pStyle w:val="figure"/>
      </w:pPr>
      <w:r>
        <w:rPr>
          <w:noProof/>
          <w:lang w:eastAsia="en-GB"/>
        </w:rPr>
        <w:drawing>
          <wp:inline distT="0" distB="0" distL="0" distR="0" wp14:anchorId="6B8CE1EC" wp14:editId="792C5DF6">
            <wp:extent cx="6021705" cy="2383155"/>
            <wp:effectExtent l="0" t="0" r="0" b="4445"/>
            <wp:docPr id="8" name="Picture 8" descr="RO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OIs"/>
                    <pic:cNvPicPr>
                      <a:picLocks noChangeAspect="1" noChangeArrowheads="1"/>
                    </pic:cNvPicPr>
                  </pic:nvPicPr>
                  <pic:blipFill>
                    <a:blip r:embed="rId108">
                      <a:extLst>
                        <a:ext uri="{28A0092B-C50C-407E-A947-70E740481C1C}">
                          <a14:useLocalDpi xmlns:a14="http://schemas.microsoft.com/office/drawing/2010/main" val="0"/>
                        </a:ext>
                      </a:extLst>
                    </a:blip>
                    <a:srcRect b="47250"/>
                    <a:stretch>
                      <a:fillRect/>
                    </a:stretch>
                  </pic:blipFill>
                  <pic:spPr bwMode="auto">
                    <a:xfrm>
                      <a:off x="0" y="0"/>
                      <a:ext cx="6021705" cy="2383155"/>
                    </a:xfrm>
                    <a:prstGeom prst="rect">
                      <a:avLst/>
                    </a:prstGeom>
                    <a:noFill/>
                    <a:ln>
                      <a:noFill/>
                    </a:ln>
                  </pic:spPr>
                </pic:pic>
              </a:graphicData>
            </a:graphic>
          </wp:inline>
        </w:drawing>
      </w:r>
    </w:p>
    <w:p w14:paraId="2F2C912C" w14:textId="7256C1FC" w:rsidR="00323DE0" w:rsidRDefault="000303A8" w:rsidP="00A76E00">
      <w:pPr>
        <w:pStyle w:val="Caption"/>
      </w:pPr>
      <w:bookmarkStart w:id="4987" w:name="_Toc494795766"/>
      <w:bookmarkStart w:id="4988" w:name="_Toc3145370"/>
      <w:r>
        <w:t>Figure</w:t>
      </w:r>
      <w:r w:rsidR="00A76E00">
        <w:t xml:space="preserve"> </w:t>
      </w:r>
      <w:ins w:id="4989"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499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4991" w:author="Nicholas Weatherley" w:date="2019-03-05T22:36:00Z">
        <w:r w:rsidR="00D5585D">
          <w:rPr>
            <w:noProof/>
          </w:rPr>
          <w:t>3</w:t>
        </w:r>
        <w:r w:rsidR="00D5585D">
          <w:fldChar w:fldCharType="end"/>
        </w:r>
      </w:ins>
      <w:ins w:id="4992" w:author="Windows User" w:date="2018-11-01T14:27:00Z">
        <w:del w:id="4993" w:author="Nicholas Weatherley" w:date="2019-03-05T22:36:00Z">
          <w:r w:rsidR="002F70B6" w:rsidDel="00D5585D">
            <w:fldChar w:fldCharType="begin"/>
          </w:r>
          <w:r w:rsidR="002F70B6" w:rsidDel="00D5585D">
            <w:delInstrText xml:space="preserve"> STYLEREF 1 \s </w:delInstrText>
          </w:r>
        </w:del>
      </w:ins>
      <w:del w:id="4994" w:author="Nicholas Weatherley" w:date="2019-03-05T22:36:00Z">
        <w:r w:rsidR="002F70B6" w:rsidDel="00D5585D">
          <w:fldChar w:fldCharType="separate"/>
        </w:r>
        <w:r w:rsidR="0024585E" w:rsidDel="00D5585D">
          <w:rPr>
            <w:noProof/>
          </w:rPr>
          <w:delText>5</w:delText>
        </w:r>
      </w:del>
      <w:ins w:id="4995" w:author="Windows User" w:date="2018-11-01T14:27:00Z">
        <w:del w:id="499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4997" w:author="Nicholas Weatherley" w:date="2019-03-05T22:36:00Z">
        <w:r w:rsidR="002F70B6" w:rsidDel="00D5585D">
          <w:fldChar w:fldCharType="end"/>
        </w:r>
      </w:del>
      <w:del w:id="499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717CB9">
        <w:t>:</w:t>
      </w:r>
      <w:r w:rsidR="001F7499">
        <w:t xml:space="preserve"> Regions of interest</w:t>
      </w:r>
      <w:bookmarkEnd w:id="4987"/>
      <w:bookmarkEnd w:id="4988"/>
    </w:p>
    <w:p w14:paraId="5BCA0678" w14:textId="2CFB4697" w:rsidR="001F7499" w:rsidRDefault="001F7499" w:rsidP="001F7499">
      <w:pPr>
        <w:pStyle w:val="Figuretext"/>
        <w:rPr>
          <w:ins w:id="4999" w:author="Windows User" w:date="2018-11-01T13:19:00Z"/>
        </w:rPr>
      </w:pPr>
      <w:r>
        <w:t>ROIs defined in area of noise (A), right lung for each coronal slice (B), and left lung for each coronal slice (C).</w:t>
      </w:r>
    </w:p>
    <w:p w14:paraId="3ECFCC4C" w14:textId="63B87148" w:rsidR="00C041A2" w:rsidRPr="00B5643A" w:rsidRDefault="00C041A2">
      <w:pPr>
        <w:pPrChange w:id="5000" w:author="Windows User" w:date="2018-11-01T13:19:00Z">
          <w:pPr>
            <w:pStyle w:val="Figuretext"/>
          </w:pPr>
        </w:pPrChange>
      </w:pPr>
      <w:ins w:id="5001" w:author="Windows User" w:date="2018-11-01T13:20:00Z">
        <w:r>
          <w:t xml:space="preserve">As can be appreciated in figure 5.3, the signal to noise ratio is significantly lower than the equivalent ventilation images in chapter 4. This is </w:t>
        </w:r>
      </w:ins>
      <w:ins w:id="5002" w:author="Windows User" w:date="2018-11-01T13:21:00Z">
        <w:r>
          <w:t>predominantly</w:t>
        </w:r>
      </w:ins>
      <w:ins w:id="5003" w:author="Windows User" w:date="2018-11-01T13:20:00Z">
        <w:r>
          <w:t xml:space="preserve"> </w:t>
        </w:r>
      </w:ins>
      <w:ins w:id="5004" w:author="Windows User" w:date="2018-11-01T13:21:00Z">
        <w:r>
          <w:t>due to longer echo times</w:t>
        </w:r>
      </w:ins>
      <w:ins w:id="5005" w:author="Windows User" w:date="2018-11-01T13:22:00Z">
        <w:r>
          <w:t xml:space="preserve">, which is necessary to accommodate for diffusion gradients, but results in </w:t>
        </w:r>
      </w:ins>
      <w:ins w:id="5006" w:author="Windows User" w:date="2018-11-01T13:21:00Z">
        <w:r>
          <w:t>an increase in T2* decay.</w:t>
        </w:r>
      </w:ins>
    </w:p>
    <w:p w14:paraId="7067205A" w14:textId="77777777" w:rsidR="0056712F" w:rsidRDefault="0056712F" w:rsidP="0056712F">
      <w:pPr>
        <w:pStyle w:val="Heading3"/>
      </w:pPr>
      <w:r>
        <w:t>Outcome Metrics</w:t>
      </w:r>
    </w:p>
    <w:p w14:paraId="3F511914" w14:textId="77777777" w:rsidR="005F017A" w:rsidRDefault="001B41B3" w:rsidP="005F017A">
      <w:pPr>
        <w:pStyle w:val="Heading4"/>
      </w:pPr>
      <w:r>
        <w:t>Apparent Diffusion Coefficient</w:t>
      </w:r>
    </w:p>
    <w:p w14:paraId="253BDBD3" w14:textId="56854B6F" w:rsidR="001B41B3" w:rsidRDefault="003E09D3" w:rsidP="001B41B3">
      <w:r>
        <w:t xml:space="preserve">From within these </w:t>
      </w:r>
      <w:r w:rsidR="0099393F">
        <w:t>diffusion-weighted images</w:t>
      </w:r>
      <w:r>
        <w:t>, the a</w:t>
      </w:r>
      <w:r w:rsidR="00315EB5">
        <w:t>pparent diffusion coefficient (ADC)</w:t>
      </w:r>
      <w:r>
        <w:t xml:space="preserve"> of each voxel was </w:t>
      </w:r>
      <w:r w:rsidR="0099393F">
        <w:t>calculated</w:t>
      </w:r>
      <w:r w:rsidR="00CB79E8">
        <w:t>.</w:t>
      </w:r>
      <w:r w:rsidR="0063537B">
        <w:t xml:space="preserve"> </w:t>
      </w:r>
      <w:r w:rsidR="002F3B49" w:rsidRPr="002F3B49">
        <w:t>Once in the acinar airways, helium gas diffusion is restricted by the boundaries of the airways</w:t>
      </w:r>
      <w:ins w:id="5007" w:author="Windows User" w:date="2018-10-31T09:59:00Z">
        <w:r w:rsidR="00945275">
          <w:t>. T</w:t>
        </w:r>
      </w:ins>
      <w:del w:id="5008" w:author="Windows User" w:date="2018-10-31T09:59:00Z">
        <w:r w:rsidR="002F3B49" w:rsidRPr="002F3B49" w:rsidDel="00945275">
          <w:delText>,</w:delText>
        </w:r>
        <w:r w:rsidR="00726881" w:rsidDel="00945275">
          <w:delText xml:space="preserve"> such t</w:delText>
        </w:r>
      </w:del>
      <w:r w:rsidR="00726881">
        <w:t xml:space="preserve">he gas diffusion is 0.88 </w:t>
      </w:r>
      <w:r w:rsidR="002F3B49" w:rsidRPr="002F3B49">
        <w:t>cm</w:t>
      </w:r>
      <w:r w:rsidR="002F3B49" w:rsidRPr="00726881">
        <w:rPr>
          <w:vertAlign w:val="superscript"/>
        </w:rPr>
        <w:t>2</w:t>
      </w:r>
      <w:r w:rsidR="00726881">
        <w:t>.</w:t>
      </w:r>
      <w:r w:rsidR="002F3B49" w:rsidRPr="002F3B49">
        <w:t>s</w:t>
      </w:r>
      <w:r w:rsidR="002F3B49" w:rsidRPr="00726881">
        <w:rPr>
          <w:vertAlign w:val="superscript"/>
        </w:rPr>
        <w:t>-1</w:t>
      </w:r>
      <w:r w:rsidR="002F3B49" w:rsidRPr="002F3B49">
        <w:t xml:space="preserve"> at normal atmospheric p</w:t>
      </w:r>
      <w:r w:rsidR="00CA1DEF">
        <w:t>ressure, but reduces to 0.1</w:t>
      </w:r>
      <w:r w:rsidR="002F3B49" w:rsidRPr="002F3B49">
        <w:t>–</w:t>
      </w:r>
      <w:r w:rsidR="002F3B49">
        <w:t>0.2 cm</w:t>
      </w:r>
      <w:r w:rsidR="002F3B49" w:rsidRPr="00CA1DEF">
        <w:rPr>
          <w:vertAlign w:val="superscript"/>
        </w:rPr>
        <w:t>2</w:t>
      </w:r>
      <w:r w:rsidR="00726881">
        <w:t>.</w:t>
      </w:r>
      <w:r w:rsidR="002F3B49">
        <w:t>s</w:t>
      </w:r>
      <w:r w:rsidR="002F3B49" w:rsidRPr="00726881">
        <w:rPr>
          <w:vertAlign w:val="superscript"/>
        </w:rPr>
        <w:t>-1</w:t>
      </w:r>
      <w:r w:rsidR="002F3B49">
        <w:t xml:space="preserve"> in healthy alveoli</w:t>
      </w:r>
      <w:r w:rsidR="008270CE">
        <w:t>.</w:t>
      </w:r>
      <w:r w:rsidR="00CA1DEF">
        <w:fldChar w:fldCharType="begin">
          <w:fldData xml:space="preserve">PEVuZE5vdGU+PENpdGU+PEF1dGhvcj5ZYWJsb25za2l5PC9BdXRob3I+PFllYXI+MjAwMjwvWWVh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U0E8L2Z1bGwtdGl0bGU+PC9hbHQt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</w:fldData>
        </w:fldChar>
      </w:r>
      <w:r w:rsidR="0036794D">
        <w:instrText xml:space="preserve"> ADDIN EN.CITE </w:instrText>
      </w:r>
      <w:r w:rsidR="0036794D">
        <w:fldChar w:fldCharType="begin">
          <w:fldData xml:space="preserve">PEVuZE5vdGU+PENpdGU+PEF1dGhvcj5ZYWJsb25za2l5PC9BdXRob3I+PFllYXI+MjAwMjwvWWVh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U0E8L2Z1bGwtdGl0bGU+PC9hbHQt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</w:fldData>
        </w:fldChar>
      </w:r>
      <w:r w:rsidR="0036794D">
        <w:instrText xml:space="preserve"> ADDIN EN.CITE.DATA </w:instrText>
      </w:r>
      <w:r w:rsidR="0036794D">
        <w:fldChar w:fldCharType="end"/>
      </w:r>
      <w:r w:rsidR="00CA1DEF">
        <w:fldChar w:fldCharType="separate"/>
      </w:r>
      <w:r w:rsidR="0036794D" w:rsidRPr="0036794D">
        <w:rPr>
          <w:noProof/>
          <w:vertAlign w:val="superscript"/>
        </w:rPr>
        <w:t>403</w:t>
      </w:r>
      <w:r w:rsidR="00CA1DEF">
        <w:fldChar w:fldCharType="end"/>
      </w:r>
    </w:p>
    <w:p w14:paraId="7CC9627E" w14:textId="369B5DF2" w:rsidR="00864321" w:rsidRDefault="00864321" w:rsidP="001B41B3">
      <w:r>
        <w:t xml:space="preserve">Diffusion times are </w:t>
      </w:r>
      <w:r w:rsidR="00543ADB">
        <w:t>dependent</w:t>
      </w:r>
      <w:r>
        <w:t xml:space="preserve"> upon freedom of Brownian movement within the environment and the time interval (b-value) over which </w:t>
      </w:r>
      <w:r w:rsidR="00543ADB">
        <w:t>signal</w:t>
      </w:r>
      <w:r>
        <w:t xml:space="preserve"> changes are measured. Under the assumption of a Gaussian phase distribution, ADC is given as:</w:t>
      </w:r>
    </w:p>
    <w:p w14:paraId="15EAAA06" w14:textId="480CAF5C" w:rsidR="00864321" w:rsidRPr="00C93BCB" w:rsidRDefault="001C52DB" w:rsidP="001B41B3">
      <m:oMathPara>
        <m:oMath>
          <m:r>
            <w:rPr>
              <w:rFonts w:ascii="Cambria Math" w:hAnsi="Cambria Math"/>
            </w:rPr>
            <m:t>ADC=</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d>
                        <m:dPr>
                          <m:ctrlPr>
                            <w:rPr>
                              <w:rFonts w:ascii="Cambria Math" w:hAnsi="Cambria Math"/>
                              <w:i/>
                            </w:rPr>
                          </m:ctrlPr>
                        </m:dPr>
                        <m:e>
                          <m:r>
                            <w:rPr>
                              <w:rFonts w:ascii="Cambria Math" w:hAnsi="Cambria Math"/>
                            </w:rPr>
                            <m:t>b</m:t>
                          </m:r>
                        </m:e>
                      </m:d>
                    </m:e>
                  </m:d>
                </m:e>
              </m:func>
            </m:num>
            <m:den>
              <m:r>
                <w:rPr>
                  <w:rFonts w:ascii="Cambria Math" w:hAnsi="Cambria Math"/>
                </w:rPr>
                <m:t>b</m:t>
              </m:r>
            </m:den>
          </m:f>
        </m:oMath>
      </m:oMathPara>
    </w:p>
    <w:p w14:paraId="4FA3BF49" w14:textId="434F5F22" w:rsidR="00C93BCB" w:rsidRDefault="00C93BCB" w:rsidP="00C93BCB">
      <w:pPr>
        <w:pStyle w:val="equation"/>
      </w:pPr>
      <w:bookmarkStart w:id="5009" w:name="_Toc3145574"/>
      <w:r>
        <w:t>Equation 5.1: Apparent diffusion coefficient</w:t>
      </w:r>
      <w:bookmarkEnd w:id="5009"/>
    </w:p>
    <w:p w14:paraId="57017617" w14:textId="6A33726A" w:rsidR="00C93BCB" w:rsidRPr="001C52DB" w:rsidRDefault="001C52DB" w:rsidP="001C52DB">
      <w:pPr>
        <w:pStyle w:val="Figuretext"/>
      </w:pPr>
      <w:r>
        <w:t>Where S</w:t>
      </w:r>
      <w:r w:rsidRPr="001C52DB">
        <w:rPr>
          <w:vertAlign w:val="subscript"/>
        </w:rPr>
        <w:t>0</w:t>
      </w:r>
      <w:r>
        <w:t xml:space="preserve"> is signal </w:t>
      </w:r>
      <w:del w:id="5010" w:author="Windows User" w:date="2018-11-01T13:24:00Z">
        <w:r w:rsidDel="003816D7">
          <w:delText>at timepoint 0,</w:delText>
        </w:r>
      </w:del>
      <w:ins w:id="5011" w:author="Windows User" w:date="2018-11-01T13:24:00Z">
        <w:r w:rsidR="003816D7">
          <w:t>with no diffusion weighting (i.e. b=0).</w:t>
        </w:r>
      </w:ins>
      <w:r>
        <w:t xml:space="preserve"> S(b) is signal at timepoint b, and b is the b-value </w:t>
      </w:r>
      <w:del w:id="5012" w:author="Windows User" w:date="2018-11-01T13:25:00Z">
        <w:r w:rsidDel="003816D7">
          <w:delText>in seconds</w:delText>
        </w:r>
      </w:del>
      <w:ins w:id="5013" w:author="Windows User" w:date="2018-11-01T13:25:00Z">
        <w:r w:rsidR="003816D7">
          <w:t>s.cm</w:t>
        </w:r>
        <w:r w:rsidR="003816D7">
          <w:rPr>
            <w:vertAlign w:val="superscript"/>
          </w:rPr>
          <w:t>2</w:t>
        </w:r>
      </w:ins>
      <w:r>
        <w:t>.</w:t>
      </w:r>
    </w:p>
    <w:p w14:paraId="046CF30A" w14:textId="77777777" w:rsidR="00A25E07" w:rsidRPr="001B41B3" w:rsidRDefault="00F962DF" w:rsidP="001B41B3">
      <w:r>
        <w:lastRenderedPageBreak/>
        <w:t xml:space="preserve">In addition to qualitative evaluation of the resultant ADC heat map images, an ADC histogram of all lung voxels was produced </w:t>
      </w:r>
      <w:r w:rsidR="008B3DEC">
        <w:t xml:space="preserve">for each scan </w:t>
      </w:r>
      <w:r>
        <w:t>and summary metrics include the m</w:t>
      </w:r>
      <w:r w:rsidR="00A25E07">
        <w:t>ean, media</w:t>
      </w:r>
      <w:r w:rsidR="00F862B7">
        <w:t xml:space="preserve">n, </w:t>
      </w:r>
      <w:r w:rsidR="00973A2D">
        <w:t>skewness and</w:t>
      </w:r>
      <w:r w:rsidR="00A25E07">
        <w:t xml:space="preserve"> kurtosis</w:t>
      </w:r>
      <w:r w:rsidR="00973A2D">
        <w:t>.</w:t>
      </w:r>
    </w:p>
    <w:p w14:paraId="62B481C0" w14:textId="77777777" w:rsidR="001B41B3" w:rsidRDefault="00B15505" w:rsidP="001B41B3">
      <w:pPr>
        <w:pStyle w:val="Heading4"/>
      </w:pPr>
      <w:r>
        <w:t>Stretched Exponential Modelling</w:t>
      </w:r>
    </w:p>
    <w:p w14:paraId="4B0DC70B" w14:textId="546B43D3" w:rsidR="00A566FA" w:rsidRDefault="00A566FA" w:rsidP="00054ADC">
      <w:r>
        <w:t>ADC has been demonstrated to be reliant upon diffusion time, gradient strength and b-values.</w:t>
      </w:r>
      <w:r>
        <w:fldChar w:fldCharType="begin"/>
      </w:r>
      <w:r w:rsidR="0036794D">
        <w:instrText xml:space="preserve"> ADDIN EN.CITE &lt;EndNote&gt;&lt;Cite&gt;&lt;Author&gt;Fichele&lt;/Author&gt;&lt;Year&gt;2004&lt;/Year&gt;&lt;RecNum&gt;2125&lt;/RecNum&gt;&lt;DisplayText&gt;&lt;style face="superscript"&gt;404&lt;/style&gt;&lt;/DisplayText&gt;&lt;record&gt;&lt;rec-number&gt;2125&lt;/rec-number&gt;&lt;foreign-keys&gt;&lt;key app="EN" db-id="52evaf50e9fe5cewd9b555d6wtw099s0pzrz" timestamp="1546692340" guid="f5ab0bf3-f251-4bfd-baa4-2726ff13020d"&gt;2125&lt;/key&gt;&lt;/foreign-keys&gt;&lt;ref-type name="Journal Article"&gt;17&lt;/ref-type&gt;&lt;contributors&gt;&lt;authors&gt;&lt;author&gt;Stanislao Fichele&lt;/author&gt;&lt;author&gt;Martyn N.J. Paley&lt;/author&gt;&lt;author&gt;Neil Wo</w:instrText>
      </w:r>
      <w:r w:rsidR="0036794D">
        <w:rPr>
          <w:rFonts w:hint="eastAsia"/>
        </w:rPr>
        <w:instrText>odhouse&lt;/author&gt;&lt;author&gt;Paul D. Griffiths&lt;/author&gt;&lt;author&gt;Edwin J.R. van Beek&lt;/author&gt;&lt;author&gt;Jim M. Wild&lt;/author&gt;&lt;/authors&gt;&lt;/contributors&gt;&lt;titles&gt;&lt;title&gt;Finite</w:instrText>
      </w:r>
      <w:r w:rsidR="0036794D">
        <w:rPr>
          <w:rFonts w:hint="eastAsia"/>
        </w:rPr>
        <w:instrText>‐</w:instrText>
      </w:r>
      <w:r w:rsidR="0036794D">
        <w:rPr>
          <w:rFonts w:hint="eastAsia"/>
        </w:rPr>
        <w:instrText xml:space="preserve">difference simulations of 3He diffusion in 3D alveolar ducts: Comparison with the </w:instrText>
      </w:r>
      <w:r w:rsidR="0036794D">
        <w:rPr>
          <w:rFonts w:hint="eastAsia"/>
        </w:rPr>
        <w:instrText>“</w:instrText>
      </w:r>
      <w:r w:rsidR="0036794D">
        <w:rPr>
          <w:rFonts w:hint="eastAsia"/>
        </w:rPr>
        <w:instrText>cylinder mo</w:instrText>
      </w:r>
      <w:r w:rsidR="0036794D">
        <w:instrText>del”&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917-920&lt;/pages&gt;&lt;volume&gt;52&lt;/volume&gt;&lt;number&gt;4&lt;/number&gt;&lt;dates&gt;&lt;year&gt;2004&lt;/year&gt;&lt;/dates&gt;&lt;urls&gt;&lt;related-urls&gt;&lt;url&gt;https://onlinelibrary.wiley.com/doi/abs/10.1002/mrm.20213&lt;/url&gt;&lt;/related-urls&gt;&lt;/urls&gt;&lt;electronic-resource-num&gt;doi:10.1002/mrm.20213&lt;/electronic-resource-num&gt;&lt;/record&gt;&lt;/Cite&gt;&lt;/EndNote&gt;</w:instrText>
      </w:r>
      <w:r>
        <w:fldChar w:fldCharType="separate"/>
      </w:r>
      <w:r w:rsidR="0036794D" w:rsidRPr="0036794D">
        <w:rPr>
          <w:noProof/>
          <w:vertAlign w:val="superscript"/>
        </w:rPr>
        <w:t>404</w:t>
      </w:r>
      <w:r>
        <w:fldChar w:fldCharType="end"/>
      </w:r>
      <w:r w:rsidR="00B23540">
        <w:t xml:space="preserve"> ADC is also affected by other exogenous factors such as airway branching,</w:t>
      </w:r>
      <w:r w:rsidR="00B23540">
        <w:fldChar w:fldCharType="begin"/>
      </w:r>
      <w:r w:rsidR="0036794D">
        <w:instrText xml:space="preserve"> ADDIN EN.CITE &lt;EndNote&gt;&lt;Cite&gt;&lt;Author&gt;Parra-Robles&lt;/Author&gt;&lt;Year&gt;2012&lt;/Year&gt;&lt;RecNum&gt;1948&lt;/RecNum&gt;&lt;DisplayText&gt;&lt;style face="superscript"&gt;405&lt;/style&gt;&lt;/DisplayText&gt;&lt;record&gt;&lt;rec-number&gt;1948&lt;/rec-number&gt;&lt;foreign-keys&gt;&lt;key app="EN" db-id="52evaf50e9fe5cewd9b555d6wtw099s0pzrz" timestamp="1511534910" guid="11e93ec7-7c50-4cbe-a909-4d2285cc1650"&gt;1948&lt;/key&gt;&lt;key app="ENWeb" db-id=""&gt;0&lt;/key&gt;&lt;/foreign-keys&gt;&lt;ref-type name="Journal Article"&gt;17&lt;/ref-type&gt;&lt;contributors&gt;&lt;authors&gt;&lt;author&gt;Parra-Robles, J.&lt;/author&gt;&lt;author&gt;Wild, J. M.&lt;/author&gt;&lt;/authors&gt;&lt;/contributors&gt;&lt;auth-address&gt;Unit of Academic Radiology, University of Sheffield, United Kingdom. J.Parra-Robles@sheffield.ac.uk&lt;/auth-address&gt;&lt;titles&gt;&lt;title&gt;The influence of lung airways branching structure and diffusion time on measurements and models of short-range 3He gas MR diffusion&lt;/title&gt;&lt;secondary-title&gt;Journal of Magnetic Resonance&lt;/secondary-title&gt;&lt;alt-title&gt;J Magn Reson&lt;/alt-title&gt;&lt;/titles&gt;&lt;periodical&gt;&lt;full-title&gt;Journal of Magnetic Resonance&lt;/full-title&gt;&lt;abbr-1&gt;J Magn Reson&lt;/abbr-1&gt;&lt;/periodical&gt;&lt;alt-periodical&gt;&lt;full-title&gt;Journal of Magnetic Resonance&lt;/full-title&gt;&lt;abbr-1&gt;J Magn Reson&lt;/abbr-1&gt;&lt;/alt-periodical&gt;&lt;pages&gt;102-13&lt;/pages&gt;&lt;volume&gt;225&lt;/volume&gt;&lt;keywords&gt;&lt;keyword&gt;Adult&lt;/keyword&gt;&lt;keyword&gt;Algorithms&lt;/keyword&gt;&lt;keyword&gt;Computer Simulation&lt;/keyword&gt;&lt;keyword&gt;Diffusion Magnetic Resonance Imaging/*methods&lt;/keyword&gt;&lt;keyword&gt;Finite Element Analysis&lt;/keyword&gt;&lt;keyword&gt;*Helium&lt;/keyword&gt;&lt;keyword&gt;Humans&lt;/keyword&gt;&lt;keyword&gt;Lung/*anatomy &amp;amp; histology/*metabolism&lt;/keyword&gt;&lt;keyword&gt;Models, Statistical&lt;/keyword&gt;&lt;keyword&gt;Phantoms, Imaging&lt;/keyword&gt;&lt;keyword&gt;Reproducibility of Results&lt;/keyword&gt;&lt;keyword&gt;Young Adult&lt;/keyword&gt;&lt;/keywords&gt;&lt;dates&gt;&lt;year&gt;2012&lt;/year&gt;&lt;pub-dates&gt;&lt;date&gt;Dec&lt;/date&gt;&lt;/pub-dates&gt;&lt;/dates&gt;&lt;isbn&gt;1096-0856 (Electronic)&amp;#xD;1090-7807 (Linking)&lt;/isbn&gt;&lt;accession-num&gt;23159820&lt;/accession-num&gt;&lt;urls&gt;&lt;related-urls&gt;&lt;url&gt;https://www.ncbi.nlm.nih.gov/pubmed/23159820&lt;/url&gt;&lt;/related-urls&gt;&lt;/urls&gt;&lt;electronic-resource-num&gt;10.1016/j.jmr.2012.10.008&lt;/electronic-resource-num&gt;&lt;/record&gt;&lt;/Cite&gt;&lt;/EndNote&gt;</w:instrText>
      </w:r>
      <w:r w:rsidR="00B23540">
        <w:fldChar w:fldCharType="separate"/>
      </w:r>
      <w:r w:rsidR="0036794D" w:rsidRPr="0036794D">
        <w:rPr>
          <w:noProof/>
          <w:vertAlign w:val="superscript"/>
        </w:rPr>
        <w:t>405</w:t>
      </w:r>
      <w:r w:rsidR="00B23540">
        <w:fldChar w:fldCharType="end"/>
      </w:r>
      <w:r w:rsidR="00B23540">
        <w:t xml:space="preserve"> and localised diffusion gradients</w:t>
      </w:r>
      <w:ins w:id="5014" w:author="Windows User" w:date="2018-11-01T13:35:00Z">
        <w:r w:rsidR="008D57D4">
          <w:t>.</w:t>
        </w:r>
      </w:ins>
      <w:del w:id="5015" w:author="Windows User" w:date="2018-11-01T13:35:00Z">
        <w:r w:rsidR="00B23540" w:rsidDel="008D57D4">
          <w:delText>,</w:delText>
        </w:r>
      </w:del>
      <w:r w:rsidR="00B23540">
        <w:fldChar w:fldCharType="begin">
          <w:fldData xml:space="preserve">PEVuZE5vdGU+PENpdGU+PEF1dGhvcj5QYXJyYS1Sb2JsZXM8L0F1dGhvcj48WWVhcj4yMDEwPC9Z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</w:fldData>
        </w:fldChar>
      </w:r>
      <w:r w:rsidR="0036794D">
        <w:instrText xml:space="preserve"> ADDIN EN.CITE </w:instrText>
      </w:r>
      <w:r w:rsidR="0036794D">
        <w:fldChar w:fldCharType="begin">
          <w:fldData xml:space="preserve">PEVuZE5vdGU+PENpdGU+PEF1dGhvcj5QYXJyYS1Sb2JsZXM8L0F1dGhvcj48WWVhcj4yMDEwPC9Z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</w:fldData>
        </w:fldChar>
      </w:r>
      <w:r w:rsidR="0036794D">
        <w:instrText xml:space="preserve"> ADDIN EN.CITE.DATA </w:instrText>
      </w:r>
      <w:r w:rsidR="0036794D">
        <w:fldChar w:fldCharType="end"/>
      </w:r>
      <w:r w:rsidR="00B23540">
        <w:fldChar w:fldCharType="separate"/>
      </w:r>
      <w:r w:rsidR="0036794D" w:rsidRPr="0036794D">
        <w:rPr>
          <w:noProof/>
          <w:vertAlign w:val="superscript"/>
        </w:rPr>
        <w:t>406</w:t>
      </w:r>
      <w:r w:rsidR="00B23540">
        <w:fldChar w:fldCharType="end"/>
      </w:r>
      <w:del w:id="5016" w:author="Windows User" w:date="2018-11-01T13:35:00Z">
        <w:r w:rsidR="00B23540" w:rsidDel="008D57D4">
          <w:delText xml:space="preserve"> and thus ADC does not necessarily correspond to lung microstructural metrics.</w:delText>
        </w:r>
      </w:del>
    </w:p>
    <w:p w14:paraId="41E288A7" w14:textId="4E946F1C" w:rsidR="00054ADC" w:rsidRDefault="00C14F49" w:rsidP="00054ADC">
      <w:pPr>
        <w:rPr>
          <w:ins w:id="5017" w:author="Windows User" w:date="2018-11-01T11:47:00Z"/>
        </w:rPr>
      </w:pPr>
      <w:r>
        <w:t xml:space="preserve">As such, </w:t>
      </w:r>
      <w:r w:rsidR="00543ADB">
        <w:t>theoretical</w:t>
      </w:r>
      <w:r>
        <w:t xml:space="preserve"> models of gas diffusion behaviour within an acini have been developed, with the aim of deriving alveolar length scales, congruent with metrics described in histopathological specimen assessments.</w:t>
      </w:r>
      <w:r w:rsidR="00E61EF0">
        <w:fldChar w:fldCharType="begin">
          <w:fldData xml:space="preserve">PEVuZE5vdGU+PENpdGU+PEF1dGhvcj5ZYWJsb25za2l5PC9BdXRob3I+PFllYXI+MjAwMjwvWWVh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U0E8L2Z1bGwtdGl0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4NC05NDwv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</w:fldData>
        </w:fldChar>
      </w:r>
      <w:r w:rsidR="0036794D">
        <w:instrText xml:space="preserve"> ADDIN EN.CITE </w:instrText>
      </w:r>
      <w:r w:rsidR="0036794D">
        <w:fldChar w:fldCharType="begin">
          <w:fldData xml:space="preserve">PEVuZE5vdGU+PENpdGU+PEF1dGhvcj5ZYWJsb25za2l5PC9BdXRob3I+PFllYXI+MjAwMjwvWWVh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U0E8L2Z1bGwtdGl0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4NC05NDwv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</w:fldData>
        </w:fldChar>
      </w:r>
      <w:r w:rsidR="0036794D">
        <w:instrText xml:space="preserve"> ADDIN EN.CITE.DATA </w:instrText>
      </w:r>
      <w:r w:rsidR="0036794D">
        <w:fldChar w:fldCharType="end"/>
      </w:r>
      <w:r w:rsidR="00E61EF0">
        <w:fldChar w:fldCharType="separate"/>
      </w:r>
      <w:r w:rsidR="0036794D" w:rsidRPr="0036794D">
        <w:rPr>
          <w:noProof/>
          <w:vertAlign w:val="superscript"/>
        </w:rPr>
        <w:t>403, 407-409</w:t>
      </w:r>
      <w:r w:rsidR="00E61EF0">
        <w:fldChar w:fldCharType="end"/>
      </w:r>
      <w:r>
        <w:t xml:space="preserve"> The </w:t>
      </w:r>
      <w:r w:rsidR="00B23540">
        <w:t>stretched exponential</w:t>
      </w:r>
      <w:r>
        <w:t xml:space="preserve">, described in detail by </w:t>
      </w:r>
      <w:r w:rsidR="00A11823">
        <w:t xml:space="preserve">Parra-Robles </w:t>
      </w:r>
      <w:r w:rsidR="002F1515" w:rsidRPr="002F1515">
        <w:rPr>
          <w:i/>
        </w:rPr>
        <w:t>et al</w:t>
      </w:r>
      <w:r w:rsidR="00A11823">
        <w:t>.</w:t>
      </w:r>
      <w:r>
        <w:t>,</w:t>
      </w:r>
      <w:r w:rsidR="006B4D4B">
        <w:fldChar w:fldCharType="begin"/>
      </w:r>
      <w:r w:rsidR="0036794D">
        <w:instrText xml:space="preserve"> ADDIN EN.CITE &lt;EndNote&gt;&lt;Cite&gt;&lt;Author&gt;Parra-Robles&lt;/Author&gt;&lt;Year&gt;2014&lt;/Year&gt;&lt;RecNum&gt;2129&lt;/RecNum&gt;&lt;DisplayText&gt;&lt;style face="superscript"&gt;410&lt;/style&gt;&lt;/DisplayText&gt;&lt;record&gt;&lt;rec-number&gt;2129&lt;/rec-number&gt;&lt;foreign-keys&gt;&lt;key app="EN" db-id="52evaf50e9fe5cewd9b555d6wtw099s0pzrz" timestamp="1546692341" guid="e42c5d30-a74f-4ee6-838a-659ebb42b3e9"&gt;2129&lt;/key&gt;&lt;/foreign-keys&gt;&lt;ref-type name="Journal Article"&gt;17&lt;/ref-type&gt;&lt;contributors&gt;&lt;authors&gt;&lt;author&gt;Parra-Robles, J.&lt;/author&gt;&lt;author&gt;Marshall, H.&lt;/author&gt;&lt;author&gt;Hartley, R.&lt;/author&gt;&lt;author&gt;Brightling, C.E.&lt;/author&gt;&lt;author&gt;Wild, J.M.&lt;/author&gt;&lt;/authors&gt;&lt;/contributors&gt;&lt;titles&gt;&lt;title&gt;Quantification of lung microstructure in asthma using a 3He fractional diffussion approach.&lt;/title&gt;&lt;secondary-title&gt;Proceedings of the International Society of Magnetic Resonance in Medicine&lt;/secondary-title&gt;&lt;alt-title&gt;Proceedings of the International Society of Magnetic Resonance in Medicine&lt;/alt-title&gt;&lt;/titles&gt;&lt;periodical&gt;&lt;full-title&gt;Proceedings of the International Society of Magnetic Resonance in Medicine&lt;/full-title&gt;&lt;abbr-1&gt;Proceedings of the International Society of Magnetic Resonance in Medicine&lt;/abbr-1&gt;&lt;/periodical&gt;&lt;alt-periodical&gt;&lt;full-title&gt;Proceedings of the International Society of Magnetic Resonance in Medicine&lt;/full-title&gt;&lt;abbr-1&gt;Proceedings of the International Society of Magnetic Resonance in Medicine&lt;/abbr-1&gt;&lt;/alt-periodical&gt;&lt;pages&gt;3529&lt;/pages&gt;&lt;volume&gt;22&lt;/volume&gt;&lt;dates&gt;&lt;year&gt;2014&lt;/year&gt;&lt;/dates&gt;&lt;urls&gt;&lt;/urls&gt;&lt;/record&gt;&lt;/Cite&gt;&lt;/EndNote&gt;</w:instrText>
      </w:r>
      <w:r w:rsidR="006B4D4B">
        <w:fldChar w:fldCharType="separate"/>
      </w:r>
      <w:r w:rsidR="0036794D" w:rsidRPr="0036794D">
        <w:rPr>
          <w:noProof/>
          <w:vertAlign w:val="superscript"/>
        </w:rPr>
        <w:t>410</w:t>
      </w:r>
      <w:r w:rsidR="006B4D4B">
        <w:fldChar w:fldCharType="end"/>
      </w:r>
      <w:r>
        <w:t xml:space="preserve"> does not require assumptions to be made about lung microstructural geometry in order </w:t>
      </w:r>
      <w:r w:rsidR="00543ADB">
        <w:t>t</w:t>
      </w:r>
      <w:r>
        <w:t>o derive estimates of alveolar measurements. The outcome metric Lm</w:t>
      </w:r>
      <w:r w:rsidRPr="00C14F49">
        <w:rPr>
          <w:vertAlign w:val="subscript"/>
        </w:rPr>
        <w:t>D</w:t>
      </w:r>
      <w:r>
        <w:t>,</w:t>
      </w:r>
      <w:r w:rsidR="006B4D4B">
        <w:t xml:space="preserve"> supposedly</w:t>
      </w:r>
      <w:r>
        <w:t xml:space="preserve"> </w:t>
      </w:r>
      <w:r w:rsidR="006B4D4B">
        <w:t>matches</w:t>
      </w:r>
      <w:r>
        <w:t xml:space="preserve"> the distribution of mean linear intercept length derived</w:t>
      </w:r>
      <w:r w:rsidR="006B4D4B">
        <w:t xml:space="preserve"> from histology.</w:t>
      </w:r>
      <w:r w:rsidR="006B4D4B">
        <w:fldChar w:fldCharType="begin"/>
      </w:r>
      <w:r w:rsidR="0036794D">
        <w:instrText xml:space="preserve"> ADDIN EN.CITE &lt;EndNote&gt;&lt;Cite&gt;&lt;Author&gt;McDonough &lt;/Author&gt;&lt;Year&gt;2011&lt;/Year&gt;&lt;RecNum&gt;2130&lt;/RecNum&gt;&lt;DisplayText&gt;&lt;style face="superscript"&gt;411&lt;/style&gt;&lt;/DisplayText&gt;&lt;record&gt;&lt;rec-number&gt;2130&lt;/rec-number&gt;&lt;foreign-keys&gt;&lt;key app="EN" db-id="52evaf50e9fe5cewd9b555d6wtw099s0pzrz" timestamp="1546692341" guid="c8e9c498-ea9c-4cee-8545-54e0e8fc2c2f"&gt;2130&lt;/key&gt;&lt;/foreign-keys&gt;&lt;ref-type name="Journal Article"&gt;17&lt;/ref-type&gt;&lt;contributors&gt;&lt;authors&gt;&lt;author&gt;McDonough , John E.&lt;/author&gt;&lt;author&gt;Yuan , Ren&lt;/author&gt;&lt;author&gt;Suzuki , Masaru&lt;/author&gt;&lt;author&gt;Seyednejad , Nazgol&lt;/author&gt;&lt;author&gt;Elliott , W. Mark&lt;/author&gt;&lt;author&gt;Sanchez , Pablo G.&lt;/author&gt;&lt;author&gt;Wright , Alexander C.&lt;/author&gt;&lt;author&gt;Gefter , Warren B.&lt;/author&gt;&lt;author&gt;Litzky , Leslie&lt;/author&gt;&lt;author&gt;Coxson , Harvey O.&lt;/author&gt;&lt;author&gt;Paré , Peter D.&lt;/author&gt;&lt;author&gt;Sin , Don D.&lt;/author&gt;&lt;author&gt;Pierce , Richard A.&lt;/author&gt;&lt;author&gt;Woods , Jason C.&lt;/author&gt;&lt;author&gt;McWilliams , Annette M.&lt;/author&gt;&lt;author&gt;Mayo , John R.&lt;/author&gt;&lt;author&gt;Lam , Stephen C.&lt;/author&gt;&lt;author&gt;Cooper , Joel D.&lt;/author&gt;&lt;author&gt;Hogg , James C.&lt;/author&gt;&lt;/authors&gt;&lt;/contributors&gt;&lt;titles&gt;&lt;title&gt;Small-Airway Obstruction and Emphysema in Chronic Obstructive Pulmonary Disease&lt;/title&gt;&lt;secondary-title&gt;New England Journal of Medicine&lt;/secondary-title&gt;&lt;/titles&gt;&lt;periodical&gt;&lt;full-title&gt;New England Journal of Medicine&lt;/full-title&gt;&lt;/periodical&gt;&lt;pages&gt;1567-1575&lt;/pages&gt;&lt;volume&gt;365&lt;/volume&gt;&lt;number&gt;17&lt;/number&gt;&lt;dates&gt;&lt;year&gt;2011&lt;/year&gt;&lt;/dates&gt;&lt;accession-num&gt;22029978&lt;/accession-num&gt;&lt;urls&gt;&lt;related-urls&gt;&lt;url&gt;http://www.nejm.org/doi/full/10.1056/NEJMoa1106955&lt;/url&gt;&lt;/related-urls&gt;&lt;/urls&gt;&lt;electronic-resource-num&gt;10.1056/NEJMoa1106955&lt;/electronic-resource-num&gt;&lt;/record&gt;&lt;/Cite&gt;&lt;/EndNote&gt;</w:instrText>
      </w:r>
      <w:r w:rsidR="006B4D4B">
        <w:fldChar w:fldCharType="separate"/>
      </w:r>
      <w:r w:rsidR="0036794D" w:rsidRPr="0036794D">
        <w:rPr>
          <w:noProof/>
          <w:vertAlign w:val="superscript"/>
        </w:rPr>
        <w:t>411</w:t>
      </w:r>
      <w:r w:rsidR="006B4D4B">
        <w:fldChar w:fldCharType="end"/>
      </w:r>
      <w:r>
        <w:t xml:space="preserve"> </w:t>
      </w:r>
      <w:del w:id="5018" w:author="Windows User" w:date="2018-10-30T14:21:00Z">
        <w:r w:rsidR="009201C9" w:rsidDel="00846C94">
          <w:delText xml:space="preserve">The concept of mean linear intercept on histological tissue samples is outlined in </w:delText>
        </w:r>
        <w:r w:rsidR="000303A8" w:rsidDel="00846C94">
          <w:delText>Figure</w:delText>
        </w:r>
        <w:r w:rsidR="009201C9" w:rsidDel="00846C94">
          <w:delText xml:space="preserve"> 5.3. </w:delText>
        </w:r>
      </w:del>
      <w:r>
        <w:t>Lm</w:t>
      </w:r>
      <w:r w:rsidRPr="00C14F49">
        <w:rPr>
          <w:vertAlign w:val="subscript"/>
        </w:rPr>
        <w:t>D</w:t>
      </w:r>
      <w:r>
        <w:t xml:space="preserve"> </w:t>
      </w:r>
      <w:r w:rsidR="00BE592D">
        <w:t xml:space="preserve">has been </w:t>
      </w:r>
      <w:r w:rsidR="006B4D4B">
        <w:t xml:space="preserve">tested </w:t>
      </w:r>
      <w:r w:rsidR="00BE592D">
        <w:t xml:space="preserve">in </w:t>
      </w:r>
      <w:r w:rsidR="0030290B">
        <w:t xml:space="preserve">healthy volunteers and </w:t>
      </w:r>
      <w:r w:rsidR="00BE592D">
        <w:t>a cohort of participants with chronic obstructive pulmonary disease (COPD) at our centre.</w:t>
      </w:r>
      <w:r w:rsidR="00F862B7">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 </w:instrText>
      </w:r>
      <w:r w:rsidR="0036794D">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DATA </w:instrText>
      </w:r>
      <w:r w:rsidR="0036794D">
        <w:fldChar w:fldCharType="end"/>
      </w:r>
      <w:r w:rsidR="00F862B7">
        <w:fldChar w:fldCharType="separate"/>
      </w:r>
      <w:r w:rsidR="0036794D" w:rsidRPr="0036794D">
        <w:rPr>
          <w:noProof/>
          <w:vertAlign w:val="superscript"/>
        </w:rPr>
        <w:t>399</w:t>
      </w:r>
      <w:r w:rsidR="00F862B7">
        <w:fldChar w:fldCharType="end"/>
      </w:r>
    </w:p>
    <w:p w14:paraId="731F5FB3" w14:textId="6510948F" w:rsidR="00D00142" w:rsidRDefault="00D00142" w:rsidP="00054ADC">
      <w:pPr>
        <w:rPr>
          <w:ins w:id="5019" w:author="Windows User" w:date="2018-11-01T13:36:00Z"/>
        </w:rPr>
      </w:pPr>
      <w:ins w:id="5020" w:author="Windows User" w:date="2018-11-01T11:47:00Z">
        <w:r>
          <w:t>Lm</w:t>
        </w:r>
        <w:r w:rsidRPr="00D00142">
          <w:rPr>
            <w:vertAlign w:val="subscript"/>
            <w:rPrChange w:id="5021" w:author="Windows User" w:date="2018-11-01T11:47:00Z">
              <w:rPr/>
            </w:rPrChange>
          </w:rPr>
          <w:t>D</w:t>
        </w:r>
        <w:r>
          <w:t xml:space="preserve"> is a measurement of diffusive length scale transformation from diffusion. </w:t>
        </w:r>
      </w:ins>
      <w:ins w:id="5022" w:author="Windows User" w:date="2018-11-01T11:48:00Z">
        <w:r>
          <w:t>It is designed t</w:t>
        </w:r>
      </w:ins>
      <w:ins w:id="5023" w:author="Windows User" w:date="2018-11-01T11:49:00Z">
        <w:r>
          <w:t>o</w:t>
        </w:r>
      </w:ins>
      <w:ins w:id="5024" w:author="Windows User" w:date="2018-11-01T11:48:00Z">
        <w:r>
          <w:t xml:space="preserve"> reflect </w:t>
        </w:r>
      </w:ins>
      <w:ins w:id="5025" w:author="Windows User" w:date="2018-11-01T11:47:00Z">
        <w:r>
          <w:t xml:space="preserve">mean linear </w:t>
        </w:r>
      </w:ins>
      <w:ins w:id="5026" w:author="Windows User" w:date="2018-11-01T11:49:00Z">
        <w:r>
          <w:t>intercept</w:t>
        </w:r>
        <w:r w:rsidR="008D57D4">
          <w:t xml:space="preserve"> histologically, where a distrib</w:t>
        </w:r>
        <w:r>
          <w:t>ution of lengths is also recorded.</w:t>
        </w:r>
      </w:ins>
    </w:p>
    <w:p w14:paraId="48201860" w14:textId="49DD581F" w:rsidR="008D57D4" w:rsidRDefault="007C1AEE" w:rsidP="00054ADC">
      <w:pPr>
        <w:rPr>
          <w:ins w:id="5027" w:author="Windows User" w:date="2018-11-01T13:36:00Z"/>
        </w:rPr>
      </w:pPr>
      <w:ins w:id="5028" w:author="Windows User" w:date="2018-11-01T13:53:00Z">
        <w:r>
          <w:t>The stretched exponential function is defined in e</w:t>
        </w:r>
      </w:ins>
      <w:ins w:id="5029" w:author="Windows User" w:date="2018-11-01T13:36:00Z">
        <w:r w:rsidR="008D57D4">
          <w:t xml:space="preserve">quation </w:t>
        </w:r>
      </w:ins>
      <w:ins w:id="5030" w:author="Windows User" w:date="2018-11-01T13:58:00Z">
        <w:r>
          <w:t>5.2</w:t>
        </w:r>
      </w:ins>
    </w:p>
    <w:p w14:paraId="57EF17EB" w14:textId="2D287C3C" w:rsidR="008D57D4" w:rsidRPr="000C6C8D" w:rsidRDefault="00584CAC" w:rsidP="00054ADC">
      <w:pPr>
        <w:rPr>
          <w:ins w:id="5031" w:author="Windows User" w:date="2018-11-01T13:41:00Z"/>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b</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 xml:space="preserve">= </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b.DDC)</m:t>
                  </m:r>
                </m:e>
                <m:sup>
                  <m:r>
                    <w:rPr>
                      <w:rFonts w:ascii="Cambria Math" w:hAnsi="Cambria Math"/>
                    </w:rPr>
                    <m:t>α</m:t>
                  </m:r>
                </m:sup>
              </m:sSup>
            </m:sup>
          </m:sSup>
        </m:oMath>
      </m:oMathPara>
    </w:p>
    <w:p w14:paraId="5401F1DB" w14:textId="4473FCFB" w:rsidR="000C6C8D" w:rsidRDefault="007C1AEE">
      <w:pPr>
        <w:pStyle w:val="equation"/>
        <w:rPr>
          <w:ins w:id="5032" w:author="Windows User" w:date="2018-11-01T13:43:00Z"/>
        </w:rPr>
        <w:pPrChange w:id="5033" w:author="Windows User" w:date="2018-11-01T13:42:00Z">
          <w:pPr/>
        </w:pPrChange>
      </w:pPr>
      <w:bookmarkStart w:id="5034" w:name="_Toc3145575"/>
      <w:ins w:id="5035" w:author="Windows User" w:date="2018-11-01T13:43:00Z">
        <w:r>
          <w:t>Equation 5.2</w:t>
        </w:r>
        <w:r w:rsidR="000C6C8D">
          <w:t xml:space="preserve">: </w:t>
        </w:r>
      </w:ins>
      <w:ins w:id="5036" w:author="Windows User" w:date="2018-11-01T13:53:00Z">
        <w:r>
          <w:t>Stretched Exponential Function</w:t>
        </w:r>
      </w:ins>
      <w:bookmarkEnd w:id="5034"/>
    </w:p>
    <w:p w14:paraId="76ABE590" w14:textId="4A727E42" w:rsidR="000C6C8D" w:rsidRDefault="000C6C8D">
      <w:pPr>
        <w:pStyle w:val="Figuretext"/>
        <w:rPr>
          <w:ins w:id="5037" w:author="Windows User" w:date="2018-11-01T13:44:00Z"/>
        </w:rPr>
        <w:pPrChange w:id="5038" w:author="Windows User" w:date="2018-11-01T13:44:00Z">
          <w:pPr/>
        </w:pPrChange>
      </w:pPr>
      <w:ins w:id="5039" w:author="Windows User" w:date="2018-11-01T13:43:00Z">
        <w:r>
          <w:t>DDC: Distributed diffusion coefficient</w:t>
        </w:r>
      </w:ins>
      <w:ins w:id="5040" w:author="Windows User" w:date="2018-11-01T13:44:00Z">
        <w:r>
          <w:t xml:space="preserve">; </w:t>
        </w:r>
        <w:r>
          <w:rPr>
            <w:rFonts w:cs="Times New Roman"/>
          </w:rPr>
          <w:t>α</w:t>
        </w:r>
        <w:r>
          <w:t>: heterogeneity index, a description of deviation from monoexponential decay</w:t>
        </w:r>
      </w:ins>
    </w:p>
    <w:p w14:paraId="25627D73" w14:textId="49404010" w:rsidR="000C6C8D" w:rsidRDefault="007C1AEE">
      <w:pPr>
        <w:rPr>
          <w:ins w:id="5041" w:author="Windows User" w:date="2018-11-01T13:57:00Z"/>
        </w:rPr>
      </w:pPr>
      <w:ins w:id="5042" w:author="Windows User" w:date="2018-11-01T13:56:00Z">
        <w:r>
          <w:t>The probability of D can be estimated from stretched exponential function parameters</w:t>
        </w:r>
      </w:ins>
      <w:ins w:id="5043" w:author="Windows User" w:date="2018-11-01T13:45:00Z">
        <w:r>
          <w:t>, the approach</w:t>
        </w:r>
      </w:ins>
      <w:ins w:id="5044" w:author="Windows User" w:date="2018-11-01T13:54:00Z">
        <w:r>
          <w:t xml:space="preserve"> for which is discussed previously by Berberan-Santos </w:t>
        </w:r>
      </w:ins>
      <w:ins w:id="5045" w:author="Windows User" w:date="2018-11-01T13:55:00Z">
        <w:r>
          <w:t xml:space="preserve"> </w:t>
        </w:r>
        <w:r w:rsidRPr="007C1AEE">
          <w:rPr>
            <w:i/>
            <w:rPrChange w:id="5046" w:author="Windows User" w:date="2018-11-01T13:55:00Z">
              <w:rPr/>
            </w:rPrChange>
          </w:rPr>
          <w:t>et al</w:t>
        </w:r>
        <w:r>
          <w:t>.</w:t>
        </w:r>
      </w:ins>
      <w:r>
        <w:fldChar w:fldCharType="begin"/>
      </w:r>
      <w:r w:rsidR="0036794D">
        <w:instrText xml:space="preserve"> ADDIN EN.CITE &lt;EndNote&gt;&lt;Cite&gt;&lt;Author&gt;Berberan-Santos&lt;/Author&gt;&lt;Year&gt;2005&lt;/Year&gt;&lt;RecNum&gt;2156&lt;/RecNum&gt;&lt;DisplayText&gt;&lt;style face="superscript"&gt;412&lt;/style&gt;&lt;/DisplayText&gt;&lt;record&gt;&lt;rec-number&gt;2156&lt;/rec-number&gt;&lt;foreign-keys&gt;&lt;key app="EN" db-id="52evaf50e9fe5cewd9b555d6wtw099s0pzrz" timestamp="1541080361"&gt;2156&lt;/key&gt;&lt;key app="ENWeb" db-id=""&gt;0&lt;/key&gt;&lt;/foreign-keys&gt;&lt;ref-type name="Journal Article"&gt;17&lt;/ref-type&gt;&lt;contributors&gt;&lt;authors&gt;&lt;author&gt;Berberan-Santos, M. N.&lt;/author&gt;&lt;author&gt;Bodunov, E. N.&lt;/author&gt;&lt;author&gt;Valeur, B.&lt;/author&gt;&lt;/authors&gt;&lt;/contributors&gt;&lt;titles&gt;&lt;title&gt;Mathematical functions for the analysis of luminescence decays with underlying distributions 1. Kohlrausch decay function (stretched exponential)&lt;/title&gt;&lt;secondary-title&gt;Chemical Physics&lt;/secondary-title&gt;&lt;/titles&gt;&lt;periodical&gt;&lt;full-title&gt;Chemical Physics&lt;/full-title&gt;&lt;/periodical&gt;&lt;pages&gt;171-182&lt;/pages&gt;&lt;volume&gt;315&lt;/volume&gt;&lt;number&gt;1-2&lt;/number&gt;&lt;section&gt;171&lt;/section&gt;&lt;dates&gt;&lt;year&gt;2005&lt;/year&gt;&lt;/dates&gt;&lt;isbn&gt;03010104&lt;/isbn&gt;&lt;urls&gt;&lt;/urls&gt;&lt;electronic-resource-num&gt;10.1016/j.chemphys.2005.04.006&lt;/electronic-resource-num&gt;&lt;/record&gt;&lt;/Cite&gt;&lt;/EndNote&gt;</w:instrText>
      </w:r>
      <w:r>
        <w:fldChar w:fldCharType="separate"/>
      </w:r>
      <w:r w:rsidR="0036794D" w:rsidRPr="0036794D">
        <w:rPr>
          <w:noProof/>
          <w:vertAlign w:val="superscript"/>
        </w:rPr>
        <w:t>412</w:t>
      </w:r>
      <w:r>
        <w:fldChar w:fldCharType="end"/>
      </w:r>
      <w:ins w:id="5047" w:author="Windows User" w:date="2018-11-01T13:57:00Z">
        <w:r>
          <w:t xml:space="preserve"> A probability distribution in each voxel is derived and transformed into a distribution of length scale using the following equation.</w:t>
        </w:r>
      </w:ins>
    </w:p>
    <w:p w14:paraId="116009D5" w14:textId="78B3A0A2" w:rsidR="007C1AEE" w:rsidRPr="000C6C8D" w:rsidRDefault="007C1AEE">
      <m:oMathPara>
        <m:oMath>
          <m:r>
            <w:ins w:id="5048" w:author="Windows User" w:date="2018-11-01T14:00:00Z">
              <w:rPr>
                <w:rFonts w:ascii="Cambria Math" w:hAnsi="Cambria Math"/>
              </w:rPr>
              <m:t xml:space="preserve">x= </m:t>
            </w:ins>
          </m:r>
          <m:rad>
            <m:radPr>
              <m:degHide m:val="1"/>
              <m:ctrlPr>
                <w:ins w:id="5049" w:author="Windows User" w:date="2018-11-01T14:00:00Z">
                  <w:rPr>
                    <w:rFonts w:ascii="Cambria Math" w:hAnsi="Cambria Math"/>
                    <w:i/>
                  </w:rPr>
                </w:ins>
              </m:ctrlPr>
            </m:radPr>
            <m:deg/>
            <m:e>
              <m:r>
                <w:ins w:id="5050" w:author="Windows User" w:date="2018-11-01T14:00:00Z">
                  <w:rPr>
                    <w:rFonts w:ascii="Cambria Math" w:hAnsi="Cambria Math"/>
                  </w:rPr>
                  <m:t>2D∆</m:t>
                </w:ins>
              </m:r>
            </m:e>
          </m:rad>
        </m:oMath>
      </m:oMathPara>
    </w:p>
    <w:p w14:paraId="707C55B2" w14:textId="1E06DBE7" w:rsidR="007C1AEE" w:rsidRDefault="007C1AEE">
      <w:pPr>
        <w:pStyle w:val="equation"/>
        <w:rPr>
          <w:ins w:id="5051" w:author="Windows User" w:date="2018-11-01T14:00:00Z"/>
        </w:rPr>
        <w:pPrChange w:id="5052" w:author="Windows User" w:date="2018-11-01T14:00:00Z">
          <w:pPr/>
        </w:pPrChange>
      </w:pPr>
      <w:bookmarkStart w:id="5053" w:name="_Toc3145576"/>
      <w:ins w:id="5054" w:author="Windows User" w:date="2018-11-01T14:00:00Z">
        <w:r>
          <w:t>Equation 5.3: Transformation of probability into length scale</w:t>
        </w:r>
        <w:bookmarkEnd w:id="5053"/>
      </w:ins>
    </w:p>
    <w:p w14:paraId="46A1D823" w14:textId="6CD539C1" w:rsidR="007C1AEE" w:rsidRPr="00B5643A" w:rsidRDefault="00A01EE1">
      <w:pPr>
        <w:pStyle w:val="Figuretext"/>
        <w:rPr>
          <w:ins w:id="5055" w:author="Windows User" w:date="2018-11-01T14:00:00Z"/>
        </w:rPr>
        <w:pPrChange w:id="5056" w:author="Windows User" w:date="2018-11-01T14:02:00Z">
          <w:pPr/>
        </w:pPrChange>
      </w:pPr>
      <w:ins w:id="5057" w:author="Windows User" w:date="2018-11-01T14:02:00Z">
        <w:r w:rsidRPr="00A01EE1">
          <w:rPr>
            <w:i/>
            <w:rPrChange w:id="5058" w:author="Windows User" w:date="2018-11-01T14:02:00Z">
              <w:rPr/>
            </w:rPrChange>
          </w:rPr>
          <w:t>x</w:t>
        </w:r>
        <w:r>
          <w:t xml:space="preserve">: distance; D: diffusion coefficient; </w:t>
        </w:r>
      </w:ins>
      <w:ins w:id="5059" w:author="Windows User" w:date="2018-11-01T14:03:00Z">
        <w:r>
          <w:rPr>
            <w:rFonts w:cs="Times New Roman"/>
          </w:rPr>
          <w:t>Δ</w:t>
        </w:r>
        <w:r>
          <w:t>: diffusion time</w:t>
        </w:r>
      </w:ins>
    </w:p>
    <w:p w14:paraId="012A049D" w14:textId="6D5EFF7D" w:rsidR="009201C9" w:rsidDel="00846C94" w:rsidRDefault="009201C9" w:rsidP="009201C9">
      <w:pPr>
        <w:pStyle w:val="figure"/>
        <w:rPr>
          <w:del w:id="5060" w:author="Windows User" w:date="2018-10-30T14:21:00Z"/>
        </w:rPr>
      </w:pPr>
      <w:del w:id="5061" w:author="Windows User" w:date="2018-10-30T14:21:00Z">
        <w:r w:rsidRPr="00E96948" w:rsidDel="00846C94">
          <w:rPr>
            <w:noProof/>
            <w:lang w:eastAsia="en-GB"/>
          </w:rPr>
          <w:lastRenderedPageBreak/>
          <w:drawing>
            <wp:inline distT="0" distB="0" distL="0" distR="0" wp14:anchorId="14B5E920" wp14:editId="24746588">
              <wp:extent cx="6038215" cy="4618355"/>
              <wp:effectExtent l="0" t="0" r="698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Histology Lm.jpeg"/>
                      <pic:cNvPicPr/>
                    </pic:nvPicPr>
                    <pic:blipFill>
                      <a:blip r:embed="rId109">
                        <a:extLst>
                          <a:ext uri="{28A0092B-C50C-407E-A947-70E740481C1C}">
                            <a14:useLocalDpi xmlns:a14="http://schemas.microsoft.com/office/drawing/2010/main" val="0"/>
                          </a:ext>
                        </a:extLst>
                      </a:blip>
                      <a:stretch>
                        <a:fillRect/>
                      </a:stretch>
                    </pic:blipFill>
                    <pic:spPr>
                      <a:xfrm>
                        <a:off x="0" y="0"/>
                        <a:ext cx="6038215" cy="4618355"/>
                      </a:xfrm>
                      <a:prstGeom prst="rect">
                        <a:avLst/>
                      </a:prstGeom>
                    </pic:spPr>
                  </pic:pic>
                </a:graphicData>
              </a:graphic>
            </wp:inline>
          </w:drawing>
        </w:r>
      </w:del>
    </w:p>
    <w:p w14:paraId="4C23BB56" w14:textId="3C9C7560" w:rsidR="009201C9" w:rsidDel="00846C94" w:rsidRDefault="000303A8" w:rsidP="009201C9">
      <w:pPr>
        <w:pStyle w:val="Caption"/>
        <w:rPr>
          <w:del w:id="5062" w:author="Windows User" w:date="2018-10-30T14:21:00Z"/>
        </w:rPr>
      </w:pPr>
      <w:del w:id="5063" w:author="Windows User" w:date="2018-10-30T14:21:00Z">
        <w:r w:rsidDel="00846C94">
          <w:delText>Figure</w:delText>
        </w:r>
        <w:r w:rsidR="009201C9" w:rsidDel="00846C94">
          <w:delText xml:space="preserve"> </w:delText>
        </w:r>
        <w:r w:rsidR="00C87381" w:rsidDel="00846C94">
          <w:fldChar w:fldCharType="begin"/>
        </w:r>
        <w:r w:rsidR="00C87381" w:rsidDel="00846C94">
          <w:delInstrText xml:space="preserve"> STYLEREF 1 \s </w:delInstrText>
        </w:r>
        <w:r w:rsidR="00C87381" w:rsidDel="00846C94">
          <w:fldChar w:fldCharType="separate"/>
        </w:r>
        <w:r w:rsidR="00C87381" w:rsidDel="00846C94">
          <w:rPr>
            <w:noProof/>
          </w:rPr>
          <w:delText>5</w:delText>
        </w:r>
        <w:r w:rsidR="00C87381" w:rsidDel="00846C94">
          <w:fldChar w:fldCharType="end"/>
        </w:r>
        <w:r w:rsidR="00C87381" w:rsidDel="00846C94">
          <w:delText>.</w:delText>
        </w:r>
        <w:r w:rsidR="00C87381" w:rsidDel="00846C94">
          <w:fldChar w:fldCharType="begin"/>
        </w:r>
        <w:r w:rsidR="00C87381" w:rsidDel="00846C94">
          <w:delInstrText xml:space="preserve"> SEQ Figure \* ARABIC \s 1 </w:delInstrText>
        </w:r>
        <w:r w:rsidR="00C87381" w:rsidDel="00846C94">
          <w:fldChar w:fldCharType="separate"/>
        </w:r>
        <w:r w:rsidR="00C87381" w:rsidDel="00846C94">
          <w:rPr>
            <w:noProof/>
          </w:rPr>
          <w:delText>3</w:delText>
        </w:r>
        <w:r w:rsidR="00C87381" w:rsidDel="00846C94">
          <w:fldChar w:fldCharType="end"/>
        </w:r>
        <w:r w:rsidR="009201C9" w:rsidDel="00846C94">
          <w:delText>: Mean linear intercept on a histological alveoli sample</w:delText>
        </w:r>
      </w:del>
    </w:p>
    <w:p w14:paraId="6F7E68FC" w14:textId="70563A38" w:rsidR="009201C9" w:rsidRPr="009201C9" w:rsidDel="00846C94" w:rsidRDefault="00BD7407" w:rsidP="009201C9">
      <w:pPr>
        <w:pStyle w:val="Figuretext"/>
        <w:rPr>
          <w:del w:id="5064" w:author="Windows User" w:date="2018-10-30T14:21:00Z"/>
        </w:rPr>
      </w:pPr>
      <w:del w:id="5065" w:author="Windows User" w:date="2018-10-30T14:21:00Z">
        <w:r w:rsidRPr="00BD7407" w:rsidDel="00846C94">
          <w:delText>A modified test system for direct estimation of mean linear intercept (chord) length (Lm) based on intercept distribution: test line segments are localized at left, followed by a dashed line toward the right. This dashed line represents the guard line. Each time the test line intersects the alveolar wall, the distance (chord length) to the next wall is measured. Boundaries of measurements within alveolar air space (A) or alveolar and ductal air space together (D) are marked by arrows. *</w:delText>
        </w:r>
        <w:r w:rsidDel="00846C94">
          <w:delText xml:space="preserve"> Denotes a b</w:delText>
        </w:r>
        <w:r w:rsidRPr="00BD7407" w:rsidDel="00846C94">
          <w:delText xml:space="preserve">lood vessel. Scale bar = 50 μm. </w:delText>
        </w:r>
        <w:r w:rsidDel="00846C94">
          <w:delText>In</w:delText>
        </w:r>
        <w:r w:rsidRPr="00BD7407" w:rsidDel="00846C94">
          <w:delText xml:space="preserve"> practical application, a single test line is applied in each microscope field obtained by systematic sampling. </w:delText>
        </w:r>
        <w:r w:rsidDel="00846C94">
          <w:delText xml:space="preserve">Reproduced from Knudsen </w:delText>
        </w:r>
        <w:r w:rsidRPr="002F1515" w:rsidDel="00846C94">
          <w:rPr>
            <w:i/>
          </w:rPr>
          <w:delText>et al</w:delText>
        </w:r>
        <w:r w:rsidDel="00846C94">
          <w:delText>. (permission not required from the American Physiological Society).</w:delText>
        </w:r>
        <w:r w:rsidR="00A77FC6" w:rsidDel="00846C94">
          <w:fldChar w:fldCharType="begin">
            <w:fldData xml:space="preserve">PEVuZE5vdGU+PENpdGU+PEF1dGhvcj5LbnVkc2VuPC9BdXRob3I+PFllYXI+MjAxMDwvWWVhcj48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</w:fldData>
          </w:fldChar>
        </w:r>
      </w:del>
      <w:r w:rsidR="005F5AAE">
        <w:instrText xml:space="preserve"> ADDIN EN.CITE </w:instrText>
      </w:r>
      <w:r w:rsidR="005F5AAE">
        <w:rPr>
          <w:bCs w:val="0"/>
        </w:rPr>
        <w:fldChar w:fldCharType="begin">
          <w:fldData xml:space="preserve">PEVuZE5vdGU+PENpdGU+PEF1dGhvcj5LbnVkc2VuPC9BdXRob3I+PFllYXI+MjAxMDwvWWVhcj48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</w:fldData>
        </w:fldChar>
      </w:r>
      <w:r w:rsidR="005F5AAE">
        <w:instrText xml:space="preserve"> ADDIN EN.CITE.DATA </w:instrText>
      </w:r>
      <w:r w:rsidR="005F5AAE">
        <w:rPr>
          <w:bCs w:val="0"/>
        </w:rPr>
      </w:r>
      <w:r w:rsidR="005F5AAE">
        <w:rPr>
          <w:bCs w:val="0"/>
        </w:rPr>
        <w:fldChar w:fldCharType="end"/>
      </w:r>
      <w:del w:id="5066" w:author="Windows User" w:date="2018-10-30T14:21:00Z">
        <w:r w:rsidR="00A77FC6" w:rsidDel="00846C94">
          <w:fldChar w:fldCharType="separate"/>
        </w:r>
      </w:del>
      <w:r w:rsidR="005F5AAE" w:rsidRPr="005F5AAE">
        <w:rPr>
          <w:noProof/>
          <w:vertAlign w:val="superscript"/>
        </w:rPr>
        <w:t>404</w:t>
      </w:r>
      <w:del w:id="5067" w:author="Windows User" w:date="2018-10-30T14:21:00Z">
        <w:r w:rsidR="00A77FC6" w:rsidDel="00846C94">
          <w:fldChar w:fldCharType="end"/>
        </w:r>
      </w:del>
    </w:p>
    <w:p w14:paraId="2AA149B5" w14:textId="5AA4CCF1" w:rsidR="00F862B7" w:rsidRPr="001B41B3" w:rsidRDefault="00F862B7" w:rsidP="00F862B7">
      <w:r>
        <w:t>In addition to qualitative evaluation of the resultant Lm</w:t>
      </w:r>
      <w:r w:rsidRPr="00F862B7">
        <w:rPr>
          <w:vertAlign w:val="subscript"/>
        </w:rPr>
        <w:t>D</w:t>
      </w:r>
      <w:r>
        <w:t xml:space="preserve"> heat map images, a</w:t>
      </w:r>
      <w:ins w:id="5068" w:author="Windows User" w:date="2018-11-01T11:46:00Z">
        <w:r w:rsidR="00D00142">
          <w:t>n</w:t>
        </w:r>
      </w:ins>
      <w:r>
        <w:t xml:space="preserve"> </w:t>
      </w:r>
      <w:r w:rsidR="003E51A3">
        <w:t>Lm</w:t>
      </w:r>
      <w:r w:rsidR="003E51A3" w:rsidRPr="00F862B7">
        <w:rPr>
          <w:vertAlign w:val="subscript"/>
        </w:rPr>
        <w:t>D</w:t>
      </w:r>
      <w:r w:rsidR="003E51A3">
        <w:t xml:space="preserve"> </w:t>
      </w:r>
      <w:r>
        <w:t xml:space="preserve">histogram of all lung voxels was produced </w:t>
      </w:r>
      <w:r w:rsidR="008B3DEC">
        <w:t xml:space="preserve">for each scan </w:t>
      </w:r>
      <w:r>
        <w:t>and summary metrics include the mean, median, skewness and kurtosis.</w:t>
      </w:r>
    </w:p>
    <w:p w14:paraId="089572D5" w14:textId="0596FC6B" w:rsidR="00F862B7" w:rsidRDefault="008D57D4">
      <w:pPr>
        <w:pStyle w:val="Heading4"/>
        <w:rPr>
          <w:ins w:id="5069" w:author="Windows User" w:date="2018-11-01T13:35:00Z"/>
        </w:rPr>
        <w:pPrChange w:id="5070" w:author="Windows User" w:date="2018-11-01T13:35:00Z">
          <w:pPr/>
        </w:pPrChange>
      </w:pPr>
      <w:ins w:id="5071" w:author="Windows User" w:date="2018-11-01T13:35:00Z">
        <w:r>
          <w:t>Images</w:t>
        </w:r>
      </w:ins>
    </w:p>
    <w:p w14:paraId="0C5E35B1" w14:textId="3D88CF68" w:rsidR="008D57D4" w:rsidRPr="008D57D4" w:rsidRDefault="008D57D4">
      <w:ins w:id="5072" w:author="Windows User" w:date="2018-11-01T13:35:00Z">
        <w:r>
          <w:t xml:space="preserve">Images in this chapter were created using b values of 1.6 and 12 for </w:t>
        </w:r>
        <w:r w:rsidRPr="00654E40">
          <w:rPr>
            <w:vertAlign w:val="superscript"/>
          </w:rPr>
          <w:t>3</w:t>
        </w:r>
        <w:r>
          <w:t xml:space="preserve">He and </w:t>
        </w:r>
        <w:r w:rsidRPr="00654E40">
          <w:rPr>
            <w:vertAlign w:val="superscript"/>
          </w:rPr>
          <w:t>129</w:t>
        </w:r>
        <w:r>
          <w:t>Xe, respectively. ADC maps would differ for other b-values sue to the non-Gaussian distribution. ADC is calculated on a voxel by voxel basis, with equation 5.1 applied to each voxel. The resulting ADC maps are colour-coded and an ADC map is generated.</w:t>
        </w:r>
      </w:ins>
    </w:p>
    <w:p w14:paraId="68631331" w14:textId="77777777" w:rsidR="005F017A" w:rsidRDefault="0092518D" w:rsidP="004B1AAD">
      <w:pPr>
        <w:pStyle w:val="Heading2"/>
      </w:pPr>
      <w:bookmarkStart w:id="5073" w:name="_Toc3145083"/>
      <w:r>
        <w:lastRenderedPageBreak/>
        <w:t>Diffusion-Weighted Images</w:t>
      </w:r>
      <w:bookmarkEnd w:id="5073"/>
    </w:p>
    <w:p w14:paraId="3BE43962" w14:textId="72ED9C95" w:rsidR="004B1AAD" w:rsidRDefault="00F03F63" w:rsidP="00C94F7F">
      <w:pPr>
        <w:pStyle w:val="Heading3"/>
        <w:rPr>
          <w:ins w:id="5074" w:author="Windows User" w:date="2018-11-01T13:26:00Z"/>
        </w:rPr>
      </w:pPr>
      <w:r>
        <w:t>Pattern of Diffusion</w:t>
      </w:r>
    </w:p>
    <w:p w14:paraId="209D03EE" w14:textId="776E7A3A" w:rsidR="00C1367F" w:rsidRPr="00B5643A" w:rsidDel="008D57D4" w:rsidRDefault="00C1367F">
      <w:pPr>
        <w:rPr>
          <w:del w:id="5075" w:author="Windows User" w:date="2018-11-01T13:34:00Z"/>
        </w:rPr>
        <w:pPrChange w:id="5076" w:author="Windows User" w:date="2018-11-01T13:26:00Z">
          <w:pPr>
            <w:pStyle w:val="Heading3"/>
          </w:pPr>
        </w:pPrChange>
      </w:pPr>
    </w:p>
    <w:p w14:paraId="3D7A44BC" w14:textId="378C1692" w:rsidR="00B13138" w:rsidRDefault="00B13138" w:rsidP="00B13138">
      <w:pPr>
        <w:pStyle w:val="Heading4"/>
      </w:pPr>
      <w:r>
        <w:t>Distribution</w:t>
      </w:r>
      <w:r w:rsidR="00983057">
        <w:t xml:space="preserve"> on</w:t>
      </w:r>
      <w:r w:rsidR="001940D4">
        <w:t xml:space="preserve"> Apparent Diffusion Coefficient</w:t>
      </w:r>
      <w:r w:rsidR="00983057">
        <w:t xml:space="preserve"> Maps</w:t>
      </w:r>
    </w:p>
    <w:p w14:paraId="27ECAE14" w14:textId="0AD541CB" w:rsidR="000308B5" w:rsidRPr="000308B5" w:rsidRDefault="000308B5" w:rsidP="000308B5">
      <w:r>
        <w:t>All participants demonstrated heterogeneity in the ADC value of voxels. Higher voxels appear to be spatially located in the peripheral and basal areas of lung tissue, with lower values apically and centrally.</w:t>
      </w:r>
      <w:r w:rsidR="001C3392">
        <w:t xml:space="preserve"> Areas of absent </w:t>
      </w:r>
      <w:r w:rsidR="00432D08">
        <w:t>signal were present in some, likely representative of ventilation defects.</w:t>
      </w:r>
      <w:r w:rsidR="00B4229D">
        <w:t xml:space="preserve"> Examples of these features are given in </w:t>
      </w:r>
      <w:r w:rsidR="000303A8">
        <w:t>Figure</w:t>
      </w:r>
      <w:r w:rsidR="00B4229D">
        <w:t>s 5.4, 5.5 and 5.6.</w:t>
      </w:r>
    </w:p>
    <w:p w14:paraId="0923AE7F" w14:textId="0BF4ECC3" w:rsidR="00ED7A3C" w:rsidRPr="00ED7A3C" w:rsidRDefault="00F80D1B" w:rsidP="000C1E95">
      <w:pPr>
        <w:pStyle w:val="figure"/>
      </w:pPr>
      <w:r>
        <w:rPr>
          <w:noProof/>
          <w:lang w:eastAsia="en-GB"/>
        </w:rPr>
        <w:drawing>
          <wp:inline distT="0" distB="0" distL="0" distR="0" wp14:anchorId="02A84D4E" wp14:editId="0703CCE3">
            <wp:extent cx="6038215" cy="3396615"/>
            <wp:effectExtent l="0" t="0" r="698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DC distribution.pdf"/>
                    <pic:cNvPicPr/>
                  </pic:nvPicPr>
                  <pic:blipFill>
                    <a:blip r:embed="rId110">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16ABBBDD" w14:textId="479AE92B" w:rsidR="00166A74" w:rsidRDefault="000303A8" w:rsidP="00ED7A3C">
      <w:pPr>
        <w:pStyle w:val="Caption"/>
      </w:pPr>
      <w:bookmarkStart w:id="5077" w:name="_Toc3145371"/>
      <w:r>
        <w:t>Figure</w:t>
      </w:r>
      <w:r w:rsidR="00ED7A3C">
        <w:t xml:space="preserve"> </w:t>
      </w:r>
      <w:ins w:id="5078"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07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080" w:author="Nicholas Weatherley" w:date="2019-03-05T22:36:00Z">
        <w:r w:rsidR="00D5585D">
          <w:rPr>
            <w:noProof/>
          </w:rPr>
          <w:t>4</w:t>
        </w:r>
        <w:r w:rsidR="00D5585D">
          <w:fldChar w:fldCharType="end"/>
        </w:r>
      </w:ins>
      <w:ins w:id="5081" w:author="Windows User" w:date="2018-11-01T14:27:00Z">
        <w:del w:id="5082" w:author="Nicholas Weatherley" w:date="2019-03-05T22:36:00Z">
          <w:r w:rsidR="002F70B6" w:rsidDel="00D5585D">
            <w:fldChar w:fldCharType="begin"/>
          </w:r>
          <w:r w:rsidR="002F70B6" w:rsidDel="00D5585D">
            <w:delInstrText xml:space="preserve"> STYLEREF 1 \s </w:delInstrText>
          </w:r>
        </w:del>
      </w:ins>
      <w:del w:id="5083" w:author="Nicholas Weatherley" w:date="2019-03-05T22:36:00Z">
        <w:r w:rsidR="002F70B6" w:rsidDel="00D5585D">
          <w:fldChar w:fldCharType="separate"/>
        </w:r>
        <w:r w:rsidR="0024585E" w:rsidDel="00D5585D">
          <w:rPr>
            <w:noProof/>
          </w:rPr>
          <w:delText>5</w:delText>
        </w:r>
      </w:del>
      <w:ins w:id="5084" w:author="Windows User" w:date="2018-11-01T14:27:00Z">
        <w:del w:id="508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086" w:author="Nicholas Weatherley" w:date="2019-03-05T22:36:00Z">
        <w:r w:rsidR="002F70B6" w:rsidDel="00D5585D">
          <w:fldChar w:fldCharType="end"/>
        </w:r>
      </w:del>
      <w:del w:id="508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ED7A3C">
        <w:t>:</w:t>
      </w:r>
      <w:r w:rsidR="00FB7912">
        <w:t xml:space="preserve"> Apparent diffusion coefficient </w:t>
      </w:r>
      <w:r w:rsidR="00EA0DCC">
        <w:t>maps (1)</w:t>
      </w:r>
      <w:bookmarkEnd w:id="5077"/>
    </w:p>
    <w:p w14:paraId="4E2BA5B1" w14:textId="41C8A3FD" w:rsidR="004F6218" w:rsidRPr="002B490F" w:rsidRDefault="002B490F" w:rsidP="004F6218">
      <w:pPr>
        <w:pStyle w:val="Figuretext"/>
      </w:pPr>
      <w:r>
        <w:t xml:space="preserve">From left to right, the coronal sections run in 12mm slices posterior to anterior sections. </w:t>
      </w:r>
      <w:r w:rsidR="00432D08">
        <w:t>Colour bar</w:t>
      </w:r>
      <w:r w:rsidR="00D77E75">
        <w:t xml:space="preserve"> apparent diffusion coefficient (ADC)</w:t>
      </w:r>
      <w:r>
        <w:t xml:space="preserve"> measured in cm</w:t>
      </w:r>
      <w:r w:rsidRPr="002B490F">
        <w:rPr>
          <w:vertAlign w:val="superscript"/>
        </w:rPr>
        <w:t>2</w:t>
      </w:r>
      <w:r>
        <w:t>.s</w:t>
      </w:r>
      <w:r w:rsidRPr="002B490F">
        <w:rPr>
          <w:vertAlign w:val="superscript"/>
        </w:rPr>
        <w:t>-1</w:t>
      </w:r>
      <w:r>
        <w:t xml:space="preserve">. </w:t>
      </w:r>
      <w:r w:rsidR="00B86129">
        <w:t xml:space="preserve">Note the increased ADC </w:t>
      </w:r>
      <w:r w:rsidR="00B84E3B">
        <w:t xml:space="preserve">at both lung bases and in the posterior slices, </w:t>
      </w:r>
      <w:r w:rsidR="003D4B5E">
        <w:t>with</w:t>
      </w:r>
      <w:r w:rsidR="00B84E3B">
        <w:t xml:space="preserve"> some incre</w:t>
      </w:r>
      <w:r w:rsidR="00B6082F">
        <w:t>ase evidence in the anterior as</w:t>
      </w:r>
      <w:r w:rsidR="00B84E3B">
        <w:t>pect of the left lung.</w:t>
      </w:r>
    </w:p>
    <w:p w14:paraId="5FE8FEB5" w14:textId="77777777" w:rsidR="00B45D47" w:rsidRDefault="00FB7912" w:rsidP="00B45D47">
      <w:pPr>
        <w:pStyle w:val="figure"/>
      </w:pPr>
      <w:r>
        <w:rPr>
          <w:noProof/>
          <w:lang w:eastAsia="en-GB"/>
        </w:rPr>
        <w:lastRenderedPageBreak/>
        <w:drawing>
          <wp:inline distT="0" distB="0" distL="0" distR="0" wp14:anchorId="71F5282C" wp14:editId="3100D64F">
            <wp:extent cx="6038215" cy="3396615"/>
            <wp:effectExtent l="0" t="0" r="698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DC distribution 2.pdf"/>
                    <pic:cNvPicPr/>
                  </pic:nvPicPr>
                  <pic:blipFill>
                    <a:blip r:embed="rId111">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25EAC202" w14:textId="4EEE87FF" w:rsidR="00B45D47" w:rsidRDefault="000303A8" w:rsidP="00B45D47">
      <w:pPr>
        <w:pStyle w:val="Caption"/>
      </w:pPr>
      <w:bookmarkStart w:id="5088" w:name="_Toc3145372"/>
      <w:r>
        <w:t>Figure</w:t>
      </w:r>
      <w:r w:rsidR="00B45D47">
        <w:t xml:space="preserve"> </w:t>
      </w:r>
      <w:ins w:id="5089"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09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091" w:author="Nicholas Weatherley" w:date="2019-03-05T22:36:00Z">
        <w:r w:rsidR="00D5585D">
          <w:rPr>
            <w:noProof/>
          </w:rPr>
          <w:t>5</w:t>
        </w:r>
        <w:r w:rsidR="00D5585D">
          <w:fldChar w:fldCharType="end"/>
        </w:r>
      </w:ins>
      <w:ins w:id="5092" w:author="Windows User" w:date="2018-11-01T14:27:00Z">
        <w:del w:id="5093" w:author="Nicholas Weatherley" w:date="2019-03-05T22:36:00Z">
          <w:r w:rsidR="002F70B6" w:rsidDel="00D5585D">
            <w:fldChar w:fldCharType="begin"/>
          </w:r>
          <w:r w:rsidR="002F70B6" w:rsidDel="00D5585D">
            <w:delInstrText xml:space="preserve"> STYLEREF 1 \s </w:delInstrText>
          </w:r>
        </w:del>
      </w:ins>
      <w:del w:id="5094" w:author="Nicholas Weatherley" w:date="2019-03-05T22:36:00Z">
        <w:r w:rsidR="002F70B6" w:rsidDel="00D5585D">
          <w:fldChar w:fldCharType="separate"/>
        </w:r>
        <w:r w:rsidR="0024585E" w:rsidDel="00D5585D">
          <w:rPr>
            <w:noProof/>
          </w:rPr>
          <w:delText>5</w:delText>
        </w:r>
      </w:del>
      <w:ins w:id="5095" w:author="Windows User" w:date="2018-11-01T14:27:00Z">
        <w:del w:id="509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097" w:author="Nicholas Weatherley" w:date="2019-03-05T22:36:00Z">
        <w:r w:rsidR="002F70B6" w:rsidDel="00D5585D">
          <w:fldChar w:fldCharType="end"/>
        </w:r>
      </w:del>
      <w:del w:id="509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2F26BD">
        <w:t>: Apparent diffusion coefficient maps</w:t>
      </w:r>
      <w:r w:rsidR="00EA0DCC">
        <w:t xml:space="preserve"> (2)</w:t>
      </w:r>
      <w:bookmarkEnd w:id="5088"/>
    </w:p>
    <w:p w14:paraId="57CE9F8F" w14:textId="77A8317E" w:rsidR="00B45D47" w:rsidRDefault="007E503A" w:rsidP="00B45D47">
      <w:pPr>
        <w:pStyle w:val="Figuretext"/>
      </w:pPr>
      <w:r>
        <w:t xml:space="preserve">From left to right, the coronal sections run in 12mm slices posterior to anterior sections. Colour bar </w:t>
      </w:r>
      <w:r w:rsidR="00123D0C">
        <w:t xml:space="preserve">apparent diffusion coefficient (ADC) </w:t>
      </w:r>
      <w:r>
        <w:t>measured in cm</w:t>
      </w:r>
      <w:r w:rsidRPr="002B490F">
        <w:rPr>
          <w:vertAlign w:val="superscript"/>
        </w:rPr>
        <w:t>2</w:t>
      </w:r>
      <w:r>
        <w:t>.s</w:t>
      </w:r>
      <w:r w:rsidRPr="002B490F">
        <w:rPr>
          <w:vertAlign w:val="superscript"/>
        </w:rPr>
        <w:t>-1</w:t>
      </w:r>
      <w:r>
        <w:t>.</w:t>
      </w:r>
      <w:r w:rsidR="00FD7E64">
        <w:t xml:space="preserve"> As in </w:t>
      </w:r>
      <w:r w:rsidR="000303A8">
        <w:t>Figure</w:t>
      </w:r>
      <w:r w:rsidR="00FD7E64">
        <w:t xml:space="preserve"> 5.4, the areas of increased </w:t>
      </w:r>
      <w:r w:rsidR="00FD7E64" w:rsidRPr="00FD7E64">
        <w:rPr>
          <w:vertAlign w:val="superscript"/>
        </w:rPr>
        <w:t>3</w:t>
      </w:r>
      <w:r w:rsidR="00FD7E64">
        <w:t xml:space="preserve">He Brownian motion are present in peripheral and basal lung regions. The white arrows in this </w:t>
      </w:r>
      <w:r w:rsidR="000303A8">
        <w:t>Figure</w:t>
      </w:r>
      <w:r w:rsidR="00FD7E64">
        <w:t xml:space="preserve"> indicate a region of absent </w:t>
      </w:r>
      <w:r w:rsidR="00FD7E64" w:rsidRPr="00FD7E64">
        <w:rPr>
          <w:vertAlign w:val="superscript"/>
        </w:rPr>
        <w:t>3</w:t>
      </w:r>
      <w:r w:rsidR="00FD7E64">
        <w:t>He signal</w:t>
      </w:r>
      <w:r w:rsidR="006B4D4B">
        <w:t xml:space="preserve"> (likely due to airways obstruction)</w:t>
      </w:r>
      <w:r w:rsidR="00FD7E64">
        <w:t>, where ADC cannot be measured.</w:t>
      </w:r>
    </w:p>
    <w:p w14:paraId="7B318117" w14:textId="77777777" w:rsidR="0033452E" w:rsidRDefault="0033452E" w:rsidP="0033452E">
      <w:pPr>
        <w:pStyle w:val="figure"/>
      </w:pPr>
      <w:r>
        <w:rPr>
          <w:noProof/>
          <w:lang w:eastAsia="en-GB"/>
        </w:rPr>
        <w:drawing>
          <wp:inline distT="0" distB="0" distL="0" distR="0" wp14:anchorId="747A7F64" wp14:editId="3B1EBDAA">
            <wp:extent cx="6038215" cy="4020820"/>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bsent signal.png"/>
                    <pic:cNvPicPr/>
                  </pic:nvPicPr>
                  <pic:blipFill>
                    <a:blip r:embed="rId112">
                      <a:extLst>
                        <a:ext uri="{28A0092B-C50C-407E-A947-70E740481C1C}">
                          <a14:useLocalDpi xmlns:a14="http://schemas.microsoft.com/office/drawing/2010/main" val="0"/>
                        </a:ext>
                      </a:extLst>
                    </a:blip>
                    <a:stretch>
                      <a:fillRect/>
                    </a:stretch>
                  </pic:blipFill>
                  <pic:spPr>
                    <a:xfrm>
                      <a:off x="0" y="0"/>
                      <a:ext cx="6038215" cy="4020820"/>
                    </a:xfrm>
                    <a:prstGeom prst="rect">
                      <a:avLst/>
                    </a:prstGeom>
                  </pic:spPr>
                </pic:pic>
              </a:graphicData>
            </a:graphic>
          </wp:inline>
        </w:drawing>
      </w:r>
    </w:p>
    <w:p w14:paraId="10EA52ED" w14:textId="45D2E00F" w:rsidR="00A242B3" w:rsidRDefault="000303A8" w:rsidP="0033452E">
      <w:pPr>
        <w:pStyle w:val="Caption"/>
      </w:pPr>
      <w:bookmarkStart w:id="5099" w:name="_Toc3145373"/>
      <w:r>
        <w:t>Figure</w:t>
      </w:r>
      <w:r w:rsidR="0033452E">
        <w:t xml:space="preserve"> </w:t>
      </w:r>
      <w:ins w:id="5100"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0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02" w:author="Nicholas Weatherley" w:date="2019-03-05T22:36:00Z">
        <w:r w:rsidR="00D5585D">
          <w:rPr>
            <w:noProof/>
          </w:rPr>
          <w:t>6</w:t>
        </w:r>
        <w:r w:rsidR="00D5585D">
          <w:fldChar w:fldCharType="end"/>
        </w:r>
      </w:ins>
      <w:ins w:id="5103" w:author="Windows User" w:date="2018-11-01T14:27:00Z">
        <w:del w:id="5104" w:author="Nicholas Weatherley" w:date="2019-03-05T22:36:00Z">
          <w:r w:rsidR="002F70B6" w:rsidDel="00D5585D">
            <w:fldChar w:fldCharType="begin"/>
          </w:r>
          <w:r w:rsidR="002F70B6" w:rsidDel="00D5585D">
            <w:delInstrText xml:space="preserve"> STYLEREF 1 \s </w:delInstrText>
          </w:r>
        </w:del>
      </w:ins>
      <w:del w:id="5105" w:author="Nicholas Weatherley" w:date="2019-03-05T22:36:00Z">
        <w:r w:rsidR="002F70B6" w:rsidDel="00D5585D">
          <w:fldChar w:fldCharType="separate"/>
        </w:r>
        <w:r w:rsidR="0024585E" w:rsidDel="00D5585D">
          <w:rPr>
            <w:noProof/>
          </w:rPr>
          <w:delText>5</w:delText>
        </w:r>
      </w:del>
      <w:ins w:id="5106" w:author="Windows User" w:date="2018-11-01T14:27:00Z">
        <w:del w:id="510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08" w:author="Nicholas Weatherley" w:date="2019-03-05T22:36:00Z">
        <w:r w:rsidR="002F70B6" w:rsidDel="00D5585D">
          <w:fldChar w:fldCharType="end"/>
        </w:r>
      </w:del>
      <w:del w:id="510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33452E">
        <w:t>: Absent diffusion signal</w:t>
      </w:r>
      <w:bookmarkEnd w:id="5099"/>
    </w:p>
    <w:p w14:paraId="2D560383" w14:textId="2499701D" w:rsidR="0033452E" w:rsidRPr="0033452E" w:rsidRDefault="0033452E" w:rsidP="0033452E">
      <w:pPr>
        <w:pStyle w:val="Figuretext"/>
      </w:pPr>
      <w:r>
        <w:t xml:space="preserve">The region highlighted with absence of signal in </w:t>
      </w:r>
      <w:r w:rsidR="000303A8">
        <w:t>Figure</w:t>
      </w:r>
      <w:r>
        <w:t xml:space="preserve"> 5.5 corresponds to a defect in the corresponding participant’s ventilation scan during the same study visit.</w:t>
      </w:r>
    </w:p>
    <w:p w14:paraId="56AF2FBD" w14:textId="48C57EE6" w:rsidR="001940D4" w:rsidRDefault="001940D4" w:rsidP="001940D4">
      <w:pPr>
        <w:pStyle w:val="Heading4"/>
      </w:pPr>
      <w:r>
        <w:lastRenderedPageBreak/>
        <w:t xml:space="preserve">Distribution </w:t>
      </w:r>
      <w:r w:rsidR="007C5060">
        <w:t>on</w:t>
      </w:r>
      <w:r>
        <w:t xml:space="preserve"> Mean Linear Intercept</w:t>
      </w:r>
      <w:r w:rsidR="007C5060">
        <w:t xml:space="preserve"> Maps</w:t>
      </w:r>
    </w:p>
    <w:p w14:paraId="254522FD" w14:textId="6B45ECE6" w:rsidR="005508D2" w:rsidRPr="005508D2" w:rsidRDefault="005508D2" w:rsidP="005508D2">
      <w:r>
        <w:t xml:space="preserve">A similar </w:t>
      </w:r>
      <w:r w:rsidR="00B21F6B">
        <w:t>pattern</w:t>
      </w:r>
      <w:r>
        <w:t xml:space="preserve"> of increased basal and peripheral Lm</w:t>
      </w:r>
      <w:r w:rsidRPr="005508D2">
        <w:rPr>
          <w:vertAlign w:val="subscript"/>
        </w:rPr>
        <w:t>D</w:t>
      </w:r>
      <w:r>
        <w:t xml:space="preserve"> is also seen, as demonstrated in </w:t>
      </w:r>
      <w:r w:rsidR="000303A8">
        <w:t>Figure</w:t>
      </w:r>
      <w:r>
        <w:t xml:space="preserve"> 5.7.</w:t>
      </w:r>
    </w:p>
    <w:p w14:paraId="59E397CE" w14:textId="77777777" w:rsidR="00F23277" w:rsidRDefault="008A3E1B" w:rsidP="00457CD4">
      <w:pPr>
        <w:pStyle w:val="figure"/>
      </w:pPr>
      <w:r>
        <w:rPr>
          <w:noProof/>
          <w:lang w:eastAsia="en-GB"/>
        </w:rPr>
        <w:drawing>
          <wp:inline distT="0" distB="0" distL="0" distR="0" wp14:anchorId="5DEEDE57" wp14:editId="222D04A3">
            <wp:extent cx="6038215" cy="3396615"/>
            <wp:effectExtent l="0" t="0" r="6985"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LmD example 1.pdf"/>
                    <pic:cNvPicPr/>
                  </pic:nvPicPr>
                  <pic:blipFill>
                    <a:blip r:embed="rId113">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53CB68C0" w14:textId="005B3ADA" w:rsidR="001940D4" w:rsidRDefault="000303A8" w:rsidP="00F23277">
      <w:pPr>
        <w:pStyle w:val="Caption"/>
      </w:pPr>
      <w:bookmarkStart w:id="5110" w:name="_Toc3145374"/>
      <w:r>
        <w:t>Figure</w:t>
      </w:r>
      <w:r w:rsidR="00F23277">
        <w:t xml:space="preserve"> </w:t>
      </w:r>
      <w:ins w:id="5111"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1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13" w:author="Nicholas Weatherley" w:date="2019-03-05T22:36:00Z">
        <w:r w:rsidR="00D5585D">
          <w:rPr>
            <w:noProof/>
          </w:rPr>
          <w:t>7</w:t>
        </w:r>
        <w:r w:rsidR="00D5585D">
          <w:fldChar w:fldCharType="end"/>
        </w:r>
      </w:ins>
      <w:ins w:id="5114" w:author="Windows User" w:date="2018-11-01T14:27:00Z">
        <w:del w:id="5115" w:author="Nicholas Weatherley" w:date="2019-03-05T22:36:00Z">
          <w:r w:rsidR="002F70B6" w:rsidDel="00D5585D">
            <w:fldChar w:fldCharType="begin"/>
          </w:r>
          <w:r w:rsidR="002F70B6" w:rsidDel="00D5585D">
            <w:delInstrText xml:space="preserve"> STYLEREF 1 \s </w:delInstrText>
          </w:r>
        </w:del>
      </w:ins>
      <w:del w:id="5116" w:author="Nicholas Weatherley" w:date="2019-03-05T22:36:00Z">
        <w:r w:rsidR="002F70B6" w:rsidDel="00D5585D">
          <w:fldChar w:fldCharType="separate"/>
        </w:r>
        <w:r w:rsidR="0024585E" w:rsidDel="00D5585D">
          <w:rPr>
            <w:noProof/>
          </w:rPr>
          <w:delText>5</w:delText>
        </w:r>
      </w:del>
      <w:ins w:id="5117" w:author="Windows User" w:date="2018-11-01T14:27:00Z">
        <w:del w:id="511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19" w:author="Nicholas Weatherley" w:date="2019-03-05T22:36:00Z">
        <w:r w:rsidR="002F70B6" w:rsidDel="00D5585D">
          <w:fldChar w:fldCharType="end"/>
        </w:r>
      </w:del>
      <w:del w:id="512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457CD4">
        <w:t>: Mean linear intercept maps (1)</w:t>
      </w:r>
      <w:bookmarkEnd w:id="5110"/>
    </w:p>
    <w:p w14:paraId="3FDC9F0C" w14:textId="2C1A534F" w:rsidR="00457CD4" w:rsidRPr="006D0956" w:rsidRDefault="00123D0C" w:rsidP="00457CD4">
      <w:pPr>
        <w:pStyle w:val="Figuretext"/>
      </w:pPr>
      <w:r>
        <w:t xml:space="preserve">From left to right, the coronal sections run in 12mm slices posterior to anterior sections. Colour bar measured in </w:t>
      </w:r>
      <w:r w:rsidR="00CC22B3">
        <w:t>µm</w:t>
      </w:r>
      <w:r>
        <w:t>.</w:t>
      </w:r>
      <w:r w:rsidR="00CF04A6">
        <w:t xml:space="preserve"> </w:t>
      </w:r>
      <w:r w:rsidR="006D0956">
        <w:t>Increased Lm</w:t>
      </w:r>
      <w:r w:rsidR="006D0956" w:rsidRPr="006D0956">
        <w:rPr>
          <w:vertAlign w:val="subscript"/>
        </w:rPr>
        <w:t>D</w:t>
      </w:r>
      <w:r w:rsidR="006D0956">
        <w:t xml:space="preserve"> values are demonstrable in peripheral </w:t>
      </w:r>
      <w:r w:rsidR="00CF04A6">
        <w:t>and basally distributed regions, similar to the ADC maps</w:t>
      </w:r>
      <w:r w:rsidR="00EB57C1">
        <w:t>. Lm</w:t>
      </w:r>
      <w:r w:rsidR="00EB57C1" w:rsidRPr="00EB57C1">
        <w:rPr>
          <w:vertAlign w:val="subscript"/>
        </w:rPr>
        <w:t>D</w:t>
      </w:r>
      <w:r w:rsidR="00EB57C1">
        <w:t>: mean diffusion length scale</w:t>
      </w:r>
    </w:p>
    <w:p w14:paraId="5552BF69" w14:textId="77777777" w:rsidR="00B13138" w:rsidRDefault="00B13138" w:rsidP="00B13138">
      <w:pPr>
        <w:pStyle w:val="Heading4"/>
      </w:pPr>
      <w:r>
        <w:t>Anatomical Correlates</w:t>
      </w:r>
    </w:p>
    <w:p w14:paraId="50E65476" w14:textId="15B20D91" w:rsidR="00E714AC" w:rsidRDefault="00EB7504" w:rsidP="00E714AC">
      <w:r>
        <w:t>As judged by best matching slice on CT, Regions of high ADC and Lm</w:t>
      </w:r>
      <w:r w:rsidRPr="00EB7504">
        <w:rPr>
          <w:vertAlign w:val="subscript"/>
        </w:rPr>
        <w:t>D</w:t>
      </w:r>
      <w:r>
        <w:t xml:space="preserve"> appear to be spatially related to areas of h</w:t>
      </w:r>
      <w:r w:rsidR="00E714AC">
        <w:t>oneycombing</w:t>
      </w:r>
      <w:r>
        <w:t>.</w:t>
      </w:r>
      <w:r w:rsidR="00A643D4">
        <w:t xml:space="preserve"> In some cases, more proximal (central) regions of high ADC are visualised. This appears to be related to areas of traction bronchiectasis on CT.</w:t>
      </w:r>
      <w:r w:rsidR="0088616A">
        <w:t xml:space="preserve"> </w:t>
      </w:r>
      <w:r w:rsidR="000303A8">
        <w:t>Figure</w:t>
      </w:r>
      <w:r w:rsidR="0088616A">
        <w:t>s 5.8 and 5.9 demonstrate examples of these features.</w:t>
      </w:r>
    </w:p>
    <w:p w14:paraId="6ABD0700" w14:textId="77777777" w:rsidR="009A22BA" w:rsidRDefault="00483404" w:rsidP="009A22BA">
      <w:pPr>
        <w:pStyle w:val="figure"/>
      </w:pPr>
      <w:r>
        <w:rPr>
          <w:noProof/>
          <w:lang w:eastAsia="en-GB"/>
        </w:rPr>
        <w:lastRenderedPageBreak/>
        <w:drawing>
          <wp:inline distT="0" distB="0" distL="0" distR="0" wp14:anchorId="59B64045" wp14:editId="28BE86E7">
            <wp:extent cx="6038215" cy="3031066"/>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DC and honeycombing.pdf"/>
                    <pic:cNvPicPr/>
                  </pic:nvPicPr>
                  <pic:blipFill rotWithShape="1">
                    <a:blip r:embed="rId114">
                      <a:extLst>
                        <a:ext uri="{28A0092B-C50C-407E-A947-70E740481C1C}">
                          <a14:useLocalDpi xmlns:a14="http://schemas.microsoft.com/office/drawing/2010/main" val="0"/>
                        </a:ext>
                      </a:extLst>
                    </a:blip>
                    <a:srcRect b="10762"/>
                    <a:stretch/>
                  </pic:blipFill>
                  <pic:spPr bwMode="auto">
                    <a:xfrm>
                      <a:off x="0" y="0"/>
                      <a:ext cx="6038215" cy="3031066"/>
                    </a:xfrm>
                    <a:prstGeom prst="rect">
                      <a:avLst/>
                    </a:prstGeom>
                    <a:ln>
                      <a:noFill/>
                    </a:ln>
                    <a:extLst>
                      <a:ext uri="{53640926-AAD7-44D8-BBD7-CCE9431645EC}">
                        <a14:shadowObscured xmlns:a14="http://schemas.microsoft.com/office/drawing/2010/main"/>
                      </a:ext>
                    </a:extLst>
                  </pic:spPr>
                </pic:pic>
              </a:graphicData>
            </a:graphic>
          </wp:inline>
        </w:drawing>
      </w:r>
    </w:p>
    <w:p w14:paraId="2069586B" w14:textId="0D128647" w:rsidR="00415BD7" w:rsidRDefault="000303A8" w:rsidP="009A22BA">
      <w:pPr>
        <w:pStyle w:val="Caption"/>
      </w:pPr>
      <w:bookmarkStart w:id="5121" w:name="_Toc3145375"/>
      <w:r>
        <w:t>Figure</w:t>
      </w:r>
      <w:r w:rsidR="009A22BA">
        <w:t xml:space="preserve"> </w:t>
      </w:r>
      <w:ins w:id="5122"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2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24" w:author="Nicholas Weatherley" w:date="2019-03-05T22:36:00Z">
        <w:r w:rsidR="00D5585D">
          <w:rPr>
            <w:noProof/>
          </w:rPr>
          <w:t>8</w:t>
        </w:r>
        <w:r w:rsidR="00D5585D">
          <w:fldChar w:fldCharType="end"/>
        </w:r>
      </w:ins>
      <w:ins w:id="5125" w:author="Windows User" w:date="2018-11-01T14:27:00Z">
        <w:del w:id="5126" w:author="Nicholas Weatherley" w:date="2019-03-05T22:36:00Z">
          <w:r w:rsidR="002F70B6" w:rsidDel="00D5585D">
            <w:fldChar w:fldCharType="begin"/>
          </w:r>
          <w:r w:rsidR="002F70B6" w:rsidDel="00D5585D">
            <w:delInstrText xml:space="preserve"> STYLEREF 1 \s </w:delInstrText>
          </w:r>
        </w:del>
      </w:ins>
      <w:del w:id="5127" w:author="Nicholas Weatherley" w:date="2019-03-05T22:36:00Z">
        <w:r w:rsidR="002F70B6" w:rsidDel="00D5585D">
          <w:fldChar w:fldCharType="separate"/>
        </w:r>
        <w:r w:rsidR="0024585E" w:rsidDel="00D5585D">
          <w:rPr>
            <w:noProof/>
          </w:rPr>
          <w:delText>5</w:delText>
        </w:r>
      </w:del>
      <w:ins w:id="5128" w:author="Windows User" w:date="2018-11-01T14:27:00Z">
        <w:del w:id="512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30" w:author="Nicholas Weatherley" w:date="2019-03-05T22:36:00Z">
        <w:r w:rsidR="002F70B6" w:rsidDel="00D5585D">
          <w:fldChar w:fldCharType="end"/>
        </w:r>
      </w:del>
      <w:del w:id="513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9A22BA">
        <w:t>:</w:t>
      </w:r>
      <w:r w:rsidR="006B7263">
        <w:t xml:space="preserve"> High ADC in regions of honeycombing</w:t>
      </w:r>
      <w:bookmarkEnd w:id="5121"/>
    </w:p>
    <w:p w14:paraId="03B3989A" w14:textId="002A9715" w:rsidR="009A22BA" w:rsidRPr="000303F7" w:rsidRDefault="00A3647B" w:rsidP="009A22BA">
      <w:pPr>
        <w:pStyle w:val="Figuretext"/>
      </w:pPr>
      <w:r>
        <w:t>High regions of Brownian gas diffusivity exist in spatially associated areas of honeycomb cyst formation. As previously described, in this posterior slice,</w:t>
      </w:r>
      <w:r w:rsidR="00F40B3A">
        <w:t xml:space="preserve"> the regions of high ADC</w:t>
      </w:r>
      <w:r w:rsidR="00AB78C0">
        <w:t xml:space="preserve"> are predominantly basal and peripheral. </w:t>
      </w:r>
      <w:r w:rsidR="00523703">
        <w:t>ADC colourbar measured in cm</w:t>
      </w:r>
      <w:r w:rsidR="00523703" w:rsidRPr="00523703">
        <w:rPr>
          <w:vertAlign w:val="superscript"/>
        </w:rPr>
        <w:t>2</w:t>
      </w:r>
      <w:r w:rsidR="00523703">
        <w:t>.sec</w:t>
      </w:r>
      <w:r w:rsidR="00523703" w:rsidRPr="00523703">
        <w:rPr>
          <w:vertAlign w:val="superscript"/>
        </w:rPr>
        <w:t>-1</w:t>
      </w:r>
      <w:r w:rsidR="000303F7">
        <w:t>.</w:t>
      </w:r>
    </w:p>
    <w:p w14:paraId="64820812" w14:textId="77777777" w:rsidR="009A22BA" w:rsidRDefault="00000DB9" w:rsidP="009A22BA">
      <w:pPr>
        <w:pStyle w:val="figure"/>
      </w:pPr>
      <w:r>
        <w:rPr>
          <w:noProof/>
          <w:lang w:eastAsia="en-GB"/>
        </w:rPr>
        <w:drawing>
          <wp:inline distT="0" distB="0" distL="0" distR="0" wp14:anchorId="5586DB97" wp14:editId="2B00EC3A">
            <wp:extent cx="6038215" cy="2650066"/>
            <wp:effectExtent l="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DC and TB.pdf"/>
                    <pic:cNvPicPr/>
                  </pic:nvPicPr>
                  <pic:blipFill rotWithShape="1">
                    <a:blip r:embed="rId115">
                      <a:extLst>
                        <a:ext uri="{28A0092B-C50C-407E-A947-70E740481C1C}">
                          <a14:useLocalDpi xmlns:a14="http://schemas.microsoft.com/office/drawing/2010/main" val="0"/>
                        </a:ext>
                      </a:extLst>
                    </a:blip>
                    <a:srcRect b="21979"/>
                    <a:stretch/>
                  </pic:blipFill>
                  <pic:spPr bwMode="auto">
                    <a:xfrm>
                      <a:off x="0" y="0"/>
                      <a:ext cx="6038215" cy="2650066"/>
                    </a:xfrm>
                    <a:prstGeom prst="rect">
                      <a:avLst/>
                    </a:prstGeom>
                    <a:ln>
                      <a:noFill/>
                    </a:ln>
                    <a:extLst>
                      <a:ext uri="{53640926-AAD7-44D8-BBD7-CCE9431645EC}">
                        <a14:shadowObscured xmlns:a14="http://schemas.microsoft.com/office/drawing/2010/main"/>
                      </a:ext>
                    </a:extLst>
                  </pic:spPr>
                </pic:pic>
              </a:graphicData>
            </a:graphic>
          </wp:inline>
        </w:drawing>
      </w:r>
    </w:p>
    <w:p w14:paraId="2BC99C42" w14:textId="01B4BF3C" w:rsidR="00483404" w:rsidRDefault="000303A8" w:rsidP="009A22BA">
      <w:pPr>
        <w:pStyle w:val="Caption"/>
      </w:pPr>
      <w:bookmarkStart w:id="5132" w:name="_Toc3145376"/>
      <w:r>
        <w:t>Figure</w:t>
      </w:r>
      <w:r w:rsidR="009A22BA">
        <w:t xml:space="preserve"> </w:t>
      </w:r>
      <w:ins w:id="513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3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35" w:author="Nicholas Weatherley" w:date="2019-03-05T22:36:00Z">
        <w:r w:rsidR="00D5585D">
          <w:rPr>
            <w:noProof/>
          </w:rPr>
          <w:t>9</w:t>
        </w:r>
        <w:r w:rsidR="00D5585D">
          <w:fldChar w:fldCharType="end"/>
        </w:r>
      </w:ins>
      <w:ins w:id="5136" w:author="Windows User" w:date="2018-11-01T14:27:00Z">
        <w:del w:id="5137" w:author="Nicholas Weatherley" w:date="2019-03-05T22:36:00Z">
          <w:r w:rsidR="002F70B6" w:rsidDel="00D5585D">
            <w:fldChar w:fldCharType="begin"/>
          </w:r>
          <w:r w:rsidR="002F70B6" w:rsidDel="00D5585D">
            <w:delInstrText xml:space="preserve"> STYLEREF 1 \s </w:delInstrText>
          </w:r>
        </w:del>
      </w:ins>
      <w:del w:id="5138" w:author="Nicholas Weatherley" w:date="2019-03-05T22:36:00Z">
        <w:r w:rsidR="002F70B6" w:rsidDel="00D5585D">
          <w:fldChar w:fldCharType="separate"/>
        </w:r>
        <w:r w:rsidR="0024585E" w:rsidDel="00D5585D">
          <w:rPr>
            <w:noProof/>
          </w:rPr>
          <w:delText>5</w:delText>
        </w:r>
      </w:del>
      <w:ins w:id="5139" w:author="Windows User" w:date="2018-11-01T14:27:00Z">
        <w:del w:id="514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41" w:author="Nicholas Weatherley" w:date="2019-03-05T22:36:00Z">
        <w:r w:rsidR="002F70B6" w:rsidDel="00D5585D">
          <w:fldChar w:fldCharType="end"/>
        </w:r>
      </w:del>
      <w:del w:id="514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9A22BA">
        <w:t>:</w:t>
      </w:r>
      <w:r w:rsidR="006B7263">
        <w:t xml:space="preserve"> High ADC in regions of traction bronchiectasis</w:t>
      </w:r>
      <w:bookmarkEnd w:id="5132"/>
    </w:p>
    <w:p w14:paraId="74AC07A0" w14:textId="0F29ECE5" w:rsidR="00523703" w:rsidRDefault="00AB78C0" w:rsidP="00523703">
      <w:pPr>
        <w:pStyle w:val="Figuretext"/>
      </w:pPr>
      <w:r>
        <w:t xml:space="preserve">Ion additions to peripheral regions of honeycomb cysts, ADC is raised in more </w:t>
      </w:r>
      <w:r w:rsidR="004F7B0C">
        <w:t>proximal</w:t>
      </w:r>
      <w:r>
        <w:t xml:space="preserve"> locations in this participant. This is</w:t>
      </w:r>
      <w:r w:rsidR="00223E17">
        <w:t xml:space="preserve"> spatially</w:t>
      </w:r>
      <w:r>
        <w:t xml:space="preserve"> associated </w:t>
      </w:r>
      <w:r w:rsidR="00223E17">
        <w:t xml:space="preserve">on the CT </w:t>
      </w:r>
      <w:r>
        <w:t xml:space="preserve">with dilated airways, known as traction bronchiectasis. </w:t>
      </w:r>
      <w:r w:rsidR="00523703">
        <w:t>ADC colourbar measured in cm</w:t>
      </w:r>
      <w:r w:rsidR="00523703" w:rsidRPr="00523703">
        <w:rPr>
          <w:vertAlign w:val="superscript"/>
        </w:rPr>
        <w:t>2</w:t>
      </w:r>
      <w:r w:rsidR="00523703">
        <w:t>.sec</w:t>
      </w:r>
      <w:r w:rsidR="00523703" w:rsidRPr="00523703">
        <w:rPr>
          <w:vertAlign w:val="superscript"/>
        </w:rPr>
        <w:t>-1</w:t>
      </w:r>
      <w:r w:rsidR="000303F7">
        <w:t>.</w:t>
      </w:r>
    </w:p>
    <w:p w14:paraId="4567F71B" w14:textId="77777777" w:rsidR="00331FCC" w:rsidRDefault="00331FCC" w:rsidP="00331FCC">
      <w:pPr>
        <w:pStyle w:val="Heading4"/>
      </w:pPr>
      <w:r>
        <w:t>Cyst size</w:t>
      </w:r>
    </w:p>
    <w:p w14:paraId="797F8647" w14:textId="20652DA8" w:rsidR="00331FCC" w:rsidRPr="003C3553" w:rsidRDefault="00331FCC" w:rsidP="00331FCC">
      <w:r>
        <w:t>Qualitatively, the degree of increase in ADC appears to be related to the size of the cyst</w:t>
      </w:r>
      <w:r w:rsidR="00844C38">
        <w:t xml:space="preserve">, as demonstrated by two extreme cases in </w:t>
      </w:r>
      <w:r w:rsidR="000303A8">
        <w:t>Figure</w:t>
      </w:r>
      <w:r w:rsidR="00844C38">
        <w:t xml:space="preserve"> 5.10.</w:t>
      </w:r>
    </w:p>
    <w:p w14:paraId="1D95B504" w14:textId="77777777" w:rsidR="00EB204B" w:rsidRDefault="007123C3" w:rsidP="00EB204B">
      <w:pPr>
        <w:pStyle w:val="figure"/>
      </w:pPr>
      <w:r>
        <w:rPr>
          <w:noProof/>
          <w:lang w:eastAsia="en-GB"/>
        </w:rPr>
        <w:lastRenderedPageBreak/>
        <w:drawing>
          <wp:inline distT="0" distB="0" distL="0" distR="0" wp14:anchorId="17B5249F" wp14:editId="4BFB7C27">
            <wp:extent cx="6038215" cy="3505200"/>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yst size.pdf"/>
                    <pic:cNvPicPr/>
                  </pic:nvPicPr>
                  <pic:blipFill rotWithShape="1">
                    <a:blip r:embed="rId116">
                      <a:extLst>
                        <a:ext uri="{28A0092B-C50C-407E-A947-70E740481C1C}">
                          <a14:useLocalDpi xmlns:a14="http://schemas.microsoft.com/office/drawing/2010/main" val="0"/>
                        </a:ext>
                      </a:extLst>
                    </a:blip>
                    <a:srcRect b="-3197"/>
                    <a:stretch/>
                  </pic:blipFill>
                  <pic:spPr bwMode="auto">
                    <a:xfrm>
                      <a:off x="0" y="0"/>
                      <a:ext cx="6038215" cy="3505200"/>
                    </a:xfrm>
                    <a:prstGeom prst="rect">
                      <a:avLst/>
                    </a:prstGeom>
                    <a:ln>
                      <a:noFill/>
                    </a:ln>
                    <a:extLst>
                      <a:ext uri="{53640926-AAD7-44D8-BBD7-CCE9431645EC}">
                        <a14:shadowObscured xmlns:a14="http://schemas.microsoft.com/office/drawing/2010/main"/>
                      </a:ext>
                    </a:extLst>
                  </pic:spPr>
                </pic:pic>
              </a:graphicData>
            </a:graphic>
          </wp:inline>
        </w:drawing>
      </w:r>
    </w:p>
    <w:p w14:paraId="5E5D8945" w14:textId="10D0485E" w:rsidR="00331FCC" w:rsidRDefault="000303A8" w:rsidP="00EB204B">
      <w:pPr>
        <w:pStyle w:val="Caption"/>
      </w:pPr>
      <w:bookmarkStart w:id="5143" w:name="_Toc3145377"/>
      <w:r>
        <w:t>Figure</w:t>
      </w:r>
      <w:r w:rsidR="00EB204B">
        <w:t xml:space="preserve"> </w:t>
      </w:r>
      <w:ins w:id="514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4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46" w:author="Nicholas Weatherley" w:date="2019-03-05T22:36:00Z">
        <w:r w:rsidR="00D5585D">
          <w:rPr>
            <w:noProof/>
          </w:rPr>
          <w:t>10</w:t>
        </w:r>
        <w:r w:rsidR="00D5585D">
          <w:fldChar w:fldCharType="end"/>
        </w:r>
      </w:ins>
      <w:ins w:id="5147" w:author="Windows User" w:date="2018-11-01T14:27:00Z">
        <w:del w:id="5148" w:author="Nicholas Weatherley" w:date="2019-03-05T22:36:00Z">
          <w:r w:rsidR="002F70B6" w:rsidDel="00D5585D">
            <w:fldChar w:fldCharType="begin"/>
          </w:r>
          <w:r w:rsidR="002F70B6" w:rsidDel="00D5585D">
            <w:delInstrText xml:space="preserve"> STYLEREF 1 \s </w:delInstrText>
          </w:r>
        </w:del>
      </w:ins>
      <w:del w:id="5149" w:author="Nicholas Weatherley" w:date="2019-03-05T22:36:00Z">
        <w:r w:rsidR="002F70B6" w:rsidDel="00D5585D">
          <w:fldChar w:fldCharType="separate"/>
        </w:r>
        <w:r w:rsidR="0024585E" w:rsidDel="00D5585D">
          <w:rPr>
            <w:noProof/>
          </w:rPr>
          <w:delText>5</w:delText>
        </w:r>
      </w:del>
      <w:ins w:id="5150" w:author="Windows User" w:date="2018-11-01T14:27:00Z">
        <w:del w:id="515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52" w:author="Nicholas Weatherley" w:date="2019-03-05T22:36:00Z">
        <w:r w:rsidR="002F70B6" w:rsidDel="00D5585D">
          <w:fldChar w:fldCharType="end"/>
        </w:r>
      </w:del>
      <w:del w:id="515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r w:rsidR="00EB204B">
        <w:t>:</w:t>
      </w:r>
      <w:r w:rsidR="00EE254C">
        <w:t xml:space="preserve"> Anatomical cyst size and Brownian motion</w:t>
      </w:r>
      <w:bookmarkEnd w:id="5143"/>
    </w:p>
    <w:p w14:paraId="31073310" w14:textId="29309492" w:rsidR="00EE254C" w:rsidRPr="00EE254C" w:rsidRDefault="00E50E7B" w:rsidP="00EE254C">
      <w:pPr>
        <w:pStyle w:val="Figuretext"/>
      </w:pPr>
      <w:r>
        <w:t>In panel A</w:t>
      </w:r>
      <w:r w:rsidR="00272BCD">
        <w:t xml:space="preserve">, longstanding cysts have coalesced </w:t>
      </w:r>
      <w:r w:rsidR="008C5905">
        <w:t>forming large</w:t>
      </w:r>
      <w:r>
        <w:t xml:space="preserve"> </w:t>
      </w:r>
      <w:r w:rsidR="00AF22DE">
        <w:t xml:space="preserve">bilateral </w:t>
      </w:r>
      <w:r>
        <w:t xml:space="preserve">posterior interconnected cysts. These are associated </w:t>
      </w:r>
      <w:r w:rsidR="008C5905">
        <w:t>with a high ADC value</w:t>
      </w:r>
      <w:r w:rsidR="00FF3D6F">
        <w:t xml:space="preserve"> close to the free diffusion of </w:t>
      </w:r>
      <w:r w:rsidR="00FF3D6F" w:rsidRPr="00FF3D6F">
        <w:rPr>
          <w:vertAlign w:val="superscript"/>
        </w:rPr>
        <w:t>3</w:t>
      </w:r>
      <w:r w:rsidR="00FF3D6F">
        <w:t>He in air at normal atmospheric pressure</w:t>
      </w:r>
      <w:r w:rsidR="00223E17">
        <w:t xml:space="preserve"> (0.88cm</w:t>
      </w:r>
      <w:r w:rsidR="00223E17" w:rsidRPr="00223E17">
        <w:rPr>
          <w:vertAlign w:val="superscript"/>
        </w:rPr>
        <w:t>2</w:t>
      </w:r>
      <w:r w:rsidR="00223E17">
        <w:t>s</w:t>
      </w:r>
      <w:r w:rsidR="00223E17" w:rsidRPr="00223E17">
        <w:rPr>
          <w:vertAlign w:val="superscript"/>
        </w:rPr>
        <w:t>-1</w:t>
      </w:r>
      <w:r w:rsidR="00223E17">
        <w:t>)</w:t>
      </w:r>
      <w:r>
        <w:t>, represented on the far right of the ADC colourbar</w:t>
      </w:r>
      <w:r w:rsidR="00D652B3">
        <w:t>, which are commonly seen in emphysema</w:t>
      </w:r>
      <w:r>
        <w:t xml:space="preserve">. </w:t>
      </w:r>
      <w:r w:rsidR="00AF22DE">
        <w:t xml:space="preserve">Panel B demonstrates smaller </w:t>
      </w:r>
      <w:r w:rsidR="00D652B3">
        <w:t>honeycomb cysts, with higher intra-acinar Brownian motion than the surrounding lung, but lower than the cysts demonstrated in panel A.</w:t>
      </w:r>
      <w:r w:rsidR="00591AD4">
        <w:t xml:space="preserve"> Note that the periphery of the right lung in this participant also demonstrates reticular change, associated with </w:t>
      </w:r>
      <w:r w:rsidR="00507377">
        <w:t xml:space="preserve">a far less </w:t>
      </w:r>
      <w:r w:rsidR="00DB0C56">
        <w:t>appreciable</w:t>
      </w:r>
      <w:r w:rsidR="00591AD4">
        <w:t xml:space="preserve"> increase in ADC</w:t>
      </w:r>
      <w:r w:rsidR="003803C5">
        <w:t>.</w:t>
      </w:r>
      <w:r w:rsidR="00CF6DCA">
        <w:t xml:space="preserve"> ADC colourbar measured in cm</w:t>
      </w:r>
      <w:r w:rsidR="00CF6DCA" w:rsidRPr="00523703">
        <w:rPr>
          <w:vertAlign w:val="superscript"/>
        </w:rPr>
        <w:t>2</w:t>
      </w:r>
      <w:r w:rsidR="00CF6DCA">
        <w:t>.sec</w:t>
      </w:r>
      <w:r w:rsidR="00CF6DCA" w:rsidRPr="00523703">
        <w:rPr>
          <w:vertAlign w:val="superscript"/>
        </w:rPr>
        <w:t>-1</w:t>
      </w:r>
      <w:r w:rsidR="00CF6DCA">
        <w:t>.</w:t>
      </w:r>
    </w:p>
    <w:p w14:paraId="62860CD6" w14:textId="3E18E094" w:rsidR="00E26533" w:rsidRDefault="00407F9C" w:rsidP="000F7912">
      <w:pPr>
        <w:pStyle w:val="Heading3"/>
      </w:pPr>
      <w:r>
        <w:t>Intraparticip</w:t>
      </w:r>
      <w:r w:rsidR="00F36B1E">
        <w:t>ant</w:t>
      </w:r>
      <w:r w:rsidR="00A0267D">
        <w:t xml:space="preserve"> </w:t>
      </w:r>
      <w:r w:rsidR="000F7912">
        <w:t>Changes</w:t>
      </w:r>
      <w:r w:rsidR="00C00F75">
        <w:t xml:space="preserve"> in Diffusion Maps</w:t>
      </w:r>
    </w:p>
    <w:p w14:paraId="4BA76AF2" w14:textId="77777777" w:rsidR="009E2F99" w:rsidRDefault="00DE0314" w:rsidP="00536B1E">
      <w:pPr>
        <w:pStyle w:val="Heading4"/>
      </w:pPr>
      <w:r>
        <w:t>Reproducibility</w:t>
      </w:r>
    </w:p>
    <w:p w14:paraId="53A2316A" w14:textId="01B2F8E5" w:rsidR="00A0489B" w:rsidRPr="00A0489B" w:rsidRDefault="00A0489B" w:rsidP="00A0489B">
      <w:r>
        <w:t>Where regions of high ADC were demonstrated on maps generated in the 10 participants undergoing DW</w:t>
      </w:r>
      <w:r w:rsidR="00CD3033">
        <w:t>-</w:t>
      </w:r>
      <w:r>
        <w:t>MRI twice at baseline</w:t>
      </w:r>
      <w:r w:rsidR="00A67234">
        <w:t>, these appeared to be reproducible on the second scan</w:t>
      </w:r>
      <w:r w:rsidR="005508D2">
        <w:t xml:space="preserve">, as demonstrated in </w:t>
      </w:r>
      <w:r w:rsidR="000303A8">
        <w:t>Figure</w:t>
      </w:r>
      <w:r w:rsidR="005508D2">
        <w:t xml:space="preserve"> 5.11</w:t>
      </w:r>
      <w:r>
        <w:t>.</w:t>
      </w:r>
    </w:p>
    <w:p w14:paraId="4080EB34" w14:textId="77777777" w:rsidR="00412D31" w:rsidRDefault="00A0489B" w:rsidP="00412D31">
      <w:pPr>
        <w:pStyle w:val="figure"/>
      </w:pPr>
      <w:r>
        <w:rPr>
          <w:noProof/>
          <w:lang w:eastAsia="en-GB"/>
        </w:rPr>
        <w:lastRenderedPageBreak/>
        <w:drawing>
          <wp:inline distT="0" distB="0" distL="0" distR="0" wp14:anchorId="257F9944" wp14:editId="4427D214">
            <wp:extent cx="6038215" cy="708660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DC visual reproucibility.pdf"/>
                    <pic:cNvPicPr/>
                  </pic:nvPicPr>
                  <pic:blipFill rotWithShape="1">
                    <a:blip r:embed="rId117">
                      <a:extLst>
                        <a:ext uri="{28A0092B-C50C-407E-A947-70E740481C1C}">
                          <a14:useLocalDpi xmlns:a14="http://schemas.microsoft.com/office/drawing/2010/main" val="0"/>
                        </a:ext>
                      </a:extLst>
                    </a:blip>
                    <a:srcRect t="1" b="-1372"/>
                    <a:stretch/>
                  </pic:blipFill>
                  <pic:spPr bwMode="auto">
                    <a:xfrm>
                      <a:off x="0" y="0"/>
                      <a:ext cx="6038215" cy="7086600"/>
                    </a:xfrm>
                    <a:prstGeom prst="rect">
                      <a:avLst/>
                    </a:prstGeom>
                    <a:ln>
                      <a:noFill/>
                    </a:ln>
                    <a:extLst>
                      <a:ext uri="{53640926-AAD7-44D8-BBD7-CCE9431645EC}">
                        <a14:shadowObscured xmlns:a14="http://schemas.microsoft.com/office/drawing/2010/main"/>
                      </a:ext>
                    </a:extLst>
                  </pic:spPr>
                </pic:pic>
              </a:graphicData>
            </a:graphic>
          </wp:inline>
        </w:drawing>
      </w:r>
    </w:p>
    <w:p w14:paraId="52D40AF3" w14:textId="3AD3958C" w:rsidR="008518E2" w:rsidRDefault="000303A8" w:rsidP="00412D31">
      <w:pPr>
        <w:pStyle w:val="Caption"/>
      </w:pPr>
      <w:bookmarkStart w:id="5154" w:name="_Toc3145378"/>
      <w:r>
        <w:t>Figure</w:t>
      </w:r>
      <w:r w:rsidR="00412D31">
        <w:t xml:space="preserve"> </w:t>
      </w:r>
      <w:ins w:id="515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5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57" w:author="Nicholas Weatherley" w:date="2019-03-05T22:36:00Z">
        <w:r w:rsidR="00D5585D">
          <w:rPr>
            <w:noProof/>
          </w:rPr>
          <w:t>11</w:t>
        </w:r>
        <w:r w:rsidR="00D5585D">
          <w:fldChar w:fldCharType="end"/>
        </w:r>
      </w:ins>
      <w:ins w:id="5158" w:author="Windows User" w:date="2018-11-01T14:27:00Z">
        <w:del w:id="5159" w:author="Nicholas Weatherley" w:date="2019-03-05T22:36:00Z">
          <w:r w:rsidR="002F70B6" w:rsidDel="00D5585D">
            <w:fldChar w:fldCharType="begin"/>
          </w:r>
          <w:r w:rsidR="002F70B6" w:rsidDel="00D5585D">
            <w:delInstrText xml:space="preserve"> STYLEREF 1 \s </w:delInstrText>
          </w:r>
        </w:del>
      </w:ins>
      <w:del w:id="5160" w:author="Nicholas Weatherley" w:date="2019-03-05T22:36:00Z">
        <w:r w:rsidR="002F70B6" w:rsidDel="00D5585D">
          <w:fldChar w:fldCharType="separate"/>
        </w:r>
        <w:r w:rsidR="0024585E" w:rsidDel="00D5585D">
          <w:rPr>
            <w:noProof/>
          </w:rPr>
          <w:delText>5</w:delText>
        </w:r>
      </w:del>
      <w:ins w:id="5161" w:author="Windows User" w:date="2018-11-01T14:27:00Z">
        <w:del w:id="516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63" w:author="Nicholas Weatherley" w:date="2019-03-05T22:36:00Z">
        <w:r w:rsidR="002F70B6" w:rsidDel="00D5585D">
          <w:fldChar w:fldCharType="end"/>
        </w:r>
      </w:del>
      <w:del w:id="516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412D31">
        <w:t>:</w:t>
      </w:r>
      <w:r w:rsidR="00B0651A">
        <w:t xml:space="preserve"> Visual reproducibility in ADC maps</w:t>
      </w:r>
      <w:bookmarkEnd w:id="5154"/>
    </w:p>
    <w:p w14:paraId="73E2F406" w14:textId="3572AFA8" w:rsidR="00B0651A" w:rsidRPr="00B0651A" w:rsidRDefault="004F1A50" w:rsidP="00B0651A">
      <w:pPr>
        <w:pStyle w:val="Figuretext"/>
      </w:pPr>
      <w:r>
        <w:t>Both image sets are from the same subject and were acquired on the same day on visits A and B.</w:t>
      </w:r>
      <w:ins w:id="5165" w:author="Windows User" w:date="2018-10-31T10:00:00Z">
        <w:r w:rsidR="00945275">
          <w:t xml:space="preserve"> </w:t>
        </w:r>
      </w:ins>
      <w:r w:rsidR="00F477B7">
        <w:t>ADC colourbar measured in cm</w:t>
      </w:r>
      <w:r w:rsidR="00F477B7" w:rsidRPr="00523703">
        <w:rPr>
          <w:vertAlign w:val="superscript"/>
        </w:rPr>
        <w:t>2</w:t>
      </w:r>
      <w:r w:rsidR="00F477B7">
        <w:t>.sec</w:t>
      </w:r>
      <w:r w:rsidR="00F477B7" w:rsidRPr="00523703">
        <w:rPr>
          <w:vertAlign w:val="superscript"/>
        </w:rPr>
        <w:t>-1</w:t>
      </w:r>
      <w:r w:rsidR="00F477B7">
        <w:t>.</w:t>
      </w:r>
    </w:p>
    <w:p w14:paraId="70BEB3C2" w14:textId="77777777" w:rsidR="00536B1E" w:rsidRDefault="00DE0314" w:rsidP="00536B1E">
      <w:pPr>
        <w:pStyle w:val="Heading4"/>
      </w:pPr>
      <w:r>
        <w:t>Progression</w:t>
      </w:r>
    </w:p>
    <w:p w14:paraId="453D58D5" w14:textId="01BBDDF4" w:rsidR="004441D8" w:rsidRDefault="00E70087" w:rsidP="004441D8">
      <w:r>
        <w:t>In</w:t>
      </w:r>
      <w:del w:id="5166" w:author="Windows User" w:date="2018-10-31T10:00:00Z">
        <w:r w:rsidDel="00945275">
          <w:delText>n</w:delText>
        </w:r>
      </w:del>
      <w:r>
        <w:t xml:space="preserve"> several circumstances, the ADC maps after six months reproduced the same regions of higher values as those at baseline, but did not show any qualitatively significant changes. A minority of participants demonstrated changes over 6 months, or 12 months. </w:t>
      </w:r>
      <w:r w:rsidR="00105272">
        <w:t xml:space="preserve">These appeared to be extensions of areas which </w:t>
      </w:r>
      <w:r w:rsidR="00B5190D">
        <w:t xml:space="preserve">previously showed high ADC values, rather than appearing in </w:t>
      </w:r>
      <w:r w:rsidR="00B5190D" w:rsidRPr="00B5190D">
        <w:rPr>
          <w:i/>
        </w:rPr>
        <w:t>de novo</w:t>
      </w:r>
      <w:r w:rsidR="00B5190D">
        <w:t xml:space="preserve"> regions</w:t>
      </w:r>
      <w:r w:rsidR="00105272">
        <w:t>.</w:t>
      </w:r>
      <w:r w:rsidR="00614701">
        <w:t xml:space="preserve"> Exam</w:t>
      </w:r>
      <w:r w:rsidR="00C23F1C">
        <w:t xml:space="preserve">ples are provided in </w:t>
      </w:r>
      <w:r w:rsidR="000303A8">
        <w:t>Figure</w:t>
      </w:r>
      <w:r w:rsidR="00C23F1C">
        <w:t xml:space="preserve"> 5.12</w:t>
      </w:r>
      <w:r w:rsidR="00614701">
        <w:t>.</w:t>
      </w:r>
    </w:p>
    <w:p w14:paraId="028231EB" w14:textId="57759827" w:rsidR="00856E8F" w:rsidRDefault="009A4F30" w:rsidP="00856E8F">
      <w:pPr>
        <w:pStyle w:val="figure"/>
      </w:pPr>
      <w:r>
        <w:rPr>
          <w:noProof/>
          <w:lang w:eastAsia="en-GB"/>
        </w:rPr>
        <w:lastRenderedPageBreak/>
        <w:drawing>
          <wp:inline distT="0" distB="0" distL="0" distR="0" wp14:anchorId="555AFA7E" wp14:editId="5A33FB13">
            <wp:extent cx="6038215" cy="4463358"/>
            <wp:effectExtent l="0" t="0" r="698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isual progression.pdf"/>
                    <pic:cNvPicPr/>
                  </pic:nvPicPr>
                  <pic:blipFill rotWithShape="1">
                    <a:blip r:embed="rId118">
                      <a:extLst>
                        <a:ext uri="{28A0092B-C50C-407E-A947-70E740481C1C}">
                          <a14:useLocalDpi xmlns:a14="http://schemas.microsoft.com/office/drawing/2010/main" val="0"/>
                        </a:ext>
                      </a:extLst>
                    </a:blip>
                    <a:srcRect b="10630"/>
                    <a:stretch/>
                  </pic:blipFill>
                  <pic:spPr bwMode="auto">
                    <a:xfrm>
                      <a:off x="0" y="0"/>
                      <a:ext cx="6038215" cy="4463358"/>
                    </a:xfrm>
                    <a:prstGeom prst="rect">
                      <a:avLst/>
                    </a:prstGeom>
                    <a:ln>
                      <a:noFill/>
                    </a:ln>
                    <a:extLst>
                      <a:ext uri="{53640926-AAD7-44D8-BBD7-CCE9431645EC}">
                        <a14:shadowObscured xmlns:a14="http://schemas.microsoft.com/office/drawing/2010/main"/>
                      </a:ext>
                    </a:extLst>
                  </pic:spPr>
                </pic:pic>
              </a:graphicData>
            </a:graphic>
          </wp:inline>
        </w:drawing>
      </w:r>
    </w:p>
    <w:p w14:paraId="3D76AB60" w14:textId="2222552A" w:rsidR="00856E8F" w:rsidRDefault="000303A8" w:rsidP="00856E8F">
      <w:pPr>
        <w:pStyle w:val="Caption"/>
      </w:pPr>
      <w:bookmarkStart w:id="5167" w:name="_Toc3145379"/>
      <w:r>
        <w:t>Figure</w:t>
      </w:r>
      <w:r w:rsidR="00856E8F">
        <w:t xml:space="preserve"> </w:t>
      </w:r>
      <w:ins w:id="5168"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16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170" w:author="Nicholas Weatherley" w:date="2019-03-05T22:36:00Z">
        <w:r w:rsidR="00D5585D">
          <w:rPr>
            <w:noProof/>
          </w:rPr>
          <w:t>12</w:t>
        </w:r>
        <w:r w:rsidR="00D5585D">
          <w:fldChar w:fldCharType="end"/>
        </w:r>
      </w:ins>
      <w:ins w:id="5171" w:author="Windows User" w:date="2018-11-01T14:27:00Z">
        <w:del w:id="5172" w:author="Nicholas Weatherley" w:date="2019-03-05T22:36:00Z">
          <w:r w:rsidR="002F70B6" w:rsidDel="00D5585D">
            <w:fldChar w:fldCharType="begin"/>
          </w:r>
          <w:r w:rsidR="002F70B6" w:rsidDel="00D5585D">
            <w:delInstrText xml:space="preserve"> STYLEREF 1 \s </w:delInstrText>
          </w:r>
        </w:del>
      </w:ins>
      <w:del w:id="5173" w:author="Nicholas Weatherley" w:date="2019-03-05T22:36:00Z">
        <w:r w:rsidR="002F70B6" w:rsidDel="00D5585D">
          <w:fldChar w:fldCharType="separate"/>
        </w:r>
        <w:r w:rsidR="0024585E" w:rsidDel="00D5585D">
          <w:rPr>
            <w:noProof/>
          </w:rPr>
          <w:delText>5</w:delText>
        </w:r>
      </w:del>
      <w:ins w:id="5174" w:author="Windows User" w:date="2018-11-01T14:27:00Z">
        <w:del w:id="517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176" w:author="Nicholas Weatherley" w:date="2019-03-05T22:36:00Z">
        <w:r w:rsidR="002F70B6" w:rsidDel="00D5585D">
          <w:fldChar w:fldCharType="end"/>
        </w:r>
      </w:del>
      <w:del w:id="517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856E8F">
        <w:t>:</w:t>
      </w:r>
      <w:r w:rsidR="00830FBA">
        <w:t xml:space="preserve"> Qualitative change in ADC with time</w:t>
      </w:r>
      <w:bookmarkEnd w:id="5167"/>
    </w:p>
    <w:p w14:paraId="6DE10772" w14:textId="084B53B0" w:rsidR="001A3592" w:rsidRDefault="00830FBA" w:rsidP="00482357">
      <w:pPr>
        <w:pStyle w:val="Figuretext"/>
        <w:rPr>
          <w:ins w:id="5178" w:author="Windows User" w:date="2018-10-30T15:54:00Z"/>
        </w:rPr>
      </w:pPr>
      <w:r>
        <w:t xml:space="preserve">Many participants had no demonstrable change in ADC maps over time, as shown in panel A. These images were taken 12 months apart. There is perhaps mildly increased changes in ADC at the left lung base. However, some </w:t>
      </w:r>
      <w:r w:rsidR="00F477B7">
        <w:t>participants</w:t>
      </w:r>
      <w:r>
        <w:t xml:space="preserve"> exhibited definite change over 6 months follow up, as demonstrated in panel B.</w:t>
      </w:r>
      <w:r w:rsidR="00F477B7" w:rsidRPr="00F477B7">
        <w:t xml:space="preserve"> </w:t>
      </w:r>
      <w:r w:rsidR="00F477B7">
        <w:t>ADC colourbar measured in cm</w:t>
      </w:r>
      <w:r w:rsidR="00F477B7" w:rsidRPr="00523703">
        <w:rPr>
          <w:vertAlign w:val="superscript"/>
        </w:rPr>
        <w:t>2</w:t>
      </w:r>
      <w:r w:rsidR="00F477B7">
        <w:t>.sec</w:t>
      </w:r>
      <w:r w:rsidR="00F477B7" w:rsidRPr="00523703">
        <w:rPr>
          <w:vertAlign w:val="superscript"/>
        </w:rPr>
        <w:t>-1</w:t>
      </w:r>
      <w:r w:rsidR="00F477B7">
        <w:t>.</w:t>
      </w:r>
    </w:p>
    <w:p w14:paraId="4CD639E3" w14:textId="26C09FD4" w:rsidR="000A4D42" w:rsidRPr="008A6846" w:rsidRDefault="000A4D42">
      <w:pPr>
        <w:pPrChange w:id="5179" w:author="Windows User" w:date="2018-10-30T15:54:00Z">
          <w:pPr>
            <w:pStyle w:val="Figuretext"/>
          </w:pPr>
        </w:pPrChange>
      </w:pPr>
      <w:ins w:id="5180" w:author="Windows User" w:date="2018-10-30T15:54:00Z">
        <w:r>
          <w:t xml:space="preserve">As can be seen in figure 5.12, </w:t>
        </w:r>
        <w:r w:rsidR="00155942">
          <w:t xml:space="preserve">there is a difference in ventilated voxels </w:t>
        </w:r>
      </w:ins>
      <w:ins w:id="5181" w:author="Windows User" w:date="2018-10-30T15:55:00Z">
        <w:r w:rsidR="00155942">
          <w:t>between acquisitions at</w:t>
        </w:r>
      </w:ins>
      <w:ins w:id="5182" w:author="Windows User" w:date="2018-10-30T15:54:00Z">
        <w:r w:rsidR="00155942">
          <w:t xml:space="preserve"> serial timepoints. This may be explained by small differences in lung inflation state</w:t>
        </w:r>
      </w:ins>
      <w:ins w:id="5183" w:author="Windows User" w:date="2018-10-30T15:57:00Z">
        <w:r w:rsidR="00155942">
          <w:t>, leading to areas with subtle small airways disease being underrepresented on ADC maps</w:t>
        </w:r>
      </w:ins>
      <w:ins w:id="5184" w:author="Windows User" w:date="2018-10-30T15:54:00Z">
        <w:r w:rsidR="00155942">
          <w:t xml:space="preserve"> and should be taken into account when identifying </w:t>
        </w:r>
      </w:ins>
      <w:ins w:id="5185" w:author="Windows User" w:date="2018-10-30T15:56:00Z">
        <w:r w:rsidR="00155942">
          <w:t xml:space="preserve">intraparticipant </w:t>
        </w:r>
      </w:ins>
      <w:ins w:id="5186" w:author="Windows User" w:date="2018-10-30T15:54:00Z">
        <w:r w:rsidR="00155942">
          <w:t>change over time.</w:t>
        </w:r>
      </w:ins>
    </w:p>
    <w:p w14:paraId="0A73C46E" w14:textId="5D1EFAC1" w:rsidR="001D6344" w:rsidRDefault="001D6344" w:rsidP="00473BB4">
      <w:pPr>
        <w:pStyle w:val="Heading3"/>
      </w:pPr>
      <w:r>
        <w:t>Histogram Appearances</w:t>
      </w:r>
    </w:p>
    <w:p w14:paraId="39A07E6D" w14:textId="326E500D" w:rsidR="00473BB4" w:rsidRDefault="00473BB4" w:rsidP="00473BB4">
      <w:pPr>
        <w:pStyle w:val="Heading4"/>
      </w:pPr>
      <w:r>
        <w:t>ADC Histogram</w:t>
      </w:r>
    </w:p>
    <w:p w14:paraId="385B736A" w14:textId="76DC8906" w:rsidR="009C05E1" w:rsidRDefault="009C05E1" w:rsidP="009C05E1">
      <w:pPr>
        <w:rPr>
          <w:ins w:id="5187" w:author="Windows User" w:date="2018-11-01T14:25:00Z"/>
        </w:rPr>
      </w:pPr>
      <w:ins w:id="5188" w:author="Windows User" w:date="2018-11-01T14:25:00Z">
        <w:r>
          <w:t>In the following section, skew and kurtosis are described. Skew is a measure of the asymmetry of the probability distribution about its mean. Kurtosis is a measure of the ‘tailedness’ of the probability distribution. This allows a greater description of the distributin of ADC / Lm</w:t>
        </w:r>
        <w:r w:rsidRPr="008D64A2">
          <w:rPr>
            <w:vertAlign w:val="subscript"/>
          </w:rPr>
          <w:t>D</w:t>
        </w:r>
        <w:r>
          <w:t xml:space="preserve"> across all voxels.</w:t>
        </w:r>
      </w:ins>
      <w:ins w:id="5189" w:author="Windows User" w:date="2018-11-01T14:31:00Z">
        <w:r w:rsidR="002F70B6">
          <w:t xml:space="preserve"> </w:t>
        </w:r>
      </w:ins>
      <w:ins w:id="5190" w:author="Windows User" w:date="2018-11-01T14:25:00Z">
        <w:r>
          <w:t>Schematics of various probability distributions and their associated skew or kurtosis are given in figure 5.13.</w:t>
        </w:r>
      </w:ins>
      <w:ins w:id="5191" w:author="Windows User" w:date="2018-11-01T14:32:00Z">
        <w:r w:rsidR="002F70B6">
          <w:t xml:space="preserve"> Descriptions influenced by Sheskin (2011).</w:t>
        </w:r>
      </w:ins>
      <w:r w:rsidR="002F70B6">
        <w:fldChar w:fldCharType="begin"/>
      </w:r>
      <w:r w:rsidR="0036794D">
        <w:instrText xml:space="preserve"> ADDIN EN.CITE &lt;EndNote&gt;&lt;Cite&gt;&lt;Author&gt;Sheskin&lt;/Author&gt;&lt;Year&gt;2011&lt;/Year&gt;&lt;RecNum&gt;2157&lt;/RecNum&gt;&lt;DisplayText&gt;&lt;style face="superscript"&gt;413&lt;/style&gt;&lt;/DisplayText&gt;&lt;record&gt;&lt;rec-number&gt;2157&lt;/rec-number&gt;&lt;foreign-keys&gt;&lt;key app="EN" db-id="52evaf50e9fe5cewd9b555d6wtw099s0pzrz" timestamp="1541082855"&gt;2157&lt;/key&gt;&lt;/foreign-keys&gt;&lt;ref-type name="Book"&gt;6&lt;/ref-type&gt;&lt;contributors&gt;&lt;authors&gt;&lt;author&gt;Sheskin, D.J.&lt;/author&gt;&lt;/authors&gt;&lt;/contributors&gt;&lt;titles&gt;&lt;title&gt;Handbook of parametric and nonparametric statistical procedures&lt;/title&gt;&lt;/titles&gt;&lt;edition&gt;5th&lt;/edition&gt;&lt;dates&gt;&lt;year&gt;2011&lt;/year&gt;&lt;/dates&gt;&lt;pub-location&gt;Boca Raton&lt;/pub-location&gt;&lt;publisher&gt;Chapman &amp;amp; Hall / CRC&lt;/publisher&gt;&lt;urls&gt;&lt;/urls&gt;&lt;/record&gt;&lt;/Cite&gt;&lt;/EndNote&gt;</w:instrText>
      </w:r>
      <w:r w:rsidR="002F70B6">
        <w:fldChar w:fldCharType="separate"/>
      </w:r>
      <w:r w:rsidR="0036794D" w:rsidRPr="0036794D">
        <w:rPr>
          <w:noProof/>
          <w:vertAlign w:val="superscript"/>
        </w:rPr>
        <w:t>413</w:t>
      </w:r>
      <w:r w:rsidR="002F70B6">
        <w:fldChar w:fldCharType="end"/>
      </w:r>
    </w:p>
    <w:p w14:paraId="65E01F54" w14:textId="77777777" w:rsidR="002F70B6" w:rsidRDefault="002F70B6">
      <w:pPr>
        <w:keepNext/>
        <w:rPr>
          <w:ins w:id="5192" w:author="Windows User" w:date="2018-11-01T14:27:00Z"/>
        </w:rPr>
        <w:pPrChange w:id="5193" w:author="Windows User" w:date="2018-11-01T14:27:00Z">
          <w:pPr/>
        </w:pPrChange>
      </w:pPr>
      <w:ins w:id="5194" w:author="Windows User" w:date="2018-11-01T14:26:00Z">
        <w:r>
          <w:rPr>
            <w:noProof/>
            <w:lang w:eastAsia="en-GB"/>
          </w:rPr>
          <w:lastRenderedPageBreak/>
          <w:drawing>
            <wp:inline distT="0" distB="0" distL="0" distR="0" wp14:anchorId="1F13661C" wp14:editId="542222A7">
              <wp:extent cx="6038215" cy="2971800"/>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skew and kurtosis.png"/>
                      <pic:cNvPicPr/>
                    </pic:nvPicPr>
                    <pic:blipFill rotWithShape="1">
                      <a:blip r:embed="rId119">
                        <a:extLst>
                          <a:ext uri="{28A0092B-C50C-407E-A947-70E740481C1C}">
                            <a14:useLocalDpi xmlns:a14="http://schemas.microsoft.com/office/drawing/2010/main" val="0"/>
                          </a:ext>
                        </a:extLst>
                      </a:blip>
                      <a:srcRect b="12507"/>
                      <a:stretch/>
                    </pic:blipFill>
                    <pic:spPr bwMode="auto">
                      <a:xfrm>
                        <a:off x="0" y="0"/>
                        <a:ext cx="6038215" cy="2971800"/>
                      </a:xfrm>
                      <a:prstGeom prst="rect">
                        <a:avLst/>
                      </a:prstGeom>
                      <a:ln>
                        <a:noFill/>
                      </a:ln>
                      <a:extLst>
                        <a:ext uri="{53640926-AAD7-44D8-BBD7-CCE9431645EC}">
                          <a14:shadowObscured xmlns:a14="http://schemas.microsoft.com/office/drawing/2010/main"/>
                        </a:ext>
                      </a:extLst>
                    </pic:spPr>
                  </pic:pic>
                </a:graphicData>
              </a:graphic>
            </wp:inline>
          </w:drawing>
        </w:r>
      </w:ins>
    </w:p>
    <w:p w14:paraId="6FA7C1A7" w14:textId="63D2714C" w:rsidR="009C05E1" w:rsidRDefault="002F70B6">
      <w:pPr>
        <w:pStyle w:val="Caption"/>
        <w:rPr>
          <w:ins w:id="5195" w:author="Windows User" w:date="2018-11-01T14:27:00Z"/>
        </w:rPr>
        <w:pPrChange w:id="5196" w:author="Windows User" w:date="2018-11-01T14:27:00Z">
          <w:pPr/>
        </w:pPrChange>
      </w:pPr>
      <w:bookmarkStart w:id="5197" w:name="_Toc3145380"/>
      <w:ins w:id="5198" w:author="Windows User" w:date="2018-11-01T14:27:00Z">
        <w:r>
          <w:t xml:space="preserve">Figure </w:t>
        </w:r>
      </w:ins>
      <w:ins w:id="5199"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20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201" w:author="Nicholas Weatherley" w:date="2019-03-05T22:36:00Z">
        <w:r w:rsidR="00D5585D">
          <w:rPr>
            <w:noProof/>
          </w:rPr>
          <w:t>13</w:t>
        </w:r>
        <w:r w:rsidR="00D5585D">
          <w:fldChar w:fldCharType="end"/>
        </w:r>
      </w:ins>
      <w:ins w:id="5202" w:author="Windows User" w:date="2018-11-01T14:27:00Z">
        <w:del w:id="5203" w:author="Nicholas Weatherley" w:date="2019-03-05T22:36:00Z">
          <w:r w:rsidDel="00D5585D">
            <w:fldChar w:fldCharType="begin"/>
          </w:r>
          <w:r w:rsidDel="00D5585D">
            <w:delInstrText xml:space="preserve"> STYLEREF 1 \s </w:delInstrText>
          </w:r>
        </w:del>
      </w:ins>
      <w:del w:id="5204" w:author="Nicholas Weatherley" w:date="2019-03-05T22:36:00Z">
        <w:r w:rsidDel="00D5585D">
          <w:fldChar w:fldCharType="separate"/>
        </w:r>
        <w:r w:rsidR="0024585E" w:rsidDel="00D5585D">
          <w:rPr>
            <w:noProof/>
          </w:rPr>
          <w:delText>5</w:delText>
        </w:r>
      </w:del>
      <w:ins w:id="5205" w:author="Windows User" w:date="2018-11-01T14:27:00Z">
        <w:del w:id="5206" w:author="Nicholas Weatherley" w:date="2019-03-05T22:36:00Z">
          <w:r w:rsidDel="00D5585D">
            <w:fldChar w:fldCharType="end"/>
          </w:r>
          <w:r w:rsidDel="00D5585D">
            <w:delText>.</w:delText>
          </w:r>
          <w:r w:rsidDel="00D5585D">
            <w:fldChar w:fldCharType="begin"/>
          </w:r>
          <w:r w:rsidDel="00D5585D">
            <w:delInstrText xml:space="preserve"> SEQ Figure \* ARABIC \s 1 </w:delInstrText>
          </w:r>
        </w:del>
      </w:ins>
      <w:del w:id="5207" w:author="Nicholas Weatherley" w:date="2019-03-05T22:36:00Z">
        <w:r w:rsidDel="00D5585D">
          <w:fldChar w:fldCharType="end"/>
        </w:r>
      </w:del>
      <w:ins w:id="5208" w:author="Windows User" w:date="2018-11-01T14:27:00Z">
        <w:r>
          <w:t xml:space="preserve">: </w:t>
        </w:r>
      </w:ins>
      <w:ins w:id="5209" w:author="Windows User" w:date="2018-11-01T14:31:00Z">
        <w:r>
          <w:t>Schematics of p</w:t>
        </w:r>
      </w:ins>
      <w:ins w:id="5210" w:author="Windows User" w:date="2018-11-01T14:27:00Z">
        <w:r>
          <w:t>robability distributions with associated skew and kurtosis</w:t>
        </w:r>
        <w:bookmarkEnd w:id="5197"/>
      </w:ins>
    </w:p>
    <w:p w14:paraId="28D6F879" w14:textId="59DC8023" w:rsidR="002F70B6" w:rsidRPr="00B5643A" w:rsidRDefault="002F70B6">
      <w:pPr>
        <w:pStyle w:val="Figuretext"/>
        <w:rPr>
          <w:ins w:id="5211" w:author="Windows User" w:date="2018-11-01T14:25:00Z"/>
        </w:rPr>
        <w:pPrChange w:id="5212" w:author="Windows User" w:date="2018-11-01T14:27:00Z">
          <w:pPr/>
        </w:pPrChange>
      </w:pPr>
      <w:ins w:id="5213" w:author="Windows User" w:date="2018-11-01T14:28:00Z">
        <w:r>
          <w:t>A</w:t>
        </w:r>
      </w:ins>
      <w:ins w:id="5214" w:author="Windows User" w:date="2018-11-01T14:27:00Z">
        <w:r>
          <w:t>egatively skewed distribution has skewness &lt; 0</w:t>
        </w:r>
      </w:ins>
      <w:ins w:id="5215" w:author="Windows User" w:date="2018-11-01T14:28:00Z">
        <w:r>
          <w:t xml:space="preserve"> (a). A normal distribution is symmetrical and</w:t>
        </w:r>
      </w:ins>
      <w:ins w:id="5216" w:author="Windows User" w:date="2018-11-01T14:29:00Z">
        <w:r>
          <w:t xml:space="preserve"> has skewness = 0 (b). A positively skewed distribution has skewness &gt; 0 (c). </w:t>
        </w:r>
      </w:ins>
      <w:ins w:id="5217" w:author="Windows User" w:date="2018-11-01T14:28:00Z">
        <w:r>
          <w:t xml:space="preserve">  </w:t>
        </w:r>
      </w:ins>
      <w:ins w:id="5218" w:author="Windows User" w:date="2018-11-01T14:29:00Z">
        <w:r>
          <w:t>The Platykurtic distribution has thinner tails and a kurtosis &lt; 0 (d). A normal distribution is mesokurtic and has kurtosis = 0. A leptokurtic distribution has fatter tails and a kurtosis &gt; 0.</w:t>
        </w:r>
      </w:ins>
    </w:p>
    <w:p w14:paraId="2A35A811" w14:textId="6728B450" w:rsidR="00B975F9" w:rsidRPr="00B975F9" w:rsidRDefault="00413D0E" w:rsidP="00473BB4">
      <w:r>
        <w:t xml:space="preserve">The ADC histogram </w:t>
      </w:r>
      <w:r w:rsidR="00451C35">
        <w:t>is positively skewed in all cases, with a</w:t>
      </w:r>
      <w:r w:rsidR="009C071D">
        <w:t xml:space="preserve"> peak sharper</w:t>
      </w:r>
      <w:r w:rsidR="00451C35">
        <w:t xml:space="preserve"> than a </w:t>
      </w:r>
      <w:r w:rsidR="008D70B5">
        <w:t>Gaussian</w:t>
      </w:r>
      <w:r w:rsidR="00451C35">
        <w:t xml:space="preserve"> distribution</w:t>
      </w:r>
      <w:r w:rsidR="009C071D">
        <w:t xml:space="preserve"> in most cases</w:t>
      </w:r>
      <w:r w:rsidR="00451C35">
        <w:t>.</w:t>
      </w:r>
      <w:r w:rsidR="008D70B5">
        <w:t xml:space="preserve"> In participants with a higher mean ADC, the skew and kurtosis</w:t>
      </w:r>
      <w:r w:rsidR="009C071D">
        <w:t xml:space="preserve"> both decrease, i.e. the positive skew becomes less pronounced due to a right-shift of the peak and the peak deceases and flattens in size</w:t>
      </w:r>
      <w:r w:rsidR="008D70B5">
        <w:t>.</w:t>
      </w:r>
      <w:r w:rsidR="000303A8">
        <w:t xml:space="preserve"> Table</w:t>
      </w:r>
      <w:r w:rsidR="009C071D">
        <w:t xml:space="preserve"> 5.1</w:t>
      </w:r>
      <w:r w:rsidR="008D70B5">
        <w:t xml:space="preserve"> provides a summary of the baseline correlations between ADC mean, and ADC histogram skew and kurtosis.</w:t>
      </w:r>
      <w:r w:rsidR="00160F64">
        <w:t xml:space="preserve"> </w:t>
      </w:r>
      <w:r w:rsidR="000303A8">
        <w:t>Figure</w:t>
      </w:r>
      <w:r w:rsidR="00160F64">
        <w:t xml:space="preserve"> 5.1</w:t>
      </w:r>
      <w:del w:id="5219" w:author="Windows User" w:date="2018-11-02T11:04:00Z">
        <w:r w:rsidR="00160F64" w:rsidDel="009028A0">
          <w:delText>3</w:delText>
        </w:r>
      </w:del>
      <w:ins w:id="5220" w:author="Windows User" w:date="2018-11-02T11:04:00Z">
        <w:r w:rsidR="009028A0">
          <w:t>4</w:t>
        </w:r>
      </w:ins>
      <w:r w:rsidR="00160F64">
        <w:t xml:space="preserve"> demonstrates t</w:t>
      </w:r>
      <w:r w:rsidR="00B80CBF">
        <w:t>wo participants</w:t>
      </w:r>
      <w:r w:rsidR="009C071D">
        <w:t>, anonymised to participant A and B,</w:t>
      </w:r>
      <w:r w:rsidR="00B80CBF">
        <w:t xml:space="preserve"> with mean ADC values below and above the interquartile range</w:t>
      </w:r>
      <w:r w:rsidR="009C071D">
        <w:t xml:space="preserve"> of the complete baseline dataset values, respectively</w:t>
      </w:r>
      <w:r w:rsidR="00B80CBF">
        <w:t>.</w:t>
      </w:r>
    </w:p>
    <w:p w14:paraId="5CAA77AB" w14:textId="4FB31C1B" w:rsidR="008E395D" w:rsidDel="00155942" w:rsidRDefault="008E395D" w:rsidP="00473BB4">
      <w:pPr>
        <w:rPr>
          <w:del w:id="5221" w:author="Windows User" w:date="2018-10-30T15:58:00Z"/>
        </w:rPr>
      </w:pPr>
    </w:p>
    <w:p w14:paraId="5C5351D6" w14:textId="64881A6E" w:rsidR="002B107D" w:rsidRDefault="002B107D" w:rsidP="003F007F">
      <w:pPr>
        <w:pStyle w:val="TableTitle0"/>
      </w:pPr>
      <w:bookmarkStart w:id="5222" w:name="_Toc3145502"/>
      <w:r>
        <w:t xml:space="preserve">Table </w:t>
      </w:r>
      <w:ins w:id="5223"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22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225" w:author="Nicholas Weatherley" w:date="2019-03-04T21:03:00Z">
        <w:r w:rsidR="00E96948">
          <w:rPr>
            <w:noProof/>
          </w:rPr>
          <w:t>1</w:t>
        </w:r>
        <w:r w:rsidR="00E96948">
          <w:fldChar w:fldCharType="end"/>
        </w:r>
      </w:ins>
      <w:ins w:id="5226" w:author="Windows User" w:date="2018-11-01T15:46:00Z">
        <w:del w:id="5227" w:author="Nicholas Weatherley" w:date="2019-03-04T21:03:00Z">
          <w:r w:rsidR="00743FFA" w:rsidDel="00E96948">
            <w:fldChar w:fldCharType="begin"/>
          </w:r>
          <w:r w:rsidR="00743FFA" w:rsidDel="00E96948">
            <w:delInstrText xml:space="preserve"> STYLEREF 1 \s </w:delInstrText>
          </w:r>
        </w:del>
      </w:ins>
      <w:del w:id="5228" w:author="Nicholas Weatherley" w:date="2019-03-04T21:03:00Z">
        <w:r w:rsidR="00743FFA" w:rsidDel="00E96948">
          <w:fldChar w:fldCharType="separate"/>
        </w:r>
        <w:r w:rsidR="0024585E" w:rsidDel="00E96948">
          <w:rPr>
            <w:noProof/>
          </w:rPr>
          <w:delText>5</w:delText>
        </w:r>
      </w:del>
      <w:ins w:id="5229" w:author="Windows User" w:date="2018-11-01T15:46:00Z">
        <w:del w:id="523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231" w:author="Nicholas Weatherley" w:date="2019-03-04T21:03:00Z">
        <w:r w:rsidR="00743FFA" w:rsidDel="00E96948">
          <w:fldChar w:fldCharType="end"/>
        </w:r>
      </w:del>
      <w:del w:id="523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rsidR="00A049DD">
        <w:t>: Correlations of ADC histogram metrics</w:t>
      </w:r>
      <w:r w:rsidR="00B10E50">
        <w:t xml:space="preserve"> with mean ADC</w:t>
      </w:r>
      <w:bookmarkEnd w:id="5222"/>
    </w:p>
    <w:tbl>
      <w:tblPr>
        <w:tblStyle w:val="ListTable3"/>
        <w:tblW w:w="0" w:type="auto"/>
        <w:tblLook w:val="04A0" w:firstRow="1" w:lastRow="0" w:firstColumn="1" w:lastColumn="0" w:noHBand="0" w:noVBand="1"/>
      </w:tblPr>
      <w:tblGrid>
        <w:gridCol w:w="3414"/>
        <w:gridCol w:w="1980"/>
        <w:gridCol w:w="1890"/>
      </w:tblGrid>
      <w:tr w:rsidR="00B80CBF" w14:paraId="14985CD8" w14:textId="77777777" w:rsidTr="008032E9">
        <w:trPr>
          <w:cnfStyle w:val="100000000000" w:firstRow="1" w:lastRow="0" w:firstColumn="0" w:lastColumn="0" w:oddVBand="0" w:evenVBand="0" w:oddHBand="0" w:evenHBand="0" w:firstRowFirstColumn="0" w:firstRowLastColumn="0" w:lastRowFirstColumn="0" w:lastRowLastColumn="0"/>
          <w:trHeight w:val="688"/>
        </w:trPr>
        <w:tc>
          <w:tcPr>
            <w:cnfStyle w:val="001000000100" w:firstRow="0" w:lastRow="0" w:firstColumn="1" w:lastColumn="0" w:oddVBand="0" w:evenVBand="0" w:oddHBand="0" w:evenHBand="0" w:firstRowFirstColumn="1" w:firstRowLastColumn="0" w:lastRowFirstColumn="0" w:lastRowLastColumn="0"/>
            <w:tcW w:w="3414" w:type="dxa"/>
          </w:tcPr>
          <w:p w14:paraId="018DE413" w14:textId="089CEB7E" w:rsidR="00B80CBF" w:rsidRDefault="00B80CBF" w:rsidP="00B80CBF">
            <w:pPr>
              <w:jc w:val="center"/>
            </w:pPr>
            <w:r>
              <w:t>Histogram Metric</w:t>
            </w:r>
          </w:p>
        </w:tc>
        <w:tc>
          <w:tcPr>
            <w:tcW w:w="1980" w:type="dxa"/>
          </w:tcPr>
          <w:p w14:paraId="3B7360D4" w14:textId="6CED677C" w:rsidR="00B80CBF" w:rsidRDefault="00B80CBF" w:rsidP="00B80CBF">
            <w:pPr>
              <w:jc w:val="center"/>
              <w:cnfStyle w:val="100000000000" w:firstRow="1" w:lastRow="0" w:firstColumn="0" w:lastColumn="0" w:oddVBand="0" w:evenVBand="0" w:oddHBand="0" w:evenHBand="0" w:firstRowFirstColumn="0" w:firstRowLastColumn="0" w:lastRowFirstColumn="0" w:lastRowLastColumn="0"/>
            </w:pPr>
            <w:r>
              <w:t>r</w:t>
            </w:r>
          </w:p>
        </w:tc>
        <w:tc>
          <w:tcPr>
            <w:tcW w:w="1890" w:type="dxa"/>
          </w:tcPr>
          <w:p w14:paraId="54567A22" w14:textId="6AA7DF5A" w:rsidR="00B80CBF" w:rsidRDefault="00B80CBF" w:rsidP="00B80CBF">
            <w:pPr>
              <w:jc w:val="center"/>
              <w:cnfStyle w:val="100000000000" w:firstRow="1" w:lastRow="0" w:firstColumn="0" w:lastColumn="0" w:oddVBand="0" w:evenVBand="0" w:oddHBand="0" w:evenHBand="0" w:firstRowFirstColumn="0" w:firstRowLastColumn="0" w:lastRowFirstColumn="0" w:lastRowLastColumn="0"/>
            </w:pPr>
            <w:r>
              <w:t>p</w:t>
            </w:r>
          </w:p>
        </w:tc>
      </w:tr>
      <w:tr w:rsidR="00B80CBF" w14:paraId="6F687A2C" w14:textId="77777777" w:rsidTr="008032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tcPr>
          <w:p w14:paraId="342E92ED" w14:textId="453081B2" w:rsidR="00B80CBF" w:rsidRDefault="00B80CBF" w:rsidP="00B80CBF">
            <w:pPr>
              <w:jc w:val="center"/>
            </w:pPr>
            <w:r>
              <w:t>Skew</w:t>
            </w:r>
          </w:p>
        </w:tc>
        <w:tc>
          <w:tcPr>
            <w:tcW w:w="1980" w:type="dxa"/>
          </w:tcPr>
          <w:p w14:paraId="79C75A5F" w14:textId="36F09F00" w:rsidR="00B80CBF" w:rsidRDefault="00AE0565" w:rsidP="00B80CBF">
            <w:pPr>
              <w:jc w:val="center"/>
              <w:cnfStyle w:val="000000100000" w:firstRow="0" w:lastRow="0" w:firstColumn="0" w:lastColumn="0" w:oddVBand="0" w:evenVBand="0" w:oddHBand="1" w:evenHBand="0" w:firstRowFirstColumn="0" w:firstRowLastColumn="0" w:lastRowFirstColumn="0" w:lastRowLastColumn="0"/>
            </w:pPr>
            <w:r>
              <w:t>-0.</w:t>
            </w:r>
            <w:r w:rsidR="00C34043">
              <w:t>81</w:t>
            </w:r>
          </w:p>
        </w:tc>
        <w:tc>
          <w:tcPr>
            <w:tcW w:w="1890" w:type="dxa"/>
          </w:tcPr>
          <w:p w14:paraId="6FE2EB44" w14:textId="16AB12F9" w:rsidR="00B80CBF" w:rsidRDefault="00AE0565" w:rsidP="00B80CBF">
            <w:pPr>
              <w:jc w:val="center"/>
              <w:cnfStyle w:val="000000100000" w:firstRow="0" w:lastRow="0" w:firstColumn="0" w:lastColumn="0" w:oddVBand="0" w:evenVBand="0" w:oddHBand="1" w:evenHBand="0" w:firstRowFirstColumn="0" w:firstRowLastColumn="0" w:lastRowFirstColumn="0" w:lastRowLastColumn="0"/>
            </w:pPr>
            <w:r>
              <w:t>&lt;0.001</w:t>
            </w:r>
          </w:p>
        </w:tc>
      </w:tr>
      <w:tr w:rsidR="00B80CBF" w14:paraId="46F6E430" w14:textId="77777777" w:rsidTr="008032E9">
        <w:tc>
          <w:tcPr>
            <w:cnfStyle w:val="001000000000" w:firstRow="0" w:lastRow="0" w:firstColumn="1" w:lastColumn="0" w:oddVBand="0" w:evenVBand="0" w:oddHBand="0" w:evenHBand="0" w:firstRowFirstColumn="0" w:firstRowLastColumn="0" w:lastRowFirstColumn="0" w:lastRowLastColumn="0"/>
            <w:tcW w:w="3414" w:type="dxa"/>
          </w:tcPr>
          <w:p w14:paraId="1623EE89" w14:textId="70EC691F" w:rsidR="00B80CBF" w:rsidRDefault="00B80CBF" w:rsidP="00B80CBF">
            <w:pPr>
              <w:jc w:val="center"/>
            </w:pPr>
            <w:r>
              <w:t>Kurtosis</w:t>
            </w:r>
          </w:p>
        </w:tc>
        <w:tc>
          <w:tcPr>
            <w:tcW w:w="1980" w:type="dxa"/>
          </w:tcPr>
          <w:p w14:paraId="7B82BDAE" w14:textId="312C8571" w:rsidR="00B80CBF" w:rsidRDefault="00AE0565" w:rsidP="00B80CBF">
            <w:pPr>
              <w:jc w:val="center"/>
              <w:cnfStyle w:val="000000000000" w:firstRow="0" w:lastRow="0" w:firstColumn="0" w:lastColumn="0" w:oddVBand="0" w:evenVBand="0" w:oddHBand="0" w:evenHBand="0" w:firstRowFirstColumn="0" w:firstRowLastColumn="0" w:lastRowFirstColumn="0" w:lastRowLastColumn="0"/>
            </w:pPr>
            <w:r>
              <w:t>-0.</w:t>
            </w:r>
            <w:r w:rsidR="00C34043">
              <w:t>95</w:t>
            </w:r>
          </w:p>
        </w:tc>
        <w:tc>
          <w:tcPr>
            <w:tcW w:w="1890" w:type="dxa"/>
          </w:tcPr>
          <w:p w14:paraId="61B3BA17" w14:textId="25B798E9" w:rsidR="00B80CBF" w:rsidRDefault="00AE0565" w:rsidP="00B80CBF">
            <w:pPr>
              <w:jc w:val="center"/>
              <w:cnfStyle w:val="000000000000" w:firstRow="0" w:lastRow="0" w:firstColumn="0" w:lastColumn="0" w:oddVBand="0" w:evenVBand="0" w:oddHBand="0" w:evenHBand="0" w:firstRowFirstColumn="0" w:firstRowLastColumn="0" w:lastRowFirstColumn="0" w:lastRowLastColumn="0"/>
            </w:pPr>
            <w:r>
              <w:t>&lt;0.001</w:t>
            </w:r>
          </w:p>
        </w:tc>
      </w:tr>
    </w:tbl>
    <w:p w14:paraId="4EE2D582" w14:textId="08910DBA" w:rsidR="00B80CBF" w:rsidRDefault="00A049DD" w:rsidP="00A049DD">
      <w:pPr>
        <w:pStyle w:val="Aftertable"/>
      </w:pPr>
      <w:r>
        <w:t>Spearman’s coefficient of rank correlation quoted. ADC: apparent diffusion coefficient</w:t>
      </w:r>
    </w:p>
    <w:p w14:paraId="02D74FDE" w14:textId="77777777" w:rsidR="00291ED2" w:rsidRDefault="00F2168A" w:rsidP="00291ED2">
      <w:pPr>
        <w:pStyle w:val="figure"/>
      </w:pPr>
      <w:r>
        <w:rPr>
          <w:noProof/>
          <w:lang w:eastAsia="en-GB"/>
        </w:rPr>
        <w:lastRenderedPageBreak/>
        <w:drawing>
          <wp:inline distT="0" distB="0" distL="0" distR="0" wp14:anchorId="465FB9D6" wp14:editId="7ACEB7BE">
            <wp:extent cx="6038215"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C histograms.pdf"/>
                    <pic:cNvPicPr/>
                  </pic:nvPicPr>
                  <pic:blipFill>
                    <a:blip r:embed="rId120">
                      <a:extLst>
                        <a:ext uri="{28A0092B-C50C-407E-A947-70E740481C1C}">
                          <a14:useLocalDpi xmlns:a14="http://schemas.microsoft.com/office/drawing/2010/main" val="0"/>
                        </a:ext>
                      </a:extLst>
                    </a:blip>
                    <a:stretch>
                      <a:fillRect/>
                    </a:stretch>
                  </pic:blipFill>
                  <pic:spPr>
                    <a:xfrm>
                      <a:off x="0" y="0"/>
                      <a:ext cx="6038215" cy="2247900"/>
                    </a:xfrm>
                    <a:prstGeom prst="rect">
                      <a:avLst/>
                    </a:prstGeom>
                  </pic:spPr>
                </pic:pic>
              </a:graphicData>
            </a:graphic>
          </wp:inline>
        </w:drawing>
      </w:r>
    </w:p>
    <w:p w14:paraId="5B857EBF" w14:textId="62D283B9" w:rsidR="002309DC" w:rsidRDefault="000303A8" w:rsidP="00291ED2">
      <w:pPr>
        <w:pStyle w:val="Caption"/>
      </w:pPr>
      <w:bookmarkStart w:id="5233" w:name="_Toc3145381"/>
      <w:r>
        <w:t>Figure</w:t>
      </w:r>
      <w:r w:rsidR="00291ED2">
        <w:t xml:space="preserve"> </w:t>
      </w:r>
      <w:ins w:id="523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23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236" w:author="Nicholas Weatherley" w:date="2019-03-05T22:36:00Z">
        <w:r w:rsidR="00D5585D">
          <w:rPr>
            <w:noProof/>
          </w:rPr>
          <w:t>14</w:t>
        </w:r>
        <w:r w:rsidR="00D5585D">
          <w:fldChar w:fldCharType="end"/>
        </w:r>
      </w:ins>
      <w:ins w:id="5237" w:author="Windows User" w:date="2018-11-01T14:27:00Z">
        <w:del w:id="5238" w:author="Nicholas Weatherley" w:date="2019-03-05T22:36:00Z">
          <w:r w:rsidR="002F70B6" w:rsidDel="00D5585D">
            <w:fldChar w:fldCharType="begin"/>
          </w:r>
          <w:r w:rsidR="002F70B6" w:rsidDel="00D5585D">
            <w:delInstrText xml:space="preserve"> STYLEREF 1 \s </w:delInstrText>
          </w:r>
        </w:del>
      </w:ins>
      <w:del w:id="5239" w:author="Nicholas Weatherley" w:date="2019-03-05T22:36:00Z">
        <w:r w:rsidR="002F70B6" w:rsidDel="00D5585D">
          <w:fldChar w:fldCharType="separate"/>
        </w:r>
        <w:r w:rsidR="0024585E" w:rsidDel="00D5585D">
          <w:rPr>
            <w:noProof/>
          </w:rPr>
          <w:delText>5</w:delText>
        </w:r>
      </w:del>
      <w:ins w:id="5240" w:author="Windows User" w:date="2018-11-01T14:27:00Z">
        <w:del w:id="524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242" w:author="Nicholas Weatherley" w:date="2019-03-05T22:36:00Z">
        <w:r w:rsidR="002F70B6" w:rsidDel="00D5585D">
          <w:fldChar w:fldCharType="end"/>
        </w:r>
      </w:del>
      <w:del w:id="524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291ED2">
        <w:t>: Example baseline ADC histograms</w:t>
      </w:r>
      <w:bookmarkEnd w:id="5233"/>
    </w:p>
    <w:p w14:paraId="59E61958" w14:textId="25924866" w:rsidR="00155942" w:rsidRDefault="00F70870" w:rsidP="00291ED2">
      <w:pPr>
        <w:pStyle w:val="Figuretext"/>
        <w:rPr>
          <w:ins w:id="5244" w:author="Windows User" w:date="2018-10-30T15:59:00Z"/>
        </w:rPr>
      </w:pPr>
      <w:r>
        <w:t>Participant A has mean ADC 0.232cm</w:t>
      </w:r>
      <w:r w:rsidRPr="00F70870">
        <w:rPr>
          <w:vertAlign w:val="superscript"/>
        </w:rPr>
        <w:t>2</w:t>
      </w:r>
      <w:r>
        <w:t>s</w:t>
      </w:r>
      <w:r w:rsidRPr="00F70870">
        <w:rPr>
          <w:vertAlign w:val="superscript"/>
        </w:rPr>
        <w:t>-1</w:t>
      </w:r>
      <w:r>
        <w:t>, skew 1.42</w:t>
      </w:r>
      <w:r w:rsidR="006229D9">
        <w:t xml:space="preserve"> and </w:t>
      </w:r>
      <w:r>
        <w:t>kurtosis 5.71</w:t>
      </w:r>
      <w:r w:rsidR="006229D9">
        <w:t>. Participant B has mean ADC</w:t>
      </w:r>
      <w:r w:rsidR="00066E45">
        <w:t xml:space="preserve"> 0.456</w:t>
      </w:r>
      <w:r w:rsidR="00066E45" w:rsidRPr="00066E45">
        <w:t xml:space="preserve"> </w:t>
      </w:r>
      <w:r w:rsidR="00066E45">
        <w:t>cm</w:t>
      </w:r>
      <w:r w:rsidR="00066E45" w:rsidRPr="00F70870">
        <w:rPr>
          <w:vertAlign w:val="superscript"/>
        </w:rPr>
        <w:t>2</w:t>
      </w:r>
      <w:r w:rsidR="00066E45">
        <w:t>s</w:t>
      </w:r>
      <w:r w:rsidR="00066E45" w:rsidRPr="00F70870">
        <w:rPr>
          <w:vertAlign w:val="superscript"/>
        </w:rPr>
        <w:t>-1</w:t>
      </w:r>
      <w:r w:rsidR="006229D9">
        <w:t xml:space="preserve">, skew </w:t>
      </w:r>
      <w:r w:rsidR="00066E45">
        <w:t xml:space="preserve">0.68 </w:t>
      </w:r>
      <w:r w:rsidR="006229D9">
        <w:t>and kurtosis</w:t>
      </w:r>
      <w:r w:rsidR="00066E45">
        <w:t xml:space="preserve"> -0.21</w:t>
      </w:r>
      <w:r w:rsidR="006229D9">
        <w:t>.</w:t>
      </w:r>
      <w:ins w:id="5245" w:author="Windows User" w:date="2018-10-30T15:59:00Z">
        <w:r w:rsidR="00155942" w:rsidRPr="00155942">
          <w:t xml:space="preserve"> </w:t>
        </w:r>
        <w:r w:rsidR="00155942" w:rsidRPr="00291ED2">
          <w:t>ADC: apparent diffusion coefficient</w:t>
        </w:r>
        <w:r w:rsidR="00155942">
          <w:t>.</w:t>
        </w:r>
      </w:ins>
    </w:p>
    <w:p w14:paraId="031187C3" w14:textId="4CD036AF" w:rsidR="00291ED2" w:rsidRPr="00291ED2" w:rsidRDefault="00F70870">
      <w:pPr>
        <w:pStyle w:val="Body"/>
        <w:pPrChange w:id="5246" w:author="Windows User" w:date="2018-10-30T15:59:00Z">
          <w:pPr>
            <w:pStyle w:val="Figuretext"/>
          </w:pPr>
        </w:pPrChange>
      </w:pPr>
      <w:del w:id="5247" w:author="Windows User" w:date="2018-10-30T15:59:00Z">
        <w:r w:rsidDel="00155942">
          <w:delText xml:space="preserve"> </w:delText>
        </w:r>
      </w:del>
      <w:r w:rsidR="00291ED2" w:rsidRPr="00291ED2">
        <w:t>The data</w:t>
      </w:r>
      <w:ins w:id="5248" w:author="Windows User" w:date="2018-10-30T15:59:00Z">
        <w:r w:rsidR="00155942">
          <w:t xml:space="preserve"> in figure 5.13</w:t>
        </w:r>
      </w:ins>
      <w:r w:rsidR="00291ED2" w:rsidRPr="00291ED2">
        <w:t xml:space="preserve"> has been fitted to a Lorenzian curve, simply to allow easier visualisation of the pattern of change</w:t>
      </w:r>
      <w:r w:rsidR="00517B0D">
        <w:t xml:space="preserve"> as ADC increases</w:t>
      </w:r>
      <w:r w:rsidR="00291ED2" w:rsidRPr="00291ED2">
        <w:t>.</w:t>
      </w:r>
      <w:del w:id="5249" w:author="Windows User" w:date="2018-10-30T15:59:00Z">
        <w:r w:rsidR="00291ED2" w:rsidRPr="00291ED2" w:rsidDel="00155942">
          <w:delText xml:space="preserve"> ADC: apparent diffusion coefficient</w:delText>
        </w:r>
      </w:del>
      <w:ins w:id="5250" w:author="Windows User" w:date="2018-10-30T15:59:00Z">
        <w:r w:rsidR="00155942">
          <w:t xml:space="preserve"> However, the data was analysed in the original unedited format.</w:t>
        </w:r>
      </w:ins>
      <w:del w:id="5251" w:author="Windows User" w:date="2018-10-30T15:59:00Z">
        <w:r w:rsidR="00291ED2" w:rsidRPr="00291ED2" w:rsidDel="00155942">
          <w:delText>.</w:delText>
        </w:r>
      </w:del>
    </w:p>
    <w:p w14:paraId="4D01C52F" w14:textId="57F67A55" w:rsidR="00473BB4" w:rsidRPr="00473BB4" w:rsidRDefault="00473BB4" w:rsidP="00473BB4">
      <w:pPr>
        <w:pStyle w:val="Heading4"/>
      </w:pPr>
      <w:r>
        <w:t>Lm</w:t>
      </w:r>
      <w:r w:rsidRPr="00B10E50">
        <w:rPr>
          <w:vertAlign w:val="subscript"/>
        </w:rPr>
        <w:t>D</w:t>
      </w:r>
      <w:r>
        <w:t xml:space="preserve"> Histogram</w:t>
      </w:r>
    </w:p>
    <w:p w14:paraId="0A8AD0AA" w14:textId="17D888E4" w:rsidR="001D6344" w:rsidRDefault="008D70B5" w:rsidP="001D6344">
      <w:r>
        <w:t>The Lm</w:t>
      </w:r>
      <w:r w:rsidRPr="00A049DD">
        <w:rPr>
          <w:vertAlign w:val="subscript"/>
        </w:rPr>
        <w:t>D</w:t>
      </w:r>
      <w:r>
        <w:t xml:space="preserve"> histogram is </w:t>
      </w:r>
      <w:r w:rsidR="00212146">
        <w:t>approximately normally distributed, but underg</w:t>
      </w:r>
      <w:r w:rsidR="002E5091">
        <w:t xml:space="preserve">oes an increase in negative skew as </w:t>
      </w:r>
      <w:r w:rsidR="00A049DD">
        <w:t>Lm</w:t>
      </w:r>
      <w:r w:rsidR="00A049DD" w:rsidRPr="00A049DD">
        <w:rPr>
          <w:vertAlign w:val="subscript"/>
        </w:rPr>
        <w:t>D</w:t>
      </w:r>
      <w:r w:rsidR="00A049DD">
        <w:t xml:space="preserve"> </w:t>
      </w:r>
      <w:r w:rsidR="002E5091">
        <w:t xml:space="preserve">increases. The sharpness of the </w:t>
      </w:r>
      <w:r w:rsidR="00A049DD">
        <w:t>Lm</w:t>
      </w:r>
      <w:r w:rsidR="00A049DD" w:rsidRPr="00A049DD">
        <w:rPr>
          <w:vertAlign w:val="subscript"/>
        </w:rPr>
        <w:t>D</w:t>
      </w:r>
      <w:r w:rsidR="00A049DD">
        <w:t xml:space="preserve"> </w:t>
      </w:r>
      <w:r w:rsidR="002E5091">
        <w:t xml:space="preserve">peak is less consistently affected and does not correlate with mean </w:t>
      </w:r>
      <w:r w:rsidR="00A049DD">
        <w:t>Lm</w:t>
      </w:r>
      <w:r w:rsidR="00A049DD" w:rsidRPr="00A049DD">
        <w:rPr>
          <w:vertAlign w:val="subscript"/>
        </w:rPr>
        <w:t>D</w:t>
      </w:r>
      <w:r w:rsidR="002E5091">
        <w:t>, as shown in</w:t>
      </w:r>
      <w:r w:rsidR="000303A8">
        <w:t xml:space="preserve"> Table</w:t>
      </w:r>
      <w:r w:rsidR="002E5091">
        <w:t xml:space="preserve"> 5.2. </w:t>
      </w:r>
      <w:r w:rsidR="000303A8">
        <w:t>Figure</w:t>
      </w:r>
      <w:r w:rsidR="002E5091">
        <w:t xml:space="preserve"> 5.1</w:t>
      </w:r>
      <w:ins w:id="5252" w:author="Windows User" w:date="2018-11-02T11:04:00Z">
        <w:r w:rsidR="009028A0">
          <w:t>5</w:t>
        </w:r>
      </w:ins>
      <w:del w:id="5253" w:author="Windows User" w:date="2018-11-02T11:04:00Z">
        <w:r w:rsidR="002E5091" w:rsidDel="009028A0">
          <w:delText>4</w:delText>
        </w:r>
      </w:del>
      <w:r w:rsidR="002E5091">
        <w:t xml:space="preserve"> demonstrates two participants, anonymised to participant A and B, with mean </w:t>
      </w:r>
      <w:r w:rsidR="00832C6E">
        <w:t>Lm</w:t>
      </w:r>
      <w:r w:rsidR="00832C6E" w:rsidRPr="00A049DD">
        <w:rPr>
          <w:vertAlign w:val="subscript"/>
        </w:rPr>
        <w:t>D</w:t>
      </w:r>
      <w:r w:rsidR="00832C6E">
        <w:t xml:space="preserve"> </w:t>
      </w:r>
      <w:r w:rsidR="002E5091">
        <w:t>values below and above the interquartile range of the complete baseline dataset values, respectively.</w:t>
      </w:r>
    </w:p>
    <w:p w14:paraId="67FC24D3" w14:textId="4A7C5824" w:rsidR="008032E9" w:rsidRDefault="008032E9" w:rsidP="007A7C9C">
      <w:pPr>
        <w:pStyle w:val="TableTitle0"/>
      </w:pPr>
      <w:bookmarkStart w:id="5254" w:name="_Toc3145503"/>
      <w:r>
        <w:t xml:space="preserve">Table </w:t>
      </w:r>
      <w:ins w:id="5255"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25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257" w:author="Nicholas Weatherley" w:date="2019-03-04T21:03:00Z">
        <w:r w:rsidR="00E96948">
          <w:rPr>
            <w:noProof/>
          </w:rPr>
          <w:t>2</w:t>
        </w:r>
        <w:r w:rsidR="00E96948">
          <w:fldChar w:fldCharType="end"/>
        </w:r>
      </w:ins>
      <w:ins w:id="5258" w:author="Windows User" w:date="2018-11-01T15:46:00Z">
        <w:del w:id="5259" w:author="Nicholas Weatherley" w:date="2019-03-04T21:03:00Z">
          <w:r w:rsidR="00743FFA" w:rsidDel="00E96948">
            <w:fldChar w:fldCharType="begin"/>
          </w:r>
          <w:r w:rsidR="00743FFA" w:rsidDel="00E96948">
            <w:delInstrText xml:space="preserve"> STYLEREF 1 \s </w:delInstrText>
          </w:r>
        </w:del>
      </w:ins>
      <w:del w:id="5260" w:author="Nicholas Weatherley" w:date="2019-03-04T21:03:00Z">
        <w:r w:rsidR="00743FFA" w:rsidDel="00E96948">
          <w:fldChar w:fldCharType="separate"/>
        </w:r>
        <w:r w:rsidR="0024585E" w:rsidDel="00E96948">
          <w:rPr>
            <w:noProof/>
          </w:rPr>
          <w:delText>5</w:delText>
        </w:r>
      </w:del>
      <w:ins w:id="5261" w:author="Windows User" w:date="2018-11-01T15:46:00Z">
        <w:del w:id="526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263" w:author="Nicholas Weatherley" w:date="2019-03-04T21:03:00Z">
        <w:r w:rsidR="00743FFA" w:rsidDel="00E96948">
          <w:fldChar w:fldCharType="end"/>
        </w:r>
      </w:del>
      <w:del w:id="526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w:delText>
        </w:r>
        <w:r w:rsidR="00BB544F" w:rsidDel="004435D9">
          <w:fldChar w:fldCharType="end"/>
        </w:r>
      </w:del>
      <w:r w:rsidR="00A049DD">
        <w:t xml:space="preserve">: Coefficient correlations of </w:t>
      </w:r>
      <w:r w:rsidR="00CD3B79">
        <w:t>Lm</w:t>
      </w:r>
      <w:r w:rsidR="00CD3B79" w:rsidRPr="00B10E50">
        <w:rPr>
          <w:vertAlign w:val="subscript"/>
        </w:rPr>
        <w:t>D</w:t>
      </w:r>
      <w:r w:rsidR="00CD3B79">
        <w:t xml:space="preserve"> </w:t>
      </w:r>
      <w:r w:rsidR="00A049DD">
        <w:t>histogram metrics</w:t>
      </w:r>
      <w:r w:rsidR="00B10E50">
        <w:t xml:space="preserve"> with mean Lm</w:t>
      </w:r>
      <w:r w:rsidR="00B10E50" w:rsidRPr="00B10E50">
        <w:rPr>
          <w:vertAlign w:val="subscript"/>
        </w:rPr>
        <w:t>D</w:t>
      </w:r>
      <w:bookmarkEnd w:id="5254"/>
    </w:p>
    <w:tbl>
      <w:tblPr>
        <w:tblStyle w:val="ListTable3"/>
        <w:tblW w:w="0" w:type="auto"/>
        <w:tblLook w:val="04A0" w:firstRow="1" w:lastRow="0" w:firstColumn="1" w:lastColumn="0" w:noHBand="0" w:noVBand="1"/>
      </w:tblPr>
      <w:tblGrid>
        <w:gridCol w:w="3414"/>
        <w:gridCol w:w="1980"/>
        <w:gridCol w:w="1890"/>
      </w:tblGrid>
      <w:tr w:rsidR="002B107D" w14:paraId="5404CFD8" w14:textId="77777777" w:rsidTr="008032E9">
        <w:trPr>
          <w:cnfStyle w:val="100000000000" w:firstRow="1" w:lastRow="0" w:firstColumn="0" w:lastColumn="0" w:oddVBand="0" w:evenVBand="0" w:oddHBand="0" w:evenHBand="0" w:firstRowFirstColumn="0" w:firstRowLastColumn="0" w:lastRowFirstColumn="0" w:lastRowLastColumn="0"/>
          <w:trHeight w:val="688"/>
        </w:trPr>
        <w:tc>
          <w:tcPr>
            <w:cnfStyle w:val="001000000100" w:firstRow="0" w:lastRow="0" w:firstColumn="1" w:lastColumn="0" w:oddVBand="0" w:evenVBand="0" w:oddHBand="0" w:evenHBand="0" w:firstRowFirstColumn="1" w:firstRowLastColumn="0" w:lastRowFirstColumn="0" w:lastRowLastColumn="0"/>
            <w:tcW w:w="3414" w:type="dxa"/>
          </w:tcPr>
          <w:p w14:paraId="5CEF24E0" w14:textId="77777777" w:rsidR="002B107D" w:rsidRDefault="002B107D" w:rsidP="00C54771">
            <w:pPr>
              <w:jc w:val="center"/>
            </w:pPr>
            <w:r>
              <w:t>Histogram Metric</w:t>
            </w:r>
          </w:p>
        </w:tc>
        <w:tc>
          <w:tcPr>
            <w:tcW w:w="1980" w:type="dxa"/>
          </w:tcPr>
          <w:p w14:paraId="5D6688F4" w14:textId="77777777" w:rsidR="002B107D" w:rsidRDefault="002B107D" w:rsidP="00C54771">
            <w:pPr>
              <w:jc w:val="center"/>
              <w:cnfStyle w:val="100000000000" w:firstRow="1" w:lastRow="0" w:firstColumn="0" w:lastColumn="0" w:oddVBand="0" w:evenVBand="0" w:oddHBand="0" w:evenHBand="0" w:firstRowFirstColumn="0" w:firstRowLastColumn="0" w:lastRowFirstColumn="0" w:lastRowLastColumn="0"/>
            </w:pPr>
            <w:r>
              <w:t>r</w:t>
            </w:r>
          </w:p>
        </w:tc>
        <w:tc>
          <w:tcPr>
            <w:tcW w:w="1890" w:type="dxa"/>
          </w:tcPr>
          <w:p w14:paraId="41A0E1D7" w14:textId="77777777" w:rsidR="002B107D" w:rsidRDefault="002B107D" w:rsidP="00C54771">
            <w:pPr>
              <w:jc w:val="center"/>
              <w:cnfStyle w:val="100000000000" w:firstRow="1" w:lastRow="0" w:firstColumn="0" w:lastColumn="0" w:oddVBand="0" w:evenVBand="0" w:oddHBand="0" w:evenHBand="0" w:firstRowFirstColumn="0" w:firstRowLastColumn="0" w:lastRowFirstColumn="0" w:lastRowLastColumn="0"/>
            </w:pPr>
            <w:r>
              <w:t>p</w:t>
            </w:r>
          </w:p>
        </w:tc>
      </w:tr>
      <w:tr w:rsidR="002B107D" w14:paraId="7E4EB8B1" w14:textId="77777777" w:rsidTr="008032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tcPr>
          <w:p w14:paraId="57A66A08" w14:textId="77777777" w:rsidR="002B107D" w:rsidRDefault="002B107D" w:rsidP="00C54771">
            <w:pPr>
              <w:jc w:val="center"/>
            </w:pPr>
            <w:r>
              <w:t>Skew</w:t>
            </w:r>
          </w:p>
        </w:tc>
        <w:tc>
          <w:tcPr>
            <w:tcW w:w="1980" w:type="dxa"/>
          </w:tcPr>
          <w:p w14:paraId="263EA992" w14:textId="0FD1DE98" w:rsidR="002B107D" w:rsidRDefault="00457D6F" w:rsidP="00C54771">
            <w:pPr>
              <w:jc w:val="center"/>
              <w:cnfStyle w:val="000000100000" w:firstRow="0" w:lastRow="0" w:firstColumn="0" w:lastColumn="0" w:oddVBand="0" w:evenVBand="0" w:oddHBand="1" w:evenHBand="0" w:firstRowFirstColumn="0" w:firstRowLastColumn="0" w:lastRowFirstColumn="0" w:lastRowLastColumn="0"/>
            </w:pPr>
            <w:r>
              <w:t>0.7</w:t>
            </w:r>
            <w:r w:rsidR="0061377A">
              <w:t>7</w:t>
            </w:r>
          </w:p>
        </w:tc>
        <w:tc>
          <w:tcPr>
            <w:tcW w:w="1890" w:type="dxa"/>
          </w:tcPr>
          <w:p w14:paraId="4CFC18C2" w14:textId="07CA936F" w:rsidR="002B107D" w:rsidRDefault="00457D6F" w:rsidP="00C54771">
            <w:pPr>
              <w:jc w:val="center"/>
              <w:cnfStyle w:val="000000100000" w:firstRow="0" w:lastRow="0" w:firstColumn="0" w:lastColumn="0" w:oddVBand="0" w:evenVBand="0" w:oddHBand="1" w:evenHBand="0" w:firstRowFirstColumn="0" w:firstRowLastColumn="0" w:lastRowFirstColumn="0" w:lastRowLastColumn="0"/>
            </w:pPr>
            <w:r>
              <w:t>&lt;0.001</w:t>
            </w:r>
          </w:p>
        </w:tc>
      </w:tr>
      <w:tr w:rsidR="002B107D" w14:paraId="14B6B3FA" w14:textId="77777777" w:rsidTr="008032E9">
        <w:tc>
          <w:tcPr>
            <w:cnfStyle w:val="001000000000" w:firstRow="0" w:lastRow="0" w:firstColumn="1" w:lastColumn="0" w:oddVBand="0" w:evenVBand="0" w:oddHBand="0" w:evenHBand="0" w:firstRowFirstColumn="0" w:firstRowLastColumn="0" w:lastRowFirstColumn="0" w:lastRowLastColumn="0"/>
            <w:tcW w:w="3414" w:type="dxa"/>
          </w:tcPr>
          <w:p w14:paraId="2D1065EC" w14:textId="77777777" w:rsidR="002B107D" w:rsidRDefault="002B107D" w:rsidP="00C54771">
            <w:pPr>
              <w:jc w:val="center"/>
            </w:pPr>
            <w:r>
              <w:t>Kurtosis</w:t>
            </w:r>
          </w:p>
        </w:tc>
        <w:tc>
          <w:tcPr>
            <w:tcW w:w="1980" w:type="dxa"/>
          </w:tcPr>
          <w:p w14:paraId="6922DFE1" w14:textId="7EACE725" w:rsidR="002B107D" w:rsidRDefault="0061377A" w:rsidP="00457D6F">
            <w:pPr>
              <w:jc w:val="center"/>
              <w:cnfStyle w:val="000000000000" w:firstRow="0" w:lastRow="0" w:firstColumn="0" w:lastColumn="0" w:oddVBand="0" w:evenVBand="0" w:oddHBand="0" w:evenHBand="0" w:firstRowFirstColumn="0" w:firstRowLastColumn="0" w:lastRowFirstColumn="0" w:lastRowLastColumn="0"/>
            </w:pPr>
            <w:r>
              <w:t>-0.04</w:t>
            </w:r>
          </w:p>
        </w:tc>
        <w:tc>
          <w:tcPr>
            <w:tcW w:w="1890" w:type="dxa"/>
          </w:tcPr>
          <w:p w14:paraId="79F3B013" w14:textId="02EDCEC7" w:rsidR="002B107D" w:rsidRDefault="005F14BC" w:rsidP="00C54771">
            <w:pPr>
              <w:jc w:val="center"/>
              <w:cnfStyle w:val="000000000000" w:firstRow="0" w:lastRow="0" w:firstColumn="0" w:lastColumn="0" w:oddVBand="0" w:evenVBand="0" w:oddHBand="0" w:evenHBand="0" w:firstRowFirstColumn="0" w:firstRowLastColumn="0" w:lastRowFirstColumn="0" w:lastRowLastColumn="0"/>
            </w:pPr>
            <w:r>
              <w:t>0.86</w:t>
            </w:r>
            <w:r w:rsidR="00457D6F">
              <w:t>1</w:t>
            </w:r>
          </w:p>
        </w:tc>
      </w:tr>
    </w:tbl>
    <w:p w14:paraId="773F92C9" w14:textId="4A3D8EA7" w:rsidR="002B107D" w:rsidRPr="00AD0033" w:rsidRDefault="00A049DD" w:rsidP="00A049DD">
      <w:pPr>
        <w:pStyle w:val="Aftertable"/>
      </w:pPr>
      <w:r>
        <w:t xml:space="preserve">Spearman’s coefficient of rank correlation quoted. </w:t>
      </w:r>
      <w:r w:rsidR="00AD0033">
        <w:t>Lm</w:t>
      </w:r>
      <w:r w:rsidR="00AD0033" w:rsidRPr="00A049DD">
        <w:rPr>
          <w:vertAlign w:val="subscript"/>
        </w:rPr>
        <w:t>D</w:t>
      </w:r>
      <w:r w:rsidR="00AD0033">
        <w:t xml:space="preserve">: </w:t>
      </w:r>
      <w:r w:rsidR="00DD2847">
        <w:t>mean diffusion length scale</w:t>
      </w:r>
    </w:p>
    <w:p w14:paraId="226EF075" w14:textId="77777777" w:rsidR="00A049DD" w:rsidRDefault="00A049DD" w:rsidP="00A049DD">
      <w:pPr>
        <w:pStyle w:val="figure"/>
      </w:pPr>
      <w:r>
        <w:rPr>
          <w:noProof/>
          <w:lang w:eastAsia="en-GB"/>
        </w:rPr>
        <w:lastRenderedPageBreak/>
        <w:drawing>
          <wp:inline distT="0" distB="0" distL="0" distR="0" wp14:anchorId="7A42B1DA" wp14:editId="6781C7A4">
            <wp:extent cx="6038215" cy="232537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LmD histograms.pdf"/>
                    <pic:cNvPicPr/>
                  </pic:nvPicPr>
                  <pic:blipFill>
                    <a:blip r:embed="rId121">
                      <a:extLst>
                        <a:ext uri="{28A0092B-C50C-407E-A947-70E740481C1C}">
                          <a14:useLocalDpi xmlns:a14="http://schemas.microsoft.com/office/drawing/2010/main" val="0"/>
                        </a:ext>
                      </a:extLst>
                    </a:blip>
                    <a:stretch>
                      <a:fillRect/>
                    </a:stretch>
                  </pic:blipFill>
                  <pic:spPr>
                    <a:xfrm>
                      <a:off x="0" y="0"/>
                      <a:ext cx="6038215" cy="2325370"/>
                    </a:xfrm>
                    <a:prstGeom prst="rect">
                      <a:avLst/>
                    </a:prstGeom>
                  </pic:spPr>
                </pic:pic>
              </a:graphicData>
            </a:graphic>
          </wp:inline>
        </w:drawing>
      </w:r>
    </w:p>
    <w:p w14:paraId="1D3E1CF4" w14:textId="4AD34189" w:rsidR="00C029E6" w:rsidRDefault="000303A8" w:rsidP="00A049DD">
      <w:pPr>
        <w:pStyle w:val="Caption"/>
      </w:pPr>
      <w:bookmarkStart w:id="5265" w:name="_Toc3145382"/>
      <w:r>
        <w:t>Figure</w:t>
      </w:r>
      <w:r w:rsidR="00A049DD">
        <w:t xml:space="preserve"> </w:t>
      </w:r>
      <w:ins w:id="5266"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26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268" w:author="Nicholas Weatherley" w:date="2019-03-05T22:36:00Z">
        <w:r w:rsidR="00D5585D">
          <w:rPr>
            <w:noProof/>
          </w:rPr>
          <w:t>15</w:t>
        </w:r>
        <w:r w:rsidR="00D5585D">
          <w:fldChar w:fldCharType="end"/>
        </w:r>
      </w:ins>
      <w:ins w:id="5269" w:author="Windows User" w:date="2018-11-01T14:27:00Z">
        <w:del w:id="5270" w:author="Nicholas Weatherley" w:date="2019-03-05T22:36:00Z">
          <w:r w:rsidR="002F70B6" w:rsidDel="00D5585D">
            <w:fldChar w:fldCharType="begin"/>
          </w:r>
          <w:r w:rsidR="002F70B6" w:rsidDel="00D5585D">
            <w:delInstrText xml:space="preserve"> STYLEREF 1 \s </w:delInstrText>
          </w:r>
        </w:del>
      </w:ins>
      <w:del w:id="5271" w:author="Nicholas Weatherley" w:date="2019-03-05T22:36:00Z">
        <w:r w:rsidR="002F70B6" w:rsidDel="00D5585D">
          <w:fldChar w:fldCharType="separate"/>
        </w:r>
        <w:r w:rsidR="0024585E" w:rsidDel="00D5585D">
          <w:rPr>
            <w:noProof/>
          </w:rPr>
          <w:delText>5</w:delText>
        </w:r>
      </w:del>
      <w:ins w:id="5272" w:author="Windows User" w:date="2018-11-01T14:27:00Z">
        <w:del w:id="527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274" w:author="Nicholas Weatherley" w:date="2019-03-05T22:36:00Z">
        <w:r w:rsidR="002F70B6" w:rsidDel="00D5585D">
          <w:fldChar w:fldCharType="end"/>
        </w:r>
      </w:del>
      <w:del w:id="527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r w:rsidR="00A049DD">
        <w:t xml:space="preserve">: </w:t>
      </w:r>
      <w:r w:rsidR="00C055DA">
        <w:t xml:space="preserve">Example baseline </w:t>
      </w:r>
      <w:r w:rsidR="00C055DA" w:rsidRPr="00C055DA">
        <w:t>Lm</w:t>
      </w:r>
      <w:r w:rsidR="00C055DA" w:rsidRPr="00C055DA">
        <w:rPr>
          <w:vertAlign w:val="subscript"/>
        </w:rPr>
        <w:t>D</w:t>
      </w:r>
      <w:r w:rsidR="00C055DA">
        <w:t xml:space="preserve"> histograms</w:t>
      </w:r>
      <w:bookmarkEnd w:id="5265"/>
    </w:p>
    <w:p w14:paraId="21FA45F8" w14:textId="419563F8" w:rsidR="00832C6E" w:rsidRPr="00832C6E" w:rsidRDefault="00301092" w:rsidP="00832C6E">
      <w:pPr>
        <w:pStyle w:val="Figuretext"/>
      </w:pPr>
      <w:r>
        <w:t>Participant A has mean Lm</w:t>
      </w:r>
      <w:r w:rsidRPr="00301092">
        <w:rPr>
          <w:vertAlign w:val="subscript"/>
        </w:rPr>
        <w:t>D</w:t>
      </w:r>
      <w:r>
        <w:t xml:space="preserve"> 238µm, skew 1.42 and kurtosis 5.71. Participant B has mean </w:t>
      </w:r>
      <w:r w:rsidR="00542378">
        <w:t>Lm</w:t>
      </w:r>
      <w:r w:rsidR="00542378" w:rsidRPr="00301092">
        <w:rPr>
          <w:vertAlign w:val="subscript"/>
        </w:rPr>
        <w:t>D</w:t>
      </w:r>
      <w:r w:rsidR="00542378">
        <w:t xml:space="preserve"> 309µm</w:t>
      </w:r>
      <w:r>
        <w:t xml:space="preserve">, skew </w:t>
      </w:r>
      <w:r w:rsidR="00216434">
        <w:t>0.53</w:t>
      </w:r>
      <w:r w:rsidR="00542378">
        <w:t xml:space="preserve"> </w:t>
      </w:r>
      <w:r>
        <w:t>and kurtosis</w:t>
      </w:r>
      <w:r w:rsidR="00216434">
        <w:t xml:space="preserve"> 1.17</w:t>
      </w:r>
      <w:r>
        <w:t xml:space="preserve">. </w:t>
      </w:r>
      <w:r w:rsidR="00C055DA" w:rsidRPr="00291ED2">
        <w:t>The data has been fitted to a Lorenzian curve, simply to allow easier visualisation of the pattern of change</w:t>
      </w:r>
      <w:r w:rsidR="00C055DA">
        <w:t xml:space="preserve"> as ADC increases</w:t>
      </w:r>
      <w:r w:rsidR="00C055DA" w:rsidRPr="00291ED2">
        <w:t xml:space="preserve">. </w:t>
      </w:r>
      <w:r w:rsidR="00832C6E">
        <w:t>Lm</w:t>
      </w:r>
      <w:r w:rsidR="00832C6E" w:rsidRPr="00A049DD">
        <w:rPr>
          <w:vertAlign w:val="subscript"/>
        </w:rPr>
        <w:t>D</w:t>
      </w:r>
      <w:r w:rsidR="00832C6E">
        <w:t>: mean diffusion length scale</w:t>
      </w:r>
    </w:p>
    <w:p w14:paraId="10E0E94B" w14:textId="6C7D2CFE" w:rsidR="004B1AAD" w:rsidRDefault="00C83483" w:rsidP="004B1AAD">
      <w:pPr>
        <w:pStyle w:val="Heading2"/>
      </w:pPr>
      <w:bookmarkStart w:id="5276" w:name="_Toc3145084"/>
      <w:r>
        <w:lastRenderedPageBreak/>
        <w:t>Quantitative</w:t>
      </w:r>
      <w:r w:rsidR="00A02BC5">
        <w:t xml:space="preserve"> Diffusion-Weighted Imaging Results</w:t>
      </w:r>
      <w:bookmarkEnd w:id="5276"/>
    </w:p>
    <w:p w14:paraId="1BC1D1A8" w14:textId="77777777" w:rsidR="0087790A" w:rsidRDefault="0087790A">
      <w:pPr>
        <w:pStyle w:val="Heading3"/>
        <w:rPr>
          <w:ins w:id="5277" w:author="Windows User" w:date="2018-10-30T14:15:00Z"/>
        </w:rPr>
        <w:pPrChange w:id="5278" w:author="Windows User" w:date="2018-10-30T14:15:00Z">
          <w:pPr>
            <w:pStyle w:val="Heading4"/>
          </w:pPr>
        </w:pPrChange>
      </w:pPr>
      <w:ins w:id="5279" w:author="Windows User" w:date="2018-10-30T14:15:00Z">
        <w:r>
          <w:t>Primary Outcome Prediction</w:t>
        </w:r>
      </w:ins>
    </w:p>
    <w:p w14:paraId="7594E196" w14:textId="37B0ADEF" w:rsidR="0087790A" w:rsidRPr="00F26F0D" w:rsidRDefault="0087790A" w:rsidP="0087790A">
      <w:pPr>
        <w:rPr>
          <w:ins w:id="5280" w:author="Windows User" w:date="2018-10-30T14:15:00Z"/>
        </w:rPr>
      </w:pPr>
      <w:ins w:id="5281" w:author="Windows User" w:date="2018-10-30T14:15:00Z">
        <w:r>
          <w:t>Differences in baseline DW-MRI between participants reaching a pre-defined composite clinical endpoint of FVC decline ≥10%, T</w:t>
        </w:r>
        <w:r w:rsidRPr="00F26F0D">
          <w:rPr>
            <w:vertAlign w:val="subscript"/>
          </w:rPr>
          <w:t>LCO</w:t>
        </w:r>
        <w:r>
          <w:t xml:space="preserve"> decline ≥ 15%, or death (n = 10) were compared with participants not reaching this endpoint (n=8) using multiple Mann-Whitney U tests. The anal</w:t>
        </w:r>
        <w:r w:rsidR="009028A0">
          <w:t>ysis is summarised in Table 5.3 and Figure 5.16</w:t>
        </w:r>
        <w:r>
          <w:t>.</w:t>
        </w:r>
      </w:ins>
    </w:p>
    <w:p w14:paraId="6B9F233D" w14:textId="2B86E324" w:rsidR="0087790A" w:rsidRDefault="0087790A" w:rsidP="0087790A">
      <w:pPr>
        <w:pStyle w:val="TableTitle0"/>
        <w:rPr>
          <w:ins w:id="5282" w:author="Windows User" w:date="2018-10-30T14:15:00Z"/>
        </w:rPr>
      </w:pPr>
      <w:bookmarkStart w:id="5283" w:name="_Toc3145504"/>
      <w:ins w:id="5284" w:author="Windows User" w:date="2018-10-30T14:15:00Z">
        <w:r>
          <w:t xml:space="preserve">Table </w:t>
        </w:r>
      </w:ins>
      <w:ins w:id="5285"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28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287" w:author="Nicholas Weatherley" w:date="2019-03-04T21:03:00Z">
        <w:r w:rsidR="00E96948">
          <w:rPr>
            <w:noProof/>
          </w:rPr>
          <w:t>3</w:t>
        </w:r>
        <w:r w:rsidR="00E96948">
          <w:fldChar w:fldCharType="end"/>
        </w:r>
      </w:ins>
      <w:ins w:id="5288" w:author="Windows User" w:date="2018-11-01T15:46:00Z">
        <w:del w:id="5289" w:author="Nicholas Weatherley" w:date="2019-03-04T21:03:00Z">
          <w:r w:rsidR="00743FFA" w:rsidDel="00E96948">
            <w:fldChar w:fldCharType="begin"/>
          </w:r>
          <w:r w:rsidR="00743FFA" w:rsidDel="00E96948">
            <w:delInstrText xml:space="preserve"> STYLEREF 1 \s </w:delInstrText>
          </w:r>
        </w:del>
      </w:ins>
      <w:del w:id="5290" w:author="Nicholas Weatherley" w:date="2019-03-04T21:03:00Z">
        <w:r w:rsidR="00743FFA" w:rsidDel="00E96948">
          <w:fldChar w:fldCharType="separate"/>
        </w:r>
        <w:r w:rsidR="0024585E" w:rsidDel="00E96948">
          <w:rPr>
            <w:noProof/>
          </w:rPr>
          <w:delText>5</w:delText>
        </w:r>
      </w:del>
      <w:ins w:id="5291" w:author="Windows User" w:date="2018-11-01T15:46:00Z">
        <w:del w:id="529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293" w:author="Nicholas Weatherley" w:date="2019-03-04T21:03:00Z">
        <w:r w:rsidR="00743FFA" w:rsidDel="00E96948">
          <w:fldChar w:fldCharType="end"/>
        </w:r>
      </w:del>
      <w:ins w:id="5294" w:author="Windows User" w:date="2018-10-30T14:15:00Z">
        <w:r>
          <w:t>: Primary outcome analysis for baseline DW-MRI metrics</w:t>
        </w:r>
        <w:bookmarkEnd w:id="5283"/>
      </w:ins>
    </w:p>
    <w:tbl>
      <w:tblPr>
        <w:tblStyle w:val="ListTable3"/>
        <w:tblW w:w="0" w:type="auto"/>
        <w:tblLook w:val="04A0" w:firstRow="1" w:lastRow="0" w:firstColumn="1" w:lastColumn="0" w:noHBand="0" w:noVBand="1"/>
      </w:tblPr>
      <w:tblGrid>
        <w:gridCol w:w="2374"/>
        <w:gridCol w:w="2375"/>
        <w:gridCol w:w="2375"/>
        <w:gridCol w:w="2375"/>
      </w:tblGrid>
      <w:tr w:rsidR="0087790A" w14:paraId="5525E25A" w14:textId="77777777" w:rsidTr="00846C94">
        <w:trPr>
          <w:cnfStyle w:val="100000000000" w:firstRow="1" w:lastRow="0" w:firstColumn="0" w:lastColumn="0" w:oddVBand="0" w:evenVBand="0" w:oddHBand="0" w:evenHBand="0" w:firstRowFirstColumn="0" w:firstRowLastColumn="0" w:lastRowFirstColumn="0" w:lastRowLastColumn="0"/>
          <w:cantSplit/>
          <w:tblHeader/>
          <w:ins w:id="5295" w:author="Windows User" w:date="2018-10-30T14:15:00Z"/>
        </w:trPr>
        <w:tc>
          <w:tcPr>
            <w:cnfStyle w:val="001000000100" w:firstRow="0" w:lastRow="0" w:firstColumn="1" w:lastColumn="0" w:oddVBand="0" w:evenVBand="0" w:oddHBand="0" w:evenHBand="0" w:firstRowFirstColumn="1" w:firstRowLastColumn="0" w:lastRowFirstColumn="0" w:lastRowLastColumn="0"/>
            <w:tcW w:w="2374" w:type="dxa"/>
          </w:tcPr>
          <w:p w14:paraId="5317BCCA" w14:textId="77777777" w:rsidR="0087790A" w:rsidRDefault="0087790A" w:rsidP="00846C94">
            <w:pPr>
              <w:rPr>
                <w:ins w:id="5296" w:author="Windows User" w:date="2018-10-30T14:15:00Z"/>
              </w:rPr>
            </w:pPr>
            <w:ins w:id="5297" w:author="Windows User" w:date="2018-10-30T14:15:00Z">
              <w:r>
                <w:t>DW-MRI Metric</w:t>
              </w:r>
            </w:ins>
          </w:p>
        </w:tc>
        <w:tc>
          <w:tcPr>
            <w:tcW w:w="2375" w:type="dxa"/>
          </w:tcPr>
          <w:p w14:paraId="50B2854C"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ins w:id="5298" w:author="Windows User" w:date="2018-10-30T14:15:00Z"/>
                <w:sz w:val="22"/>
                <w:szCs w:val="22"/>
              </w:rPr>
            </w:pPr>
            <w:ins w:id="5299" w:author="Windows User" w:date="2018-10-30T14:15:00Z">
              <w:r w:rsidRPr="002E360C">
                <w:rPr>
                  <w:sz w:val="22"/>
                  <w:szCs w:val="22"/>
                </w:rPr>
                <w:t>Mean Value Event</w:t>
              </w:r>
            </w:ins>
          </w:p>
        </w:tc>
        <w:tc>
          <w:tcPr>
            <w:tcW w:w="2375" w:type="dxa"/>
          </w:tcPr>
          <w:p w14:paraId="6BB08E5F"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ins w:id="5300" w:author="Windows User" w:date="2018-10-30T14:15:00Z"/>
                <w:sz w:val="22"/>
                <w:szCs w:val="22"/>
              </w:rPr>
            </w:pPr>
            <w:ins w:id="5301" w:author="Windows User" w:date="2018-10-30T14:15:00Z">
              <w:r w:rsidRPr="002E360C">
                <w:rPr>
                  <w:sz w:val="22"/>
                  <w:szCs w:val="22"/>
                </w:rPr>
                <w:t>Mean value no event</w:t>
              </w:r>
            </w:ins>
          </w:p>
        </w:tc>
        <w:tc>
          <w:tcPr>
            <w:tcW w:w="2375" w:type="dxa"/>
          </w:tcPr>
          <w:p w14:paraId="6F52C393" w14:textId="77777777" w:rsidR="0087790A" w:rsidRPr="002E360C" w:rsidRDefault="0087790A" w:rsidP="00846C94">
            <w:pPr>
              <w:jc w:val="center"/>
              <w:cnfStyle w:val="100000000000" w:firstRow="1" w:lastRow="0" w:firstColumn="0" w:lastColumn="0" w:oddVBand="0" w:evenVBand="0" w:oddHBand="0" w:evenHBand="0" w:firstRowFirstColumn="0" w:firstRowLastColumn="0" w:lastRowFirstColumn="0" w:lastRowLastColumn="0"/>
              <w:rPr>
                <w:ins w:id="5302" w:author="Windows User" w:date="2018-10-30T14:15:00Z"/>
                <w:sz w:val="22"/>
                <w:szCs w:val="22"/>
              </w:rPr>
            </w:pPr>
            <w:ins w:id="5303" w:author="Windows User" w:date="2018-10-30T14:15:00Z">
              <w:r>
                <w:rPr>
                  <w:sz w:val="22"/>
                  <w:szCs w:val="22"/>
                </w:rPr>
                <w:t xml:space="preserve">Mann- Whitney U test </w:t>
              </w:r>
              <w:r w:rsidRPr="002E360C">
                <w:rPr>
                  <w:sz w:val="22"/>
                  <w:szCs w:val="22"/>
                </w:rPr>
                <w:t>p-value</w:t>
              </w:r>
            </w:ins>
          </w:p>
        </w:tc>
      </w:tr>
      <w:tr w:rsidR="0087790A" w14:paraId="53D8C731" w14:textId="77777777" w:rsidTr="00846C94">
        <w:trPr>
          <w:cnfStyle w:val="000000100000" w:firstRow="0" w:lastRow="0" w:firstColumn="0" w:lastColumn="0" w:oddVBand="0" w:evenVBand="0" w:oddHBand="1" w:evenHBand="0" w:firstRowFirstColumn="0" w:firstRowLastColumn="0" w:lastRowFirstColumn="0" w:lastRowLastColumn="0"/>
          <w:cantSplit/>
          <w:ins w:id="5304"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29696B97" w14:textId="77777777" w:rsidR="0087790A" w:rsidRPr="002E360C" w:rsidRDefault="0087790A" w:rsidP="00846C94">
            <w:pPr>
              <w:rPr>
                <w:ins w:id="5305" w:author="Windows User" w:date="2018-10-30T14:15:00Z"/>
                <w:sz w:val="22"/>
                <w:szCs w:val="22"/>
              </w:rPr>
            </w:pPr>
            <w:ins w:id="5306" w:author="Windows User" w:date="2018-10-30T14:15:00Z">
              <w:r>
                <w:rPr>
                  <w:sz w:val="22"/>
                  <w:szCs w:val="22"/>
                </w:rPr>
                <w:t>ADC mean (cm</w:t>
              </w:r>
              <w:r w:rsidRPr="002E360C">
                <w:rPr>
                  <w:sz w:val="22"/>
                  <w:szCs w:val="22"/>
                  <w:vertAlign w:val="superscript"/>
                </w:rPr>
                <w:t>2</w:t>
              </w:r>
              <w:r>
                <w:rPr>
                  <w:sz w:val="22"/>
                  <w:szCs w:val="22"/>
                </w:rPr>
                <w:t>s</w:t>
              </w:r>
              <w:r w:rsidRPr="002E360C">
                <w:rPr>
                  <w:sz w:val="22"/>
                  <w:szCs w:val="22"/>
                  <w:vertAlign w:val="superscript"/>
                </w:rPr>
                <w:t>-1</w:t>
              </w:r>
              <w:r>
                <w:rPr>
                  <w:sz w:val="22"/>
                  <w:szCs w:val="22"/>
                </w:rPr>
                <w:t>)</w:t>
              </w:r>
            </w:ins>
          </w:p>
        </w:tc>
        <w:tc>
          <w:tcPr>
            <w:tcW w:w="2375" w:type="dxa"/>
          </w:tcPr>
          <w:p w14:paraId="4C5151FA"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07" w:author="Windows User" w:date="2018-10-30T14:15:00Z"/>
                <w:sz w:val="22"/>
                <w:szCs w:val="22"/>
              </w:rPr>
            </w:pPr>
            <w:ins w:id="5308" w:author="Windows User" w:date="2018-10-30T14:15:00Z">
              <w:r>
                <w:rPr>
                  <w:sz w:val="22"/>
                  <w:szCs w:val="22"/>
                </w:rPr>
                <w:t>0.335</w:t>
              </w:r>
            </w:ins>
          </w:p>
        </w:tc>
        <w:tc>
          <w:tcPr>
            <w:tcW w:w="2375" w:type="dxa"/>
          </w:tcPr>
          <w:p w14:paraId="66C2C0A8"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09" w:author="Windows User" w:date="2018-10-30T14:15:00Z"/>
                <w:sz w:val="22"/>
                <w:szCs w:val="22"/>
              </w:rPr>
            </w:pPr>
            <w:ins w:id="5310" w:author="Windows User" w:date="2018-10-30T14:15:00Z">
              <w:r>
                <w:rPr>
                  <w:sz w:val="22"/>
                  <w:szCs w:val="22"/>
                </w:rPr>
                <w:t>0.281</w:t>
              </w:r>
            </w:ins>
          </w:p>
        </w:tc>
        <w:tc>
          <w:tcPr>
            <w:tcW w:w="2375" w:type="dxa"/>
          </w:tcPr>
          <w:p w14:paraId="5865C8E4" w14:textId="77777777" w:rsidR="0087790A" w:rsidRPr="00517B06" w:rsidRDefault="0087790A" w:rsidP="00846C94">
            <w:pPr>
              <w:jc w:val="center"/>
              <w:cnfStyle w:val="000000100000" w:firstRow="0" w:lastRow="0" w:firstColumn="0" w:lastColumn="0" w:oddVBand="0" w:evenVBand="0" w:oddHBand="1" w:evenHBand="0" w:firstRowFirstColumn="0" w:firstRowLastColumn="0" w:lastRowFirstColumn="0" w:lastRowLastColumn="0"/>
              <w:rPr>
                <w:ins w:id="5311" w:author="Windows User" w:date="2018-10-30T14:15:00Z"/>
                <w:b/>
                <w:sz w:val="22"/>
                <w:szCs w:val="22"/>
              </w:rPr>
            </w:pPr>
            <w:ins w:id="5312" w:author="Windows User" w:date="2018-10-30T14:15:00Z">
              <w:r w:rsidRPr="00517B06">
                <w:rPr>
                  <w:b/>
                  <w:sz w:val="22"/>
                  <w:szCs w:val="22"/>
                </w:rPr>
                <w:t>0.274</w:t>
              </w:r>
            </w:ins>
          </w:p>
        </w:tc>
      </w:tr>
      <w:tr w:rsidR="0087790A" w14:paraId="0063E833" w14:textId="77777777" w:rsidTr="00846C94">
        <w:trPr>
          <w:cantSplit/>
          <w:ins w:id="5313"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3E5E8003" w14:textId="77777777" w:rsidR="0087790A" w:rsidRPr="002E360C" w:rsidRDefault="0087790A" w:rsidP="00846C94">
            <w:pPr>
              <w:rPr>
                <w:ins w:id="5314" w:author="Windows User" w:date="2018-10-30T14:15:00Z"/>
                <w:sz w:val="22"/>
                <w:szCs w:val="22"/>
              </w:rPr>
            </w:pPr>
            <w:ins w:id="5315" w:author="Windows User" w:date="2018-10-30T14:15:00Z">
              <w:r>
                <w:rPr>
                  <w:sz w:val="22"/>
                  <w:szCs w:val="22"/>
                </w:rPr>
                <w:t>ADC skew</w:t>
              </w:r>
            </w:ins>
          </w:p>
        </w:tc>
        <w:tc>
          <w:tcPr>
            <w:tcW w:w="2375" w:type="dxa"/>
          </w:tcPr>
          <w:p w14:paraId="4A61CB6E"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16" w:author="Windows User" w:date="2018-10-30T14:15:00Z"/>
                <w:sz w:val="22"/>
                <w:szCs w:val="22"/>
              </w:rPr>
            </w:pPr>
            <w:ins w:id="5317" w:author="Windows User" w:date="2018-10-30T14:15:00Z">
              <w:r>
                <w:rPr>
                  <w:sz w:val="22"/>
                  <w:szCs w:val="22"/>
                </w:rPr>
                <w:t>0.91</w:t>
              </w:r>
            </w:ins>
          </w:p>
        </w:tc>
        <w:tc>
          <w:tcPr>
            <w:tcW w:w="2375" w:type="dxa"/>
          </w:tcPr>
          <w:p w14:paraId="24C61AB9"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18" w:author="Windows User" w:date="2018-10-30T14:15:00Z"/>
                <w:sz w:val="22"/>
                <w:szCs w:val="22"/>
              </w:rPr>
            </w:pPr>
            <w:ins w:id="5319" w:author="Windows User" w:date="2018-10-30T14:15:00Z">
              <w:r>
                <w:rPr>
                  <w:sz w:val="22"/>
                  <w:szCs w:val="22"/>
                </w:rPr>
                <w:t>1.17</w:t>
              </w:r>
            </w:ins>
          </w:p>
        </w:tc>
        <w:tc>
          <w:tcPr>
            <w:tcW w:w="2375" w:type="dxa"/>
          </w:tcPr>
          <w:p w14:paraId="5EFBE3ED" w14:textId="77777777" w:rsidR="0087790A" w:rsidRPr="00517B06" w:rsidRDefault="0087790A" w:rsidP="00846C94">
            <w:pPr>
              <w:jc w:val="center"/>
              <w:cnfStyle w:val="000000000000" w:firstRow="0" w:lastRow="0" w:firstColumn="0" w:lastColumn="0" w:oddVBand="0" w:evenVBand="0" w:oddHBand="0" w:evenHBand="0" w:firstRowFirstColumn="0" w:firstRowLastColumn="0" w:lastRowFirstColumn="0" w:lastRowLastColumn="0"/>
              <w:rPr>
                <w:ins w:id="5320" w:author="Windows User" w:date="2018-10-30T14:15:00Z"/>
                <w:b/>
                <w:sz w:val="22"/>
                <w:szCs w:val="22"/>
              </w:rPr>
            </w:pPr>
            <w:ins w:id="5321" w:author="Windows User" w:date="2018-10-30T14:15:00Z">
              <w:r>
                <w:rPr>
                  <w:b/>
                  <w:sz w:val="22"/>
                  <w:szCs w:val="22"/>
                </w:rPr>
                <w:t>0.315</w:t>
              </w:r>
            </w:ins>
          </w:p>
        </w:tc>
      </w:tr>
      <w:tr w:rsidR="0087790A" w14:paraId="7D300AA5" w14:textId="77777777" w:rsidTr="00846C94">
        <w:trPr>
          <w:cnfStyle w:val="000000100000" w:firstRow="0" w:lastRow="0" w:firstColumn="0" w:lastColumn="0" w:oddVBand="0" w:evenVBand="0" w:oddHBand="1" w:evenHBand="0" w:firstRowFirstColumn="0" w:firstRowLastColumn="0" w:lastRowFirstColumn="0" w:lastRowLastColumn="0"/>
          <w:cantSplit/>
          <w:ins w:id="5322"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13CF8BA0" w14:textId="77777777" w:rsidR="0087790A" w:rsidRPr="002E360C" w:rsidRDefault="0087790A" w:rsidP="00846C94">
            <w:pPr>
              <w:rPr>
                <w:ins w:id="5323" w:author="Windows User" w:date="2018-10-30T14:15:00Z"/>
                <w:sz w:val="22"/>
                <w:szCs w:val="22"/>
              </w:rPr>
            </w:pPr>
            <w:ins w:id="5324" w:author="Windows User" w:date="2018-10-30T14:15:00Z">
              <w:r>
                <w:rPr>
                  <w:sz w:val="22"/>
                  <w:szCs w:val="22"/>
                </w:rPr>
                <w:t>ADC kurtosis</w:t>
              </w:r>
            </w:ins>
          </w:p>
        </w:tc>
        <w:tc>
          <w:tcPr>
            <w:tcW w:w="2375" w:type="dxa"/>
          </w:tcPr>
          <w:p w14:paraId="1C2C3B37"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25" w:author="Windows User" w:date="2018-10-30T14:15:00Z"/>
                <w:sz w:val="22"/>
                <w:szCs w:val="22"/>
              </w:rPr>
            </w:pPr>
            <w:ins w:id="5326" w:author="Windows User" w:date="2018-10-30T14:15:00Z">
              <w:r>
                <w:rPr>
                  <w:sz w:val="22"/>
                  <w:szCs w:val="22"/>
                </w:rPr>
                <w:t>2.42</w:t>
              </w:r>
            </w:ins>
          </w:p>
        </w:tc>
        <w:tc>
          <w:tcPr>
            <w:tcW w:w="2375" w:type="dxa"/>
          </w:tcPr>
          <w:p w14:paraId="67E876C4"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27" w:author="Windows User" w:date="2018-10-30T14:15:00Z"/>
                <w:sz w:val="22"/>
                <w:szCs w:val="22"/>
              </w:rPr>
            </w:pPr>
            <w:ins w:id="5328" w:author="Windows User" w:date="2018-10-30T14:15:00Z">
              <w:r>
                <w:rPr>
                  <w:sz w:val="22"/>
                  <w:szCs w:val="22"/>
                </w:rPr>
                <w:t>3.88</w:t>
              </w:r>
            </w:ins>
          </w:p>
        </w:tc>
        <w:tc>
          <w:tcPr>
            <w:tcW w:w="2375" w:type="dxa"/>
          </w:tcPr>
          <w:p w14:paraId="5C211BB0" w14:textId="77777777" w:rsidR="0087790A" w:rsidRPr="00517B06" w:rsidRDefault="0087790A" w:rsidP="00846C94">
            <w:pPr>
              <w:jc w:val="center"/>
              <w:cnfStyle w:val="000000100000" w:firstRow="0" w:lastRow="0" w:firstColumn="0" w:lastColumn="0" w:oddVBand="0" w:evenVBand="0" w:oddHBand="1" w:evenHBand="0" w:firstRowFirstColumn="0" w:firstRowLastColumn="0" w:lastRowFirstColumn="0" w:lastRowLastColumn="0"/>
              <w:rPr>
                <w:ins w:id="5329" w:author="Windows User" w:date="2018-10-30T14:15:00Z"/>
                <w:b/>
                <w:sz w:val="22"/>
                <w:szCs w:val="22"/>
              </w:rPr>
            </w:pPr>
            <w:ins w:id="5330" w:author="Windows User" w:date="2018-10-30T14:15:00Z">
              <w:r>
                <w:rPr>
                  <w:b/>
                  <w:sz w:val="22"/>
                  <w:szCs w:val="22"/>
                </w:rPr>
                <w:t>0.203</w:t>
              </w:r>
            </w:ins>
          </w:p>
        </w:tc>
      </w:tr>
      <w:tr w:rsidR="0087790A" w14:paraId="1CD1121A" w14:textId="77777777" w:rsidTr="00846C94">
        <w:trPr>
          <w:cantSplit/>
          <w:ins w:id="5331"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371568BC" w14:textId="77777777" w:rsidR="0087790A" w:rsidRPr="002E360C" w:rsidRDefault="0087790A" w:rsidP="00846C94">
            <w:pPr>
              <w:rPr>
                <w:ins w:id="5332" w:author="Windows User" w:date="2018-10-30T14:15:00Z"/>
                <w:sz w:val="22"/>
                <w:szCs w:val="22"/>
              </w:rPr>
            </w:pPr>
            <w:ins w:id="5333" w:author="Windows User" w:date="2018-10-30T14:15:00Z">
              <w:r>
                <w:rPr>
                  <w:sz w:val="22"/>
                  <w:szCs w:val="22"/>
                </w:rPr>
                <w:t>Lm</w:t>
              </w:r>
              <w:r w:rsidRPr="002E360C">
                <w:rPr>
                  <w:sz w:val="22"/>
                  <w:szCs w:val="22"/>
                  <w:vertAlign w:val="subscript"/>
                </w:rPr>
                <w:t>D</w:t>
              </w:r>
              <w:r>
                <w:rPr>
                  <w:sz w:val="22"/>
                  <w:szCs w:val="22"/>
                </w:rPr>
                <w:t xml:space="preserve"> mean (µm)</w:t>
              </w:r>
            </w:ins>
          </w:p>
        </w:tc>
        <w:tc>
          <w:tcPr>
            <w:tcW w:w="2375" w:type="dxa"/>
          </w:tcPr>
          <w:p w14:paraId="4B5FB376"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34" w:author="Windows User" w:date="2018-10-30T14:15:00Z"/>
                <w:sz w:val="22"/>
                <w:szCs w:val="22"/>
              </w:rPr>
            </w:pPr>
            <w:ins w:id="5335" w:author="Windows User" w:date="2018-10-30T14:15:00Z">
              <w:r>
                <w:rPr>
                  <w:sz w:val="22"/>
                  <w:szCs w:val="22"/>
                </w:rPr>
                <w:t>270</w:t>
              </w:r>
            </w:ins>
          </w:p>
        </w:tc>
        <w:tc>
          <w:tcPr>
            <w:tcW w:w="2375" w:type="dxa"/>
          </w:tcPr>
          <w:p w14:paraId="3174946E"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36" w:author="Windows User" w:date="2018-10-30T14:15:00Z"/>
                <w:sz w:val="22"/>
                <w:szCs w:val="22"/>
              </w:rPr>
            </w:pPr>
            <w:ins w:id="5337" w:author="Windows User" w:date="2018-10-30T14:15:00Z">
              <w:r>
                <w:rPr>
                  <w:sz w:val="22"/>
                  <w:szCs w:val="22"/>
                </w:rPr>
                <w:t>255</w:t>
              </w:r>
            </w:ins>
          </w:p>
        </w:tc>
        <w:tc>
          <w:tcPr>
            <w:tcW w:w="2375" w:type="dxa"/>
          </w:tcPr>
          <w:p w14:paraId="606EFC47" w14:textId="77777777" w:rsidR="0087790A" w:rsidRPr="00517B06" w:rsidRDefault="0087790A" w:rsidP="00846C94">
            <w:pPr>
              <w:jc w:val="center"/>
              <w:cnfStyle w:val="000000000000" w:firstRow="0" w:lastRow="0" w:firstColumn="0" w:lastColumn="0" w:oddVBand="0" w:evenVBand="0" w:oddHBand="0" w:evenHBand="0" w:firstRowFirstColumn="0" w:firstRowLastColumn="0" w:lastRowFirstColumn="0" w:lastRowLastColumn="0"/>
              <w:rPr>
                <w:ins w:id="5338" w:author="Windows User" w:date="2018-10-30T14:15:00Z"/>
                <w:b/>
                <w:sz w:val="22"/>
                <w:szCs w:val="22"/>
              </w:rPr>
            </w:pPr>
            <w:ins w:id="5339" w:author="Windows User" w:date="2018-10-30T14:15:00Z">
              <w:r>
                <w:rPr>
                  <w:b/>
                  <w:sz w:val="22"/>
                  <w:szCs w:val="22"/>
                </w:rPr>
                <w:t>0.315</w:t>
              </w:r>
            </w:ins>
          </w:p>
        </w:tc>
      </w:tr>
      <w:tr w:rsidR="0087790A" w14:paraId="31346069" w14:textId="77777777" w:rsidTr="00846C94">
        <w:trPr>
          <w:cnfStyle w:val="000000100000" w:firstRow="0" w:lastRow="0" w:firstColumn="0" w:lastColumn="0" w:oddVBand="0" w:evenVBand="0" w:oddHBand="1" w:evenHBand="0" w:firstRowFirstColumn="0" w:firstRowLastColumn="0" w:lastRowFirstColumn="0" w:lastRowLastColumn="0"/>
          <w:cantSplit/>
          <w:ins w:id="5340"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1BB02EEA" w14:textId="77777777" w:rsidR="0087790A" w:rsidRPr="002E360C" w:rsidRDefault="0087790A" w:rsidP="00846C94">
            <w:pPr>
              <w:rPr>
                <w:ins w:id="5341" w:author="Windows User" w:date="2018-10-30T14:15:00Z"/>
                <w:sz w:val="22"/>
                <w:szCs w:val="22"/>
              </w:rPr>
            </w:pPr>
            <w:ins w:id="5342" w:author="Windows User" w:date="2018-10-30T14:15:00Z">
              <w:r>
                <w:rPr>
                  <w:sz w:val="22"/>
                  <w:szCs w:val="22"/>
                </w:rPr>
                <w:t>Lm</w:t>
              </w:r>
              <w:r w:rsidRPr="002E360C">
                <w:rPr>
                  <w:sz w:val="22"/>
                  <w:szCs w:val="22"/>
                  <w:vertAlign w:val="subscript"/>
                </w:rPr>
                <w:t>D</w:t>
              </w:r>
              <w:r>
                <w:rPr>
                  <w:sz w:val="22"/>
                  <w:szCs w:val="22"/>
                </w:rPr>
                <w:t xml:space="preserve"> skew</w:t>
              </w:r>
            </w:ins>
          </w:p>
        </w:tc>
        <w:tc>
          <w:tcPr>
            <w:tcW w:w="2375" w:type="dxa"/>
          </w:tcPr>
          <w:p w14:paraId="510474B7"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43" w:author="Windows User" w:date="2018-10-30T14:15:00Z"/>
                <w:sz w:val="22"/>
                <w:szCs w:val="22"/>
              </w:rPr>
            </w:pPr>
            <w:ins w:id="5344" w:author="Windows User" w:date="2018-10-30T14:15:00Z">
              <w:r>
                <w:rPr>
                  <w:sz w:val="22"/>
                  <w:szCs w:val="22"/>
                </w:rPr>
                <w:t>0.04</w:t>
              </w:r>
            </w:ins>
          </w:p>
        </w:tc>
        <w:tc>
          <w:tcPr>
            <w:tcW w:w="2375" w:type="dxa"/>
          </w:tcPr>
          <w:p w14:paraId="32FE62AE" w14:textId="77777777" w:rsidR="0087790A" w:rsidRPr="002E360C" w:rsidRDefault="0087790A" w:rsidP="00846C94">
            <w:pPr>
              <w:jc w:val="center"/>
              <w:cnfStyle w:val="000000100000" w:firstRow="0" w:lastRow="0" w:firstColumn="0" w:lastColumn="0" w:oddVBand="0" w:evenVBand="0" w:oddHBand="1" w:evenHBand="0" w:firstRowFirstColumn="0" w:firstRowLastColumn="0" w:lastRowFirstColumn="0" w:lastRowLastColumn="0"/>
              <w:rPr>
                <w:ins w:id="5345" w:author="Windows User" w:date="2018-10-30T14:15:00Z"/>
                <w:sz w:val="22"/>
                <w:szCs w:val="22"/>
              </w:rPr>
            </w:pPr>
            <w:ins w:id="5346" w:author="Windows User" w:date="2018-10-30T14:15:00Z">
              <w:r>
                <w:rPr>
                  <w:sz w:val="22"/>
                  <w:szCs w:val="22"/>
                </w:rPr>
                <w:t>-0.31</w:t>
              </w:r>
            </w:ins>
          </w:p>
        </w:tc>
        <w:tc>
          <w:tcPr>
            <w:tcW w:w="2375" w:type="dxa"/>
          </w:tcPr>
          <w:p w14:paraId="641C6AA6" w14:textId="77777777" w:rsidR="0087790A" w:rsidRPr="00517B06" w:rsidRDefault="0087790A" w:rsidP="00846C94">
            <w:pPr>
              <w:jc w:val="center"/>
              <w:cnfStyle w:val="000000100000" w:firstRow="0" w:lastRow="0" w:firstColumn="0" w:lastColumn="0" w:oddVBand="0" w:evenVBand="0" w:oddHBand="1" w:evenHBand="0" w:firstRowFirstColumn="0" w:firstRowLastColumn="0" w:lastRowFirstColumn="0" w:lastRowLastColumn="0"/>
              <w:rPr>
                <w:ins w:id="5347" w:author="Windows User" w:date="2018-10-30T14:15:00Z"/>
                <w:b/>
                <w:sz w:val="22"/>
                <w:szCs w:val="22"/>
              </w:rPr>
            </w:pPr>
            <w:ins w:id="5348" w:author="Windows User" w:date="2018-10-30T14:15:00Z">
              <w:r>
                <w:rPr>
                  <w:b/>
                  <w:sz w:val="22"/>
                  <w:szCs w:val="22"/>
                </w:rPr>
                <w:t>0.146</w:t>
              </w:r>
            </w:ins>
          </w:p>
        </w:tc>
      </w:tr>
      <w:tr w:rsidR="0087790A" w14:paraId="6E5F4DF9" w14:textId="77777777" w:rsidTr="00846C94">
        <w:trPr>
          <w:cantSplit/>
          <w:ins w:id="5349" w:author="Windows User" w:date="2018-10-30T14:15:00Z"/>
        </w:trPr>
        <w:tc>
          <w:tcPr>
            <w:cnfStyle w:val="001000000000" w:firstRow="0" w:lastRow="0" w:firstColumn="1" w:lastColumn="0" w:oddVBand="0" w:evenVBand="0" w:oddHBand="0" w:evenHBand="0" w:firstRowFirstColumn="0" w:firstRowLastColumn="0" w:lastRowFirstColumn="0" w:lastRowLastColumn="0"/>
            <w:tcW w:w="2374" w:type="dxa"/>
          </w:tcPr>
          <w:p w14:paraId="41636A85" w14:textId="77777777" w:rsidR="0087790A" w:rsidRPr="002E360C" w:rsidRDefault="0087790A" w:rsidP="00846C94">
            <w:pPr>
              <w:rPr>
                <w:ins w:id="5350" w:author="Windows User" w:date="2018-10-30T14:15:00Z"/>
                <w:sz w:val="22"/>
                <w:szCs w:val="22"/>
              </w:rPr>
            </w:pPr>
            <w:ins w:id="5351" w:author="Windows User" w:date="2018-10-30T14:15:00Z">
              <w:r>
                <w:rPr>
                  <w:sz w:val="22"/>
                  <w:szCs w:val="22"/>
                </w:rPr>
                <w:t>Lm</w:t>
              </w:r>
              <w:r w:rsidRPr="002E360C">
                <w:rPr>
                  <w:sz w:val="22"/>
                  <w:szCs w:val="22"/>
                  <w:vertAlign w:val="subscript"/>
                </w:rPr>
                <w:t>D</w:t>
              </w:r>
              <w:r>
                <w:rPr>
                  <w:sz w:val="22"/>
                  <w:szCs w:val="22"/>
                </w:rPr>
                <w:t xml:space="preserve"> kurtosis</w:t>
              </w:r>
            </w:ins>
          </w:p>
        </w:tc>
        <w:tc>
          <w:tcPr>
            <w:tcW w:w="2375" w:type="dxa"/>
            <w:shd w:val="clear" w:color="auto" w:fill="D9D9D9" w:themeFill="background1" w:themeFillShade="D9"/>
          </w:tcPr>
          <w:p w14:paraId="1DFA4A02"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52" w:author="Windows User" w:date="2018-10-30T14:15:00Z"/>
                <w:sz w:val="22"/>
                <w:szCs w:val="22"/>
              </w:rPr>
            </w:pPr>
            <w:ins w:id="5353" w:author="Windows User" w:date="2018-10-30T14:15:00Z">
              <w:r>
                <w:rPr>
                  <w:sz w:val="22"/>
                  <w:szCs w:val="22"/>
                </w:rPr>
                <w:t>0.84</w:t>
              </w:r>
            </w:ins>
          </w:p>
        </w:tc>
        <w:tc>
          <w:tcPr>
            <w:tcW w:w="2375" w:type="dxa"/>
            <w:shd w:val="clear" w:color="auto" w:fill="D9D9D9" w:themeFill="background1" w:themeFillShade="D9"/>
          </w:tcPr>
          <w:p w14:paraId="25F5F277" w14:textId="77777777" w:rsidR="0087790A" w:rsidRPr="002E360C" w:rsidRDefault="0087790A" w:rsidP="00846C94">
            <w:pPr>
              <w:jc w:val="center"/>
              <w:cnfStyle w:val="000000000000" w:firstRow="0" w:lastRow="0" w:firstColumn="0" w:lastColumn="0" w:oddVBand="0" w:evenVBand="0" w:oddHBand="0" w:evenHBand="0" w:firstRowFirstColumn="0" w:firstRowLastColumn="0" w:lastRowFirstColumn="0" w:lastRowLastColumn="0"/>
              <w:rPr>
                <w:ins w:id="5354" w:author="Windows User" w:date="2018-10-30T14:15:00Z"/>
                <w:sz w:val="22"/>
                <w:szCs w:val="22"/>
              </w:rPr>
            </w:pPr>
            <w:ins w:id="5355" w:author="Windows User" w:date="2018-10-30T14:15:00Z">
              <w:r>
                <w:rPr>
                  <w:sz w:val="22"/>
                  <w:szCs w:val="22"/>
                </w:rPr>
                <w:t>1.23</w:t>
              </w:r>
            </w:ins>
          </w:p>
        </w:tc>
        <w:tc>
          <w:tcPr>
            <w:tcW w:w="2375" w:type="dxa"/>
            <w:shd w:val="clear" w:color="auto" w:fill="D9D9D9" w:themeFill="background1" w:themeFillShade="D9"/>
          </w:tcPr>
          <w:p w14:paraId="67637A7F" w14:textId="77777777" w:rsidR="0087790A" w:rsidRPr="00517B06" w:rsidRDefault="0087790A" w:rsidP="00846C94">
            <w:pPr>
              <w:jc w:val="center"/>
              <w:cnfStyle w:val="000000000000" w:firstRow="0" w:lastRow="0" w:firstColumn="0" w:lastColumn="0" w:oddVBand="0" w:evenVBand="0" w:oddHBand="0" w:evenHBand="0" w:firstRowFirstColumn="0" w:firstRowLastColumn="0" w:lastRowFirstColumn="0" w:lastRowLastColumn="0"/>
              <w:rPr>
                <w:ins w:id="5356" w:author="Windows User" w:date="2018-10-30T14:15:00Z"/>
                <w:b/>
                <w:sz w:val="22"/>
                <w:szCs w:val="22"/>
              </w:rPr>
            </w:pPr>
            <w:ins w:id="5357" w:author="Windows User" w:date="2018-10-30T14:15:00Z">
              <w:r>
                <w:rPr>
                  <w:b/>
                  <w:sz w:val="22"/>
                  <w:szCs w:val="22"/>
                </w:rPr>
                <w:t>0.027</w:t>
              </w:r>
            </w:ins>
          </w:p>
        </w:tc>
      </w:tr>
    </w:tbl>
    <w:p w14:paraId="593F429D" w14:textId="77777777" w:rsidR="0087790A" w:rsidRDefault="0087790A" w:rsidP="0087790A">
      <w:pPr>
        <w:pStyle w:val="Aftertable"/>
        <w:rPr>
          <w:ins w:id="5358" w:author="Windows User" w:date="2018-10-30T14:15:00Z"/>
        </w:rPr>
      </w:pPr>
      <w:ins w:id="5359" w:author="Windows User" w:date="2018-10-30T14:15:00Z">
        <w:r>
          <w:t>Statistically significant (p &lt; 0.05) tests highlighted in grey. DW-MRI: diffusion-weighted magnetic resonance imaging; ADC: apparent diffusion coefficient; Lm</w:t>
        </w:r>
        <w:r w:rsidRPr="00F26F0D">
          <w:rPr>
            <w:vertAlign w:val="subscript"/>
          </w:rPr>
          <w:t>D</w:t>
        </w:r>
        <w:r>
          <w:t>: mean linear intercept.</w:t>
        </w:r>
      </w:ins>
    </w:p>
    <w:p w14:paraId="6AEB764C" w14:textId="77777777" w:rsidR="0087790A" w:rsidRDefault="0087790A" w:rsidP="0087790A">
      <w:pPr>
        <w:keepNext/>
        <w:rPr>
          <w:ins w:id="5360" w:author="Windows User" w:date="2018-10-30T14:15:00Z"/>
        </w:rPr>
      </w:pPr>
      <w:ins w:id="5361" w:author="Windows User" w:date="2018-10-30T14:15:00Z">
        <w:r>
          <w:rPr>
            <w:noProof/>
            <w:lang w:eastAsia="en-GB"/>
          </w:rPr>
          <w:lastRenderedPageBreak/>
          <w:drawing>
            <wp:inline distT="0" distB="0" distL="0" distR="0" wp14:anchorId="697FAC2F" wp14:editId="61FD88A0">
              <wp:extent cx="6038215" cy="6477000"/>
              <wp:effectExtent l="0" t="0" r="698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DWMRI primary outcome.png"/>
                      <pic:cNvPicPr/>
                    </pic:nvPicPr>
                    <pic:blipFill>
                      <a:blip r:embed="rId122">
                        <a:extLst>
                          <a:ext uri="{28A0092B-C50C-407E-A947-70E740481C1C}">
                            <a14:useLocalDpi xmlns:a14="http://schemas.microsoft.com/office/drawing/2010/main" val="0"/>
                          </a:ext>
                        </a:extLst>
                      </a:blip>
                      <a:stretch>
                        <a:fillRect/>
                      </a:stretch>
                    </pic:blipFill>
                    <pic:spPr>
                      <a:xfrm>
                        <a:off x="0" y="0"/>
                        <a:ext cx="6038215" cy="6477000"/>
                      </a:xfrm>
                      <a:prstGeom prst="rect">
                        <a:avLst/>
                      </a:prstGeom>
                    </pic:spPr>
                  </pic:pic>
                </a:graphicData>
              </a:graphic>
            </wp:inline>
          </w:drawing>
        </w:r>
      </w:ins>
    </w:p>
    <w:p w14:paraId="662625B6" w14:textId="3710467E" w:rsidR="0087790A" w:rsidRDefault="0087790A" w:rsidP="0087790A">
      <w:pPr>
        <w:pStyle w:val="Caption"/>
        <w:rPr>
          <w:ins w:id="5362" w:author="Windows User" w:date="2018-10-30T14:15:00Z"/>
        </w:rPr>
      </w:pPr>
      <w:bookmarkStart w:id="5363" w:name="_Toc3145383"/>
      <w:ins w:id="5364" w:author="Windows User" w:date="2018-10-30T14:15:00Z">
        <w:r>
          <w:t xml:space="preserve">Figure </w:t>
        </w:r>
      </w:ins>
      <w:ins w:id="536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36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367" w:author="Nicholas Weatherley" w:date="2019-03-05T22:36:00Z">
        <w:r w:rsidR="00D5585D">
          <w:rPr>
            <w:noProof/>
          </w:rPr>
          <w:t>16</w:t>
        </w:r>
        <w:r w:rsidR="00D5585D">
          <w:fldChar w:fldCharType="end"/>
        </w:r>
      </w:ins>
      <w:ins w:id="5368" w:author="Windows User" w:date="2018-11-01T14:27:00Z">
        <w:del w:id="5369" w:author="Nicholas Weatherley" w:date="2019-03-05T22:36:00Z">
          <w:r w:rsidR="002F70B6" w:rsidDel="00D5585D">
            <w:fldChar w:fldCharType="begin"/>
          </w:r>
          <w:r w:rsidR="002F70B6" w:rsidDel="00D5585D">
            <w:delInstrText xml:space="preserve"> STYLEREF 1 \s </w:delInstrText>
          </w:r>
        </w:del>
      </w:ins>
      <w:del w:id="5370" w:author="Nicholas Weatherley" w:date="2019-03-05T22:36:00Z">
        <w:r w:rsidR="002F70B6" w:rsidDel="00D5585D">
          <w:fldChar w:fldCharType="separate"/>
        </w:r>
        <w:r w:rsidR="0024585E" w:rsidDel="00D5585D">
          <w:rPr>
            <w:noProof/>
          </w:rPr>
          <w:delText>5</w:delText>
        </w:r>
      </w:del>
      <w:ins w:id="5371" w:author="Windows User" w:date="2018-11-01T14:27:00Z">
        <w:del w:id="537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373" w:author="Nicholas Weatherley" w:date="2019-03-05T22:36:00Z">
        <w:r w:rsidR="002F70B6" w:rsidDel="00D5585D">
          <w:fldChar w:fldCharType="end"/>
        </w:r>
      </w:del>
      <w:ins w:id="5374" w:author="Windows User" w:date="2018-10-30T14:15:00Z">
        <w:r>
          <w:t>: Primary outcome – differences in DW-MRI metrics at baseline</w:t>
        </w:r>
        <w:bookmarkEnd w:id="5363"/>
      </w:ins>
    </w:p>
    <w:p w14:paraId="29EE33FF" w14:textId="0B28B720" w:rsidR="0087790A" w:rsidRDefault="0087790A">
      <w:pPr>
        <w:pStyle w:val="Figuretext"/>
        <w:rPr>
          <w:ins w:id="5375" w:author="Windows User" w:date="2018-10-30T14:15:00Z"/>
        </w:rPr>
        <w:pPrChange w:id="5376" w:author="Windows User" w:date="2018-10-30T14:15:00Z">
          <w:pPr>
            <w:pStyle w:val="Heading3"/>
          </w:pPr>
        </w:pPrChange>
      </w:pPr>
      <w:ins w:id="5377" w:author="Windows User" w:date="2018-10-30T14:15:00Z">
        <w:r>
          <w:t>ADC: apparent diffusion coefficient; Lm</w:t>
        </w:r>
        <w:r w:rsidRPr="00F26F0D">
          <w:rPr>
            <w:vertAlign w:val="subscript"/>
          </w:rPr>
          <w:t>D</w:t>
        </w:r>
        <w:r>
          <w:t>: mean linear intercept.</w:t>
        </w:r>
      </w:ins>
    </w:p>
    <w:p w14:paraId="3405EAAB" w14:textId="77777777" w:rsidR="0087790A" w:rsidRPr="00846C94" w:rsidRDefault="0087790A">
      <w:pPr>
        <w:rPr>
          <w:ins w:id="5378" w:author="Windows User" w:date="2018-10-30T14:15:00Z"/>
        </w:rPr>
        <w:pPrChange w:id="5379" w:author="Windows User" w:date="2018-10-30T14:15:00Z">
          <w:pPr>
            <w:pStyle w:val="Heading3"/>
          </w:pPr>
        </w:pPrChange>
      </w:pPr>
    </w:p>
    <w:p w14:paraId="1F62A862" w14:textId="0FEA488E" w:rsidR="00401593" w:rsidRDefault="00401593" w:rsidP="00401593">
      <w:pPr>
        <w:pStyle w:val="Heading3"/>
      </w:pPr>
      <w:r>
        <w:t xml:space="preserve">Summary </w:t>
      </w:r>
      <w:r w:rsidR="001D1D93">
        <w:t xml:space="preserve">of </w:t>
      </w:r>
      <w:r>
        <w:t>Diffus</w:t>
      </w:r>
      <w:r w:rsidR="004C7C5F">
        <w:t>ion-Weighted Outcome Metrics</w:t>
      </w:r>
    </w:p>
    <w:p w14:paraId="26E26BAE" w14:textId="7064EB8F" w:rsidR="0074725C" w:rsidRDefault="0074725C" w:rsidP="0074725C">
      <w:pPr>
        <w:pStyle w:val="Heading4"/>
      </w:pPr>
      <w:r>
        <w:t xml:space="preserve">Summary </w:t>
      </w:r>
      <w:r w:rsidR="001F0C21">
        <w:t xml:space="preserve">ADC </w:t>
      </w:r>
      <w:r>
        <w:t>Statistics</w:t>
      </w:r>
      <w:r w:rsidR="004C7C5F">
        <w:t xml:space="preserve"> at Baseline</w:t>
      </w:r>
    </w:p>
    <w:p w14:paraId="20210D0E" w14:textId="7D8371C2" w:rsidR="00B12167" w:rsidRDefault="004B42C5" w:rsidP="00B12167">
      <w:r>
        <w:t>ADC metrics for all participants during each of the three visits are pr</w:t>
      </w:r>
      <w:r w:rsidR="002B107D">
        <w:t>ovided in</w:t>
      </w:r>
      <w:r w:rsidR="000303A8">
        <w:t xml:space="preserve"> Table</w:t>
      </w:r>
      <w:r w:rsidR="002B107D">
        <w:t xml:space="preserve"> 5.</w:t>
      </w:r>
      <w:ins w:id="5380" w:author="Windows User" w:date="2018-11-02T11:04:00Z">
        <w:r w:rsidR="009028A0">
          <w:t>4</w:t>
        </w:r>
      </w:ins>
      <w:del w:id="5381" w:author="Windows User" w:date="2018-11-02T11:04:00Z">
        <w:r w:rsidR="002B107D" w:rsidDel="009028A0">
          <w:delText>3</w:delText>
        </w:r>
      </w:del>
      <w:r>
        <w:t>.</w:t>
      </w:r>
    </w:p>
    <w:p w14:paraId="3A59D48A" w14:textId="1B65BB9B" w:rsidR="00B12167" w:rsidRDefault="00B12167" w:rsidP="007A7C9C">
      <w:pPr>
        <w:pStyle w:val="TableTitle0"/>
      </w:pPr>
      <w:bookmarkStart w:id="5382" w:name="_Toc3145505"/>
      <w:r>
        <w:lastRenderedPageBreak/>
        <w:t xml:space="preserve">Table </w:t>
      </w:r>
      <w:ins w:id="5383"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38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385" w:author="Nicholas Weatherley" w:date="2019-03-04T21:03:00Z">
        <w:r w:rsidR="00E96948">
          <w:rPr>
            <w:noProof/>
          </w:rPr>
          <w:t>4</w:t>
        </w:r>
        <w:r w:rsidR="00E96948">
          <w:fldChar w:fldCharType="end"/>
        </w:r>
      </w:ins>
      <w:ins w:id="5386" w:author="Windows User" w:date="2018-11-01T15:46:00Z">
        <w:del w:id="5387" w:author="Nicholas Weatherley" w:date="2019-03-04T21:03:00Z">
          <w:r w:rsidR="00743FFA" w:rsidDel="00E96948">
            <w:fldChar w:fldCharType="begin"/>
          </w:r>
          <w:r w:rsidR="00743FFA" w:rsidDel="00E96948">
            <w:delInstrText xml:space="preserve"> STYLEREF 1 \s </w:delInstrText>
          </w:r>
        </w:del>
      </w:ins>
      <w:del w:id="5388" w:author="Nicholas Weatherley" w:date="2019-03-04T21:03:00Z">
        <w:r w:rsidR="00743FFA" w:rsidDel="00E96948">
          <w:fldChar w:fldCharType="separate"/>
        </w:r>
        <w:r w:rsidR="0024585E" w:rsidDel="00E96948">
          <w:rPr>
            <w:noProof/>
          </w:rPr>
          <w:delText>5</w:delText>
        </w:r>
      </w:del>
      <w:ins w:id="5389" w:author="Windows User" w:date="2018-11-01T15:46:00Z">
        <w:del w:id="539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391" w:author="Nicholas Weatherley" w:date="2019-03-04T21:03:00Z">
        <w:r w:rsidR="00743FFA" w:rsidDel="00E96948">
          <w:fldChar w:fldCharType="end"/>
        </w:r>
      </w:del>
      <w:del w:id="539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3</w:delText>
        </w:r>
        <w:r w:rsidR="00BB544F" w:rsidDel="004435D9">
          <w:fldChar w:fldCharType="end"/>
        </w:r>
      </w:del>
      <w:r w:rsidR="004B42C5">
        <w:t>: Summary ADC metrics</w:t>
      </w:r>
      <w:bookmarkEnd w:id="5382"/>
    </w:p>
    <w:tbl>
      <w:tblPr>
        <w:tblStyle w:val="ListTable3"/>
        <w:tblW w:w="0" w:type="auto"/>
        <w:tblLook w:val="04A0" w:firstRow="1" w:lastRow="0" w:firstColumn="1" w:lastColumn="0" w:noHBand="0" w:noVBand="1"/>
      </w:tblPr>
      <w:tblGrid>
        <w:gridCol w:w="1586"/>
        <w:gridCol w:w="1586"/>
        <w:gridCol w:w="1592"/>
        <w:gridCol w:w="1987"/>
        <w:gridCol w:w="1440"/>
        <w:gridCol w:w="1298"/>
      </w:tblGrid>
      <w:tr w:rsidR="003C673C" w14:paraId="4B049703" w14:textId="77777777" w:rsidTr="003C673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6" w:type="dxa"/>
          </w:tcPr>
          <w:p w14:paraId="02F40D51" w14:textId="77777777" w:rsidR="00B12167" w:rsidRPr="00F00DE6" w:rsidRDefault="00B12167" w:rsidP="000700F5">
            <w:pPr>
              <w:jc w:val="center"/>
              <w:rPr>
                <w:bCs w:val="0"/>
                <w:color w:val="FFFFFF"/>
              </w:rPr>
            </w:pPr>
            <w:r w:rsidRPr="00F00DE6">
              <w:rPr>
                <w:bCs w:val="0"/>
                <w:color w:val="FFFFFF"/>
              </w:rPr>
              <w:t>Visit</w:t>
            </w:r>
          </w:p>
        </w:tc>
        <w:tc>
          <w:tcPr>
            <w:tcW w:w="1586" w:type="dxa"/>
          </w:tcPr>
          <w:p w14:paraId="67AF9A64" w14:textId="27006BC2" w:rsidR="00B12167" w:rsidRPr="00F00DE6" w:rsidRDefault="00B12167"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r w:rsidR="00950CFE" w:rsidRPr="00F00DE6">
              <w:rPr>
                <w:bCs w:val="0"/>
                <w:color w:val="FFFFFF"/>
              </w:rPr>
              <w:t xml:space="preserve"> *</w:t>
            </w:r>
          </w:p>
        </w:tc>
        <w:tc>
          <w:tcPr>
            <w:tcW w:w="1592" w:type="dxa"/>
          </w:tcPr>
          <w:p w14:paraId="56C2D07C" w14:textId="77777777" w:rsidR="00B12167" w:rsidRPr="00F00DE6" w:rsidRDefault="00B12167"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dian</w:t>
            </w:r>
          </w:p>
        </w:tc>
        <w:tc>
          <w:tcPr>
            <w:tcW w:w="1987" w:type="dxa"/>
          </w:tcPr>
          <w:p w14:paraId="0AC513F2" w14:textId="77777777" w:rsidR="00B12167" w:rsidRPr="00F00DE6" w:rsidRDefault="00B12167"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440" w:type="dxa"/>
          </w:tcPr>
          <w:p w14:paraId="459AD7CC" w14:textId="77777777" w:rsidR="00B12167" w:rsidRPr="00F00DE6" w:rsidRDefault="00B12167"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298" w:type="dxa"/>
          </w:tcPr>
          <w:p w14:paraId="60557F61" w14:textId="77777777" w:rsidR="00B12167" w:rsidRPr="00F00DE6" w:rsidRDefault="00B12167"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3C673C" w14:paraId="77FAD575" w14:textId="77777777" w:rsidTr="00687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D9D9D9" w:themeFill="background1" w:themeFillShade="D9"/>
          </w:tcPr>
          <w:p w14:paraId="0A2221B7" w14:textId="77777777" w:rsidR="00B12167" w:rsidRPr="00007F6A" w:rsidRDefault="00B12167" w:rsidP="000700F5">
            <w:pPr>
              <w:jc w:val="center"/>
              <w:rPr>
                <w:b w:val="0"/>
                <w:bCs w:val="0"/>
              </w:rPr>
            </w:pPr>
            <w:r w:rsidRPr="00007F6A">
              <w:rPr>
                <w:b w:val="0"/>
                <w:bCs w:val="0"/>
              </w:rPr>
              <w:t>Visit 1</w:t>
            </w:r>
          </w:p>
          <w:p w14:paraId="5A7411DE" w14:textId="77777777" w:rsidR="00B12167" w:rsidRPr="00007F6A" w:rsidRDefault="00B12167" w:rsidP="000700F5">
            <w:pPr>
              <w:jc w:val="center"/>
              <w:rPr>
                <w:b w:val="0"/>
                <w:bCs w:val="0"/>
              </w:rPr>
            </w:pPr>
            <w:r w:rsidRPr="00007F6A">
              <w:rPr>
                <w:b w:val="0"/>
                <w:bCs w:val="0"/>
              </w:rPr>
              <w:t>(n=18)</w:t>
            </w:r>
          </w:p>
        </w:tc>
        <w:tc>
          <w:tcPr>
            <w:tcW w:w="1586" w:type="dxa"/>
            <w:shd w:val="clear" w:color="auto" w:fill="D9D9D9" w:themeFill="background1" w:themeFillShade="D9"/>
          </w:tcPr>
          <w:p w14:paraId="6AAF3914" w14:textId="3967A35E" w:rsidR="00B12167" w:rsidRDefault="007130EA" w:rsidP="007130EA">
            <w:pPr>
              <w:jc w:val="left"/>
              <w:cnfStyle w:val="000000100000" w:firstRow="0" w:lastRow="0" w:firstColumn="0" w:lastColumn="0" w:oddVBand="0" w:evenVBand="0" w:oddHBand="1" w:evenHBand="0" w:firstRowFirstColumn="0" w:firstRowLastColumn="0" w:lastRowFirstColumn="0" w:lastRowLastColumn="0"/>
            </w:pPr>
            <w:r>
              <w:t xml:space="preserve">Mean </w:t>
            </w:r>
            <w:r w:rsidR="008D1225">
              <w:t>ADC</w:t>
            </w:r>
          </w:p>
          <w:p w14:paraId="72ADFA49" w14:textId="0595BED7" w:rsidR="007130EA" w:rsidRDefault="007130EA" w:rsidP="007130EA">
            <w:pPr>
              <w:jc w:val="left"/>
              <w:cnfStyle w:val="000000100000" w:firstRow="0" w:lastRow="0" w:firstColumn="0" w:lastColumn="0" w:oddVBand="0" w:evenVBand="0" w:oddHBand="1" w:evenHBand="0" w:firstRowFirstColumn="0" w:firstRowLastColumn="0" w:lastRowFirstColumn="0" w:lastRowLastColumn="0"/>
            </w:pPr>
            <w:r>
              <w:t>Skew</w:t>
            </w:r>
          </w:p>
          <w:p w14:paraId="31DE47D1" w14:textId="7E9573C4" w:rsidR="007130EA" w:rsidRDefault="007130EA" w:rsidP="007130EA">
            <w:pPr>
              <w:jc w:val="left"/>
              <w:cnfStyle w:val="000000100000" w:firstRow="0" w:lastRow="0" w:firstColumn="0" w:lastColumn="0" w:oddVBand="0" w:evenVBand="0" w:oddHBand="1" w:evenHBand="0" w:firstRowFirstColumn="0" w:firstRowLastColumn="0" w:lastRowFirstColumn="0" w:lastRowLastColumn="0"/>
            </w:pPr>
            <w:r>
              <w:t>Kurtosis</w:t>
            </w:r>
          </w:p>
        </w:tc>
        <w:tc>
          <w:tcPr>
            <w:tcW w:w="1592" w:type="dxa"/>
            <w:shd w:val="clear" w:color="auto" w:fill="D9D9D9" w:themeFill="background1" w:themeFillShade="D9"/>
          </w:tcPr>
          <w:p w14:paraId="766C770D" w14:textId="47114267" w:rsidR="003C673C" w:rsidRDefault="00C02008" w:rsidP="005641A1">
            <w:pPr>
              <w:jc w:val="center"/>
              <w:cnfStyle w:val="000000100000" w:firstRow="0" w:lastRow="0" w:firstColumn="0" w:lastColumn="0" w:oddVBand="0" w:evenVBand="0" w:oddHBand="1" w:evenHBand="0" w:firstRowFirstColumn="0" w:firstRowLastColumn="0" w:lastRowFirstColumn="0" w:lastRowLastColumn="0"/>
            </w:pPr>
            <w:r>
              <w:t>0.312</w:t>
            </w:r>
          </w:p>
          <w:p w14:paraId="7DAEA45D" w14:textId="7B8EDD6C" w:rsidR="00B00810" w:rsidRDefault="00AC3DE2" w:rsidP="007130EA">
            <w:pPr>
              <w:jc w:val="center"/>
              <w:cnfStyle w:val="000000100000" w:firstRow="0" w:lastRow="0" w:firstColumn="0" w:lastColumn="0" w:oddVBand="0" w:evenVBand="0" w:oddHBand="1" w:evenHBand="0" w:firstRowFirstColumn="0" w:firstRowLastColumn="0" w:lastRowFirstColumn="0" w:lastRowLastColumn="0"/>
            </w:pPr>
            <w:r>
              <w:t>0.97</w:t>
            </w:r>
          </w:p>
          <w:p w14:paraId="3775F26B" w14:textId="06951878" w:rsidR="00B00810" w:rsidRDefault="00AC3DE2" w:rsidP="007130EA">
            <w:pPr>
              <w:jc w:val="center"/>
              <w:cnfStyle w:val="000000100000" w:firstRow="0" w:lastRow="0" w:firstColumn="0" w:lastColumn="0" w:oddVBand="0" w:evenVBand="0" w:oddHBand="1" w:evenHBand="0" w:firstRowFirstColumn="0" w:firstRowLastColumn="0" w:lastRowFirstColumn="0" w:lastRowLastColumn="0"/>
            </w:pPr>
            <w:r>
              <w:t>2.469</w:t>
            </w:r>
          </w:p>
        </w:tc>
        <w:tc>
          <w:tcPr>
            <w:tcW w:w="1987" w:type="dxa"/>
            <w:shd w:val="clear" w:color="auto" w:fill="D9D9D9" w:themeFill="background1" w:themeFillShade="D9"/>
          </w:tcPr>
          <w:p w14:paraId="467257C5" w14:textId="77777777" w:rsidR="00B12167" w:rsidRDefault="00E0499D" w:rsidP="007130EA">
            <w:pPr>
              <w:jc w:val="center"/>
              <w:cnfStyle w:val="000000100000" w:firstRow="0" w:lastRow="0" w:firstColumn="0" w:lastColumn="0" w:oddVBand="0" w:evenVBand="0" w:oddHBand="1" w:evenHBand="0" w:firstRowFirstColumn="0" w:firstRowLastColumn="0" w:lastRowFirstColumn="0" w:lastRowLastColumn="0"/>
            </w:pPr>
            <w:r>
              <w:t>0.271 – 0.382</w:t>
            </w:r>
          </w:p>
          <w:p w14:paraId="3A20216A" w14:textId="2B8B90C0" w:rsidR="003C673C" w:rsidRDefault="00AC3DE2" w:rsidP="007130EA">
            <w:pPr>
              <w:jc w:val="center"/>
              <w:cnfStyle w:val="000000100000" w:firstRow="0" w:lastRow="0" w:firstColumn="0" w:lastColumn="0" w:oddVBand="0" w:evenVBand="0" w:oddHBand="1" w:evenHBand="0" w:firstRowFirstColumn="0" w:firstRowLastColumn="0" w:lastRowFirstColumn="0" w:lastRowLastColumn="0"/>
            </w:pPr>
            <w:r>
              <w:t>0</w:t>
            </w:r>
            <w:r w:rsidR="00DB4B93">
              <w:t>.81</w:t>
            </w:r>
            <w:r>
              <w:t xml:space="preserve"> – 1.</w:t>
            </w:r>
            <w:r w:rsidR="00DB4B93">
              <w:t>26</w:t>
            </w:r>
          </w:p>
          <w:p w14:paraId="42E1D660" w14:textId="664C58BA" w:rsidR="00B00810" w:rsidRDefault="00251128" w:rsidP="007130EA">
            <w:pPr>
              <w:jc w:val="center"/>
              <w:cnfStyle w:val="000000100000" w:firstRow="0" w:lastRow="0" w:firstColumn="0" w:lastColumn="0" w:oddVBand="0" w:evenVBand="0" w:oddHBand="1" w:evenHBand="0" w:firstRowFirstColumn="0" w:firstRowLastColumn="0" w:lastRowFirstColumn="0" w:lastRowLastColumn="0"/>
            </w:pPr>
            <w:r>
              <w:t>0.8</w:t>
            </w:r>
            <w:r w:rsidR="00DB4B93">
              <w:t>1</w:t>
            </w:r>
            <w:r>
              <w:t xml:space="preserve"> – 3.81</w:t>
            </w:r>
          </w:p>
        </w:tc>
        <w:tc>
          <w:tcPr>
            <w:tcW w:w="1440" w:type="dxa"/>
            <w:shd w:val="clear" w:color="auto" w:fill="D9D9D9" w:themeFill="background1" w:themeFillShade="D9"/>
          </w:tcPr>
          <w:p w14:paraId="2B9DE92C" w14:textId="77777777" w:rsidR="00B12167" w:rsidRDefault="003C673C" w:rsidP="007130EA">
            <w:pPr>
              <w:jc w:val="center"/>
              <w:cnfStyle w:val="000000100000" w:firstRow="0" w:lastRow="0" w:firstColumn="0" w:lastColumn="0" w:oddVBand="0" w:evenVBand="0" w:oddHBand="1" w:evenHBand="0" w:firstRowFirstColumn="0" w:firstRowLastColumn="0" w:lastRowFirstColumn="0" w:lastRowLastColumn="0"/>
            </w:pPr>
            <w:r>
              <w:t>0.231</w:t>
            </w:r>
          </w:p>
          <w:p w14:paraId="6C3DF784" w14:textId="600C83DA" w:rsidR="00B00810" w:rsidRDefault="00AC3DE2" w:rsidP="007130EA">
            <w:pPr>
              <w:jc w:val="center"/>
              <w:cnfStyle w:val="000000100000" w:firstRow="0" w:lastRow="0" w:firstColumn="0" w:lastColumn="0" w:oddVBand="0" w:evenVBand="0" w:oddHBand="1" w:evenHBand="0" w:firstRowFirstColumn="0" w:firstRowLastColumn="0" w:lastRowFirstColumn="0" w:lastRowLastColumn="0"/>
            </w:pPr>
            <w:r>
              <w:t>0</w:t>
            </w:r>
            <w:r w:rsidR="00DB4B93">
              <w:t>.47</w:t>
            </w:r>
          </w:p>
          <w:p w14:paraId="6CEA031B" w14:textId="7F1FF03D" w:rsidR="00B00810" w:rsidRDefault="00251128" w:rsidP="007130EA">
            <w:pPr>
              <w:jc w:val="center"/>
              <w:cnfStyle w:val="000000100000" w:firstRow="0" w:lastRow="0" w:firstColumn="0" w:lastColumn="0" w:oddVBand="0" w:evenVBand="0" w:oddHBand="1" w:evenHBand="0" w:firstRowFirstColumn="0" w:firstRowLastColumn="0" w:lastRowFirstColumn="0" w:lastRowLastColumn="0"/>
            </w:pPr>
            <w:r>
              <w:t>-0.4</w:t>
            </w:r>
            <w:r w:rsidR="00DB4B93">
              <w:t>4</w:t>
            </w:r>
          </w:p>
        </w:tc>
        <w:tc>
          <w:tcPr>
            <w:tcW w:w="1298" w:type="dxa"/>
            <w:shd w:val="clear" w:color="auto" w:fill="D9D9D9" w:themeFill="background1" w:themeFillShade="D9"/>
          </w:tcPr>
          <w:p w14:paraId="64071732" w14:textId="77777777" w:rsidR="00B12167" w:rsidRDefault="003C673C" w:rsidP="007130EA">
            <w:pPr>
              <w:jc w:val="center"/>
              <w:cnfStyle w:val="000000100000" w:firstRow="0" w:lastRow="0" w:firstColumn="0" w:lastColumn="0" w:oddVBand="0" w:evenVBand="0" w:oddHBand="1" w:evenHBand="0" w:firstRowFirstColumn="0" w:firstRowLastColumn="0" w:lastRowFirstColumn="0" w:lastRowLastColumn="0"/>
            </w:pPr>
            <w:r>
              <w:t>0.481</w:t>
            </w:r>
          </w:p>
          <w:p w14:paraId="54CDB3F8" w14:textId="31DDAD38" w:rsidR="00B00810" w:rsidRDefault="00DB4B93" w:rsidP="007130EA">
            <w:pPr>
              <w:jc w:val="center"/>
              <w:cnfStyle w:val="000000100000" w:firstRow="0" w:lastRow="0" w:firstColumn="0" w:lastColumn="0" w:oddVBand="0" w:evenVBand="0" w:oddHBand="1" w:evenHBand="0" w:firstRowFirstColumn="0" w:firstRowLastColumn="0" w:lastRowFirstColumn="0" w:lastRowLastColumn="0"/>
            </w:pPr>
            <w:r>
              <w:t>1.59</w:t>
            </w:r>
          </w:p>
          <w:p w14:paraId="688601AA" w14:textId="3E651333" w:rsidR="00B00810" w:rsidRDefault="00251128" w:rsidP="007130EA">
            <w:pPr>
              <w:jc w:val="center"/>
              <w:cnfStyle w:val="000000100000" w:firstRow="0" w:lastRow="0" w:firstColumn="0" w:lastColumn="0" w:oddVBand="0" w:evenVBand="0" w:oddHBand="1" w:evenHBand="0" w:firstRowFirstColumn="0" w:firstRowLastColumn="0" w:lastRowFirstColumn="0" w:lastRowLastColumn="0"/>
            </w:pPr>
            <w:r>
              <w:t>6.2</w:t>
            </w:r>
            <w:r w:rsidR="00DB4B93">
              <w:t>6</w:t>
            </w:r>
          </w:p>
        </w:tc>
      </w:tr>
      <w:tr w:rsidR="003C673C" w14:paraId="0D968AB8" w14:textId="77777777" w:rsidTr="003C673C">
        <w:tc>
          <w:tcPr>
            <w:cnfStyle w:val="001000000000" w:firstRow="0" w:lastRow="0" w:firstColumn="1" w:lastColumn="0" w:oddVBand="0" w:evenVBand="0" w:oddHBand="0" w:evenHBand="0" w:firstRowFirstColumn="0" w:firstRowLastColumn="0" w:lastRowFirstColumn="0" w:lastRowLastColumn="0"/>
            <w:tcW w:w="1586" w:type="dxa"/>
          </w:tcPr>
          <w:p w14:paraId="64FF5464" w14:textId="1767A79A" w:rsidR="007130EA" w:rsidRPr="00007F6A" w:rsidRDefault="007130EA" w:rsidP="000700F5">
            <w:pPr>
              <w:jc w:val="center"/>
              <w:rPr>
                <w:b w:val="0"/>
                <w:bCs w:val="0"/>
              </w:rPr>
            </w:pPr>
            <w:r w:rsidRPr="00007F6A">
              <w:rPr>
                <w:b w:val="0"/>
                <w:bCs w:val="0"/>
              </w:rPr>
              <w:t>Visit 2</w:t>
            </w:r>
          </w:p>
          <w:p w14:paraId="32557B49" w14:textId="77777777" w:rsidR="007130EA" w:rsidRPr="00007F6A" w:rsidRDefault="007130EA" w:rsidP="000700F5">
            <w:pPr>
              <w:jc w:val="center"/>
              <w:rPr>
                <w:b w:val="0"/>
                <w:bCs w:val="0"/>
              </w:rPr>
            </w:pPr>
            <w:r w:rsidRPr="00007F6A">
              <w:rPr>
                <w:b w:val="0"/>
                <w:bCs w:val="0"/>
              </w:rPr>
              <w:t>(n=14)</w:t>
            </w:r>
          </w:p>
        </w:tc>
        <w:tc>
          <w:tcPr>
            <w:tcW w:w="1586" w:type="dxa"/>
          </w:tcPr>
          <w:p w14:paraId="67384937" w14:textId="5986A340" w:rsidR="007130EA" w:rsidRDefault="007130EA" w:rsidP="000700F5">
            <w:pPr>
              <w:jc w:val="left"/>
              <w:cnfStyle w:val="000000000000" w:firstRow="0" w:lastRow="0" w:firstColumn="0" w:lastColumn="0" w:oddVBand="0" w:evenVBand="0" w:oddHBand="0" w:evenHBand="0" w:firstRowFirstColumn="0" w:firstRowLastColumn="0" w:lastRowFirstColumn="0" w:lastRowLastColumn="0"/>
            </w:pPr>
            <w:r>
              <w:t xml:space="preserve">Mean </w:t>
            </w:r>
            <w:r w:rsidR="0061267A">
              <w:t>ADC</w:t>
            </w:r>
          </w:p>
          <w:p w14:paraId="2874BAFD" w14:textId="77777777" w:rsidR="007130EA" w:rsidRDefault="007130EA" w:rsidP="000700F5">
            <w:pPr>
              <w:jc w:val="left"/>
              <w:cnfStyle w:val="000000000000" w:firstRow="0" w:lastRow="0" w:firstColumn="0" w:lastColumn="0" w:oddVBand="0" w:evenVBand="0" w:oddHBand="0" w:evenHBand="0" w:firstRowFirstColumn="0" w:firstRowLastColumn="0" w:lastRowFirstColumn="0" w:lastRowLastColumn="0"/>
            </w:pPr>
            <w:r>
              <w:t>Skew</w:t>
            </w:r>
          </w:p>
          <w:p w14:paraId="14677C22" w14:textId="2136560D" w:rsidR="007130EA" w:rsidRDefault="007130EA" w:rsidP="007130EA">
            <w:pPr>
              <w:jc w:val="left"/>
              <w:cnfStyle w:val="000000000000" w:firstRow="0" w:lastRow="0" w:firstColumn="0" w:lastColumn="0" w:oddVBand="0" w:evenVBand="0" w:oddHBand="0" w:evenHBand="0" w:firstRowFirstColumn="0" w:firstRowLastColumn="0" w:lastRowFirstColumn="0" w:lastRowLastColumn="0"/>
            </w:pPr>
            <w:r>
              <w:t>Kurtosis</w:t>
            </w:r>
          </w:p>
        </w:tc>
        <w:tc>
          <w:tcPr>
            <w:tcW w:w="1592" w:type="dxa"/>
          </w:tcPr>
          <w:p w14:paraId="17D0BA9D" w14:textId="77777777" w:rsidR="007130EA" w:rsidRDefault="002853AF" w:rsidP="000700F5">
            <w:pPr>
              <w:jc w:val="center"/>
              <w:cnfStyle w:val="000000000000" w:firstRow="0" w:lastRow="0" w:firstColumn="0" w:lastColumn="0" w:oddVBand="0" w:evenVBand="0" w:oddHBand="0" w:evenHBand="0" w:firstRowFirstColumn="0" w:firstRowLastColumn="0" w:lastRowFirstColumn="0" w:lastRowLastColumn="0"/>
            </w:pPr>
            <w:r>
              <w:t>0.315</w:t>
            </w:r>
          </w:p>
          <w:p w14:paraId="0DC0CB2F" w14:textId="432B3546" w:rsidR="00F8088C" w:rsidRDefault="00DB4B93" w:rsidP="000700F5">
            <w:pPr>
              <w:jc w:val="center"/>
              <w:cnfStyle w:val="000000000000" w:firstRow="0" w:lastRow="0" w:firstColumn="0" w:lastColumn="0" w:oddVBand="0" w:evenVBand="0" w:oddHBand="0" w:evenHBand="0" w:firstRowFirstColumn="0" w:firstRowLastColumn="0" w:lastRowFirstColumn="0" w:lastRowLastColumn="0"/>
            </w:pPr>
            <w:r>
              <w:t>1.11</w:t>
            </w:r>
          </w:p>
          <w:p w14:paraId="6111EB4F" w14:textId="41F3F3DD" w:rsidR="00F8088C" w:rsidRDefault="00416E88" w:rsidP="000700F5">
            <w:pPr>
              <w:jc w:val="center"/>
              <w:cnfStyle w:val="000000000000" w:firstRow="0" w:lastRow="0" w:firstColumn="0" w:lastColumn="0" w:oddVBand="0" w:evenVBand="0" w:oddHBand="0" w:evenHBand="0" w:firstRowFirstColumn="0" w:firstRowLastColumn="0" w:lastRowFirstColumn="0" w:lastRowLastColumn="0"/>
            </w:pPr>
            <w:r>
              <w:t>3.22</w:t>
            </w:r>
          </w:p>
        </w:tc>
        <w:tc>
          <w:tcPr>
            <w:tcW w:w="1987" w:type="dxa"/>
          </w:tcPr>
          <w:p w14:paraId="3D93C95D" w14:textId="77777777" w:rsidR="007130EA" w:rsidRDefault="002853AF" w:rsidP="000700F5">
            <w:pPr>
              <w:jc w:val="center"/>
              <w:cnfStyle w:val="000000000000" w:firstRow="0" w:lastRow="0" w:firstColumn="0" w:lastColumn="0" w:oddVBand="0" w:evenVBand="0" w:oddHBand="0" w:evenHBand="0" w:firstRowFirstColumn="0" w:firstRowLastColumn="0" w:lastRowFirstColumn="0" w:lastRowLastColumn="0"/>
            </w:pPr>
            <w:r>
              <w:t>0.273 – 0.366</w:t>
            </w:r>
          </w:p>
          <w:p w14:paraId="53DA374D" w14:textId="1C73559D" w:rsidR="00F8088C" w:rsidRDefault="00DB4B93" w:rsidP="000700F5">
            <w:pPr>
              <w:jc w:val="center"/>
              <w:cnfStyle w:val="000000000000" w:firstRow="0" w:lastRow="0" w:firstColumn="0" w:lastColumn="0" w:oddVBand="0" w:evenVBand="0" w:oddHBand="0" w:evenHBand="0" w:firstRowFirstColumn="0" w:firstRowLastColumn="0" w:lastRowFirstColumn="0" w:lastRowLastColumn="0"/>
            </w:pPr>
            <w:r>
              <w:t>0.91</w:t>
            </w:r>
            <w:r w:rsidR="004256A9">
              <w:t xml:space="preserve"> – 1.</w:t>
            </w:r>
            <w:r>
              <w:t>42</w:t>
            </w:r>
          </w:p>
          <w:p w14:paraId="077D1011" w14:textId="7CEACF95" w:rsidR="00F8088C" w:rsidRDefault="00416E88" w:rsidP="000700F5">
            <w:pPr>
              <w:jc w:val="center"/>
              <w:cnfStyle w:val="000000000000" w:firstRow="0" w:lastRow="0" w:firstColumn="0" w:lastColumn="0" w:oddVBand="0" w:evenVBand="0" w:oddHBand="0" w:evenHBand="0" w:firstRowFirstColumn="0" w:firstRowLastColumn="0" w:lastRowFirstColumn="0" w:lastRowLastColumn="0"/>
            </w:pPr>
            <w:r>
              <w:t>1.51 – 4.62</w:t>
            </w:r>
          </w:p>
        </w:tc>
        <w:tc>
          <w:tcPr>
            <w:tcW w:w="1440" w:type="dxa"/>
          </w:tcPr>
          <w:p w14:paraId="69A0D4B1" w14:textId="77777777" w:rsidR="007130EA" w:rsidRDefault="00F8088C" w:rsidP="000700F5">
            <w:pPr>
              <w:jc w:val="center"/>
              <w:cnfStyle w:val="000000000000" w:firstRow="0" w:lastRow="0" w:firstColumn="0" w:lastColumn="0" w:oddVBand="0" w:evenVBand="0" w:oddHBand="0" w:evenHBand="0" w:firstRowFirstColumn="0" w:firstRowLastColumn="0" w:lastRowFirstColumn="0" w:lastRowLastColumn="0"/>
            </w:pPr>
            <w:r>
              <w:t>0.231</w:t>
            </w:r>
          </w:p>
          <w:p w14:paraId="3813EA8D" w14:textId="41C3A4C7" w:rsidR="00F8088C" w:rsidRDefault="00DB4B93" w:rsidP="000700F5">
            <w:pPr>
              <w:jc w:val="center"/>
              <w:cnfStyle w:val="000000000000" w:firstRow="0" w:lastRow="0" w:firstColumn="0" w:lastColumn="0" w:oddVBand="0" w:evenVBand="0" w:oddHBand="0" w:evenHBand="0" w:firstRowFirstColumn="0" w:firstRowLastColumn="0" w:lastRowFirstColumn="0" w:lastRowLastColumn="0"/>
            </w:pPr>
            <w:r>
              <w:t>0.56</w:t>
            </w:r>
          </w:p>
          <w:p w14:paraId="63DE11E6" w14:textId="6FD69237" w:rsidR="00F8088C" w:rsidRDefault="0038575F" w:rsidP="000700F5">
            <w:pPr>
              <w:jc w:val="center"/>
              <w:cnfStyle w:val="000000000000" w:firstRow="0" w:lastRow="0" w:firstColumn="0" w:lastColumn="0" w:oddVBand="0" w:evenVBand="0" w:oddHBand="0" w:evenHBand="0" w:firstRowFirstColumn="0" w:firstRowLastColumn="0" w:lastRowFirstColumn="0" w:lastRowLastColumn="0"/>
            </w:pPr>
            <w:r>
              <w:t>0.66</w:t>
            </w:r>
          </w:p>
        </w:tc>
        <w:tc>
          <w:tcPr>
            <w:tcW w:w="1298" w:type="dxa"/>
          </w:tcPr>
          <w:p w14:paraId="5A0C7752" w14:textId="77777777" w:rsidR="007130EA" w:rsidRDefault="00F8088C" w:rsidP="000700F5">
            <w:pPr>
              <w:jc w:val="center"/>
              <w:cnfStyle w:val="000000000000" w:firstRow="0" w:lastRow="0" w:firstColumn="0" w:lastColumn="0" w:oddVBand="0" w:evenVBand="0" w:oddHBand="0" w:evenHBand="0" w:firstRowFirstColumn="0" w:firstRowLastColumn="0" w:lastRowFirstColumn="0" w:lastRowLastColumn="0"/>
            </w:pPr>
            <w:r>
              <w:t>0.416</w:t>
            </w:r>
          </w:p>
          <w:p w14:paraId="60C3A526" w14:textId="54D17C16" w:rsidR="00F8088C" w:rsidRDefault="008C0DCE" w:rsidP="000700F5">
            <w:pPr>
              <w:jc w:val="center"/>
              <w:cnfStyle w:val="000000000000" w:firstRow="0" w:lastRow="0" w:firstColumn="0" w:lastColumn="0" w:oddVBand="0" w:evenVBand="0" w:oddHBand="0" w:evenHBand="0" w:firstRowFirstColumn="0" w:firstRowLastColumn="0" w:lastRowFirstColumn="0" w:lastRowLastColumn="0"/>
            </w:pPr>
            <w:r>
              <w:t>1.47</w:t>
            </w:r>
          </w:p>
          <w:p w14:paraId="59618775" w14:textId="15B438D3" w:rsidR="00F8088C" w:rsidRDefault="0038575F" w:rsidP="000700F5">
            <w:pPr>
              <w:jc w:val="center"/>
              <w:cnfStyle w:val="000000000000" w:firstRow="0" w:lastRow="0" w:firstColumn="0" w:lastColumn="0" w:oddVBand="0" w:evenVBand="0" w:oddHBand="0" w:evenHBand="0" w:firstRowFirstColumn="0" w:firstRowLastColumn="0" w:lastRowFirstColumn="0" w:lastRowLastColumn="0"/>
            </w:pPr>
            <w:r>
              <w:t>6.58</w:t>
            </w:r>
          </w:p>
        </w:tc>
      </w:tr>
      <w:tr w:rsidR="003C673C" w14:paraId="74C94BE2" w14:textId="77777777" w:rsidTr="00687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D9D9D9" w:themeFill="background1" w:themeFillShade="D9"/>
          </w:tcPr>
          <w:p w14:paraId="36C2801D" w14:textId="77777777" w:rsidR="007130EA" w:rsidRDefault="007130EA" w:rsidP="000700F5">
            <w:pPr>
              <w:jc w:val="center"/>
              <w:rPr>
                <w:b w:val="0"/>
                <w:bCs w:val="0"/>
              </w:rPr>
            </w:pPr>
            <w:r w:rsidRPr="00007F6A">
              <w:rPr>
                <w:b w:val="0"/>
                <w:bCs w:val="0"/>
              </w:rPr>
              <w:t>Visit 3</w:t>
            </w:r>
          </w:p>
          <w:p w14:paraId="5155437B" w14:textId="6EAC645D" w:rsidR="00D765EE" w:rsidRPr="00007F6A" w:rsidRDefault="00D765EE" w:rsidP="00A47F94">
            <w:pPr>
              <w:jc w:val="center"/>
              <w:rPr>
                <w:b w:val="0"/>
                <w:bCs w:val="0"/>
              </w:rPr>
            </w:pPr>
            <w:r>
              <w:rPr>
                <w:b w:val="0"/>
                <w:bCs w:val="0"/>
              </w:rPr>
              <w:t>(n=</w:t>
            </w:r>
            <w:r w:rsidR="00A47F94">
              <w:rPr>
                <w:b w:val="0"/>
                <w:bCs w:val="0"/>
              </w:rPr>
              <w:t>13</w:t>
            </w:r>
            <w:r>
              <w:rPr>
                <w:b w:val="0"/>
                <w:bCs w:val="0"/>
              </w:rPr>
              <w:t>)</w:t>
            </w:r>
          </w:p>
        </w:tc>
        <w:tc>
          <w:tcPr>
            <w:tcW w:w="1586" w:type="dxa"/>
            <w:shd w:val="clear" w:color="auto" w:fill="D9D9D9" w:themeFill="background1" w:themeFillShade="D9"/>
          </w:tcPr>
          <w:p w14:paraId="2DBB6362" w14:textId="44C271B1" w:rsidR="007130EA" w:rsidRDefault="007130EA" w:rsidP="000700F5">
            <w:pPr>
              <w:jc w:val="left"/>
              <w:cnfStyle w:val="000000100000" w:firstRow="0" w:lastRow="0" w:firstColumn="0" w:lastColumn="0" w:oddVBand="0" w:evenVBand="0" w:oddHBand="1" w:evenHBand="0" w:firstRowFirstColumn="0" w:firstRowLastColumn="0" w:lastRowFirstColumn="0" w:lastRowLastColumn="0"/>
            </w:pPr>
            <w:r>
              <w:t xml:space="preserve">Mean </w:t>
            </w:r>
            <w:r w:rsidR="00E658B7">
              <w:t>ADC</w:t>
            </w:r>
          </w:p>
          <w:p w14:paraId="241A29DA" w14:textId="77777777" w:rsidR="007130EA" w:rsidRDefault="007130EA" w:rsidP="000700F5">
            <w:pPr>
              <w:jc w:val="left"/>
              <w:cnfStyle w:val="000000100000" w:firstRow="0" w:lastRow="0" w:firstColumn="0" w:lastColumn="0" w:oddVBand="0" w:evenVBand="0" w:oddHBand="1" w:evenHBand="0" w:firstRowFirstColumn="0" w:firstRowLastColumn="0" w:lastRowFirstColumn="0" w:lastRowLastColumn="0"/>
            </w:pPr>
            <w:r>
              <w:t>Skew</w:t>
            </w:r>
          </w:p>
          <w:p w14:paraId="4F0AA478" w14:textId="1AC4495E" w:rsidR="007130EA" w:rsidRDefault="007130EA" w:rsidP="007130EA">
            <w:pPr>
              <w:jc w:val="left"/>
              <w:cnfStyle w:val="000000100000" w:firstRow="0" w:lastRow="0" w:firstColumn="0" w:lastColumn="0" w:oddVBand="0" w:evenVBand="0" w:oddHBand="1" w:evenHBand="0" w:firstRowFirstColumn="0" w:firstRowLastColumn="0" w:lastRowFirstColumn="0" w:lastRowLastColumn="0"/>
            </w:pPr>
            <w:r>
              <w:t>Kurtosis</w:t>
            </w:r>
          </w:p>
        </w:tc>
        <w:tc>
          <w:tcPr>
            <w:tcW w:w="1592" w:type="dxa"/>
            <w:shd w:val="clear" w:color="auto" w:fill="D9D9D9" w:themeFill="background1" w:themeFillShade="D9"/>
          </w:tcPr>
          <w:p w14:paraId="7C2D4547" w14:textId="2885030B" w:rsidR="007130EA" w:rsidRDefault="003A1AFD" w:rsidP="000700F5">
            <w:pPr>
              <w:jc w:val="center"/>
              <w:cnfStyle w:val="000000100000" w:firstRow="0" w:lastRow="0" w:firstColumn="0" w:lastColumn="0" w:oddVBand="0" w:evenVBand="0" w:oddHBand="1" w:evenHBand="0" w:firstRowFirstColumn="0" w:firstRowLastColumn="0" w:lastRowFirstColumn="0" w:lastRowLastColumn="0"/>
            </w:pPr>
            <w:r>
              <w:t>0.3</w:t>
            </w:r>
            <w:r w:rsidR="004308B8">
              <w:t>15</w:t>
            </w:r>
          </w:p>
          <w:p w14:paraId="6FC7A927" w14:textId="774D5988"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0.99</w:t>
            </w:r>
          </w:p>
          <w:p w14:paraId="665460D0" w14:textId="6EFD95D9"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2.72</w:t>
            </w:r>
          </w:p>
        </w:tc>
        <w:tc>
          <w:tcPr>
            <w:tcW w:w="1987" w:type="dxa"/>
            <w:shd w:val="clear" w:color="auto" w:fill="D9D9D9" w:themeFill="background1" w:themeFillShade="D9"/>
          </w:tcPr>
          <w:p w14:paraId="59B140D1" w14:textId="77777777" w:rsidR="007130EA" w:rsidRDefault="005641A1" w:rsidP="000700F5">
            <w:pPr>
              <w:jc w:val="center"/>
              <w:cnfStyle w:val="000000100000" w:firstRow="0" w:lastRow="0" w:firstColumn="0" w:lastColumn="0" w:oddVBand="0" w:evenVBand="0" w:oddHBand="1" w:evenHBand="0" w:firstRowFirstColumn="0" w:firstRowLastColumn="0" w:lastRowFirstColumn="0" w:lastRowLastColumn="0"/>
            </w:pPr>
            <w:r>
              <w:t>0.260 – 0.390</w:t>
            </w:r>
          </w:p>
          <w:p w14:paraId="00107150" w14:textId="02B76EF0"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0.81 – 1.25</w:t>
            </w:r>
          </w:p>
          <w:p w14:paraId="4E1307DE" w14:textId="67FECEB7"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1.13 – 4.60</w:t>
            </w:r>
          </w:p>
        </w:tc>
        <w:tc>
          <w:tcPr>
            <w:tcW w:w="1440" w:type="dxa"/>
            <w:shd w:val="clear" w:color="auto" w:fill="D9D9D9" w:themeFill="background1" w:themeFillShade="D9"/>
          </w:tcPr>
          <w:p w14:paraId="11D7C64F" w14:textId="77777777" w:rsidR="007130EA" w:rsidRDefault="005641A1" w:rsidP="000700F5">
            <w:pPr>
              <w:jc w:val="center"/>
              <w:cnfStyle w:val="000000100000" w:firstRow="0" w:lastRow="0" w:firstColumn="0" w:lastColumn="0" w:oddVBand="0" w:evenVBand="0" w:oddHBand="1" w:evenHBand="0" w:firstRowFirstColumn="0" w:firstRowLastColumn="0" w:lastRowFirstColumn="0" w:lastRowLastColumn="0"/>
            </w:pPr>
            <w:r>
              <w:t>0.232</w:t>
            </w:r>
          </w:p>
          <w:p w14:paraId="1DDF79AD" w14:textId="52279978"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0.68</w:t>
            </w:r>
          </w:p>
          <w:p w14:paraId="4B21B699" w14:textId="6B161E05"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0.21</w:t>
            </w:r>
          </w:p>
        </w:tc>
        <w:tc>
          <w:tcPr>
            <w:tcW w:w="1298" w:type="dxa"/>
            <w:shd w:val="clear" w:color="auto" w:fill="D9D9D9" w:themeFill="background1" w:themeFillShade="D9"/>
          </w:tcPr>
          <w:p w14:paraId="214BB317" w14:textId="77777777" w:rsidR="007130EA" w:rsidRDefault="005641A1" w:rsidP="000700F5">
            <w:pPr>
              <w:jc w:val="center"/>
              <w:cnfStyle w:val="000000100000" w:firstRow="0" w:lastRow="0" w:firstColumn="0" w:lastColumn="0" w:oddVBand="0" w:evenVBand="0" w:oddHBand="1" w:evenHBand="0" w:firstRowFirstColumn="0" w:firstRowLastColumn="0" w:lastRowFirstColumn="0" w:lastRowLastColumn="0"/>
            </w:pPr>
            <w:r>
              <w:t>0.456</w:t>
            </w:r>
          </w:p>
          <w:p w14:paraId="7022476E" w14:textId="543777D9"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1.46</w:t>
            </w:r>
          </w:p>
          <w:p w14:paraId="6766FB73" w14:textId="4A8A8546" w:rsidR="005641A1" w:rsidRDefault="004308B8" w:rsidP="000700F5">
            <w:pPr>
              <w:jc w:val="center"/>
              <w:cnfStyle w:val="000000100000" w:firstRow="0" w:lastRow="0" w:firstColumn="0" w:lastColumn="0" w:oddVBand="0" w:evenVBand="0" w:oddHBand="1" w:evenHBand="0" w:firstRowFirstColumn="0" w:firstRowLastColumn="0" w:lastRowFirstColumn="0" w:lastRowLastColumn="0"/>
            </w:pPr>
            <w:r>
              <w:t>6.21</w:t>
            </w:r>
          </w:p>
        </w:tc>
      </w:tr>
    </w:tbl>
    <w:p w14:paraId="67902A9A" w14:textId="2F6B9CED" w:rsidR="006D0956" w:rsidRPr="00E9644C" w:rsidRDefault="00950CFE" w:rsidP="00B00810">
      <w:pPr>
        <w:pStyle w:val="Aftertable"/>
      </w:pPr>
      <w:r>
        <w:t>*</w:t>
      </w:r>
      <w:r w:rsidR="004256A9">
        <w:t>Mean and median ADC v</w:t>
      </w:r>
      <w:r w:rsidR="00B00810">
        <w:t>alues in cm</w:t>
      </w:r>
      <w:r w:rsidR="00B00810" w:rsidRPr="00B00810">
        <w:rPr>
          <w:vertAlign w:val="superscript"/>
        </w:rPr>
        <w:t>2</w:t>
      </w:r>
      <w:r w:rsidR="00B00810">
        <w:t>s</w:t>
      </w:r>
      <w:r w:rsidR="00B00810">
        <w:rPr>
          <w:vertAlign w:val="superscript"/>
        </w:rPr>
        <w:t>-1</w:t>
      </w:r>
      <w:r w:rsidR="00E9644C" w:rsidRPr="00AF04CA">
        <w:t>.</w:t>
      </w:r>
      <w:r w:rsidR="00AF04CA" w:rsidRPr="00AF04CA">
        <w:t xml:space="preserve"> IQR</w:t>
      </w:r>
      <w:r w:rsidR="00AF04CA">
        <w:t>: interquartile range; Min: minimum value; Max: maximum value</w:t>
      </w:r>
    </w:p>
    <w:p w14:paraId="28E710B1" w14:textId="7368D76E" w:rsidR="001F0C21" w:rsidRDefault="001F0C21" w:rsidP="001F0C21">
      <w:pPr>
        <w:pStyle w:val="Heading4"/>
      </w:pPr>
      <w:r>
        <w:t>Summary Lm</w:t>
      </w:r>
      <w:r w:rsidRPr="001F0C21">
        <w:rPr>
          <w:vertAlign w:val="subscript"/>
        </w:rPr>
        <w:t>D</w:t>
      </w:r>
      <w:r>
        <w:t xml:space="preserve"> Statistics at Baseline</w:t>
      </w:r>
    </w:p>
    <w:p w14:paraId="4783DDF6" w14:textId="100C93B6" w:rsidR="001F0C21" w:rsidRDefault="005A0502" w:rsidP="006D0956">
      <w:r>
        <w:t>Lm</w:t>
      </w:r>
      <w:r w:rsidRPr="005A0502">
        <w:rPr>
          <w:vertAlign w:val="subscript"/>
        </w:rPr>
        <w:t>D</w:t>
      </w:r>
      <w:r>
        <w:t xml:space="preserve"> metrics for all participants during each of the three study </w:t>
      </w:r>
      <w:r w:rsidR="002B107D">
        <w:t>visits are provided in</w:t>
      </w:r>
      <w:r w:rsidR="000303A8">
        <w:t xml:space="preserve"> Table</w:t>
      </w:r>
      <w:r w:rsidR="002B107D">
        <w:t xml:space="preserve"> 5.</w:t>
      </w:r>
      <w:ins w:id="5393" w:author="Windows User" w:date="2018-11-02T11:04:00Z">
        <w:r w:rsidR="009028A0">
          <w:t>5</w:t>
        </w:r>
      </w:ins>
      <w:del w:id="5394" w:author="Windows User" w:date="2018-11-02T11:04:00Z">
        <w:r w:rsidR="002B107D" w:rsidDel="009028A0">
          <w:delText>4</w:delText>
        </w:r>
      </w:del>
      <w:r>
        <w:t>.</w:t>
      </w:r>
    </w:p>
    <w:p w14:paraId="6CC0F2C1" w14:textId="7F7C8A02" w:rsidR="004D3C7D" w:rsidRPr="004D3C7D" w:rsidRDefault="004D3C7D" w:rsidP="007A7C9C">
      <w:pPr>
        <w:pStyle w:val="TableTitle0"/>
      </w:pPr>
      <w:bookmarkStart w:id="5395" w:name="_Toc3145506"/>
      <w:r>
        <w:lastRenderedPageBreak/>
        <w:t xml:space="preserve">Table </w:t>
      </w:r>
      <w:ins w:id="5396"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39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398" w:author="Nicholas Weatherley" w:date="2019-03-04T21:03:00Z">
        <w:r w:rsidR="00E96948">
          <w:rPr>
            <w:noProof/>
          </w:rPr>
          <w:t>5</w:t>
        </w:r>
        <w:r w:rsidR="00E96948">
          <w:fldChar w:fldCharType="end"/>
        </w:r>
      </w:ins>
      <w:ins w:id="5399" w:author="Windows User" w:date="2018-11-01T15:46:00Z">
        <w:del w:id="5400" w:author="Nicholas Weatherley" w:date="2019-03-04T21:03:00Z">
          <w:r w:rsidR="00743FFA" w:rsidDel="00E96948">
            <w:fldChar w:fldCharType="begin"/>
          </w:r>
          <w:r w:rsidR="00743FFA" w:rsidDel="00E96948">
            <w:delInstrText xml:space="preserve"> STYLEREF 1 \s </w:delInstrText>
          </w:r>
        </w:del>
      </w:ins>
      <w:del w:id="5401" w:author="Nicholas Weatherley" w:date="2019-03-04T21:03:00Z">
        <w:r w:rsidR="00743FFA" w:rsidDel="00E96948">
          <w:fldChar w:fldCharType="separate"/>
        </w:r>
        <w:r w:rsidR="0024585E" w:rsidDel="00E96948">
          <w:rPr>
            <w:noProof/>
          </w:rPr>
          <w:delText>5</w:delText>
        </w:r>
      </w:del>
      <w:ins w:id="5402" w:author="Windows User" w:date="2018-11-01T15:46:00Z">
        <w:del w:id="540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404" w:author="Nicholas Weatherley" w:date="2019-03-04T21:03:00Z">
        <w:r w:rsidR="00743FFA" w:rsidDel="00E96948">
          <w:fldChar w:fldCharType="end"/>
        </w:r>
      </w:del>
      <w:del w:id="540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4</w:delText>
        </w:r>
        <w:r w:rsidR="00BB544F" w:rsidDel="004435D9">
          <w:fldChar w:fldCharType="end"/>
        </w:r>
      </w:del>
      <w:r>
        <w:t>: Summary Lm</w:t>
      </w:r>
      <w:r w:rsidRPr="004D3C7D">
        <w:rPr>
          <w:vertAlign w:val="subscript"/>
        </w:rPr>
        <w:t>D</w:t>
      </w:r>
      <w:r>
        <w:t xml:space="preserve"> metrics</w:t>
      </w:r>
      <w:bookmarkEnd w:id="5395"/>
    </w:p>
    <w:tbl>
      <w:tblPr>
        <w:tblStyle w:val="ListTable3"/>
        <w:tblW w:w="0" w:type="auto"/>
        <w:tblLook w:val="04A0" w:firstRow="1" w:lastRow="0" w:firstColumn="1" w:lastColumn="0" w:noHBand="0" w:noVBand="1"/>
      </w:tblPr>
      <w:tblGrid>
        <w:gridCol w:w="1586"/>
        <w:gridCol w:w="1586"/>
        <w:gridCol w:w="1592"/>
        <w:gridCol w:w="2070"/>
        <w:gridCol w:w="1350"/>
        <w:gridCol w:w="1305"/>
      </w:tblGrid>
      <w:tr w:rsidR="00347D54" w14:paraId="1314098F" w14:textId="77777777" w:rsidTr="00F00DE6">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86" w:type="dxa"/>
          </w:tcPr>
          <w:p w14:paraId="4B014545" w14:textId="77777777" w:rsidR="004D3C7D" w:rsidRPr="00F00DE6" w:rsidRDefault="004D3C7D" w:rsidP="000700F5">
            <w:pPr>
              <w:jc w:val="center"/>
              <w:rPr>
                <w:bCs w:val="0"/>
                <w:color w:val="FFFFFF"/>
              </w:rPr>
            </w:pPr>
            <w:r w:rsidRPr="00F00DE6">
              <w:rPr>
                <w:bCs w:val="0"/>
                <w:color w:val="FFFFFF"/>
              </w:rPr>
              <w:t>Visit</w:t>
            </w:r>
          </w:p>
        </w:tc>
        <w:tc>
          <w:tcPr>
            <w:tcW w:w="1586" w:type="dxa"/>
          </w:tcPr>
          <w:p w14:paraId="0ACB5551" w14:textId="4E50A0F9" w:rsidR="004D3C7D" w:rsidRPr="00F00DE6" w:rsidRDefault="004D3C7D"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r w:rsidR="008A559A" w:rsidRPr="00F00DE6">
              <w:rPr>
                <w:bCs w:val="0"/>
                <w:color w:val="FFFFFF"/>
              </w:rPr>
              <w:t xml:space="preserve"> *</w:t>
            </w:r>
          </w:p>
        </w:tc>
        <w:tc>
          <w:tcPr>
            <w:tcW w:w="1592" w:type="dxa"/>
          </w:tcPr>
          <w:p w14:paraId="3594B175" w14:textId="77777777" w:rsidR="004D3C7D" w:rsidRPr="00F00DE6" w:rsidRDefault="004D3C7D"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dian</w:t>
            </w:r>
          </w:p>
        </w:tc>
        <w:tc>
          <w:tcPr>
            <w:tcW w:w="2070" w:type="dxa"/>
          </w:tcPr>
          <w:p w14:paraId="2468B5B7" w14:textId="77777777" w:rsidR="004D3C7D" w:rsidRPr="00F00DE6" w:rsidRDefault="004D3C7D"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350" w:type="dxa"/>
          </w:tcPr>
          <w:p w14:paraId="600FE9A5" w14:textId="77777777" w:rsidR="004D3C7D" w:rsidRPr="00F00DE6" w:rsidRDefault="004D3C7D"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305" w:type="dxa"/>
          </w:tcPr>
          <w:p w14:paraId="5D8359AC" w14:textId="77777777" w:rsidR="004D3C7D" w:rsidRPr="00F00DE6" w:rsidRDefault="004D3C7D" w:rsidP="000700F5">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347D54" w14:paraId="64AA0590" w14:textId="77777777" w:rsidTr="00F00DE6">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86" w:type="dxa"/>
            <w:shd w:val="clear" w:color="auto" w:fill="D9D9D9" w:themeFill="background1" w:themeFillShade="D9"/>
          </w:tcPr>
          <w:p w14:paraId="02BF5FE9" w14:textId="77777777" w:rsidR="004D3C7D" w:rsidRPr="00F00DE6" w:rsidRDefault="004D3C7D" w:rsidP="000700F5">
            <w:pPr>
              <w:jc w:val="center"/>
              <w:rPr>
                <w:b w:val="0"/>
                <w:bCs w:val="0"/>
                <w:color w:val="000000" w:themeColor="text1"/>
              </w:rPr>
            </w:pPr>
            <w:r w:rsidRPr="00F00DE6">
              <w:rPr>
                <w:b w:val="0"/>
                <w:bCs w:val="0"/>
                <w:color w:val="000000" w:themeColor="text1"/>
              </w:rPr>
              <w:t>Visit 1</w:t>
            </w:r>
          </w:p>
          <w:p w14:paraId="02CF2086" w14:textId="77777777" w:rsidR="004D3C7D" w:rsidRPr="00F00DE6" w:rsidRDefault="004D3C7D" w:rsidP="000700F5">
            <w:pPr>
              <w:jc w:val="center"/>
              <w:rPr>
                <w:b w:val="0"/>
                <w:bCs w:val="0"/>
                <w:color w:val="000000" w:themeColor="text1"/>
              </w:rPr>
            </w:pPr>
            <w:r w:rsidRPr="00F00DE6">
              <w:rPr>
                <w:b w:val="0"/>
                <w:bCs w:val="0"/>
                <w:color w:val="000000" w:themeColor="text1"/>
              </w:rPr>
              <w:t>(n=18)</w:t>
            </w:r>
          </w:p>
        </w:tc>
        <w:tc>
          <w:tcPr>
            <w:tcW w:w="1586" w:type="dxa"/>
            <w:shd w:val="clear" w:color="auto" w:fill="D9D9D9" w:themeFill="background1" w:themeFillShade="D9"/>
          </w:tcPr>
          <w:p w14:paraId="5F1F74F8"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 xml:space="preserve">Mean </w:t>
            </w:r>
          </w:p>
          <w:p w14:paraId="5FB5E1DF"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Skew</w:t>
            </w:r>
          </w:p>
          <w:p w14:paraId="5FA722E4"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Kurtosis</w:t>
            </w:r>
          </w:p>
        </w:tc>
        <w:tc>
          <w:tcPr>
            <w:tcW w:w="1592" w:type="dxa"/>
            <w:shd w:val="clear" w:color="auto" w:fill="D9D9D9" w:themeFill="background1" w:themeFillShade="D9"/>
          </w:tcPr>
          <w:p w14:paraId="14347EED" w14:textId="77777777" w:rsidR="004D3C7D" w:rsidRPr="00F00DE6" w:rsidRDefault="00347D54"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65</w:t>
            </w:r>
          </w:p>
          <w:p w14:paraId="43B1C636" w14:textId="716695AD" w:rsidR="00347D54" w:rsidRPr="00F00DE6" w:rsidRDefault="004734C5"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w:t>
            </w:r>
            <w:r w:rsidR="0064544A" w:rsidRPr="00F00DE6">
              <w:rPr>
                <w:b w:val="0"/>
                <w:color w:val="000000" w:themeColor="text1"/>
              </w:rPr>
              <w:t>0.05</w:t>
            </w:r>
          </w:p>
          <w:p w14:paraId="29F280D6" w14:textId="24C832C5" w:rsidR="00347D54" w:rsidRPr="00F00DE6" w:rsidRDefault="009B11AD"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1.01</w:t>
            </w:r>
          </w:p>
        </w:tc>
        <w:tc>
          <w:tcPr>
            <w:tcW w:w="2070" w:type="dxa"/>
            <w:shd w:val="clear" w:color="auto" w:fill="D9D9D9" w:themeFill="background1" w:themeFillShade="D9"/>
          </w:tcPr>
          <w:p w14:paraId="160DEFCB" w14:textId="4DF38CE7" w:rsidR="004D3C7D" w:rsidRPr="00F00DE6" w:rsidRDefault="00347D54"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50 – 288</w:t>
            </w:r>
          </w:p>
          <w:p w14:paraId="032F15F9" w14:textId="04360BBA" w:rsidR="003D1639" w:rsidRPr="00F00DE6" w:rsidRDefault="0064544A" w:rsidP="003D1639">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28 – 0.44</w:t>
            </w:r>
          </w:p>
          <w:p w14:paraId="57455CD2" w14:textId="4E9DD9D8" w:rsidR="009B11AD" w:rsidRPr="00F00DE6" w:rsidRDefault="00BE6F92" w:rsidP="003D1639">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57 – 1.22</w:t>
            </w:r>
          </w:p>
        </w:tc>
        <w:tc>
          <w:tcPr>
            <w:tcW w:w="1350" w:type="dxa"/>
            <w:shd w:val="clear" w:color="auto" w:fill="D9D9D9" w:themeFill="background1" w:themeFillShade="D9"/>
          </w:tcPr>
          <w:p w14:paraId="35E8B9ED" w14:textId="77777777" w:rsidR="004D3C7D" w:rsidRPr="00F00DE6" w:rsidRDefault="00347D54"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38</w:t>
            </w:r>
          </w:p>
          <w:p w14:paraId="406A92F3" w14:textId="286C9592" w:rsidR="009B11AD" w:rsidRPr="00F00DE6" w:rsidRDefault="004734C5" w:rsidP="009B11AD">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w:t>
            </w:r>
            <w:r w:rsidR="0064544A" w:rsidRPr="00F00DE6">
              <w:rPr>
                <w:b w:val="0"/>
                <w:color w:val="000000" w:themeColor="text1"/>
              </w:rPr>
              <w:t>0.61</w:t>
            </w:r>
          </w:p>
          <w:p w14:paraId="1B06BE48" w14:textId="5A0EABF9" w:rsidR="00347D54" w:rsidRPr="00F00DE6" w:rsidRDefault="00BE6F92"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11</w:t>
            </w:r>
          </w:p>
        </w:tc>
        <w:tc>
          <w:tcPr>
            <w:tcW w:w="1305" w:type="dxa"/>
            <w:shd w:val="clear" w:color="auto" w:fill="D9D9D9" w:themeFill="background1" w:themeFillShade="D9"/>
          </w:tcPr>
          <w:p w14:paraId="1B17B4F0" w14:textId="77777777" w:rsidR="004D3C7D" w:rsidRPr="00F00DE6" w:rsidRDefault="00347D54"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310</w:t>
            </w:r>
          </w:p>
          <w:p w14:paraId="1481C21F" w14:textId="68B2C1F3" w:rsidR="004734C5" w:rsidRPr="00F00DE6" w:rsidRDefault="0064544A" w:rsidP="004734C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78</w:t>
            </w:r>
          </w:p>
          <w:p w14:paraId="6CBE8966" w14:textId="001A858A" w:rsidR="00347D54" w:rsidRPr="00F00DE6" w:rsidRDefault="00BE6F92" w:rsidP="004734C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45</w:t>
            </w:r>
          </w:p>
        </w:tc>
      </w:tr>
      <w:tr w:rsidR="00347D54" w14:paraId="52EE08F6" w14:textId="77777777" w:rsidTr="00321FA4">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86" w:type="dxa"/>
            <w:shd w:val="clear" w:color="auto" w:fill="auto"/>
          </w:tcPr>
          <w:p w14:paraId="69A45AB9" w14:textId="77777777" w:rsidR="004D3C7D" w:rsidRPr="00F00DE6" w:rsidRDefault="004D3C7D" w:rsidP="000700F5">
            <w:pPr>
              <w:jc w:val="center"/>
              <w:rPr>
                <w:b w:val="0"/>
                <w:bCs w:val="0"/>
                <w:color w:val="000000" w:themeColor="text1"/>
              </w:rPr>
            </w:pPr>
            <w:r w:rsidRPr="00F00DE6">
              <w:rPr>
                <w:b w:val="0"/>
                <w:bCs w:val="0"/>
                <w:color w:val="000000" w:themeColor="text1"/>
              </w:rPr>
              <w:t>Visit 2</w:t>
            </w:r>
          </w:p>
          <w:p w14:paraId="61395D3F" w14:textId="77777777" w:rsidR="004D3C7D" w:rsidRPr="00F00DE6" w:rsidRDefault="004D3C7D" w:rsidP="000700F5">
            <w:pPr>
              <w:jc w:val="center"/>
              <w:rPr>
                <w:b w:val="0"/>
                <w:bCs w:val="0"/>
                <w:color w:val="000000" w:themeColor="text1"/>
              </w:rPr>
            </w:pPr>
            <w:r w:rsidRPr="00F00DE6">
              <w:rPr>
                <w:b w:val="0"/>
                <w:bCs w:val="0"/>
                <w:color w:val="000000" w:themeColor="text1"/>
              </w:rPr>
              <w:t>(n=14)</w:t>
            </w:r>
          </w:p>
        </w:tc>
        <w:tc>
          <w:tcPr>
            <w:tcW w:w="1586" w:type="dxa"/>
            <w:shd w:val="clear" w:color="auto" w:fill="auto"/>
          </w:tcPr>
          <w:p w14:paraId="70BB2542"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 xml:space="preserve">Mean </w:t>
            </w:r>
          </w:p>
          <w:p w14:paraId="1C6A2655"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Skew</w:t>
            </w:r>
          </w:p>
          <w:p w14:paraId="2F4D3DAE"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Kurtosis</w:t>
            </w:r>
          </w:p>
        </w:tc>
        <w:tc>
          <w:tcPr>
            <w:tcW w:w="1592" w:type="dxa"/>
            <w:shd w:val="clear" w:color="auto" w:fill="auto"/>
          </w:tcPr>
          <w:p w14:paraId="6B223D7F" w14:textId="40CDC472" w:rsidR="004D3C7D" w:rsidRPr="00F00DE6" w:rsidRDefault="003D1639"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71</w:t>
            </w:r>
          </w:p>
          <w:p w14:paraId="1F3C43E7" w14:textId="0922A3B1" w:rsidR="00347D54" w:rsidRPr="00F00DE6" w:rsidRDefault="004734C5"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10</w:t>
            </w:r>
          </w:p>
          <w:p w14:paraId="41441BE5" w14:textId="35DEA750" w:rsidR="00347D54" w:rsidRPr="00F00DE6" w:rsidRDefault="002E2262"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1.18</w:t>
            </w:r>
          </w:p>
        </w:tc>
        <w:tc>
          <w:tcPr>
            <w:tcW w:w="2070" w:type="dxa"/>
            <w:shd w:val="clear" w:color="auto" w:fill="auto"/>
          </w:tcPr>
          <w:p w14:paraId="6605BF18" w14:textId="4A96C25D" w:rsidR="004D3C7D" w:rsidRPr="00F00DE6" w:rsidRDefault="003D1639"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53 - 288</w:t>
            </w:r>
          </w:p>
          <w:p w14:paraId="3F4AAA0C" w14:textId="762AE6F5" w:rsidR="00347D54" w:rsidRPr="00F00DE6" w:rsidRDefault="004734C5" w:rsidP="004734C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29 – 0.27</w:t>
            </w:r>
          </w:p>
          <w:p w14:paraId="6CEEF84E" w14:textId="4C20B04D" w:rsidR="00347D54" w:rsidRPr="00F00DE6" w:rsidRDefault="002E2262"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70 – 1.86</w:t>
            </w:r>
          </w:p>
        </w:tc>
        <w:tc>
          <w:tcPr>
            <w:tcW w:w="1350" w:type="dxa"/>
            <w:shd w:val="clear" w:color="auto" w:fill="auto"/>
          </w:tcPr>
          <w:p w14:paraId="2E6A5B03" w14:textId="4A693081" w:rsidR="004D3C7D" w:rsidRPr="00F00DE6" w:rsidRDefault="003D1639"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39</w:t>
            </w:r>
          </w:p>
          <w:p w14:paraId="42F23729" w14:textId="66EB3146" w:rsidR="00347D54" w:rsidRPr="00F00DE6" w:rsidRDefault="004734C5"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1.31</w:t>
            </w:r>
          </w:p>
          <w:p w14:paraId="26B8B98E" w14:textId="4E15D89E" w:rsidR="00347D54" w:rsidRPr="00F00DE6" w:rsidRDefault="002E2262"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30</w:t>
            </w:r>
          </w:p>
        </w:tc>
        <w:tc>
          <w:tcPr>
            <w:tcW w:w="1305" w:type="dxa"/>
            <w:shd w:val="clear" w:color="auto" w:fill="auto"/>
          </w:tcPr>
          <w:p w14:paraId="613AF8E8" w14:textId="14AB5203" w:rsidR="004D3C7D" w:rsidRPr="00F00DE6" w:rsidRDefault="003D1639"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299</w:t>
            </w:r>
          </w:p>
          <w:p w14:paraId="79BFE0AF" w14:textId="67CE3666" w:rsidR="00347D54" w:rsidRPr="00F00DE6" w:rsidRDefault="004734C5"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0.81</w:t>
            </w:r>
          </w:p>
          <w:p w14:paraId="17B341BF" w14:textId="77C5C6ED" w:rsidR="00347D54" w:rsidRPr="00F00DE6" w:rsidRDefault="009128BD"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13.47</w:t>
            </w:r>
          </w:p>
        </w:tc>
      </w:tr>
      <w:tr w:rsidR="00347D54" w14:paraId="21493E94" w14:textId="77777777" w:rsidTr="00321FA4">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86" w:type="dxa"/>
            <w:tcBorders>
              <w:top w:val="nil"/>
              <w:bottom w:val="single" w:sz="4" w:space="0" w:color="auto"/>
            </w:tcBorders>
            <w:shd w:val="clear" w:color="auto" w:fill="D9D9D9" w:themeFill="background1" w:themeFillShade="D9"/>
          </w:tcPr>
          <w:p w14:paraId="10DAB7A3" w14:textId="77777777" w:rsidR="004D3C7D" w:rsidRPr="00F00DE6" w:rsidRDefault="004D3C7D" w:rsidP="000700F5">
            <w:pPr>
              <w:jc w:val="center"/>
              <w:rPr>
                <w:b w:val="0"/>
                <w:bCs w:val="0"/>
                <w:color w:val="000000" w:themeColor="text1"/>
              </w:rPr>
            </w:pPr>
            <w:r w:rsidRPr="00F00DE6">
              <w:rPr>
                <w:b w:val="0"/>
                <w:bCs w:val="0"/>
                <w:color w:val="000000" w:themeColor="text1"/>
              </w:rPr>
              <w:t>Visit 3</w:t>
            </w:r>
          </w:p>
          <w:p w14:paraId="31C39BC4" w14:textId="1AEA0785" w:rsidR="004D3C7D" w:rsidRPr="00F00DE6" w:rsidRDefault="00A47F94" w:rsidP="00A47F94">
            <w:pPr>
              <w:jc w:val="center"/>
              <w:rPr>
                <w:b w:val="0"/>
                <w:bCs w:val="0"/>
                <w:color w:val="000000" w:themeColor="text1"/>
              </w:rPr>
            </w:pPr>
            <w:r>
              <w:rPr>
                <w:b w:val="0"/>
                <w:bCs w:val="0"/>
                <w:color w:val="000000" w:themeColor="text1"/>
              </w:rPr>
              <w:t>(n=13</w:t>
            </w:r>
            <w:r w:rsidR="004D3C7D" w:rsidRPr="00F00DE6">
              <w:rPr>
                <w:b w:val="0"/>
                <w:bCs w:val="0"/>
                <w:color w:val="000000" w:themeColor="text1"/>
              </w:rPr>
              <w:t>)</w:t>
            </w:r>
          </w:p>
        </w:tc>
        <w:tc>
          <w:tcPr>
            <w:tcW w:w="1586" w:type="dxa"/>
            <w:shd w:val="clear" w:color="auto" w:fill="D9D9D9" w:themeFill="background1" w:themeFillShade="D9"/>
          </w:tcPr>
          <w:p w14:paraId="383B86D8"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 xml:space="preserve">Mean </w:t>
            </w:r>
          </w:p>
          <w:p w14:paraId="42D0DE43"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Skew</w:t>
            </w:r>
          </w:p>
          <w:p w14:paraId="61EB7892" w14:textId="77777777" w:rsidR="004D3C7D" w:rsidRPr="00F00DE6" w:rsidRDefault="004D3C7D" w:rsidP="000700F5">
            <w:pPr>
              <w:jc w:val="left"/>
              <w:cnfStyle w:val="100000000000" w:firstRow="1" w:lastRow="0" w:firstColumn="0" w:lastColumn="0" w:oddVBand="0" w:evenVBand="0" w:oddHBand="0" w:evenHBand="0" w:firstRowFirstColumn="0" w:firstRowLastColumn="0" w:lastRowFirstColumn="0" w:lastRowLastColumn="0"/>
              <w:rPr>
                <w:b w:val="0"/>
                <w:color w:val="000000" w:themeColor="text1"/>
              </w:rPr>
            </w:pPr>
            <w:r w:rsidRPr="00F00DE6">
              <w:rPr>
                <w:b w:val="0"/>
                <w:color w:val="000000" w:themeColor="text1"/>
              </w:rPr>
              <w:t>Kurtosis</w:t>
            </w:r>
          </w:p>
        </w:tc>
        <w:tc>
          <w:tcPr>
            <w:tcW w:w="1592" w:type="dxa"/>
            <w:shd w:val="clear" w:color="auto" w:fill="D9D9D9" w:themeFill="background1" w:themeFillShade="D9"/>
          </w:tcPr>
          <w:p w14:paraId="3889BBBB" w14:textId="77777777" w:rsidR="004D3C7D"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273</w:t>
            </w:r>
          </w:p>
          <w:p w14:paraId="16F3BCCB" w14:textId="43559A93" w:rsidR="00FC357A"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06</w:t>
            </w:r>
          </w:p>
          <w:p w14:paraId="217D56C7" w14:textId="05659D00" w:rsidR="00FC357A" w:rsidRPr="00F00DE6"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1.04</w:t>
            </w:r>
          </w:p>
        </w:tc>
        <w:tc>
          <w:tcPr>
            <w:tcW w:w="2070" w:type="dxa"/>
            <w:shd w:val="clear" w:color="auto" w:fill="D9D9D9" w:themeFill="background1" w:themeFillShade="D9"/>
          </w:tcPr>
          <w:p w14:paraId="1F9E72A4" w14:textId="6021C4CD" w:rsidR="004D3C7D"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250 – 293</w:t>
            </w:r>
          </w:p>
          <w:p w14:paraId="0A87DFCA" w14:textId="6DF8BA02" w:rsidR="00FC357A"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52 – 0.39</w:t>
            </w:r>
          </w:p>
          <w:p w14:paraId="6076CCAF" w14:textId="71F8DE87" w:rsidR="00FC357A" w:rsidRPr="00F00DE6"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94 – 1.71</w:t>
            </w:r>
          </w:p>
        </w:tc>
        <w:tc>
          <w:tcPr>
            <w:tcW w:w="1350" w:type="dxa"/>
            <w:shd w:val="clear" w:color="auto" w:fill="D9D9D9" w:themeFill="background1" w:themeFillShade="D9"/>
          </w:tcPr>
          <w:p w14:paraId="19A110C4" w14:textId="77777777" w:rsidR="004D3C7D"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242</w:t>
            </w:r>
          </w:p>
          <w:p w14:paraId="530CF483" w14:textId="7F5A16D3" w:rsidR="00FC357A"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78</w:t>
            </w:r>
          </w:p>
          <w:p w14:paraId="48973ED9" w14:textId="3AC792A5" w:rsidR="00FC357A" w:rsidRPr="00F00DE6"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42</w:t>
            </w:r>
          </w:p>
        </w:tc>
        <w:tc>
          <w:tcPr>
            <w:tcW w:w="1305" w:type="dxa"/>
            <w:shd w:val="clear" w:color="auto" w:fill="D9D9D9" w:themeFill="background1" w:themeFillShade="D9"/>
          </w:tcPr>
          <w:p w14:paraId="330D201B" w14:textId="77777777" w:rsidR="004D3C7D"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309</w:t>
            </w:r>
          </w:p>
          <w:p w14:paraId="19956F79" w14:textId="3E2AA76C" w:rsidR="00FC357A" w:rsidRDefault="00FC357A"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0.65</w:t>
            </w:r>
          </w:p>
          <w:p w14:paraId="6D52EC89" w14:textId="47C5D49E" w:rsidR="00FC357A" w:rsidRPr="00F00DE6" w:rsidRDefault="00321FA4" w:rsidP="000700F5">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Pr>
                <w:b w:val="0"/>
                <w:color w:val="000000" w:themeColor="text1"/>
              </w:rPr>
              <w:t>1.71</w:t>
            </w:r>
          </w:p>
        </w:tc>
      </w:tr>
    </w:tbl>
    <w:p w14:paraId="07A11DCF" w14:textId="3596DEBD" w:rsidR="004D3C7D" w:rsidRPr="006D0956" w:rsidRDefault="00FC3DEF" w:rsidP="00FC3DEF">
      <w:pPr>
        <w:pStyle w:val="Aftertable"/>
      </w:pPr>
      <w:r>
        <w:t>*Mean and median Lm</w:t>
      </w:r>
      <w:r w:rsidRPr="00FC3DEF">
        <w:rPr>
          <w:vertAlign w:val="subscript"/>
        </w:rPr>
        <w:t>D</w:t>
      </w:r>
      <w:r>
        <w:t xml:space="preserve"> values in µm.</w:t>
      </w:r>
      <w:r w:rsidR="0021514D">
        <w:t xml:space="preserve"> IQR: interquartile range; Min: minimum value; Max: maximum value</w:t>
      </w:r>
    </w:p>
    <w:p w14:paraId="48CCD449" w14:textId="67B6FB61" w:rsidR="0090197B" w:rsidRDefault="0090197B" w:rsidP="0090197B">
      <w:pPr>
        <w:pStyle w:val="Heading3"/>
      </w:pPr>
      <w:r>
        <w:t>Reproducibility</w:t>
      </w:r>
      <w:r w:rsidR="009A4F30">
        <w:t xml:space="preserve"> of Diffusion-Weighted Imaging Metrics</w:t>
      </w:r>
    </w:p>
    <w:p w14:paraId="5749AEE7" w14:textId="64263AF3" w:rsidR="0074725C" w:rsidRDefault="006D0956" w:rsidP="0074725C">
      <w:pPr>
        <w:pStyle w:val="Heading4"/>
      </w:pPr>
      <w:r>
        <w:t xml:space="preserve">Inter-Observer </w:t>
      </w:r>
      <w:r w:rsidR="0074725C">
        <w:t>Reproducibility</w:t>
      </w:r>
    </w:p>
    <w:p w14:paraId="358918FB" w14:textId="701CEA4C" w:rsidR="006D0956" w:rsidRDefault="007840B0" w:rsidP="006D0956">
      <w:r>
        <w:t>Each first diffusion-weighted</w:t>
      </w:r>
      <w:r w:rsidR="00182AD8">
        <w:t xml:space="preserve"> baseline scan was analysed as previously outlined</w:t>
      </w:r>
      <w:r w:rsidR="000F6827">
        <w:t xml:space="preserve"> in this chapter</w:t>
      </w:r>
      <w:r w:rsidR="00182AD8">
        <w:t xml:space="preserve"> by two </w:t>
      </w:r>
      <w:r w:rsidR="000F6827">
        <w:t xml:space="preserve">independent </w:t>
      </w:r>
      <w:r w:rsidR="00182AD8">
        <w:t>observers,</w:t>
      </w:r>
      <w:r>
        <w:t xml:space="preserve"> N Weatherley and F Chan,</w:t>
      </w:r>
      <w:r w:rsidR="00182AD8">
        <w:t xml:space="preserve"> blinded to the others’ analysis</w:t>
      </w:r>
      <w:r w:rsidR="009103BD">
        <w:t xml:space="preserve">. </w:t>
      </w:r>
      <w:r w:rsidR="005D3696">
        <w:t>An</w:t>
      </w:r>
      <w:r w:rsidR="009103BD">
        <w:t xml:space="preserve"> </w:t>
      </w:r>
      <w:r w:rsidR="007214BE">
        <w:t>intra</w:t>
      </w:r>
      <w:r w:rsidR="009103BD">
        <w:t>class correlation</w:t>
      </w:r>
      <w:r w:rsidR="00913C2E">
        <w:t xml:space="preserve"> coefficient</w:t>
      </w:r>
      <w:r w:rsidR="009103BD">
        <w:t xml:space="preserve"> (ICC) for each of the metrics is given in</w:t>
      </w:r>
      <w:r w:rsidR="000303A8">
        <w:t xml:space="preserve"> Table</w:t>
      </w:r>
      <w:r w:rsidR="002B107D">
        <w:t xml:space="preserve"> 5.</w:t>
      </w:r>
      <w:del w:id="5406" w:author="Windows User" w:date="2018-11-02T11:05:00Z">
        <w:r w:rsidR="002B107D" w:rsidDel="009028A0">
          <w:delText>5</w:delText>
        </w:r>
      </w:del>
      <w:ins w:id="5407" w:author="Windows User" w:date="2018-11-02T11:05:00Z">
        <w:r w:rsidR="009028A0">
          <w:t>6</w:t>
        </w:r>
      </w:ins>
      <w:r w:rsidR="005D3696">
        <w:t xml:space="preserve">, with associated Bland-Altman plots in </w:t>
      </w:r>
      <w:r w:rsidR="000303A8">
        <w:t>Figure</w:t>
      </w:r>
      <w:r w:rsidR="005D3696">
        <w:t>s 5.1</w:t>
      </w:r>
      <w:del w:id="5408" w:author="Windows User" w:date="2018-11-02T11:05:00Z">
        <w:r w:rsidR="005D3696" w:rsidDel="009028A0">
          <w:delText>5</w:delText>
        </w:r>
      </w:del>
      <w:ins w:id="5409" w:author="Windows User" w:date="2018-11-02T11:05:00Z">
        <w:r w:rsidR="009028A0">
          <w:t>7</w:t>
        </w:r>
      </w:ins>
      <w:r w:rsidR="005D3696">
        <w:t xml:space="preserve"> and 5.1</w:t>
      </w:r>
      <w:ins w:id="5410" w:author="Windows User" w:date="2018-11-02T11:05:00Z">
        <w:r w:rsidR="009028A0">
          <w:t>8</w:t>
        </w:r>
      </w:ins>
      <w:del w:id="5411" w:author="Windows User" w:date="2018-11-02T11:05:00Z">
        <w:r w:rsidR="005D3696" w:rsidDel="009028A0">
          <w:delText>6</w:delText>
        </w:r>
      </w:del>
      <w:r w:rsidR="00C44202">
        <w:t>.</w:t>
      </w:r>
    </w:p>
    <w:p w14:paraId="44B65A09" w14:textId="58F9F21B" w:rsidR="00D81456" w:rsidRDefault="00D81456" w:rsidP="007A7C9C">
      <w:pPr>
        <w:pStyle w:val="TableTitle0"/>
      </w:pPr>
      <w:bookmarkStart w:id="5412" w:name="_Toc3145507"/>
      <w:r>
        <w:t xml:space="preserve">Table </w:t>
      </w:r>
      <w:ins w:id="5413"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41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415" w:author="Nicholas Weatherley" w:date="2019-03-04T21:03:00Z">
        <w:r w:rsidR="00E96948">
          <w:rPr>
            <w:noProof/>
          </w:rPr>
          <w:t>6</w:t>
        </w:r>
        <w:r w:rsidR="00E96948">
          <w:fldChar w:fldCharType="end"/>
        </w:r>
      </w:ins>
      <w:ins w:id="5416" w:author="Windows User" w:date="2018-11-01T15:46:00Z">
        <w:del w:id="5417" w:author="Nicholas Weatherley" w:date="2019-03-04T21:03:00Z">
          <w:r w:rsidR="00743FFA" w:rsidDel="00E96948">
            <w:fldChar w:fldCharType="begin"/>
          </w:r>
          <w:r w:rsidR="00743FFA" w:rsidDel="00E96948">
            <w:delInstrText xml:space="preserve"> STYLEREF 1 \s </w:delInstrText>
          </w:r>
        </w:del>
      </w:ins>
      <w:del w:id="5418" w:author="Nicholas Weatherley" w:date="2019-03-04T21:03:00Z">
        <w:r w:rsidR="00743FFA" w:rsidDel="00E96948">
          <w:fldChar w:fldCharType="separate"/>
        </w:r>
        <w:r w:rsidR="0024585E" w:rsidDel="00E96948">
          <w:rPr>
            <w:noProof/>
          </w:rPr>
          <w:delText>5</w:delText>
        </w:r>
      </w:del>
      <w:ins w:id="5419" w:author="Windows User" w:date="2018-11-01T15:46:00Z">
        <w:del w:id="542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421" w:author="Nicholas Weatherley" w:date="2019-03-04T21:03:00Z">
        <w:r w:rsidR="00743FFA" w:rsidDel="00E96948">
          <w:fldChar w:fldCharType="end"/>
        </w:r>
      </w:del>
      <w:del w:id="542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5</w:delText>
        </w:r>
        <w:r w:rsidR="00BB544F" w:rsidDel="004435D9">
          <w:fldChar w:fldCharType="end"/>
        </w:r>
      </w:del>
      <w:r>
        <w:t>: Inter-observer intraclass correlation</w:t>
      </w:r>
      <w:r w:rsidR="00913C2E">
        <w:t xml:space="preserve"> coefficient</w:t>
      </w:r>
      <w:r>
        <w:t>s of baseline diffusion-weighted metrics</w:t>
      </w:r>
      <w:bookmarkEnd w:id="5412"/>
    </w:p>
    <w:tbl>
      <w:tblPr>
        <w:tblStyle w:val="ListTable3"/>
        <w:tblW w:w="0" w:type="auto"/>
        <w:tblLook w:val="04A0" w:firstRow="1" w:lastRow="0" w:firstColumn="1" w:lastColumn="0" w:noHBand="0" w:noVBand="1"/>
      </w:tblPr>
      <w:tblGrid>
        <w:gridCol w:w="3166"/>
        <w:gridCol w:w="3166"/>
        <w:gridCol w:w="3167"/>
      </w:tblGrid>
      <w:tr w:rsidR="00A66FAD" w14:paraId="22772DB1" w14:textId="77777777" w:rsidTr="00DD7FD6">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3166" w:type="dxa"/>
          </w:tcPr>
          <w:p w14:paraId="4E33C2F5" w14:textId="3661DA31" w:rsidR="00A66FAD" w:rsidRDefault="00A66FAD" w:rsidP="00D81456">
            <w:pPr>
              <w:jc w:val="center"/>
            </w:pPr>
            <w:r>
              <w:t>Metric</w:t>
            </w:r>
          </w:p>
        </w:tc>
        <w:tc>
          <w:tcPr>
            <w:tcW w:w="3166" w:type="dxa"/>
          </w:tcPr>
          <w:p w14:paraId="32CB0F7D" w14:textId="7F1AE601" w:rsidR="00A66FAD" w:rsidRDefault="00A66FAD" w:rsidP="00D81456">
            <w:pPr>
              <w:jc w:val="center"/>
              <w:cnfStyle w:val="100000000000" w:firstRow="1" w:lastRow="0" w:firstColumn="0" w:lastColumn="0" w:oddVBand="0" w:evenVBand="0" w:oddHBand="0" w:evenHBand="0" w:firstRowFirstColumn="0" w:firstRowLastColumn="0" w:lastRowFirstColumn="0" w:lastRowLastColumn="0"/>
            </w:pPr>
            <w:r>
              <w:t>ADC</w:t>
            </w:r>
          </w:p>
        </w:tc>
        <w:tc>
          <w:tcPr>
            <w:tcW w:w="3167" w:type="dxa"/>
          </w:tcPr>
          <w:p w14:paraId="331E0A20" w14:textId="45F69EC3" w:rsidR="00A66FAD" w:rsidRDefault="00A66FAD" w:rsidP="00D81456">
            <w:pPr>
              <w:jc w:val="center"/>
              <w:cnfStyle w:val="100000000000" w:firstRow="1" w:lastRow="0" w:firstColumn="0" w:lastColumn="0" w:oddVBand="0" w:evenVBand="0" w:oddHBand="0" w:evenHBand="0" w:firstRowFirstColumn="0" w:firstRowLastColumn="0" w:lastRowFirstColumn="0" w:lastRowLastColumn="0"/>
            </w:pPr>
            <w:r>
              <w:t>Lm</w:t>
            </w:r>
            <w:r w:rsidRPr="00A66FAD">
              <w:rPr>
                <w:vertAlign w:val="subscript"/>
              </w:rPr>
              <w:t>D</w:t>
            </w:r>
          </w:p>
        </w:tc>
      </w:tr>
      <w:tr w:rsidR="00A66FAD" w14:paraId="2BB520EB" w14:textId="77777777" w:rsidTr="00DD7FD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66" w:type="dxa"/>
          </w:tcPr>
          <w:p w14:paraId="51209E64" w14:textId="0EAB8D79" w:rsidR="00A66FAD" w:rsidRDefault="00A66FAD" w:rsidP="00D81456">
            <w:pPr>
              <w:jc w:val="center"/>
            </w:pPr>
            <w:r>
              <w:t>Mean</w:t>
            </w:r>
          </w:p>
        </w:tc>
        <w:tc>
          <w:tcPr>
            <w:tcW w:w="3166" w:type="dxa"/>
          </w:tcPr>
          <w:p w14:paraId="6B6939EB" w14:textId="7FABFD3D" w:rsidR="00A66FAD" w:rsidRDefault="0013593F" w:rsidP="00D81456">
            <w:pPr>
              <w:jc w:val="center"/>
              <w:cnfStyle w:val="000000100000" w:firstRow="0" w:lastRow="0" w:firstColumn="0" w:lastColumn="0" w:oddVBand="0" w:evenVBand="0" w:oddHBand="1" w:evenHBand="0" w:firstRowFirstColumn="0" w:firstRowLastColumn="0" w:lastRowFirstColumn="0" w:lastRowLastColumn="0"/>
            </w:pPr>
            <w:r>
              <w:t>0.998</w:t>
            </w:r>
          </w:p>
        </w:tc>
        <w:tc>
          <w:tcPr>
            <w:tcW w:w="3167" w:type="dxa"/>
          </w:tcPr>
          <w:p w14:paraId="3EDFD32C" w14:textId="6FCFFC26" w:rsidR="00A66FAD" w:rsidRDefault="009B4F05" w:rsidP="00D81456">
            <w:pPr>
              <w:jc w:val="center"/>
              <w:cnfStyle w:val="000000100000" w:firstRow="0" w:lastRow="0" w:firstColumn="0" w:lastColumn="0" w:oddVBand="0" w:evenVBand="0" w:oddHBand="1" w:evenHBand="0" w:firstRowFirstColumn="0" w:firstRowLastColumn="0" w:lastRowFirstColumn="0" w:lastRowLastColumn="0"/>
            </w:pPr>
            <w:r>
              <w:t>0.989</w:t>
            </w:r>
          </w:p>
        </w:tc>
      </w:tr>
      <w:tr w:rsidR="00A66FAD" w14:paraId="2D6D5B4A" w14:textId="77777777" w:rsidTr="00DD7FD6">
        <w:trPr>
          <w:cantSplit/>
        </w:trPr>
        <w:tc>
          <w:tcPr>
            <w:cnfStyle w:val="001000000000" w:firstRow="0" w:lastRow="0" w:firstColumn="1" w:lastColumn="0" w:oddVBand="0" w:evenVBand="0" w:oddHBand="0" w:evenHBand="0" w:firstRowFirstColumn="0" w:firstRowLastColumn="0" w:lastRowFirstColumn="0" w:lastRowLastColumn="0"/>
            <w:tcW w:w="3166" w:type="dxa"/>
          </w:tcPr>
          <w:p w14:paraId="4FCD1E3D" w14:textId="67970B8C" w:rsidR="00A66FAD" w:rsidRDefault="00A66FAD" w:rsidP="00D81456">
            <w:pPr>
              <w:jc w:val="center"/>
            </w:pPr>
            <w:r>
              <w:t>Skew</w:t>
            </w:r>
          </w:p>
        </w:tc>
        <w:tc>
          <w:tcPr>
            <w:tcW w:w="3166" w:type="dxa"/>
          </w:tcPr>
          <w:p w14:paraId="0B0DF589" w14:textId="0F206307" w:rsidR="00A66FAD" w:rsidRDefault="00FB3CD7" w:rsidP="00D81456">
            <w:pPr>
              <w:jc w:val="center"/>
              <w:cnfStyle w:val="000000000000" w:firstRow="0" w:lastRow="0" w:firstColumn="0" w:lastColumn="0" w:oddVBand="0" w:evenVBand="0" w:oddHBand="0" w:evenHBand="0" w:firstRowFirstColumn="0" w:firstRowLastColumn="0" w:lastRowFirstColumn="0" w:lastRowLastColumn="0"/>
            </w:pPr>
            <w:r>
              <w:t>0.873</w:t>
            </w:r>
          </w:p>
        </w:tc>
        <w:tc>
          <w:tcPr>
            <w:tcW w:w="3167" w:type="dxa"/>
          </w:tcPr>
          <w:p w14:paraId="31914769" w14:textId="7D23A2B0" w:rsidR="00A66FAD" w:rsidRDefault="00D37C1B" w:rsidP="00D81456">
            <w:pPr>
              <w:jc w:val="center"/>
              <w:cnfStyle w:val="000000000000" w:firstRow="0" w:lastRow="0" w:firstColumn="0" w:lastColumn="0" w:oddVBand="0" w:evenVBand="0" w:oddHBand="0" w:evenHBand="0" w:firstRowFirstColumn="0" w:firstRowLastColumn="0" w:lastRowFirstColumn="0" w:lastRowLastColumn="0"/>
            </w:pPr>
            <w:r>
              <w:t>0.960</w:t>
            </w:r>
          </w:p>
        </w:tc>
      </w:tr>
      <w:tr w:rsidR="00A66FAD" w14:paraId="7E65F063" w14:textId="77777777" w:rsidTr="00DD7FD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66" w:type="dxa"/>
          </w:tcPr>
          <w:p w14:paraId="5753FF0C" w14:textId="28A2DE57" w:rsidR="00A66FAD" w:rsidRDefault="00A66FAD" w:rsidP="00D81456">
            <w:pPr>
              <w:jc w:val="center"/>
            </w:pPr>
            <w:r>
              <w:t>Kurtosis</w:t>
            </w:r>
          </w:p>
        </w:tc>
        <w:tc>
          <w:tcPr>
            <w:tcW w:w="3166" w:type="dxa"/>
          </w:tcPr>
          <w:p w14:paraId="4C6C4F0B" w14:textId="3A0F4444" w:rsidR="00A66FAD" w:rsidRDefault="00312F60" w:rsidP="00D81456">
            <w:pPr>
              <w:jc w:val="center"/>
              <w:cnfStyle w:val="000000100000" w:firstRow="0" w:lastRow="0" w:firstColumn="0" w:lastColumn="0" w:oddVBand="0" w:evenVBand="0" w:oddHBand="1" w:evenHBand="0" w:firstRowFirstColumn="0" w:firstRowLastColumn="0" w:lastRowFirstColumn="0" w:lastRowLastColumn="0"/>
            </w:pPr>
            <w:r>
              <w:t>0.972</w:t>
            </w:r>
          </w:p>
        </w:tc>
        <w:tc>
          <w:tcPr>
            <w:tcW w:w="3167" w:type="dxa"/>
          </w:tcPr>
          <w:p w14:paraId="7221311C" w14:textId="5B253591" w:rsidR="00A66FAD" w:rsidRDefault="00D37C1B" w:rsidP="00D81456">
            <w:pPr>
              <w:jc w:val="center"/>
              <w:cnfStyle w:val="000000100000" w:firstRow="0" w:lastRow="0" w:firstColumn="0" w:lastColumn="0" w:oddVBand="0" w:evenVBand="0" w:oddHBand="1" w:evenHBand="0" w:firstRowFirstColumn="0" w:firstRowLastColumn="0" w:lastRowFirstColumn="0" w:lastRowLastColumn="0"/>
            </w:pPr>
            <w:r>
              <w:t>0.921</w:t>
            </w:r>
          </w:p>
        </w:tc>
      </w:tr>
    </w:tbl>
    <w:p w14:paraId="0023D0B8" w14:textId="0D2BAB62" w:rsidR="007214BE" w:rsidRDefault="0013593F" w:rsidP="0013593F">
      <w:pPr>
        <w:pStyle w:val="Aftertable"/>
      </w:pPr>
      <w:r>
        <w:t xml:space="preserve">Single measures, </w:t>
      </w:r>
      <w:r w:rsidR="00E62699">
        <w:t>two-way</w:t>
      </w:r>
      <w:r>
        <w:t xml:space="preserve"> absolute agreement model utilised. </w:t>
      </w:r>
      <w:r w:rsidR="00DE3033">
        <w:t>All p</w:t>
      </w:r>
      <w:r w:rsidR="00437EFB">
        <w:t>-v</w:t>
      </w:r>
      <w:r w:rsidR="00DE3033">
        <w:t>alues &lt; 0.001</w:t>
      </w:r>
      <w:r w:rsidR="00437EFB">
        <w:t>.</w:t>
      </w:r>
      <w:r w:rsidR="00437EFB" w:rsidRPr="00437EFB">
        <w:t xml:space="preserve"> </w:t>
      </w:r>
      <w:r w:rsidR="00437EFB">
        <w:t>ADC: apparent diffusion coefficient;</w:t>
      </w:r>
      <w:r w:rsidR="00437EFB" w:rsidRPr="0013593F">
        <w:t xml:space="preserve"> </w:t>
      </w:r>
      <w:r w:rsidR="00437EFB">
        <w:t>Lm</w:t>
      </w:r>
      <w:r w:rsidR="00437EFB" w:rsidRPr="00E06C64">
        <w:rPr>
          <w:vertAlign w:val="subscript"/>
        </w:rPr>
        <w:t>D</w:t>
      </w:r>
      <w:r w:rsidR="00437EFB">
        <w:t>: mean diffusion length scale.</w:t>
      </w:r>
    </w:p>
    <w:p w14:paraId="423BE5A5" w14:textId="77777777" w:rsidR="003A175B" w:rsidRPr="003A175B" w:rsidRDefault="003A175B" w:rsidP="003A175B"/>
    <w:p w14:paraId="67A9734A" w14:textId="77777777" w:rsidR="003C5440" w:rsidRDefault="00F00DE6" w:rsidP="003C5440">
      <w:pPr>
        <w:pStyle w:val="figure"/>
      </w:pPr>
      <w:r>
        <w:rPr>
          <w:noProof/>
          <w:lang w:eastAsia="en-GB"/>
        </w:rPr>
        <w:drawing>
          <wp:inline distT="0" distB="0" distL="0" distR="0" wp14:anchorId="3EEEA33B" wp14:editId="516DF48F">
            <wp:extent cx="6038215" cy="374142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DC INTEROBSERVER.pdf"/>
                    <pic:cNvPicPr/>
                  </pic:nvPicPr>
                  <pic:blipFill>
                    <a:blip r:embed="rId123">
                      <a:extLst>
                        <a:ext uri="{28A0092B-C50C-407E-A947-70E740481C1C}">
                          <a14:useLocalDpi xmlns:a14="http://schemas.microsoft.com/office/drawing/2010/main" val="0"/>
                        </a:ext>
                      </a:extLst>
                    </a:blip>
                    <a:stretch>
                      <a:fillRect/>
                    </a:stretch>
                  </pic:blipFill>
                  <pic:spPr>
                    <a:xfrm>
                      <a:off x="0" y="0"/>
                      <a:ext cx="6038215" cy="3741420"/>
                    </a:xfrm>
                    <a:prstGeom prst="rect">
                      <a:avLst/>
                    </a:prstGeom>
                  </pic:spPr>
                </pic:pic>
              </a:graphicData>
            </a:graphic>
          </wp:inline>
        </w:drawing>
      </w:r>
    </w:p>
    <w:p w14:paraId="024BF502" w14:textId="47E0D7ED" w:rsidR="00F00DE6" w:rsidRDefault="000303A8" w:rsidP="003C5440">
      <w:pPr>
        <w:pStyle w:val="Caption"/>
      </w:pPr>
      <w:bookmarkStart w:id="5423" w:name="_Toc3145384"/>
      <w:r>
        <w:t>Figure</w:t>
      </w:r>
      <w:r w:rsidR="003C5440">
        <w:t xml:space="preserve"> </w:t>
      </w:r>
      <w:ins w:id="542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42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426" w:author="Nicholas Weatherley" w:date="2019-03-05T22:36:00Z">
        <w:r w:rsidR="00D5585D">
          <w:rPr>
            <w:noProof/>
          </w:rPr>
          <w:t>17</w:t>
        </w:r>
        <w:r w:rsidR="00D5585D">
          <w:fldChar w:fldCharType="end"/>
        </w:r>
      </w:ins>
      <w:ins w:id="5427" w:author="Windows User" w:date="2018-11-01T14:27:00Z">
        <w:del w:id="5428" w:author="Nicholas Weatherley" w:date="2019-03-05T22:36:00Z">
          <w:r w:rsidR="002F70B6" w:rsidDel="00D5585D">
            <w:fldChar w:fldCharType="begin"/>
          </w:r>
          <w:r w:rsidR="002F70B6" w:rsidDel="00D5585D">
            <w:delInstrText xml:space="preserve"> STYLEREF 1 \s </w:delInstrText>
          </w:r>
        </w:del>
      </w:ins>
      <w:del w:id="5429" w:author="Nicholas Weatherley" w:date="2019-03-05T22:36:00Z">
        <w:r w:rsidR="002F70B6" w:rsidDel="00D5585D">
          <w:fldChar w:fldCharType="separate"/>
        </w:r>
        <w:r w:rsidR="0024585E" w:rsidDel="00D5585D">
          <w:rPr>
            <w:noProof/>
          </w:rPr>
          <w:delText>5</w:delText>
        </w:r>
      </w:del>
      <w:ins w:id="5430" w:author="Windows User" w:date="2018-11-01T14:27:00Z">
        <w:del w:id="543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432" w:author="Nicholas Weatherley" w:date="2019-03-05T22:36:00Z">
        <w:r w:rsidR="002F70B6" w:rsidDel="00D5585D">
          <w:fldChar w:fldCharType="end"/>
        </w:r>
      </w:del>
      <w:del w:id="543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5</w:delText>
        </w:r>
        <w:r w:rsidR="00C87381" w:rsidDel="00135BE2">
          <w:fldChar w:fldCharType="end"/>
        </w:r>
      </w:del>
      <w:r w:rsidR="003C5440">
        <w:t>:</w:t>
      </w:r>
      <w:r w:rsidR="005E14A1">
        <w:t xml:space="preserve"> ADC inter-observer Bland Altman plots</w:t>
      </w:r>
      <w:bookmarkEnd w:id="5423"/>
    </w:p>
    <w:p w14:paraId="4420390D" w14:textId="02B6D96E" w:rsidR="003C5440" w:rsidRPr="003C5440" w:rsidRDefault="00C90C19" w:rsidP="003C5440">
      <w:pPr>
        <w:pStyle w:val="Figuretext"/>
      </w:pPr>
      <w:r>
        <w:t xml:space="preserve">Dashed lines represent bias, dotted lines represent 95% confidence interval. </w:t>
      </w:r>
      <w:r w:rsidR="005E14A1">
        <w:t>ADC: apparent diffusion coefficient</w:t>
      </w:r>
      <w:r w:rsidR="00E84FF7">
        <w:t>.</w:t>
      </w:r>
    </w:p>
    <w:p w14:paraId="2F4E2E70" w14:textId="77777777" w:rsidR="003C5440" w:rsidRDefault="00F00DE6" w:rsidP="003C5440">
      <w:pPr>
        <w:pStyle w:val="figure"/>
      </w:pPr>
      <w:r>
        <w:rPr>
          <w:noProof/>
          <w:lang w:eastAsia="en-GB"/>
        </w:rPr>
        <w:drawing>
          <wp:inline distT="0" distB="0" distL="0" distR="0" wp14:anchorId="0D28074C" wp14:editId="3A5836CD">
            <wp:extent cx="6038215" cy="389763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LMD INTEROBSERVER.pdf"/>
                    <pic:cNvPicPr/>
                  </pic:nvPicPr>
                  <pic:blipFill>
                    <a:blip r:embed="rId124">
                      <a:extLst>
                        <a:ext uri="{28A0092B-C50C-407E-A947-70E740481C1C}">
                          <a14:useLocalDpi xmlns:a14="http://schemas.microsoft.com/office/drawing/2010/main" val="0"/>
                        </a:ext>
                      </a:extLst>
                    </a:blip>
                    <a:stretch>
                      <a:fillRect/>
                    </a:stretch>
                  </pic:blipFill>
                  <pic:spPr>
                    <a:xfrm>
                      <a:off x="0" y="0"/>
                      <a:ext cx="6038215" cy="3897630"/>
                    </a:xfrm>
                    <a:prstGeom prst="rect">
                      <a:avLst/>
                    </a:prstGeom>
                  </pic:spPr>
                </pic:pic>
              </a:graphicData>
            </a:graphic>
          </wp:inline>
        </w:drawing>
      </w:r>
    </w:p>
    <w:p w14:paraId="37030626" w14:textId="2702DE9F" w:rsidR="00F00DE6" w:rsidRDefault="000303A8" w:rsidP="003C5440">
      <w:pPr>
        <w:pStyle w:val="Caption"/>
      </w:pPr>
      <w:bookmarkStart w:id="5434" w:name="_Toc3145385"/>
      <w:r>
        <w:t>Figure</w:t>
      </w:r>
      <w:r w:rsidR="003C5440">
        <w:t xml:space="preserve"> </w:t>
      </w:r>
      <w:ins w:id="543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43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437" w:author="Nicholas Weatherley" w:date="2019-03-05T22:36:00Z">
        <w:r w:rsidR="00D5585D">
          <w:rPr>
            <w:noProof/>
          </w:rPr>
          <w:t>18</w:t>
        </w:r>
        <w:r w:rsidR="00D5585D">
          <w:fldChar w:fldCharType="end"/>
        </w:r>
      </w:ins>
      <w:ins w:id="5438" w:author="Windows User" w:date="2018-11-01T14:27:00Z">
        <w:del w:id="5439" w:author="Nicholas Weatherley" w:date="2019-03-05T22:36:00Z">
          <w:r w:rsidR="002F70B6" w:rsidDel="00D5585D">
            <w:fldChar w:fldCharType="begin"/>
          </w:r>
          <w:r w:rsidR="002F70B6" w:rsidDel="00D5585D">
            <w:delInstrText xml:space="preserve"> STYLEREF 1 \s </w:delInstrText>
          </w:r>
        </w:del>
      </w:ins>
      <w:del w:id="5440" w:author="Nicholas Weatherley" w:date="2019-03-05T22:36:00Z">
        <w:r w:rsidR="002F70B6" w:rsidDel="00D5585D">
          <w:fldChar w:fldCharType="separate"/>
        </w:r>
        <w:r w:rsidR="0024585E" w:rsidDel="00D5585D">
          <w:rPr>
            <w:noProof/>
          </w:rPr>
          <w:delText>5</w:delText>
        </w:r>
      </w:del>
      <w:ins w:id="5441" w:author="Windows User" w:date="2018-11-01T14:27:00Z">
        <w:del w:id="544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443" w:author="Nicholas Weatherley" w:date="2019-03-05T22:36:00Z">
        <w:r w:rsidR="002F70B6" w:rsidDel="00D5585D">
          <w:fldChar w:fldCharType="end"/>
        </w:r>
      </w:del>
      <w:del w:id="544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6</w:delText>
        </w:r>
        <w:r w:rsidR="00C87381" w:rsidDel="00135BE2">
          <w:fldChar w:fldCharType="end"/>
        </w:r>
      </w:del>
      <w:r w:rsidR="003C5440">
        <w:t>:</w:t>
      </w:r>
      <w:r w:rsidR="00E06C64">
        <w:t xml:space="preserve"> Lm</w:t>
      </w:r>
      <w:r w:rsidR="00E06C64" w:rsidRPr="00E06C64">
        <w:rPr>
          <w:vertAlign w:val="subscript"/>
        </w:rPr>
        <w:t>D</w:t>
      </w:r>
      <w:r w:rsidR="00E06C64">
        <w:t xml:space="preserve"> inter-observer Bland Altman plots</w:t>
      </w:r>
      <w:bookmarkEnd w:id="5434"/>
    </w:p>
    <w:p w14:paraId="50344BDC" w14:textId="5E3E11A5" w:rsidR="003C5440" w:rsidRPr="00E06C64" w:rsidRDefault="00E06C64" w:rsidP="003C5440">
      <w:pPr>
        <w:pStyle w:val="Figuretext"/>
      </w:pPr>
      <w:r>
        <w:t>Dashed lines represent bias, dotted lines represent 95% confidence interval. Lm</w:t>
      </w:r>
      <w:r w:rsidRPr="00E06C64">
        <w:rPr>
          <w:vertAlign w:val="subscript"/>
        </w:rPr>
        <w:t>D</w:t>
      </w:r>
      <w:r w:rsidR="007E23EE">
        <w:t>: mean diffusion length scale</w:t>
      </w:r>
      <w:r w:rsidR="00FF0520">
        <w:t>.</w:t>
      </w:r>
    </w:p>
    <w:p w14:paraId="67A6A05B" w14:textId="61E11684" w:rsidR="00D53F2D" w:rsidRDefault="006D0956" w:rsidP="00C44202">
      <w:pPr>
        <w:pStyle w:val="Heading4"/>
      </w:pPr>
      <w:r>
        <w:lastRenderedPageBreak/>
        <w:t xml:space="preserve">Inter-scan Reproducibility </w:t>
      </w:r>
    </w:p>
    <w:p w14:paraId="1329A258" w14:textId="1ED81545" w:rsidR="00C44202" w:rsidRPr="00C44202" w:rsidRDefault="00484C71" w:rsidP="00C44202">
      <w:r>
        <w:t xml:space="preserve">As previously described, </w:t>
      </w:r>
      <w:r w:rsidR="00BF5B8C">
        <w:t>10 participants underwent repeated baseline DW imaging</w:t>
      </w:r>
      <w:r w:rsidR="00D02641">
        <w:t xml:space="preserve"> on the same day. An intraclass correlation </w:t>
      </w:r>
      <w:r w:rsidR="00872E77">
        <w:t xml:space="preserve">coefficient </w:t>
      </w:r>
      <w:r w:rsidR="00D02641">
        <w:t>(ICC) for each of the metrics is given in</w:t>
      </w:r>
      <w:r w:rsidR="000303A8">
        <w:t xml:space="preserve"> Table</w:t>
      </w:r>
      <w:r w:rsidR="002B107D">
        <w:t xml:space="preserve"> 5.</w:t>
      </w:r>
      <w:ins w:id="5445" w:author="Windows User" w:date="2018-11-02T11:05:00Z">
        <w:r w:rsidR="009028A0">
          <w:t>7</w:t>
        </w:r>
      </w:ins>
      <w:del w:id="5446" w:author="Windows User" w:date="2018-11-02T11:05:00Z">
        <w:r w:rsidR="002B107D" w:rsidDel="009028A0">
          <w:delText>6</w:delText>
        </w:r>
      </w:del>
      <w:r w:rsidR="00D02641">
        <w:t>, with associated Bl</w:t>
      </w:r>
      <w:r w:rsidR="00EB3DFC">
        <w:t xml:space="preserve">and-Altman plots in </w:t>
      </w:r>
      <w:r w:rsidR="000303A8">
        <w:t>Figure</w:t>
      </w:r>
      <w:r w:rsidR="00EB3DFC">
        <w:t>s 5.1</w:t>
      </w:r>
      <w:del w:id="5447" w:author="Windows User" w:date="2018-11-02T11:05:00Z">
        <w:r w:rsidR="00EB3DFC" w:rsidDel="009028A0">
          <w:delText>7</w:delText>
        </w:r>
      </w:del>
      <w:ins w:id="5448" w:author="Windows User" w:date="2018-11-02T11:05:00Z">
        <w:r w:rsidR="009028A0">
          <w:t>9</w:t>
        </w:r>
      </w:ins>
      <w:r w:rsidR="00EB3DFC">
        <w:t xml:space="preserve"> and 5.</w:t>
      </w:r>
      <w:del w:id="5449" w:author="Windows User" w:date="2018-11-02T11:05:00Z">
        <w:r w:rsidR="00EB3DFC" w:rsidDel="009028A0">
          <w:delText>18</w:delText>
        </w:r>
        <w:r w:rsidR="00D02641" w:rsidDel="009028A0">
          <w:delText>.</w:delText>
        </w:r>
      </w:del>
      <w:ins w:id="5450" w:author="Windows User" w:date="2018-11-02T11:05:00Z">
        <w:r w:rsidR="009028A0">
          <w:t>20</w:t>
        </w:r>
      </w:ins>
    </w:p>
    <w:p w14:paraId="798B1E0E" w14:textId="4EAD233A" w:rsidR="00AD4E2C" w:rsidRDefault="00AD4E2C" w:rsidP="007A7C9C">
      <w:pPr>
        <w:pStyle w:val="TableTitle0"/>
      </w:pPr>
      <w:bookmarkStart w:id="5451" w:name="_Toc3145508"/>
      <w:r>
        <w:t xml:space="preserve">Table </w:t>
      </w:r>
      <w:ins w:id="5452"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45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454" w:author="Nicholas Weatherley" w:date="2019-03-04T21:03:00Z">
        <w:r w:rsidR="00E96948">
          <w:rPr>
            <w:noProof/>
          </w:rPr>
          <w:t>7</w:t>
        </w:r>
        <w:r w:rsidR="00E96948">
          <w:fldChar w:fldCharType="end"/>
        </w:r>
      </w:ins>
      <w:ins w:id="5455" w:author="Windows User" w:date="2018-11-01T15:46:00Z">
        <w:del w:id="5456" w:author="Nicholas Weatherley" w:date="2019-03-04T21:03:00Z">
          <w:r w:rsidR="00743FFA" w:rsidDel="00E96948">
            <w:fldChar w:fldCharType="begin"/>
          </w:r>
          <w:r w:rsidR="00743FFA" w:rsidDel="00E96948">
            <w:delInstrText xml:space="preserve"> STYLEREF 1 \s </w:delInstrText>
          </w:r>
        </w:del>
      </w:ins>
      <w:del w:id="5457" w:author="Nicholas Weatherley" w:date="2019-03-04T21:03:00Z">
        <w:r w:rsidR="00743FFA" w:rsidDel="00E96948">
          <w:fldChar w:fldCharType="separate"/>
        </w:r>
        <w:r w:rsidR="0024585E" w:rsidDel="00E96948">
          <w:rPr>
            <w:noProof/>
          </w:rPr>
          <w:delText>5</w:delText>
        </w:r>
      </w:del>
      <w:ins w:id="5458" w:author="Windows User" w:date="2018-11-01T15:46:00Z">
        <w:del w:id="545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460" w:author="Nicholas Weatherley" w:date="2019-03-04T21:03:00Z">
        <w:r w:rsidR="00743FFA" w:rsidDel="00E96948">
          <w:fldChar w:fldCharType="end"/>
        </w:r>
      </w:del>
      <w:del w:id="546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6</w:delText>
        </w:r>
        <w:r w:rsidR="00BB544F" w:rsidDel="004435D9">
          <w:fldChar w:fldCharType="end"/>
        </w:r>
      </w:del>
      <w:r w:rsidR="00DC6C96">
        <w:t>: Intra-scan intraclass correlation</w:t>
      </w:r>
      <w:r w:rsidR="007F57C2">
        <w:t xml:space="preserve"> coefficient</w:t>
      </w:r>
      <w:r w:rsidR="00DC6C96">
        <w:t>s of baseline diffusion-weighted metrics</w:t>
      </w:r>
      <w:bookmarkEnd w:id="5451"/>
    </w:p>
    <w:tbl>
      <w:tblPr>
        <w:tblStyle w:val="ListTable3"/>
        <w:tblW w:w="0" w:type="auto"/>
        <w:tblLook w:val="04A0" w:firstRow="1" w:lastRow="0" w:firstColumn="1" w:lastColumn="0" w:noHBand="0" w:noVBand="1"/>
      </w:tblPr>
      <w:tblGrid>
        <w:gridCol w:w="3166"/>
        <w:gridCol w:w="3166"/>
        <w:gridCol w:w="3167"/>
      </w:tblGrid>
      <w:tr w:rsidR="00D5679D" w14:paraId="5957D079" w14:textId="77777777" w:rsidTr="006459F0">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3166" w:type="dxa"/>
          </w:tcPr>
          <w:p w14:paraId="37A47DFB" w14:textId="77777777" w:rsidR="00D5679D" w:rsidRDefault="00D5679D" w:rsidP="006459F0">
            <w:pPr>
              <w:jc w:val="center"/>
            </w:pPr>
            <w:r>
              <w:t>Metric</w:t>
            </w:r>
          </w:p>
        </w:tc>
        <w:tc>
          <w:tcPr>
            <w:tcW w:w="3166" w:type="dxa"/>
          </w:tcPr>
          <w:p w14:paraId="3C81DB4D" w14:textId="77777777" w:rsidR="00D5679D" w:rsidRDefault="00D5679D" w:rsidP="006459F0">
            <w:pPr>
              <w:jc w:val="center"/>
              <w:cnfStyle w:val="100000000000" w:firstRow="1" w:lastRow="0" w:firstColumn="0" w:lastColumn="0" w:oddVBand="0" w:evenVBand="0" w:oddHBand="0" w:evenHBand="0" w:firstRowFirstColumn="0" w:firstRowLastColumn="0" w:lastRowFirstColumn="0" w:lastRowLastColumn="0"/>
            </w:pPr>
            <w:r>
              <w:t>ADC</w:t>
            </w:r>
          </w:p>
        </w:tc>
        <w:tc>
          <w:tcPr>
            <w:tcW w:w="3167" w:type="dxa"/>
          </w:tcPr>
          <w:p w14:paraId="5CC6FFFF" w14:textId="77777777" w:rsidR="00D5679D" w:rsidRDefault="00D5679D" w:rsidP="006459F0">
            <w:pPr>
              <w:jc w:val="center"/>
              <w:cnfStyle w:val="100000000000" w:firstRow="1" w:lastRow="0" w:firstColumn="0" w:lastColumn="0" w:oddVBand="0" w:evenVBand="0" w:oddHBand="0" w:evenHBand="0" w:firstRowFirstColumn="0" w:firstRowLastColumn="0" w:lastRowFirstColumn="0" w:lastRowLastColumn="0"/>
            </w:pPr>
            <w:r>
              <w:t>Lm</w:t>
            </w:r>
            <w:r w:rsidRPr="00A66FAD">
              <w:rPr>
                <w:vertAlign w:val="subscript"/>
              </w:rPr>
              <w:t>D</w:t>
            </w:r>
          </w:p>
        </w:tc>
      </w:tr>
      <w:tr w:rsidR="00D5679D" w14:paraId="7B897F19" w14:textId="77777777" w:rsidTr="006459F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66" w:type="dxa"/>
          </w:tcPr>
          <w:p w14:paraId="18E58EF2" w14:textId="77777777" w:rsidR="00D5679D" w:rsidRDefault="00D5679D" w:rsidP="006459F0">
            <w:pPr>
              <w:jc w:val="center"/>
            </w:pPr>
            <w:r>
              <w:t>Mean</w:t>
            </w:r>
          </w:p>
        </w:tc>
        <w:tc>
          <w:tcPr>
            <w:tcW w:w="3166" w:type="dxa"/>
          </w:tcPr>
          <w:p w14:paraId="39A99D5A" w14:textId="7DA18996" w:rsidR="00D5679D" w:rsidRDefault="009B0BDB" w:rsidP="006459F0">
            <w:pPr>
              <w:jc w:val="center"/>
              <w:cnfStyle w:val="000000100000" w:firstRow="0" w:lastRow="0" w:firstColumn="0" w:lastColumn="0" w:oddVBand="0" w:evenVBand="0" w:oddHBand="1" w:evenHBand="0" w:firstRowFirstColumn="0" w:firstRowLastColumn="0" w:lastRowFirstColumn="0" w:lastRowLastColumn="0"/>
            </w:pPr>
            <w:r>
              <w:t>0.962</w:t>
            </w:r>
          </w:p>
        </w:tc>
        <w:tc>
          <w:tcPr>
            <w:tcW w:w="3167" w:type="dxa"/>
          </w:tcPr>
          <w:p w14:paraId="3B064B74" w14:textId="186D8F84" w:rsidR="00D5679D" w:rsidRDefault="00F60F24" w:rsidP="006459F0">
            <w:pPr>
              <w:jc w:val="center"/>
              <w:cnfStyle w:val="000000100000" w:firstRow="0" w:lastRow="0" w:firstColumn="0" w:lastColumn="0" w:oddVBand="0" w:evenVBand="0" w:oddHBand="1" w:evenHBand="0" w:firstRowFirstColumn="0" w:firstRowLastColumn="0" w:lastRowFirstColumn="0" w:lastRowLastColumn="0"/>
            </w:pPr>
            <w:r>
              <w:t>0.886</w:t>
            </w:r>
          </w:p>
        </w:tc>
      </w:tr>
      <w:tr w:rsidR="00D5679D" w14:paraId="7FDE5384" w14:textId="77777777" w:rsidTr="006459F0">
        <w:trPr>
          <w:cantSplit/>
        </w:trPr>
        <w:tc>
          <w:tcPr>
            <w:cnfStyle w:val="001000000000" w:firstRow="0" w:lastRow="0" w:firstColumn="1" w:lastColumn="0" w:oddVBand="0" w:evenVBand="0" w:oddHBand="0" w:evenHBand="0" w:firstRowFirstColumn="0" w:firstRowLastColumn="0" w:lastRowFirstColumn="0" w:lastRowLastColumn="0"/>
            <w:tcW w:w="3166" w:type="dxa"/>
          </w:tcPr>
          <w:p w14:paraId="14D1D383" w14:textId="77777777" w:rsidR="00D5679D" w:rsidRDefault="00D5679D" w:rsidP="006459F0">
            <w:pPr>
              <w:jc w:val="center"/>
            </w:pPr>
            <w:r>
              <w:t>Skew</w:t>
            </w:r>
          </w:p>
        </w:tc>
        <w:tc>
          <w:tcPr>
            <w:tcW w:w="3166" w:type="dxa"/>
          </w:tcPr>
          <w:p w14:paraId="50ABFA7E" w14:textId="45287345" w:rsidR="00D5679D" w:rsidRDefault="00BF5AAA" w:rsidP="006459F0">
            <w:pPr>
              <w:jc w:val="center"/>
              <w:cnfStyle w:val="000000000000" w:firstRow="0" w:lastRow="0" w:firstColumn="0" w:lastColumn="0" w:oddVBand="0" w:evenVBand="0" w:oddHBand="0" w:evenHBand="0" w:firstRowFirstColumn="0" w:firstRowLastColumn="0" w:lastRowFirstColumn="0" w:lastRowLastColumn="0"/>
            </w:pPr>
            <w:r>
              <w:t>0.863</w:t>
            </w:r>
          </w:p>
        </w:tc>
        <w:tc>
          <w:tcPr>
            <w:tcW w:w="3167" w:type="dxa"/>
          </w:tcPr>
          <w:p w14:paraId="70B58C90" w14:textId="5377D367" w:rsidR="00D5679D" w:rsidRDefault="001E79F4" w:rsidP="006459F0">
            <w:pPr>
              <w:jc w:val="center"/>
              <w:cnfStyle w:val="000000000000" w:firstRow="0" w:lastRow="0" w:firstColumn="0" w:lastColumn="0" w:oddVBand="0" w:evenVBand="0" w:oddHBand="0" w:evenHBand="0" w:firstRowFirstColumn="0" w:firstRowLastColumn="0" w:lastRowFirstColumn="0" w:lastRowLastColumn="0"/>
            </w:pPr>
            <w:r>
              <w:t>0.914</w:t>
            </w:r>
          </w:p>
        </w:tc>
      </w:tr>
      <w:tr w:rsidR="00D5679D" w14:paraId="1FD41C8E" w14:textId="77777777" w:rsidTr="006459F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66" w:type="dxa"/>
          </w:tcPr>
          <w:p w14:paraId="0F36DBAD" w14:textId="77777777" w:rsidR="00D5679D" w:rsidRDefault="00D5679D" w:rsidP="006459F0">
            <w:pPr>
              <w:jc w:val="center"/>
            </w:pPr>
            <w:r>
              <w:t>Kurtosis</w:t>
            </w:r>
          </w:p>
        </w:tc>
        <w:tc>
          <w:tcPr>
            <w:tcW w:w="3166" w:type="dxa"/>
          </w:tcPr>
          <w:p w14:paraId="469644E7" w14:textId="5C81B8A3" w:rsidR="00D5679D" w:rsidRDefault="00BF5AAA" w:rsidP="006459F0">
            <w:pPr>
              <w:jc w:val="center"/>
              <w:cnfStyle w:val="000000100000" w:firstRow="0" w:lastRow="0" w:firstColumn="0" w:lastColumn="0" w:oddVBand="0" w:evenVBand="0" w:oddHBand="1" w:evenHBand="0" w:firstRowFirstColumn="0" w:firstRowLastColumn="0" w:lastRowFirstColumn="0" w:lastRowLastColumn="0"/>
            </w:pPr>
            <w:r>
              <w:t>0.948</w:t>
            </w:r>
          </w:p>
        </w:tc>
        <w:tc>
          <w:tcPr>
            <w:tcW w:w="3167" w:type="dxa"/>
          </w:tcPr>
          <w:p w14:paraId="0DDE2F95" w14:textId="321A4A1A" w:rsidR="00D5679D" w:rsidRDefault="001E79F4" w:rsidP="006459F0">
            <w:pPr>
              <w:jc w:val="center"/>
              <w:cnfStyle w:val="000000100000" w:firstRow="0" w:lastRow="0" w:firstColumn="0" w:lastColumn="0" w:oddVBand="0" w:evenVBand="0" w:oddHBand="1" w:evenHBand="0" w:firstRowFirstColumn="0" w:firstRowLastColumn="0" w:lastRowFirstColumn="0" w:lastRowLastColumn="0"/>
            </w:pPr>
            <w:r>
              <w:t>0.851</w:t>
            </w:r>
          </w:p>
        </w:tc>
      </w:tr>
    </w:tbl>
    <w:p w14:paraId="27583A9F" w14:textId="77777777" w:rsidR="00D5679D" w:rsidRDefault="00D5679D" w:rsidP="00D5679D">
      <w:pPr>
        <w:pStyle w:val="Aftertable"/>
      </w:pPr>
      <w:r>
        <w:t>Single measures, two-way absolute agreement model utilised. All p-values &lt; 0.001.</w:t>
      </w:r>
      <w:r w:rsidRPr="00437EFB">
        <w:t xml:space="preserve"> </w:t>
      </w:r>
      <w:r>
        <w:t>ADC: apparent diffusion coefficient;</w:t>
      </w:r>
      <w:r w:rsidRPr="0013593F">
        <w:t xml:space="preserve"> </w:t>
      </w:r>
      <w:r>
        <w:t>Lm</w:t>
      </w:r>
      <w:r w:rsidRPr="00E06C64">
        <w:rPr>
          <w:vertAlign w:val="subscript"/>
        </w:rPr>
        <w:t>D</w:t>
      </w:r>
      <w:r>
        <w:t>: mean diffusion length scale.</w:t>
      </w:r>
    </w:p>
    <w:p w14:paraId="71F8CCCA" w14:textId="77777777" w:rsidR="00C55652" w:rsidRDefault="00C55652" w:rsidP="00C55652">
      <w:pPr>
        <w:pStyle w:val="figure"/>
      </w:pPr>
      <w:r>
        <w:rPr>
          <w:noProof/>
          <w:lang w:eastAsia="en-GB"/>
        </w:rPr>
        <w:drawing>
          <wp:inline distT="0" distB="0" distL="0" distR="0" wp14:anchorId="53421E21" wp14:editId="5C810971">
            <wp:extent cx="6038215" cy="355727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DC interscan.pdf"/>
                    <pic:cNvPicPr/>
                  </pic:nvPicPr>
                  <pic:blipFill>
                    <a:blip r:embed="rId125">
                      <a:extLst>
                        <a:ext uri="{28A0092B-C50C-407E-A947-70E740481C1C}">
                          <a14:useLocalDpi xmlns:a14="http://schemas.microsoft.com/office/drawing/2010/main" val="0"/>
                        </a:ext>
                      </a:extLst>
                    </a:blip>
                    <a:stretch>
                      <a:fillRect/>
                    </a:stretch>
                  </pic:blipFill>
                  <pic:spPr>
                    <a:xfrm>
                      <a:off x="0" y="0"/>
                      <a:ext cx="6038215" cy="3557270"/>
                    </a:xfrm>
                    <a:prstGeom prst="rect">
                      <a:avLst/>
                    </a:prstGeom>
                  </pic:spPr>
                </pic:pic>
              </a:graphicData>
            </a:graphic>
          </wp:inline>
        </w:drawing>
      </w:r>
    </w:p>
    <w:p w14:paraId="20BF327C" w14:textId="5D7DA2E2" w:rsidR="006D0956" w:rsidRDefault="000303A8" w:rsidP="00C55652">
      <w:pPr>
        <w:pStyle w:val="Caption"/>
      </w:pPr>
      <w:bookmarkStart w:id="5462" w:name="_Toc3145386"/>
      <w:r>
        <w:t>Figure</w:t>
      </w:r>
      <w:r w:rsidR="00C55652">
        <w:t xml:space="preserve"> </w:t>
      </w:r>
      <w:ins w:id="546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46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465" w:author="Nicholas Weatherley" w:date="2019-03-05T22:36:00Z">
        <w:r w:rsidR="00D5585D">
          <w:rPr>
            <w:noProof/>
          </w:rPr>
          <w:t>19</w:t>
        </w:r>
        <w:r w:rsidR="00D5585D">
          <w:fldChar w:fldCharType="end"/>
        </w:r>
      </w:ins>
      <w:ins w:id="5466" w:author="Windows User" w:date="2018-11-01T14:27:00Z">
        <w:del w:id="5467" w:author="Nicholas Weatherley" w:date="2019-03-05T22:36:00Z">
          <w:r w:rsidR="002F70B6" w:rsidDel="00D5585D">
            <w:fldChar w:fldCharType="begin"/>
          </w:r>
          <w:r w:rsidR="002F70B6" w:rsidDel="00D5585D">
            <w:delInstrText xml:space="preserve"> STYLEREF 1 \s </w:delInstrText>
          </w:r>
        </w:del>
      </w:ins>
      <w:del w:id="5468" w:author="Nicholas Weatherley" w:date="2019-03-05T22:36:00Z">
        <w:r w:rsidR="002F70B6" w:rsidDel="00D5585D">
          <w:fldChar w:fldCharType="separate"/>
        </w:r>
        <w:r w:rsidR="0024585E" w:rsidDel="00D5585D">
          <w:rPr>
            <w:noProof/>
          </w:rPr>
          <w:delText>5</w:delText>
        </w:r>
      </w:del>
      <w:ins w:id="5469" w:author="Windows User" w:date="2018-11-01T14:27:00Z">
        <w:del w:id="547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471" w:author="Nicholas Weatherley" w:date="2019-03-05T22:36:00Z">
        <w:r w:rsidR="002F70B6" w:rsidDel="00D5585D">
          <w:fldChar w:fldCharType="end"/>
        </w:r>
      </w:del>
      <w:del w:id="547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7</w:delText>
        </w:r>
        <w:r w:rsidR="00C87381" w:rsidDel="00135BE2">
          <w:fldChar w:fldCharType="end"/>
        </w:r>
      </w:del>
      <w:r w:rsidR="00C55652">
        <w:t>:</w:t>
      </w:r>
      <w:r w:rsidR="00164023" w:rsidRPr="00164023">
        <w:t xml:space="preserve"> </w:t>
      </w:r>
      <w:r w:rsidR="00164023">
        <w:t>ADC inter-scan Bland Altman plots</w:t>
      </w:r>
      <w:bookmarkEnd w:id="5462"/>
    </w:p>
    <w:p w14:paraId="116C6369" w14:textId="2F6E58C9" w:rsidR="00C55652" w:rsidRPr="00C55652" w:rsidRDefault="00164023" w:rsidP="00C55652">
      <w:pPr>
        <w:pStyle w:val="Figuretext"/>
      </w:pPr>
      <w:r>
        <w:t>Dashed lines represent bias, dotted lines represent 95% confidence interval. ADC: apparent diffusion coefficient.</w:t>
      </w:r>
    </w:p>
    <w:p w14:paraId="148222B8" w14:textId="77777777" w:rsidR="00C55652" w:rsidRDefault="00C55652" w:rsidP="00C55652">
      <w:pPr>
        <w:pStyle w:val="figure"/>
      </w:pPr>
      <w:r>
        <w:rPr>
          <w:noProof/>
          <w:lang w:eastAsia="en-GB"/>
        </w:rPr>
        <w:lastRenderedPageBreak/>
        <w:drawing>
          <wp:inline distT="0" distB="0" distL="0" distR="0" wp14:anchorId="1792C329" wp14:editId="5D5F2594">
            <wp:extent cx="6038215" cy="3573780"/>
            <wp:effectExtent l="0" t="0" r="698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LMD interscan.pdf"/>
                    <pic:cNvPicPr/>
                  </pic:nvPicPr>
                  <pic:blipFill>
                    <a:blip r:embed="rId126">
                      <a:extLst>
                        <a:ext uri="{28A0092B-C50C-407E-A947-70E740481C1C}">
                          <a14:useLocalDpi xmlns:a14="http://schemas.microsoft.com/office/drawing/2010/main" val="0"/>
                        </a:ext>
                      </a:extLst>
                    </a:blip>
                    <a:stretch>
                      <a:fillRect/>
                    </a:stretch>
                  </pic:blipFill>
                  <pic:spPr>
                    <a:xfrm>
                      <a:off x="0" y="0"/>
                      <a:ext cx="6038215" cy="3573780"/>
                    </a:xfrm>
                    <a:prstGeom prst="rect">
                      <a:avLst/>
                    </a:prstGeom>
                  </pic:spPr>
                </pic:pic>
              </a:graphicData>
            </a:graphic>
          </wp:inline>
        </w:drawing>
      </w:r>
    </w:p>
    <w:p w14:paraId="5D540EA3" w14:textId="5A7F2AB1" w:rsidR="00C55652" w:rsidRDefault="000303A8" w:rsidP="00C55652">
      <w:pPr>
        <w:pStyle w:val="Caption"/>
      </w:pPr>
      <w:bookmarkStart w:id="5473" w:name="_Toc3145387"/>
      <w:r>
        <w:t>Figure</w:t>
      </w:r>
      <w:r w:rsidR="00C55652">
        <w:t xml:space="preserve"> </w:t>
      </w:r>
      <w:ins w:id="547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47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476" w:author="Nicholas Weatherley" w:date="2019-03-05T22:36:00Z">
        <w:r w:rsidR="00D5585D">
          <w:rPr>
            <w:noProof/>
          </w:rPr>
          <w:t>20</w:t>
        </w:r>
        <w:r w:rsidR="00D5585D">
          <w:fldChar w:fldCharType="end"/>
        </w:r>
      </w:ins>
      <w:ins w:id="5477" w:author="Windows User" w:date="2018-11-01T14:27:00Z">
        <w:del w:id="5478" w:author="Nicholas Weatherley" w:date="2019-03-05T22:36:00Z">
          <w:r w:rsidR="002F70B6" w:rsidDel="00D5585D">
            <w:fldChar w:fldCharType="begin"/>
          </w:r>
          <w:r w:rsidR="002F70B6" w:rsidDel="00D5585D">
            <w:delInstrText xml:space="preserve"> STYLEREF 1 \s </w:delInstrText>
          </w:r>
        </w:del>
      </w:ins>
      <w:del w:id="5479" w:author="Nicholas Weatherley" w:date="2019-03-05T22:36:00Z">
        <w:r w:rsidR="002F70B6" w:rsidDel="00D5585D">
          <w:fldChar w:fldCharType="separate"/>
        </w:r>
        <w:r w:rsidR="0024585E" w:rsidDel="00D5585D">
          <w:rPr>
            <w:noProof/>
          </w:rPr>
          <w:delText>5</w:delText>
        </w:r>
      </w:del>
      <w:ins w:id="5480" w:author="Windows User" w:date="2018-11-01T14:27:00Z">
        <w:del w:id="548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482" w:author="Nicholas Weatherley" w:date="2019-03-05T22:36:00Z">
        <w:r w:rsidR="002F70B6" w:rsidDel="00D5585D">
          <w:fldChar w:fldCharType="end"/>
        </w:r>
      </w:del>
      <w:del w:id="548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8</w:delText>
        </w:r>
        <w:r w:rsidR="00C87381" w:rsidDel="00135BE2">
          <w:fldChar w:fldCharType="end"/>
        </w:r>
      </w:del>
      <w:r w:rsidR="00C55652">
        <w:t>:</w:t>
      </w:r>
      <w:r w:rsidR="00164023">
        <w:t xml:space="preserve"> Lm</w:t>
      </w:r>
      <w:r w:rsidR="00164023" w:rsidRPr="00E06C64">
        <w:rPr>
          <w:vertAlign w:val="subscript"/>
        </w:rPr>
        <w:t>D</w:t>
      </w:r>
      <w:r w:rsidR="00164023">
        <w:t xml:space="preserve"> inter-scan Bland Altman plots</w:t>
      </w:r>
      <w:bookmarkEnd w:id="5473"/>
    </w:p>
    <w:p w14:paraId="4017B16C" w14:textId="7AEF2BF9" w:rsidR="00C55652" w:rsidRPr="00C55652" w:rsidRDefault="00164023" w:rsidP="00C55652">
      <w:pPr>
        <w:pStyle w:val="Figuretext"/>
      </w:pPr>
      <w:r>
        <w:t>Dashed lines represent bias, dotted lines represent 95% confidence interval. Lm</w:t>
      </w:r>
      <w:r w:rsidRPr="00E06C64">
        <w:rPr>
          <w:vertAlign w:val="subscript"/>
        </w:rPr>
        <w:t>D</w:t>
      </w:r>
      <w:r>
        <w:t>: mean diffusion length scale.</w:t>
      </w:r>
    </w:p>
    <w:p w14:paraId="40C7B2B4" w14:textId="45AA9821" w:rsidR="0074725C" w:rsidRDefault="0096755B" w:rsidP="0074725C">
      <w:pPr>
        <w:pStyle w:val="Heading3"/>
      </w:pPr>
      <w:r>
        <w:t>Correlation</w:t>
      </w:r>
      <w:r w:rsidR="00A256E0">
        <w:t xml:space="preserve"> of DWI with Clinical and Physiology Metrics</w:t>
      </w:r>
    </w:p>
    <w:p w14:paraId="481F749D" w14:textId="32AD7EFD" w:rsidR="00902639" w:rsidRDefault="002B1D82" w:rsidP="002B1D82">
      <w:pPr>
        <w:pStyle w:val="Heading4"/>
      </w:pPr>
      <w:r>
        <w:t>Baseline</w:t>
      </w:r>
      <w:r w:rsidR="0062484A">
        <w:t xml:space="preserve"> ADC</w:t>
      </w:r>
    </w:p>
    <w:p w14:paraId="4BF6E3C0" w14:textId="7E5995E6" w:rsidR="003A0300" w:rsidRDefault="005B4E25" w:rsidP="003A0300">
      <w:r>
        <w:t>ADC</w:t>
      </w:r>
      <w:r w:rsidR="00E02E31">
        <w:t xml:space="preserve"> baseline correlations with physiology metrics are given in</w:t>
      </w:r>
      <w:r w:rsidR="000303A8">
        <w:t xml:space="preserve"> Table</w:t>
      </w:r>
      <w:r w:rsidR="00E02E31">
        <w:t xml:space="preserve"> 5.</w:t>
      </w:r>
      <w:ins w:id="5484" w:author="Windows User" w:date="2018-11-02T11:05:00Z">
        <w:r w:rsidR="009028A0">
          <w:t>8</w:t>
        </w:r>
      </w:ins>
      <w:del w:id="5485" w:author="Windows User" w:date="2018-11-02T11:05:00Z">
        <w:r w:rsidR="00E02E31" w:rsidDel="009028A0">
          <w:delText>7</w:delText>
        </w:r>
      </w:del>
      <w:r w:rsidR="00A40A02">
        <w:t>.</w:t>
      </w:r>
      <w:r w:rsidR="00DB0283" w:rsidRPr="00DB0283">
        <w:t xml:space="preserve"> </w:t>
      </w:r>
      <w:r w:rsidR="00DB0283">
        <w:t>Scatter plots of the statistically significant correlations are sh</w:t>
      </w:r>
      <w:r w:rsidR="000D2EEF">
        <w:t xml:space="preserve">own in </w:t>
      </w:r>
      <w:r w:rsidR="000303A8">
        <w:t>Figure</w:t>
      </w:r>
      <w:r w:rsidR="000D2EEF">
        <w:t>s 5.</w:t>
      </w:r>
      <w:ins w:id="5486" w:author="Windows User" w:date="2018-11-02T11:05:00Z">
        <w:r w:rsidR="009028A0">
          <w:t>21</w:t>
        </w:r>
      </w:ins>
      <w:del w:id="5487" w:author="Windows User" w:date="2018-11-02T11:05:00Z">
        <w:r w:rsidR="000D2EEF" w:rsidDel="009028A0">
          <w:delText>19</w:delText>
        </w:r>
      </w:del>
      <w:r w:rsidR="000D2EEF">
        <w:t xml:space="preserve"> through 5.2</w:t>
      </w:r>
      <w:ins w:id="5488" w:author="Windows User" w:date="2018-11-02T11:05:00Z">
        <w:r w:rsidR="009028A0">
          <w:t>3</w:t>
        </w:r>
      </w:ins>
      <w:del w:id="5489" w:author="Windows User" w:date="2018-11-02T11:05:00Z">
        <w:r w:rsidR="000D2EEF" w:rsidDel="009028A0">
          <w:delText>1</w:delText>
        </w:r>
      </w:del>
      <w:r w:rsidR="00DB0283">
        <w:t>.</w:t>
      </w:r>
    </w:p>
    <w:p w14:paraId="1A0C5CE3" w14:textId="5F5E71B0" w:rsidR="00A85C1C" w:rsidRDefault="00A85C1C" w:rsidP="007A7C9C">
      <w:pPr>
        <w:pStyle w:val="TableTitle0"/>
      </w:pPr>
      <w:bookmarkStart w:id="5490" w:name="_Toc3145509"/>
      <w:r>
        <w:t xml:space="preserve">Table </w:t>
      </w:r>
      <w:ins w:id="5491"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49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493" w:author="Nicholas Weatherley" w:date="2019-03-04T21:03:00Z">
        <w:r w:rsidR="00E96948">
          <w:rPr>
            <w:noProof/>
          </w:rPr>
          <w:t>8</w:t>
        </w:r>
        <w:r w:rsidR="00E96948">
          <w:fldChar w:fldCharType="end"/>
        </w:r>
      </w:ins>
      <w:ins w:id="5494" w:author="Windows User" w:date="2018-11-01T15:46:00Z">
        <w:del w:id="5495" w:author="Nicholas Weatherley" w:date="2019-03-04T21:03:00Z">
          <w:r w:rsidR="00743FFA" w:rsidDel="00E96948">
            <w:fldChar w:fldCharType="begin"/>
          </w:r>
          <w:r w:rsidR="00743FFA" w:rsidDel="00E96948">
            <w:delInstrText xml:space="preserve"> STYLEREF 1 \s </w:delInstrText>
          </w:r>
        </w:del>
      </w:ins>
      <w:del w:id="5496" w:author="Nicholas Weatherley" w:date="2019-03-04T21:03:00Z">
        <w:r w:rsidR="00743FFA" w:rsidDel="00E96948">
          <w:fldChar w:fldCharType="separate"/>
        </w:r>
        <w:r w:rsidR="0024585E" w:rsidDel="00E96948">
          <w:rPr>
            <w:noProof/>
          </w:rPr>
          <w:delText>5</w:delText>
        </w:r>
      </w:del>
      <w:ins w:id="5497" w:author="Windows User" w:date="2018-11-01T15:46:00Z">
        <w:del w:id="549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499" w:author="Nicholas Weatherley" w:date="2019-03-04T21:03:00Z">
        <w:r w:rsidR="00743FFA" w:rsidDel="00E96948">
          <w:fldChar w:fldCharType="end"/>
        </w:r>
      </w:del>
      <w:del w:id="550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7</w:delText>
        </w:r>
        <w:r w:rsidR="00BB544F" w:rsidDel="004435D9">
          <w:fldChar w:fldCharType="end"/>
        </w:r>
      </w:del>
      <w:r>
        <w:t>: Baseline ADC metric correlations</w:t>
      </w:r>
      <w:bookmarkEnd w:id="549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C451F1" w14:paraId="10FAE7F0" w14:textId="77777777" w:rsidTr="00B178E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67542A15" w14:textId="77777777" w:rsidR="002C70EE" w:rsidRPr="00007F6A" w:rsidRDefault="002C70EE" w:rsidP="002D3F52">
            <w:pPr>
              <w:jc w:val="center"/>
              <w:rPr>
                <w:b w:val="0"/>
                <w:bCs w:val="0"/>
                <w:color w:val="FFFFFF"/>
              </w:rPr>
            </w:pPr>
            <w:r w:rsidRPr="00007F6A">
              <w:rPr>
                <w:color w:val="FFFFFF"/>
              </w:rPr>
              <w:t>Physiology metric</w:t>
            </w:r>
          </w:p>
        </w:tc>
        <w:tc>
          <w:tcPr>
            <w:tcW w:w="2160" w:type="dxa"/>
            <w:gridSpan w:val="2"/>
          </w:tcPr>
          <w:p w14:paraId="2EF11E56" w14:textId="63936D50" w:rsidR="002C70EE" w:rsidRPr="00007F6A" w:rsidRDefault="002C70EE" w:rsidP="002D3F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w:t>
            </w:r>
          </w:p>
        </w:tc>
        <w:tc>
          <w:tcPr>
            <w:tcW w:w="2160" w:type="dxa"/>
            <w:gridSpan w:val="2"/>
          </w:tcPr>
          <w:p w14:paraId="22DF5B9F" w14:textId="7F437F48" w:rsidR="002C70EE" w:rsidRPr="00007F6A" w:rsidRDefault="002C70EE" w:rsidP="002D3F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6DCA9D21" w14:textId="7A8B6A9D" w:rsidR="002C70EE" w:rsidRPr="00007F6A" w:rsidRDefault="002C70EE" w:rsidP="002D3F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C451F1" w14:paraId="4DD9FE39" w14:textId="77777777" w:rsidTr="00980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04A099DD" w14:textId="77777777" w:rsidR="002C70EE" w:rsidRPr="00007F6A" w:rsidRDefault="002C70EE" w:rsidP="002D3F52">
            <w:pPr>
              <w:rPr>
                <w:b w:val="0"/>
                <w:bCs w:val="0"/>
              </w:rPr>
            </w:pPr>
          </w:p>
        </w:tc>
        <w:tc>
          <w:tcPr>
            <w:tcW w:w="1080" w:type="dxa"/>
          </w:tcPr>
          <w:p w14:paraId="1BEC85FE" w14:textId="518606C4"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057293DE" w14:textId="54D7CFF2"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203B6531" w14:textId="73259FDB"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1A5BB3B" w14:textId="77777777"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6E0C8346" w14:textId="77777777"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1150126" w14:textId="77777777" w:rsidR="002C70EE" w:rsidRDefault="002C70EE" w:rsidP="002D3F52">
            <w:pPr>
              <w:jc w:val="center"/>
              <w:cnfStyle w:val="000000100000" w:firstRow="0" w:lastRow="0" w:firstColumn="0" w:lastColumn="0" w:oddVBand="0" w:evenVBand="0" w:oddHBand="1" w:evenHBand="0" w:firstRowFirstColumn="0" w:firstRowLastColumn="0" w:lastRowFirstColumn="0" w:lastRowLastColumn="0"/>
            </w:pPr>
            <w:r>
              <w:t>p</w:t>
            </w:r>
          </w:p>
        </w:tc>
      </w:tr>
      <w:tr w:rsidR="00C451F1" w14:paraId="6C983FBF"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3EFAAE71" w14:textId="77777777" w:rsidR="002C70EE" w:rsidRPr="00C451F1" w:rsidRDefault="002C70EE" w:rsidP="00C451F1">
            <w:pPr>
              <w:jc w:val="left"/>
              <w:rPr>
                <w:b w:val="0"/>
                <w:bCs w:val="0"/>
                <w:sz w:val="23"/>
                <w:szCs w:val="23"/>
              </w:rPr>
            </w:pPr>
            <w:r w:rsidRPr="00C451F1">
              <w:rPr>
                <w:sz w:val="23"/>
                <w:szCs w:val="23"/>
              </w:rPr>
              <w:t>FEV1 (mL)</w:t>
            </w:r>
          </w:p>
        </w:tc>
        <w:tc>
          <w:tcPr>
            <w:tcW w:w="1080" w:type="dxa"/>
          </w:tcPr>
          <w:p w14:paraId="4DA54213" w14:textId="5F758F63"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w:t>
            </w:r>
          </w:p>
        </w:tc>
        <w:tc>
          <w:tcPr>
            <w:tcW w:w="1080" w:type="dxa"/>
          </w:tcPr>
          <w:p w14:paraId="55D23A29" w14:textId="3C0AC486"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8</w:t>
            </w:r>
          </w:p>
        </w:tc>
        <w:tc>
          <w:tcPr>
            <w:tcW w:w="1080" w:type="dxa"/>
          </w:tcPr>
          <w:p w14:paraId="320307CF" w14:textId="7C8991AF"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w:t>
            </w:r>
          </w:p>
        </w:tc>
        <w:tc>
          <w:tcPr>
            <w:tcW w:w="1080" w:type="dxa"/>
          </w:tcPr>
          <w:p w14:paraId="394F531C" w14:textId="44A6F3BD"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9</w:t>
            </w:r>
          </w:p>
        </w:tc>
        <w:tc>
          <w:tcPr>
            <w:tcW w:w="1080" w:type="dxa"/>
          </w:tcPr>
          <w:p w14:paraId="33343AE1" w14:textId="220A1C67"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w:t>
            </w:r>
          </w:p>
        </w:tc>
        <w:tc>
          <w:tcPr>
            <w:tcW w:w="1035" w:type="dxa"/>
          </w:tcPr>
          <w:p w14:paraId="75C39E2E" w14:textId="78F0606C" w:rsidR="002C70EE" w:rsidRPr="00C451F1" w:rsidRDefault="006F7665"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2</w:t>
            </w:r>
          </w:p>
        </w:tc>
      </w:tr>
      <w:tr w:rsidR="00C451F1" w14:paraId="5B7BFF43" w14:textId="77777777" w:rsidTr="00980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7D2781A" w14:textId="14B6798E" w:rsidR="002C70EE" w:rsidRPr="00C451F1" w:rsidRDefault="00C451F1" w:rsidP="00C451F1">
            <w:pPr>
              <w:jc w:val="left"/>
              <w:rPr>
                <w:b w:val="0"/>
                <w:bCs w:val="0"/>
                <w:sz w:val="23"/>
                <w:szCs w:val="23"/>
              </w:rPr>
            </w:pPr>
            <w:r w:rsidRPr="00323AA1">
              <w:rPr>
                <w:bCs w:val="0"/>
                <w:sz w:val="23"/>
                <w:szCs w:val="23"/>
              </w:rPr>
              <w:t>FEV1</w:t>
            </w:r>
            <w:r w:rsidRPr="00C451F1">
              <w:rPr>
                <w:b w:val="0"/>
                <w:bCs w:val="0"/>
                <w:sz w:val="23"/>
                <w:szCs w:val="23"/>
              </w:rPr>
              <w:t xml:space="preserve"> </w:t>
            </w:r>
            <w:r w:rsidR="002C70EE" w:rsidRPr="00C451F1">
              <w:rPr>
                <w:sz w:val="23"/>
                <w:szCs w:val="23"/>
              </w:rPr>
              <w:t>(% predicted)</w:t>
            </w:r>
          </w:p>
        </w:tc>
        <w:tc>
          <w:tcPr>
            <w:tcW w:w="1080" w:type="dxa"/>
          </w:tcPr>
          <w:p w14:paraId="7A620B17" w14:textId="45513BDE"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w:t>
            </w:r>
          </w:p>
        </w:tc>
        <w:tc>
          <w:tcPr>
            <w:tcW w:w="1080" w:type="dxa"/>
          </w:tcPr>
          <w:p w14:paraId="225C6EAD" w14:textId="58727F06"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68</w:t>
            </w:r>
          </w:p>
        </w:tc>
        <w:tc>
          <w:tcPr>
            <w:tcW w:w="1080" w:type="dxa"/>
          </w:tcPr>
          <w:p w14:paraId="50563EB5" w14:textId="0C722FE9"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w:t>
            </w:r>
          </w:p>
        </w:tc>
        <w:tc>
          <w:tcPr>
            <w:tcW w:w="1080" w:type="dxa"/>
          </w:tcPr>
          <w:p w14:paraId="17B0879D" w14:textId="322E4CC9"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1</w:t>
            </w:r>
          </w:p>
        </w:tc>
        <w:tc>
          <w:tcPr>
            <w:tcW w:w="1080" w:type="dxa"/>
          </w:tcPr>
          <w:p w14:paraId="6A4F4E0D" w14:textId="2AE2F90F"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w:t>
            </w:r>
          </w:p>
        </w:tc>
        <w:tc>
          <w:tcPr>
            <w:tcW w:w="1035" w:type="dxa"/>
          </w:tcPr>
          <w:p w14:paraId="7F723584" w14:textId="60797AF5" w:rsidR="002C70EE" w:rsidRPr="00C451F1" w:rsidRDefault="00455F7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04</w:t>
            </w:r>
          </w:p>
        </w:tc>
      </w:tr>
      <w:tr w:rsidR="00C451F1" w14:paraId="44220590"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3EFCA659" w14:textId="77777777" w:rsidR="002C70EE" w:rsidRPr="00C451F1" w:rsidRDefault="002C70EE" w:rsidP="00C451F1">
            <w:pPr>
              <w:jc w:val="left"/>
              <w:rPr>
                <w:b w:val="0"/>
                <w:bCs w:val="0"/>
                <w:sz w:val="23"/>
                <w:szCs w:val="23"/>
              </w:rPr>
            </w:pPr>
            <w:r w:rsidRPr="00C451F1">
              <w:rPr>
                <w:sz w:val="23"/>
                <w:szCs w:val="23"/>
              </w:rPr>
              <w:t>FVC (mL)</w:t>
            </w:r>
          </w:p>
        </w:tc>
        <w:tc>
          <w:tcPr>
            <w:tcW w:w="1080" w:type="dxa"/>
          </w:tcPr>
          <w:p w14:paraId="0D10647F" w14:textId="7AA9FA54"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5</w:t>
            </w:r>
          </w:p>
        </w:tc>
        <w:tc>
          <w:tcPr>
            <w:tcW w:w="1080" w:type="dxa"/>
          </w:tcPr>
          <w:p w14:paraId="7D9E4057" w14:textId="65F556E2"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09</w:t>
            </w:r>
          </w:p>
        </w:tc>
        <w:tc>
          <w:tcPr>
            <w:tcW w:w="1080" w:type="dxa"/>
          </w:tcPr>
          <w:p w14:paraId="7D868B94" w14:textId="5AC3E0D3"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w:t>
            </w:r>
          </w:p>
        </w:tc>
        <w:tc>
          <w:tcPr>
            <w:tcW w:w="1080" w:type="dxa"/>
          </w:tcPr>
          <w:p w14:paraId="2DA5B882" w14:textId="2794EB4D"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5</w:t>
            </w:r>
          </w:p>
        </w:tc>
        <w:tc>
          <w:tcPr>
            <w:tcW w:w="1080" w:type="dxa"/>
          </w:tcPr>
          <w:p w14:paraId="49A423ED" w14:textId="7266E92E"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w:t>
            </w:r>
          </w:p>
        </w:tc>
        <w:tc>
          <w:tcPr>
            <w:tcW w:w="1035" w:type="dxa"/>
          </w:tcPr>
          <w:p w14:paraId="390306A0" w14:textId="710C8351" w:rsidR="002C70EE" w:rsidRPr="00C451F1" w:rsidRDefault="00635707"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6</w:t>
            </w:r>
          </w:p>
        </w:tc>
      </w:tr>
      <w:tr w:rsidR="00C451F1" w14:paraId="61F4F0C7" w14:textId="77777777" w:rsidTr="00980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83C2C31" w14:textId="77777777" w:rsidR="002C70EE" w:rsidRPr="00C451F1" w:rsidRDefault="002C70EE" w:rsidP="00C451F1">
            <w:pPr>
              <w:jc w:val="left"/>
              <w:rPr>
                <w:b w:val="0"/>
                <w:bCs w:val="0"/>
                <w:sz w:val="23"/>
                <w:szCs w:val="23"/>
              </w:rPr>
            </w:pPr>
            <w:r w:rsidRPr="00C451F1">
              <w:rPr>
                <w:sz w:val="23"/>
                <w:szCs w:val="23"/>
              </w:rPr>
              <w:t>FVC (% predicted)</w:t>
            </w:r>
          </w:p>
        </w:tc>
        <w:tc>
          <w:tcPr>
            <w:tcW w:w="1080" w:type="dxa"/>
          </w:tcPr>
          <w:p w14:paraId="22C0EFFA" w14:textId="6723BB70"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80" w:type="dxa"/>
          </w:tcPr>
          <w:p w14:paraId="041EC27D" w14:textId="60DAAF6C"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76</w:t>
            </w:r>
          </w:p>
        </w:tc>
        <w:tc>
          <w:tcPr>
            <w:tcW w:w="1080" w:type="dxa"/>
          </w:tcPr>
          <w:p w14:paraId="67784D8F" w14:textId="3BE36C0F"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0</w:t>
            </w:r>
          </w:p>
        </w:tc>
        <w:tc>
          <w:tcPr>
            <w:tcW w:w="1080" w:type="dxa"/>
          </w:tcPr>
          <w:p w14:paraId="0D444729" w14:textId="1EB54ACD"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3</w:t>
            </w:r>
          </w:p>
        </w:tc>
        <w:tc>
          <w:tcPr>
            <w:tcW w:w="1080" w:type="dxa"/>
          </w:tcPr>
          <w:p w14:paraId="0F6AAC11" w14:textId="2C035BA9"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w:t>
            </w:r>
          </w:p>
        </w:tc>
        <w:tc>
          <w:tcPr>
            <w:tcW w:w="1035" w:type="dxa"/>
          </w:tcPr>
          <w:p w14:paraId="0A57B62F" w14:textId="17E03D49" w:rsidR="002C70EE" w:rsidRPr="00C451F1" w:rsidRDefault="003E3C5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79</w:t>
            </w:r>
          </w:p>
        </w:tc>
      </w:tr>
      <w:tr w:rsidR="00C451F1" w14:paraId="7115AB96"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0CC5FBFB" w14:textId="77777777" w:rsidR="002C70EE" w:rsidRPr="00C451F1" w:rsidRDefault="002C70EE" w:rsidP="00C451F1">
            <w:pPr>
              <w:jc w:val="left"/>
              <w:rPr>
                <w:b w:val="0"/>
                <w:bCs w:val="0"/>
                <w:sz w:val="23"/>
                <w:szCs w:val="23"/>
              </w:rPr>
            </w:pPr>
            <w:r w:rsidRPr="00C451F1">
              <w:rPr>
                <w:sz w:val="23"/>
                <w:szCs w:val="23"/>
              </w:rPr>
              <w:t>FEV1/FVC (ratio)</w:t>
            </w:r>
          </w:p>
        </w:tc>
        <w:tc>
          <w:tcPr>
            <w:tcW w:w="1080" w:type="dxa"/>
          </w:tcPr>
          <w:p w14:paraId="7C8CDAF9" w14:textId="109BD9A9"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80" w:type="dxa"/>
          </w:tcPr>
          <w:p w14:paraId="5059721C" w14:textId="45F9EE74"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57</w:t>
            </w:r>
          </w:p>
        </w:tc>
        <w:tc>
          <w:tcPr>
            <w:tcW w:w="1080" w:type="dxa"/>
          </w:tcPr>
          <w:p w14:paraId="22607F10" w14:textId="203DAB9D"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w:t>
            </w:r>
          </w:p>
        </w:tc>
        <w:tc>
          <w:tcPr>
            <w:tcW w:w="1080" w:type="dxa"/>
          </w:tcPr>
          <w:p w14:paraId="6AF74919" w14:textId="78ED66D8"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2</w:t>
            </w:r>
          </w:p>
        </w:tc>
        <w:tc>
          <w:tcPr>
            <w:tcW w:w="1080" w:type="dxa"/>
          </w:tcPr>
          <w:p w14:paraId="2BBC3E71" w14:textId="4D37D188"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6</w:t>
            </w:r>
          </w:p>
        </w:tc>
        <w:tc>
          <w:tcPr>
            <w:tcW w:w="1035" w:type="dxa"/>
          </w:tcPr>
          <w:p w14:paraId="6FB4405A" w14:textId="2AF95FD3" w:rsidR="002C70EE" w:rsidRPr="00C451F1" w:rsidRDefault="003E3C5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5</w:t>
            </w:r>
          </w:p>
        </w:tc>
      </w:tr>
      <w:tr w:rsidR="00C451F1" w14:paraId="42D2CE65" w14:textId="77777777" w:rsidTr="009800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7649319" w14:textId="77777777" w:rsidR="002C70EE" w:rsidRPr="00C451F1" w:rsidRDefault="002C70EE" w:rsidP="00C451F1">
            <w:pPr>
              <w:jc w:val="left"/>
              <w:rPr>
                <w:b w:val="0"/>
                <w:bCs w:val="0"/>
                <w:sz w:val="23"/>
                <w:szCs w:val="23"/>
              </w:rPr>
            </w:pPr>
            <w:r w:rsidRPr="00C451F1">
              <w:rPr>
                <w:sz w:val="23"/>
                <w:szCs w:val="23"/>
              </w:rPr>
              <w:lastRenderedPageBreak/>
              <w:t>FEV1/FVC (z-score)</w:t>
            </w:r>
          </w:p>
        </w:tc>
        <w:tc>
          <w:tcPr>
            <w:tcW w:w="1080" w:type="dxa"/>
          </w:tcPr>
          <w:p w14:paraId="5FE51597" w14:textId="05CAE8AD"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7</w:t>
            </w:r>
          </w:p>
        </w:tc>
        <w:tc>
          <w:tcPr>
            <w:tcW w:w="1080" w:type="dxa"/>
          </w:tcPr>
          <w:p w14:paraId="256842E5" w14:textId="0EF08330"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7</w:t>
            </w:r>
          </w:p>
        </w:tc>
        <w:tc>
          <w:tcPr>
            <w:tcW w:w="1080" w:type="dxa"/>
          </w:tcPr>
          <w:p w14:paraId="186C1ECB" w14:textId="1F680F7A"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w:t>
            </w:r>
          </w:p>
        </w:tc>
        <w:tc>
          <w:tcPr>
            <w:tcW w:w="1080" w:type="dxa"/>
          </w:tcPr>
          <w:p w14:paraId="06E61D21" w14:textId="76268259"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51</w:t>
            </w:r>
          </w:p>
        </w:tc>
        <w:tc>
          <w:tcPr>
            <w:tcW w:w="1080" w:type="dxa"/>
          </w:tcPr>
          <w:p w14:paraId="44F82420" w14:textId="0DCC1C96"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w:t>
            </w:r>
          </w:p>
        </w:tc>
        <w:tc>
          <w:tcPr>
            <w:tcW w:w="1035" w:type="dxa"/>
          </w:tcPr>
          <w:p w14:paraId="7E8EAEBF" w14:textId="6A716A60" w:rsidR="002C70EE" w:rsidRPr="00C451F1" w:rsidRDefault="007A3D45"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5</w:t>
            </w:r>
          </w:p>
        </w:tc>
      </w:tr>
      <w:tr w:rsidR="00C451F1" w14:paraId="6C05C811"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2C44E005" w14:textId="77777777" w:rsidR="002C70EE" w:rsidRPr="00C451F1" w:rsidRDefault="002C70EE" w:rsidP="00C451F1">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tcPr>
          <w:p w14:paraId="5126719A" w14:textId="12AA7992" w:rsidR="002C70EE" w:rsidRPr="00C451F1" w:rsidRDefault="0011376D"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w:t>
            </w:r>
          </w:p>
        </w:tc>
        <w:tc>
          <w:tcPr>
            <w:tcW w:w="1080" w:type="dxa"/>
          </w:tcPr>
          <w:p w14:paraId="0BF59176" w14:textId="6368F807" w:rsidR="002C70EE" w:rsidRPr="00C451F1" w:rsidRDefault="0011376D"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0</w:t>
            </w:r>
          </w:p>
        </w:tc>
        <w:tc>
          <w:tcPr>
            <w:tcW w:w="1080" w:type="dxa"/>
          </w:tcPr>
          <w:p w14:paraId="6952E5CC" w14:textId="73C78467" w:rsidR="002C70EE" w:rsidRPr="00C451F1" w:rsidRDefault="00360024"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80" w:type="dxa"/>
          </w:tcPr>
          <w:p w14:paraId="2C46B5FA" w14:textId="482F60B3" w:rsidR="002C70EE" w:rsidRPr="00C451F1" w:rsidRDefault="00360024"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8</w:t>
            </w:r>
          </w:p>
        </w:tc>
        <w:tc>
          <w:tcPr>
            <w:tcW w:w="1080" w:type="dxa"/>
          </w:tcPr>
          <w:p w14:paraId="2FBFFCC1" w14:textId="217D05FB" w:rsidR="002C70EE" w:rsidRPr="00C451F1" w:rsidRDefault="00360024"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2</w:t>
            </w:r>
          </w:p>
        </w:tc>
        <w:tc>
          <w:tcPr>
            <w:tcW w:w="1035" w:type="dxa"/>
          </w:tcPr>
          <w:p w14:paraId="73505625" w14:textId="545B2DCC" w:rsidR="002C70EE" w:rsidRPr="00C451F1" w:rsidRDefault="00360024"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7</w:t>
            </w:r>
          </w:p>
        </w:tc>
      </w:tr>
      <w:tr w:rsidR="00C451F1" w14:paraId="29AF432B" w14:textId="77777777" w:rsidTr="003600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4D9337B" w14:textId="77777777" w:rsidR="002C70EE" w:rsidRPr="00C451F1" w:rsidRDefault="002C70EE" w:rsidP="00C451F1">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BFBFBF" w:themeFill="background1" w:themeFillShade="BF"/>
          </w:tcPr>
          <w:p w14:paraId="37155F42" w14:textId="3F257B25" w:rsidR="002C70EE" w:rsidRPr="00C451F1" w:rsidRDefault="00360024"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r w:rsidR="00B7006A">
              <w:rPr>
                <w:sz w:val="20"/>
                <w:szCs w:val="20"/>
              </w:rPr>
              <w:t>6</w:t>
            </w:r>
          </w:p>
        </w:tc>
        <w:tc>
          <w:tcPr>
            <w:tcW w:w="1080" w:type="dxa"/>
            <w:shd w:val="clear" w:color="auto" w:fill="BFBFBF" w:themeFill="background1" w:themeFillShade="BF"/>
          </w:tcPr>
          <w:p w14:paraId="54F626E0" w14:textId="2EA98AD5"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6</w:t>
            </w:r>
          </w:p>
        </w:tc>
        <w:tc>
          <w:tcPr>
            <w:tcW w:w="1080" w:type="dxa"/>
          </w:tcPr>
          <w:p w14:paraId="0B98C08A" w14:textId="66262486"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80" w:type="dxa"/>
          </w:tcPr>
          <w:p w14:paraId="7E1F3337" w14:textId="154CF353"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1</w:t>
            </w:r>
          </w:p>
        </w:tc>
        <w:tc>
          <w:tcPr>
            <w:tcW w:w="1080" w:type="dxa"/>
            <w:shd w:val="clear" w:color="auto" w:fill="BFBFBF" w:themeFill="background1" w:themeFillShade="BF"/>
          </w:tcPr>
          <w:p w14:paraId="0DFCB0F5" w14:textId="47D21B29"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w:t>
            </w:r>
          </w:p>
        </w:tc>
        <w:tc>
          <w:tcPr>
            <w:tcW w:w="1035" w:type="dxa"/>
            <w:shd w:val="clear" w:color="auto" w:fill="BFBFBF" w:themeFill="background1" w:themeFillShade="BF"/>
          </w:tcPr>
          <w:p w14:paraId="321D50BD" w14:textId="686A6552"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7</w:t>
            </w:r>
          </w:p>
        </w:tc>
      </w:tr>
      <w:tr w:rsidR="00C451F1" w14:paraId="57CEBE7E" w14:textId="77777777" w:rsidTr="00A02E22">
        <w:tc>
          <w:tcPr>
            <w:cnfStyle w:val="001000000000" w:firstRow="0" w:lastRow="0" w:firstColumn="1" w:lastColumn="0" w:oddVBand="0" w:evenVBand="0" w:oddHBand="0" w:evenHBand="0" w:firstRowFirstColumn="0" w:firstRowLastColumn="0" w:lastRowFirstColumn="0" w:lastRowLastColumn="0"/>
            <w:tcW w:w="3054" w:type="dxa"/>
          </w:tcPr>
          <w:p w14:paraId="43B0A0A9" w14:textId="77777777" w:rsidR="002C70EE" w:rsidRPr="00C451F1" w:rsidRDefault="002C70EE" w:rsidP="00C451F1">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BFBFBF" w:themeFill="background1" w:themeFillShade="BF"/>
          </w:tcPr>
          <w:p w14:paraId="37D80116" w14:textId="0406E8E8"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8</w:t>
            </w:r>
          </w:p>
        </w:tc>
        <w:tc>
          <w:tcPr>
            <w:tcW w:w="1080" w:type="dxa"/>
            <w:shd w:val="clear" w:color="auto" w:fill="BFBFBF" w:themeFill="background1" w:themeFillShade="BF"/>
          </w:tcPr>
          <w:p w14:paraId="28EC1BBB" w14:textId="1821C275"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w:t>
            </w:r>
          </w:p>
        </w:tc>
        <w:tc>
          <w:tcPr>
            <w:tcW w:w="1080" w:type="dxa"/>
            <w:shd w:val="clear" w:color="auto" w:fill="BFBFBF" w:themeFill="background1" w:themeFillShade="BF"/>
          </w:tcPr>
          <w:p w14:paraId="6A105DA4" w14:textId="108B3A43"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7</w:t>
            </w:r>
          </w:p>
        </w:tc>
        <w:tc>
          <w:tcPr>
            <w:tcW w:w="1080" w:type="dxa"/>
            <w:shd w:val="clear" w:color="auto" w:fill="BFBFBF" w:themeFill="background1" w:themeFillShade="BF"/>
          </w:tcPr>
          <w:p w14:paraId="10E54C26" w14:textId="4846D1B0"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02</w:t>
            </w:r>
          </w:p>
        </w:tc>
        <w:tc>
          <w:tcPr>
            <w:tcW w:w="1080" w:type="dxa"/>
            <w:shd w:val="clear" w:color="auto" w:fill="BFBFBF" w:themeFill="background1" w:themeFillShade="BF"/>
          </w:tcPr>
          <w:p w14:paraId="47A7130A" w14:textId="77CB54AC"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7</w:t>
            </w:r>
          </w:p>
        </w:tc>
        <w:tc>
          <w:tcPr>
            <w:tcW w:w="1035" w:type="dxa"/>
            <w:shd w:val="clear" w:color="auto" w:fill="BFBFBF" w:themeFill="background1" w:themeFillShade="BF"/>
          </w:tcPr>
          <w:p w14:paraId="6F923A2D" w14:textId="79A167C0" w:rsidR="002C70EE" w:rsidRPr="00C451F1" w:rsidRDefault="00A02E22"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w:t>
            </w:r>
          </w:p>
        </w:tc>
      </w:tr>
      <w:tr w:rsidR="00C451F1" w14:paraId="31B462D1" w14:textId="77777777" w:rsidTr="00E80841">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316EC237" w14:textId="77777777" w:rsidR="002C70EE" w:rsidRPr="00C451F1" w:rsidRDefault="002C70EE" w:rsidP="00C451F1">
            <w:pPr>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BFBFBF" w:themeFill="background1" w:themeFillShade="BF"/>
          </w:tcPr>
          <w:p w14:paraId="62E15973" w14:textId="43E48E89"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7</w:t>
            </w:r>
          </w:p>
        </w:tc>
        <w:tc>
          <w:tcPr>
            <w:tcW w:w="1080" w:type="dxa"/>
            <w:shd w:val="clear" w:color="auto" w:fill="BFBFBF" w:themeFill="background1" w:themeFillShade="BF"/>
          </w:tcPr>
          <w:p w14:paraId="1DFE06AC" w14:textId="67E58DFD"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3</w:t>
            </w:r>
          </w:p>
        </w:tc>
        <w:tc>
          <w:tcPr>
            <w:tcW w:w="1080" w:type="dxa"/>
            <w:shd w:val="clear" w:color="auto" w:fill="BFBFBF" w:themeFill="background1" w:themeFillShade="BF"/>
          </w:tcPr>
          <w:p w14:paraId="011D74AD" w14:textId="23AF51C4"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080" w:type="dxa"/>
            <w:shd w:val="clear" w:color="auto" w:fill="BFBFBF" w:themeFill="background1" w:themeFillShade="BF"/>
          </w:tcPr>
          <w:p w14:paraId="6211C944" w14:textId="1F5D5089"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4</w:t>
            </w:r>
          </w:p>
        </w:tc>
        <w:tc>
          <w:tcPr>
            <w:tcW w:w="1080" w:type="dxa"/>
            <w:shd w:val="clear" w:color="auto" w:fill="BFBFBF" w:themeFill="background1" w:themeFillShade="BF"/>
          </w:tcPr>
          <w:p w14:paraId="5F632D4A" w14:textId="5731CD0C" w:rsidR="002C70EE" w:rsidRPr="00C451F1" w:rsidRDefault="00B7006A"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5</w:t>
            </w:r>
          </w:p>
        </w:tc>
        <w:tc>
          <w:tcPr>
            <w:tcW w:w="1035" w:type="dxa"/>
            <w:shd w:val="clear" w:color="auto" w:fill="BFBFBF" w:themeFill="background1" w:themeFillShade="BF"/>
          </w:tcPr>
          <w:p w14:paraId="7ACD5149" w14:textId="6983432E" w:rsidR="002C70EE" w:rsidRPr="00C451F1" w:rsidRDefault="00E80841"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7</w:t>
            </w:r>
          </w:p>
        </w:tc>
      </w:tr>
      <w:tr w:rsidR="00C451F1" w14:paraId="303B2CF2"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703FCB28" w14:textId="77777777" w:rsidR="002C70EE" w:rsidRPr="00C451F1" w:rsidRDefault="002C70EE" w:rsidP="00C451F1">
            <w:pPr>
              <w:jc w:val="left"/>
              <w:rPr>
                <w:b w:val="0"/>
                <w:bCs w:val="0"/>
                <w:sz w:val="23"/>
                <w:szCs w:val="23"/>
              </w:rPr>
            </w:pPr>
            <w:r w:rsidRPr="00C451F1">
              <w:rPr>
                <w:sz w:val="23"/>
                <w:szCs w:val="23"/>
              </w:rPr>
              <w:t>GAP score (index)</w:t>
            </w:r>
          </w:p>
        </w:tc>
        <w:tc>
          <w:tcPr>
            <w:tcW w:w="1080" w:type="dxa"/>
          </w:tcPr>
          <w:p w14:paraId="580FDBD3" w14:textId="4046898A"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1</w:t>
            </w:r>
          </w:p>
        </w:tc>
        <w:tc>
          <w:tcPr>
            <w:tcW w:w="1080" w:type="dxa"/>
          </w:tcPr>
          <w:p w14:paraId="3F5E55E7" w14:textId="6D173C2F"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5</w:t>
            </w:r>
          </w:p>
        </w:tc>
        <w:tc>
          <w:tcPr>
            <w:tcW w:w="1080" w:type="dxa"/>
          </w:tcPr>
          <w:p w14:paraId="5A61B890" w14:textId="2F6CDB19"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w:t>
            </w:r>
          </w:p>
        </w:tc>
        <w:tc>
          <w:tcPr>
            <w:tcW w:w="1080" w:type="dxa"/>
          </w:tcPr>
          <w:p w14:paraId="71F2500A" w14:textId="663ED6C8"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5</w:t>
            </w:r>
          </w:p>
        </w:tc>
        <w:tc>
          <w:tcPr>
            <w:tcW w:w="1080" w:type="dxa"/>
          </w:tcPr>
          <w:p w14:paraId="77F586C4" w14:textId="238013A7"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r w:rsidR="007A6F19">
              <w:rPr>
                <w:sz w:val="20"/>
                <w:szCs w:val="20"/>
              </w:rPr>
              <w:t>1</w:t>
            </w:r>
          </w:p>
        </w:tc>
        <w:tc>
          <w:tcPr>
            <w:tcW w:w="1035" w:type="dxa"/>
          </w:tcPr>
          <w:p w14:paraId="21400637" w14:textId="53E674DD" w:rsidR="002C70EE" w:rsidRPr="00C451F1" w:rsidRDefault="003B165E"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A6F19">
              <w:rPr>
                <w:sz w:val="20"/>
                <w:szCs w:val="20"/>
              </w:rPr>
              <w:t>204</w:t>
            </w:r>
          </w:p>
        </w:tc>
      </w:tr>
      <w:tr w:rsidR="00C451F1" w14:paraId="0988467A" w14:textId="77777777" w:rsidTr="007A6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93805E5" w14:textId="77777777" w:rsidR="002C70EE" w:rsidRPr="00C451F1" w:rsidRDefault="002C70EE" w:rsidP="00C451F1">
            <w:pPr>
              <w:jc w:val="left"/>
              <w:rPr>
                <w:b w:val="0"/>
                <w:bCs w:val="0"/>
                <w:sz w:val="23"/>
                <w:szCs w:val="23"/>
              </w:rPr>
            </w:pPr>
            <w:r w:rsidRPr="00C451F1">
              <w:rPr>
                <w:sz w:val="23"/>
                <w:szCs w:val="23"/>
              </w:rPr>
              <w:t>CPI (index)</w:t>
            </w:r>
          </w:p>
        </w:tc>
        <w:tc>
          <w:tcPr>
            <w:tcW w:w="1080" w:type="dxa"/>
            <w:shd w:val="clear" w:color="auto" w:fill="BFBFBF" w:themeFill="background1" w:themeFillShade="BF"/>
          </w:tcPr>
          <w:p w14:paraId="5289BAD3" w14:textId="1FC680FA"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080" w:type="dxa"/>
            <w:shd w:val="clear" w:color="auto" w:fill="BFBFBF" w:themeFill="background1" w:themeFillShade="BF"/>
          </w:tcPr>
          <w:p w14:paraId="554EB9E4" w14:textId="1D4EB011"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8</w:t>
            </w:r>
          </w:p>
        </w:tc>
        <w:tc>
          <w:tcPr>
            <w:tcW w:w="1080" w:type="dxa"/>
          </w:tcPr>
          <w:p w14:paraId="2547150F" w14:textId="485A0ED9"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w:t>
            </w:r>
          </w:p>
        </w:tc>
        <w:tc>
          <w:tcPr>
            <w:tcW w:w="1080" w:type="dxa"/>
          </w:tcPr>
          <w:p w14:paraId="32FFA562" w14:textId="41F871E6"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1</w:t>
            </w:r>
          </w:p>
        </w:tc>
        <w:tc>
          <w:tcPr>
            <w:tcW w:w="1080" w:type="dxa"/>
          </w:tcPr>
          <w:p w14:paraId="14787EA4" w14:textId="18968DD0"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35" w:type="dxa"/>
          </w:tcPr>
          <w:p w14:paraId="6D9F0B7A" w14:textId="037EB77A" w:rsidR="002C70EE" w:rsidRPr="00C451F1" w:rsidRDefault="007A6F19" w:rsidP="002D3F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6</w:t>
            </w:r>
          </w:p>
        </w:tc>
      </w:tr>
      <w:tr w:rsidR="00C451F1" w14:paraId="522664D1" w14:textId="77777777" w:rsidTr="00980071">
        <w:tc>
          <w:tcPr>
            <w:cnfStyle w:val="001000000000" w:firstRow="0" w:lastRow="0" w:firstColumn="1" w:lastColumn="0" w:oddVBand="0" w:evenVBand="0" w:oddHBand="0" w:evenHBand="0" w:firstRowFirstColumn="0" w:firstRowLastColumn="0" w:lastRowFirstColumn="0" w:lastRowLastColumn="0"/>
            <w:tcW w:w="3054" w:type="dxa"/>
          </w:tcPr>
          <w:p w14:paraId="4C04733D" w14:textId="77777777" w:rsidR="002C70EE" w:rsidRPr="00C451F1" w:rsidRDefault="002C70EE" w:rsidP="00C451F1">
            <w:pPr>
              <w:jc w:val="left"/>
              <w:rPr>
                <w:b w:val="0"/>
                <w:bCs w:val="0"/>
                <w:sz w:val="23"/>
                <w:szCs w:val="23"/>
              </w:rPr>
            </w:pPr>
            <w:r w:rsidRPr="00C451F1">
              <w:rPr>
                <w:sz w:val="23"/>
                <w:szCs w:val="23"/>
              </w:rPr>
              <w:t>ISWTd (m)</w:t>
            </w:r>
          </w:p>
        </w:tc>
        <w:tc>
          <w:tcPr>
            <w:tcW w:w="1080" w:type="dxa"/>
          </w:tcPr>
          <w:p w14:paraId="5675567B" w14:textId="16CD1B87"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c>
          <w:tcPr>
            <w:tcW w:w="1080" w:type="dxa"/>
          </w:tcPr>
          <w:p w14:paraId="1A3678C1" w14:textId="55A5D472"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7</w:t>
            </w:r>
          </w:p>
        </w:tc>
        <w:tc>
          <w:tcPr>
            <w:tcW w:w="1080" w:type="dxa"/>
          </w:tcPr>
          <w:p w14:paraId="61C5B87C" w14:textId="43E5497F"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w:t>
            </w:r>
          </w:p>
        </w:tc>
        <w:tc>
          <w:tcPr>
            <w:tcW w:w="1080" w:type="dxa"/>
          </w:tcPr>
          <w:p w14:paraId="79435844" w14:textId="4E4176DC"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06</w:t>
            </w:r>
          </w:p>
        </w:tc>
        <w:tc>
          <w:tcPr>
            <w:tcW w:w="1080" w:type="dxa"/>
          </w:tcPr>
          <w:p w14:paraId="279E2623" w14:textId="4079BB13"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w:t>
            </w:r>
          </w:p>
        </w:tc>
        <w:tc>
          <w:tcPr>
            <w:tcW w:w="1035" w:type="dxa"/>
          </w:tcPr>
          <w:p w14:paraId="7929C2E3" w14:textId="4927F978" w:rsidR="002C70EE" w:rsidRPr="00C451F1" w:rsidRDefault="007A6F19" w:rsidP="002D3F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3</w:t>
            </w:r>
          </w:p>
        </w:tc>
      </w:tr>
    </w:tbl>
    <w:p w14:paraId="25F68490" w14:textId="5C331E5A" w:rsidR="00A85C1C" w:rsidRPr="00D05798" w:rsidRDefault="00385C22" w:rsidP="00A85C1C">
      <w:pPr>
        <w:pStyle w:val="Aftertable"/>
      </w:pPr>
      <w:r>
        <w:t xml:space="preserve">Greyed boxes indicate a two-tailed p-value &lt; 0.05. </w:t>
      </w:r>
      <w:r w:rsidR="002D3F52">
        <w:t>FEV1:</w:t>
      </w:r>
      <w:r w:rsidR="00A85C1C">
        <w:t xml:space="preserve"> forced expiratory</w:t>
      </w:r>
      <w:r w:rsidR="002D3F52">
        <w:t xml:space="preserve"> volume in one second; FVC:</w:t>
      </w:r>
      <w:r w:rsidR="00A85C1C">
        <w:t xml:space="preserve"> forced vital capacity; T</w:t>
      </w:r>
      <w:r w:rsidR="00A85C1C" w:rsidRPr="00D05798">
        <w:rPr>
          <w:vertAlign w:val="subscript"/>
        </w:rPr>
        <w:t>LCO</w:t>
      </w:r>
      <w:r w:rsidR="002D3F52">
        <w:t>:</w:t>
      </w:r>
      <w:r w:rsidR="00A85C1C">
        <w:t xml:space="preserve"> Carbon monoxide gas transfer; K</w:t>
      </w:r>
      <w:r w:rsidR="00A85C1C" w:rsidRPr="00D05798">
        <w:rPr>
          <w:vertAlign w:val="subscript"/>
        </w:rPr>
        <w:t>CO</w:t>
      </w:r>
      <w:r w:rsidR="0044243E">
        <w:t>:</w:t>
      </w:r>
      <w:r w:rsidR="00A85C1C">
        <w:t xml:space="preserve"> Carbon</w:t>
      </w:r>
      <w:r w:rsidR="0044243E">
        <w:t xml:space="preserve"> monoxide gas coefficient; GAP: gender, age, physiology; CPI:</w:t>
      </w:r>
      <w:r w:rsidR="00A85C1C">
        <w:t xml:space="preserve"> co</w:t>
      </w:r>
      <w:r w:rsidR="0044243E">
        <w:t>mposite physiology index; ISWTd:</w:t>
      </w:r>
      <w:r w:rsidR="00A85C1C">
        <w:t xml:space="preserve"> increme</w:t>
      </w:r>
      <w:r w:rsidR="00FD0975">
        <w:t>ntal shuttle walk test distance;</w:t>
      </w:r>
      <w:r w:rsidR="002D3F52">
        <w:t xml:space="preserve"> ADC</w:t>
      </w:r>
      <w:r w:rsidR="0044243E">
        <w:t>:</w:t>
      </w:r>
      <w:r w:rsidR="002D3F52">
        <w:t xml:space="preserve"> apparent diffusion coefficient</w:t>
      </w:r>
      <w:r w:rsidR="00FD0975">
        <w:t>.</w:t>
      </w:r>
    </w:p>
    <w:p w14:paraId="71B68F1E" w14:textId="6A8A0AB6" w:rsidR="00C10B96" w:rsidRDefault="00C312FF" w:rsidP="00C10B96">
      <w:pPr>
        <w:pStyle w:val="figure"/>
      </w:pPr>
      <w:r>
        <w:rPr>
          <w:noProof/>
          <w:lang w:eastAsia="en-GB"/>
        </w:rPr>
        <w:drawing>
          <wp:inline distT="0" distB="0" distL="0" distR="0" wp14:anchorId="4CC9D86F" wp14:editId="73B47D49">
            <wp:extent cx="6038215" cy="42481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Baseline mean ADC correlations.png"/>
                    <pic:cNvPicPr/>
                  </pic:nvPicPr>
                  <pic:blipFill>
                    <a:blip r:embed="rId127">
                      <a:extLst>
                        <a:ext uri="{28A0092B-C50C-407E-A947-70E740481C1C}">
                          <a14:useLocalDpi xmlns:a14="http://schemas.microsoft.com/office/drawing/2010/main" val="0"/>
                        </a:ext>
                      </a:extLst>
                    </a:blip>
                    <a:stretch>
                      <a:fillRect/>
                    </a:stretch>
                  </pic:blipFill>
                  <pic:spPr>
                    <a:xfrm>
                      <a:off x="0" y="0"/>
                      <a:ext cx="6038215" cy="4248150"/>
                    </a:xfrm>
                    <a:prstGeom prst="rect">
                      <a:avLst/>
                    </a:prstGeom>
                  </pic:spPr>
                </pic:pic>
              </a:graphicData>
            </a:graphic>
          </wp:inline>
        </w:drawing>
      </w:r>
    </w:p>
    <w:p w14:paraId="117E34D6" w14:textId="178D3FB9" w:rsidR="007E6178" w:rsidRDefault="000303A8" w:rsidP="00C10B96">
      <w:pPr>
        <w:pStyle w:val="Caption"/>
      </w:pPr>
      <w:bookmarkStart w:id="5501" w:name="_Toc3145388"/>
      <w:r>
        <w:t>Figure</w:t>
      </w:r>
      <w:r w:rsidR="00C10B96">
        <w:t xml:space="preserve"> </w:t>
      </w:r>
      <w:ins w:id="5502"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0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04" w:author="Nicholas Weatherley" w:date="2019-03-05T22:36:00Z">
        <w:r w:rsidR="00D5585D">
          <w:rPr>
            <w:noProof/>
          </w:rPr>
          <w:t>21</w:t>
        </w:r>
        <w:r w:rsidR="00D5585D">
          <w:fldChar w:fldCharType="end"/>
        </w:r>
      </w:ins>
      <w:ins w:id="5505" w:author="Windows User" w:date="2018-11-01T14:27:00Z">
        <w:del w:id="5506" w:author="Nicholas Weatherley" w:date="2019-03-05T22:36:00Z">
          <w:r w:rsidR="002F70B6" w:rsidDel="00D5585D">
            <w:fldChar w:fldCharType="begin"/>
          </w:r>
          <w:r w:rsidR="002F70B6" w:rsidDel="00D5585D">
            <w:delInstrText xml:space="preserve"> STYLEREF 1 \s </w:delInstrText>
          </w:r>
        </w:del>
      </w:ins>
      <w:del w:id="5507" w:author="Nicholas Weatherley" w:date="2019-03-05T22:36:00Z">
        <w:r w:rsidR="002F70B6" w:rsidDel="00D5585D">
          <w:fldChar w:fldCharType="separate"/>
        </w:r>
        <w:r w:rsidR="0024585E" w:rsidDel="00D5585D">
          <w:rPr>
            <w:noProof/>
          </w:rPr>
          <w:delText>5</w:delText>
        </w:r>
      </w:del>
      <w:ins w:id="5508" w:author="Windows User" w:date="2018-11-01T14:27:00Z">
        <w:del w:id="550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10" w:author="Nicholas Weatherley" w:date="2019-03-05T22:36:00Z">
        <w:r w:rsidR="002F70B6" w:rsidDel="00D5585D">
          <w:fldChar w:fldCharType="end"/>
        </w:r>
      </w:del>
      <w:del w:id="551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9</w:delText>
        </w:r>
        <w:r w:rsidR="00C87381" w:rsidDel="00135BE2">
          <w:fldChar w:fldCharType="end"/>
        </w:r>
      </w:del>
      <w:r w:rsidR="00291D28">
        <w:t>:</w:t>
      </w:r>
      <w:r w:rsidR="007E6178">
        <w:t xml:space="preserve"> Correlations of baseline </w:t>
      </w:r>
      <w:r w:rsidR="007104BF">
        <w:t xml:space="preserve">mean </w:t>
      </w:r>
      <w:r w:rsidR="007E6178">
        <w:t>ADC with PFTs</w:t>
      </w:r>
      <w:bookmarkEnd w:id="5501"/>
    </w:p>
    <w:p w14:paraId="2C10F02B" w14:textId="3E396E1F" w:rsidR="00C10B96" w:rsidRPr="007E6178" w:rsidRDefault="007E6178" w:rsidP="00C10B96">
      <w:pPr>
        <w:pStyle w:val="Figuretext"/>
      </w:pPr>
      <w:r>
        <w:t>ADC: apparent diffusion coefficient; PFT: pulmonary function test; K</w:t>
      </w:r>
      <w:r w:rsidRPr="007E6178">
        <w:rPr>
          <w:vertAlign w:val="subscript"/>
        </w:rPr>
        <w:t>CO</w:t>
      </w:r>
      <w:r>
        <w:t>: transfer coefficient; CPI: composite physiology index</w:t>
      </w:r>
      <w:r w:rsidR="007104BF">
        <w:t>.</w:t>
      </w:r>
    </w:p>
    <w:p w14:paraId="44B5752D" w14:textId="1DDA0DC0" w:rsidR="00C10B96" w:rsidRDefault="00C312FF" w:rsidP="00C10B96">
      <w:pPr>
        <w:pStyle w:val="figure"/>
      </w:pPr>
      <w:r>
        <w:rPr>
          <w:noProof/>
          <w:lang w:eastAsia="en-GB"/>
        </w:rPr>
        <w:lastRenderedPageBreak/>
        <w:drawing>
          <wp:inline distT="0" distB="0" distL="0" distR="0" wp14:anchorId="514E4F86" wp14:editId="6B499766">
            <wp:extent cx="6038215" cy="220853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Baseline skew ADC correlations.png"/>
                    <pic:cNvPicPr/>
                  </pic:nvPicPr>
                  <pic:blipFill>
                    <a:blip r:embed="rId128">
                      <a:extLst>
                        <a:ext uri="{28A0092B-C50C-407E-A947-70E740481C1C}">
                          <a14:useLocalDpi xmlns:a14="http://schemas.microsoft.com/office/drawing/2010/main" val="0"/>
                        </a:ext>
                      </a:extLst>
                    </a:blip>
                    <a:stretch>
                      <a:fillRect/>
                    </a:stretch>
                  </pic:blipFill>
                  <pic:spPr>
                    <a:xfrm>
                      <a:off x="0" y="0"/>
                      <a:ext cx="6038215" cy="2208530"/>
                    </a:xfrm>
                    <a:prstGeom prst="rect">
                      <a:avLst/>
                    </a:prstGeom>
                  </pic:spPr>
                </pic:pic>
              </a:graphicData>
            </a:graphic>
          </wp:inline>
        </w:drawing>
      </w:r>
    </w:p>
    <w:p w14:paraId="39C5D8D0" w14:textId="68FC6120" w:rsidR="00C10B96" w:rsidRDefault="000303A8" w:rsidP="00291D28">
      <w:pPr>
        <w:pStyle w:val="Caption"/>
      </w:pPr>
      <w:bookmarkStart w:id="5512" w:name="_Toc3145389"/>
      <w:r>
        <w:t>Figure</w:t>
      </w:r>
      <w:r w:rsidR="00C10B96">
        <w:t xml:space="preserve"> </w:t>
      </w:r>
      <w:ins w:id="551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1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15" w:author="Nicholas Weatherley" w:date="2019-03-05T22:36:00Z">
        <w:r w:rsidR="00D5585D">
          <w:rPr>
            <w:noProof/>
          </w:rPr>
          <w:t>22</w:t>
        </w:r>
        <w:r w:rsidR="00D5585D">
          <w:fldChar w:fldCharType="end"/>
        </w:r>
      </w:ins>
      <w:ins w:id="5516" w:author="Windows User" w:date="2018-11-01T14:27:00Z">
        <w:del w:id="5517" w:author="Nicholas Weatherley" w:date="2019-03-05T22:36:00Z">
          <w:r w:rsidR="002F70B6" w:rsidDel="00D5585D">
            <w:fldChar w:fldCharType="begin"/>
          </w:r>
          <w:r w:rsidR="002F70B6" w:rsidDel="00D5585D">
            <w:delInstrText xml:space="preserve"> STYLEREF 1 \s </w:delInstrText>
          </w:r>
        </w:del>
      </w:ins>
      <w:del w:id="5518" w:author="Nicholas Weatherley" w:date="2019-03-05T22:36:00Z">
        <w:r w:rsidR="002F70B6" w:rsidDel="00D5585D">
          <w:fldChar w:fldCharType="separate"/>
        </w:r>
        <w:r w:rsidR="0024585E" w:rsidDel="00D5585D">
          <w:rPr>
            <w:noProof/>
          </w:rPr>
          <w:delText>5</w:delText>
        </w:r>
      </w:del>
      <w:ins w:id="5519" w:author="Windows User" w:date="2018-11-01T14:27:00Z">
        <w:del w:id="552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21" w:author="Nicholas Weatherley" w:date="2019-03-05T22:36:00Z">
        <w:r w:rsidR="002F70B6" w:rsidDel="00D5585D">
          <w:fldChar w:fldCharType="end"/>
        </w:r>
      </w:del>
      <w:del w:id="552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0</w:delText>
        </w:r>
        <w:r w:rsidR="00C87381" w:rsidDel="00135BE2">
          <w:fldChar w:fldCharType="end"/>
        </w:r>
      </w:del>
      <w:r w:rsidR="00C10B96">
        <w:t>:</w:t>
      </w:r>
      <w:r w:rsidR="00A25565">
        <w:t xml:space="preserve"> Correlations of baseline ADC</w:t>
      </w:r>
      <w:r w:rsidR="00A25565" w:rsidRPr="00A25565">
        <w:t xml:space="preserve"> </w:t>
      </w:r>
      <w:r w:rsidR="00A25565">
        <w:t>skew with PFTs</w:t>
      </w:r>
      <w:bookmarkEnd w:id="5512"/>
    </w:p>
    <w:p w14:paraId="6E4FBB87" w14:textId="30ED49DB" w:rsidR="00291D28" w:rsidRPr="00291D28" w:rsidRDefault="00A25565" w:rsidP="00291D28">
      <w:pPr>
        <w:pStyle w:val="Figuretext"/>
      </w:pPr>
      <w:r>
        <w:t>ADC: apparent diffusion coefficient; PFT: pulmonary function test; K</w:t>
      </w:r>
      <w:r w:rsidRPr="007E6178">
        <w:rPr>
          <w:vertAlign w:val="subscript"/>
        </w:rPr>
        <w:t>CO</w:t>
      </w:r>
      <w:r>
        <w:t>: transfer coefficient.</w:t>
      </w:r>
    </w:p>
    <w:p w14:paraId="16F380F0" w14:textId="361D5F0B" w:rsidR="00C10B96" w:rsidRDefault="00C312FF" w:rsidP="00C10B96">
      <w:pPr>
        <w:pStyle w:val="figure"/>
      </w:pPr>
      <w:r>
        <w:rPr>
          <w:noProof/>
          <w:lang w:eastAsia="en-GB"/>
        </w:rPr>
        <w:drawing>
          <wp:inline distT="0" distB="0" distL="0" distR="0" wp14:anchorId="1FD3FC78" wp14:editId="0BE7370C">
            <wp:extent cx="6038215" cy="408876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Baseline kurtosis ADC correlations.png"/>
                    <pic:cNvPicPr/>
                  </pic:nvPicPr>
                  <pic:blipFill>
                    <a:blip r:embed="rId129">
                      <a:extLst>
                        <a:ext uri="{28A0092B-C50C-407E-A947-70E740481C1C}">
                          <a14:useLocalDpi xmlns:a14="http://schemas.microsoft.com/office/drawing/2010/main" val="0"/>
                        </a:ext>
                      </a:extLst>
                    </a:blip>
                    <a:stretch>
                      <a:fillRect/>
                    </a:stretch>
                  </pic:blipFill>
                  <pic:spPr>
                    <a:xfrm>
                      <a:off x="0" y="0"/>
                      <a:ext cx="6038215" cy="4088765"/>
                    </a:xfrm>
                    <a:prstGeom prst="rect">
                      <a:avLst/>
                    </a:prstGeom>
                  </pic:spPr>
                </pic:pic>
              </a:graphicData>
            </a:graphic>
          </wp:inline>
        </w:drawing>
      </w:r>
    </w:p>
    <w:p w14:paraId="761B886A" w14:textId="0364EEC8" w:rsidR="00C10B96" w:rsidRDefault="000303A8" w:rsidP="00C10B96">
      <w:pPr>
        <w:pStyle w:val="Caption"/>
      </w:pPr>
      <w:bookmarkStart w:id="5523" w:name="_Toc3145390"/>
      <w:r>
        <w:t>Figure</w:t>
      </w:r>
      <w:r w:rsidR="00C10B96">
        <w:t xml:space="preserve"> </w:t>
      </w:r>
      <w:ins w:id="552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2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26" w:author="Nicholas Weatherley" w:date="2019-03-05T22:36:00Z">
        <w:r w:rsidR="00D5585D">
          <w:rPr>
            <w:noProof/>
          </w:rPr>
          <w:t>23</w:t>
        </w:r>
        <w:r w:rsidR="00D5585D">
          <w:fldChar w:fldCharType="end"/>
        </w:r>
      </w:ins>
      <w:ins w:id="5527" w:author="Windows User" w:date="2018-11-01T14:27:00Z">
        <w:del w:id="5528" w:author="Nicholas Weatherley" w:date="2019-03-05T22:36:00Z">
          <w:r w:rsidR="002F70B6" w:rsidDel="00D5585D">
            <w:fldChar w:fldCharType="begin"/>
          </w:r>
          <w:r w:rsidR="002F70B6" w:rsidDel="00D5585D">
            <w:delInstrText xml:space="preserve"> STYLEREF 1 \s </w:delInstrText>
          </w:r>
        </w:del>
      </w:ins>
      <w:del w:id="5529" w:author="Nicholas Weatherley" w:date="2019-03-05T22:36:00Z">
        <w:r w:rsidR="002F70B6" w:rsidDel="00D5585D">
          <w:fldChar w:fldCharType="separate"/>
        </w:r>
        <w:r w:rsidR="0024585E" w:rsidDel="00D5585D">
          <w:rPr>
            <w:noProof/>
          </w:rPr>
          <w:delText>5</w:delText>
        </w:r>
      </w:del>
      <w:ins w:id="5530" w:author="Windows User" w:date="2018-11-01T14:27:00Z">
        <w:del w:id="553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32" w:author="Nicholas Weatherley" w:date="2019-03-05T22:36:00Z">
        <w:r w:rsidR="002F70B6" w:rsidDel="00D5585D">
          <w:fldChar w:fldCharType="end"/>
        </w:r>
      </w:del>
      <w:del w:id="553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1</w:delText>
        </w:r>
        <w:r w:rsidR="00C87381" w:rsidDel="00135BE2">
          <w:fldChar w:fldCharType="end"/>
        </w:r>
      </w:del>
      <w:r w:rsidR="00C10B96">
        <w:t>:</w:t>
      </w:r>
      <w:r w:rsidR="007104BF" w:rsidRPr="007104BF">
        <w:t xml:space="preserve"> </w:t>
      </w:r>
      <w:r w:rsidR="007104BF">
        <w:t xml:space="preserve">Correlations of baseline ADC </w:t>
      </w:r>
      <w:r w:rsidR="00736546">
        <w:t>kurtosis</w:t>
      </w:r>
      <w:r w:rsidR="007104BF">
        <w:t xml:space="preserve"> metrics with PFTs</w:t>
      </w:r>
      <w:bookmarkEnd w:id="5523"/>
    </w:p>
    <w:p w14:paraId="0BE7506A" w14:textId="5EBD08FE" w:rsidR="009C0E12" w:rsidRDefault="007104BF" w:rsidP="00CA2EA3">
      <w:pPr>
        <w:pStyle w:val="Figuretext"/>
      </w:pPr>
      <w:r>
        <w:t>ADC: apparent diffusion coefficient; PFT: pulmonary function test; K</w:t>
      </w:r>
      <w:r w:rsidRPr="007E6178">
        <w:rPr>
          <w:vertAlign w:val="subscript"/>
        </w:rPr>
        <w:t>CO</w:t>
      </w:r>
      <w:r>
        <w:t>: transfer coefficient; CPI: composite physiology index.</w:t>
      </w:r>
    </w:p>
    <w:p w14:paraId="150EDA6F" w14:textId="3B2D61E2" w:rsidR="00CA2EA3" w:rsidRDefault="004E51DB" w:rsidP="00CA2EA3">
      <w:r>
        <w:t xml:space="preserve">Differences in ADC stratified by GAP score and index (greater and less than median value) were evaluated with Mann-Whitney U and </w:t>
      </w:r>
      <w:r w:rsidR="00CA2EA3">
        <w:t>Kruskall-Wallis with Dunn’s correction</w:t>
      </w:r>
      <w:r>
        <w:t xml:space="preserve"> tests, respectively</w:t>
      </w:r>
      <w:r w:rsidR="005508D2">
        <w:t xml:space="preserve">, as </w:t>
      </w:r>
      <w:r w:rsidR="00B21F6B">
        <w:t>visualised</w:t>
      </w:r>
      <w:r w:rsidR="005508D2">
        <w:t xml:space="preserve"> in </w:t>
      </w:r>
      <w:r w:rsidR="000303A8">
        <w:t>Figure</w:t>
      </w:r>
      <w:r w:rsidR="005508D2">
        <w:t xml:space="preserve"> 5.2</w:t>
      </w:r>
      <w:ins w:id="5534" w:author="Windows User" w:date="2018-11-02T11:05:00Z">
        <w:r w:rsidR="009028A0">
          <w:t>4</w:t>
        </w:r>
      </w:ins>
      <w:del w:id="5535" w:author="Windows User" w:date="2018-11-02T11:05:00Z">
        <w:r w:rsidR="005508D2" w:rsidDel="009028A0">
          <w:delText>2</w:delText>
        </w:r>
      </w:del>
      <w:r w:rsidR="005508D2">
        <w:t>.</w:t>
      </w:r>
    </w:p>
    <w:p w14:paraId="5A730AE3" w14:textId="77777777" w:rsidR="00766558" w:rsidRDefault="00766558" w:rsidP="00766558">
      <w:pPr>
        <w:keepNext/>
      </w:pPr>
      <w:r>
        <w:rPr>
          <w:noProof/>
          <w:lang w:eastAsia="en-GB"/>
        </w:rPr>
        <w:lastRenderedPageBreak/>
        <w:drawing>
          <wp:inline distT="0" distB="0" distL="0" distR="0" wp14:anchorId="2786670C" wp14:editId="1FDA32B6">
            <wp:extent cx="6038215" cy="26238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DC and GAP.png"/>
                    <pic:cNvPicPr/>
                  </pic:nvPicPr>
                  <pic:blipFill>
                    <a:blip r:embed="rId130">
                      <a:extLst>
                        <a:ext uri="{28A0092B-C50C-407E-A947-70E740481C1C}">
                          <a14:useLocalDpi xmlns:a14="http://schemas.microsoft.com/office/drawing/2010/main" val="0"/>
                        </a:ext>
                      </a:extLst>
                    </a:blip>
                    <a:stretch>
                      <a:fillRect/>
                    </a:stretch>
                  </pic:blipFill>
                  <pic:spPr>
                    <a:xfrm>
                      <a:off x="0" y="0"/>
                      <a:ext cx="6038215" cy="2623820"/>
                    </a:xfrm>
                    <a:prstGeom prst="rect">
                      <a:avLst/>
                    </a:prstGeom>
                  </pic:spPr>
                </pic:pic>
              </a:graphicData>
            </a:graphic>
          </wp:inline>
        </w:drawing>
      </w:r>
    </w:p>
    <w:p w14:paraId="5ED60570" w14:textId="579BB386" w:rsidR="00766558" w:rsidRDefault="000303A8" w:rsidP="00766558">
      <w:pPr>
        <w:pStyle w:val="Caption"/>
      </w:pPr>
      <w:bookmarkStart w:id="5536" w:name="_Toc3145391"/>
      <w:r>
        <w:t>Figure</w:t>
      </w:r>
      <w:r w:rsidR="00766558">
        <w:t xml:space="preserve"> </w:t>
      </w:r>
      <w:ins w:id="5537"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3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39" w:author="Nicholas Weatherley" w:date="2019-03-05T22:36:00Z">
        <w:r w:rsidR="00D5585D">
          <w:rPr>
            <w:noProof/>
          </w:rPr>
          <w:t>24</w:t>
        </w:r>
        <w:r w:rsidR="00D5585D">
          <w:fldChar w:fldCharType="end"/>
        </w:r>
      </w:ins>
      <w:ins w:id="5540" w:author="Windows User" w:date="2018-11-01T14:27:00Z">
        <w:del w:id="5541" w:author="Nicholas Weatherley" w:date="2019-03-05T22:36:00Z">
          <w:r w:rsidR="002F70B6" w:rsidDel="00D5585D">
            <w:fldChar w:fldCharType="begin"/>
          </w:r>
          <w:r w:rsidR="002F70B6" w:rsidDel="00D5585D">
            <w:delInstrText xml:space="preserve"> STYLEREF 1 \s </w:delInstrText>
          </w:r>
        </w:del>
      </w:ins>
      <w:del w:id="5542" w:author="Nicholas Weatherley" w:date="2019-03-05T22:36:00Z">
        <w:r w:rsidR="002F70B6" w:rsidDel="00D5585D">
          <w:fldChar w:fldCharType="separate"/>
        </w:r>
        <w:r w:rsidR="0024585E" w:rsidDel="00D5585D">
          <w:rPr>
            <w:noProof/>
          </w:rPr>
          <w:delText>5</w:delText>
        </w:r>
      </w:del>
      <w:ins w:id="5543" w:author="Windows User" w:date="2018-11-01T14:27:00Z">
        <w:del w:id="554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45" w:author="Nicholas Weatherley" w:date="2019-03-05T22:36:00Z">
        <w:r w:rsidR="002F70B6" w:rsidDel="00D5585D">
          <w:fldChar w:fldCharType="end"/>
        </w:r>
      </w:del>
      <w:del w:id="554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2</w:delText>
        </w:r>
        <w:r w:rsidR="00C87381" w:rsidDel="00135BE2">
          <w:fldChar w:fldCharType="end"/>
        </w:r>
      </w:del>
      <w:r w:rsidR="00766558">
        <w:t>: Baseline ADC and GAP</w:t>
      </w:r>
      <w:bookmarkEnd w:id="5536"/>
    </w:p>
    <w:p w14:paraId="3D538D28" w14:textId="35E0065C" w:rsidR="00766558" w:rsidRPr="00766558" w:rsidRDefault="00766558" w:rsidP="00766558">
      <w:pPr>
        <w:pStyle w:val="Figuretext"/>
      </w:pPr>
      <w:r>
        <w:t>ADC: apparent diffusion coefficient; GAP: gender, age, physiology</w:t>
      </w:r>
    </w:p>
    <w:p w14:paraId="73E64DCD" w14:textId="52665C28" w:rsidR="00CF3CE2" w:rsidRDefault="00CF3CE2" w:rsidP="00DB0283">
      <w:pPr>
        <w:pStyle w:val="Heading4"/>
      </w:pPr>
      <w:r>
        <w:t>Baseline Lm</w:t>
      </w:r>
      <w:r w:rsidRPr="00DB0283">
        <w:rPr>
          <w:vertAlign w:val="subscript"/>
        </w:rPr>
        <w:t>D</w:t>
      </w:r>
    </w:p>
    <w:p w14:paraId="5A6DCEB8" w14:textId="3B7478A6" w:rsidR="00DB0283" w:rsidRDefault="00DB0283" w:rsidP="00DB0283">
      <w:r>
        <w:t>Lm</w:t>
      </w:r>
      <w:r w:rsidRPr="00DB0283">
        <w:rPr>
          <w:vertAlign w:val="subscript"/>
        </w:rPr>
        <w:t>D</w:t>
      </w:r>
      <w:r>
        <w:t xml:space="preserve"> baseline correlations with physiology metrics are given in</w:t>
      </w:r>
      <w:r w:rsidR="000303A8">
        <w:t xml:space="preserve"> Table</w:t>
      </w:r>
      <w:r>
        <w:t xml:space="preserve"> 5.</w:t>
      </w:r>
      <w:ins w:id="5547" w:author="Windows User" w:date="2018-11-02T11:06:00Z">
        <w:r w:rsidR="006A283B">
          <w:t>9</w:t>
        </w:r>
      </w:ins>
      <w:del w:id="5548" w:author="Windows User" w:date="2018-11-02T11:06:00Z">
        <w:r w:rsidDel="006A283B">
          <w:delText>8</w:delText>
        </w:r>
      </w:del>
      <w:r>
        <w:t>.</w:t>
      </w:r>
      <w:r w:rsidRPr="00DB0283">
        <w:t xml:space="preserve"> </w:t>
      </w:r>
      <w:r>
        <w:t xml:space="preserve">Scatter plots of the statistically significant correlations are shown in </w:t>
      </w:r>
      <w:r w:rsidR="000303A8">
        <w:t>Figure</w:t>
      </w:r>
      <w:r>
        <w:t xml:space="preserve">s </w:t>
      </w:r>
      <w:r w:rsidR="00DA49D3">
        <w:t>5.2</w:t>
      </w:r>
      <w:ins w:id="5549" w:author="Windows User" w:date="2018-11-02T11:06:00Z">
        <w:r w:rsidR="006A283B">
          <w:t>5</w:t>
        </w:r>
      </w:ins>
      <w:del w:id="5550" w:author="Windows User" w:date="2018-11-02T11:06:00Z">
        <w:r w:rsidR="00DA49D3" w:rsidDel="006A283B">
          <w:delText>3</w:delText>
        </w:r>
      </w:del>
      <w:r w:rsidR="00DA49D3">
        <w:t xml:space="preserve"> and 5.2</w:t>
      </w:r>
      <w:ins w:id="5551" w:author="Windows User" w:date="2018-11-02T11:06:00Z">
        <w:r w:rsidR="006A283B">
          <w:t>6</w:t>
        </w:r>
      </w:ins>
      <w:del w:id="5552" w:author="Windows User" w:date="2018-11-02T11:06:00Z">
        <w:r w:rsidR="00DA49D3" w:rsidDel="006A283B">
          <w:delText>4</w:delText>
        </w:r>
      </w:del>
      <w:r w:rsidR="00DA49D3">
        <w:t>.</w:t>
      </w:r>
    </w:p>
    <w:p w14:paraId="071BD13C" w14:textId="2B771324" w:rsidR="00217DFF" w:rsidRDefault="00217DFF" w:rsidP="007A7C9C">
      <w:pPr>
        <w:pStyle w:val="TableTitle0"/>
      </w:pPr>
      <w:bookmarkStart w:id="5553" w:name="_Toc3145510"/>
      <w:r>
        <w:t xml:space="preserve">Table </w:t>
      </w:r>
      <w:ins w:id="5554"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555"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556" w:author="Nicholas Weatherley" w:date="2019-03-04T21:03:00Z">
        <w:r w:rsidR="00E96948">
          <w:rPr>
            <w:noProof/>
          </w:rPr>
          <w:t>9</w:t>
        </w:r>
        <w:r w:rsidR="00E96948">
          <w:fldChar w:fldCharType="end"/>
        </w:r>
      </w:ins>
      <w:ins w:id="5557" w:author="Windows User" w:date="2018-11-01T15:46:00Z">
        <w:del w:id="5558" w:author="Nicholas Weatherley" w:date="2019-03-04T21:03:00Z">
          <w:r w:rsidR="00743FFA" w:rsidDel="00E96948">
            <w:fldChar w:fldCharType="begin"/>
          </w:r>
          <w:r w:rsidR="00743FFA" w:rsidDel="00E96948">
            <w:delInstrText xml:space="preserve"> STYLEREF 1 \s </w:delInstrText>
          </w:r>
        </w:del>
      </w:ins>
      <w:del w:id="5559" w:author="Nicholas Weatherley" w:date="2019-03-04T21:03:00Z">
        <w:r w:rsidR="00743FFA" w:rsidDel="00E96948">
          <w:fldChar w:fldCharType="separate"/>
        </w:r>
        <w:r w:rsidR="0024585E" w:rsidDel="00E96948">
          <w:rPr>
            <w:noProof/>
          </w:rPr>
          <w:delText>5</w:delText>
        </w:r>
      </w:del>
      <w:ins w:id="5560" w:author="Windows User" w:date="2018-11-01T15:46:00Z">
        <w:del w:id="5561"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562" w:author="Nicholas Weatherley" w:date="2019-03-04T21:03:00Z">
        <w:r w:rsidR="00743FFA" w:rsidDel="00E96948">
          <w:fldChar w:fldCharType="end"/>
        </w:r>
      </w:del>
      <w:del w:id="5563"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8</w:delText>
        </w:r>
        <w:r w:rsidR="00BB544F" w:rsidDel="004435D9">
          <w:fldChar w:fldCharType="end"/>
        </w:r>
      </w:del>
      <w:r>
        <w:t>: Baseline Lm</w:t>
      </w:r>
      <w:r w:rsidRPr="00217DFF">
        <w:rPr>
          <w:vertAlign w:val="subscript"/>
        </w:rPr>
        <w:t>D</w:t>
      </w:r>
      <w:r>
        <w:t xml:space="preserve"> metric correlations</w:t>
      </w:r>
      <w:bookmarkEnd w:id="5553"/>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217DFF" w14:paraId="71EDC0C9" w14:textId="77777777" w:rsidTr="00B178E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5136AB76" w14:textId="77777777" w:rsidR="00217DFF" w:rsidRPr="00007F6A" w:rsidRDefault="00217DFF" w:rsidP="00EE6A1C">
            <w:pPr>
              <w:jc w:val="center"/>
              <w:rPr>
                <w:b w:val="0"/>
                <w:bCs w:val="0"/>
                <w:color w:val="FFFFFF"/>
              </w:rPr>
            </w:pPr>
            <w:r w:rsidRPr="00007F6A">
              <w:rPr>
                <w:color w:val="FFFFFF"/>
              </w:rPr>
              <w:t>Physiology metric</w:t>
            </w:r>
          </w:p>
        </w:tc>
        <w:tc>
          <w:tcPr>
            <w:tcW w:w="2160" w:type="dxa"/>
            <w:gridSpan w:val="2"/>
          </w:tcPr>
          <w:p w14:paraId="395C9E57" w14:textId="1E26ADE8" w:rsidR="00217DFF" w:rsidRPr="00007F6A" w:rsidRDefault="00217DFF" w:rsidP="00EE6A1C">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217DFF">
              <w:rPr>
                <w:b w:val="0"/>
                <w:bCs w:val="0"/>
                <w:color w:val="FFFFFF"/>
                <w:vertAlign w:val="subscript"/>
              </w:rPr>
              <w:t>D</w:t>
            </w:r>
            <w:r>
              <w:rPr>
                <w:b w:val="0"/>
                <w:bCs w:val="0"/>
                <w:color w:val="FFFFFF"/>
              </w:rPr>
              <w:t xml:space="preserve"> mean</w:t>
            </w:r>
          </w:p>
        </w:tc>
        <w:tc>
          <w:tcPr>
            <w:tcW w:w="2160" w:type="dxa"/>
            <w:gridSpan w:val="2"/>
          </w:tcPr>
          <w:p w14:paraId="31334C98" w14:textId="77777777" w:rsidR="00217DFF" w:rsidRPr="00007F6A" w:rsidRDefault="00217DFF" w:rsidP="00EE6A1C">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180E26A8" w14:textId="77777777" w:rsidR="00217DFF" w:rsidRPr="00007F6A" w:rsidRDefault="00217DFF" w:rsidP="00EE6A1C">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217DFF" w14:paraId="37A9BB29" w14:textId="77777777" w:rsidTr="00B17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4909E358" w14:textId="77777777" w:rsidR="00217DFF" w:rsidRPr="00007F6A" w:rsidRDefault="00217DFF" w:rsidP="00EE6A1C">
            <w:pPr>
              <w:rPr>
                <w:b w:val="0"/>
                <w:bCs w:val="0"/>
              </w:rPr>
            </w:pPr>
          </w:p>
        </w:tc>
        <w:tc>
          <w:tcPr>
            <w:tcW w:w="1080" w:type="dxa"/>
          </w:tcPr>
          <w:p w14:paraId="1B63786B"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20F655B"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33B02EA6"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08FA60F0"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0865875F"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3A06F31F" w14:textId="77777777" w:rsidR="00217DFF" w:rsidRDefault="00217DFF" w:rsidP="00EE6A1C">
            <w:pPr>
              <w:jc w:val="center"/>
              <w:cnfStyle w:val="000000100000" w:firstRow="0" w:lastRow="0" w:firstColumn="0" w:lastColumn="0" w:oddVBand="0" w:evenVBand="0" w:oddHBand="1" w:evenHBand="0" w:firstRowFirstColumn="0" w:firstRowLastColumn="0" w:lastRowFirstColumn="0" w:lastRowLastColumn="0"/>
            </w:pPr>
            <w:r>
              <w:t>p</w:t>
            </w:r>
          </w:p>
        </w:tc>
      </w:tr>
      <w:tr w:rsidR="00DF517C" w14:paraId="4F053C71" w14:textId="77777777" w:rsidTr="00B178E3">
        <w:tc>
          <w:tcPr>
            <w:cnfStyle w:val="001000000000" w:firstRow="0" w:lastRow="0" w:firstColumn="1" w:lastColumn="0" w:oddVBand="0" w:evenVBand="0" w:oddHBand="0" w:evenHBand="0" w:firstRowFirstColumn="0" w:firstRowLastColumn="0" w:lastRowFirstColumn="0" w:lastRowLastColumn="0"/>
            <w:tcW w:w="3054" w:type="dxa"/>
          </w:tcPr>
          <w:p w14:paraId="057DF801" w14:textId="77777777" w:rsidR="00DF517C" w:rsidRPr="00C451F1" w:rsidRDefault="00DF517C" w:rsidP="00EE6A1C">
            <w:pPr>
              <w:jc w:val="left"/>
              <w:rPr>
                <w:b w:val="0"/>
                <w:bCs w:val="0"/>
                <w:sz w:val="23"/>
                <w:szCs w:val="23"/>
              </w:rPr>
            </w:pPr>
            <w:r w:rsidRPr="00C451F1">
              <w:rPr>
                <w:sz w:val="23"/>
                <w:szCs w:val="23"/>
              </w:rPr>
              <w:t>FEV1 (mL)</w:t>
            </w:r>
          </w:p>
        </w:tc>
        <w:tc>
          <w:tcPr>
            <w:tcW w:w="1080" w:type="dxa"/>
          </w:tcPr>
          <w:p w14:paraId="4C9FE540" w14:textId="5FCE4F7A"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w:t>
            </w:r>
          </w:p>
        </w:tc>
        <w:tc>
          <w:tcPr>
            <w:tcW w:w="1080" w:type="dxa"/>
          </w:tcPr>
          <w:p w14:paraId="2D2AAC81" w14:textId="08CBDCBB"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6</w:t>
            </w:r>
          </w:p>
        </w:tc>
        <w:tc>
          <w:tcPr>
            <w:tcW w:w="1080" w:type="dxa"/>
          </w:tcPr>
          <w:p w14:paraId="5928AC0D" w14:textId="0FDFAA82"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w:t>
            </w:r>
          </w:p>
        </w:tc>
        <w:tc>
          <w:tcPr>
            <w:tcW w:w="1080" w:type="dxa"/>
          </w:tcPr>
          <w:p w14:paraId="085D4ABD" w14:textId="129CF606"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45</w:t>
            </w:r>
          </w:p>
        </w:tc>
        <w:tc>
          <w:tcPr>
            <w:tcW w:w="1080" w:type="dxa"/>
          </w:tcPr>
          <w:p w14:paraId="7E08EA3B" w14:textId="2A9711E2"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w:t>
            </w:r>
          </w:p>
        </w:tc>
        <w:tc>
          <w:tcPr>
            <w:tcW w:w="1035" w:type="dxa"/>
          </w:tcPr>
          <w:p w14:paraId="370ED4C4" w14:textId="0095CC71" w:rsidR="00DF517C" w:rsidRPr="00C451F1" w:rsidRDefault="00DF517C"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45</w:t>
            </w:r>
          </w:p>
        </w:tc>
      </w:tr>
      <w:tr w:rsidR="00DF517C" w14:paraId="56C341F5" w14:textId="77777777" w:rsidTr="00B17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6ECA1B5" w14:textId="77777777" w:rsidR="00DF517C" w:rsidRPr="00C451F1" w:rsidRDefault="00DF517C" w:rsidP="00EE6A1C">
            <w:pPr>
              <w:jc w:val="left"/>
              <w:rPr>
                <w:b w:val="0"/>
                <w:bCs w:val="0"/>
                <w:sz w:val="23"/>
                <w:szCs w:val="23"/>
              </w:rPr>
            </w:pPr>
            <w:r w:rsidRPr="00323AA1">
              <w:rPr>
                <w:bCs w:val="0"/>
                <w:sz w:val="23"/>
                <w:szCs w:val="23"/>
              </w:rPr>
              <w:t>FEV1</w:t>
            </w:r>
            <w:r w:rsidRPr="00C451F1">
              <w:rPr>
                <w:b w:val="0"/>
                <w:bCs w:val="0"/>
                <w:sz w:val="23"/>
                <w:szCs w:val="23"/>
              </w:rPr>
              <w:t xml:space="preserve"> </w:t>
            </w:r>
            <w:r w:rsidRPr="00C451F1">
              <w:rPr>
                <w:sz w:val="23"/>
                <w:szCs w:val="23"/>
              </w:rPr>
              <w:t>(% predicted)</w:t>
            </w:r>
          </w:p>
        </w:tc>
        <w:tc>
          <w:tcPr>
            <w:tcW w:w="1080" w:type="dxa"/>
          </w:tcPr>
          <w:p w14:paraId="0F044A63" w14:textId="0DD0CD84" w:rsidR="00DF517C" w:rsidRPr="00C451F1" w:rsidRDefault="00DF517C"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w:t>
            </w:r>
          </w:p>
        </w:tc>
        <w:tc>
          <w:tcPr>
            <w:tcW w:w="1080" w:type="dxa"/>
          </w:tcPr>
          <w:p w14:paraId="32A68332" w14:textId="1E68F8DA" w:rsidR="00DF517C" w:rsidRPr="00C451F1" w:rsidRDefault="00DF517C"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1</w:t>
            </w:r>
          </w:p>
        </w:tc>
        <w:tc>
          <w:tcPr>
            <w:tcW w:w="1080" w:type="dxa"/>
          </w:tcPr>
          <w:p w14:paraId="3903D6BA" w14:textId="7C60F3C5" w:rsidR="00DF517C" w:rsidRPr="00C451F1" w:rsidRDefault="00BE3C17"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w:t>
            </w:r>
          </w:p>
        </w:tc>
        <w:tc>
          <w:tcPr>
            <w:tcW w:w="1080" w:type="dxa"/>
          </w:tcPr>
          <w:p w14:paraId="635174EF" w14:textId="2E74BBFC" w:rsidR="00DF517C" w:rsidRPr="00C451F1" w:rsidRDefault="00BE3C17"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1</w:t>
            </w:r>
          </w:p>
        </w:tc>
        <w:tc>
          <w:tcPr>
            <w:tcW w:w="1080" w:type="dxa"/>
          </w:tcPr>
          <w:p w14:paraId="46FFED16" w14:textId="05EA7FB7" w:rsidR="00DF517C" w:rsidRPr="00C451F1" w:rsidRDefault="005B2D17"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w:t>
            </w:r>
          </w:p>
        </w:tc>
        <w:tc>
          <w:tcPr>
            <w:tcW w:w="1035" w:type="dxa"/>
          </w:tcPr>
          <w:p w14:paraId="63372CEC" w14:textId="103237CC" w:rsidR="00DF517C" w:rsidRPr="00C451F1" w:rsidRDefault="005B2D17"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51</w:t>
            </w:r>
          </w:p>
        </w:tc>
      </w:tr>
      <w:tr w:rsidR="00DF517C" w14:paraId="0FA668FE" w14:textId="77777777" w:rsidTr="00B178E3">
        <w:tc>
          <w:tcPr>
            <w:cnfStyle w:val="001000000000" w:firstRow="0" w:lastRow="0" w:firstColumn="1" w:lastColumn="0" w:oddVBand="0" w:evenVBand="0" w:oddHBand="0" w:evenHBand="0" w:firstRowFirstColumn="0" w:firstRowLastColumn="0" w:lastRowFirstColumn="0" w:lastRowLastColumn="0"/>
            <w:tcW w:w="3054" w:type="dxa"/>
          </w:tcPr>
          <w:p w14:paraId="1BC6473F" w14:textId="77777777" w:rsidR="00DF517C" w:rsidRPr="00C451F1" w:rsidRDefault="00DF517C" w:rsidP="00EE6A1C">
            <w:pPr>
              <w:jc w:val="left"/>
              <w:rPr>
                <w:b w:val="0"/>
                <w:bCs w:val="0"/>
                <w:sz w:val="23"/>
                <w:szCs w:val="23"/>
              </w:rPr>
            </w:pPr>
            <w:r w:rsidRPr="00C451F1">
              <w:rPr>
                <w:sz w:val="23"/>
                <w:szCs w:val="23"/>
              </w:rPr>
              <w:t>FVC (mL)</w:t>
            </w:r>
          </w:p>
        </w:tc>
        <w:tc>
          <w:tcPr>
            <w:tcW w:w="1080" w:type="dxa"/>
          </w:tcPr>
          <w:p w14:paraId="20A7FD4D" w14:textId="17FDD2DA"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w:t>
            </w:r>
          </w:p>
        </w:tc>
        <w:tc>
          <w:tcPr>
            <w:tcW w:w="1080" w:type="dxa"/>
          </w:tcPr>
          <w:p w14:paraId="67AD3C66" w14:textId="1EAD42E0"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8</w:t>
            </w:r>
          </w:p>
        </w:tc>
        <w:tc>
          <w:tcPr>
            <w:tcW w:w="1080" w:type="dxa"/>
          </w:tcPr>
          <w:p w14:paraId="7BF3158E" w14:textId="183DF644"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w:t>
            </w:r>
          </w:p>
        </w:tc>
        <w:tc>
          <w:tcPr>
            <w:tcW w:w="1080" w:type="dxa"/>
          </w:tcPr>
          <w:p w14:paraId="378ED622" w14:textId="58CE2B09"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23</w:t>
            </w:r>
          </w:p>
        </w:tc>
        <w:tc>
          <w:tcPr>
            <w:tcW w:w="1080" w:type="dxa"/>
          </w:tcPr>
          <w:p w14:paraId="7DB99F67" w14:textId="13885635"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w:t>
            </w:r>
          </w:p>
        </w:tc>
        <w:tc>
          <w:tcPr>
            <w:tcW w:w="1035" w:type="dxa"/>
          </w:tcPr>
          <w:p w14:paraId="55253671" w14:textId="280BA2CF" w:rsidR="00DF517C" w:rsidRPr="00C451F1" w:rsidRDefault="002A68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6</w:t>
            </w:r>
          </w:p>
        </w:tc>
      </w:tr>
      <w:tr w:rsidR="00DF517C" w14:paraId="00553F11" w14:textId="77777777" w:rsidTr="00B17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E1686E0" w14:textId="77777777" w:rsidR="00DF517C" w:rsidRPr="00C451F1" w:rsidRDefault="00DF517C" w:rsidP="00EE6A1C">
            <w:pPr>
              <w:jc w:val="left"/>
              <w:rPr>
                <w:b w:val="0"/>
                <w:bCs w:val="0"/>
                <w:sz w:val="23"/>
                <w:szCs w:val="23"/>
              </w:rPr>
            </w:pPr>
            <w:r w:rsidRPr="00C451F1">
              <w:rPr>
                <w:sz w:val="23"/>
                <w:szCs w:val="23"/>
              </w:rPr>
              <w:t>FVC (% predicted)</w:t>
            </w:r>
          </w:p>
        </w:tc>
        <w:tc>
          <w:tcPr>
            <w:tcW w:w="1080" w:type="dxa"/>
          </w:tcPr>
          <w:p w14:paraId="41413ED4" w14:textId="71681F55"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w:t>
            </w:r>
          </w:p>
        </w:tc>
        <w:tc>
          <w:tcPr>
            <w:tcW w:w="1080" w:type="dxa"/>
          </w:tcPr>
          <w:p w14:paraId="7F1423CD" w14:textId="4286E7E1"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45</w:t>
            </w:r>
          </w:p>
        </w:tc>
        <w:tc>
          <w:tcPr>
            <w:tcW w:w="1080" w:type="dxa"/>
          </w:tcPr>
          <w:p w14:paraId="42AE790B" w14:textId="2AC27BF8"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4</w:t>
            </w:r>
          </w:p>
        </w:tc>
        <w:tc>
          <w:tcPr>
            <w:tcW w:w="1080" w:type="dxa"/>
          </w:tcPr>
          <w:p w14:paraId="3A66615B" w14:textId="021A98F0"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6</w:t>
            </w:r>
          </w:p>
        </w:tc>
        <w:tc>
          <w:tcPr>
            <w:tcW w:w="1080" w:type="dxa"/>
          </w:tcPr>
          <w:p w14:paraId="04B1A90B" w14:textId="7309D2E9"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w:t>
            </w:r>
          </w:p>
        </w:tc>
        <w:tc>
          <w:tcPr>
            <w:tcW w:w="1035" w:type="dxa"/>
          </w:tcPr>
          <w:p w14:paraId="2EAEBB54" w14:textId="5AED1813" w:rsidR="00DF517C" w:rsidRPr="00C451F1" w:rsidRDefault="002A686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20</w:t>
            </w:r>
          </w:p>
        </w:tc>
      </w:tr>
      <w:tr w:rsidR="00DF517C" w14:paraId="201ECFD4" w14:textId="77777777" w:rsidTr="00B178E3">
        <w:tc>
          <w:tcPr>
            <w:cnfStyle w:val="001000000000" w:firstRow="0" w:lastRow="0" w:firstColumn="1" w:lastColumn="0" w:oddVBand="0" w:evenVBand="0" w:oddHBand="0" w:evenHBand="0" w:firstRowFirstColumn="0" w:firstRowLastColumn="0" w:lastRowFirstColumn="0" w:lastRowLastColumn="0"/>
            <w:tcW w:w="3054" w:type="dxa"/>
          </w:tcPr>
          <w:p w14:paraId="61610F78" w14:textId="77777777" w:rsidR="00DF517C" w:rsidRPr="00C451F1" w:rsidRDefault="00DF517C" w:rsidP="00EE6A1C">
            <w:pPr>
              <w:jc w:val="left"/>
              <w:rPr>
                <w:b w:val="0"/>
                <w:bCs w:val="0"/>
                <w:sz w:val="23"/>
                <w:szCs w:val="23"/>
              </w:rPr>
            </w:pPr>
            <w:r w:rsidRPr="00C451F1">
              <w:rPr>
                <w:sz w:val="23"/>
                <w:szCs w:val="23"/>
              </w:rPr>
              <w:t>FEV1/FVC (ratio)</w:t>
            </w:r>
          </w:p>
        </w:tc>
        <w:tc>
          <w:tcPr>
            <w:tcW w:w="1080" w:type="dxa"/>
          </w:tcPr>
          <w:p w14:paraId="639B5372" w14:textId="3780CC24"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w:t>
            </w:r>
          </w:p>
        </w:tc>
        <w:tc>
          <w:tcPr>
            <w:tcW w:w="1080" w:type="dxa"/>
          </w:tcPr>
          <w:p w14:paraId="58DD375F" w14:textId="632450BA"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3</w:t>
            </w:r>
          </w:p>
        </w:tc>
        <w:tc>
          <w:tcPr>
            <w:tcW w:w="1080" w:type="dxa"/>
          </w:tcPr>
          <w:p w14:paraId="39A21420" w14:textId="0339CCA3"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w:t>
            </w:r>
          </w:p>
        </w:tc>
        <w:tc>
          <w:tcPr>
            <w:tcW w:w="1080" w:type="dxa"/>
          </w:tcPr>
          <w:p w14:paraId="19EAD696" w14:textId="5B6C2D41"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5</w:t>
            </w:r>
          </w:p>
        </w:tc>
        <w:tc>
          <w:tcPr>
            <w:tcW w:w="1080" w:type="dxa"/>
          </w:tcPr>
          <w:p w14:paraId="6136EC7E" w14:textId="6010FE9D"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w:t>
            </w:r>
          </w:p>
        </w:tc>
        <w:tc>
          <w:tcPr>
            <w:tcW w:w="1035" w:type="dxa"/>
          </w:tcPr>
          <w:p w14:paraId="131B79DD" w14:textId="0704C260" w:rsidR="00DF517C" w:rsidRPr="00C451F1" w:rsidRDefault="00070A63"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7</w:t>
            </w:r>
          </w:p>
        </w:tc>
      </w:tr>
      <w:tr w:rsidR="00DF517C" w14:paraId="453336AB" w14:textId="77777777" w:rsidTr="00B17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917C8DD" w14:textId="77777777" w:rsidR="00DF517C" w:rsidRPr="00C451F1" w:rsidRDefault="00DF517C" w:rsidP="00EE6A1C">
            <w:pPr>
              <w:jc w:val="left"/>
              <w:rPr>
                <w:b w:val="0"/>
                <w:bCs w:val="0"/>
                <w:sz w:val="23"/>
                <w:szCs w:val="23"/>
              </w:rPr>
            </w:pPr>
            <w:r w:rsidRPr="00C451F1">
              <w:rPr>
                <w:sz w:val="23"/>
                <w:szCs w:val="23"/>
              </w:rPr>
              <w:t>FEV1/FVC (z-score)</w:t>
            </w:r>
          </w:p>
        </w:tc>
        <w:tc>
          <w:tcPr>
            <w:tcW w:w="1080" w:type="dxa"/>
          </w:tcPr>
          <w:p w14:paraId="00819FC1" w14:textId="7EDDDAEC" w:rsidR="00DF517C" w:rsidRPr="00C451F1" w:rsidRDefault="00201C8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w:t>
            </w:r>
          </w:p>
        </w:tc>
        <w:tc>
          <w:tcPr>
            <w:tcW w:w="1080" w:type="dxa"/>
          </w:tcPr>
          <w:p w14:paraId="07DA5DF2" w14:textId="20249C01" w:rsidR="00DF517C" w:rsidRPr="00C451F1" w:rsidRDefault="00201C8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40</w:t>
            </w:r>
          </w:p>
        </w:tc>
        <w:tc>
          <w:tcPr>
            <w:tcW w:w="1080" w:type="dxa"/>
          </w:tcPr>
          <w:p w14:paraId="5F52D48C" w14:textId="7F2658B4" w:rsidR="00DF517C" w:rsidRPr="00C451F1" w:rsidRDefault="00201C8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5</w:t>
            </w:r>
          </w:p>
        </w:tc>
        <w:tc>
          <w:tcPr>
            <w:tcW w:w="1080" w:type="dxa"/>
          </w:tcPr>
          <w:p w14:paraId="07B0D6B7" w14:textId="7D25FBEE" w:rsidR="00DF517C" w:rsidRPr="00C451F1" w:rsidRDefault="00201C8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3</w:t>
            </w:r>
          </w:p>
        </w:tc>
        <w:tc>
          <w:tcPr>
            <w:tcW w:w="1080" w:type="dxa"/>
          </w:tcPr>
          <w:p w14:paraId="2629F02A" w14:textId="353ED41F" w:rsidR="00DF517C" w:rsidRPr="00C451F1" w:rsidRDefault="00201C8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w:t>
            </w:r>
          </w:p>
        </w:tc>
        <w:tc>
          <w:tcPr>
            <w:tcW w:w="1035" w:type="dxa"/>
          </w:tcPr>
          <w:p w14:paraId="31EF5240" w14:textId="2313BC63" w:rsidR="00DF517C" w:rsidRPr="00C451F1" w:rsidRDefault="000B1C3E"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2</w:t>
            </w:r>
          </w:p>
        </w:tc>
      </w:tr>
      <w:tr w:rsidR="00DF517C" w14:paraId="63B45FD1" w14:textId="77777777" w:rsidTr="00B178E3">
        <w:tc>
          <w:tcPr>
            <w:cnfStyle w:val="001000000000" w:firstRow="0" w:lastRow="0" w:firstColumn="1" w:lastColumn="0" w:oddVBand="0" w:evenVBand="0" w:oddHBand="0" w:evenHBand="0" w:firstRowFirstColumn="0" w:firstRowLastColumn="0" w:lastRowFirstColumn="0" w:lastRowLastColumn="0"/>
            <w:tcW w:w="3054" w:type="dxa"/>
          </w:tcPr>
          <w:p w14:paraId="58C51AA8" w14:textId="77777777" w:rsidR="00DF517C" w:rsidRPr="00C451F1" w:rsidRDefault="00DF517C" w:rsidP="00EE6A1C">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tcPr>
          <w:p w14:paraId="1C9C8563" w14:textId="1B904AAC"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0</w:t>
            </w:r>
          </w:p>
        </w:tc>
        <w:tc>
          <w:tcPr>
            <w:tcW w:w="1080" w:type="dxa"/>
          </w:tcPr>
          <w:p w14:paraId="3BB5DF16" w14:textId="098D7C08"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9</w:t>
            </w:r>
          </w:p>
        </w:tc>
        <w:tc>
          <w:tcPr>
            <w:tcW w:w="1080" w:type="dxa"/>
          </w:tcPr>
          <w:p w14:paraId="4B3C2AB4" w14:textId="6B646E76"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w:t>
            </w:r>
          </w:p>
        </w:tc>
        <w:tc>
          <w:tcPr>
            <w:tcW w:w="1080" w:type="dxa"/>
          </w:tcPr>
          <w:p w14:paraId="5E3F21D1" w14:textId="0FEC2F64"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2</w:t>
            </w:r>
          </w:p>
        </w:tc>
        <w:tc>
          <w:tcPr>
            <w:tcW w:w="1080" w:type="dxa"/>
          </w:tcPr>
          <w:p w14:paraId="37013461" w14:textId="4F6EE873"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w:t>
            </w:r>
          </w:p>
        </w:tc>
        <w:tc>
          <w:tcPr>
            <w:tcW w:w="1035" w:type="dxa"/>
          </w:tcPr>
          <w:p w14:paraId="444344D4" w14:textId="2E40590B" w:rsidR="00DF517C" w:rsidRPr="00C451F1" w:rsidRDefault="00A3501A"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4</w:t>
            </w:r>
          </w:p>
        </w:tc>
      </w:tr>
      <w:tr w:rsidR="00DF517C" w14:paraId="124BB2EC" w14:textId="77777777" w:rsidTr="008974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9CCB6DC" w14:textId="77777777" w:rsidR="00DF517C" w:rsidRPr="00C451F1" w:rsidRDefault="00DF517C" w:rsidP="00EE6A1C">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auto"/>
          </w:tcPr>
          <w:p w14:paraId="5D8FD8E8" w14:textId="69949D6C"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080" w:type="dxa"/>
            <w:shd w:val="clear" w:color="auto" w:fill="auto"/>
          </w:tcPr>
          <w:p w14:paraId="728124F4" w14:textId="0B27DC48"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0</w:t>
            </w:r>
          </w:p>
        </w:tc>
        <w:tc>
          <w:tcPr>
            <w:tcW w:w="1080" w:type="dxa"/>
            <w:shd w:val="clear" w:color="auto" w:fill="BFBFBF" w:themeFill="background1" w:themeFillShade="BF"/>
          </w:tcPr>
          <w:p w14:paraId="5F739B53" w14:textId="4132D1B3" w:rsidR="00DF517C" w:rsidRPr="00C451F1" w:rsidRDefault="001F6A9C"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r w:rsidR="00FF2452">
              <w:rPr>
                <w:sz w:val="20"/>
                <w:szCs w:val="20"/>
              </w:rPr>
              <w:t>9</w:t>
            </w:r>
          </w:p>
        </w:tc>
        <w:tc>
          <w:tcPr>
            <w:tcW w:w="1080" w:type="dxa"/>
            <w:shd w:val="clear" w:color="auto" w:fill="BFBFBF" w:themeFill="background1" w:themeFillShade="BF"/>
          </w:tcPr>
          <w:p w14:paraId="711AB490" w14:textId="1EFC0CE4" w:rsidR="00DF517C" w:rsidRPr="00C451F1" w:rsidRDefault="001F6A9C"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2</w:t>
            </w:r>
          </w:p>
        </w:tc>
        <w:tc>
          <w:tcPr>
            <w:tcW w:w="1080" w:type="dxa"/>
            <w:shd w:val="clear" w:color="auto" w:fill="auto"/>
          </w:tcPr>
          <w:p w14:paraId="288DEA5B" w14:textId="5FCDF2A6"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35" w:type="dxa"/>
            <w:shd w:val="clear" w:color="auto" w:fill="auto"/>
          </w:tcPr>
          <w:p w14:paraId="67646A37" w14:textId="3F309517" w:rsidR="00DF517C" w:rsidRPr="00C451F1" w:rsidRDefault="00AC7B55"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r w:rsidR="00FF2452">
              <w:rPr>
                <w:sz w:val="20"/>
                <w:szCs w:val="20"/>
              </w:rPr>
              <w:t>93</w:t>
            </w:r>
          </w:p>
        </w:tc>
      </w:tr>
      <w:tr w:rsidR="00DF517C" w14:paraId="713BB187" w14:textId="77777777" w:rsidTr="00AC7B55">
        <w:tc>
          <w:tcPr>
            <w:cnfStyle w:val="001000000000" w:firstRow="0" w:lastRow="0" w:firstColumn="1" w:lastColumn="0" w:oddVBand="0" w:evenVBand="0" w:oddHBand="0" w:evenHBand="0" w:firstRowFirstColumn="0" w:firstRowLastColumn="0" w:lastRowFirstColumn="0" w:lastRowLastColumn="0"/>
            <w:tcW w:w="3054" w:type="dxa"/>
          </w:tcPr>
          <w:p w14:paraId="7D1BD3A2" w14:textId="77777777" w:rsidR="00DF517C" w:rsidRPr="00C451F1" w:rsidRDefault="00DF517C" w:rsidP="00EE6A1C">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BFBFBF" w:themeFill="background1" w:themeFillShade="BF"/>
          </w:tcPr>
          <w:p w14:paraId="2F92EE21" w14:textId="5147A920"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8</w:t>
            </w:r>
          </w:p>
        </w:tc>
        <w:tc>
          <w:tcPr>
            <w:tcW w:w="1080" w:type="dxa"/>
            <w:shd w:val="clear" w:color="auto" w:fill="BFBFBF" w:themeFill="background1" w:themeFillShade="BF"/>
          </w:tcPr>
          <w:p w14:paraId="32C640A1" w14:textId="453005A9"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1</w:t>
            </w:r>
          </w:p>
        </w:tc>
        <w:tc>
          <w:tcPr>
            <w:tcW w:w="1080" w:type="dxa"/>
            <w:shd w:val="clear" w:color="auto" w:fill="auto"/>
          </w:tcPr>
          <w:p w14:paraId="7AAA35C1" w14:textId="22AB451F"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6</w:t>
            </w:r>
          </w:p>
        </w:tc>
        <w:tc>
          <w:tcPr>
            <w:tcW w:w="1080" w:type="dxa"/>
            <w:shd w:val="clear" w:color="auto" w:fill="auto"/>
          </w:tcPr>
          <w:p w14:paraId="6EDD2213" w14:textId="1F876937"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4</w:t>
            </w:r>
          </w:p>
        </w:tc>
        <w:tc>
          <w:tcPr>
            <w:tcW w:w="1080" w:type="dxa"/>
            <w:shd w:val="clear" w:color="auto" w:fill="auto"/>
          </w:tcPr>
          <w:p w14:paraId="34712193" w14:textId="214D3609"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35" w:type="dxa"/>
            <w:shd w:val="clear" w:color="auto" w:fill="auto"/>
          </w:tcPr>
          <w:p w14:paraId="7321C2D1" w14:textId="6009D0A1" w:rsidR="00DF517C" w:rsidRPr="00C451F1" w:rsidRDefault="00AC7B5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2</w:t>
            </w:r>
          </w:p>
        </w:tc>
      </w:tr>
      <w:tr w:rsidR="00DF517C" w14:paraId="44E9634F" w14:textId="77777777" w:rsidTr="004B0653">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1A166D93" w14:textId="77777777" w:rsidR="00DF517C" w:rsidRPr="00C451F1" w:rsidRDefault="00DF517C" w:rsidP="00EE6A1C">
            <w:pPr>
              <w:jc w:val="left"/>
              <w:rPr>
                <w:b w:val="0"/>
                <w:bCs w:val="0"/>
                <w:sz w:val="23"/>
                <w:szCs w:val="23"/>
              </w:rPr>
            </w:pPr>
            <w:r w:rsidRPr="00C451F1">
              <w:rPr>
                <w:sz w:val="23"/>
                <w:szCs w:val="23"/>
              </w:rPr>
              <w:lastRenderedPageBreak/>
              <w:t>K</w:t>
            </w:r>
            <w:r w:rsidRPr="00C451F1">
              <w:rPr>
                <w:sz w:val="23"/>
                <w:szCs w:val="23"/>
                <w:vertAlign w:val="subscript"/>
              </w:rPr>
              <w:t>CO</w:t>
            </w:r>
            <w:r w:rsidRPr="00C451F1">
              <w:rPr>
                <w:sz w:val="23"/>
                <w:szCs w:val="23"/>
              </w:rPr>
              <w:t xml:space="preserve"> (% predicted)</w:t>
            </w:r>
          </w:p>
        </w:tc>
        <w:tc>
          <w:tcPr>
            <w:tcW w:w="1080" w:type="dxa"/>
            <w:shd w:val="clear" w:color="auto" w:fill="BFBFBF" w:themeFill="background1" w:themeFillShade="BF"/>
          </w:tcPr>
          <w:p w14:paraId="697658AC" w14:textId="00571562" w:rsidR="00DF517C" w:rsidRPr="00C451F1" w:rsidRDefault="004B065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r w:rsidR="00FF2452">
              <w:rPr>
                <w:sz w:val="20"/>
                <w:szCs w:val="20"/>
              </w:rPr>
              <w:t>8</w:t>
            </w:r>
          </w:p>
        </w:tc>
        <w:tc>
          <w:tcPr>
            <w:tcW w:w="1080" w:type="dxa"/>
            <w:shd w:val="clear" w:color="auto" w:fill="BFBFBF" w:themeFill="background1" w:themeFillShade="BF"/>
          </w:tcPr>
          <w:p w14:paraId="7C34A821" w14:textId="40EE09E9"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3</w:t>
            </w:r>
          </w:p>
        </w:tc>
        <w:tc>
          <w:tcPr>
            <w:tcW w:w="1080" w:type="dxa"/>
            <w:shd w:val="clear" w:color="auto" w:fill="auto"/>
          </w:tcPr>
          <w:p w14:paraId="0B22FE8A" w14:textId="009A518B" w:rsidR="00DF517C" w:rsidRPr="00C451F1" w:rsidRDefault="004B065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w:t>
            </w:r>
            <w:r w:rsidR="00FF2452">
              <w:rPr>
                <w:sz w:val="20"/>
                <w:szCs w:val="20"/>
              </w:rPr>
              <w:t>6</w:t>
            </w:r>
          </w:p>
        </w:tc>
        <w:tc>
          <w:tcPr>
            <w:tcW w:w="1080" w:type="dxa"/>
            <w:shd w:val="clear" w:color="auto" w:fill="auto"/>
          </w:tcPr>
          <w:p w14:paraId="588BB40C" w14:textId="455B31E6"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3</w:t>
            </w:r>
          </w:p>
        </w:tc>
        <w:tc>
          <w:tcPr>
            <w:tcW w:w="1080" w:type="dxa"/>
            <w:shd w:val="clear" w:color="auto" w:fill="auto"/>
          </w:tcPr>
          <w:p w14:paraId="028707E1" w14:textId="5874D639" w:rsidR="00DF517C" w:rsidRPr="00C451F1" w:rsidRDefault="00FF245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w:t>
            </w:r>
          </w:p>
        </w:tc>
        <w:tc>
          <w:tcPr>
            <w:tcW w:w="1035" w:type="dxa"/>
            <w:shd w:val="clear" w:color="auto" w:fill="auto"/>
          </w:tcPr>
          <w:p w14:paraId="1145FC36" w14:textId="1F16A185" w:rsidR="00DF517C" w:rsidRPr="00C451F1" w:rsidRDefault="004B0653"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w:t>
            </w:r>
            <w:r w:rsidR="00FF2452">
              <w:rPr>
                <w:sz w:val="20"/>
                <w:szCs w:val="20"/>
              </w:rPr>
              <w:t>84</w:t>
            </w:r>
          </w:p>
        </w:tc>
      </w:tr>
      <w:tr w:rsidR="00DF517C" w14:paraId="5C917AF5" w14:textId="77777777" w:rsidTr="002B66E0">
        <w:tc>
          <w:tcPr>
            <w:cnfStyle w:val="001000000000" w:firstRow="0" w:lastRow="0" w:firstColumn="1" w:lastColumn="0" w:oddVBand="0" w:evenVBand="0" w:oddHBand="0" w:evenHBand="0" w:firstRowFirstColumn="0" w:firstRowLastColumn="0" w:lastRowFirstColumn="0" w:lastRowLastColumn="0"/>
            <w:tcW w:w="3054" w:type="dxa"/>
          </w:tcPr>
          <w:p w14:paraId="4893A750" w14:textId="77777777" w:rsidR="00DF517C" w:rsidRPr="00C451F1" w:rsidRDefault="00DF517C" w:rsidP="00EE6A1C">
            <w:pPr>
              <w:jc w:val="left"/>
              <w:rPr>
                <w:b w:val="0"/>
                <w:bCs w:val="0"/>
                <w:sz w:val="23"/>
                <w:szCs w:val="23"/>
              </w:rPr>
            </w:pPr>
            <w:r w:rsidRPr="00C451F1">
              <w:rPr>
                <w:sz w:val="23"/>
                <w:szCs w:val="23"/>
              </w:rPr>
              <w:t>GAP score (index)</w:t>
            </w:r>
          </w:p>
        </w:tc>
        <w:tc>
          <w:tcPr>
            <w:tcW w:w="1080" w:type="dxa"/>
            <w:shd w:val="clear" w:color="auto" w:fill="auto"/>
          </w:tcPr>
          <w:p w14:paraId="63868B31" w14:textId="50F8605C" w:rsidR="00DF517C" w:rsidRPr="00C451F1" w:rsidRDefault="003D56B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80" w:type="dxa"/>
            <w:shd w:val="clear" w:color="auto" w:fill="auto"/>
          </w:tcPr>
          <w:p w14:paraId="3B96BC8E" w14:textId="639595C4" w:rsidR="00DF517C" w:rsidRPr="00C451F1" w:rsidRDefault="003D56B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4</w:t>
            </w:r>
          </w:p>
        </w:tc>
        <w:tc>
          <w:tcPr>
            <w:tcW w:w="1080" w:type="dxa"/>
            <w:shd w:val="clear" w:color="auto" w:fill="BFBFBF" w:themeFill="background1" w:themeFillShade="BF"/>
          </w:tcPr>
          <w:p w14:paraId="20CC60B0" w14:textId="7C9F7311" w:rsidR="00DF517C" w:rsidRPr="00C451F1" w:rsidRDefault="003D56B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w:t>
            </w:r>
          </w:p>
        </w:tc>
        <w:tc>
          <w:tcPr>
            <w:tcW w:w="1080" w:type="dxa"/>
            <w:shd w:val="clear" w:color="auto" w:fill="BFBFBF" w:themeFill="background1" w:themeFillShade="BF"/>
          </w:tcPr>
          <w:p w14:paraId="5BA61641" w14:textId="197F85FF" w:rsidR="00DF517C" w:rsidRPr="00C451F1" w:rsidRDefault="003D56B5"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6</w:t>
            </w:r>
          </w:p>
        </w:tc>
        <w:tc>
          <w:tcPr>
            <w:tcW w:w="1080" w:type="dxa"/>
            <w:shd w:val="clear" w:color="auto" w:fill="auto"/>
          </w:tcPr>
          <w:p w14:paraId="0DB09F0C" w14:textId="5C646366" w:rsidR="00DF517C" w:rsidRPr="00C451F1" w:rsidRDefault="00AD3392"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c>
          <w:tcPr>
            <w:tcW w:w="1035" w:type="dxa"/>
            <w:shd w:val="clear" w:color="auto" w:fill="auto"/>
          </w:tcPr>
          <w:p w14:paraId="4BD24442" w14:textId="12463027" w:rsidR="00DF517C" w:rsidRPr="00C451F1" w:rsidRDefault="00AD3392"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77</w:t>
            </w:r>
          </w:p>
        </w:tc>
      </w:tr>
      <w:tr w:rsidR="00DF517C" w14:paraId="6B083324" w14:textId="77777777" w:rsidTr="002B6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426E0D2" w14:textId="77777777" w:rsidR="00DF517C" w:rsidRPr="00C451F1" w:rsidRDefault="00DF517C" w:rsidP="00EE6A1C">
            <w:pPr>
              <w:jc w:val="left"/>
              <w:rPr>
                <w:b w:val="0"/>
                <w:bCs w:val="0"/>
                <w:sz w:val="23"/>
                <w:szCs w:val="23"/>
              </w:rPr>
            </w:pPr>
            <w:r w:rsidRPr="00C451F1">
              <w:rPr>
                <w:sz w:val="23"/>
                <w:szCs w:val="23"/>
              </w:rPr>
              <w:t>CPI (index)</w:t>
            </w:r>
          </w:p>
        </w:tc>
        <w:tc>
          <w:tcPr>
            <w:tcW w:w="1080" w:type="dxa"/>
            <w:shd w:val="clear" w:color="auto" w:fill="auto"/>
          </w:tcPr>
          <w:p w14:paraId="728BADA1" w14:textId="5D0EB14B" w:rsidR="00DF517C" w:rsidRPr="00C451F1" w:rsidRDefault="00AD339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80" w:type="dxa"/>
            <w:shd w:val="clear" w:color="auto" w:fill="auto"/>
          </w:tcPr>
          <w:p w14:paraId="7390F56B" w14:textId="17B47240" w:rsidR="00DF517C" w:rsidRPr="00C451F1" w:rsidRDefault="00AD339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8</w:t>
            </w:r>
          </w:p>
        </w:tc>
        <w:tc>
          <w:tcPr>
            <w:tcW w:w="1080" w:type="dxa"/>
            <w:shd w:val="clear" w:color="auto" w:fill="BFBFBF" w:themeFill="background1" w:themeFillShade="BF"/>
          </w:tcPr>
          <w:p w14:paraId="1B23F47F" w14:textId="769BA141" w:rsidR="00DF517C" w:rsidRPr="00C451F1" w:rsidRDefault="00AD339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080" w:type="dxa"/>
            <w:shd w:val="clear" w:color="auto" w:fill="BFBFBF" w:themeFill="background1" w:themeFillShade="BF"/>
          </w:tcPr>
          <w:p w14:paraId="4D6771E5" w14:textId="4B862277" w:rsidR="00DF517C" w:rsidRPr="00C451F1" w:rsidRDefault="00AD3392"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4</w:t>
            </w:r>
          </w:p>
        </w:tc>
        <w:tc>
          <w:tcPr>
            <w:tcW w:w="1080" w:type="dxa"/>
            <w:shd w:val="clear" w:color="auto" w:fill="auto"/>
          </w:tcPr>
          <w:p w14:paraId="14893C28" w14:textId="19ABEC46" w:rsidR="00DF517C" w:rsidRPr="00C451F1" w:rsidRDefault="003F105D"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w:t>
            </w:r>
          </w:p>
        </w:tc>
        <w:tc>
          <w:tcPr>
            <w:tcW w:w="1035" w:type="dxa"/>
            <w:shd w:val="clear" w:color="auto" w:fill="auto"/>
          </w:tcPr>
          <w:p w14:paraId="6FD57576" w14:textId="7393FA77" w:rsidR="00DF517C" w:rsidRPr="00C451F1" w:rsidRDefault="003F105D" w:rsidP="00EE6A1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20</w:t>
            </w:r>
          </w:p>
        </w:tc>
      </w:tr>
      <w:tr w:rsidR="00DF517C" w14:paraId="6CF7BD9C" w14:textId="77777777" w:rsidTr="00B178E3">
        <w:tc>
          <w:tcPr>
            <w:cnfStyle w:val="001000000000" w:firstRow="0" w:lastRow="0" w:firstColumn="1" w:lastColumn="0" w:oddVBand="0" w:evenVBand="0" w:oddHBand="0" w:evenHBand="0" w:firstRowFirstColumn="0" w:firstRowLastColumn="0" w:lastRowFirstColumn="0" w:lastRowLastColumn="0"/>
            <w:tcW w:w="3054" w:type="dxa"/>
          </w:tcPr>
          <w:p w14:paraId="349ECEE9" w14:textId="77777777" w:rsidR="00DF517C" w:rsidRPr="00C451F1" w:rsidRDefault="00DF517C" w:rsidP="00EE6A1C">
            <w:pPr>
              <w:jc w:val="left"/>
              <w:rPr>
                <w:b w:val="0"/>
                <w:bCs w:val="0"/>
                <w:sz w:val="23"/>
                <w:szCs w:val="23"/>
              </w:rPr>
            </w:pPr>
            <w:r w:rsidRPr="00C451F1">
              <w:rPr>
                <w:sz w:val="23"/>
                <w:szCs w:val="23"/>
              </w:rPr>
              <w:t>ISWTd (m)</w:t>
            </w:r>
          </w:p>
        </w:tc>
        <w:tc>
          <w:tcPr>
            <w:tcW w:w="1080" w:type="dxa"/>
          </w:tcPr>
          <w:p w14:paraId="4B748A99" w14:textId="7ABE55E2"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w:t>
            </w:r>
          </w:p>
        </w:tc>
        <w:tc>
          <w:tcPr>
            <w:tcW w:w="1080" w:type="dxa"/>
          </w:tcPr>
          <w:p w14:paraId="50F5F423" w14:textId="72F1C3F2"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92</w:t>
            </w:r>
          </w:p>
        </w:tc>
        <w:tc>
          <w:tcPr>
            <w:tcW w:w="1080" w:type="dxa"/>
          </w:tcPr>
          <w:p w14:paraId="06A3B36B" w14:textId="3FF71D11"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w:t>
            </w:r>
          </w:p>
        </w:tc>
        <w:tc>
          <w:tcPr>
            <w:tcW w:w="1080" w:type="dxa"/>
          </w:tcPr>
          <w:p w14:paraId="5126B509" w14:textId="0622DC49"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05</w:t>
            </w:r>
          </w:p>
        </w:tc>
        <w:tc>
          <w:tcPr>
            <w:tcW w:w="1080" w:type="dxa"/>
          </w:tcPr>
          <w:p w14:paraId="54FBF7B4" w14:textId="375CB3FD"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35" w:type="dxa"/>
          </w:tcPr>
          <w:p w14:paraId="615AA1A2" w14:textId="10B0F589" w:rsidR="00DF517C" w:rsidRPr="00C451F1" w:rsidRDefault="0066637E" w:rsidP="00EE6A1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11</w:t>
            </w:r>
          </w:p>
        </w:tc>
      </w:tr>
    </w:tbl>
    <w:p w14:paraId="7731E9E0" w14:textId="30203857" w:rsidR="00217DFF" w:rsidRDefault="00385C22" w:rsidP="00217DFF">
      <w:pPr>
        <w:pStyle w:val="Aftertable"/>
      </w:pPr>
      <w:r>
        <w:t xml:space="preserve">Greyed boxes indicate a two-tailed p-value &lt; 0.05. </w:t>
      </w:r>
      <w:r w:rsidR="00217DFF">
        <w:t>FEV1: forced expiratory volume in one second; FVC: forced vital capacity; T</w:t>
      </w:r>
      <w:r w:rsidR="00217DFF" w:rsidRPr="00D05798">
        <w:rPr>
          <w:vertAlign w:val="subscript"/>
        </w:rPr>
        <w:t>LCO</w:t>
      </w:r>
      <w:r w:rsidR="00217DFF">
        <w:t>: Carbon monoxide gas transfer; K</w:t>
      </w:r>
      <w:r w:rsidR="00217DFF" w:rsidRPr="00D05798">
        <w:rPr>
          <w:vertAlign w:val="subscript"/>
        </w:rPr>
        <w:t>CO</w:t>
      </w:r>
      <w:r w:rsidR="00217DFF">
        <w:t>: Carbon monoxide gas coefficient; GAP: gender, age, physiology; CPI: composite physiology index; ISWTd: incremental shuttle walk test distance; Lm</w:t>
      </w:r>
      <w:r w:rsidR="00217DFF" w:rsidRPr="00217DFF">
        <w:rPr>
          <w:vertAlign w:val="subscript"/>
        </w:rPr>
        <w:t>D</w:t>
      </w:r>
      <w:r w:rsidR="00217DFF" w:rsidRPr="00217DFF">
        <w:t>: mean linear intercept distance.</w:t>
      </w:r>
    </w:p>
    <w:p w14:paraId="0E666DDA" w14:textId="1BD53700" w:rsidR="00C55648" w:rsidRDefault="009725D9" w:rsidP="00C55648">
      <w:pPr>
        <w:pStyle w:val="figure"/>
      </w:pPr>
      <w:r>
        <w:rPr>
          <w:noProof/>
          <w:lang w:eastAsia="en-GB"/>
        </w:rPr>
        <w:drawing>
          <wp:inline distT="0" distB="0" distL="0" distR="0" wp14:anchorId="5DABBB10" wp14:editId="3D75FC4F">
            <wp:extent cx="6038215" cy="2173605"/>
            <wp:effectExtent l="0" t="0" r="6985" b="1079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Baseline mean LmD correlations.png"/>
                    <pic:cNvPicPr/>
                  </pic:nvPicPr>
                  <pic:blipFill>
                    <a:blip r:embed="rId131">
                      <a:extLst>
                        <a:ext uri="{28A0092B-C50C-407E-A947-70E740481C1C}">
                          <a14:useLocalDpi xmlns:a14="http://schemas.microsoft.com/office/drawing/2010/main" val="0"/>
                        </a:ext>
                      </a:extLst>
                    </a:blip>
                    <a:stretch>
                      <a:fillRect/>
                    </a:stretch>
                  </pic:blipFill>
                  <pic:spPr>
                    <a:xfrm>
                      <a:off x="0" y="0"/>
                      <a:ext cx="6038215" cy="2173605"/>
                    </a:xfrm>
                    <a:prstGeom prst="rect">
                      <a:avLst/>
                    </a:prstGeom>
                  </pic:spPr>
                </pic:pic>
              </a:graphicData>
            </a:graphic>
          </wp:inline>
        </w:drawing>
      </w:r>
    </w:p>
    <w:p w14:paraId="63BEE7FA" w14:textId="23C96C48" w:rsidR="007F17C4" w:rsidRDefault="000303A8" w:rsidP="00C55648">
      <w:pPr>
        <w:pStyle w:val="Caption"/>
      </w:pPr>
      <w:bookmarkStart w:id="5564" w:name="_Toc3145392"/>
      <w:r>
        <w:t>Figure</w:t>
      </w:r>
      <w:r w:rsidR="00C55648">
        <w:t xml:space="preserve"> </w:t>
      </w:r>
      <w:ins w:id="556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6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67" w:author="Nicholas Weatherley" w:date="2019-03-05T22:36:00Z">
        <w:r w:rsidR="00D5585D">
          <w:rPr>
            <w:noProof/>
          </w:rPr>
          <w:t>25</w:t>
        </w:r>
        <w:r w:rsidR="00D5585D">
          <w:fldChar w:fldCharType="end"/>
        </w:r>
      </w:ins>
      <w:ins w:id="5568" w:author="Windows User" w:date="2018-11-01T14:27:00Z">
        <w:del w:id="5569" w:author="Nicholas Weatherley" w:date="2019-03-05T22:36:00Z">
          <w:r w:rsidR="002F70B6" w:rsidDel="00D5585D">
            <w:fldChar w:fldCharType="begin"/>
          </w:r>
          <w:r w:rsidR="002F70B6" w:rsidDel="00D5585D">
            <w:delInstrText xml:space="preserve"> STYLEREF 1 \s </w:delInstrText>
          </w:r>
        </w:del>
      </w:ins>
      <w:del w:id="5570" w:author="Nicholas Weatherley" w:date="2019-03-05T22:36:00Z">
        <w:r w:rsidR="002F70B6" w:rsidDel="00D5585D">
          <w:fldChar w:fldCharType="separate"/>
        </w:r>
        <w:r w:rsidR="0024585E" w:rsidDel="00D5585D">
          <w:rPr>
            <w:noProof/>
          </w:rPr>
          <w:delText>5</w:delText>
        </w:r>
      </w:del>
      <w:ins w:id="5571" w:author="Windows User" w:date="2018-11-01T14:27:00Z">
        <w:del w:id="557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73" w:author="Nicholas Weatherley" w:date="2019-03-05T22:36:00Z">
        <w:r w:rsidR="002F70B6" w:rsidDel="00D5585D">
          <w:fldChar w:fldCharType="end"/>
        </w:r>
      </w:del>
      <w:del w:id="557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3</w:delText>
        </w:r>
        <w:r w:rsidR="00C87381" w:rsidDel="00135BE2">
          <w:fldChar w:fldCharType="end"/>
        </w:r>
      </w:del>
      <w:r w:rsidR="00C55648">
        <w:t>:</w:t>
      </w:r>
      <w:r w:rsidR="006E28B3" w:rsidRPr="006E28B3">
        <w:t xml:space="preserve"> </w:t>
      </w:r>
      <w:r w:rsidR="006E28B3">
        <w:t>Correlations of baseline mean Lm</w:t>
      </w:r>
      <w:r w:rsidR="006E28B3" w:rsidRPr="006E28B3">
        <w:rPr>
          <w:vertAlign w:val="subscript"/>
        </w:rPr>
        <w:t>D</w:t>
      </w:r>
      <w:r w:rsidR="006E28B3">
        <w:t xml:space="preserve"> with PFTs</w:t>
      </w:r>
      <w:bookmarkEnd w:id="5564"/>
    </w:p>
    <w:p w14:paraId="33932E02" w14:textId="682AE4C1" w:rsidR="00C55648" w:rsidRDefault="00AD6055" w:rsidP="00C55648">
      <w:pPr>
        <w:pStyle w:val="Figuretext"/>
      </w:pPr>
      <w:r>
        <w:t>PFT: pulmonary function test.; K</w:t>
      </w:r>
      <w:r w:rsidRPr="00D05798">
        <w:rPr>
          <w:vertAlign w:val="subscript"/>
        </w:rPr>
        <w:t>CO</w:t>
      </w:r>
      <w:r>
        <w:t>: Carbon monoxide gas coefficient; Lm</w:t>
      </w:r>
      <w:r w:rsidRPr="00217DFF">
        <w:rPr>
          <w:vertAlign w:val="subscript"/>
        </w:rPr>
        <w:t>D</w:t>
      </w:r>
      <w:r w:rsidRPr="00217DFF">
        <w:t>: mean linear intercept distance</w:t>
      </w:r>
      <w:r>
        <w:t>.</w:t>
      </w:r>
    </w:p>
    <w:p w14:paraId="199C22E7" w14:textId="245A05B0" w:rsidR="004A7808" w:rsidRDefault="009725D9" w:rsidP="004A7808">
      <w:pPr>
        <w:pStyle w:val="figure"/>
      </w:pPr>
      <w:r>
        <w:rPr>
          <w:noProof/>
          <w:lang w:eastAsia="en-GB"/>
        </w:rPr>
        <w:drawing>
          <wp:inline distT="0" distB="0" distL="0" distR="0" wp14:anchorId="2C98F9FE" wp14:editId="224860DD">
            <wp:extent cx="6038215" cy="1928389"/>
            <wp:effectExtent l="0" t="0" r="6985" b="254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Baseline skew LmD correlations.png"/>
                    <pic:cNvPicPr/>
                  </pic:nvPicPr>
                  <pic:blipFill rotWithShape="1">
                    <a:blip r:embed="rId132">
                      <a:extLst>
                        <a:ext uri="{28A0092B-C50C-407E-A947-70E740481C1C}">
                          <a14:useLocalDpi xmlns:a14="http://schemas.microsoft.com/office/drawing/2010/main" val="0"/>
                        </a:ext>
                      </a:extLst>
                    </a:blip>
                    <a:srcRect b="52348"/>
                    <a:stretch/>
                  </pic:blipFill>
                  <pic:spPr bwMode="auto">
                    <a:xfrm>
                      <a:off x="0" y="0"/>
                      <a:ext cx="6038215" cy="1928389"/>
                    </a:xfrm>
                    <a:prstGeom prst="rect">
                      <a:avLst/>
                    </a:prstGeom>
                    <a:ln>
                      <a:noFill/>
                    </a:ln>
                    <a:extLst>
                      <a:ext uri="{53640926-AAD7-44D8-BBD7-CCE9431645EC}">
                        <a14:shadowObscured xmlns:a14="http://schemas.microsoft.com/office/drawing/2010/main"/>
                      </a:ext>
                    </a:extLst>
                  </pic:spPr>
                </pic:pic>
              </a:graphicData>
            </a:graphic>
          </wp:inline>
        </w:drawing>
      </w:r>
    </w:p>
    <w:p w14:paraId="5AEA65AB" w14:textId="48F80EC4" w:rsidR="00C55648" w:rsidRPr="00C55648" w:rsidRDefault="000303A8" w:rsidP="004A7808">
      <w:pPr>
        <w:pStyle w:val="Caption"/>
      </w:pPr>
      <w:bookmarkStart w:id="5575" w:name="_Toc3145393"/>
      <w:r>
        <w:t>Figure</w:t>
      </w:r>
      <w:r w:rsidR="004A7808">
        <w:t xml:space="preserve"> </w:t>
      </w:r>
      <w:ins w:id="5576"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7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78" w:author="Nicholas Weatherley" w:date="2019-03-05T22:36:00Z">
        <w:r w:rsidR="00D5585D">
          <w:rPr>
            <w:noProof/>
          </w:rPr>
          <w:t>26</w:t>
        </w:r>
        <w:r w:rsidR="00D5585D">
          <w:fldChar w:fldCharType="end"/>
        </w:r>
      </w:ins>
      <w:ins w:id="5579" w:author="Windows User" w:date="2018-11-01T14:27:00Z">
        <w:del w:id="5580" w:author="Nicholas Weatherley" w:date="2019-03-05T22:36:00Z">
          <w:r w:rsidR="002F70B6" w:rsidDel="00D5585D">
            <w:fldChar w:fldCharType="begin"/>
          </w:r>
          <w:r w:rsidR="002F70B6" w:rsidDel="00D5585D">
            <w:delInstrText xml:space="preserve"> STYLEREF 1 \s </w:delInstrText>
          </w:r>
        </w:del>
      </w:ins>
      <w:del w:id="5581" w:author="Nicholas Weatherley" w:date="2019-03-05T22:36:00Z">
        <w:r w:rsidR="002F70B6" w:rsidDel="00D5585D">
          <w:fldChar w:fldCharType="separate"/>
        </w:r>
        <w:r w:rsidR="0024585E" w:rsidDel="00D5585D">
          <w:rPr>
            <w:noProof/>
          </w:rPr>
          <w:delText>5</w:delText>
        </w:r>
      </w:del>
      <w:ins w:id="5582" w:author="Windows User" w:date="2018-11-01T14:27:00Z">
        <w:del w:id="558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84" w:author="Nicholas Weatherley" w:date="2019-03-05T22:36:00Z">
        <w:r w:rsidR="002F70B6" w:rsidDel="00D5585D">
          <w:fldChar w:fldCharType="end"/>
        </w:r>
      </w:del>
      <w:del w:id="558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4</w:delText>
        </w:r>
        <w:r w:rsidR="00C87381" w:rsidDel="00135BE2">
          <w:fldChar w:fldCharType="end"/>
        </w:r>
      </w:del>
      <w:r w:rsidR="004A7808">
        <w:t>:</w:t>
      </w:r>
      <w:r w:rsidR="006E28B3">
        <w:t xml:space="preserve"> Correlations of baseline Lm</w:t>
      </w:r>
      <w:r w:rsidR="006E28B3" w:rsidRPr="006E28B3">
        <w:rPr>
          <w:vertAlign w:val="subscript"/>
        </w:rPr>
        <w:t>D</w:t>
      </w:r>
      <w:r w:rsidR="006E28B3">
        <w:t xml:space="preserve"> histogram skew with PFTs</w:t>
      </w:r>
      <w:bookmarkEnd w:id="5575"/>
    </w:p>
    <w:p w14:paraId="71078B63" w14:textId="33D1E2FD" w:rsidR="00C55648" w:rsidRDefault="00C72ADD" w:rsidP="00C72ADD">
      <w:pPr>
        <w:pStyle w:val="Figuretext"/>
      </w:pPr>
      <w:r>
        <w:t>PFT: pulmonary function test.; T</w:t>
      </w:r>
      <w:r w:rsidRPr="00C72ADD">
        <w:rPr>
          <w:vertAlign w:val="subscript"/>
        </w:rPr>
        <w:t>L</w:t>
      </w:r>
      <w:r w:rsidRPr="00D05798">
        <w:rPr>
          <w:vertAlign w:val="subscript"/>
        </w:rPr>
        <w:t>CO</w:t>
      </w:r>
      <w:r>
        <w:t>: Transfer factor</w:t>
      </w:r>
      <w:r w:rsidR="004232DB">
        <w:t xml:space="preserve"> of the lung</w:t>
      </w:r>
      <w:r>
        <w:t xml:space="preserve"> for carbon monoxide; Lm</w:t>
      </w:r>
      <w:r w:rsidRPr="00217DFF">
        <w:rPr>
          <w:vertAlign w:val="subscript"/>
        </w:rPr>
        <w:t>D</w:t>
      </w:r>
      <w:r w:rsidRPr="00217DFF">
        <w:t>: mean linear intercept distance</w:t>
      </w:r>
      <w:r w:rsidR="006E08F4">
        <w:t xml:space="preserve">; </w:t>
      </w:r>
      <w:r w:rsidR="006068A1">
        <w:t>CPI: composite physiology index</w:t>
      </w:r>
      <w:r w:rsidR="006E08F4">
        <w:t>.</w:t>
      </w:r>
    </w:p>
    <w:p w14:paraId="4109716B" w14:textId="536708FB" w:rsidR="00D93657" w:rsidRDefault="00D93657" w:rsidP="00D93657">
      <w:r>
        <w:t>Differences in Lm</w:t>
      </w:r>
      <w:r w:rsidRPr="00D93657">
        <w:rPr>
          <w:vertAlign w:val="subscript"/>
        </w:rPr>
        <w:t>D</w:t>
      </w:r>
      <w:r>
        <w:t xml:space="preserve"> stratified by GAP score and index (greater and less than median value) were evaluated with Mann-Whitney U and Kruskall-Wallis with Dunn’s correction tests, respectively. Given the positive correlation, Lm</w:t>
      </w:r>
      <w:r w:rsidRPr="00D93657">
        <w:rPr>
          <w:vertAlign w:val="subscript"/>
        </w:rPr>
        <w:t>D</w:t>
      </w:r>
      <w:r>
        <w:rPr>
          <w:vertAlign w:val="subscript"/>
        </w:rPr>
        <w:t xml:space="preserve"> </w:t>
      </w:r>
      <w:r>
        <w:t>skew was also evaluated.</w:t>
      </w:r>
    </w:p>
    <w:p w14:paraId="11AE7137" w14:textId="77777777" w:rsidR="00766558" w:rsidRDefault="00766558" w:rsidP="00766558">
      <w:pPr>
        <w:keepNext/>
      </w:pPr>
      <w:r>
        <w:rPr>
          <w:noProof/>
          <w:lang w:eastAsia="en-GB"/>
        </w:rPr>
        <w:lastRenderedPageBreak/>
        <w:drawing>
          <wp:inline distT="0" distB="0" distL="0" distR="0" wp14:anchorId="03EABF41" wp14:editId="43DD08AD">
            <wp:extent cx="6038215" cy="1759585"/>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mD and GAP.png"/>
                    <pic:cNvPicPr/>
                  </pic:nvPicPr>
                  <pic:blipFill>
                    <a:blip r:embed="rId133">
                      <a:extLst>
                        <a:ext uri="{28A0092B-C50C-407E-A947-70E740481C1C}">
                          <a14:useLocalDpi xmlns:a14="http://schemas.microsoft.com/office/drawing/2010/main" val="0"/>
                        </a:ext>
                      </a:extLst>
                    </a:blip>
                    <a:stretch>
                      <a:fillRect/>
                    </a:stretch>
                  </pic:blipFill>
                  <pic:spPr>
                    <a:xfrm>
                      <a:off x="0" y="0"/>
                      <a:ext cx="6038215" cy="1759585"/>
                    </a:xfrm>
                    <a:prstGeom prst="rect">
                      <a:avLst/>
                    </a:prstGeom>
                  </pic:spPr>
                </pic:pic>
              </a:graphicData>
            </a:graphic>
          </wp:inline>
        </w:drawing>
      </w:r>
    </w:p>
    <w:p w14:paraId="448570D9" w14:textId="237AFC2D" w:rsidR="00766558" w:rsidRDefault="000303A8" w:rsidP="00766558">
      <w:pPr>
        <w:pStyle w:val="Caption"/>
      </w:pPr>
      <w:bookmarkStart w:id="5586" w:name="_Toc3145394"/>
      <w:r>
        <w:t>Figure</w:t>
      </w:r>
      <w:r w:rsidR="00766558">
        <w:t xml:space="preserve"> </w:t>
      </w:r>
      <w:ins w:id="5587"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58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589" w:author="Nicholas Weatherley" w:date="2019-03-05T22:36:00Z">
        <w:r w:rsidR="00D5585D">
          <w:rPr>
            <w:noProof/>
          </w:rPr>
          <w:t>27</w:t>
        </w:r>
        <w:r w:rsidR="00D5585D">
          <w:fldChar w:fldCharType="end"/>
        </w:r>
      </w:ins>
      <w:ins w:id="5590" w:author="Windows User" w:date="2018-11-01T14:27:00Z">
        <w:del w:id="5591" w:author="Nicholas Weatherley" w:date="2019-03-05T22:36:00Z">
          <w:r w:rsidR="002F70B6" w:rsidDel="00D5585D">
            <w:fldChar w:fldCharType="begin"/>
          </w:r>
          <w:r w:rsidR="002F70B6" w:rsidDel="00D5585D">
            <w:delInstrText xml:space="preserve"> STYLEREF 1 \s </w:delInstrText>
          </w:r>
        </w:del>
      </w:ins>
      <w:del w:id="5592" w:author="Nicholas Weatherley" w:date="2019-03-05T22:36:00Z">
        <w:r w:rsidR="002F70B6" w:rsidDel="00D5585D">
          <w:fldChar w:fldCharType="separate"/>
        </w:r>
        <w:r w:rsidR="0024585E" w:rsidDel="00D5585D">
          <w:rPr>
            <w:noProof/>
          </w:rPr>
          <w:delText>5</w:delText>
        </w:r>
      </w:del>
      <w:ins w:id="5593" w:author="Windows User" w:date="2018-11-01T14:27:00Z">
        <w:del w:id="559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595" w:author="Nicholas Weatherley" w:date="2019-03-05T22:36:00Z">
        <w:r w:rsidR="002F70B6" w:rsidDel="00D5585D">
          <w:fldChar w:fldCharType="end"/>
        </w:r>
      </w:del>
      <w:del w:id="559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5</w:delText>
        </w:r>
        <w:r w:rsidR="00C87381" w:rsidDel="00135BE2">
          <w:fldChar w:fldCharType="end"/>
        </w:r>
      </w:del>
      <w:r w:rsidR="00766558">
        <w:t>: Baseline Lm</w:t>
      </w:r>
      <w:r w:rsidR="00766558" w:rsidRPr="00766558">
        <w:rPr>
          <w:vertAlign w:val="subscript"/>
        </w:rPr>
        <w:t>D</w:t>
      </w:r>
      <w:r w:rsidR="00766558">
        <w:t xml:space="preserve"> and GAP</w:t>
      </w:r>
      <w:bookmarkEnd w:id="5586"/>
    </w:p>
    <w:p w14:paraId="3E3A54DA" w14:textId="4DB8D55A" w:rsidR="00766558" w:rsidRPr="00CA2EA3" w:rsidRDefault="00766558" w:rsidP="009725D9">
      <w:pPr>
        <w:pStyle w:val="Figuretext"/>
      </w:pPr>
      <w:r>
        <w:t>Lm</w:t>
      </w:r>
      <w:r w:rsidRPr="00766558">
        <w:rPr>
          <w:vertAlign w:val="subscript"/>
        </w:rPr>
        <w:t>D</w:t>
      </w:r>
      <w:r>
        <w:t>: mean linear intercept; GAP: gender, age, physiology</w:t>
      </w:r>
    </w:p>
    <w:p w14:paraId="79C980FA" w14:textId="5249F6CC" w:rsidR="002B1D82" w:rsidRDefault="002B1D82" w:rsidP="002B1D82">
      <w:pPr>
        <w:pStyle w:val="Heading4"/>
      </w:pPr>
      <w:r>
        <w:t>Six-month</w:t>
      </w:r>
      <w:r w:rsidR="005D50A5">
        <w:t>s</w:t>
      </w:r>
      <w:r w:rsidR="00E43A4D">
        <w:t xml:space="preserve"> ADC</w:t>
      </w:r>
      <w:r w:rsidR="00A91AC3">
        <w:t xml:space="preserve"> Outcomes</w:t>
      </w:r>
    </w:p>
    <w:p w14:paraId="59041B35" w14:textId="0F72204F" w:rsidR="00273D2C" w:rsidRDefault="00273D2C" w:rsidP="00273D2C">
      <w:r>
        <w:t>Physiological correlations were reassessed at six months (visit 2). There were no new correlations reaching statistical significance. Correlations that were determined to be statistically significant from the first visit are summarised in</w:t>
      </w:r>
      <w:r w:rsidR="000303A8">
        <w:t xml:space="preserve"> Table</w:t>
      </w:r>
      <w:r>
        <w:t xml:space="preserve"> 5.</w:t>
      </w:r>
      <w:del w:id="5597" w:author="Windows User" w:date="2018-11-02T11:06:00Z">
        <w:r w:rsidDel="006A283B">
          <w:delText>9</w:delText>
        </w:r>
      </w:del>
      <w:ins w:id="5598" w:author="Windows User" w:date="2018-11-02T11:06:00Z">
        <w:r w:rsidR="006A283B">
          <w:t>10</w:t>
        </w:r>
      </w:ins>
      <w:r>
        <w:t>.</w:t>
      </w:r>
      <w:r w:rsidR="00CB50A4">
        <w:t xml:space="preserve"> The statistically significant correlation</w:t>
      </w:r>
      <w:r w:rsidR="0067410A">
        <w:t>s</w:t>
      </w:r>
      <w:r w:rsidR="00CB50A4">
        <w:t xml:space="preserve"> </w:t>
      </w:r>
      <w:r w:rsidR="00A81277">
        <w:t xml:space="preserve">from visit 2 </w:t>
      </w:r>
      <w:r w:rsidR="0067410A">
        <w:t xml:space="preserve">are </w:t>
      </w:r>
      <w:r w:rsidR="00CB50A4">
        <w:t>represented in scatterplot</w:t>
      </w:r>
      <w:r w:rsidR="0067410A">
        <w:t>s</w:t>
      </w:r>
      <w:r w:rsidR="00DA49D3">
        <w:t xml:space="preserve"> in </w:t>
      </w:r>
      <w:r w:rsidR="000303A8">
        <w:t>Figure</w:t>
      </w:r>
      <w:r w:rsidR="00DA49D3">
        <w:t xml:space="preserve"> 5.2</w:t>
      </w:r>
      <w:ins w:id="5599" w:author="Windows User" w:date="2018-11-02T11:06:00Z">
        <w:r w:rsidR="006A283B">
          <w:t>8</w:t>
        </w:r>
      </w:ins>
      <w:del w:id="5600" w:author="Windows User" w:date="2018-11-02T11:06:00Z">
        <w:r w:rsidR="00DA49D3" w:rsidDel="006A283B">
          <w:delText>6</w:delText>
        </w:r>
      </w:del>
      <w:r w:rsidR="00CB50A4">
        <w:t>.</w:t>
      </w:r>
    </w:p>
    <w:p w14:paraId="2B18DB03" w14:textId="4CE4D09F" w:rsidR="00CF0BD4" w:rsidRDefault="00CF0BD4" w:rsidP="007A7C9C">
      <w:pPr>
        <w:pStyle w:val="TableTitle0"/>
      </w:pPr>
      <w:bookmarkStart w:id="5601" w:name="_Toc3145511"/>
      <w:r>
        <w:t xml:space="preserve">Table </w:t>
      </w:r>
      <w:ins w:id="5602"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60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604" w:author="Nicholas Weatherley" w:date="2019-03-04T21:03:00Z">
        <w:r w:rsidR="00E96948">
          <w:rPr>
            <w:noProof/>
          </w:rPr>
          <w:t>10</w:t>
        </w:r>
        <w:r w:rsidR="00E96948">
          <w:fldChar w:fldCharType="end"/>
        </w:r>
      </w:ins>
      <w:ins w:id="5605" w:author="Windows User" w:date="2018-11-01T15:46:00Z">
        <w:del w:id="5606" w:author="Nicholas Weatherley" w:date="2019-03-04T21:03:00Z">
          <w:r w:rsidR="00743FFA" w:rsidDel="00E96948">
            <w:fldChar w:fldCharType="begin"/>
          </w:r>
          <w:r w:rsidR="00743FFA" w:rsidDel="00E96948">
            <w:delInstrText xml:space="preserve"> STYLEREF 1 \s </w:delInstrText>
          </w:r>
        </w:del>
      </w:ins>
      <w:del w:id="5607" w:author="Nicholas Weatherley" w:date="2019-03-04T21:03:00Z">
        <w:r w:rsidR="00743FFA" w:rsidDel="00E96948">
          <w:fldChar w:fldCharType="separate"/>
        </w:r>
        <w:r w:rsidR="0024585E" w:rsidDel="00E96948">
          <w:rPr>
            <w:noProof/>
          </w:rPr>
          <w:delText>5</w:delText>
        </w:r>
      </w:del>
      <w:ins w:id="5608" w:author="Windows User" w:date="2018-11-01T15:46:00Z">
        <w:del w:id="560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610" w:author="Nicholas Weatherley" w:date="2019-03-04T21:03:00Z">
        <w:r w:rsidR="00743FFA" w:rsidDel="00E96948">
          <w:fldChar w:fldCharType="end"/>
        </w:r>
      </w:del>
      <w:del w:id="561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9</w:delText>
        </w:r>
        <w:r w:rsidR="00BB544F" w:rsidDel="004435D9">
          <w:fldChar w:fldCharType="end"/>
        </w:r>
      </w:del>
      <w:r>
        <w:t xml:space="preserve">: </w:t>
      </w:r>
      <w:r w:rsidR="00442F88">
        <w:t>Visit 2</w:t>
      </w:r>
      <w:r>
        <w:t xml:space="preserve"> ADC metric correlations</w:t>
      </w:r>
      <w:bookmarkEnd w:id="5601"/>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10783F" w14:paraId="12F6B19C" w14:textId="77777777" w:rsidTr="007E6F4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38B7029B" w14:textId="77777777" w:rsidR="0010783F" w:rsidRPr="00007F6A" w:rsidRDefault="0010783F" w:rsidP="007E6F4B">
            <w:pPr>
              <w:jc w:val="center"/>
              <w:rPr>
                <w:b w:val="0"/>
                <w:bCs w:val="0"/>
                <w:color w:val="FFFFFF"/>
              </w:rPr>
            </w:pPr>
            <w:r w:rsidRPr="00007F6A">
              <w:rPr>
                <w:color w:val="FFFFFF"/>
              </w:rPr>
              <w:t>Physiology metric</w:t>
            </w:r>
          </w:p>
        </w:tc>
        <w:tc>
          <w:tcPr>
            <w:tcW w:w="2160" w:type="dxa"/>
            <w:gridSpan w:val="2"/>
          </w:tcPr>
          <w:p w14:paraId="5FEBCDD9" w14:textId="77777777" w:rsidR="0010783F" w:rsidRPr="00007F6A" w:rsidRDefault="0010783F" w:rsidP="007E6F4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w:t>
            </w:r>
          </w:p>
        </w:tc>
        <w:tc>
          <w:tcPr>
            <w:tcW w:w="2160" w:type="dxa"/>
            <w:gridSpan w:val="2"/>
          </w:tcPr>
          <w:p w14:paraId="7444D9FE" w14:textId="77777777" w:rsidR="0010783F" w:rsidRPr="00007F6A" w:rsidRDefault="0010783F" w:rsidP="007E6F4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106BCF26" w14:textId="77777777" w:rsidR="0010783F" w:rsidRPr="00007F6A" w:rsidRDefault="0010783F" w:rsidP="007E6F4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10783F" w14:paraId="4174988B" w14:textId="77777777" w:rsidTr="007E6F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1D08681E" w14:textId="77777777" w:rsidR="0010783F" w:rsidRPr="00007F6A" w:rsidRDefault="0010783F" w:rsidP="007E6F4B">
            <w:pPr>
              <w:rPr>
                <w:b w:val="0"/>
                <w:bCs w:val="0"/>
              </w:rPr>
            </w:pPr>
          </w:p>
        </w:tc>
        <w:tc>
          <w:tcPr>
            <w:tcW w:w="1080" w:type="dxa"/>
          </w:tcPr>
          <w:p w14:paraId="668F1472"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1A10598B"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0047F434"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3702609"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60701B7C"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47DB41B5" w14:textId="77777777" w:rsidR="0010783F" w:rsidRDefault="0010783F" w:rsidP="007E6F4B">
            <w:pPr>
              <w:jc w:val="center"/>
              <w:cnfStyle w:val="000000100000" w:firstRow="0" w:lastRow="0" w:firstColumn="0" w:lastColumn="0" w:oddVBand="0" w:evenVBand="0" w:oddHBand="1" w:evenHBand="0" w:firstRowFirstColumn="0" w:firstRowLastColumn="0" w:lastRowFirstColumn="0" w:lastRowLastColumn="0"/>
            </w:pPr>
            <w:r>
              <w:t>p</w:t>
            </w:r>
          </w:p>
        </w:tc>
      </w:tr>
      <w:tr w:rsidR="0010783F" w14:paraId="44EBD9D4" w14:textId="77777777" w:rsidTr="00B17D3E">
        <w:tc>
          <w:tcPr>
            <w:cnfStyle w:val="001000000000" w:firstRow="0" w:lastRow="0" w:firstColumn="1" w:lastColumn="0" w:oddVBand="0" w:evenVBand="0" w:oddHBand="0" w:evenHBand="0" w:firstRowFirstColumn="0" w:firstRowLastColumn="0" w:lastRowFirstColumn="0" w:lastRowLastColumn="0"/>
            <w:tcW w:w="3054" w:type="dxa"/>
          </w:tcPr>
          <w:p w14:paraId="63F276E1" w14:textId="77777777" w:rsidR="0010783F" w:rsidRPr="00C451F1" w:rsidRDefault="0010783F" w:rsidP="007E6F4B">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auto"/>
          </w:tcPr>
          <w:p w14:paraId="67C77D36" w14:textId="49F11A83" w:rsidR="0010783F" w:rsidRPr="00C451F1" w:rsidRDefault="00F8255D"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FA11F2">
              <w:rPr>
                <w:sz w:val="20"/>
                <w:szCs w:val="20"/>
              </w:rPr>
              <w:t>45</w:t>
            </w:r>
          </w:p>
        </w:tc>
        <w:tc>
          <w:tcPr>
            <w:tcW w:w="1080" w:type="dxa"/>
            <w:shd w:val="clear" w:color="auto" w:fill="auto"/>
          </w:tcPr>
          <w:p w14:paraId="6B1B7AE6" w14:textId="67B0A9A3"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6</w:t>
            </w:r>
          </w:p>
        </w:tc>
        <w:tc>
          <w:tcPr>
            <w:tcW w:w="1080" w:type="dxa"/>
            <w:shd w:val="clear" w:color="auto" w:fill="auto"/>
          </w:tcPr>
          <w:p w14:paraId="1846B42E" w14:textId="167155A6"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6B7B0E78" w14:textId="443FCD39"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2</w:t>
            </w:r>
          </w:p>
        </w:tc>
        <w:tc>
          <w:tcPr>
            <w:tcW w:w="1080" w:type="dxa"/>
            <w:shd w:val="clear" w:color="auto" w:fill="auto"/>
          </w:tcPr>
          <w:p w14:paraId="6AE6EF8D" w14:textId="3F3EF76A"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w:t>
            </w:r>
          </w:p>
        </w:tc>
        <w:tc>
          <w:tcPr>
            <w:tcW w:w="1035" w:type="dxa"/>
            <w:shd w:val="clear" w:color="auto" w:fill="auto"/>
          </w:tcPr>
          <w:p w14:paraId="3880EC09" w14:textId="2700DA36"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1</w:t>
            </w:r>
          </w:p>
        </w:tc>
      </w:tr>
      <w:tr w:rsidR="0010783F" w14:paraId="55D8D673" w14:textId="77777777" w:rsidTr="00FA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7107B93" w14:textId="77777777" w:rsidR="0010783F" w:rsidRPr="00C451F1" w:rsidRDefault="0010783F" w:rsidP="007E6F4B">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3E617CE9" w14:textId="6F1B053F"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w:t>
            </w:r>
          </w:p>
        </w:tc>
        <w:tc>
          <w:tcPr>
            <w:tcW w:w="1080" w:type="dxa"/>
            <w:shd w:val="clear" w:color="auto" w:fill="auto"/>
          </w:tcPr>
          <w:p w14:paraId="3D01CD90" w14:textId="7AA53BF1"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3</w:t>
            </w:r>
          </w:p>
        </w:tc>
        <w:tc>
          <w:tcPr>
            <w:tcW w:w="1080" w:type="dxa"/>
            <w:shd w:val="clear" w:color="auto" w:fill="auto"/>
          </w:tcPr>
          <w:p w14:paraId="0937DBC4" w14:textId="2FF988B5"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8</w:t>
            </w:r>
          </w:p>
        </w:tc>
        <w:tc>
          <w:tcPr>
            <w:tcW w:w="1080" w:type="dxa"/>
            <w:shd w:val="clear" w:color="auto" w:fill="auto"/>
          </w:tcPr>
          <w:p w14:paraId="3EF6A87F" w14:textId="12FE60D9"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1</w:t>
            </w:r>
          </w:p>
        </w:tc>
        <w:tc>
          <w:tcPr>
            <w:tcW w:w="1080" w:type="dxa"/>
            <w:shd w:val="clear" w:color="auto" w:fill="D9D9D9" w:themeFill="background1" w:themeFillShade="D9"/>
          </w:tcPr>
          <w:p w14:paraId="17AAF61E" w14:textId="3B1E8E8C"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3</w:t>
            </w:r>
          </w:p>
        </w:tc>
        <w:tc>
          <w:tcPr>
            <w:tcW w:w="1035" w:type="dxa"/>
            <w:shd w:val="clear" w:color="auto" w:fill="D9D9D9" w:themeFill="background1" w:themeFillShade="D9"/>
          </w:tcPr>
          <w:p w14:paraId="14B0988B" w14:textId="60B0C18A" w:rsidR="0010783F" w:rsidRPr="00C451F1" w:rsidRDefault="008D376A"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7</w:t>
            </w:r>
          </w:p>
        </w:tc>
      </w:tr>
      <w:tr w:rsidR="0010783F" w14:paraId="072FE606" w14:textId="77777777" w:rsidTr="00FA11F2">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7AA7DE54" w14:textId="77777777" w:rsidR="0010783F" w:rsidRPr="00C451F1" w:rsidRDefault="0010783F" w:rsidP="007E6F4B">
            <w:pPr>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D9D9D9" w:themeFill="background1" w:themeFillShade="D9"/>
          </w:tcPr>
          <w:p w14:paraId="15093394" w14:textId="195E3485"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w:t>
            </w:r>
          </w:p>
        </w:tc>
        <w:tc>
          <w:tcPr>
            <w:tcW w:w="1080" w:type="dxa"/>
            <w:shd w:val="clear" w:color="auto" w:fill="D9D9D9" w:themeFill="background1" w:themeFillShade="D9"/>
          </w:tcPr>
          <w:p w14:paraId="1D0C805F" w14:textId="14294D2F"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7</w:t>
            </w:r>
          </w:p>
        </w:tc>
        <w:tc>
          <w:tcPr>
            <w:tcW w:w="1080" w:type="dxa"/>
            <w:shd w:val="clear" w:color="auto" w:fill="auto"/>
          </w:tcPr>
          <w:p w14:paraId="03A57A8E" w14:textId="2B7910E5" w:rsidR="0010783F" w:rsidRPr="00C451F1" w:rsidRDefault="00DA3A3B"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FA11F2">
              <w:rPr>
                <w:sz w:val="20"/>
                <w:szCs w:val="20"/>
              </w:rPr>
              <w:t>50</w:t>
            </w:r>
          </w:p>
        </w:tc>
        <w:tc>
          <w:tcPr>
            <w:tcW w:w="1080" w:type="dxa"/>
            <w:shd w:val="clear" w:color="auto" w:fill="auto"/>
          </w:tcPr>
          <w:p w14:paraId="7E5B5C58" w14:textId="5DC8E322"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7</w:t>
            </w:r>
          </w:p>
        </w:tc>
        <w:tc>
          <w:tcPr>
            <w:tcW w:w="1080" w:type="dxa"/>
            <w:shd w:val="clear" w:color="auto" w:fill="D9D9D9" w:themeFill="background1" w:themeFillShade="D9"/>
          </w:tcPr>
          <w:p w14:paraId="11F2961B" w14:textId="6BE736AD"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6</w:t>
            </w:r>
          </w:p>
        </w:tc>
        <w:tc>
          <w:tcPr>
            <w:tcW w:w="1035" w:type="dxa"/>
            <w:shd w:val="clear" w:color="auto" w:fill="D9D9D9" w:themeFill="background1" w:themeFillShade="D9"/>
          </w:tcPr>
          <w:p w14:paraId="22754049" w14:textId="13A7A79D" w:rsidR="0010783F" w:rsidRPr="00C451F1" w:rsidRDefault="00FA11F2" w:rsidP="007E6F4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r w:rsidR="00671086">
              <w:rPr>
                <w:sz w:val="20"/>
                <w:szCs w:val="20"/>
              </w:rPr>
              <w:t>0</w:t>
            </w:r>
          </w:p>
        </w:tc>
      </w:tr>
      <w:tr w:rsidR="0010783F" w14:paraId="37DD1115" w14:textId="77777777" w:rsidTr="00793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A4680F7" w14:textId="77777777" w:rsidR="0010783F" w:rsidRPr="00C451F1" w:rsidRDefault="0010783F" w:rsidP="007E6F4B">
            <w:pPr>
              <w:jc w:val="left"/>
              <w:rPr>
                <w:b w:val="0"/>
                <w:bCs w:val="0"/>
                <w:sz w:val="23"/>
                <w:szCs w:val="23"/>
              </w:rPr>
            </w:pPr>
            <w:r w:rsidRPr="00C451F1">
              <w:rPr>
                <w:sz w:val="23"/>
                <w:szCs w:val="23"/>
              </w:rPr>
              <w:t>CPI (index)</w:t>
            </w:r>
          </w:p>
        </w:tc>
        <w:tc>
          <w:tcPr>
            <w:tcW w:w="1080" w:type="dxa"/>
            <w:shd w:val="clear" w:color="auto" w:fill="auto"/>
          </w:tcPr>
          <w:p w14:paraId="7DCE885A" w14:textId="7462A72E"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7</w:t>
            </w:r>
          </w:p>
        </w:tc>
        <w:tc>
          <w:tcPr>
            <w:tcW w:w="1080" w:type="dxa"/>
            <w:shd w:val="clear" w:color="auto" w:fill="auto"/>
          </w:tcPr>
          <w:p w14:paraId="7751D203" w14:textId="07B4886D"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2</w:t>
            </w:r>
          </w:p>
        </w:tc>
        <w:tc>
          <w:tcPr>
            <w:tcW w:w="1080" w:type="dxa"/>
          </w:tcPr>
          <w:p w14:paraId="18F2BDE5" w14:textId="5F5D220A"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w:t>
            </w:r>
          </w:p>
        </w:tc>
        <w:tc>
          <w:tcPr>
            <w:tcW w:w="1080" w:type="dxa"/>
          </w:tcPr>
          <w:p w14:paraId="336BB6F6" w14:textId="4C1E6572"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65</w:t>
            </w:r>
          </w:p>
        </w:tc>
        <w:tc>
          <w:tcPr>
            <w:tcW w:w="1080" w:type="dxa"/>
          </w:tcPr>
          <w:p w14:paraId="4656BAC2" w14:textId="770A77AC"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8</w:t>
            </w:r>
          </w:p>
        </w:tc>
        <w:tc>
          <w:tcPr>
            <w:tcW w:w="1035" w:type="dxa"/>
          </w:tcPr>
          <w:p w14:paraId="08477195" w14:textId="679DF399" w:rsidR="0010783F" w:rsidRPr="00C451F1" w:rsidRDefault="00D45033" w:rsidP="007E6F4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08</w:t>
            </w:r>
          </w:p>
        </w:tc>
      </w:tr>
    </w:tbl>
    <w:p w14:paraId="73F5F8B3" w14:textId="5F1E2CAF" w:rsidR="00D62EB1" w:rsidRDefault="00385C22" w:rsidP="00D62EB1">
      <w:pPr>
        <w:pStyle w:val="Aftertable"/>
      </w:pPr>
      <w:r>
        <w:t xml:space="preserve">Greyed boxes indicate a two-tailed p-value &lt; 0.05. </w:t>
      </w:r>
      <w:r w:rsidR="00D62EB1">
        <w:t>T</w:t>
      </w:r>
      <w:r w:rsidR="00D62EB1" w:rsidRPr="00D05798">
        <w:rPr>
          <w:vertAlign w:val="subscript"/>
        </w:rPr>
        <w:t>LCO</w:t>
      </w:r>
      <w:r w:rsidR="00D62EB1">
        <w:t>: Carbon monoxide gas transfer; K</w:t>
      </w:r>
      <w:r w:rsidR="00D62EB1" w:rsidRPr="00D05798">
        <w:rPr>
          <w:vertAlign w:val="subscript"/>
        </w:rPr>
        <w:t>CO</w:t>
      </w:r>
      <w:r w:rsidR="00D62EB1">
        <w:t>: Carbon monoxide gas coefficient; CPI: composite physiology index; ADC: apparent diffusion coefficient.</w:t>
      </w:r>
    </w:p>
    <w:p w14:paraId="25218C49" w14:textId="3094F1E7" w:rsidR="00660427" w:rsidRDefault="00671086" w:rsidP="00660427">
      <w:pPr>
        <w:pStyle w:val="figure"/>
      </w:pPr>
      <w:r>
        <w:rPr>
          <w:noProof/>
          <w:lang w:eastAsia="en-GB"/>
        </w:rPr>
        <w:lastRenderedPageBreak/>
        <w:drawing>
          <wp:inline distT="0" distB="0" distL="0" distR="0" wp14:anchorId="5D110641" wp14:editId="39162785">
            <wp:extent cx="6038215" cy="435546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6 month ADC correlations.png"/>
                    <pic:cNvPicPr/>
                  </pic:nvPicPr>
                  <pic:blipFill>
                    <a:blip r:embed="rId134">
                      <a:extLst>
                        <a:ext uri="{28A0092B-C50C-407E-A947-70E740481C1C}">
                          <a14:useLocalDpi xmlns:a14="http://schemas.microsoft.com/office/drawing/2010/main" val="0"/>
                        </a:ext>
                      </a:extLst>
                    </a:blip>
                    <a:stretch>
                      <a:fillRect/>
                    </a:stretch>
                  </pic:blipFill>
                  <pic:spPr>
                    <a:xfrm>
                      <a:off x="0" y="0"/>
                      <a:ext cx="6038215" cy="4355465"/>
                    </a:xfrm>
                    <a:prstGeom prst="rect">
                      <a:avLst/>
                    </a:prstGeom>
                  </pic:spPr>
                </pic:pic>
              </a:graphicData>
            </a:graphic>
          </wp:inline>
        </w:drawing>
      </w:r>
    </w:p>
    <w:p w14:paraId="53A5CA69" w14:textId="579BE16D" w:rsidR="00273D2C" w:rsidRDefault="000303A8" w:rsidP="00660427">
      <w:pPr>
        <w:pStyle w:val="Caption"/>
      </w:pPr>
      <w:bookmarkStart w:id="5612" w:name="_Toc3145395"/>
      <w:r>
        <w:t>Figure</w:t>
      </w:r>
      <w:r w:rsidR="00660427">
        <w:t xml:space="preserve"> </w:t>
      </w:r>
      <w:ins w:id="561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61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615" w:author="Nicholas Weatherley" w:date="2019-03-05T22:36:00Z">
        <w:r w:rsidR="00D5585D">
          <w:rPr>
            <w:noProof/>
          </w:rPr>
          <w:t>28</w:t>
        </w:r>
        <w:r w:rsidR="00D5585D">
          <w:fldChar w:fldCharType="end"/>
        </w:r>
      </w:ins>
      <w:ins w:id="5616" w:author="Windows User" w:date="2018-11-01T14:27:00Z">
        <w:del w:id="5617" w:author="Nicholas Weatherley" w:date="2019-03-05T22:36:00Z">
          <w:r w:rsidR="002F70B6" w:rsidDel="00D5585D">
            <w:fldChar w:fldCharType="begin"/>
          </w:r>
          <w:r w:rsidR="002F70B6" w:rsidDel="00D5585D">
            <w:delInstrText xml:space="preserve"> STYLEREF 1 \s </w:delInstrText>
          </w:r>
        </w:del>
      </w:ins>
      <w:del w:id="5618" w:author="Nicholas Weatherley" w:date="2019-03-05T22:36:00Z">
        <w:r w:rsidR="002F70B6" w:rsidDel="00D5585D">
          <w:fldChar w:fldCharType="separate"/>
        </w:r>
        <w:r w:rsidR="0024585E" w:rsidDel="00D5585D">
          <w:rPr>
            <w:noProof/>
          </w:rPr>
          <w:delText>5</w:delText>
        </w:r>
      </w:del>
      <w:ins w:id="5619" w:author="Windows User" w:date="2018-11-01T14:27:00Z">
        <w:del w:id="562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621" w:author="Nicholas Weatherley" w:date="2019-03-05T22:36:00Z">
        <w:r w:rsidR="002F70B6" w:rsidDel="00D5585D">
          <w:fldChar w:fldCharType="end"/>
        </w:r>
      </w:del>
      <w:del w:id="562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6</w:delText>
        </w:r>
        <w:r w:rsidR="00C87381" w:rsidDel="00135BE2">
          <w:fldChar w:fldCharType="end"/>
        </w:r>
      </w:del>
      <w:r w:rsidR="00660427">
        <w:t>:</w:t>
      </w:r>
      <w:r w:rsidR="001B0CED">
        <w:t xml:space="preserve"> </w:t>
      </w:r>
      <w:r w:rsidR="00FD7711">
        <w:t>Correlation between</w:t>
      </w:r>
      <w:r w:rsidR="005726FE">
        <w:t xml:space="preserve"> visit 2 ADC </w:t>
      </w:r>
      <w:r w:rsidR="00506D93">
        <w:t xml:space="preserve">metrics </w:t>
      </w:r>
      <w:r w:rsidR="005726FE">
        <w:t>and K</w:t>
      </w:r>
      <w:r w:rsidR="005726FE" w:rsidRPr="005726FE">
        <w:rPr>
          <w:vertAlign w:val="subscript"/>
        </w:rPr>
        <w:t>CO</w:t>
      </w:r>
      <w:bookmarkEnd w:id="5612"/>
    </w:p>
    <w:p w14:paraId="02E59113" w14:textId="72F13C5E" w:rsidR="00660427" w:rsidRDefault="005726FE" w:rsidP="00660427">
      <w:pPr>
        <w:pStyle w:val="Figuretext"/>
      </w:pPr>
      <w:r>
        <w:t>ADC: apparent diffusion coefficient; K</w:t>
      </w:r>
      <w:r w:rsidRPr="00D05798">
        <w:rPr>
          <w:vertAlign w:val="subscript"/>
        </w:rPr>
        <w:t>CO</w:t>
      </w:r>
      <w:r>
        <w:t>: C</w:t>
      </w:r>
      <w:r w:rsidR="00BA7284">
        <w:t>arbon monoxide gas coefficient.</w:t>
      </w:r>
    </w:p>
    <w:p w14:paraId="7481B43A" w14:textId="2203DEBC" w:rsidR="00D828B1" w:rsidRPr="00D828B1" w:rsidRDefault="00D828B1" w:rsidP="00D828B1">
      <w:r>
        <w:t>Changes over six months in ADC metrics were assessed by Wilcoxon Rank a</w:t>
      </w:r>
      <w:r w:rsidR="00E67552">
        <w:t xml:space="preserve">nd are summarised in </w:t>
      </w:r>
      <w:r w:rsidR="000303A8">
        <w:t>Figure</w:t>
      </w:r>
      <w:r w:rsidR="00E67552">
        <w:t xml:space="preserve"> 5.2</w:t>
      </w:r>
      <w:del w:id="5623" w:author="Windows User" w:date="2018-11-02T11:06:00Z">
        <w:r w:rsidR="00E67552" w:rsidDel="006A283B">
          <w:delText>5</w:delText>
        </w:r>
      </w:del>
      <w:ins w:id="5624" w:author="Windows User" w:date="2018-11-02T11:06:00Z">
        <w:r w:rsidR="006A283B">
          <w:t>9</w:t>
        </w:r>
      </w:ins>
      <w:r>
        <w:t xml:space="preserve">. Median (95% confidence interval) of these metrics are </w:t>
      </w:r>
      <w:r w:rsidR="000950F7">
        <w:t>mean</w:t>
      </w:r>
      <w:r w:rsidR="00652883">
        <w:t xml:space="preserve"> ADC</w:t>
      </w:r>
      <w:r>
        <w:t xml:space="preserve">: </w:t>
      </w:r>
      <w:r w:rsidR="005135C0">
        <w:t>-0.001</w:t>
      </w:r>
      <w:r w:rsidR="00471AE3">
        <w:t>cm</w:t>
      </w:r>
      <w:r w:rsidR="00471AE3" w:rsidRPr="00471AE3">
        <w:rPr>
          <w:vertAlign w:val="superscript"/>
        </w:rPr>
        <w:t>2</w:t>
      </w:r>
      <w:r w:rsidR="00471AE3">
        <w:t>s</w:t>
      </w:r>
      <w:r w:rsidR="00471AE3" w:rsidRPr="00471AE3">
        <w:rPr>
          <w:vertAlign w:val="superscript"/>
        </w:rPr>
        <w:t>-1</w:t>
      </w:r>
      <w:r w:rsidR="00A519D0">
        <w:t xml:space="preserve"> </w:t>
      </w:r>
      <w:r>
        <w:t>(</w:t>
      </w:r>
      <w:r w:rsidR="005135C0">
        <w:t>-0.007 – 0.021</w:t>
      </w:r>
      <w:r>
        <w:t xml:space="preserve">), </w:t>
      </w:r>
      <w:r w:rsidR="000950F7">
        <w:t>skew</w:t>
      </w:r>
      <w:r w:rsidR="005135C0">
        <w:t>: 0.05</w:t>
      </w:r>
      <w:r>
        <w:t xml:space="preserve"> (</w:t>
      </w:r>
      <w:r w:rsidR="005135C0">
        <w:t>-0.15 – 0.17</w:t>
      </w:r>
      <w:r w:rsidR="000950F7">
        <w:t xml:space="preserve">), kurtosis: </w:t>
      </w:r>
      <w:r w:rsidR="005135C0">
        <w:t xml:space="preserve">0.26 </w:t>
      </w:r>
      <w:r w:rsidR="000950F7">
        <w:t>(</w:t>
      </w:r>
      <w:r w:rsidR="005135C0">
        <w:t>-0.26 – 0.88</w:t>
      </w:r>
      <w:r w:rsidR="000950F7">
        <w:t>)</w:t>
      </w:r>
      <w:r w:rsidR="005135C0">
        <w:t>.</w:t>
      </w:r>
    </w:p>
    <w:p w14:paraId="128DCB1A" w14:textId="64C200C3" w:rsidR="00CA4D47" w:rsidRDefault="008B0F9C" w:rsidP="003671D1">
      <w:pPr>
        <w:pStyle w:val="figure"/>
      </w:pPr>
      <w:r>
        <w:rPr>
          <w:noProof/>
          <w:lang w:eastAsia="en-GB"/>
        </w:rPr>
        <w:drawing>
          <wp:inline distT="0" distB="0" distL="0" distR="0" wp14:anchorId="01A41395" wp14:editId="48CEE54B">
            <wp:extent cx="6038215" cy="25977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ix month changes ADC.png"/>
                    <pic:cNvPicPr/>
                  </pic:nvPicPr>
                  <pic:blipFill>
                    <a:blip r:embed="rId135">
                      <a:extLst>
                        <a:ext uri="{28A0092B-C50C-407E-A947-70E740481C1C}">
                          <a14:useLocalDpi xmlns:a14="http://schemas.microsoft.com/office/drawing/2010/main" val="0"/>
                        </a:ext>
                      </a:extLst>
                    </a:blip>
                    <a:stretch>
                      <a:fillRect/>
                    </a:stretch>
                  </pic:blipFill>
                  <pic:spPr>
                    <a:xfrm>
                      <a:off x="0" y="0"/>
                      <a:ext cx="6038215" cy="2597785"/>
                    </a:xfrm>
                    <a:prstGeom prst="rect">
                      <a:avLst/>
                    </a:prstGeom>
                  </pic:spPr>
                </pic:pic>
              </a:graphicData>
            </a:graphic>
          </wp:inline>
        </w:drawing>
      </w:r>
    </w:p>
    <w:p w14:paraId="4C6DF8D8" w14:textId="5EE362A8" w:rsidR="00890707" w:rsidRDefault="000303A8" w:rsidP="00CA4D47">
      <w:pPr>
        <w:pStyle w:val="Caption"/>
      </w:pPr>
      <w:bookmarkStart w:id="5625" w:name="_Toc3145396"/>
      <w:r>
        <w:t>Figure</w:t>
      </w:r>
      <w:r w:rsidR="00CA4D47">
        <w:t xml:space="preserve"> </w:t>
      </w:r>
      <w:ins w:id="5626"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62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628" w:author="Nicholas Weatherley" w:date="2019-03-05T22:36:00Z">
        <w:r w:rsidR="00D5585D">
          <w:rPr>
            <w:noProof/>
          </w:rPr>
          <w:t>29</w:t>
        </w:r>
        <w:r w:rsidR="00D5585D">
          <w:fldChar w:fldCharType="end"/>
        </w:r>
      </w:ins>
      <w:ins w:id="5629" w:author="Windows User" w:date="2018-11-01T14:27:00Z">
        <w:del w:id="5630" w:author="Nicholas Weatherley" w:date="2019-03-05T22:36:00Z">
          <w:r w:rsidR="002F70B6" w:rsidDel="00D5585D">
            <w:fldChar w:fldCharType="begin"/>
          </w:r>
          <w:r w:rsidR="002F70B6" w:rsidDel="00D5585D">
            <w:delInstrText xml:space="preserve"> STYLEREF 1 \s </w:delInstrText>
          </w:r>
        </w:del>
      </w:ins>
      <w:del w:id="5631" w:author="Nicholas Weatherley" w:date="2019-03-05T22:36:00Z">
        <w:r w:rsidR="002F70B6" w:rsidDel="00D5585D">
          <w:fldChar w:fldCharType="separate"/>
        </w:r>
        <w:r w:rsidR="0024585E" w:rsidDel="00D5585D">
          <w:rPr>
            <w:noProof/>
          </w:rPr>
          <w:delText>5</w:delText>
        </w:r>
      </w:del>
      <w:ins w:id="5632" w:author="Windows User" w:date="2018-11-01T14:27:00Z">
        <w:del w:id="563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634" w:author="Nicholas Weatherley" w:date="2019-03-05T22:36:00Z">
        <w:r w:rsidR="002F70B6" w:rsidDel="00D5585D">
          <w:fldChar w:fldCharType="end"/>
        </w:r>
      </w:del>
      <w:del w:id="563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7</w:delText>
        </w:r>
        <w:r w:rsidR="00C87381" w:rsidDel="00135BE2">
          <w:fldChar w:fldCharType="end"/>
        </w:r>
      </w:del>
      <w:r w:rsidR="003671D1">
        <w:t xml:space="preserve">: </w:t>
      </w:r>
      <w:r w:rsidR="00683E02">
        <w:t xml:space="preserve">ADC histogram metric changes over </w:t>
      </w:r>
      <w:r w:rsidR="0015045A">
        <w:t>six-month</w:t>
      </w:r>
      <w:r w:rsidR="00683E02">
        <w:t xml:space="preserve"> follow-up.</w:t>
      </w:r>
      <w:bookmarkEnd w:id="5625"/>
    </w:p>
    <w:p w14:paraId="3CD44D37" w14:textId="55E17157" w:rsidR="00683E02" w:rsidRPr="00683E02" w:rsidRDefault="00D74471" w:rsidP="00683E02">
      <w:pPr>
        <w:pStyle w:val="Figuretext"/>
      </w:pPr>
      <w:r>
        <w:t>P-values derived from Wilcoxon Rank test. ADC: apparent diffusion coefficient.</w:t>
      </w:r>
    </w:p>
    <w:p w14:paraId="6F6AA77F" w14:textId="739CDC34" w:rsidR="003338A0" w:rsidRDefault="00A706A7" w:rsidP="003A0300">
      <w:r>
        <w:t>Six-month change in clinically utilised PFT values (FVC, T</w:t>
      </w:r>
      <w:r w:rsidRPr="00A706A7">
        <w:rPr>
          <w:vertAlign w:val="subscript"/>
        </w:rPr>
        <w:t>LCO</w:t>
      </w:r>
      <w:r>
        <w:t>, K</w:t>
      </w:r>
      <w:r w:rsidRPr="00A706A7">
        <w:rPr>
          <w:vertAlign w:val="subscript"/>
        </w:rPr>
        <w:t>CO</w:t>
      </w:r>
      <w:r>
        <w:t xml:space="preserve"> and ISWT distance) was assessed for correlation with six-month change in ADC histogram metrics. Correlations </w:t>
      </w:r>
      <w:r>
        <w:lastRenderedPageBreak/>
        <w:t>between changes in absolute values and relative (percentage) values are provided in</w:t>
      </w:r>
      <w:r w:rsidR="000303A8">
        <w:t xml:space="preserve"> Table</w:t>
      </w:r>
      <w:r>
        <w:t>s 5.1</w:t>
      </w:r>
      <w:ins w:id="5636" w:author="Windows User" w:date="2018-11-02T11:06:00Z">
        <w:r w:rsidR="006A283B">
          <w:t>1</w:t>
        </w:r>
      </w:ins>
      <w:del w:id="5637" w:author="Windows User" w:date="2018-11-02T11:06:00Z">
        <w:r w:rsidDel="006A283B">
          <w:delText>0</w:delText>
        </w:r>
      </w:del>
      <w:r>
        <w:t xml:space="preserve"> and 5.1</w:t>
      </w:r>
      <w:ins w:id="5638" w:author="Windows User" w:date="2018-11-02T11:06:00Z">
        <w:r w:rsidR="006A283B">
          <w:t>2</w:t>
        </w:r>
      </w:ins>
      <w:del w:id="5639" w:author="Windows User" w:date="2018-11-02T11:06:00Z">
        <w:r w:rsidDel="006A283B">
          <w:delText>1</w:delText>
        </w:r>
      </w:del>
      <w:r>
        <w:t>, respectively.</w:t>
      </w:r>
    </w:p>
    <w:p w14:paraId="08B1714E" w14:textId="580835F5" w:rsidR="001072CC" w:rsidRDefault="001072CC" w:rsidP="00715E62">
      <w:pPr>
        <w:pStyle w:val="TableTitle0"/>
      </w:pPr>
      <w:bookmarkStart w:id="5640" w:name="_Toc3145512"/>
      <w:r>
        <w:t xml:space="preserve">Table </w:t>
      </w:r>
      <w:ins w:id="5641"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64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643" w:author="Nicholas Weatherley" w:date="2019-03-04T21:03:00Z">
        <w:r w:rsidR="00E96948">
          <w:rPr>
            <w:noProof/>
          </w:rPr>
          <w:t>11</w:t>
        </w:r>
        <w:r w:rsidR="00E96948">
          <w:fldChar w:fldCharType="end"/>
        </w:r>
      </w:ins>
      <w:ins w:id="5644" w:author="Windows User" w:date="2018-11-01T15:46:00Z">
        <w:del w:id="5645" w:author="Nicholas Weatherley" w:date="2019-03-04T21:03:00Z">
          <w:r w:rsidR="00743FFA" w:rsidDel="00E96948">
            <w:fldChar w:fldCharType="begin"/>
          </w:r>
          <w:r w:rsidR="00743FFA" w:rsidDel="00E96948">
            <w:delInstrText xml:space="preserve"> STYLEREF 1 \s </w:delInstrText>
          </w:r>
        </w:del>
      </w:ins>
      <w:del w:id="5646" w:author="Nicholas Weatherley" w:date="2019-03-04T21:03:00Z">
        <w:r w:rsidR="00743FFA" w:rsidDel="00E96948">
          <w:fldChar w:fldCharType="separate"/>
        </w:r>
        <w:r w:rsidR="0024585E" w:rsidDel="00E96948">
          <w:rPr>
            <w:noProof/>
          </w:rPr>
          <w:delText>5</w:delText>
        </w:r>
      </w:del>
      <w:ins w:id="5647" w:author="Windows User" w:date="2018-11-01T15:46:00Z">
        <w:del w:id="564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649" w:author="Nicholas Weatherley" w:date="2019-03-04T21:03:00Z">
        <w:r w:rsidR="00743FFA" w:rsidDel="00E96948">
          <w:fldChar w:fldCharType="end"/>
        </w:r>
      </w:del>
      <w:del w:id="565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0</w:delText>
        </w:r>
        <w:r w:rsidR="00BB544F" w:rsidDel="004435D9">
          <w:fldChar w:fldCharType="end"/>
        </w:r>
      </w:del>
      <w:r>
        <w:t>: Correlations between absolute six-month changes in ADC metrics and PFTs</w:t>
      </w:r>
      <w:bookmarkEnd w:id="564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F33228" w14:paraId="60D79589" w14:textId="77777777" w:rsidTr="00BF1B5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1BCCBB39" w14:textId="2DA3AE9B" w:rsidR="00F33228" w:rsidRPr="00007F6A" w:rsidRDefault="00F33228" w:rsidP="00BF1B52">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1837331B" w14:textId="3A4D4AB7" w:rsidR="00F33228" w:rsidRPr="00A256E0" w:rsidRDefault="00E317AF" w:rsidP="001072CC">
            <w:pPr>
              <w:jc w:val="center"/>
              <w:cnfStyle w:val="100000000000" w:firstRow="1" w:lastRow="0" w:firstColumn="0" w:lastColumn="0" w:oddVBand="0" w:evenVBand="0" w:oddHBand="0" w:evenHBand="0" w:firstRowFirstColumn="0" w:firstRowLastColumn="0" w:lastRowFirstColumn="0" w:lastRowLastColumn="0"/>
              <w:rPr>
                <w:b w:val="0"/>
                <w:bCs w:val="0"/>
                <w:color w:val="FFFFFF"/>
                <w:sz w:val="22"/>
                <w:szCs w:val="22"/>
              </w:rPr>
            </w:pPr>
            <w:r w:rsidRPr="00A256E0">
              <w:rPr>
                <w:b w:val="0"/>
                <w:bCs w:val="0"/>
                <w:color w:val="FFFFFF"/>
                <w:sz w:val="22"/>
                <w:szCs w:val="22"/>
              </w:rPr>
              <w:t>ADC mean</w:t>
            </w:r>
            <w:r w:rsidR="001072CC" w:rsidRPr="00A256E0">
              <w:rPr>
                <w:b w:val="0"/>
                <w:bCs w:val="0"/>
                <w:color w:val="FFFFFF"/>
                <w:sz w:val="22"/>
                <w:szCs w:val="22"/>
              </w:rPr>
              <w:t xml:space="preserve">   </w:t>
            </w:r>
            <w:r w:rsidRPr="00A256E0">
              <w:rPr>
                <w:b w:val="0"/>
                <w:bCs w:val="0"/>
                <w:color w:val="FFFFFF"/>
                <w:sz w:val="22"/>
                <w:szCs w:val="22"/>
              </w:rPr>
              <w:t>(cm</w:t>
            </w:r>
            <w:r w:rsidRPr="00A256E0">
              <w:rPr>
                <w:b w:val="0"/>
                <w:bCs w:val="0"/>
                <w:color w:val="FFFFFF"/>
                <w:sz w:val="22"/>
                <w:szCs w:val="22"/>
                <w:vertAlign w:val="superscript"/>
              </w:rPr>
              <w:t>2</w:t>
            </w:r>
            <w:r w:rsidRPr="00A256E0">
              <w:rPr>
                <w:b w:val="0"/>
                <w:bCs w:val="0"/>
                <w:color w:val="FFFFFF"/>
                <w:sz w:val="22"/>
                <w:szCs w:val="22"/>
              </w:rPr>
              <w:t>s</w:t>
            </w:r>
            <w:r w:rsidRPr="00A256E0">
              <w:rPr>
                <w:b w:val="0"/>
                <w:bCs w:val="0"/>
                <w:color w:val="FFFFFF"/>
                <w:sz w:val="22"/>
                <w:szCs w:val="22"/>
                <w:vertAlign w:val="superscript"/>
              </w:rPr>
              <w:t>-1</w:t>
            </w:r>
            <w:r w:rsidRPr="00A256E0">
              <w:rPr>
                <w:b w:val="0"/>
                <w:bCs w:val="0"/>
                <w:color w:val="FFFFFF"/>
                <w:sz w:val="22"/>
                <w:szCs w:val="22"/>
              </w:rPr>
              <w:t>)</w:t>
            </w:r>
          </w:p>
        </w:tc>
        <w:tc>
          <w:tcPr>
            <w:tcW w:w="2160" w:type="dxa"/>
            <w:gridSpan w:val="2"/>
          </w:tcPr>
          <w:p w14:paraId="18B04B88" w14:textId="77777777" w:rsidR="00F33228" w:rsidRPr="00A256E0" w:rsidRDefault="00F33228" w:rsidP="00BF1B52">
            <w:pPr>
              <w:jc w:val="center"/>
              <w:cnfStyle w:val="100000000000" w:firstRow="1" w:lastRow="0" w:firstColumn="0" w:lastColumn="0" w:oddVBand="0" w:evenVBand="0" w:oddHBand="0" w:evenHBand="0" w:firstRowFirstColumn="0" w:firstRowLastColumn="0" w:lastRowFirstColumn="0" w:lastRowLastColumn="0"/>
              <w:rPr>
                <w:b w:val="0"/>
                <w:bCs w:val="0"/>
                <w:color w:val="FFFFFF"/>
                <w:sz w:val="22"/>
                <w:szCs w:val="22"/>
              </w:rPr>
            </w:pPr>
            <w:r w:rsidRPr="00A256E0">
              <w:rPr>
                <w:b w:val="0"/>
                <w:bCs w:val="0"/>
                <w:color w:val="FFFFFF"/>
                <w:sz w:val="22"/>
                <w:szCs w:val="22"/>
              </w:rPr>
              <w:t>Skew</w:t>
            </w:r>
          </w:p>
        </w:tc>
        <w:tc>
          <w:tcPr>
            <w:tcW w:w="2115" w:type="dxa"/>
            <w:gridSpan w:val="2"/>
          </w:tcPr>
          <w:p w14:paraId="3E4E6724" w14:textId="77777777" w:rsidR="00F33228" w:rsidRPr="00A256E0" w:rsidRDefault="00F33228" w:rsidP="00BF1B52">
            <w:pPr>
              <w:jc w:val="center"/>
              <w:cnfStyle w:val="100000000000" w:firstRow="1" w:lastRow="0" w:firstColumn="0" w:lastColumn="0" w:oddVBand="0" w:evenVBand="0" w:oddHBand="0" w:evenHBand="0" w:firstRowFirstColumn="0" w:firstRowLastColumn="0" w:lastRowFirstColumn="0" w:lastRowLastColumn="0"/>
              <w:rPr>
                <w:b w:val="0"/>
                <w:bCs w:val="0"/>
                <w:color w:val="FFFFFF"/>
                <w:sz w:val="22"/>
                <w:szCs w:val="22"/>
              </w:rPr>
            </w:pPr>
            <w:r w:rsidRPr="00A256E0">
              <w:rPr>
                <w:b w:val="0"/>
                <w:bCs w:val="0"/>
                <w:color w:val="FFFFFF"/>
                <w:sz w:val="22"/>
                <w:szCs w:val="22"/>
              </w:rPr>
              <w:t>Kurtosis</w:t>
            </w:r>
          </w:p>
        </w:tc>
      </w:tr>
      <w:tr w:rsidR="00F33228" w14:paraId="7209C035" w14:textId="77777777" w:rsidTr="00551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49909138" w14:textId="5872DA4C" w:rsidR="00F33228" w:rsidRPr="00007F6A" w:rsidRDefault="00F33228" w:rsidP="00BF1B52">
            <w:pPr>
              <w:rPr>
                <w:b w:val="0"/>
                <w:bCs w:val="0"/>
              </w:rPr>
            </w:pPr>
          </w:p>
        </w:tc>
        <w:tc>
          <w:tcPr>
            <w:tcW w:w="1080" w:type="dxa"/>
          </w:tcPr>
          <w:p w14:paraId="4A1FF320"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46BEEE0A"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25BEC030"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1DFC103"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FFC662F"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30E8E79A"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r>
      <w:tr w:rsidR="00F33228" w14:paraId="2B4ACF40" w14:textId="77777777" w:rsidTr="005516F3">
        <w:tc>
          <w:tcPr>
            <w:cnfStyle w:val="001000000000" w:firstRow="0" w:lastRow="0" w:firstColumn="1" w:lastColumn="0" w:oddVBand="0" w:evenVBand="0" w:oddHBand="0" w:evenHBand="0" w:firstRowFirstColumn="0" w:firstRowLastColumn="0" w:lastRowFirstColumn="0" w:lastRowLastColumn="0"/>
            <w:tcW w:w="3054" w:type="dxa"/>
          </w:tcPr>
          <w:p w14:paraId="24C21DD4" w14:textId="7B6E40DA" w:rsidR="00F33228" w:rsidRPr="00C451F1" w:rsidRDefault="00F33228" w:rsidP="00BF1B52">
            <w:pPr>
              <w:jc w:val="left"/>
              <w:rPr>
                <w:sz w:val="23"/>
                <w:szCs w:val="23"/>
              </w:rPr>
            </w:pPr>
            <w:r>
              <w:rPr>
                <w:sz w:val="23"/>
                <w:szCs w:val="23"/>
              </w:rPr>
              <w:t>FVC (L)</w:t>
            </w:r>
          </w:p>
        </w:tc>
        <w:tc>
          <w:tcPr>
            <w:tcW w:w="1080" w:type="dxa"/>
            <w:shd w:val="clear" w:color="auto" w:fill="auto"/>
          </w:tcPr>
          <w:p w14:paraId="45FF0251" w14:textId="248495A9" w:rsidR="00F33228"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0</w:t>
            </w:r>
          </w:p>
        </w:tc>
        <w:tc>
          <w:tcPr>
            <w:tcW w:w="1080" w:type="dxa"/>
            <w:shd w:val="clear" w:color="auto" w:fill="auto"/>
          </w:tcPr>
          <w:p w14:paraId="6308AF05" w14:textId="446A1CA1" w:rsidR="00F33228"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2</w:t>
            </w:r>
          </w:p>
        </w:tc>
        <w:tc>
          <w:tcPr>
            <w:tcW w:w="1080" w:type="dxa"/>
            <w:shd w:val="clear" w:color="auto" w:fill="auto"/>
          </w:tcPr>
          <w:p w14:paraId="5F2F4B99" w14:textId="0D6E3C8E" w:rsidR="00F33228"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shd w:val="clear" w:color="auto" w:fill="auto"/>
          </w:tcPr>
          <w:p w14:paraId="3474254B" w14:textId="6E0F0050" w:rsidR="00F33228"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78</w:t>
            </w:r>
          </w:p>
        </w:tc>
        <w:tc>
          <w:tcPr>
            <w:tcW w:w="1080" w:type="dxa"/>
            <w:shd w:val="clear" w:color="auto" w:fill="auto"/>
          </w:tcPr>
          <w:p w14:paraId="66C7799F" w14:textId="5915C3FD" w:rsidR="00F33228"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35" w:type="dxa"/>
            <w:shd w:val="clear" w:color="auto" w:fill="auto"/>
          </w:tcPr>
          <w:p w14:paraId="0D91BEA1" w14:textId="508BF1CD" w:rsidR="00F33228"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4</w:t>
            </w:r>
          </w:p>
        </w:tc>
      </w:tr>
      <w:tr w:rsidR="00F33228" w14:paraId="31900870" w14:textId="77777777" w:rsidTr="00551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B1F931B" w14:textId="44B01466" w:rsidR="00F33228" w:rsidRPr="00C451F1" w:rsidRDefault="00F33228" w:rsidP="00F33228">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auto"/>
          </w:tcPr>
          <w:p w14:paraId="055B7BB5" w14:textId="078DB2EC"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80" w:type="dxa"/>
            <w:shd w:val="clear" w:color="auto" w:fill="auto"/>
          </w:tcPr>
          <w:p w14:paraId="21A57CD6" w14:textId="4861F701"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54</w:t>
            </w:r>
          </w:p>
        </w:tc>
        <w:tc>
          <w:tcPr>
            <w:tcW w:w="1080" w:type="dxa"/>
            <w:shd w:val="clear" w:color="auto" w:fill="auto"/>
          </w:tcPr>
          <w:p w14:paraId="64B2EC6A" w14:textId="6215C699"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80" w:type="dxa"/>
            <w:shd w:val="clear" w:color="auto" w:fill="auto"/>
          </w:tcPr>
          <w:p w14:paraId="3F249412" w14:textId="0CFFB225"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49</w:t>
            </w:r>
          </w:p>
        </w:tc>
        <w:tc>
          <w:tcPr>
            <w:tcW w:w="1080" w:type="dxa"/>
            <w:shd w:val="clear" w:color="auto" w:fill="auto"/>
          </w:tcPr>
          <w:p w14:paraId="79515026" w14:textId="193447A8"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035" w:type="dxa"/>
            <w:shd w:val="clear" w:color="auto" w:fill="auto"/>
          </w:tcPr>
          <w:p w14:paraId="3F7CCB4C" w14:textId="23C81F50"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87</w:t>
            </w:r>
          </w:p>
        </w:tc>
      </w:tr>
      <w:tr w:rsidR="00F33228" w14:paraId="4A10330C" w14:textId="77777777" w:rsidTr="005516F3">
        <w:tc>
          <w:tcPr>
            <w:cnfStyle w:val="001000000000" w:firstRow="0" w:lastRow="0" w:firstColumn="1" w:lastColumn="0" w:oddVBand="0" w:evenVBand="0" w:oddHBand="0" w:evenHBand="0" w:firstRowFirstColumn="0" w:firstRowLastColumn="0" w:lastRowFirstColumn="0" w:lastRowLastColumn="0"/>
            <w:tcW w:w="3054" w:type="dxa"/>
          </w:tcPr>
          <w:p w14:paraId="7DA084C1" w14:textId="77777777" w:rsidR="00F33228" w:rsidRPr="00C451F1" w:rsidRDefault="00F33228" w:rsidP="00BF1B52">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1211D8AD" w14:textId="05ADB28E" w:rsidR="00F33228" w:rsidRPr="00C451F1"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shd w:val="clear" w:color="auto" w:fill="auto"/>
          </w:tcPr>
          <w:p w14:paraId="51B2225D" w14:textId="714DB8BA" w:rsidR="00F33228" w:rsidRPr="00C451F1"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1</w:t>
            </w:r>
          </w:p>
        </w:tc>
        <w:tc>
          <w:tcPr>
            <w:tcW w:w="1080" w:type="dxa"/>
            <w:shd w:val="clear" w:color="auto" w:fill="auto"/>
          </w:tcPr>
          <w:p w14:paraId="39DD287F" w14:textId="73709663" w:rsidR="00F33228" w:rsidRPr="00C451F1"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74675A63" w14:textId="6D4F0F02" w:rsidR="00F33228" w:rsidRPr="00C451F1"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5</w:t>
            </w:r>
          </w:p>
        </w:tc>
        <w:tc>
          <w:tcPr>
            <w:tcW w:w="1080" w:type="dxa"/>
            <w:shd w:val="clear" w:color="auto" w:fill="auto"/>
          </w:tcPr>
          <w:p w14:paraId="3C038864" w14:textId="3E4F1307" w:rsidR="00F33228" w:rsidRPr="00C451F1" w:rsidRDefault="001302AC"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35" w:type="dxa"/>
            <w:shd w:val="clear" w:color="auto" w:fill="auto"/>
          </w:tcPr>
          <w:p w14:paraId="6E944B0D" w14:textId="4F6611BC" w:rsidR="00F33228" w:rsidRPr="00C451F1" w:rsidRDefault="00847754"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14</w:t>
            </w:r>
          </w:p>
        </w:tc>
      </w:tr>
      <w:tr w:rsidR="00F33228" w14:paraId="2C965D2E" w14:textId="77777777" w:rsidTr="005516F3">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6A8340FA" w14:textId="7CD5B592" w:rsidR="00F33228" w:rsidRPr="00C451F1" w:rsidRDefault="00F33228" w:rsidP="00BF1B52">
            <w:pPr>
              <w:jc w:val="left"/>
              <w:rPr>
                <w:b w:val="0"/>
                <w:bCs w:val="0"/>
                <w:sz w:val="23"/>
                <w:szCs w:val="23"/>
              </w:rPr>
            </w:pPr>
            <w:r>
              <w:rPr>
                <w:sz w:val="23"/>
                <w:szCs w:val="23"/>
              </w:rPr>
              <w:t>ISWT distance (m)</w:t>
            </w:r>
          </w:p>
        </w:tc>
        <w:tc>
          <w:tcPr>
            <w:tcW w:w="1080" w:type="dxa"/>
            <w:shd w:val="clear" w:color="auto" w:fill="auto"/>
          </w:tcPr>
          <w:p w14:paraId="4860AD0F" w14:textId="76D6B7E3"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3</w:t>
            </w:r>
          </w:p>
        </w:tc>
        <w:tc>
          <w:tcPr>
            <w:tcW w:w="1080" w:type="dxa"/>
            <w:shd w:val="clear" w:color="auto" w:fill="auto"/>
          </w:tcPr>
          <w:p w14:paraId="3FDBE40D" w14:textId="15FB0CCC"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3</w:t>
            </w:r>
          </w:p>
        </w:tc>
        <w:tc>
          <w:tcPr>
            <w:tcW w:w="1080" w:type="dxa"/>
            <w:shd w:val="clear" w:color="auto" w:fill="auto"/>
          </w:tcPr>
          <w:p w14:paraId="71C8AB20" w14:textId="27300BF8"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3</w:t>
            </w:r>
          </w:p>
        </w:tc>
        <w:tc>
          <w:tcPr>
            <w:tcW w:w="1080" w:type="dxa"/>
            <w:shd w:val="clear" w:color="auto" w:fill="auto"/>
          </w:tcPr>
          <w:p w14:paraId="3A59D3C0" w14:textId="707C5829"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6</w:t>
            </w:r>
          </w:p>
        </w:tc>
        <w:tc>
          <w:tcPr>
            <w:tcW w:w="1080" w:type="dxa"/>
            <w:shd w:val="clear" w:color="auto" w:fill="auto"/>
          </w:tcPr>
          <w:p w14:paraId="231D4099" w14:textId="0B88D229" w:rsidR="00F33228" w:rsidRPr="00C451F1" w:rsidRDefault="001302AC"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7</w:t>
            </w:r>
          </w:p>
        </w:tc>
        <w:tc>
          <w:tcPr>
            <w:tcW w:w="1035" w:type="dxa"/>
            <w:shd w:val="clear" w:color="auto" w:fill="auto"/>
          </w:tcPr>
          <w:p w14:paraId="3443EAE0" w14:textId="19C332B0" w:rsidR="00F33228" w:rsidRPr="00C451F1" w:rsidRDefault="00847754"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5</w:t>
            </w:r>
          </w:p>
        </w:tc>
      </w:tr>
    </w:tbl>
    <w:p w14:paraId="39415E55" w14:textId="13200898" w:rsidR="00F33228" w:rsidRDefault="001072CC" w:rsidP="00AB39D2">
      <w:pPr>
        <w:pStyle w:val="Aftertable"/>
      </w:pPr>
      <w:r>
        <w:t xml:space="preserve">PFT: pulmonary function test; </w:t>
      </w:r>
      <w:r w:rsidR="00AB39D2">
        <w:t>FVC: forced vital capacity; T</w:t>
      </w:r>
      <w:r w:rsidR="00AB39D2" w:rsidRPr="00D05798">
        <w:rPr>
          <w:vertAlign w:val="subscript"/>
        </w:rPr>
        <w:t>LCO</w:t>
      </w:r>
      <w:r w:rsidR="00AB39D2">
        <w:t>: Carbon monoxide gas transfer; K</w:t>
      </w:r>
      <w:r w:rsidR="00AB39D2" w:rsidRPr="00D05798">
        <w:rPr>
          <w:vertAlign w:val="subscript"/>
        </w:rPr>
        <w:t>CO</w:t>
      </w:r>
      <w:r w:rsidR="00AB39D2">
        <w:t xml:space="preserve">: Carbon monoxide gas coefficient; ISWTd: incremental shuttle walk test distance; </w:t>
      </w:r>
      <w:r w:rsidR="00250B76">
        <w:t>ADC: apparent diffusion coefficient.</w:t>
      </w:r>
    </w:p>
    <w:p w14:paraId="05242D26" w14:textId="1F016C02" w:rsidR="001072CC" w:rsidRDefault="001072CC" w:rsidP="00715E62">
      <w:pPr>
        <w:pStyle w:val="TableTitle0"/>
      </w:pPr>
      <w:bookmarkStart w:id="5651" w:name="_Toc3145513"/>
      <w:r>
        <w:t xml:space="preserve">Table </w:t>
      </w:r>
      <w:ins w:id="5652"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65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654" w:author="Nicholas Weatherley" w:date="2019-03-04T21:03:00Z">
        <w:r w:rsidR="00E96948">
          <w:rPr>
            <w:noProof/>
          </w:rPr>
          <w:t>12</w:t>
        </w:r>
        <w:r w:rsidR="00E96948">
          <w:fldChar w:fldCharType="end"/>
        </w:r>
      </w:ins>
      <w:ins w:id="5655" w:author="Windows User" w:date="2018-11-01T15:46:00Z">
        <w:del w:id="5656" w:author="Nicholas Weatherley" w:date="2019-03-04T21:03:00Z">
          <w:r w:rsidR="00743FFA" w:rsidDel="00E96948">
            <w:fldChar w:fldCharType="begin"/>
          </w:r>
          <w:r w:rsidR="00743FFA" w:rsidDel="00E96948">
            <w:delInstrText xml:space="preserve"> STYLEREF 1 \s </w:delInstrText>
          </w:r>
        </w:del>
      </w:ins>
      <w:del w:id="5657" w:author="Nicholas Weatherley" w:date="2019-03-04T21:03:00Z">
        <w:r w:rsidR="00743FFA" w:rsidDel="00E96948">
          <w:fldChar w:fldCharType="separate"/>
        </w:r>
        <w:r w:rsidR="0024585E" w:rsidDel="00E96948">
          <w:rPr>
            <w:noProof/>
          </w:rPr>
          <w:delText>5</w:delText>
        </w:r>
      </w:del>
      <w:ins w:id="5658" w:author="Windows User" w:date="2018-11-01T15:46:00Z">
        <w:del w:id="565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660" w:author="Nicholas Weatherley" w:date="2019-03-04T21:03:00Z">
        <w:r w:rsidR="00743FFA" w:rsidDel="00E96948">
          <w:fldChar w:fldCharType="end"/>
        </w:r>
      </w:del>
      <w:del w:id="566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1</w:delText>
        </w:r>
        <w:r w:rsidR="00BB544F" w:rsidDel="004435D9">
          <w:fldChar w:fldCharType="end"/>
        </w:r>
      </w:del>
      <w:r>
        <w:t>:</w:t>
      </w:r>
      <w:r w:rsidRPr="001072CC">
        <w:t xml:space="preserve"> </w:t>
      </w:r>
      <w:r>
        <w:t xml:space="preserve">Correlations between </w:t>
      </w:r>
      <w:r w:rsidR="00FC3F9F">
        <w:t>relative</w:t>
      </w:r>
      <w:r>
        <w:t xml:space="preserve"> six-month changes in ADC metrics and PFTs</w:t>
      </w:r>
      <w:bookmarkEnd w:id="5651"/>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F33228" w14:paraId="12974C6D" w14:textId="77777777" w:rsidTr="00BF1B5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349F40A3" w14:textId="12A6B741" w:rsidR="00F33228" w:rsidRPr="00007F6A" w:rsidRDefault="00F33228" w:rsidP="00BF1B52">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5C7F803C" w14:textId="00EF550B" w:rsidR="00F33228" w:rsidRPr="00007F6A" w:rsidRDefault="00F33228" w:rsidP="00BF1B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w:t>
            </w:r>
            <w:r w:rsidR="00E317AF">
              <w:rPr>
                <w:b w:val="0"/>
                <w:bCs w:val="0"/>
                <w:color w:val="FFFFFF"/>
              </w:rPr>
              <w:t xml:space="preserve"> (%)</w:t>
            </w:r>
          </w:p>
        </w:tc>
        <w:tc>
          <w:tcPr>
            <w:tcW w:w="2160" w:type="dxa"/>
            <w:gridSpan w:val="2"/>
          </w:tcPr>
          <w:p w14:paraId="22676187" w14:textId="77777777" w:rsidR="00F33228" w:rsidRPr="00007F6A" w:rsidRDefault="00F33228" w:rsidP="00BF1B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731548D0" w14:textId="77777777" w:rsidR="00F33228" w:rsidRPr="00007F6A" w:rsidRDefault="00F33228" w:rsidP="00BF1B52">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F33228" w14:paraId="2087876E" w14:textId="77777777" w:rsidTr="009B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515BA4A0" w14:textId="77777777" w:rsidR="00F33228" w:rsidRPr="00007F6A" w:rsidRDefault="00F33228" w:rsidP="00BF1B52">
            <w:pPr>
              <w:rPr>
                <w:b w:val="0"/>
                <w:bCs w:val="0"/>
              </w:rPr>
            </w:pPr>
          </w:p>
        </w:tc>
        <w:tc>
          <w:tcPr>
            <w:tcW w:w="1080" w:type="dxa"/>
          </w:tcPr>
          <w:p w14:paraId="43C75C5A"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22EB472"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64CD6BC1"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37ABABFF"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4FF22A28"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1848162D" w14:textId="77777777" w:rsidR="00F33228" w:rsidRDefault="00F33228" w:rsidP="00BF1B52">
            <w:pPr>
              <w:jc w:val="center"/>
              <w:cnfStyle w:val="000000100000" w:firstRow="0" w:lastRow="0" w:firstColumn="0" w:lastColumn="0" w:oddVBand="0" w:evenVBand="0" w:oddHBand="1" w:evenHBand="0" w:firstRowFirstColumn="0" w:firstRowLastColumn="0" w:lastRowFirstColumn="0" w:lastRowLastColumn="0"/>
            </w:pPr>
            <w:r>
              <w:t>p</w:t>
            </w:r>
          </w:p>
        </w:tc>
      </w:tr>
      <w:tr w:rsidR="00F33228" w14:paraId="12F51E97" w14:textId="77777777" w:rsidTr="009B7DF1">
        <w:tc>
          <w:tcPr>
            <w:cnfStyle w:val="001000000000" w:firstRow="0" w:lastRow="0" w:firstColumn="1" w:lastColumn="0" w:oddVBand="0" w:evenVBand="0" w:oddHBand="0" w:evenHBand="0" w:firstRowFirstColumn="0" w:firstRowLastColumn="0" w:lastRowFirstColumn="0" w:lastRowLastColumn="0"/>
            <w:tcW w:w="3054" w:type="dxa"/>
          </w:tcPr>
          <w:p w14:paraId="0A633A97" w14:textId="0CC40016" w:rsidR="00F33228" w:rsidRPr="00C451F1" w:rsidRDefault="00F33228" w:rsidP="00BF1B52">
            <w:pPr>
              <w:jc w:val="left"/>
              <w:rPr>
                <w:b w:val="0"/>
                <w:bCs w:val="0"/>
                <w:sz w:val="23"/>
                <w:szCs w:val="23"/>
              </w:rPr>
            </w:pPr>
            <w:r>
              <w:rPr>
                <w:sz w:val="23"/>
                <w:szCs w:val="23"/>
              </w:rPr>
              <w:t>FVC (%)</w:t>
            </w:r>
          </w:p>
        </w:tc>
        <w:tc>
          <w:tcPr>
            <w:tcW w:w="1080" w:type="dxa"/>
            <w:shd w:val="clear" w:color="auto" w:fill="auto"/>
          </w:tcPr>
          <w:p w14:paraId="1BCB6C1A" w14:textId="4DB31F71"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c>
          <w:tcPr>
            <w:tcW w:w="1080" w:type="dxa"/>
            <w:shd w:val="clear" w:color="auto" w:fill="auto"/>
          </w:tcPr>
          <w:p w14:paraId="65FEF297" w14:textId="04186C19"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68</w:t>
            </w:r>
          </w:p>
        </w:tc>
        <w:tc>
          <w:tcPr>
            <w:tcW w:w="1080" w:type="dxa"/>
            <w:shd w:val="clear" w:color="auto" w:fill="auto"/>
          </w:tcPr>
          <w:p w14:paraId="00AD8033" w14:textId="16F54CEC"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080" w:type="dxa"/>
            <w:shd w:val="clear" w:color="auto" w:fill="auto"/>
          </w:tcPr>
          <w:p w14:paraId="1B1BC2E0" w14:textId="7F766840"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2</w:t>
            </w:r>
          </w:p>
        </w:tc>
        <w:tc>
          <w:tcPr>
            <w:tcW w:w="1080" w:type="dxa"/>
            <w:shd w:val="clear" w:color="auto" w:fill="auto"/>
          </w:tcPr>
          <w:p w14:paraId="130FD482" w14:textId="1C11E8F8"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3</w:t>
            </w:r>
          </w:p>
        </w:tc>
        <w:tc>
          <w:tcPr>
            <w:tcW w:w="1035" w:type="dxa"/>
            <w:shd w:val="clear" w:color="auto" w:fill="auto"/>
          </w:tcPr>
          <w:p w14:paraId="615848FE" w14:textId="13248F31"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2</w:t>
            </w:r>
          </w:p>
        </w:tc>
      </w:tr>
      <w:tr w:rsidR="00F33228" w14:paraId="636C3F8A" w14:textId="77777777" w:rsidTr="009B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0A34EA3" w14:textId="0C4A3223" w:rsidR="00F33228" w:rsidRPr="00C451F1" w:rsidRDefault="00F33228" w:rsidP="00F33228">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w:t>
            </w:r>
          </w:p>
        </w:tc>
        <w:tc>
          <w:tcPr>
            <w:tcW w:w="1080" w:type="dxa"/>
            <w:shd w:val="clear" w:color="auto" w:fill="auto"/>
          </w:tcPr>
          <w:p w14:paraId="740C9D80" w14:textId="2E2DC2F6"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w:t>
            </w:r>
            <w:r w:rsidR="00CA3634">
              <w:rPr>
                <w:sz w:val="20"/>
                <w:szCs w:val="20"/>
              </w:rPr>
              <w:t>6</w:t>
            </w:r>
          </w:p>
        </w:tc>
        <w:tc>
          <w:tcPr>
            <w:tcW w:w="1080" w:type="dxa"/>
            <w:shd w:val="clear" w:color="auto" w:fill="auto"/>
          </w:tcPr>
          <w:p w14:paraId="230332FC" w14:textId="33144FF1"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56</w:t>
            </w:r>
          </w:p>
        </w:tc>
        <w:tc>
          <w:tcPr>
            <w:tcW w:w="1080" w:type="dxa"/>
            <w:shd w:val="clear" w:color="auto" w:fill="auto"/>
          </w:tcPr>
          <w:p w14:paraId="4CC7AE36" w14:textId="5B94B839"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w:t>
            </w:r>
          </w:p>
        </w:tc>
        <w:tc>
          <w:tcPr>
            <w:tcW w:w="1080" w:type="dxa"/>
            <w:shd w:val="clear" w:color="auto" w:fill="auto"/>
          </w:tcPr>
          <w:p w14:paraId="23731E18" w14:textId="7C8A5D0D"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2</w:t>
            </w:r>
          </w:p>
        </w:tc>
        <w:tc>
          <w:tcPr>
            <w:tcW w:w="1080" w:type="dxa"/>
            <w:shd w:val="clear" w:color="auto" w:fill="auto"/>
          </w:tcPr>
          <w:p w14:paraId="12563558" w14:textId="76232C4F"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35" w:type="dxa"/>
            <w:shd w:val="clear" w:color="auto" w:fill="auto"/>
          </w:tcPr>
          <w:p w14:paraId="10493468" w14:textId="5E5970DF"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36</w:t>
            </w:r>
          </w:p>
        </w:tc>
      </w:tr>
      <w:tr w:rsidR="00F33228" w14:paraId="2DBFF19B" w14:textId="77777777" w:rsidTr="009B7DF1">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ACE6F18" w14:textId="5573F830" w:rsidR="00F33228" w:rsidRPr="00C451F1" w:rsidRDefault="00F33228" w:rsidP="00F33228">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w:t>
            </w:r>
            <w:r>
              <w:rPr>
                <w:sz w:val="23"/>
                <w:szCs w:val="23"/>
              </w:rPr>
              <w:t>%</w:t>
            </w:r>
            <w:r w:rsidRPr="00C451F1">
              <w:rPr>
                <w:sz w:val="23"/>
                <w:szCs w:val="23"/>
              </w:rPr>
              <w:t>)</w:t>
            </w:r>
          </w:p>
        </w:tc>
        <w:tc>
          <w:tcPr>
            <w:tcW w:w="1080" w:type="dxa"/>
            <w:shd w:val="clear" w:color="auto" w:fill="auto"/>
          </w:tcPr>
          <w:p w14:paraId="6C88BD03" w14:textId="22F76CA3"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w:t>
            </w:r>
            <w:r w:rsidR="00CA3634">
              <w:rPr>
                <w:sz w:val="20"/>
                <w:szCs w:val="20"/>
              </w:rPr>
              <w:t>4</w:t>
            </w:r>
          </w:p>
        </w:tc>
        <w:tc>
          <w:tcPr>
            <w:tcW w:w="1080" w:type="dxa"/>
            <w:shd w:val="clear" w:color="auto" w:fill="auto"/>
          </w:tcPr>
          <w:p w14:paraId="54C81F5D" w14:textId="044927A4"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w:t>
            </w:r>
            <w:r w:rsidR="00CA3634">
              <w:rPr>
                <w:sz w:val="20"/>
                <w:szCs w:val="20"/>
              </w:rPr>
              <w:t>92</w:t>
            </w:r>
          </w:p>
        </w:tc>
        <w:tc>
          <w:tcPr>
            <w:tcW w:w="1080" w:type="dxa"/>
            <w:shd w:val="clear" w:color="auto" w:fill="auto"/>
          </w:tcPr>
          <w:p w14:paraId="1C68159E" w14:textId="32320C9F"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w:t>
            </w:r>
            <w:r w:rsidR="00CA3634">
              <w:rPr>
                <w:sz w:val="20"/>
                <w:szCs w:val="20"/>
              </w:rPr>
              <w:t>4</w:t>
            </w:r>
          </w:p>
        </w:tc>
        <w:tc>
          <w:tcPr>
            <w:tcW w:w="1080" w:type="dxa"/>
            <w:shd w:val="clear" w:color="auto" w:fill="auto"/>
          </w:tcPr>
          <w:p w14:paraId="60121847" w14:textId="384FFF77"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CA3634">
              <w:rPr>
                <w:sz w:val="20"/>
                <w:szCs w:val="20"/>
              </w:rPr>
              <w:t>892</w:t>
            </w:r>
          </w:p>
        </w:tc>
        <w:tc>
          <w:tcPr>
            <w:tcW w:w="1080" w:type="dxa"/>
            <w:shd w:val="clear" w:color="auto" w:fill="auto"/>
          </w:tcPr>
          <w:p w14:paraId="313A3961" w14:textId="395D69D8"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w:t>
            </w:r>
            <w:r w:rsidR="00CA3634">
              <w:rPr>
                <w:sz w:val="20"/>
                <w:szCs w:val="20"/>
              </w:rPr>
              <w:t>6</w:t>
            </w:r>
          </w:p>
        </w:tc>
        <w:tc>
          <w:tcPr>
            <w:tcW w:w="1035" w:type="dxa"/>
            <w:shd w:val="clear" w:color="auto" w:fill="auto"/>
          </w:tcPr>
          <w:p w14:paraId="21B8130F" w14:textId="244607FB" w:rsidR="00F33228" w:rsidRPr="00C451F1" w:rsidRDefault="009B7DF1" w:rsidP="00BF1B5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CA3634">
              <w:rPr>
                <w:sz w:val="20"/>
                <w:szCs w:val="20"/>
              </w:rPr>
              <w:t>844</w:t>
            </w:r>
          </w:p>
        </w:tc>
      </w:tr>
      <w:tr w:rsidR="00F33228" w14:paraId="1CA37297" w14:textId="77777777" w:rsidTr="009B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7A481E7" w14:textId="2A8E7C4D" w:rsidR="00F33228" w:rsidRPr="00C451F1" w:rsidRDefault="00F33228" w:rsidP="00BF1B52">
            <w:pPr>
              <w:jc w:val="left"/>
              <w:rPr>
                <w:b w:val="0"/>
                <w:bCs w:val="0"/>
                <w:sz w:val="23"/>
                <w:szCs w:val="23"/>
              </w:rPr>
            </w:pPr>
            <w:r>
              <w:rPr>
                <w:sz w:val="23"/>
                <w:szCs w:val="23"/>
              </w:rPr>
              <w:t>ISWT distance (%)</w:t>
            </w:r>
          </w:p>
        </w:tc>
        <w:tc>
          <w:tcPr>
            <w:tcW w:w="1080" w:type="dxa"/>
            <w:shd w:val="clear" w:color="auto" w:fill="auto"/>
          </w:tcPr>
          <w:p w14:paraId="3D185668" w14:textId="127C7EEB"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6</w:t>
            </w:r>
          </w:p>
        </w:tc>
        <w:tc>
          <w:tcPr>
            <w:tcW w:w="1080" w:type="dxa"/>
            <w:shd w:val="clear" w:color="auto" w:fill="auto"/>
          </w:tcPr>
          <w:p w14:paraId="69B7A54D" w14:textId="55BE4553"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3</w:t>
            </w:r>
          </w:p>
        </w:tc>
        <w:tc>
          <w:tcPr>
            <w:tcW w:w="1080" w:type="dxa"/>
          </w:tcPr>
          <w:p w14:paraId="454D6CCA" w14:textId="58A06364"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w:t>
            </w:r>
          </w:p>
        </w:tc>
        <w:tc>
          <w:tcPr>
            <w:tcW w:w="1080" w:type="dxa"/>
          </w:tcPr>
          <w:p w14:paraId="465357DA" w14:textId="19920DB5"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5</w:t>
            </w:r>
          </w:p>
        </w:tc>
        <w:tc>
          <w:tcPr>
            <w:tcW w:w="1080" w:type="dxa"/>
          </w:tcPr>
          <w:p w14:paraId="065E1134" w14:textId="1AAC7AC0"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35" w:type="dxa"/>
          </w:tcPr>
          <w:p w14:paraId="61C6A48C" w14:textId="229254C4" w:rsidR="00F33228" w:rsidRPr="00C451F1" w:rsidRDefault="009B7DF1" w:rsidP="00BF1B52">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59</w:t>
            </w:r>
          </w:p>
        </w:tc>
      </w:tr>
    </w:tbl>
    <w:p w14:paraId="1C755B00" w14:textId="5FA4DC45" w:rsidR="00820C52" w:rsidRDefault="001072CC" w:rsidP="00820C52">
      <w:pPr>
        <w:pStyle w:val="Aftertable"/>
      </w:pPr>
      <w:r>
        <w:t xml:space="preserve">PFT: pulmonary function test; </w:t>
      </w:r>
      <w:r w:rsidR="00820C52">
        <w:t>FVC: forced vital capacity; T</w:t>
      </w:r>
      <w:r w:rsidR="00820C52" w:rsidRPr="00D05798">
        <w:rPr>
          <w:vertAlign w:val="subscript"/>
        </w:rPr>
        <w:t>LCO</w:t>
      </w:r>
      <w:r w:rsidR="00820C52">
        <w:t>: Carbon monoxide gas transfer; K</w:t>
      </w:r>
      <w:r w:rsidR="00820C52" w:rsidRPr="00D05798">
        <w:rPr>
          <w:vertAlign w:val="subscript"/>
        </w:rPr>
        <w:t>CO</w:t>
      </w:r>
      <w:r w:rsidR="00820C52">
        <w:t>: Carbon monoxide gas coefficient; ISWTd: incremental shuttle walk test distance; ADC: apparent diffusion coefficient.</w:t>
      </w:r>
    </w:p>
    <w:p w14:paraId="5D30D6DB" w14:textId="77777777" w:rsidR="00820C52" w:rsidRPr="00820C52" w:rsidRDefault="00820C52" w:rsidP="00820C52"/>
    <w:p w14:paraId="35168FB1" w14:textId="7A8DDDA7" w:rsidR="00E43A4D" w:rsidRDefault="00E43A4D" w:rsidP="003A0300">
      <w:pPr>
        <w:pStyle w:val="Heading4"/>
      </w:pPr>
      <w:r>
        <w:t>Six-month Lm</w:t>
      </w:r>
      <w:r w:rsidRPr="00E43A4D">
        <w:rPr>
          <w:vertAlign w:val="subscript"/>
        </w:rPr>
        <w:t>D</w:t>
      </w:r>
      <w:r w:rsidR="00A91AC3">
        <w:t xml:space="preserve"> Outcomes</w:t>
      </w:r>
    </w:p>
    <w:p w14:paraId="284B7500" w14:textId="706BD7DF" w:rsidR="00982691" w:rsidRDefault="00672F88" w:rsidP="003A0300">
      <w:r>
        <w:t>All correlations between L</w:t>
      </w:r>
      <w:r w:rsidR="00982691">
        <w:t>m</w:t>
      </w:r>
      <w:r w:rsidR="00982691" w:rsidRPr="00982691">
        <w:rPr>
          <w:vertAlign w:val="subscript"/>
        </w:rPr>
        <w:t>D</w:t>
      </w:r>
      <w:r w:rsidR="00982691">
        <w:t xml:space="preserve"> </w:t>
      </w:r>
      <w:r>
        <w:t xml:space="preserve">metrics and PFTs were reanalysed at six months (visit 2). </w:t>
      </w:r>
      <w:r w:rsidR="00982691">
        <w:t xml:space="preserve">Correlations that were determined to be statistically significant from the first visit are </w:t>
      </w:r>
      <w:r w:rsidR="00F33228">
        <w:t>summarised in</w:t>
      </w:r>
      <w:r w:rsidR="000303A8">
        <w:t xml:space="preserve"> Table</w:t>
      </w:r>
      <w:r w:rsidR="00F33228">
        <w:t xml:space="preserve"> 5.1</w:t>
      </w:r>
      <w:ins w:id="5662" w:author="Windows User" w:date="2018-11-02T11:06:00Z">
        <w:r w:rsidR="006A283B">
          <w:t>3</w:t>
        </w:r>
      </w:ins>
      <w:del w:id="5663" w:author="Windows User" w:date="2018-11-02T11:06:00Z">
        <w:r w:rsidR="00F33228" w:rsidDel="006A283B">
          <w:delText>2</w:delText>
        </w:r>
      </w:del>
      <w:r w:rsidR="00982691">
        <w:t>.</w:t>
      </w:r>
      <w:r>
        <w:t xml:space="preserve"> In addition, the </w:t>
      </w:r>
      <w:r w:rsidR="00723AA5">
        <w:t>absolute T</w:t>
      </w:r>
      <w:r w:rsidR="00723AA5" w:rsidRPr="00723AA5">
        <w:rPr>
          <w:vertAlign w:val="subscript"/>
        </w:rPr>
        <w:t>LCO</w:t>
      </w:r>
      <w:r w:rsidR="00982691">
        <w:t xml:space="preserve"> </w:t>
      </w:r>
      <w:r w:rsidR="00723AA5">
        <w:t>value demonstrated a statistically significant correlation and is included in the</w:t>
      </w:r>
      <w:r w:rsidR="000303A8">
        <w:t xml:space="preserve"> Table</w:t>
      </w:r>
      <w:r w:rsidR="00723AA5">
        <w:t xml:space="preserve">. </w:t>
      </w:r>
      <w:r w:rsidR="00982691">
        <w:t>The statistically significant correlation</w:t>
      </w:r>
      <w:r w:rsidR="00723AA5">
        <w:t>s</w:t>
      </w:r>
      <w:r w:rsidR="00982691">
        <w:t xml:space="preserve"> from visit 2 </w:t>
      </w:r>
      <w:r w:rsidR="00723AA5">
        <w:t>are</w:t>
      </w:r>
      <w:r w:rsidR="00982691">
        <w:t xml:space="preserve"> represented in scatterplot</w:t>
      </w:r>
      <w:r w:rsidR="00723AA5">
        <w:t xml:space="preserve">s in </w:t>
      </w:r>
      <w:r w:rsidR="000303A8">
        <w:t>Figure</w:t>
      </w:r>
      <w:r w:rsidR="007A758E">
        <w:t>s 5.</w:t>
      </w:r>
      <w:ins w:id="5664" w:author="Windows User" w:date="2018-11-02T11:06:00Z">
        <w:r w:rsidR="006A283B">
          <w:t>30</w:t>
        </w:r>
      </w:ins>
      <w:del w:id="5665" w:author="Windows User" w:date="2018-11-02T11:06:00Z">
        <w:r w:rsidR="007A758E" w:rsidDel="006A283B">
          <w:delText>28</w:delText>
        </w:r>
      </w:del>
      <w:r w:rsidR="007A758E">
        <w:t xml:space="preserve"> and 5.</w:t>
      </w:r>
      <w:ins w:id="5666" w:author="Windows User" w:date="2018-11-02T11:06:00Z">
        <w:r w:rsidR="006A283B">
          <w:t>31</w:t>
        </w:r>
      </w:ins>
      <w:del w:id="5667" w:author="Windows User" w:date="2018-11-02T11:06:00Z">
        <w:r w:rsidR="007A758E" w:rsidDel="006A283B">
          <w:delText>29</w:delText>
        </w:r>
      </w:del>
      <w:r w:rsidR="00982691">
        <w:t>.</w:t>
      </w:r>
    </w:p>
    <w:p w14:paraId="6B3CF254" w14:textId="557AEEE6" w:rsidR="00F12822" w:rsidRDefault="00F12822" w:rsidP="00715E62">
      <w:pPr>
        <w:pStyle w:val="TableTitle0"/>
      </w:pPr>
      <w:bookmarkStart w:id="5668" w:name="_Toc3145514"/>
      <w:r>
        <w:lastRenderedPageBreak/>
        <w:t xml:space="preserve">Table </w:t>
      </w:r>
      <w:ins w:id="5669"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67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671" w:author="Nicholas Weatherley" w:date="2019-03-04T21:03:00Z">
        <w:r w:rsidR="00E96948">
          <w:rPr>
            <w:noProof/>
          </w:rPr>
          <w:t>13</w:t>
        </w:r>
        <w:r w:rsidR="00E96948">
          <w:fldChar w:fldCharType="end"/>
        </w:r>
      </w:ins>
      <w:ins w:id="5672" w:author="Windows User" w:date="2018-11-01T15:46:00Z">
        <w:del w:id="5673" w:author="Nicholas Weatherley" w:date="2019-03-04T21:03:00Z">
          <w:r w:rsidR="00743FFA" w:rsidDel="00E96948">
            <w:fldChar w:fldCharType="begin"/>
          </w:r>
          <w:r w:rsidR="00743FFA" w:rsidDel="00E96948">
            <w:delInstrText xml:space="preserve"> STYLEREF 1 \s </w:delInstrText>
          </w:r>
        </w:del>
      </w:ins>
      <w:del w:id="5674" w:author="Nicholas Weatherley" w:date="2019-03-04T21:03:00Z">
        <w:r w:rsidR="00743FFA" w:rsidDel="00E96948">
          <w:fldChar w:fldCharType="separate"/>
        </w:r>
        <w:r w:rsidR="0024585E" w:rsidDel="00E96948">
          <w:rPr>
            <w:noProof/>
          </w:rPr>
          <w:delText>5</w:delText>
        </w:r>
      </w:del>
      <w:ins w:id="5675" w:author="Windows User" w:date="2018-11-01T15:46:00Z">
        <w:del w:id="567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677" w:author="Nicholas Weatherley" w:date="2019-03-04T21:03:00Z">
        <w:r w:rsidR="00743FFA" w:rsidDel="00E96948">
          <w:fldChar w:fldCharType="end"/>
        </w:r>
      </w:del>
      <w:del w:id="567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2</w:delText>
        </w:r>
        <w:r w:rsidR="00BB544F" w:rsidDel="004435D9">
          <w:fldChar w:fldCharType="end"/>
        </w:r>
      </w:del>
      <w:r>
        <w:t>: Visit 2 Lm</w:t>
      </w:r>
      <w:r w:rsidRPr="00F12822">
        <w:rPr>
          <w:vertAlign w:val="subscript"/>
        </w:rPr>
        <w:t>D</w:t>
      </w:r>
      <w:r>
        <w:t xml:space="preserve"> metric correlations</w:t>
      </w:r>
      <w:bookmarkEnd w:id="5668"/>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F12822" w14:paraId="6977638C" w14:textId="77777777" w:rsidTr="006C03A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5FBB86F1" w14:textId="77777777" w:rsidR="00F12822" w:rsidRPr="00007F6A" w:rsidRDefault="00F12822" w:rsidP="006C03A7">
            <w:pPr>
              <w:jc w:val="center"/>
              <w:rPr>
                <w:b w:val="0"/>
                <w:bCs w:val="0"/>
                <w:color w:val="FFFFFF"/>
              </w:rPr>
            </w:pPr>
            <w:r w:rsidRPr="00007F6A">
              <w:rPr>
                <w:color w:val="FFFFFF"/>
              </w:rPr>
              <w:t>Physiology metric</w:t>
            </w:r>
          </w:p>
        </w:tc>
        <w:tc>
          <w:tcPr>
            <w:tcW w:w="2160" w:type="dxa"/>
            <w:gridSpan w:val="2"/>
          </w:tcPr>
          <w:p w14:paraId="3834B01B" w14:textId="77777777" w:rsidR="00F12822" w:rsidRPr="00007F6A" w:rsidRDefault="00F12822" w:rsidP="006C03A7">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217DFF">
              <w:rPr>
                <w:b w:val="0"/>
                <w:bCs w:val="0"/>
                <w:color w:val="FFFFFF"/>
                <w:vertAlign w:val="subscript"/>
              </w:rPr>
              <w:t>D</w:t>
            </w:r>
            <w:r>
              <w:rPr>
                <w:b w:val="0"/>
                <w:bCs w:val="0"/>
                <w:color w:val="FFFFFF"/>
              </w:rPr>
              <w:t xml:space="preserve"> mean</w:t>
            </w:r>
          </w:p>
        </w:tc>
        <w:tc>
          <w:tcPr>
            <w:tcW w:w="2160" w:type="dxa"/>
            <w:gridSpan w:val="2"/>
          </w:tcPr>
          <w:p w14:paraId="5854CC81" w14:textId="77777777" w:rsidR="00F12822" w:rsidRPr="00007F6A" w:rsidRDefault="00F12822" w:rsidP="006C03A7">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483662C1" w14:textId="77777777" w:rsidR="00F12822" w:rsidRPr="00007F6A" w:rsidRDefault="00F12822" w:rsidP="006C03A7">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F12822" w14:paraId="7453132C" w14:textId="77777777" w:rsidTr="006C0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2432DF1B" w14:textId="77777777" w:rsidR="00F12822" w:rsidRPr="00007F6A" w:rsidRDefault="00F12822" w:rsidP="006C03A7">
            <w:pPr>
              <w:rPr>
                <w:b w:val="0"/>
                <w:bCs w:val="0"/>
              </w:rPr>
            </w:pPr>
          </w:p>
        </w:tc>
        <w:tc>
          <w:tcPr>
            <w:tcW w:w="1080" w:type="dxa"/>
          </w:tcPr>
          <w:p w14:paraId="4EA5E234"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4CE3C519"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90D329D"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A5B8567"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419AE7D"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847C4BA" w14:textId="77777777" w:rsidR="00F12822" w:rsidRDefault="00F12822" w:rsidP="006C03A7">
            <w:pPr>
              <w:jc w:val="center"/>
              <w:cnfStyle w:val="000000100000" w:firstRow="0" w:lastRow="0" w:firstColumn="0" w:lastColumn="0" w:oddVBand="0" w:evenVBand="0" w:oddHBand="1" w:evenHBand="0" w:firstRowFirstColumn="0" w:firstRowLastColumn="0" w:lastRowFirstColumn="0" w:lastRowLastColumn="0"/>
            </w:pPr>
            <w:r>
              <w:t>p</w:t>
            </w:r>
          </w:p>
        </w:tc>
      </w:tr>
      <w:tr w:rsidR="00F12822" w14:paraId="1AABBE19" w14:textId="77777777" w:rsidTr="007A758E">
        <w:tc>
          <w:tcPr>
            <w:cnfStyle w:val="001000000000" w:firstRow="0" w:lastRow="0" w:firstColumn="1" w:lastColumn="0" w:oddVBand="0" w:evenVBand="0" w:oddHBand="0" w:evenHBand="0" w:firstRowFirstColumn="0" w:firstRowLastColumn="0" w:lastRowFirstColumn="0" w:lastRowLastColumn="0"/>
            <w:tcW w:w="3054" w:type="dxa"/>
          </w:tcPr>
          <w:p w14:paraId="753664FB" w14:textId="77777777" w:rsidR="00F12822" w:rsidRPr="00C451F1" w:rsidRDefault="00F12822" w:rsidP="006C03A7">
            <w:pPr>
              <w:jc w:val="left"/>
              <w:rPr>
                <w:b w:val="0"/>
                <w:bCs w:val="0"/>
                <w:sz w:val="23"/>
                <w:szCs w:val="23"/>
              </w:rPr>
            </w:pPr>
            <w:r w:rsidRPr="00C451F1">
              <w:rPr>
                <w:sz w:val="23"/>
                <w:szCs w:val="23"/>
              </w:rPr>
              <w:t>FVC (% predicted)</w:t>
            </w:r>
          </w:p>
        </w:tc>
        <w:tc>
          <w:tcPr>
            <w:tcW w:w="1080" w:type="dxa"/>
          </w:tcPr>
          <w:p w14:paraId="42CCEB2B" w14:textId="6FB87F8A"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w:t>
            </w:r>
          </w:p>
        </w:tc>
        <w:tc>
          <w:tcPr>
            <w:tcW w:w="1080" w:type="dxa"/>
          </w:tcPr>
          <w:p w14:paraId="4A669F5F" w14:textId="24BD2282"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0</w:t>
            </w:r>
          </w:p>
        </w:tc>
        <w:tc>
          <w:tcPr>
            <w:tcW w:w="1080" w:type="dxa"/>
            <w:shd w:val="clear" w:color="auto" w:fill="D9D9D9" w:themeFill="background1" w:themeFillShade="D9"/>
          </w:tcPr>
          <w:p w14:paraId="5DFCD5AE" w14:textId="7F92C2A2"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7</w:t>
            </w:r>
          </w:p>
        </w:tc>
        <w:tc>
          <w:tcPr>
            <w:tcW w:w="1080" w:type="dxa"/>
            <w:shd w:val="clear" w:color="auto" w:fill="D9D9D9" w:themeFill="background1" w:themeFillShade="D9"/>
          </w:tcPr>
          <w:p w14:paraId="479E49B4" w14:textId="3FD79C02"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5</w:t>
            </w:r>
          </w:p>
        </w:tc>
        <w:tc>
          <w:tcPr>
            <w:tcW w:w="1080" w:type="dxa"/>
          </w:tcPr>
          <w:p w14:paraId="1E7E61E6" w14:textId="20EEC64F" w:rsidR="00F12822" w:rsidRPr="00C451F1" w:rsidRDefault="00076EBC" w:rsidP="00076EB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F363FF">
              <w:rPr>
                <w:sz w:val="20"/>
                <w:szCs w:val="20"/>
              </w:rPr>
              <w:t>26</w:t>
            </w:r>
          </w:p>
        </w:tc>
        <w:tc>
          <w:tcPr>
            <w:tcW w:w="1035" w:type="dxa"/>
          </w:tcPr>
          <w:p w14:paraId="717E706B" w14:textId="3DE4EFA7"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984751">
              <w:rPr>
                <w:sz w:val="20"/>
                <w:szCs w:val="20"/>
              </w:rPr>
              <w:t>366</w:t>
            </w:r>
          </w:p>
        </w:tc>
      </w:tr>
      <w:tr w:rsidR="00F12822" w14:paraId="5627DCB9" w14:textId="77777777" w:rsidTr="007A7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03C48D5C" w14:textId="77777777" w:rsidR="00F12822" w:rsidRPr="00C451F1" w:rsidRDefault="00F12822" w:rsidP="006C03A7">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tcPr>
          <w:p w14:paraId="266FAEA2" w14:textId="37216D6D"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w:t>
            </w:r>
          </w:p>
        </w:tc>
        <w:tc>
          <w:tcPr>
            <w:tcW w:w="1080" w:type="dxa"/>
          </w:tcPr>
          <w:p w14:paraId="258B36C6" w14:textId="186FB5B5"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37</w:t>
            </w:r>
          </w:p>
        </w:tc>
        <w:tc>
          <w:tcPr>
            <w:tcW w:w="1080" w:type="dxa"/>
            <w:shd w:val="clear" w:color="auto" w:fill="D9D9D9" w:themeFill="background1" w:themeFillShade="D9"/>
          </w:tcPr>
          <w:p w14:paraId="68C10D10" w14:textId="3ED72B49"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r w:rsidR="00AC05CB">
              <w:rPr>
                <w:sz w:val="20"/>
                <w:szCs w:val="20"/>
              </w:rPr>
              <w:t>2</w:t>
            </w:r>
          </w:p>
        </w:tc>
        <w:tc>
          <w:tcPr>
            <w:tcW w:w="1080" w:type="dxa"/>
            <w:shd w:val="clear" w:color="auto" w:fill="D9D9D9" w:themeFill="background1" w:themeFillShade="D9"/>
          </w:tcPr>
          <w:p w14:paraId="511F156C" w14:textId="60BD5318"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9</w:t>
            </w:r>
          </w:p>
        </w:tc>
        <w:tc>
          <w:tcPr>
            <w:tcW w:w="1080" w:type="dxa"/>
          </w:tcPr>
          <w:p w14:paraId="3085BEAE" w14:textId="6D399123"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w:t>
            </w:r>
            <w:r w:rsidR="00E01C7B">
              <w:rPr>
                <w:sz w:val="20"/>
                <w:szCs w:val="20"/>
              </w:rPr>
              <w:t>3</w:t>
            </w:r>
          </w:p>
        </w:tc>
        <w:tc>
          <w:tcPr>
            <w:tcW w:w="1035" w:type="dxa"/>
          </w:tcPr>
          <w:p w14:paraId="15F0E903" w14:textId="3512B499" w:rsidR="00F12822" w:rsidRPr="00C451F1" w:rsidRDefault="00076EB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w:t>
            </w:r>
            <w:r w:rsidR="00E01C7B">
              <w:rPr>
                <w:sz w:val="20"/>
                <w:szCs w:val="20"/>
              </w:rPr>
              <w:t>22</w:t>
            </w:r>
          </w:p>
        </w:tc>
      </w:tr>
      <w:tr w:rsidR="00F12822" w14:paraId="5056B251" w14:textId="77777777" w:rsidTr="007A758E">
        <w:tc>
          <w:tcPr>
            <w:cnfStyle w:val="001000000000" w:firstRow="0" w:lastRow="0" w:firstColumn="1" w:lastColumn="0" w:oddVBand="0" w:evenVBand="0" w:oddHBand="0" w:evenHBand="0" w:firstRowFirstColumn="0" w:firstRowLastColumn="0" w:lastRowFirstColumn="0" w:lastRowLastColumn="0"/>
            <w:tcW w:w="3054" w:type="dxa"/>
          </w:tcPr>
          <w:p w14:paraId="524B8DBB" w14:textId="77777777" w:rsidR="00F12822" w:rsidRPr="00C451F1" w:rsidRDefault="00F12822" w:rsidP="006C03A7">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auto"/>
          </w:tcPr>
          <w:p w14:paraId="378927AF" w14:textId="1516FD05"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A758E">
              <w:rPr>
                <w:sz w:val="20"/>
                <w:szCs w:val="20"/>
              </w:rPr>
              <w:t>46</w:t>
            </w:r>
          </w:p>
        </w:tc>
        <w:tc>
          <w:tcPr>
            <w:tcW w:w="1080" w:type="dxa"/>
            <w:shd w:val="clear" w:color="auto" w:fill="auto"/>
          </w:tcPr>
          <w:p w14:paraId="23C43BDE" w14:textId="38D41B91"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80" w:type="dxa"/>
            <w:shd w:val="clear" w:color="auto" w:fill="D9D9D9" w:themeFill="background1" w:themeFillShade="D9"/>
          </w:tcPr>
          <w:p w14:paraId="3A397E94" w14:textId="75442C0E" w:rsidR="00F12822" w:rsidRPr="00C451F1" w:rsidRDefault="00076EBC"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A758E">
              <w:rPr>
                <w:sz w:val="20"/>
                <w:szCs w:val="20"/>
              </w:rPr>
              <w:t>68</w:t>
            </w:r>
          </w:p>
        </w:tc>
        <w:tc>
          <w:tcPr>
            <w:tcW w:w="1080" w:type="dxa"/>
            <w:shd w:val="clear" w:color="auto" w:fill="D9D9D9" w:themeFill="background1" w:themeFillShade="D9"/>
          </w:tcPr>
          <w:p w14:paraId="4AB9BFD1" w14:textId="644D37AB"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08</w:t>
            </w:r>
          </w:p>
        </w:tc>
        <w:tc>
          <w:tcPr>
            <w:tcW w:w="1080" w:type="dxa"/>
            <w:shd w:val="clear" w:color="auto" w:fill="auto"/>
          </w:tcPr>
          <w:p w14:paraId="53009CC7" w14:textId="0708DABB"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35" w:type="dxa"/>
            <w:shd w:val="clear" w:color="auto" w:fill="auto"/>
          </w:tcPr>
          <w:p w14:paraId="598B4EB1" w14:textId="3A9EBD2B"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3</w:t>
            </w:r>
          </w:p>
        </w:tc>
      </w:tr>
      <w:tr w:rsidR="00F12822" w14:paraId="608D3323" w14:textId="77777777" w:rsidTr="00BC56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903BB59" w14:textId="77777777" w:rsidR="00F12822" w:rsidRPr="00C451F1" w:rsidRDefault="00F12822" w:rsidP="006C03A7">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0F370AB8" w14:textId="0244D688"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080" w:type="dxa"/>
            <w:shd w:val="clear" w:color="auto" w:fill="auto"/>
          </w:tcPr>
          <w:p w14:paraId="4DA2EFF6" w14:textId="25E6C6E5"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0</w:t>
            </w:r>
          </w:p>
        </w:tc>
        <w:tc>
          <w:tcPr>
            <w:tcW w:w="1080" w:type="dxa"/>
            <w:shd w:val="clear" w:color="auto" w:fill="auto"/>
          </w:tcPr>
          <w:p w14:paraId="7EDC9644" w14:textId="21690E78"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80" w:type="dxa"/>
            <w:shd w:val="clear" w:color="auto" w:fill="auto"/>
          </w:tcPr>
          <w:p w14:paraId="6F7DB01A" w14:textId="565CE2D1"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6</w:t>
            </w:r>
          </w:p>
        </w:tc>
        <w:tc>
          <w:tcPr>
            <w:tcW w:w="1080" w:type="dxa"/>
            <w:shd w:val="clear" w:color="auto" w:fill="auto"/>
          </w:tcPr>
          <w:p w14:paraId="43D9C9F5" w14:textId="63218573"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w:t>
            </w:r>
          </w:p>
        </w:tc>
        <w:tc>
          <w:tcPr>
            <w:tcW w:w="1035" w:type="dxa"/>
            <w:shd w:val="clear" w:color="auto" w:fill="auto"/>
          </w:tcPr>
          <w:p w14:paraId="1525A73B" w14:textId="0092B1B6" w:rsidR="00F12822" w:rsidRPr="00C451F1" w:rsidRDefault="00BC56FC"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r w:rsidR="001B2801">
              <w:rPr>
                <w:sz w:val="20"/>
                <w:szCs w:val="20"/>
              </w:rPr>
              <w:t>07</w:t>
            </w:r>
          </w:p>
        </w:tc>
      </w:tr>
      <w:tr w:rsidR="00F12822" w14:paraId="4282ADD8" w14:textId="77777777" w:rsidTr="007A758E">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23EFA21A" w14:textId="77777777" w:rsidR="00F12822" w:rsidRPr="00C451F1" w:rsidRDefault="00F12822" w:rsidP="006C03A7">
            <w:pPr>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D9D9D9" w:themeFill="background1" w:themeFillShade="D9"/>
          </w:tcPr>
          <w:p w14:paraId="3B2A97DC" w14:textId="773BB0D5" w:rsidR="00F12822" w:rsidRPr="00C451F1" w:rsidRDefault="003F416B"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A758E">
              <w:rPr>
                <w:sz w:val="20"/>
                <w:szCs w:val="20"/>
              </w:rPr>
              <w:t>57</w:t>
            </w:r>
          </w:p>
        </w:tc>
        <w:tc>
          <w:tcPr>
            <w:tcW w:w="1080" w:type="dxa"/>
            <w:shd w:val="clear" w:color="auto" w:fill="D9D9D9" w:themeFill="background1" w:themeFillShade="D9"/>
          </w:tcPr>
          <w:p w14:paraId="6C10B9A5" w14:textId="7CEFE118"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3</w:t>
            </w:r>
          </w:p>
        </w:tc>
        <w:tc>
          <w:tcPr>
            <w:tcW w:w="1080" w:type="dxa"/>
            <w:shd w:val="clear" w:color="auto" w:fill="auto"/>
          </w:tcPr>
          <w:p w14:paraId="58AEF044" w14:textId="38C1722C"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w:t>
            </w:r>
          </w:p>
        </w:tc>
        <w:tc>
          <w:tcPr>
            <w:tcW w:w="1080" w:type="dxa"/>
            <w:shd w:val="clear" w:color="auto" w:fill="auto"/>
          </w:tcPr>
          <w:p w14:paraId="4A444E53" w14:textId="3B077E0B"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0</w:t>
            </w:r>
          </w:p>
        </w:tc>
        <w:tc>
          <w:tcPr>
            <w:tcW w:w="1080" w:type="dxa"/>
            <w:shd w:val="clear" w:color="auto" w:fill="auto"/>
          </w:tcPr>
          <w:p w14:paraId="397D9607" w14:textId="211DC9CA"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35" w:type="dxa"/>
            <w:shd w:val="clear" w:color="auto" w:fill="auto"/>
          </w:tcPr>
          <w:p w14:paraId="21F15626" w14:textId="53780385" w:rsidR="00F12822" w:rsidRPr="00C451F1" w:rsidRDefault="007A758E"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26</w:t>
            </w:r>
          </w:p>
        </w:tc>
      </w:tr>
      <w:tr w:rsidR="00F12822" w14:paraId="5B5E57A9" w14:textId="77777777" w:rsidTr="0085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A542098" w14:textId="77777777" w:rsidR="00F12822" w:rsidRPr="00C451F1" w:rsidRDefault="00F12822" w:rsidP="006C03A7">
            <w:pPr>
              <w:jc w:val="left"/>
              <w:rPr>
                <w:b w:val="0"/>
                <w:bCs w:val="0"/>
                <w:sz w:val="23"/>
                <w:szCs w:val="23"/>
              </w:rPr>
            </w:pPr>
            <w:r w:rsidRPr="00C451F1">
              <w:rPr>
                <w:sz w:val="23"/>
                <w:szCs w:val="23"/>
              </w:rPr>
              <w:t>GAP score (index)</w:t>
            </w:r>
          </w:p>
        </w:tc>
        <w:tc>
          <w:tcPr>
            <w:tcW w:w="1080" w:type="dxa"/>
            <w:shd w:val="clear" w:color="auto" w:fill="auto"/>
          </w:tcPr>
          <w:p w14:paraId="78733AFC" w14:textId="4D869D1D" w:rsidR="00F12822" w:rsidRPr="00C451F1" w:rsidRDefault="003F416B"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w:t>
            </w:r>
          </w:p>
        </w:tc>
        <w:tc>
          <w:tcPr>
            <w:tcW w:w="1080" w:type="dxa"/>
            <w:shd w:val="clear" w:color="auto" w:fill="auto"/>
          </w:tcPr>
          <w:p w14:paraId="77AAD898" w14:textId="1E6A93DD" w:rsidR="00F12822" w:rsidRPr="00C451F1" w:rsidRDefault="003F416B"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67</w:t>
            </w:r>
          </w:p>
        </w:tc>
        <w:tc>
          <w:tcPr>
            <w:tcW w:w="1080" w:type="dxa"/>
            <w:shd w:val="clear" w:color="auto" w:fill="auto"/>
          </w:tcPr>
          <w:p w14:paraId="70443394" w14:textId="38C20BEA" w:rsidR="00F12822" w:rsidRPr="00C451F1" w:rsidRDefault="00852BB4"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080" w:type="dxa"/>
            <w:shd w:val="clear" w:color="auto" w:fill="auto"/>
          </w:tcPr>
          <w:p w14:paraId="037BB86B" w14:textId="074FD94B" w:rsidR="00F12822" w:rsidRPr="00C451F1" w:rsidRDefault="00852BB4"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2</w:t>
            </w:r>
          </w:p>
        </w:tc>
        <w:tc>
          <w:tcPr>
            <w:tcW w:w="1080" w:type="dxa"/>
            <w:shd w:val="clear" w:color="auto" w:fill="auto"/>
          </w:tcPr>
          <w:p w14:paraId="3C5E99E4" w14:textId="243B5B7E" w:rsidR="00F12822" w:rsidRPr="00C451F1" w:rsidRDefault="00852BB4"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w:t>
            </w:r>
            <w:r w:rsidR="001B2801">
              <w:rPr>
                <w:sz w:val="20"/>
                <w:szCs w:val="20"/>
              </w:rPr>
              <w:t>3</w:t>
            </w:r>
          </w:p>
        </w:tc>
        <w:tc>
          <w:tcPr>
            <w:tcW w:w="1035" w:type="dxa"/>
            <w:shd w:val="clear" w:color="auto" w:fill="auto"/>
          </w:tcPr>
          <w:p w14:paraId="1442A270" w14:textId="79168937" w:rsidR="00F12822" w:rsidRPr="00C451F1" w:rsidRDefault="00852BB4" w:rsidP="006C03A7">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1B2801">
              <w:rPr>
                <w:sz w:val="20"/>
                <w:szCs w:val="20"/>
              </w:rPr>
              <w:t>930</w:t>
            </w:r>
          </w:p>
        </w:tc>
      </w:tr>
      <w:tr w:rsidR="00F12822" w14:paraId="4B7B2C93" w14:textId="77777777" w:rsidTr="007A758E">
        <w:trPr>
          <w:cantSplit/>
        </w:trPr>
        <w:tc>
          <w:tcPr>
            <w:cnfStyle w:val="001000000000" w:firstRow="0" w:lastRow="0" w:firstColumn="1" w:lastColumn="0" w:oddVBand="0" w:evenVBand="0" w:oddHBand="0" w:evenHBand="0" w:firstRowFirstColumn="0" w:firstRowLastColumn="0" w:lastRowFirstColumn="0" w:lastRowLastColumn="0"/>
            <w:tcW w:w="3054" w:type="dxa"/>
          </w:tcPr>
          <w:p w14:paraId="4D55D858" w14:textId="77777777" w:rsidR="00F12822" w:rsidRPr="00C451F1" w:rsidRDefault="00F12822" w:rsidP="006C03A7">
            <w:pPr>
              <w:jc w:val="left"/>
              <w:rPr>
                <w:b w:val="0"/>
                <w:bCs w:val="0"/>
                <w:sz w:val="23"/>
                <w:szCs w:val="23"/>
              </w:rPr>
            </w:pPr>
            <w:r w:rsidRPr="00C451F1">
              <w:rPr>
                <w:sz w:val="23"/>
                <w:szCs w:val="23"/>
              </w:rPr>
              <w:t>CPI (index)</w:t>
            </w:r>
          </w:p>
        </w:tc>
        <w:tc>
          <w:tcPr>
            <w:tcW w:w="1080" w:type="dxa"/>
            <w:shd w:val="clear" w:color="auto" w:fill="auto"/>
          </w:tcPr>
          <w:p w14:paraId="71597BA9" w14:textId="5195254B" w:rsidR="00F12822" w:rsidRPr="00C451F1" w:rsidRDefault="00852BB4"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00CF0EBD">
              <w:rPr>
                <w:sz w:val="20"/>
                <w:szCs w:val="20"/>
              </w:rPr>
              <w:t>0</w:t>
            </w:r>
          </w:p>
        </w:tc>
        <w:tc>
          <w:tcPr>
            <w:tcW w:w="1080" w:type="dxa"/>
            <w:shd w:val="clear" w:color="auto" w:fill="auto"/>
          </w:tcPr>
          <w:p w14:paraId="10E9FE7B" w14:textId="1285C49C" w:rsidR="00F12822" w:rsidRPr="00C451F1" w:rsidRDefault="00CF0EBD"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1</w:t>
            </w:r>
          </w:p>
        </w:tc>
        <w:tc>
          <w:tcPr>
            <w:tcW w:w="1080" w:type="dxa"/>
            <w:shd w:val="clear" w:color="auto" w:fill="D9D9D9" w:themeFill="background1" w:themeFillShade="D9"/>
          </w:tcPr>
          <w:p w14:paraId="7BD4605D" w14:textId="59FAB5D2" w:rsidR="00F12822" w:rsidRPr="00C451F1" w:rsidRDefault="00852BB4"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w:t>
            </w:r>
            <w:r w:rsidR="00CF0EBD">
              <w:rPr>
                <w:sz w:val="20"/>
                <w:szCs w:val="20"/>
              </w:rPr>
              <w:t>4</w:t>
            </w:r>
          </w:p>
        </w:tc>
        <w:tc>
          <w:tcPr>
            <w:tcW w:w="1080" w:type="dxa"/>
            <w:shd w:val="clear" w:color="auto" w:fill="D9D9D9" w:themeFill="background1" w:themeFillShade="D9"/>
          </w:tcPr>
          <w:p w14:paraId="1D81CC05" w14:textId="7C273233" w:rsidR="00F12822" w:rsidRPr="00C451F1" w:rsidRDefault="00852BB4"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w:t>
            </w:r>
            <w:r w:rsidR="00CF0EBD">
              <w:rPr>
                <w:sz w:val="20"/>
                <w:szCs w:val="20"/>
              </w:rPr>
              <w:t>04</w:t>
            </w:r>
          </w:p>
        </w:tc>
        <w:tc>
          <w:tcPr>
            <w:tcW w:w="1080" w:type="dxa"/>
            <w:shd w:val="clear" w:color="auto" w:fill="auto"/>
          </w:tcPr>
          <w:p w14:paraId="177C9597" w14:textId="3564FCA3" w:rsidR="00F12822" w:rsidRPr="00C451F1" w:rsidRDefault="00852BB4"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CF0EBD">
              <w:rPr>
                <w:sz w:val="20"/>
                <w:szCs w:val="20"/>
              </w:rPr>
              <w:t>24</w:t>
            </w:r>
          </w:p>
        </w:tc>
        <w:tc>
          <w:tcPr>
            <w:tcW w:w="1035" w:type="dxa"/>
            <w:shd w:val="clear" w:color="auto" w:fill="auto"/>
          </w:tcPr>
          <w:p w14:paraId="2183770F" w14:textId="5A6311B2" w:rsidR="00F12822" w:rsidRPr="00C451F1" w:rsidRDefault="00852BB4" w:rsidP="006C03A7">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CF0EBD">
              <w:rPr>
                <w:sz w:val="20"/>
                <w:szCs w:val="20"/>
              </w:rPr>
              <w:t>431</w:t>
            </w:r>
          </w:p>
        </w:tc>
      </w:tr>
    </w:tbl>
    <w:p w14:paraId="3838E7EF" w14:textId="23A50F91" w:rsidR="00F12822" w:rsidRDefault="00385C22" w:rsidP="00982691">
      <w:pPr>
        <w:pStyle w:val="Aftertable"/>
      </w:pPr>
      <w:r>
        <w:t xml:space="preserve">Greyed boxes indicate a two-tailed p-value &lt; 0.05. </w:t>
      </w:r>
      <w:r w:rsidR="00F12822">
        <w:t>FEV1: forced expiratory volume in one second; FVC: forced vital capacity; T</w:t>
      </w:r>
      <w:r w:rsidR="00F12822" w:rsidRPr="00D05798">
        <w:rPr>
          <w:vertAlign w:val="subscript"/>
        </w:rPr>
        <w:t>LCO</w:t>
      </w:r>
      <w:r w:rsidR="00F12822">
        <w:t>: Carbon monoxide gas transfer; K</w:t>
      </w:r>
      <w:r w:rsidR="00F12822" w:rsidRPr="00D05798">
        <w:rPr>
          <w:vertAlign w:val="subscript"/>
        </w:rPr>
        <w:t>CO</w:t>
      </w:r>
      <w:r w:rsidR="00F12822">
        <w:t>: Carbon monoxide gas coefficient; GAP: gender, age, physiology; CPI: composite physiology index; ISWTd: incremental shuttle walk test distance; Lm</w:t>
      </w:r>
      <w:r w:rsidR="00F12822" w:rsidRPr="00217DFF">
        <w:rPr>
          <w:vertAlign w:val="subscript"/>
        </w:rPr>
        <w:t>D</w:t>
      </w:r>
      <w:r w:rsidR="00F12822" w:rsidRPr="00217DFF">
        <w:t>: mean linear intercept distance.</w:t>
      </w:r>
    </w:p>
    <w:p w14:paraId="6533C792" w14:textId="7F269D99" w:rsidR="006F073A" w:rsidRDefault="0032088D" w:rsidP="006F073A">
      <w:pPr>
        <w:pStyle w:val="figure"/>
      </w:pPr>
      <w:r>
        <w:rPr>
          <w:noProof/>
          <w:lang w:eastAsia="en-GB"/>
        </w:rPr>
        <w:drawing>
          <wp:inline distT="0" distB="0" distL="0" distR="0" wp14:anchorId="0778E04F" wp14:editId="60DA8296">
            <wp:extent cx="3976116" cy="282092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Visit 2 KCO % vs LMD mean.png"/>
                    <pic:cNvPicPr/>
                  </pic:nvPicPr>
                  <pic:blipFill>
                    <a:blip r:embed="rId136">
                      <a:extLst>
                        <a:ext uri="{28A0092B-C50C-407E-A947-70E740481C1C}">
                          <a14:useLocalDpi xmlns:a14="http://schemas.microsoft.com/office/drawing/2010/main" val="0"/>
                        </a:ext>
                      </a:extLst>
                    </a:blip>
                    <a:stretch>
                      <a:fillRect/>
                    </a:stretch>
                  </pic:blipFill>
                  <pic:spPr>
                    <a:xfrm>
                      <a:off x="0" y="0"/>
                      <a:ext cx="3976116" cy="2820924"/>
                    </a:xfrm>
                    <a:prstGeom prst="rect">
                      <a:avLst/>
                    </a:prstGeom>
                  </pic:spPr>
                </pic:pic>
              </a:graphicData>
            </a:graphic>
          </wp:inline>
        </w:drawing>
      </w:r>
    </w:p>
    <w:p w14:paraId="3261E88B" w14:textId="4B56A8D4" w:rsidR="006F073A" w:rsidRDefault="000303A8" w:rsidP="006F073A">
      <w:pPr>
        <w:pStyle w:val="Caption"/>
      </w:pPr>
      <w:bookmarkStart w:id="5679" w:name="_Toc3145397"/>
      <w:r>
        <w:t>Figure</w:t>
      </w:r>
      <w:r w:rsidR="006F073A">
        <w:t xml:space="preserve"> </w:t>
      </w:r>
      <w:ins w:id="5680"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68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682" w:author="Nicholas Weatherley" w:date="2019-03-05T22:36:00Z">
        <w:r w:rsidR="00D5585D">
          <w:rPr>
            <w:noProof/>
          </w:rPr>
          <w:t>30</w:t>
        </w:r>
        <w:r w:rsidR="00D5585D">
          <w:fldChar w:fldCharType="end"/>
        </w:r>
      </w:ins>
      <w:ins w:id="5683" w:author="Windows User" w:date="2018-11-01T14:27:00Z">
        <w:del w:id="5684" w:author="Nicholas Weatherley" w:date="2019-03-05T22:36:00Z">
          <w:r w:rsidR="002F70B6" w:rsidDel="00D5585D">
            <w:fldChar w:fldCharType="begin"/>
          </w:r>
          <w:r w:rsidR="002F70B6" w:rsidDel="00D5585D">
            <w:delInstrText xml:space="preserve"> STYLEREF 1 \s </w:delInstrText>
          </w:r>
        </w:del>
      </w:ins>
      <w:del w:id="5685" w:author="Nicholas Weatherley" w:date="2019-03-05T22:36:00Z">
        <w:r w:rsidR="002F70B6" w:rsidDel="00D5585D">
          <w:fldChar w:fldCharType="separate"/>
        </w:r>
        <w:r w:rsidR="0024585E" w:rsidDel="00D5585D">
          <w:rPr>
            <w:noProof/>
          </w:rPr>
          <w:delText>5</w:delText>
        </w:r>
      </w:del>
      <w:ins w:id="5686" w:author="Windows User" w:date="2018-11-01T14:27:00Z">
        <w:del w:id="568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688" w:author="Nicholas Weatherley" w:date="2019-03-05T22:36:00Z">
        <w:r w:rsidR="002F70B6" w:rsidDel="00D5585D">
          <w:fldChar w:fldCharType="end"/>
        </w:r>
      </w:del>
      <w:del w:id="568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8</w:delText>
        </w:r>
        <w:r w:rsidR="00C87381" w:rsidDel="00135BE2">
          <w:fldChar w:fldCharType="end"/>
        </w:r>
      </w:del>
      <w:r w:rsidR="006F073A">
        <w:t>: Visit 2 correlation with Lm</w:t>
      </w:r>
      <w:r w:rsidR="006F073A" w:rsidRPr="006F073A">
        <w:rPr>
          <w:vertAlign w:val="subscript"/>
        </w:rPr>
        <w:t>D</w:t>
      </w:r>
      <w:r w:rsidR="006F073A">
        <w:t xml:space="preserve"> mean</w:t>
      </w:r>
      <w:bookmarkEnd w:id="5679"/>
    </w:p>
    <w:p w14:paraId="00950921" w14:textId="373DBA59" w:rsidR="006F073A" w:rsidRPr="006F073A" w:rsidRDefault="006F073A" w:rsidP="006F073A">
      <w:pPr>
        <w:pStyle w:val="Figuretext"/>
      </w:pPr>
      <w:r>
        <w:t>Lm</w:t>
      </w:r>
      <w:r w:rsidRPr="00217DFF">
        <w:rPr>
          <w:vertAlign w:val="subscript"/>
        </w:rPr>
        <w:t>D</w:t>
      </w:r>
      <w:r w:rsidRPr="00217DFF">
        <w:t>: mean linear intercept distance</w:t>
      </w:r>
      <w:r>
        <w:t>; K</w:t>
      </w:r>
      <w:r w:rsidRPr="00D05798">
        <w:rPr>
          <w:vertAlign w:val="subscript"/>
        </w:rPr>
        <w:t>CO</w:t>
      </w:r>
      <w:r>
        <w:t>: transfer coefficient of the lungs for carbon monoxide</w:t>
      </w:r>
    </w:p>
    <w:p w14:paraId="4ED62E86" w14:textId="4A436A1F" w:rsidR="002C5C0E" w:rsidRDefault="0032088D" w:rsidP="002C5C0E">
      <w:pPr>
        <w:pStyle w:val="figure"/>
      </w:pPr>
      <w:r>
        <w:rPr>
          <w:noProof/>
          <w:lang w:eastAsia="en-GB"/>
        </w:rPr>
        <w:lastRenderedPageBreak/>
        <w:drawing>
          <wp:inline distT="0" distB="0" distL="0" distR="0" wp14:anchorId="174AFB8F" wp14:editId="07C369C6">
            <wp:extent cx="6038215" cy="393319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ix month LmD correlations.png"/>
                    <pic:cNvPicPr/>
                  </pic:nvPicPr>
                  <pic:blipFill>
                    <a:blip r:embed="rId137">
                      <a:extLst>
                        <a:ext uri="{28A0092B-C50C-407E-A947-70E740481C1C}">
                          <a14:useLocalDpi xmlns:a14="http://schemas.microsoft.com/office/drawing/2010/main" val="0"/>
                        </a:ext>
                      </a:extLst>
                    </a:blip>
                    <a:stretch>
                      <a:fillRect/>
                    </a:stretch>
                  </pic:blipFill>
                  <pic:spPr>
                    <a:xfrm>
                      <a:off x="0" y="0"/>
                      <a:ext cx="6038215" cy="3933190"/>
                    </a:xfrm>
                    <a:prstGeom prst="rect">
                      <a:avLst/>
                    </a:prstGeom>
                  </pic:spPr>
                </pic:pic>
              </a:graphicData>
            </a:graphic>
          </wp:inline>
        </w:drawing>
      </w:r>
    </w:p>
    <w:p w14:paraId="3A972E50" w14:textId="1109CB6D" w:rsidR="002C5C0E" w:rsidRDefault="000303A8" w:rsidP="002C5C0E">
      <w:pPr>
        <w:pStyle w:val="Caption"/>
      </w:pPr>
      <w:bookmarkStart w:id="5690" w:name="_Toc3145398"/>
      <w:r>
        <w:t>Figure</w:t>
      </w:r>
      <w:r w:rsidR="002C5C0E">
        <w:t xml:space="preserve"> </w:t>
      </w:r>
      <w:ins w:id="5691"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69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693" w:author="Nicholas Weatherley" w:date="2019-03-05T22:36:00Z">
        <w:r w:rsidR="00D5585D">
          <w:rPr>
            <w:noProof/>
          </w:rPr>
          <w:t>31</w:t>
        </w:r>
        <w:r w:rsidR="00D5585D">
          <w:fldChar w:fldCharType="end"/>
        </w:r>
      </w:ins>
      <w:ins w:id="5694" w:author="Windows User" w:date="2018-11-01T14:27:00Z">
        <w:del w:id="5695" w:author="Nicholas Weatherley" w:date="2019-03-05T22:36:00Z">
          <w:r w:rsidR="002F70B6" w:rsidDel="00D5585D">
            <w:fldChar w:fldCharType="begin"/>
          </w:r>
          <w:r w:rsidR="002F70B6" w:rsidDel="00D5585D">
            <w:delInstrText xml:space="preserve"> STYLEREF 1 \s </w:delInstrText>
          </w:r>
        </w:del>
      </w:ins>
      <w:del w:id="5696" w:author="Nicholas Weatherley" w:date="2019-03-05T22:36:00Z">
        <w:r w:rsidR="002F70B6" w:rsidDel="00D5585D">
          <w:fldChar w:fldCharType="separate"/>
        </w:r>
        <w:r w:rsidR="0024585E" w:rsidDel="00D5585D">
          <w:rPr>
            <w:noProof/>
          </w:rPr>
          <w:delText>5</w:delText>
        </w:r>
      </w:del>
      <w:ins w:id="5697" w:author="Windows User" w:date="2018-11-01T14:27:00Z">
        <w:del w:id="569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699" w:author="Nicholas Weatherley" w:date="2019-03-05T22:36:00Z">
        <w:r w:rsidR="002F70B6" w:rsidDel="00D5585D">
          <w:fldChar w:fldCharType="end"/>
        </w:r>
      </w:del>
      <w:del w:id="570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9</w:delText>
        </w:r>
        <w:r w:rsidR="00C87381" w:rsidDel="00135BE2">
          <w:fldChar w:fldCharType="end"/>
        </w:r>
      </w:del>
      <w:r w:rsidR="002C5C0E">
        <w:t>: Correlation between visit 2 Lm</w:t>
      </w:r>
      <w:r w:rsidR="002C5C0E" w:rsidRPr="002C5C0E">
        <w:rPr>
          <w:vertAlign w:val="subscript"/>
        </w:rPr>
        <w:t>D</w:t>
      </w:r>
      <w:r w:rsidR="002C5C0E">
        <w:t xml:space="preserve"> skew and PFTs</w:t>
      </w:r>
      <w:bookmarkEnd w:id="5690"/>
    </w:p>
    <w:p w14:paraId="3DD021AC" w14:textId="27275063" w:rsidR="0079440B" w:rsidRDefault="009E0A75" w:rsidP="002C5C0E">
      <w:pPr>
        <w:pStyle w:val="Figuretext"/>
      </w:pPr>
      <w:r>
        <w:t xml:space="preserve">PFT: pulmonary function test; </w:t>
      </w:r>
      <w:r w:rsidR="002C5C0E">
        <w:t>Lm</w:t>
      </w:r>
      <w:r w:rsidR="002C5C0E" w:rsidRPr="00217DFF">
        <w:rPr>
          <w:vertAlign w:val="subscript"/>
        </w:rPr>
        <w:t>D</w:t>
      </w:r>
      <w:r w:rsidR="002C5C0E" w:rsidRPr="00217DFF">
        <w:t>: mean linear intercept distance</w:t>
      </w:r>
      <w:r w:rsidR="002C5C0E">
        <w:t>; T</w:t>
      </w:r>
      <w:r w:rsidR="002C5C0E" w:rsidRPr="00D05798">
        <w:rPr>
          <w:vertAlign w:val="subscript"/>
        </w:rPr>
        <w:t>LCO</w:t>
      </w:r>
      <w:r w:rsidR="006F073A">
        <w:t>:</w:t>
      </w:r>
      <w:r w:rsidR="006F073A" w:rsidRPr="006F073A">
        <w:t xml:space="preserve"> </w:t>
      </w:r>
      <w:r w:rsidR="006F073A">
        <w:t>transfer factor of the lungs for carbon monoxide</w:t>
      </w:r>
      <w:r w:rsidR="002C5C0E">
        <w:t xml:space="preserve">; </w:t>
      </w:r>
      <w:r>
        <w:t>FVC: forced vital capacity; CPI: composite physiology index.</w:t>
      </w:r>
    </w:p>
    <w:p w14:paraId="0D1DE7BF" w14:textId="648D171F" w:rsidR="00C02635" w:rsidRPr="00D828B1" w:rsidRDefault="00C02635" w:rsidP="00C02635">
      <w:r>
        <w:t>Changes over six months in Lm</w:t>
      </w:r>
      <w:r w:rsidRPr="00C02635">
        <w:rPr>
          <w:vertAlign w:val="subscript"/>
        </w:rPr>
        <w:t>D</w:t>
      </w:r>
      <w:r>
        <w:t xml:space="preserve"> metrics were assessed by Wilcoxon Rank a</w:t>
      </w:r>
      <w:r w:rsidR="00FD05FB">
        <w:t xml:space="preserve">nd are summarised in </w:t>
      </w:r>
      <w:r w:rsidR="000303A8">
        <w:t>Figure</w:t>
      </w:r>
      <w:r w:rsidR="00FD05FB">
        <w:t xml:space="preserve"> 5.</w:t>
      </w:r>
      <w:ins w:id="5701" w:author="Windows User" w:date="2018-11-02T11:07:00Z">
        <w:r w:rsidR="006A283B">
          <w:t>32</w:t>
        </w:r>
      </w:ins>
      <w:del w:id="5702" w:author="Windows User" w:date="2018-11-02T11:07:00Z">
        <w:r w:rsidR="00FD05FB" w:rsidDel="006A283B">
          <w:delText>27</w:delText>
        </w:r>
      </w:del>
      <w:r w:rsidR="004A29B7">
        <w:t>. Median (98.7</w:t>
      </w:r>
      <w:r>
        <w:t>%</w:t>
      </w:r>
      <w:r w:rsidR="004A29B7">
        <w:t xml:space="preserve"> median</w:t>
      </w:r>
      <w:r>
        <w:t xml:space="preserve"> confidence interval) of these metrics are mean</w:t>
      </w:r>
      <w:r w:rsidR="00652883">
        <w:t xml:space="preserve"> Lm</w:t>
      </w:r>
      <w:r w:rsidR="00652883" w:rsidRPr="00652883">
        <w:rPr>
          <w:vertAlign w:val="subscript"/>
        </w:rPr>
        <w:t>D</w:t>
      </w:r>
      <w:r w:rsidR="00471AE3">
        <w:t>: 4µm</w:t>
      </w:r>
      <w:r>
        <w:t xml:space="preserve"> (</w:t>
      </w:r>
      <w:r w:rsidR="00754392">
        <w:t>-2 - 12</w:t>
      </w:r>
      <w:r w:rsidR="009B689B">
        <w:t xml:space="preserve">), </w:t>
      </w:r>
      <w:r>
        <w:t>skew:</w:t>
      </w:r>
      <w:r w:rsidR="00754392">
        <w:t xml:space="preserve"> -0.01</w:t>
      </w:r>
      <w:r>
        <w:t xml:space="preserve"> </w:t>
      </w:r>
      <w:r w:rsidR="009B689B">
        <w:t>(</w:t>
      </w:r>
      <w:r w:rsidR="00754392">
        <w:t>-0.19 – 0.22</w:t>
      </w:r>
      <w:r w:rsidR="009B689B">
        <w:t>)</w:t>
      </w:r>
      <w:r>
        <w:t xml:space="preserve"> kurtosis:</w:t>
      </w:r>
      <w:r w:rsidR="00754392">
        <w:t xml:space="preserve"> 0.16 </w:t>
      </w:r>
      <w:r w:rsidR="009B689B">
        <w:t>(</w:t>
      </w:r>
      <w:r w:rsidR="00754392">
        <w:t>-0.14 – 0.60</w:t>
      </w:r>
      <w:r w:rsidR="009B689B">
        <w:t>)</w:t>
      </w:r>
      <w:r w:rsidR="00754392">
        <w:t>.</w:t>
      </w:r>
    </w:p>
    <w:p w14:paraId="6D879798" w14:textId="77BBAD67" w:rsidR="007607A6" w:rsidRDefault="00854194" w:rsidP="007607A6">
      <w:pPr>
        <w:pStyle w:val="figure"/>
      </w:pPr>
      <w:r>
        <w:rPr>
          <w:noProof/>
          <w:lang w:eastAsia="en-GB"/>
        </w:rPr>
        <w:drawing>
          <wp:inline distT="0" distB="0" distL="0" distR="0" wp14:anchorId="75F82DA5" wp14:editId="40036EE9">
            <wp:extent cx="6038215" cy="2711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ix month changes LMD.png"/>
                    <pic:cNvPicPr/>
                  </pic:nvPicPr>
                  <pic:blipFill>
                    <a:blip r:embed="rId138">
                      <a:extLst>
                        <a:ext uri="{28A0092B-C50C-407E-A947-70E740481C1C}">
                          <a14:useLocalDpi xmlns:a14="http://schemas.microsoft.com/office/drawing/2010/main" val="0"/>
                        </a:ext>
                      </a:extLst>
                    </a:blip>
                    <a:stretch>
                      <a:fillRect/>
                    </a:stretch>
                  </pic:blipFill>
                  <pic:spPr>
                    <a:xfrm>
                      <a:off x="0" y="0"/>
                      <a:ext cx="6038215" cy="2711450"/>
                    </a:xfrm>
                    <a:prstGeom prst="rect">
                      <a:avLst/>
                    </a:prstGeom>
                  </pic:spPr>
                </pic:pic>
              </a:graphicData>
            </a:graphic>
          </wp:inline>
        </w:drawing>
      </w:r>
    </w:p>
    <w:p w14:paraId="2C699B61" w14:textId="1D3E93BD" w:rsidR="007B11D1" w:rsidRDefault="000303A8" w:rsidP="007607A6">
      <w:pPr>
        <w:pStyle w:val="Caption"/>
      </w:pPr>
      <w:bookmarkStart w:id="5703" w:name="_Toc3145399"/>
      <w:r>
        <w:t>Figure</w:t>
      </w:r>
      <w:r w:rsidR="007607A6">
        <w:t xml:space="preserve"> </w:t>
      </w:r>
      <w:ins w:id="570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70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706" w:author="Nicholas Weatherley" w:date="2019-03-05T22:36:00Z">
        <w:r w:rsidR="00D5585D">
          <w:rPr>
            <w:noProof/>
          </w:rPr>
          <w:t>32</w:t>
        </w:r>
        <w:r w:rsidR="00D5585D">
          <w:fldChar w:fldCharType="end"/>
        </w:r>
      </w:ins>
      <w:ins w:id="5707" w:author="Windows User" w:date="2018-11-01T14:27:00Z">
        <w:del w:id="5708" w:author="Nicholas Weatherley" w:date="2019-03-05T22:36:00Z">
          <w:r w:rsidR="002F70B6" w:rsidDel="00D5585D">
            <w:fldChar w:fldCharType="begin"/>
          </w:r>
          <w:r w:rsidR="002F70B6" w:rsidDel="00D5585D">
            <w:delInstrText xml:space="preserve"> STYLEREF 1 \s </w:delInstrText>
          </w:r>
        </w:del>
      </w:ins>
      <w:del w:id="5709" w:author="Nicholas Weatherley" w:date="2019-03-05T22:36:00Z">
        <w:r w:rsidR="002F70B6" w:rsidDel="00D5585D">
          <w:fldChar w:fldCharType="separate"/>
        </w:r>
        <w:r w:rsidR="0024585E" w:rsidDel="00D5585D">
          <w:rPr>
            <w:noProof/>
          </w:rPr>
          <w:delText>5</w:delText>
        </w:r>
      </w:del>
      <w:ins w:id="5710" w:author="Windows User" w:date="2018-11-01T14:27:00Z">
        <w:del w:id="571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712" w:author="Nicholas Weatherley" w:date="2019-03-05T22:36:00Z">
        <w:r w:rsidR="002F70B6" w:rsidDel="00D5585D">
          <w:fldChar w:fldCharType="end"/>
        </w:r>
      </w:del>
      <w:del w:id="571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0</w:delText>
        </w:r>
        <w:r w:rsidR="00C87381" w:rsidDel="00135BE2">
          <w:fldChar w:fldCharType="end"/>
        </w:r>
      </w:del>
      <w:r w:rsidR="007607A6">
        <w:t>:</w:t>
      </w:r>
      <w:r w:rsidR="00AA2141">
        <w:t xml:space="preserve"> Lm</w:t>
      </w:r>
      <w:r w:rsidR="00AA2141" w:rsidRPr="00AA2141">
        <w:rPr>
          <w:vertAlign w:val="subscript"/>
        </w:rPr>
        <w:t>D</w:t>
      </w:r>
      <w:r w:rsidR="00AA2141">
        <w:t xml:space="preserve"> histogram metric changes over six-month follow-up.</w:t>
      </w:r>
      <w:bookmarkEnd w:id="5703"/>
    </w:p>
    <w:p w14:paraId="71BB8C1E" w14:textId="6CBEB10B" w:rsidR="000E62E2" w:rsidRDefault="000E62E2" w:rsidP="000E62E2">
      <w:pPr>
        <w:pStyle w:val="Figuretext"/>
      </w:pPr>
      <w:r>
        <w:t>P-values d</w:t>
      </w:r>
      <w:r w:rsidR="001F2BB2">
        <w:t>erived from Wilcoxon Rank test. Lm</w:t>
      </w:r>
      <w:r w:rsidR="001F2BB2" w:rsidRPr="00217DFF">
        <w:rPr>
          <w:vertAlign w:val="subscript"/>
        </w:rPr>
        <w:t>D</w:t>
      </w:r>
      <w:r w:rsidR="001F2BB2" w:rsidRPr="00217DFF">
        <w:t>: mean linear intercept distance</w:t>
      </w:r>
    </w:p>
    <w:p w14:paraId="30958C23" w14:textId="2CECC605" w:rsidR="00641C75" w:rsidRDefault="00641C75" w:rsidP="00641C75">
      <w:r>
        <w:t>Six-month change in clinically utilised PFT values (FVC, T</w:t>
      </w:r>
      <w:r w:rsidRPr="00A706A7">
        <w:rPr>
          <w:vertAlign w:val="subscript"/>
        </w:rPr>
        <w:t>LCO</w:t>
      </w:r>
      <w:r>
        <w:t>, K</w:t>
      </w:r>
      <w:r w:rsidRPr="00A706A7">
        <w:rPr>
          <w:vertAlign w:val="subscript"/>
        </w:rPr>
        <w:t>CO</w:t>
      </w:r>
      <w:r>
        <w:t xml:space="preserve"> and ISWT distance) was assessed for correlation with six-month change in Lm</w:t>
      </w:r>
      <w:r w:rsidRPr="00641C75">
        <w:rPr>
          <w:vertAlign w:val="subscript"/>
        </w:rPr>
        <w:t>D</w:t>
      </w:r>
      <w:r>
        <w:t xml:space="preserve"> histogram metrics. Correlations </w:t>
      </w:r>
      <w:r>
        <w:lastRenderedPageBreak/>
        <w:t>between changes in absolute values and relative (percentage) values are provided in</w:t>
      </w:r>
      <w:r w:rsidR="000303A8">
        <w:t xml:space="preserve"> Table</w:t>
      </w:r>
      <w:r>
        <w:t>s 5</w:t>
      </w:r>
      <w:r w:rsidR="003C5D85">
        <w:t>.1</w:t>
      </w:r>
      <w:ins w:id="5714" w:author="Windows User" w:date="2018-11-02T11:07:00Z">
        <w:r w:rsidR="006A283B">
          <w:t>4</w:t>
        </w:r>
      </w:ins>
      <w:del w:id="5715" w:author="Windows User" w:date="2018-11-02T11:07:00Z">
        <w:r w:rsidR="003C5D85" w:rsidDel="006A283B">
          <w:delText>3</w:delText>
        </w:r>
      </w:del>
      <w:r>
        <w:t xml:space="preserve"> and 5</w:t>
      </w:r>
      <w:r w:rsidR="003C5D85">
        <w:t>.1</w:t>
      </w:r>
      <w:ins w:id="5716" w:author="Windows User" w:date="2018-11-02T11:07:00Z">
        <w:r w:rsidR="006A283B">
          <w:t>5</w:t>
        </w:r>
      </w:ins>
      <w:del w:id="5717" w:author="Windows User" w:date="2018-11-02T11:07:00Z">
        <w:r w:rsidR="003C5D85" w:rsidDel="006A283B">
          <w:delText>4</w:delText>
        </w:r>
      </w:del>
      <w:r>
        <w:t>, respectively.</w:t>
      </w:r>
    </w:p>
    <w:p w14:paraId="07E84F1B" w14:textId="6E0E815E" w:rsidR="00907262" w:rsidRDefault="00907262" w:rsidP="00715E62">
      <w:pPr>
        <w:pStyle w:val="TableTitle0"/>
      </w:pPr>
      <w:bookmarkStart w:id="5718" w:name="_Toc3145515"/>
      <w:r>
        <w:t xml:space="preserve">Table </w:t>
      </w:r>
      <w:ins w:id="5719"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72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721" w:author="Nicholas Weatherley" w:date="2019-03-04T21:03:00Z">
        <w:r w:rsidR="00E96948">
          <w:rPr>
            <w:noProof/>
          </w:rPr>
          <w:t>14</w:t>
        </w:r>
        <w:r w:rsidR="00E96948">
          <w:fldChar w:fldCharType="end"/>
        </w:r>
      </w:ins>
      <w:ins w:id="5722" w:author="Windows User" w:date="2018-11-01T15:46:00Z">
        <w:del w:id="5723" w:author="Nicholas Weatherley" w:date="2019-03-04T21:03:00Z">
          <w:r w:rsidR="00743FFA" w:rsidDel="00E96948">
            <w:fldChar w:fldCharType="begin"/>
          </w:r>
          <w:r w:rsidR="00743FFA" w:rsidDel="00E96948">
            <w:delInstrText xml:space="preserve"> STYLEREF 1 \s </w:delInstrText>
          </w:r>
        </w:del>
      </w:ins>
      <w:del w:id="5724" w:author="Nicholas Weatherley" w:date="2019-03-04T21:03:00Z">
        <w:r w:rsidR="00743FFA" w:rsidDel="00E96948">
          <w:fldChar w:fldCharType="separate"/>
        </w:r>
        <w:r w:rsidR="0024585E" w:rsidDel="00E96948">
          <w:rPr>
            <w:noProof/>
          </w:rPr>
          <w:delText>5</w:delText>
        </w:r>
      </w:del>
      <w:ins w:id="5725" w:author="Windows User" w:date="2018-11-01T15:46:00Z">
        <w:del w:id="572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727" w:author="Nicholas Weatherley" w:date="2019-03-04T21:03:00Z">
        <w:r w:rsidR="00743FFA" w:rsidDel="00E96948">
          <w:fldChar w:fldCharType="end"/>
        </w:r>
      </w:del>
      <w:del w:id="572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3</w:delText>
        </w:r>
        <w:r w:rsidR="00BB544F" w:rsidDel="004435D9">
          <w:fldChar w:fldCharType="end"/>
        </w:r>
      </w:del>
      <w:r>
        <w:t xml:space="preserve">: Correlations between absolute six-month changes in </w:t>
      </w:r>
      <w:r w:rsidR="00FC3F9F">
        <w:t>Lm</w:t>
      </w:r>
      <w:r w:rsidR="00FC3F9F" w:rsidRPr="00FC3F9F">
        <w:rPr>
          <w:vertAlign w:val="subscript"/>
        </w:rPr>
        <w:t>D</w:t>
      </w:r>
      <w:r>
        <w:t xml:space="preserve"> metrics and PFTs</w:t>
      </w:r>
      <w:bookmarkEnd w:id="5718"/>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907262" w14:paraId="2CBB9E6B" w14:textId="77777777" w:rsidTr="0065550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762F75F4" w14:textId="77777777" w:rsidR="00907262" w:rsidRPr="00007F6A" w:rsidRDefault="00907262" w:rsidP="00F20AE3">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15CD05DB" w14:textId="3ECE08A4" w:rsidR="00907262" w:rsidRPr="00007F6A" w:rsidRDefault="006C5ABC" w:rsidP="001610A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6C5ABC">
              <w:rPr>
                <w:b w:val="0"/>
                <w:bCs w:val="0"/>
                <w:color w:val="FFFFFF"/>
                <w:vertAlign w:val="subscript"/>
              </w:rPr>
              <w:t>D</w:t>
            </w:r>
            <w:r>
              <w:rPr>
                <w:b w:val="0"/>
                <w:bCs w:val="0"/>
                <w:color w:val="FFFFFF"/>
              </w:rPr>
              <w:t xml:space="preserve"> </w:t>
            </w:r>
            <w:r w:rsidR="008B5E26">
              <w:rPr>
                <w:b w:val="0"/>
                <w:bCs w:val="0"/>
                <w:color w:val="FFFFFF"/>
              </w:rPr>
              <w:t>mean (</w:t>
            </w:r>
            <w:r w:rsidR="001610AE">
              <w:rPr>
                <w:b w:val="0"/>
                <w:bCs w:val="0"/>
                <w:color w:val="FFFFFF"/>
              </w:rPr>
              <w:t>µm)</w:t>
            </w:r>
          </w:p>
        </w:tc>
        <w:tc>
          <w:tcPr>
            <w:tcW w:w="2160" w:type="dxa"/>
            <w:gridSpan w:val="2"/>
          </w:tcPr>
          <w:p w14:paraId="756671E8" w14:textId="77777777" w:rsidR="00907262" w:rsidRPr="00007F6A" w:rsidRDefault="00907262" w:rsidP="00F20AE3">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762CB8D4" w14:textId="77777777" w:rsidR="00907262" w:rsidRPr="00007F6A" w:rsidRDefault="00907262" w:rsidP="00F20AE3">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907262" w14:paraId="1E05EE55" w14:textId="77777777" w:rsidTr="00655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34B93D06" w14:textId="77777777" w:rsidR="00907262" w:rsidRPr="00007F6A" w:rsidRDefault="00907262" w:rsidP="00F20AE3">
            <w:pPr>
              <w:rPr>
                <w:b w:val="0"/>
                <w:bCs w:val="0"/>
              </w:rPr>
            </w:pPr>
          </w:p>
        </w:tc>
        <w:tc>
          <w:tcPr>
            <w:tcW w:w="1080" w:type="dxa"/>
          </w:tcPr>
          <w:p w14:paraId="4166D3F7"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0DE7AD5"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21AF787"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F96A7B9"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41AD2818"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2AE7E9ED"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r>
      <w:tr w:rsidR="00907262" w14:paraId="4BF242F5" w14:textId="77777777" w:rsidTr="00655505">
        <w:tc>
          <w:tcPr>
            <w:cnfStyle w:val="001000000000" w:firstRow="0" w:lastRow="0" w:firstColumn="1" w:lastColumn="0" w:oddVBand="0" w:evenVBand="0" w:oddHBand="0" w:evenHBand="0" w:firstRowFirstColumn="0" w:firstRowLastColumn="0" w:lastRowFirstColumn="0" w:lastRowLastColumn="0"/>
            <w:tcW w:w="3054" w:type="dxa"/>
          </w:tcPr>
          <w:p w14:paraId="6495066C" w14:textId="77777777" w:rsidR="00907262" w:rsidRPr="00C451F1" w:rsidRDefault="00907262" w:rsidP="00F20AE3">
            <w:pPr>
              <w:jc w:val="left"/>
              <w:rPr>
                <w:sz w:val="23"/>
                <w:szCs w:val="23"/>
              </w:rPr>
            </w:pPr>
            <w:r>
              <w:rPr>
                <w:sz w:val="23"/>
                <w:szCs w:val="23"/>
              </w:rPr>
              <w:t>FVC (L)</w:t>
            </w:r>
          </w:p>
        </w:tc>
        <w:tc>
          <w:tcPr>
            <w:tcW w:w="1080" w:type="dxa"/>
            <w:shd w:val="clear" w:color="auto" w:fill="auto"/>
          </w:tcPr>
          <w:p w14:paraId="44244B61" w14:textId="1C479434" w:rsidR="00907262"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80" w:type="dxa"/>
            <w:shd w:val="clear" w:color="auto" w:fill="auto"/>
          </w:tcPr>
          <w:p w14:paraId="3F6CA287" w14:textId="23F34967" w:rsidR="00907262"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8</w:t>
            </w:r>
          </w:p>
        </w:tc>
        <w:tc>
          <w:tcPr>
            <w:tcW w:w="1080" w:type="dxa"/>
            <w:shd w:val="clear" w:color="auto" w:fill="auto"/>
          </w:tcPr>
          <w:p w14:paraId="45A3EA29" w14:textId="010D50AF" w:rsidR="00907262"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w:t>
            </w:r>
          </w:p>
        </w:tc>
        <w:tc>
          <w:tcPr>
            <w:tcW w:w="1080" w:type="dxa"/>
            <w:shd w:val="clear" w:color="auto" w:fill="auto"/>
          </w:tcPr>
          <w:p w14:paraId="3C5B0DEC" w14:textId="4753B289" w:rsidR="00907262"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7</w:t>
            </w:r>
          </w:p>
        </w:tc>
        <w:tc>
          <w:tcPr>
            <w:tcW w:w="1080" w:type="dxa"/>
            <w:shd w:val="clear" w:color="auto" w:fill="auto"/>
          </w:tcPr>
          <w:p w14:paraId="0C31E736" w14:textId="76DCE91E" w:rsidR="00907262"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35" w:type="dxa"/>
            <w:shd w:val="clear" w:color="auto" w:fill="auto"/>
          </w:tcPr>
          <w:p w14:paraId="717FB93D" w14:textId="70F4FB7F" w:rsidR="00907262"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6</w:t>
            </w:r>
          </w:p>
        </w:tc>
      </w:tr>
      <w:tr w:rsidR="00907262" w14:paraId="7AF9541F" w14:textId="77777777" w:rsidTr="00655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7FF9D21" w14:textId="77777777" w:rsidR="00907262" w:rsidRPr="00C451F1" w:rsidRDefault="00907262" w:rsidP="00F20AE3">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auto"/>
          </w:tcPr>
          <w:p w14:paraId="143BB297" w14:textId="13E80FCD"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w:t>
            </w:r>
          </w:p>
        </w:tc>
        <w:tc>
          <w:tcPr>
            <w:tcW w:w="1080" w:type="dxa"/>
            <w:shd w:val="clear" w:color="auto" w:fill="auto"/>
          </w:tcPr>
          <w:p w14:paraId="513EF5CA" w14:textId="01612D27"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7</w:t>
            </w:r>
          </w:p>
        </w:tc>
        <w:tc>
          <w:tcPr>
            <w:tcW w:w="1080" w:type="dxa"/>
            <w:shd w:val="clear" w:color="auto" w:fill="auto"/>
          </w:tcPr>
          <w:p w14:paraId="7768234A" w14:textId="48B2D9B4"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80" w:type="dxa"/>
            <w:shd w:val="clear" w:color="auto" w:fill="auto"/>
          </w:tcPr>
          <w:p w14:paraId="711ED713" w14:textId="080DE7F2"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8</w:t>
            </w:r>
          </w:p>
        </w:tc>
        <w:tc>
          <w:tcPr>
            <w:tcW w:w="1080" w:type="dxa"/>
            <w:shd w:val="clear" w:color="auto" w:fill="auto"/>
          </w:tcPr>
          <w:p w14:paraId="472DE438" w14:textId="1056AB01"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1</w:t>
            </w:r>
          </w:p>
        </w:tc>
        <w:tc>
          <w:tcPr>
            <w:tcW w:w="1035" w:type="dxa"/>
            <w:shd w:val="clear" w:color="auto" w:fill="auto"/>
          </w:tcPr>
          <w:p w14:paraId="46991CF9" w14:textId="1887D9ED"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4</w:t>
            </w:r>
          </w:p>
        </w:tc>
      </w:tr>
      <w:tr w:rsidR="00907262" w14:paraId="12A4E23E" w14:textId="77777777" w:rsidTr="00655505">
        <w:tc>
          <w:tcPr>
            <w:cnfStyle w:val="001000000000" w:firstRow="0" w:lastRow="0" w:firstColumn="1" w:lastColumn="0" w:oddVBand="0" w:evenVBand="0" w:oddHBand="0" w:evenHBand="0" w:firstRowFirstColumn="0" w:firstRowLastColumn="0" w:lastRowFirstColumn="0" w:lastRowLastColumn="0"/>
            <w:tcW w:w="3054" w:type="dxa"/>
          </w:tcPr>
          <w:p w14:paraId="4A1D1708" w14:textId="77777777" w:rsidR="00907262" w:rsidRPr="00C451F1" w:rsidRDefault="00907262" w:rsidP="00F20AE3">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59096BCA" w14:textId="67EB0C51" w:rsidR="00907262" w:rsidRPr="00C451F1"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w:t>
            </w:r>
          </w:p>
        </w:tc>
        <w:tc>
          <w:tcPr>
            <w:tcW w:w="1080" w:type="dxa"/>
            <w:shd w:val="clear" w:color="auto" w:fill="auto"/>
          </w:tcPr>
          <w:p w14:paraId="59791513" w14:textId="2EC0221E" w:rsidR="00907262" w:rsidRPr="00C451F1"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1</w:t>
            </w:r>
          </w:p>
        </w:tc>
        <w:tc>
          <w:tcPr>
            <w:tcW w:w="1080" w:type="dxa"/>
            <w:shd w:val="clear" w:color="auto" w:fill="auto"/>
          </w:tcPr>
          <w:p w14:paraId="152A5AF0" w14:textId="3F448027" w:rsidR="00907262" w:rsidRPr="00C451F1"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w:t>
            </w:r>
          </w:p>
        </w:tc>
        <w:tc>
          <w:tcPr>
            <w:tcW w:w="1080" w:type="dxa"/>
            <w:shd w:val="clear" w:color="auto" w:fill="auto"/>
          </w:tcPr>
          <w:p w14:paraId="14EF6548" w14:textId="1BE99FE5" w:rsidR="00907262" w:rsidRPr="00C451F1"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52</w:t>
            </w:r>
          </w:p>
        </w:tc>
        <w:tc>
          <w:tcPr>
            <w:tcW w:w="1080" w:type="dxa"/>
            <w:shd w:val="clear" w:color="auto" w:fill="auto"/>
          </w:tcPr>
          <w:p w14:paraId="3F0D488F" w14:textId="41F53441" w:rsidR="00907262" w:rsidRPr="00C451F1" w:rsidRDefault="00D358B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w:t>
            </w:r>
          </w:p>
        </w:tc>
        <w:tc>
          <w:tcPr>
            <w:tcW w:w="1035" w:type="dxa"/>
            <w:shd w:val="clear" w:color="auto" w:fill="auto"/>
          </w:tcPr>
          <w:p w14:paraId="7BA561C6" w14:textId="6CA7DEDB" w:rsidR="00907262" w:rsidRPr="00C451F1" w:rsidRDefault="00F20AE3"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5</w:t>
            </w:r>
          </w:p>
        </w:tc>
      </w:tr>
      <w:tr w:rsidR="00907262" w14:paraId="00F52A56" w14:textId="77777777" w:rsidTr="00655505">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5A881AFF" w14:textId="77777777" w:rsidR="00907262" w:rsidRPr="00C451F1" w:rsidRDefault="00907262" w:rsidP="00F20AE3">
            <w:pPr>
              <w:jc w:val="left"/>
              <w:rPr>
                <w:b w:val="0"/>
                <w:bCs w:val="0"/>
                <w:sz w:val="23"/>
                <w:szCs w:val="23"/>
              </w:rPr>
            </w:pPr>
            <w:r>
              <w:rPr>
                <w:sz w:val="23"/>
                <w:szCs w:val="23"/>
              </w:rPr>
              <w:t>ISWT distance (m)</w:t>
            </w:r>
          </w:p>
        </w:tc>
        <w:tc>
          <w:tcPr>
            <w:tcW w:w="1080" w:type="dxa"/>
            <w:shd w:val="clear" w:color="auto" w:fill="BFBFBF" w:themeFill="background1" w:themeFillShade="BF"/>
          </w:tcPr>
          <w:p w14:paraId="32808480" w14:textId="76E28484"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1</w:t>
            </w:r>
          </w:p>
        </w:tc>
        <w:tc>
          <w:tcPr>
            <w:tcW w:w="1080" w:type="dxa"/>
            <w:shd w:val="clear" w:color="auto" w:fill="BFBFBF" w:themeFill="background1" w:themeFillShade="BF"/>
          </w:tcPr>
          <w:p w14:paraId="0767F081" w14:textId="7F1D64C3"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1</w:t>
            </w:r>
          </w:p>
        </w:tc>
        <w:tc>
          <w:tcPr>
            <w:tcW w:w="1080" w:type="dxa"/>
            <w:shd w:val="clear" w:color="auto" w:fill="BFBFBF" w:themeFill="background1" w:themeFillShade="BF"/>
          </w:tcPr>
          <w:p w14:paraId="39823BB6" w14:textId="61A02BCC"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3</w:t>
            </w:r>
          </w:p>
        </w:tc>
        <w:tc>
          <w:tcPr>
            <w:tcW w:w="1080" w:type="dxa"/>
            <w:shd w:val="clear" w:color="auto" w:fill="BFBFBF" w:themeFill="background1" w:themeFillShade="BF"/>
          </w:tcPr>
          <w:p w14:paraId="54398D75" w14:textId="25AF9656"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5</w:t>
            </w:r>
          </w:p>
        </w:tc>
        <w:tc>
          <w:tcPr>
            <w:tcW w:w="1080" w:type="dxa"/>
            <w:shd w:val="clear" w:color="auto" w:fill="auto"/>
          </w:tcPr>
          <w:p w14:paraId="3EF4A143" w14:textId="58BD0D58" w:rsidR="00907262" w:rsidRPr="00C451F1" w:rsidRDefault="00D358B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w:t>
            </w:r>
          </w:p>
        </w:tc>
        <w:tc>
          <w:tcPr>
            <w:tcW w:w="1035" w:type="dxa"/>
            <w:shd w:val="clear" w:color="auto" w:fill="auto"/>
          </w:tcPr>
          <w:p w14:paraId="49DB666C" w14:textId="5C2720B4" w:rsidR="00907262" w:rsidRPr="00C451F1" w:rsidRDefault="00F20AE3"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3</w:t>
            </w:r>
          </w:p>
        </w:tc>
      </w:tr>
    </w:tbl>
    <w:p w14:paraId="5865C456" w14:textId="18C229BF" w:rsidR="00907262" w:rsidRDefault="00907262" w:rsidP="00907262">
      <w:pPr>
        <w:pStyle w:val="Aftertable"/>
      </w:pPr>
      <w:r>
        <w:t>PFT: pulmonary function test; FVC: forced vital capacity; T</w:t>
      </w:r>
      <w:r w:rsidRPr="00D05798">
        <w:rPr>
          <w:vertAlign w:val="subscript"/>
        </w:rPr>
        <w:t>LCO</w:t>
      </w:r>
      <w:r>
        <w:t>: Carbon monoxide gas transfer; K</w:t>
      </w:r>
      <w:r w:rsidRPr="00D05798">
        <w:rPr>
          <w:vertAlign w:val="subscript"/>
        </w:rPr>
        <w:t>CO</w:t>
      </w:r>
      <w:r>
        <w:t>: Carbon monoxide gas coefficient; ISWTd: incremental shuttle walk test distance;</w:t>
      </w:r>
      <w:r w:rsidR="00AC0592">
        <w:t xml:space="preserve"> Lm</w:t>
      </w:r>
      <w:r w:rsidR="00AC0592" w:rsidRPr="00AC0592">
        <w:rPr>
          <w:vertAlign w:val="subscript"/>
        </w:rPr>
        <w:t>D</w:t>
      </w:r>
      <w:r>
        <w:t xml:space="preserve">: </w:t>
      </w:r>
      <w:r w:rsidR="00AC0592">
        <w:t>mean linear intercept</w:t>
      </w:r>
      <w:r>
        <w:t>.</w:t>
      </w:r>
    </w:p>
    <w:p w14:paraId="5329FFB1" w14:textId="356072AC" w:rsidR="00907262" w:rsidRDefault="00907262" w:rsidP="00715E62">
      <w:pPr>
        <w:pStyle w:val="TableTitle0"/>
      </w:pPr>
      <w:bookmarkStart w:id="5729" w:name="_Toc3145516"/>
      <w:r>
        <w:t xml:space="preserve">Table </w:t>
      </w:r>
      <w:ins w:id="5730"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73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732" w:author="Nicholas Weatherley" w:date="2019-03-04T21:03:00Z">
        <w:r w:rsidR="00E96948">
          <w:rPr>
            <w:noProof/>
          </w:rPr>
          <w:t>15</w:t>
        </w:r>
        <w:r w:rsidR="00E96948">
          <w:fldChar w:fldCharType="end"/>
        </w:r>
      </w:ins>
      <w:ins w:id="5733" w:author="Windows User" w:date="2018-11-01T15:46:00Z">
        <w:del w:id="5734" w:author="Nicholas Weatherley" w:date="2019-03-04T21:03:00Z">
          <w:r w:rsidR="00743FFA" w:rsidDel="00E96948">
            <w:fldChar w:fldCharType="begin"/>
          </w:r>
          <w:r w:rsidR="00743FFA" w:rsidDel="00E96948">
            <w:delInstrText xml:space="preserve"> STYLEREF 1 \s </w:delInstrText>
          </w:r>
        </w:del>
      </w:ins>
      <w:del w:id="5735" w:author="Nicholas Weatherley" w:date="2019-03-04T21:03:00Z">
        <w:r w:rsidR="00743FFA" w:rsidDel="00E96948">
          <w:fldChar w:fldCharType="separate"/>
        </w:r>
        <w:r w:rsidR="0024585E" w:rsidDel="00E96948">
          <w:rPr>
            <w:noProof/>
          </w:rPr>
          <w:delText>5</w:delText>
        </w:r>
      </w:del>
      <w:ins w:id="5736" w:author="Windows User" w:date="2018-11-01T15:46:00Z">
        <w:del w:id="573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738" w:author="Nicholas Weatherley" w:date="2019-03-04T21:03:00Z">
        <w:r w:rsidR="00743FFA" w:rsidDel="00E96948">
          <w:fldChar w:fldCharType="end"/>
        </w:r>
      </w:del>
      <w:del w:id="573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4</w:delText>
        </w:r>
        <w:r w:rsidR="00BB544F" w:rsidDel="004435D9">
          <w:fldChar w:fldCharType="end"/>
        </w:r>
      </w:del>
      <w:r>
        <w:t>:</w:t>
      </w:r>
      <w:r w:rsidRPr="001072CC">
        <w:t xml:space="preserve"> </w:t>
      </w:r>
      <w:r>
        <w:t xml:space="preserve">Correlations between </w:t>
      </w:r>
      <w:r w:rsidR="00FC3F9F">
        <w:t>relative</w:t>
      </w:r>
      <w:r>
        <w:t xml:space="preserve"> six-month changes in </w:t>
      </w:r>
      <w:r w:rsidR="00FC3F9F">
        <w:t>Lm</w:t>
      </w:r>
      <w:r w:rsidR="00FC3F9F" w:rsidRPr="00FC3F9F">
        <w:rPr>
          <w:vertAlign w:val="subscript"/>
        </w:rPr>
        <w:t>D</w:t>
      </w:r>
      <w:r w:rsidR="00FC3F9F">
        <w:t xml:space="preserve"> </w:t>
      </w:r>
      <w:r>
        <w:t>metrics and PFTs</w:t>
      </w:r>
      <w:bookmarkEnd w:id="5729"/>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907262" w14:paraId="75873FA8" w14:textId="77777777" w:rsidTr="00F20AE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0D43168D" w14:textId="77777777" w:rsidR="00907262" w:rsidRPr="00007F6A" w:rsidRDefault="00907262" w:rsidP="00F20AE3">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61C4CC41" w14:textId="56E90723" w:rsidR="00907262" w:rsidRPr="00007F6A" w:rsidRDefault="006C5ABC" w:rsidP="00F20AE3">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6C5ABC">
              <w:rPr>
                <w:b w:val="0"/>
                <w:bCs w:val="0"/>
                <w:color w:val="FFFFFF"/>
                <w:vertAlign w:val="subscript"/>
              </w:rPr>
              <w:t>D</w:t>
            </w:r>
            <w:r>
              <w:rPr>
                <w:b w:val="0"/>
                <w:bCs w:val="0"/>
                <w:color w:val="FFFFFF"/>
              </w:rPr>
              <w:t xml:space="preserve"> </w:t>
            </w:r>
            <w:r w:rsidR="00907262">
              <w:rPr>
                <w:b w:val="0"/>
                <w:bCs w:val="0"/>
                <w:color w:val="FFFFFF"/>
              </w:rPr>
              <w:t>mean (%)</w:t>
            </w:r>
          </w:p>
        </w:tc>
        <w:tc>
          <w:tcPr>
            <w:tcW w:w="2160" w:type="dxa"/>
            <w:gridSpan w:val="2"/>
          </w:tcPr>
          <w:p w14:paraId="55DCB9D2" w14:textId="77777777" w:rsidR="00907262" w:rsidRPr="00007F6A" w:rsidRDefault="00907262" w:rsidP="00F20AE3">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0FD18FD3" w14:textId="77777777" w:rsidR="00907262" w:rsidRPr="00007F6A" w:rsidRDefault="00907262" w:rsidP="00F20AE3">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907262" w14:paraId="0A814F18" w14:textId="77777777" w:rsidTr="00F20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60A1FE19" w14:textId="77777777" w:rsidR="00907262" w:rsidRPr="00007F6A" w:rsidRDefault="00907262" w:rsidP="00F20AE3">
            <w:pPr>
              <w:rPr>
                <w:b w:val="0"/>
                <w:bCs w:val="0"/>
              </w:rPr>
            </w:pPr>
          </w:p>
        </w:tc>
        <w:tc>
          <w:tcPr>
            <w:tcW w:w="1080" w:type="dxa"/>
          </w:tcPr>
          <w:p w14:paraId="419DFED7"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5465E50"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79D0598"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3DEC6C97"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320EA490"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6CBFBA1" w14:textId="77777777" w:rsidR="00907262" w:rsidRDefault="00907262" w:rsidP="00F20AE3">
            <w:pPr>
              <w:jc w:val="center"/>
              <w:cnfStyle w:val="000000100000" w:firstRow="0" w:lastRow="0" w:firstColumn="0" w:lastColumn="0" w:oddVBand="0" w:evenVBand="0" w:oddHBand="1" w:evenHBand="0" w:firstRowFirstColumn="0" w:firstRowLastColumn="0" w:lastRowFirstColumn="0" w:lastRowLastColumn="0"/>
            </w:pPr>
            <w:r>
              <w:t>p</w:t>
            </w:r>
          </w:p>
        </w:tc>
      </w:tr>
      <w:tr w:rsidR="00907262" w14:paraId="3E96030B" w14:textId="77777777" w:rsidTr="00F20AE3">
        <w:tc>
          <w:tcPr>
            <w:cnfStyle w:val="001000000000" w:firstRow="0" w:lastRow="0" w:firstColumn="1" w:lastColumn="0" w:oddVBand="0" w:evenVBand="0" w:oddHBand="0" w:evenHBand="0" w:firstRowFirstColumn="0" w:firstRowLastColumn="0" w:lastRowFirstColumn="0" w:lastRowLastColumn="0"/>
            <w:tcW w:w="3054" w:type="dxa"/>
          </w:tcPr>
          <w:p w14:paraId="1DC40C16" w14:textId="77777777" w:rsidR="00907262" w:rsidRPr="00C451F1" w:rsidRDefault="00907262" w:rsidP="00F20AE3">
            <w:pPr>
              <w:jc w:val="left"/>
              <w:rPr>
                <w:b w:val="0"/>
                <w:bCs w:val="0"/>
                <w:sz w:val="23"/>
                <w:szCs w:val="23"/>
              </w:rPr>
            </w:pPr>
            <w:r>
              <w:rPr>
                <w:sz w:val="23"/>
                <w:szCs w:val="23"/>
              </w:rPr>
              <w:t>FVC (%)</w:t>
            </w:r>
          </w:p>
        </w:tc>
        <w:tc>
          <w:tcPr>
            <w:tcW w:w="1080" w:type="dxa"/>
            <w:shd w:val="clear" w:color="auto" w:fill="auto"/>
          </w:tcPr>
          <w:p w14:paraId="05105C99" w14:textId="1E2CA1F2"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shd w:val="clear" w:color="auto" w:fill="auto"/>
          </w:tcPr>
          <w:p w14:paraId="5FBCFA53" w14:textId="04746748"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08</w:t>
            </w:r>
          </w:p>
        </w:tc>
        <w:tc>
          <w:tcPr>
            <w:tcW w:w="1080" w:type="dxa"/>
            <w:shd w:val="clear" w:color="auto" w:fill="auto"/>
          </w:tcPr>
          <w:p w14:paraId="6FDC2A73" w14:textId="314D7B36"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080" w:type="dxa"/>
            <w:shd w:val="clear" w:color="auto" w:fill="auto"/>
          </w:tcPr>
          <w:p w14:paraId="6C5577FC" w14:textId="1DA013F1"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5</w:t>
            </w:r>
          </w:p>
        </w:tc>
        <w:tc>
          <w:tcPr>
            <w:tcW w:w="1080" w:type="dxa"/>
            <w:shd w:val="clear" w:color="auto" w:fill="auto"/>
          </w:tcPr>
          <w:p w14:paraId="25E8E247" w14:textId="38366771"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35" w:type="dxa"/>
            <w:shd w:val="clear" w:color="auto" w:fill="auto"/>
          </w:tcPr>
          <w:p w14:paraId="723D8EA3" w14:textId="2129B9AD"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5</w:t>
            </w:r>
          </w:p>
        </w:tc>
      </w:tr>
      <w:tr w:rsidR="00907262" w14:paraId="1EC70F94" w14:textId="77777777" w:rsidTr="00F20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BFF9258" w14:textId="77777777" w:rsidR="00907262" w:rsidRPr="00C451F1" w:rsidRDefault="00907262" w:rsidP="00F20AE3">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w:t>
            </w:r>
          </w:p>
        </w:tc>
        <w:tc>
          <w:tcPr>
            <w:tcW w:w="1080" w:type="dxa"/>
            <w:shd w:val="clear" w:color="auto" w:fill="auto"/>
          </w:tcPr>
          <w:p w14:paraId="369DE92D" w14:textId="56991DB4"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w:t>
            </w:r>
            <w:r w:rsidR="008F6CC8">
              <w:rPr>
                <w:sz w:val="20"/>
                <w:szCs w:val="20"/>
              </w:rPr>
              <w:t>5</w:t>
            </w:r>
          </w:p>
        </w:tc>
        <w:tc>
          <w:tcPr>
            <w:tcW w:w="1080" w:type="dxa"/>
            <w:shd w:val="clear" w:color="auto" w:fill="auto"/>
          </w:tcPr>
          <w:p w14:paraId="63072775" w14:textId="14EDCFCA" w:rsidR="00907262" w:rsidRPr="00C451F1" w:rsidRDefault="00967D21" w:rsidP="008F6CC8">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8F6CC8">
              <w:rPr>
                <w:sz w:val="20"/>
                <w:szCs w:val="20"/>
              </w:rPr>
              <w:t>594</w:t>
            </w:r>
          </w:p>
        </w:tc>
        <w:tc>
          <w:tcPr>
            <w:tcW w:w="1080" w:type="dxa"/>
            <w:shd w:val="clear" w:color="auto" w:fill="auto"/>
          </w:tcPr>
          <w:p w14:paraId="2481919E" w14:textId="1FDBEE12"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80" w:type="dxa"/>
            <w:shd w:val="clear" w:color="auto" w:fill="auto"/>
          </w:tcPr>
          <w:p w14:paraId="19BC1346" w14:textId="76423CE7" w:rsidR="00907262" w:rsidRPr="00C451F1" w:rsidRDefault="008F6CC8"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0</w:t>
            </w:r>
          </w:p>
        </w:tc>
        <w:tc>
          <w:tcPr>
            <w:tcW w:w="1080" w:type="dxa"/>
            <w:shd w:val="clear" w:color="auto" w:fill="auto"/>
          </w:tcPr>
          <w:p w14:paraId="5F3C12BC" w14:textId="5348F411"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35" w:type="dxa"/>
            <w:shd w:val="clear" w:color="auto" w:fill="auto"/>
          </w:tcPr>
          <w:p w14:paraId="1EA799E1" w14:textId="3AA0DF88"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65</w:t>
            </w:r>
          </w:p>
        </w:tc>
      </w:tr>
      <w:tr w:rsidR="00907262" w14:paraId="76842AEF" w14:textId="77777777" w:rsidTr="00F20AE3">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55AD5524" w14:textId="77777777" w:rsidR="00907262" w:rsidRPr="00C451F1" w:rsidRDefault="00907262" w:rsidP="00F20AE3">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w:t>
            </w:r>
            <w:r>
              <w:rPr>
                <w:sz w:val="23"/>
                <w:szCs w:val="23"/>
              </w:rPr>
              <w:t>%</w:t>
            </w:r>
            <w:r w:rsidRPr="00C451F1">
              <w:rPr>
                <w:sz w:val="23"/>
                <w:szCs w:val="23"/>
              </w:rPr>
              <w:t>)</w:t>
            </w:r>
          </w:p>
        </w:tc>
        <w:tc>
          <w:tcPr>
            <w:tcW w:w="1080" w:type="dxa"/>
            <w:shd w:val="clear" w:color="auto" w:fill="auto"/>
          </w:tcPr>
          <w:p w14:paraId="75A81EA4" w14:textId="30C80D9D" w:rsidR="00907262" w:rsidRPr="00C451F1" w:rsidRDefault="00967D21"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4DAC6E3E" w14:textId="0ED77331" w:rsidR="00907262" w:rsidRPr="00C451F1" w:rsidRDefault="008F6CC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76</w:t>
            </w:r>
          </w:p>
        </w:tc>
        <w:tc>
          <w:tcPr>
            <w:tcW w:w="1080" w:type="dxa"/>
            <w:shd w:val="clear" w:color="auto" w:fill="auto"/>
          </w:tcPr>
          <w:p w14:paraId="6B0E1351" w14:textId="0F1562E0" w:rsidR="00907262" w:rsidRPr="00C451F1" w:rsidRDefault="008F6CC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w:t>
            </w:r>
          </w:p>
        </w:tc>
        <w:tc>
          <w:tcPr>
            <w:tcW w:w="1080" w:type="dxa"/>
            <w:shd w:val="clear" w:color="auto" w:fill="auto"/>
          </w:tcPr>
          <w:p w14:paraId="1607FF9E" w14:textId="6DE3ED0B" w:rsidR="00907262" w:rsidRPr="00C451F1" w:rsidRDefault="008F6CC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55</w:t>
            </w:r>
          </w:p>
        </w:tc>
        <w:tc>
          <w:tcPr>
            <w:tcW w:w="1080" w:type="dxa"/>
            <w:shd w:val="clear" w:color="auto" w:fill="auto"/>
          </w:tcPr>
          <w:p w14:paraId="4BE6072C" w14:textId="5856F6E5" w:rsidR="00907262" w:rsidRPr="00C451F1" w:rsidRDefault="008F6CC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w:t>
            </w:r>
          </w:p>
        </w:tc>
        <w:tc>
          <w:tcPr>
            <w:tcW w:w="1035" w:type="dxa"/>
            <w:shd w:val="clear" w:color="auto" w:fill="auto"/>
          </w:tcPr>
          <w:p w14:paraId="52ADF45B" w14:textId="78C5C9A4" w:rsidR="00907262" w:rsidRPr="00C451F1" w:rsidRDefault="008F6CC8" w:rsidP="00F20AE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07</w:t>
            </w:r>
          </w:p>
        </w:tc>
      </w:tr>
      <w:tr w:rsidR="00907262" w14:paraId="00C81E30" w14:textId="77777777" w:rsidTr="00967D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477017E6" w14:textId="77777777" w:rsidR="00907262" w:rsidRPr="00C451F1" w:rsidRDefault="00907262" w:rsidP="00F20AE3">
            <w:pPr>
              <w:jc w:val="left"/>
              <w:rPr>
                <w:b w:val="0"/>
                <w:bCs w:val="0"/>
                <w:sz w:val="23"/>
                <w:szCs w:val="23"/>
              </w:rPr>
            </w:pPr>
            <w:r>
              <w:rPr>
                <w:sz w:val="23"/>
                <w:szCs w:val="23"/>
              </w:rPr>
              <w:t>ISWT distance (%)</w:t>
            </w:r>
          </w:p>
        </w:tc>
        <w:tc>
          <w:tcPr>
            <w:tcW w:w="1080" w:type="dxa"/>
            <w:shd w:val="clear" w:color="auto" w:fill="BFBFBF" w:themeFill="background1" w:themeFillShade="BF"/>
          </w:tcPr>
          <w:p w14:paraId="32519CCF" w14:textId="6F774A0C"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0</w:t>
            </w:r>
          </w:p>
        </w:tc>
        <w:tc>
          <w:tcPr>
            <w:tcW w:w="1080" w:type="dxa"/>
            <w:shd w:val="clear" w:color="auto" w:fill="BFBFBF" w:themeFill="background1" w:themeFillShade="BF"/>
          </w:tcPr>
          <w:p w14:paraId="7FF98B42" w14:textId="67F82860"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2</w:t>
            </w:r>
          </w:p>
        </w:tc>
        <w:tc>
          <w:tcPr>
            <w:tcW w:w="1080" w:type="dxa"/>
            <w:shd w:val="clear" w:color="auto" w:fill="BFBFBF" w:themeFill="background1" w:themeFillShade="BF"/>
          </w:tcPr>
          <w:p w14:paraId="23606FEB" w14:textId="4E60A80B"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080" w:type="dxa"/>
            <w:shd w:val="clear" w:color="auto" w:fill="BFBFBF" w:themeFill="background1" w:themeFillShade="BF"/>
          </w:tcPr>
          <w:p w14:paraId="45B25779" w14:textId="3631EA8E"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2</w:t>
            </w:r>
          </w:p>
        </w:tc>
        <w:tc>
          <w:tcPr>
            <w:tcW w:w="1080" w:type="dxa"/>
          </w:tcPr>
          <w:p w14:paraId="65D29346" w14:textId="6D1B873C"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35" w:type="dxa"/>
          </w:tcPr>
          <w:p w14:paraId="5A68C7DC" w14:textId="7F344191" w:rsidR="00907262" w:rsidRPr="00C451F1" w:rsidRDefault="00967D21" w:rsidP="00F20AE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81</w:t>
            </w:r>
          </w:p>
        </w:tc>
      </w:tr>
    </w:tbl>
    <w:p w14:paraId="183AD40F" w14:textId="3404A1E3" w:rsidR="00907262" w:rsidRDefault="00907262" w:rsidP="00907262">
      <w:pPr>
        <w:pStyle w:val="Aftertable"/>
      </w:pPr>
      <w:r>
        <w:t>PFT: pulmonary function test; FVC: forced vital capacity; T</w:t>
      </w:r>
      <w:r w:rsidRPr="00D05798">
        <w:rPr>
          <w:vertAlign w:val="subscript"/>
        </w:rPr>
        <w:t>LCO</w:t>
      </w:r>
      <w:r>
        <w:t>: Carbon monoxide gas transfer; K</w:t>
      </w:r>
      <w:r w:rsidRPr="00D05798">
        <w:rPr>
          <w:vertAlign w:val="subscript"/>
        </w:rPr>
        <w:t>CO</w:t>
      </w:r>
      <w:r>
        <w:t xml:space="preserve">: Carbon monoxide gas coefficient; ISWTd: incremental shuttle walk test distance; </w:t>
      </w:r>
      <w:r w:rsidR="00AC0592">
        <w:t>Lm</w:t>
      </w:r>
      <w:r w:rsidR="00AC0592" w:rsidRPr="00AC0592">
        <w:rPr>
          <w:vertAlign w:val="subscript"/>
        </w:rPr>
        <w:t>D</w:t>
      </w:r>
      <w:r>
        <w:t xml:space="preserve">: </w:t>
      </w:r>
      <w:r w:rsidR="00AC0592">
        <w:t>mean linear intercept</w:t>
      </w:r>
      <w:r>
        <w:t>.</w:t>
      </w:r>
    </w:p>
    <w:p w14:paraId="6EB16329" w14:textId="720BEA2C" w:rsidR="00F107C0" w:rsidRDefault="004F7B0C" w:rsidP="00641C75">
      <w:r>
        <w:t>Scatter</w:t>
      </w:r>
      <w:r w:rsidR="00B041FC">
        <w:t xml:space="preserve"> plots of significant correlations are provided in </w:t>
      </w:r>
      <w:r w:rsidR="000303A8">
        <w:t>Figure</w:t>
      </w:r>
      <w:r w:rsidR="00B041FC">
        <w:t xml:space="preserve"> 5.</w:t>
      </w:r>
      <w:ins w:id="5740" w:author="Windows User" w:date="2018-11-02T11:07:00Z">
        <w:r w:rsidR="006A283B">
          <w:t>33</w:t>
        </w:r>
      </w:ins>
      <w:del w:id="5741" w:author="Windows User" w:date="2018-11-02T11:07:00Z">
        <w:r w:rsidR="00B041FC" w:rsidDel="006A283B">
          <w:delText>28</w:delText>
        </w:r>
      </w:del>
      <w:r w:rsidR="00B041FC">
        <w:t>.</w:t>
      </w:r>
    </w:p>
    <w:p w14:paraId="71CD124C" w14:textId="77777777" w:rsidR="005F08C9" w:rsidRDefault="004B496C" w:rsidP="005F08C9">
      <w:pPr>
        <w:pStyle w:val="figure"/>
      </w:pPr>
      <w:r>
        <w:rPr>
          <w:noProof/>
          <w:lang w:eastAsia="en-GB"/>
        </w:rPr>
        <w:lastRenderedPageBreak/>
        <w:drawing>
          <wp:inline distT="0" distB="0" distL="0" distR="0" wp14:anchorId="53916AF4" wp14:editId="7343388B">
            <wp:extent cx="6038215" cy="4000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ix month ISWT and LmD change.png"/>
                    <pic:cNvPicPr/>
                  </pic:nvPicPr>
                  <pic:blipFill>
                    <a:blip r:embed="rId139">
                      <a:extLst>
                        <a:ext uri="{28A0092B-C50C-407E-A947-70E740481C1C}">
                          <a14:useLocalDpi xmlns:a14="http://schemas.microsoft.com/office/drawing/2010/main" val="0"/>
                        </a:ext>
                      </a:extLst>
                    </a:blip>
                    <a:stretch>
                      <a:fillRect/>
                    </a:stretch>
                  </pic:blipFill>
                  <pic:spPr>
                    <a:xfrm>
                      <a:off x="0" y="0"/>
                      <a:ext cx="6038215" cy="4000500"/>
                    </a:xfrm>
                    <a:prstGeom prst="rect">
                      <a:avLst/>
                    </a:prstGeom>
                  </pic:spPr>
                </pic:pic>
              </a:graphicData>
            </a:graphic>
          </wp:inline>
        </w:drawing>
      </w:r>
    </w:p>
    <w:p w14:paraId="1B6AE36F" w14:textId="03777AA3" w:rsidR="00F107C0" w:rsidRPr="00D63DAD" w:rsidRDefault="000303A8" w:rsidP="005F08C9">
      <w:pPr>
        <w:pStyle w:val="Caption"/>
      </w:pPr>
      <w:bookmarkStart w:id="5742" w:name="_Toc3145400"/>
      <w:r>
        <w:t>Figure</w:t>
      </w:r>
      <w:r w:rsidR="00D63DAD">
        <w:t xml:space="preserve"> </w:t>
      </w:r>
      <w:ins w:id="574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74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745" w:author="Nicholas Weatherley" w:date="2019-03-05T22:36:00Z">
        <w:r w:rsidR="00D5585D">
          <w:rPr>
            <w:noProof/>
          </w:rPr>
          <w:t>33</w:t>
        </w:r>
        <w:r w:rsidR="00D5585D">
          <w:fldChar w:fldCharType="end"/>
        </w:r>
      </w:ins>
      <w:ins w:id="5746" w:author="Windows User" w:date="2018-11-01T14:27:00Z">
        <w:del w:id="5747" w:author="Nicholas Weatherley" w:date="2019-03-05T22:36:00Z">
          <w:r w:rsidR="002F70B6" w:rsidDel="00D5585D">
            <w:fldChar w:fldCharType="begin"/>
          </w:r>
          <w:r w:rsidR="002F70B6" w:rsidDel="00D5585D">
            <w:delInstrText xml:space="preserve"> STYLEREF 1 \s </w:delInstrText>
          </w:r>
        </w:del>
      </w:ins>
      <w:del w:id="5748" w:author="Nicholas Weatherley" w:date="2019-03-05T22:36:00Z">
        <w:r w:rsidR="002F70B6" w:rsidDel="00D5585D">
          <w:fldChar w:fldCharType="separate"/>
        </w:r>
        <w:r w:rsidR="0024585E" w:rsidDel="00D5585D">
          <w:rPr>
            <w:noProof/>
          </w:rPr>
          <w:delText>5</w:delText>
        </w:r>
      </w:del>
      <w:ins w:id="5749" w:author="Windows User" w:date="2018-11-01T14:27:00Z">
        <w:del w:id="575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751" w:author="Nicholas Weatherley" w:date="2019-03-05T22:36:00Z">
        <w:r w:rsidR="002F70B6" w:rsidDel="00D5585D">
          <w:fldChar w:fldCharType="end"/>
        </w:r>
      </w:del>
      <w:del w:id="575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1</w:delText>
        </w:r>
        <w:r w:rsidR="00C87381" w:rsidDel="00135BE2">
          <w:fldChar w:fldCharType="end"/>
        </w:r>
      </w:del>
      <w:r w:rsidR="00D63DAD">
        <w:t>: Six-month changes in ISWT distance and Lm</w:t>
      </w:r>
      <w:r w:rsidR="00D63DAD" w:rsidRPr="00D63DAD">
        <w:rPr>
          <w:vertAlign w:val="subscript"/>
        </w:rPr>
        <w:t>D</w:t>
      </w:r>
      <w:r w:rsidR="00D63DAD">
        <w:t xml:space="preserve"> metrics</w:t>
      </w:r>
      <w:bookmarkEnd w:id="5742"/>
    </w:p>
    <w:p w14:paraId="0650B8F2" w14:textId="5D8D1B19" w:rsidR="00AA2141" w:rsidRDefault="004B496C" w:rsidP="00AA2141">
      <w:pPr>
        <w:pStyle w:val="Figuretext"/>
      </w:pPr>
      <w:r>
        <w:t>ISWT: incremental shuttle walk test. Lm</w:t>
      </w:r>
      <w:r w:rsidRPr="004B496C">
        <w:rPr>
          <w:vertAlign w:val="subscript"/>
        </w:rPr>
        <w:t>D</w:t>
      </w:r>
      <w:r>
        <w:t>: mean linear intercept</w:t>
      </w:r>
    </w:p>
    <w:p w14:paraId="4265DDC6" w14:textId="13132995" w:rsidR="002B1D82" w:rsidRDefault="002B1D82" w:rsidP="002B1D82">
      <w:pPr>
        <w:pStyle w:val="Heading4"/>
      </w:pPr>
      <w:r>
        <w:t>Twelve-months</w:t>
      </w:r>
      <w:r w:rsidR="001B01AE">
        <w:t xml:space="preserve"> ADC</w:t>
      </w:r>
      <w:r w:rsidR="007175D7">
        <w:t xml:space="preserve"> outcomes</w:t>
      </w:r>
    </w:p>
    <w:p w14:paraId="2411B8DB" w14:textId="578D3E7F" w:rsidR="002E0641" w:rsidRDefault="002E0641" w:rsidP="002E0641">
      <w:r>
        <w:t>Physiological correlations were reassessed at 12 months (visit 3). Correlations that were determined to be statistically significant from the first or second visit are summarised in</w:t>
      </w:r>
      <w:r w:rsidR="000303A8">
        <w:t xml:space="preserve"> Table</w:t>
      </w:r>
      <w:r>
        <w:t xml:space="preserve"> 5.1</w:t>
      </w:r>
      <w:ins w:id="5753" w:author="Windows User" w:date="2018-11-02T11:07:00Z">
        <w:r w:rsidR="006A283B">
          <w:t>6</w:t>
        </w:r>
      </w:ins>
      <w:del w:id="5754" w:author="Windows User" w:date="2018-11-02T11:07:00Z">
        <w:r w:rsidDel="006A283B">
          <w:delText>5</w:delText>
        </w:r>
      </w:del>
      <w:r>
        <w:t xml:space="preserve">, in addition to a new correlation with FVC. </w:t>
      </w:r>
      <w:r w:rsidRPr="00EA1A1C">
        <w:rPr>
          <w:color w:val="000000" w:themeColor="text1"/>
        </w:rPr>
        <w:t>The statistically significant correlation</w:t>
      </w:r>
      <w:r w:rsidR="00EA1A1C">
        <w:rPr>
          <w:color w:val="000000" w:themeColor="text1"/>
        </w:rPr>
        <w:t>s</w:t>
      </w:r>
      <w:r w:rsidRPr="00EA1A1C">
        <w:rPr>
          <w:color w:val="000000" w:themeColor="text1"/>
        </w:rPr>
        <w:t xml:space="preserve"> </w:t>
      </w:r>
      <w:r w:rsidR="00EA1A1C">
        <w:rPr>
          <w:color w:val="000000" w:themeColor="text1"/>
        </w:rPr>
        <w:t>from visit 3</w:t>
      </w:r>
      <w:r w:rsidRPr="00EA1A1C">
        <w:rPr>
          <w:color w:val="000000" w:themeColor="text1"/>
        </w:rPr>
        <w:t xml:space="preserve"> </w:t>
      </w:r>
      <w:r w:rsidR="00EA1A1C">
        <w:rPr>
          <w:color w:val="000000" w:themeColor="text1"/>
        </w:rPr>
        <w:t>are</w:t>
      </w:r>
      <w:r w:rsidRPr="00EA1A1C">
        <w:rPr>
          <w:color w:val="000000" w:themeColor="text1"/>
        </w:rPr>
        <w:t xml:space="preserve"> represented </w:t>
      </w:r>
      <w:r w:rsidR="00EA1A1C">
        <w:rPr>
          <w:color w:val="000000" w:themeColor="text1"/>
        </w:rPr>
        <w:t>by</w:t>
      </w:r>
      <w:r w:rsidRPr="00EA1A1C">
        <w:rPr>
          <w:color w:val="000000" w:themeColor="text1"/>
        </w:rPr>
        <w:t xml:space="preserve"> scatterplot</w:t>
      </w:r>
      <w:r w:rsidR="00EA1A1C">
        <w:rPr>
          <w:color w:val="000000" w:themeColor="text1"/>
        </w:rPr>
        <w:t>s</w:t>
      </w:r>
      <w:r w:rsidR="00DA49D3">
        <w:rPr>
          <w:color w:val="000000" w:themeColor="text1"/>
        </w:rPr>
        <w:t xml:space="preserve"> in </w:t>
      </w:r>
      <w:r w:rsidR="000303A8">
        <w:rPr>
          <w:color w:val="000000" w:themeColor="text1"/>
        </w:rPr>
        <w:t>Figure</w:t>
      </w:r>
      <w:r w:rsidR="00DA49D3">
        <w:rPr>
          <w:color w:val="000000" w:themeColor="text1"/>
        </w:rPr>
        <w:t xml:space="preserve"> 5.3</w:t>
      </w:r>
      <w:del w:id="5755" w:author="Windows User" w:date="2018-11-02T11:07:00Z">
        <w:r w:rsidR="00DA49D3" w:rsidDel="006A283B">
          <w:rPr>
            <w:color w:val="000000" w:themeColor="text1"/>
          </w:rPr>
          <w:delText>2</w:delText>
        </w:r>
      </w:del>
      <w:ins w:id="5756" w:author="Windows User" w:date="2018-11-02T11:07:00Z">
        <w:r w:rsidR="006A283B">
          <w:rPr>
            <w:color w:val="000000" w:themeColor="text1"/>
          </w:rPr>
          <w:t>4</w:t>
        </w:r>
      </w:ins>
      <w:r w:rsidR="00DA49D3">
        <w:rPr>
          <w:color w:val="000000" w:themeColor="text1"/>
        </w:rPr>
        <w:t xml:space="preserve"> and 5.3</w:t>
      </w:r>
      <w:ins w:id="5757" w:author="Windows User" w:date="2018-11-02T11:07:00Z">
        <w:r w:rsidR="006A283B">
          <w:rPr>
            <w:color w:val="000000" w:themeColor="text1"/>
          </w:rPr>
          <w:t>5</w:t>
        </w:r>
      </w:ins>
      <w:del w:id="5758" w:author="Windows User" w:date="2018-11-02T11:07:00Z">
        <w:r w:rsidR="00DA49D3" w:rsidDel="006A283B">
          <w:rPr>
            <w:color w:val="000000" w:themeColor="text1"/>
          </w:rPr>
          <w:delText>3</w:delText>
        </w:r>
      </w:del>
      <w:r w:rsidRPr="00EA1A1C">
        <w:rPr>
          <w:color w:val="000000" w:themeColor="text1"/>
        </w:rPr>
        <w:t>.</w:t>
      </w:r>
    </w:p>
    <w:p w14:paraId="56ED8066" w14:textId="5ECE0E11" w:rsidR="002E0641" w:rsidRDefault="002E0641" w:rsidP="00A614EB">
      <w:pPr>
        <w:pStyle w:val="TableTitle0"/>
      </w:pPr>
      <w:bookmarkStart w:id="5759" w:name="_Toc3145517"/>
      <w:r>
        <w:lastRenderedPageBreak/>
        <w:t xml:space="preserve">Table </w:t>
      </w:r>
      <w:ins w:id="5760"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76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762" w:author="Nicholas Weatherley" w:date="2019-03-04T21:03:00Z">
        <w:r w:rsidR="00E96948">
          <w:rPr>
            <w:noProof/>
          </w:rPr>
          <w:t>16</w:t>
        </w:r>
        <w:r w:rsidR="00E96948">
          <w:fldChar w:fldCharType="end"/>
        </w:r>
      </w:ins>
      <w:ins w:id="5763" w:author="Windows User" w:date="2018-11-01T15:46:00Z">
        <w:del w:id="5764" w:author="Nicholas Weatherley" w:date="2019-03-04T21:03:00Z">
          <w:r w:rsidR="00743FFA" w:rsidDel="00E96948">
            <w:fldChar w:fldCharType="begin"/>
          </w:r>
          <w:r w:rsidR="00743FFA" w:rsidDel="00E96948">
            <w:delInstrText xml:space="preserve"> STYLEREF 1 \s </w:delInstrText>
          </w:r>
        </w:del>
      </w:ins>
      <w:del w:id="5765" w:author="Nicholas Weatherley" w:date="2019-03-04T21:03:00Z">
        <w:r w:rsidR="00743FFA" w:rsidDel="00E96948">
          <w:fldChar w:fldCharType="separate"/>
        </w:r>
        <w:r w:rsidR="0024585E" w:rsidDel="00E96948">
          <w:rPr>
            <w:noProof/>
          </w:rPr>
          <w:delText>5</w:delText>
        </w:r>
      </w:del>
      <w:ins w:id="5766" w:author="Windows User" w:date="2018-11-01T15:46:00Z">
        <w:del w:id="576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768" w:author="Nicholas Weatherley" w:date="2019-03-04T21:03:00Z">
        <w:r w:rsidR="00743FFA" w:rsidDel="00E96948">
          <w:fldChar w:fldCharType="end"/>
        </w:r>
      </w:del>
      <w:del w:id="576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5</w:delText>
        </w:r>
        <w:r w:rsidR="00BB544F" w:rsidDel="004435D9">
          <w:fldChar w:fldCharType="end"/>
        </w:r>
      </w:del>
      <w:r>
        <w:t>: Visit 2 ADC metric correlations</w:t>
      </w:r>
      <w:bookmarkEnd w:id="5759"/>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2E0641" w14:paraId="175D7812" w14:textId="77777777" w:rsidTr="00F6418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7063B6E6" w14:textId="77777777" w:rsidR="002E0641" w:rsidRPr="00007F6A" w:rsidRDefault="002E0641" w:rsidP="00A614EB">
            <w:pPr>
              <w:keepNext/>
              <w:jc w:val="center"/>
              <w:rPr>
                <w:b w:val="0"/>
                <w:bCs w:val="0"/>
                <w:color w:val="FFFFFF"/>
              </w:rPr>
            </w:pPr>
            <w:r w:rsidRPr="00007F6A">
              <w:rPr>
                <w:color w:val="FFFFFF"/>
              </w:rPr>
              <w:t>Physiology metric</w:t>
            </w:r>
          </w:p>
        </w:tc>
        <w:tc>
          <w:tcPr>
            <w:tcW w:w="2160" w:type="dxa"/>
            <w:gridSpan w:val="2"/>
          </w:tcPr>
          <w:p w14:paraId="3C6C7A55" w14:textId="77777777" w:rsidR="002E0641" w:rsidRPr="00007F6A" w:rsidRDefault="002E0641" w:rsidP="00A614EB">
            <w:pPr>
              <w:keepNext/>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w:t>
            </w:r>
          </w:p>
        </w:tc>
        <w:tc>
          <w:tcPr>
            <w:tcW w:w="2160" w:type="dxa"/>
            <w:gridSpan w:val="2"/>
          </w:tcPr>
          <w:p w14:paraId="289DF48F" w14:textId="77777777" w:rsidR="002E0641" w:rsidRPr="00007F6A" w:rsidRDefault="002E0641" w:rsidP="00A614EB">
            <w:pPr>
              <w:keepNext/>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4EBBD815" w14:textId="77777777" w:rsidR="002E0641" w:rsidRPr="00007F6A" w:rsidRDefault="002E0641" w:rsidP="00A614EB">
            <w:pPr>
              <w:keepNext/>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2E0641" w14:paraId="5719748F" w14:textId="77777777" w:rsidTr="00F641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77D4073A" w14:textId="77777777" w:rsidR="002E0641" w:rsidRPr="00007F6A" w:rsidRDefault="002E0641" w:rsidP="00A614EB">
            <w:pPr>
              <w:keepNext/>
              <w:rPr>
                <w:b w:val="0"/>
                <w:bCs w:val="0"/>
              </w:rPr>
            </w:pPr>
          </w:p>
        </w:tc>
        <w:tc>
          <w:tcPr>
            <w:tcW w:w="1080" w:type="dxa"/>
          </w:tcPr>
          <w:p w14:paraId="1C264138"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02A0D2A5"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6EBDBA7D"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7FA8303D"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724F9B67"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309B95F" w14:textId="77777777" w:rsidR="002E0641" w:rsidRDefault="002E0641" w:rsidP="00A614EB">
            <w:pPr>
              <w:keepNext/>
              <w:jc w:val="center"/>
              <w:cnfStyle w:val="000000100000" w:firstRow="0" w:lastRow="0" w:firstColumn="0" w:lastColumn="0" w:oddVBand="0" w:evenVBand="0" w:oddHBand="1" w:evenHBand="0" w:firstRowFirstColumn="0" w:firstRowLastColumn="0" w:lastRowFirstColumn="0" w:lastRowLastColumn="0"/>
            </w:pPr>
            <w:r>
              <w:t>p</w:t>
            </w:r>
          </w:p>
        </w:tc>
      </w:tr>
      <w:tr w:rsidR="002E0641" w14:paraId="31188D6B" w14:textId="77777777" w:rsidTr="002A4CCC">
        <w:tc>
          <w:tcPr>
            <w:cnfStyle w:val="001000000000" w:firstRow="0" w:lastRow="0" w:firstColumn="1" w:lastColumn="0" w:oddVBand="0" w:evenVBand="0" w:oddHBand="0" w:evenHBand="0" w:firstRowFirstColumn="0" w:firstRowLastColumn="0" w:lastRowFirstColumn="0" w:lastRowLastColumn="0"/>
            <w:tcW w:w="3054" w:type="dxa"/>
          </w:tcPr>
          <w:p w14:paraId="05728B63" w14:textId="1A44CCD0" w:rsidR="002E0641" w:rsidRPr="00C451F1" w:rsidRDefault="002E0641" w:rsidP="00A614EB">
            <w:pPr>
              <w:keepNext/>
              <w:jc w:val="left"/>
              <w:rPr>
                <w:sz w:val="23"/>
                <w:szCs w:val="23"/>
              </w:rPr>
            </w:pPr>
            <w:r>
              <w:rPr>
                <w:sz w:val="23"/>
                <w:szCs w:val="23"/>
              </w:rPr>
              <w:t>FVC (mL)</w:t>
            </w:r>
          </w:p>
        </w:tc>
        <w:tc>
          <w:tcPr>
            <w:tcW w:w="1080" w:type="dxa"/>
            <w:shd w:val="clear" w:color="auto" w:fill="auto"/>
          </w:tcPr>
          <w:p w14:paraId="165A1901" w14:textId="48E1E43D"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7</w:t>
            </w:r>
          </w:p>
        </w:tc>
        <w:tc>
          <w:tcPr>
            <w:tcW w:w="1080" w:type="dxa"/>
            <w:shd w:val="clear" w:color="auto" w:fill="auto"/>
          </w:tcPr>
          <w:p w14:paraId="197DEC25" w14:textId="76E9B931"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83</w:t>
            </w:r>
          </w:p>
        </w:tc>
        <w:tc>
          <w:tcPr>
            <w:tcW w:w="1080" w:type="dxa"/>
            <w:shd w:val="clear" w:color="auto" w:fill="D9D9D9" w:themeFill="background1" w:themeFillShade="D9"/>
          </w:tcPr>
          <w:p w14:paraId="0ED90470" w14:textId="6BA9AA97"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w:t>
            </w:r>
          </w:p>
        </w:tc>
        <w:tc>
          <w:tcPr>
            <w:tcW w:w="1080" w:type="dxa"/>
            <w:shd w:val="clear" w:color="auto" w:fill="D9D9D9" w:themeFill="background1" w:themeFillShade="D9"/>
          </w:tcPr>
          <w:p w14:paraId="368BEA9F" w14:textId="6949F333"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8</w:t>
            </w:r>
          </w:p>
        </w:tc>
        <w:tc>
          <w:tcPr>
            <w:tcW w:w="1080" w:type="dxa"/>
            <w:shd w:val="clear" w:color="auto" w:fill="auto"/>
          </w:tcPr>
          <w:p w14:paraId="30B49680" w14:textId="6ACA352E"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w:t>
            </w:r>
          </w:p>
        </w:tc>
        <w:tc>
          <w:tcPr>
            <w:tcW w:w="1035" w:type="dxa"/>
            <w:shd w:val="clear" w:color="auto" w:fill="auto"/>
          </w:tcPr>
          <w:p w14:paraId="1AFE83F2" w14:textId="6A6722EA" w:rsidR="002E064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1</w:t>
            </w:r>
          </w:p>
        </w:tc>
      </w:tr>
      <w:tr w:rsidR="002E0641" w14:paraId="477679C1" w14:textId="77777777" w:rsidTr="006763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06998651" w14:textId="77777777" w:rsidR="002E0641" w:rsidRPr="00C451F1" w:rsidRDefault="002E0641" w:rsidP="00A614EB">
            <w:pPr>
              <w:keepNext/>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D9D9D9" w:themeFill="background1" w:themeFillShade="D9"/>
          </w:tcPr>
          <w:p w14:paraId="4AC28846" w14:textId="161824BA" w:rsidR="002E0641" w:rsidRPr="00C451F1" w:rsidRDefault="002A4CCC"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6763AF">
              <w:rPr>
                <w:sz w:val="20"/>
                <w:szCs w:val="20"/>
              </w:rPr>
              <w:t>61</w:t>
            </w:r>
          </w:p>
        </w:tc>
        <w:tc>
          <w:tcPr>
            <w:tcW w:w="1080" w:type="dxa"/>
            <w:shd w:val="clear" w:color="auto" w:fill="D9D9D9" w:themeFill="background1" w:themeFillShade="D9"/>
          </w:tcPr>
          <w:p w14:paraId="23F2BDC6" w14:textId="236BF438"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6</w:t>
            </w:r>
          </w:p>
        </w:tc>
        <w:tc>
          <w:tcPr>
            <w:tcW w:w="1080" w:type="dxa"/>
            <w:shd w:val="clear" w:color="auto" w:fill="auto"/>
          </w:tcPr>
          <w:p w14:paraId="32670E53" w14:textId="5FF61135"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w:t>
            </w:r>
          </w:p>
        </w:tc>
        <w:tc>
          <w:tcPr>
            <w:tcW w:w="1080" w:type="dxa"/>
            <w:shd w:val="clear" w:color="auto" w:fill="auto"/>
          </w:tcPr>
          <w:p w14:paraId="369D653D" w14:textId="3B3B2E7A"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46</w:t>
            </w:r>
          </w:p>
        </w:tc>
        <w:tc>
          <w:tcPr>
            <w:tcW w:w="1080" w:type="dxa"/>
            <w:shd w:val="clear" w:color="auto" w:fill="D9D9D9" w:themeFill="background1" w:themeFillShade="D9"/>
          </w:tcPr>
          <w:p w14:paraId="4F419BE4" w14:textId="066D82D2"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8</w:t>
            </w:r>
          </w:p>
        </w:tc>
        <w:tc>
          <w:tcPr>
            <w:tcW w:w="1035" w:type="dxa"/>
            <w:shd w:val="clear" w:color="auto" w:fill="D9D9D9" w:themeFill="background1" w:themeFillShade="D9"/>
          </w:tcPr>
          <w:p w14:paraId="230665A7" w14:textId="1CF34863"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8</w:t>
            </w:r>
          </w:p>
        </w:tc>
      </w:tr>
      <w:tr w:rsidR="002E0641" w14:paraId="138B6946" w14:textId="77777777" w:rsidTr="002A4CCC">
        <w:tc>
          <w:tcPr>
            <w:cnfStyle w:val="001000000000" w:firstRow="0" w:lastRow="0" w:firstColumn="1" w:lastColumn="0" w:oddVBand="0" w:evenVBand="0" w:oddHBand="0" w:evenHBand="0" w:firstRowFirstColumn="0" w:firstRowLastColumn="0" w:lastRowFirstColumn="0" w:lastRowLastColumn="0"/>
            <w:tcW w:w="3054" w:type="dxa"/>
          </w:tcPr>
          <w:p w14:paraId="2729C2E6" w14:textId="77777777" w:rsidR="002E0641" w:rsidRPr="00C451F1" w:rsidRDefault="002E0641" w:rsidP="00A614EB">
            <w:pPr>
              <w:keepNext/>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D9D9D9" w:themeFill="background1" w:themeFillShade="D9"/>
          </w:tcPr>
          <w:p w14:paraId="0826A69C" w14:textId="38BD210B" w:rsidR="002E0641" w:rsidRPr="00C451F1" w:rsidRDefault="001C3685"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2A4CCC">
              <w:rPr>
                <w:sz w:val="20"/>
                <w:szCs w:val="20"/>
              </w:rPr>
              <w:t>0.60</w:t>
            </w:r>
          </w:p>
        </w:tc>
        <w:tc>
          <w:tcPr>
            <w:tcW w:w="1080" w:type="dxa"/>
            <w:shd w:val="clear" w:color="auto" w:fill="D9D9D9" w:themeFill="background1" w:themeFillShade="D9"/>
          </w:tcPr>
          <w:p w14:paraId="4DD252DD" w14:textId="2026B9DE"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1</w:t>
            </w:r>
          </w:p>
        </w:tc>
        <w:tc>
          <w:tcPr>
            <w:tcW w:w="1080" w:type="dxa"/>
            <w:shd w:val="clear" w:color="auto" w:fill="auto"/>
          </w:tcPr>
          <w:p w14:paraId="18C1B7DD" w14:textId="08B54122"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w:t>
            </w:r>
          </w:p>
        </w:tc>
        <w:tc>
          <w:tcPr>
            <w:tcW w:w="1080" w:type="dxa"/>
            <w:shd w:val="clear" w:color="auto" w:fill="auto"/>
          </w:tcPr>
          <w:p w14:paraId="5AB74903" w14:textId="2C9073C5"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9</w:t>
            </w:r>
          </w:p>
        </w:tc>
        <w:tc>
          <w:tcPr>
            <w:tcW w:w="1080" w:type="dxa"/>
            <w:shd w:val="clear" w:color="auto" w:fill="auto"/>
          </w:tcPr>
          <w:p w14:paraId="4478ECFA" w14:textId="3CB60BCE"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w:t>
            </w:r>
          </w:p>
        </w:tc>
        <w:tc>
          <w:tcPr>
            <w:tcW w:w="1035" w:type="dxa"/>
            <w:shd w:val="clear" w:color="auto" w:fill="auto"/>
          </w:tcPr>
          <w:p w14:paraId="6E281A72" w14:textId="2EEFC35D"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4</w:t>
            </w:r>
          </w:p>
        </w:tc>
      </w:tr>
      <w:tr w:rsidR="002E0641" w14:paraId="37B37896" w14:textId="77777777" w:rsidTr="002A4CCC">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66525E98" w14:textId="77777777" w:rsidR="002E0641" w:rsidRPr="00C451F1" w:rsidRDefault="002E0641" w:rsidP="00A614EB">
            <w:pPr>
              <w:keepNext/>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D9D9D9" w:themeFill="background1" w:themeFillShade="D9"/>
          </w:tcPr>
          <w:p w14:paraId="0103E7F5" w14:textId="1AD95FA1" w:rsidR="002E0641" w:rsidRPr="00C451F1" w:rsidRDefault="002A4CCC"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r w:rsidR="006763AF">
              <w:rPr>
                <w:sz w:val="20"/>
                <w:szCs w:val="20"/>
              </w:rPr>
              <w:t>7</w:t>
            </w:r>
          </w:p>
        </w:tc>
        <w:tc>
          <w:tcPr>
            <w:tcW w:w="1080" w:type="dxa"/>
            <w:shd w:val="clear" w:color="auto" w:fill="D9D9D9" w:themeFill="background1" w:themeFillShade="D9"/>
          </w:tcPr>
          <w:p w14:paraId="0DE6435A" w14:textId="5B893B4B" w:rsidR="002E0641" w:rsidRPr="00C451F1" w:rsidRDefault="002A4CCC"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6763AF">
              <w:rPr>
                <w:sz w:val="20"/>
                <w:szCs w:val="20"/>
              </w:rPr>
              <w:t>017</w:t>
            </w:r>
          </w:p>
        </w:tc>
        <w:tc>
          <w:tcPr>
            <w:tcW w:w="1080" w:type="dxa"/>
            <w:shd w:val="clear" w:color="auto" w:fill="auto"/>
          </w:tcPr>
          <w:p w14:paraId="55B280A7" w14:textId="3B80008B" w:rsidR="002E0641" w:rsidRPr="00C451F1" w:rsidRDefault="002A4CCC"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w:t>
            </w:r>
            <w:r w:rsidR="006763AF">
              <w:rPr>
                <w:sz w:val="20"/>
                <w:szCs w:val="20"/>
              </w:rPr>
              <w:t>3</w:t>
            </w:r>
          </w:p>
        </w:tc>
        <w:tc>
          <w:tcPr>
            <w:tcW w:w="1080" w:type="dxa"/>
            <w:shd w:val="clear" w:color="auto" w:fill="auto"/>
          </w:tcPr>
          <w:p w14:paraId="3BFE6B69" w14:textId="4770FA64"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9</w:t>
            </w:r>
          </w:p>
        </w:tc>
        <w:tc>
          <w:tcPr>
            <w:tcW w:w="1080" w:type="dxa"/>
            <w:shd w:val="clear" w:color="auto" w:fill="auto"/>
          </w:tcPr>
          <w:p w14:paraId="2A6B6A1F" w14:textId="1ECC8DAE" w:rsidR="002E0641" w:rsidRPr="00C451F1" w:rsidRDefault="002A4CCC"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r w:rsidR="006763AF">
              <w:rPr>
                <w:sz w:val="20"/>
                <w:szCs w:val="20"/>
              </w:rPr>
              <w:t>4</w:t>
            </w:r>
          </w:p>
        </w:tc>
        <w:tc>
          <w:tcPr>
            <w:tcW w:w="1035" w:type="dxa"/>
            <w:shd w:val="clear" w:color="auto" w:fill="auto"/>
          </w:tcPr>
          <w:p w14:paraId="75D2EBF8" w14:textId="2190DAE0" w:rsidR="002E0641" w:rsidRPr="00C451F1" w:rsidRDefault="006763AF" w:rsidP="00A614EB">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1</w:t>
            </w:r>
          </w:p>
        </w:tc>
      </w:tr>
      <w:tr w:rsidR="002E0641" w14:paraId="1C464145" w14:textId="77777777" w:rsidTr="00F64182">
        <w:tc>
          <w:tcPr>
            <w:cnfStyle w:val="001000000000" w:firstRow="0" w:lastRow="0" w:firstColumn="1" w:lastColumn="0" w:oddVBand="0" w:evenVBand="0" w:oddHBand="0" w:evenHBand="0" w:firstRowFirstColumn="0" w:firstRowLastColumn="0" w:lastRowFirstColumn="0" w:lastRowLastColumn="0"/>
            <w:tcW w:w="3054" w:type="dxa"/>
          </w:tcPr>
          <w:p w14:paraId="7B25F71E" w14:textId="77777777" w:rsidR="002E0641" w:rsidRPr="00C451F1" w:rsidRDefault="002E0641" w:rsidP="00A614EB">
            <w:pPr>
              <w:keepNext/>
              <w:jc w:val="left"/>
              <w:rPr>
                <w:b w:val="0"/>
                <w:bCs w:val="0"/>
                <w:sz w:val="23"/>
                <w:szCs w:val="23"/>
              </w:rPr>
            </w:pPr>
            <w:r w:rsidRPr="00C451F1">
              <w:rPr>
                <w:sz w:val="23"/>
                <w:szCs w:val="23"/>
              </w:rPr>
              <w:t>CPI (index)</w:t>
            </w:r>
          </w:p>
        </w:tc>
        <w:tc>
          <w:tcPr>
            <w:tcW w:w="1080" w:type="dxa"/>
            <w:shd w:val="clear" w:color="auto" w:fill="auto"/>
          </w:tcPr>
          <w:p w14:paraId="7A8637ED" w14:textId="7B2DB00C"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w:t>
            </w:r>
          </w:p>
        </w:tc>
        <w:tc>
          <w:tcPr>
            <w:tcW w:w="1080" w:type="dxa"/>
            <w:shd w:val="clear" w:color="auto" w:fill="auto"/>
          </w:tcPr>
          <w:p w14:paraId="0A1C6D05" w14:textId="22C7C628"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4</w:t>
            </w:r>
          </w:p>
        </w:tc>
        <w:tc>
          <w:tcPr>
            <w:tcW w:w="1080" w:type="dxa"/>
          </w:tcPr>
          <w:p w14:paraId="7F8F1E45" w14:textId="6509A181"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tcPr>
          <w:p w14:paraId="30894BE2" w14:textId="3D85BBD0"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29</w:t>
            </w:r>
          </w:p>
        </w:tc>
        <w:tc>
          <w:tcPr>
            <w:tcW w:w="1080" w:type="dxa"/>
          </w:tcPr>
          <w:p w14:paraId="1E30D8AC" w14:textId="4E82EE42"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4</w:t>
            </w:r>
          </w:p>
        </w:tc>
        <w:tc>
          <w:tcPr>
            <w:tcW w:w="1035" w:type="dxa"/>
          </w:tcPr>
          <w:p w14:paraId="52F50178" w14:textId="0FFB2FB3" w:rsidR="002E0641" w:rsidRPr="00C451F1" w:rsidRDefault="002A4CCC" w:rsidP="00A614EB">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2</w:t>
            </w:r>
          </w:p>
        </w:tc>
      </w:tr>
    </w:tbl>
    <w:p w14:paraId="4E42C464" w14:textId="6FAAC5C7" w:rsidR="002E0641" w:rsidRDefault="002E0641" w:rsidP="002E0641">
      <w:pPr>
        <w:pStyle w:val="Aftertable"/>
      </w:pPr>
      <w:r>
        <w:t xml:space="preserve">Greyed boxes indicate a two-tailed p-value &lt; 0.05. </w:t>
      </w:r>
      <w:r w:rsidR="006D4C53">
        <w:t xml:space="preserve">FVC: forced vital capacity; </w:t>
      </w:r>
      <w:r>
        <w:t>T</w:t>
      </w:r>
      <w:r w:rsidRPr="00D05798">
        <w:rPr>
          <w:vertAlign w:val="subscript"/>
        </w:rPr>
        <w:t>LCO</w:t>
      </w:r>
      <w:r>
        <w:t>: Carbon monoxide gas transfer; K</w:t>
      </w:r>
      <w:r w:rsidRPr="00D05798">
        <w:rPr>
          <w:vertAlign w:val="subscript"/>
        </w:rPr>
        <w:t>CO</w:t>
      </w:r>
      <w:r>
        <w:t>: Carbon monoxide gas coefficient; CPI: composite physiology index; ADC: apparent diffusion coefficient.</w:t>
      </w:r>
    </w:p>
    <w:p w14:paraId="0DBAF686" w14:textId="6FEED77D" w:rsidR="00A74340" w:rsidRDefault="003749D1" w:rsidP="00A74340">
      <w:pPr>
        <w:pStyle w:val="figure"/>
      </w:pPr>
      <w:r>
        <w:rPr>
          <w:noProof/>
          <w:lang w:eastAsia="en-GB"/>
        </w:rPr>
        <w:drawing>
          <wp:inline distT="0" distB="0" distL="0" distR="0" wp14:anchorId="38CDCE72" wp14:editId="12F4224B">
            <wp:extent cx="6038215" cy="4219575"/>
            <wp:effectExtent l="0" t="0" r="698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12 month ADC mean correlations.png"/>
                    <pic:cNvPicPr/>
                  </pic:nvPicPr>
                  <pic:blipFill>
                    <a:blip r:embed="rId140">
                      <a:extLst>
                        <a:ext uri="{28A0092B-C50C-407E-A947-70E740481C1C}">
                          <a14:useLocalDpi xmlns:a14="http://schemas.microsoft.com/office/drawing/2010/main" val="0"/>
                        </a:ext>
                      </a:extLst>
                    </a:blip>
                    <a:stretch>
                      <a:fillRect/>
                    </a:stretch>
                  </pic:blipFill>
                  <pic:spPr>
                    <a:xfrm>
                      <a:off x="0" y="0"/>
                      <a:ext cx="6038215" cy="4219575"/>
                    </a:xfrm>
                    <a:prstGeom prst="rect">
                      <a:avLst/>
                    </a:prstGeom>
                  </pic:spPr>
                </pic:pic>
              </a:graphicData>
            </a:graphic>
          </wp:inline>
        </w:drawing>
      </w:r>
    </w:p>
    <w:p w14:paraId="4575D6DF" w14:textId="34F8732E" w:rsidR="001B01AE" w:rsidRDefault="000303A8" w:rsidP="00A74340">
      <w:pPr>
        <w:pStyle w:val="Caption"/>
      </w:pPr>
      <w:bookmarkStart w:id="5770" w:name="_Toc3145401"/>
      <w:r>
        <w:t>Figure</w:t>
      </w:r>
      <w:r w:rsidR="00A74340">
        <w:t xml:space="preserve"> </w:t>
      </w:r>
      <w:ins w:id="5771"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77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773" w:author="Nicholas Weatherley" w:date="2019-03-05T22:36:00Z">
        <w:r w:rsidR="00D5585D">
          <w:rPr>
            <w:noProof/>
          </w:rPr>
          <w:t>34</w:t>
        </w:r>
        <w:r w:rsidR="00D5585D">
          <w:fldChar w:fldCharType="end"/>
        </w:r>
      </w:ins>
      <w:ins w:id="5774" w:author="Windows User" w:date="2018-11-01T14:27:00Z">
        <w:del w:id="5775" w:author="Nicholas Weatherley" w:date="2019-03-05T22:36:00Z">
          <w:r w:rsidR="002F70B6" w:rsidDel="00D5585D">
            <w:fldChar w:fldCharType="begin"/>
          </w:r>
          <w:r w:rsidR="002F70B6" w:rsidDel="00D5585D">
            <w:delInstrText xml:space="preserve"> STYLEREF 1 \s </w:delInstrText>
          </w:r>
        </w:del>
      </w:ins>
      <w:del w:id="5776" w:author="Nicholas Weatherley" w:date="2019-03-05T22:36:00Z">
        <w:r w:rsidR="002F70B6" w:rsidDel="00D5585D">
          <w:fldChar w:fldCharType="separate"/>
        </w:r>
        <w:r w:rsidR="0024585E" w:rsidDel="00D5585D">
          <w:rPr>
            <w:noProof/>
          </w:rPr>
          <w:delText>5</w:delText>
        </w:r>
      </w:del>
      <w:ins w:id="5777" w:author="Windows User" w:date="2018-11-01T14:27:00Z">
        <w:del w:id="577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779" w:author="Nicholas Weatherley" w:date="2019-03-05T22:36:00Z">
        <w:r w:rsidR="002F70B6" w:rsidDel="00D5585D">
          <w:fldChar w:fldCharType="end"/>
        </w:r>
      </w:del>
      <w:del w:id="578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2</w:delText>
        </w:r>
        <w:r w:rsidR="00C87381" w:rsidDel="00135BE2">
          <w:fldChar w:fldCharType="end"/>
        </w:r>
      </w:del>
      <w:r w:rsidR="00A74340">
        <w:t xml:space="preserve">: Correlations between visit 3 ADC </w:t>
      </w:r>
      <w:r w:rsidR="003749D1">
        <w:t>mean</w:t>
      </w:r>
      <w:r w:rsidR="00A74340">
        <w:t xml:space="preserve"> and PFTs</w:t>
      </w:r>
      <w:bookmarkEnd w:id="5770"/>
    </w:p>
    <w:p w14:paraId="7D8988E0" w14:textId="132DA360" w:rsidR="00A74340" w:rsidRDefault="003749D1" w:rsidP="00A74340">
      <w:pPr>
        <w:pStyle w:val="Figuretext"/>
      </w:pPr>
      <w:r>
        <w:t>ADC: apparent diffusion coefficient; T</w:t>
      </w:r>
      <w:r w:rsidRPr="00D05798">
        <w:rPr>
          <w:vertAlign w:val="subscript"/>
        </w:rPr>
        <w:t>LCO</w:t>
      </w:r>
      <w:r>
        <w:t>: Carbon monoxide gas transfer; K</w:t>
      </w:r>
      <w:r w:rsidRPr="00D05798">
        <w:rPr>
          <w:vertAlign w:val="subscript"/>
        </w:rPr>
        <w:t>CO</w:t>
      </w:r>
      <w:r>
        <w:t>: Carbon monoxide gas coefficient.</w:t>
      </w:r>
    </w:p>
    <w:p w14:paraId="6C9EA60B" w14:textId="77777777" w:rsidR="003749D1" w:rsidRDefault="003749D1" w:rsidP="003749D1">
      <w:pPr>
        <w:pStyle w:val="figure"/>
      </w:pPr>
      <w:r>
        <w:rPr>
          <w:noProof/>
          <w:lang w:eastAsia="en-GB"/>
        </w:rPr>
        <w:lastRenderedPageBreak/>
        <w:drawing>
          <wp:inline distT="0" distB="0" distL="0" distR="0" wp14:anchorId="2AB9B70C" wp14:editId="3D8BD37A">
            <wp:extent cx="6038215" cy="2190750"/>
            <wp:effectExtent l="0" t="0" r="698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12 month ADC skew and kurtosis correlations.png"/>
                    <pic:cNvPicPr/>
                  </pic:nvPicPr>
                  <pic:blipFill>
                    <a:blip r:embed="rId141">
                      <a:extLst>
                        <a:ext uri="{28A0092B-C50C-407E-A947-70E740481C1C}">
                          <a14:useLocalDpi xmlns:a14="http://schemas.microsoft.com/office/drawing/2010/main" val="0"/>
                        </a:ext>
                      </a:extLst>
                    </a:blip>
                    <a:stretch>
                      <a:fillRect/>
                    </a:stretch>
                  </pic:blipFill>
                  <pic:spPr>
                    <a:xfrm>
                      <a:off x="0" y="0"/>
                      <a:ext cx="6038215" cy="2190750"/>
                    </a:xfrm>
                    <a:prstGeom prst="rect">
                      <a:avLst/>
                    </a:prstGeom>
                  </pic:spPr>
                </pic:pic>
              </a:graphicData>
            </a:graphic>
          </wp:inline>
        </w:drawing>
      </w:r>
    </w:p>
    <w:p w14:paraId="3CC48B72" w14:textId="669F94CF" w:rsidR="003749D1" w:rsidRDefault="000303A8" w:rsidP="003749D1">
      <w:pPr>
        <w:pStyle w:val="Caption"/>
      </w:pPr>
      <w:bookmarkStart w:id="5781" w:name="_Toc3145402"/>
      <w:r>
        <w:t>Figure</w:t>
      </w:r>
      <w:r w:rsidR="003749D1">
        <w:t xml:space="preserve"> </w:t>
      </w:r>
      <w:ins w:id="5782"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78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784" w:author="Nicholas Weatherley" w:date="2019-03-05T22:36:00Z">
        <w:r w:rsidR="00D5585D">
          <w:rPr>
            <w:noProof/>
          </w:rPr>
          <w:t>35</w:t>
        </w:r>
        <w:r w:rsidR="00D5585D">
          <w:fldChar w:fldCharType="end"/>
        </w:r>
      </w:ins>
      <w:ins w:id="5785" w:author="Windows User" w:date="2018-11-01T14:27:00Z">
        <w:del w:id="5786" w:author="Nicholas Weatherley" w:date="2019-03-05T22:36:00Z">
          <w:r w:rsidR="002F70B6" w:rsidDel="00D5585D">
            <w:fldChar w:fldCharType="begin"/>
          </w:r>
          <w:r w:rsidR="002F70B6" w:rsidDel="00D5585D">
            <w:delInstrText xml:space="preserve"> STYLEREF 1 \s </w:delInstrText>
          </w:r>
        </w:del>
      </w:ins>
      <w:del w:id="5787" w:author="Nicholas Weatherley" w:date="2019-03-05T22:36:00Z">
        <w:r w:rsidR="002F70B6" w:rsidDel="00D5585D">
          <w:fldChar w:fldCharType="separate"/>
        </w:r>
        <w:r w:rsidR="0024585E" w:rsidDel="00D5585D">
          <w:rPr>
            <w:noProof/>
          </w:rPr>
          <w:delText>5</w:delText>
        </w:r>
      </w:del>
      <w:ins w:id="5788" w:author="Windows User" w:date="2018-11-01T14:27:00Z">
        <w:del w:id="578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790" w:author="Nicholas Weatherley" w:date="2019-03-05T22:36:00Z">
        <w:r w:rsidR="002F70B6" w:rsidDel="00D5585D">
          <w:fldChar w:fldCharType="end"/>
        </w:r>
      </w:del>
      <w:del w:id="579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3</w:delText>
        </w:r>
        <w:r w:rsidR="00C87381" w:rsidDel="00135BE2">
          <w:fldChar w:fldCharType="end"/>
        </w:r>
      </w:del>
      <w:r w:rsidR="003749D1">
        <w:t>: 12-month ADC skew and kurtosis correlations</w:t>
      </w:r>
      <w:bookmarkEnd w:id="5781"/>
    </w:p>
    <w:p w14:paraId="2F36F53A" w14:textId="250B6BE2" w:rsidR="003749D1" w:rsidRPr="003749D1" w:rsidRDefault="003749D1" w:rsidP="003749D1">
      <w:pPr>
        <w:pStyle w:val="Figuretext"/>
      </w:pPr>
      <w:r>
        <w:t>ADC: apparent diffusion coefficient; T</w:t>
      </w:r>
      <w:r w:rsidRPr="00D05798">
        <w:rPr>
          <w:vertAlign w:val="subscript"/>
        </w:rPr>
        <w:t>LCO</w:t>
      </w:r>
      <w:r>
        <w:t>: Carbon monoxide gas transfer; K</w:t>
      </w:r>
      <w:r w:rsidRPr="00D05798">
        <w:rPr>
          <w:vertAlign w:val="subscript"/>
        </w:rPr>
        <w:t>CO</w:t>
      </w:r>
      <w:r>
        <w:t>: Carbon monoxide gas coefficient; FVC: forced vital capacity.</w:t>
      </w:r>
    </w:p>
    <w:p w14:paraId="15B447C0" w14:textId="33D3068B" w:rsidR="00C87918" w:rsidRPr="00D828B1" w:rsidRDefault="00C87918" w:rsidP="00C87918">
      <w:r>
        <w:t>Changes over 12-month ADC metrics were assessed by Friedman tests a</w:t>
      </w:r>
      <w:r w:rsidR="00DA49D3">
        <w:t xml:space="preserve">nd are summarised in </w:t>
      </w:r>
      <w:r w:rsidR="000303A8">
        <w:t>Figure</w:t>
      </w:r>
      <w:r w:rsidR="00DA49D3">
        <w:t xml:space="preserve"> 5.3</w:t>
      </w:r>
      <w:ins w:id="5792" w:author="Windows User" w:date="2018-11-02T11:07:00Z">
        <w:r w:rsidR="006A283B">
          <w:t>6</w:t>
        </w:r>
      </w:ins>
      <w:del w:id="5793" w:author="Windows User" w:date="2018-11-02T11:07:00Z">
        <w:r w:rsidR="00DA49D3" w:rsidDel="006A283B">
          <w:delText>4</w:delText>
        </w:r>
      </w:del>
      <w:r>
        <w:t>.</w:t>
      </w:r>
      <w:r w:rsidR="00F84DFC">
        <w:t xml:space="preserve"> Mean baseline, 6-month and 12-month values are provided for ADC mean (0.314, 0.321 and 0.326), skew (</w:t>
      </w:r>
      <w:r w:rsidR="00FD754C">
        <w:t>1.09, 1.12 and 1.03</w:t>
      </w:r>
      <w:r w:rsidR="00F84DFC">
        <w:t>)</w:t>
      </w:r>
      <w:r w:rsidR="00FD754C">
        <w:t xml:space="preserve"> and kurtosis (3.04, 3.20 and 2.89) had non-significant ANOVA p-values of p = 0.423, p = 0.092 and p = 0.232, respectively.</w:t>
      </w:r>
    </w:p>
    <w:p w14:paraId="4031596E" w14:textId="77777777" w:rsidR="00C87918" w:rsidRDefault="00C87918" w:rsidP="003749D1">
      <w:pPr>
        <w:pStyle w:val="figure"/>
      </w:pPr>
      <w:r>
        <w:rPr>
          <w:noProof/>
          <w:lang w:eastAsia="en-GB"/>
        </w:rPr>
        <w:drawing>
          <wp:inline distT="0" distB="0" distL="0" distR="0" wp14:anchorId="2D9B8A1E" wp14:editId="430E6D7A">
            <wp:extent cx="6038215" cy="3756660"/>
            <wp:effectExtent l="0" t="0" r="6985" b="254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12 month changes ADC.png"/>
                    <pic:cNvPicPr/>
                  </pic:nvPicPr>
                  <pic:blipFill>
                    <a:blip r:embed="rId142">
                      <a:extLst>
                        <a:ext uri="{28A0092B-C50C-407E-A947-70E740481C1C}">
                          <a14:useLocalDpi xmlns:a14="http://schemas.microsoft.com/office/drawing/2010/main" val="0"/>
                        </a:ext>
                      </a:extLst>
                    </a:blip>
                    <a:stretch>
                      <a:fillRect/>
                    </a:stretch>
                  </pic:blipFill>
                  <pic:spPr>
                    <a:xfrm>
                      <a:off x="0" y="0"/>
                      <a:ext cx="6038215" cy="3756660"/>
                    </a:xfrm>
                    <a:prstGeom prst="rect">
                      <a:avLst/>
                    </a:prstGeom>
                  </pic:spPr>
                </pic:pic>
              </a:graphicData>
            </a:graphic>
          </wp:inline>
        </w:drawing>
      </w:r>
    </w:p>
    <w:p w14:paraId="4040B225" w14:textId="521AB110" w:rsidR="00C87918" w:rsidRDefault="000303A8" w:rsidP="00C87918">
      <w:pPr>
        <w:pStyle w:val="Caption"/>
      </w:pPr>
      <w:bookmarkStart w:id="5794" w:name="_Toc3145403"/>
      <w:r>
        <w:t>Figure</w:t>
      </w:r>
      <w:r w:rsidR="00C87918">
        <w:t xml:space="preserve"> </w:t>
      </w:r>
      <w:ins w:id="579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79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797" w:author="Nicholas Weatherley" w:date="2019-03-05T22:36:00Z">
        <w:r w:rsidR="00D5585D">
          <w:rPr>
            <w:noProof/>
          </w:rPr>
          <w:t>36</w:t>
        </w:r>
        <w:r w:rsidR="00D5585D">
          <w:fldChar w:fldCharType="end"/>
        </w:r>
      </w:ins>
      <w:ins w:id="5798" w:author="Windows User" w:date="2018-11-01T14:27:00Z">
        <w:del w:id="5799" w:author="Nicholas Weatherley" w:date="2019-03-05T22:36:00Z">
          <w:r w:rsidR="002F70B6" w:rsidDel="00D5585D">
            <w:fldChar w:fldCharType="begin"/>
          </w:r>
          <w:r w:rsidR="002F70B6" w:rsidDel="00D5585D">
            <w:delInstrText xml:space="preserve"> STYLEREF 1 \s </w:delInstrText>
          </w:r>
        </w:del>
      </w:ins>
      <w:del w:id="5800" w:author="Nicholas Weatherley" w:date="2019-03-05T22:36:00Z">
        <w:r w:rsidR="002F70B6" w:rsidDel="00D5585D">
          <w:fldChar w:fldCharType="separate"/>
        </w:r>
        <w:r w:rsidR="0024585E" w:rsidDel="00D5585D">
          <w:rPr>
            <w:noProof/>
          </w:rPr>
          <w:delText>5</w:delText>
        </w:r>
      </w:del>
      <w:ins w:id="5801" w:author="Windows User" w:date="2018-11-01T14:27:00Z">
        <w:del w:id="580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803" w:author="Nicholas Weatherley" w:date="2019-03-05T22:36:00Z">
        <w:r w:rsidR="002F70B6" w:rsidDel="00D5585D">
          <w:fldChar w:fldCharType="end"/>
        </w:r>
      </w:del>
      <w:del w:id="580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4</w:delText>
        </w:r>
        <w:r w:rsidR="00C87381" w:rsidDel="00135BE2">
          <w:fldChar w:fldCharType="end"/>
        </w:r>
      </w:del>
      <w:r w:rsidR="00C87918">
        <w:t>: Twelve month changes in ADC metrics</w:t>
      </w:r>
      <w:bookmarkEnd w:id="5794"/>
    </w:p>
    <w:p w14:paraId="0CFEFF79" w14:textId="1B7CD62E" w:rsidR="00C87918" w:rsidRPr="00A005BE" w:rsidRDefault="00C87918" w:rsidP="00C87918">
      <w:pPr>
        <w:pStyle w:val="Figuretext"/>
      </w:pPr>
      <w:r>
        <w:t xml:space="preserve">P-values derived from Friedman test. </w:t>
      </w:r>
      <w:r w:rsidR="00900647">
        <w:t xml:space="preserve">ANOVA </w:t>
      </w:r>
      <w:r w:rsidR="006E7B2C">
        <w:t xml:space="preserve">p-values </w:t>
      </w:r>
      <w:r w:rsidR="00900647">
        <w:t xml:space="preserve">between all groups given in the main text. </w:t>
      </w:r>
      <w:r>
        <w:t>ADC: apparent diffusion coefficient.</w:t>
      </w:r>
    </w:p>
    <w:p w14:paraId="22143041" w14:textId="4FEF82ED" w:rsidR="00C87918" w:rsidRDefault="00C87918" w:rsidP="00C87918">
      <w:r>
        <w:t>Twelve-month change in clinically utilised PFT values (FVC, T</w:t>
      </w:r>
      <w:r w:rsidRPr="00A706A7">
        <w:rPr>
          <w:vertAlign w:val="subscript"/>
        </w:rPr>
        <w:t>LCO</w:t>
      </w:r>
      <w:r>
        <w:t>, K</w:t>
      </w:r>
      <w:r w:rsidRPr="00A706A7">
        <w:rPr>
          <w:vertAlign w:val="subscript"/>
        </w:rPr>
        <w:t>CO</w:t>
      </w:r>
      <w:r>
        <w:t xml:space="preserve"> and ISWT distance) was assessed for correlation with twelve-month change in ADC histogram metrics. Correlations </w:t>
      </w:r>
      <w:r>
        <w:lastRenderedPageBreak/>
        <w:t>between changes in absolute values and relative (percentage) va</w:t>
      </w:r>
      <w:r w:rsidR="00DA49D3">
        <w:t>lues are provided in</w:t>
      </w:r>
      <w:r w:rsidR="000303A8">
        <w:t xml:space="preserve"> Table</w:t>
      </w:r>
      <w:r w:rsidR="00DA49D3">
        <w:t>s 5.1</w:t>
      </w:r>
      <w:ins w:id="5805" w:author="Windows User" w:date="2018-11-02T11:07:00Z">
        <w:r w:rsidR="006A283B">
          <w:t>7</w:t>
        </w:r>
      </w:ins>
      <w:del w:id="5806" w:author="Windows User" w:date="2018-11-02T11:07:00Z">
        <w:r w:rsidR="00DA49D3" w:rsidDel="006A283B">
          <w:delText>6</w:delText>
        </w:r>
      </w:del>
      <w:r w:rsidR="00DA49D3">
        <w:t xml:space="preserve"> and 5.1</w:t>
      </w:r>
      <w:ins w:id="5807" w:author="Windows User" w:date="2018-11-02T11:07:00Z">
        <w:r w:rsidR="006A283B">
          <w:t>8</w:t>
        </w:r>
      </w:ins>
      <w:del w:id="5808" w:author="Windows User" w:date="2018-11-02T11:07:00Z">
        <w:r w:rsidR="00DA49D3" w:rsidDel="006A283B">
          <w:delText>7</w:delText>
        </w:r>
      </w:del>
      <w:r>
        <w:t>, respectively.</w:t>
      </w:r>
    </w:p>
    <w:p w14:paraId="7B8BE38F" w14:textId="47A345B7" w:rsidR="00C87918" w:rsidRDefault="00C87918" w:rsidP="00C87918">
      <w:pPr>
        <w:pStyle w:val="TableTitle0"/>
      </w:pPr>
      <w:bookmarkStart w:id="5809" w:name="_Toc3145518"/>
      <w:r>
        <w:t xml:space="preserve">Table </w:t>
      </w:r>
      <w:ins w:id="5810"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81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812" w:author="Nicholas Weatherley" w:date="2019-03-04T21:03:00Z">
        <w:r w:rsidR="00E96948">
          <w:rPr>
            <w:noProof/>
          </w:rPr>
          <w:t>17</w:t>
        </w:r>
        <w:r w:rsidR="00E96948">
          <w:fldChar w:fldCharType="end"/>
        </w:r>
      </w:ins>
      <w:ins w:id="5813" w:author="Windows User" w:date="2018-11-01T15:46:00Z">
        <w:del w:id="5814" w:author="Nicholas Weatherley" w:date="2019-03-04T21:03:00Z">
          <w:r w:rsidR="00743FFA" w:rsidDel="00E96948">
            <w:fldChar w:fldCharType="begin"/>
          </w:r>
          <w:r w:rsidR="00743FFA" w:rsidDel="00E96948">
            <w:delInstrText xml:space="preserve"> STYLEREF 1 \s </w:delInstrText>
          </w:r>
        </w:del>
      </w:ins>
      <w:del w:id="5815" w:author="Nicholas Weatherley" w:date="2019-03-04T21:03:00Z">
        <w:r w:rsidR="00743FFA" w:rsidDel="00E96948">
          <w:fldChar w:fldCharType="separate"/>
        </w:r>
        <w:r w:rsidR="0024585E" w:rsidDel="00E96948">
          <w:rPr>
            <w:noProof/>
          </w:rPr>
          <w:delText>5</w:delText>
        </w:r>
      </w:del>
      <w:ins w:id="5816" w:author="Windows User" w:date="2018-11-01T15:46:00Z">
        <w:del w:id="581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818" w:author="Nicholas Weatherley" w:date="2019-03-04T21:03:00Z">
        <w:r w:rsidR="00743FFA" w:rsidDel="00E96948">
          <w:fldChar w:fldCharType="end"/>
        </w:r>
      </w:del>
      <w:del w:id="581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6</w:delText>
        </w:r>
        <w:r w:rsidR="00BB544F" w:rsidDel="004435D9">
          <w:fldChar w:fldCharType="end"/>
        </w:r>
      </w:del>
      <w:r>
        <w:t xml:space="preserve">: Correlations between absolute </w:t>
      </w:r>
      <w:r w:rsidR="002E50C4">
        <w:t>12</w:t>
      </w:r>
      <w:r>
        <w:t xml:space="preserve">-month changes in </w:t>
      </w:r>
      <w:r w:rsidR="006A1A6D">
        <w:t>ADC</w:t>
      </w:r>
      <w:r>
        <w:t xml:space="preserve"> metrics and PFTs</w:t>
      </w:r>
      <w:bookmarkEnd w:id="5809"/>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C87918" w14:paraId="24452B6A" w14:textId="77777777" w:rsidTr="004431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40A5DCC3" w14:textId="77777777" w:rsidR="00C87918" w:rsidRPr="00007F6A" w:rsidRDefault="00C87918" w:rsidP="0044317B">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3612E966"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 (cm</w:t>
            </w:r>
            <w:r w:rsidRPr="00230CF3">
              <w:rPr>
                <w:b w:val="0"/>
                <w:bCs w:val="0"/>
                <w:color w:val="FFFFFF"/>
                <w:vertAlign w:val="superscript"/>
              </w:rPr>
              <w:t>2</w:t>
            </w:r>
            <w:r>
              <w:rPr>
                <w:b w:val="0"/>
                <w:bCs w:val="0"/>
                <w:color w:val="FFFFFF"/>
              </w:rPr>
              <w:t>s</w:t>
            </w:r>
            <w:r w:rsidRPr="00230CF3">
              <w:rPr>
                <w:b w:val="0"/>
                <w:bCs w:val="0"/>
                <w:color w:val="FFFFFF"/>
                <w:vertAlign w:val="superscript"/>
              </w:rPr>
              <w:t>-1</w:t>
            </w:r>
            <w:r>
              <w:rPr>
                <w:b w:val="0"/>
                <w:bCs w:val="0"/>
                <w:color w:val="FFFFFF"/>
              </w:rPr>
              <w:t>)</w:t>
            </w:r>
          </w:p>
        </w:tc>
        <w:tc>
          <w:tcPr>
            <w:tcW w:w="2160" w:type="dxa"/>
            <w:gridSpan w:val="2"/>
          </w:tcPr>
          <w:p w14:paraId="0E90CF9D"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6479808A"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C87918" w14:paraId="6C647664"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0C9F4FF6" w14:textId="77777777" w:rsidR="00C87918" w:rsidRPr="00007F6A" w:rsidRDefault="00C87918" w:rsidP="0044317B">
            <w:pPr>
              <w:rPr>
                <w:b w:val="0"/>
                <w:bCs w:val="0"/>
              </w:rPr>
            </w:pPr>
          </w:p>
        </w:tc>
        <w:tc>
          <w:tcPr>
            <w:tcW w:w="1080" w:type="dxa"/>
          </w:tcPr>
          <w:p w14:paraId="56CB4AA9"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4FFC1B5F"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5B2ED85"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0C4ED146"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46BF289F"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2E862C76"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r>
      <w:tr w:rsidR="00C87918" w14:paraId="2EBBC18C"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651EDE20" w14:textId="77777777" w:rsidR="00C87918" w:rsidRPr="00C451F1" w:rsidRDefault="00C87918" w:rsidP="0044317B">
            <w:pPr>
              <w:jc w:val="left"/>
              <w:rPr>
                <w:sz w:val="23"/>
                <w:szCs w:val="23"/>
              </w:rPr>
            </w:pPr>
            <w:r>
              <w:rPr>
                <w:sz w:val="23"/>
                <w:szCs w:val="23"/>
              </w:rPr>
              <w:t>FVC (L)</w:t>
            </w:r>
          </w:p>
        </w:tc>
        <w:tc>
          <w:tcPr>
            <w:tcW w:w="1080" w:type="dxa"/>
            <w:shd w:val="clear" w:color="auto" w:fill="auto"/>
          </w:tcPr>
          <w:p w14:paraId="6C3C5EF1"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63134447"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2</w:t>
            </w:r>
          </w:p>
        </w:tc>
        <w:tc>
          <w:tcPr>
            <w:tcW w:w="1080" w:type="dxa"/>
            <w:shd w:val="clear" w:color="auto" w:fill="auto"/>
          </w:tcPr>
          <w:p w14:paraId="752F3407"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w:t>
            </w:r>
          </w:p>
        </w:tc>
        <w:tc>
          <w:tcPr>
            <w:tcW w:w="1080" w:type="dxa"/>
            <w:shd w:val="clear" w:color="auto" w:fill="auto"/>
          </w:tcPr>
          <w:p w14:paraId="2EEBE163"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7</w:t>
            </w:r>
          </w:p>
        </w:tc>
        <w:tc>
          <w:tcPr>
            <w:tcW w:w="1080" w:type="dxa"/>
            <w:shd w:val="clear" w:color="auto" w:fill="auto"/>
          </w:tcPr>
          <w:p w14:paraId="2A325BB9"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35" w:type="dxa"/>
            <w:shd w:val="clear" w:color="auto" w:fill="auto"/>
          </w:tcPr>
          <w:p w14:paraId="68F589FE" w14:textId="77777777" w:rsidR="00C87918"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21</w:t>
            </w:r>
          </w:p>
        </w:tc>
      </w:tr>
      <w:tr w:rsidR="00C87918" w14:paraId="439472D6"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3FCDD64" w14:textId="77777777" w:rsidR="00C87918" w:rsidRPr="00C451F1" w:rsidRDefault="00C87918" w:rsidP="0044317B">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auto"/>
          </w:tcPr>
          <w:p w14:paraId="46C634BF"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8</w:t>
            </w:r>
          </w:p>
        </w:tc>
        <w:tc>
          <w:tcPr>
            <w:tcW w:w="1080" w:type="dxa"/>
            <w:shd w:val="clear" w:color="auto" w:fill="auto"/>
          </w:tcPr>
          <w:p w14:paraId="3CE2611F"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6</w:t>
            </w:r>
          </w:p>
        </w:tc>
        <w:tc>
          <w:tcPr>
            <w:tcW w:w="1080" w:type="dxa"/>
            <w:shd w:val="clear" w:color="auto" w:fill="auto"/>
          </w:tcPr>
          <w:p w14:paraId="53B4C504"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w:t>
            </w:r>
          </w:p>
        </w:tc>
        <w:tc>
          <w:tcPr>
            <w:tcW w:w="1080" w:type="dxa"/>
            <w:shd w:val="clear" w:color="auto" w:fill="auto"/>
          </w:tcPr>
          <w:p w14:paraId="58F713BA"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6</w:t>
            </w:r>
          </w:p>
        </w:tc>
        <w:tc>
          <w:tcPr>
            <w:tcW w:w="1080" w:type="dxa"/>
            <w:shd w:val="clear" w:color="auto" w:fill="auto"/>
          </w:tcPr>
          <w:p w14:paraId="19BCA848"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35" w:type="dxa"/>
            <w:shd w:val="clear" w:color="auto" w:fill="auto"/>
          </w:tcPr>
          <w:p w14:paraId="7590803C"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1</w:t>
            </w:r>
          </w:p>
        </w:tc>
      </w:tr>
      <w:tr w:rsidR="00C87918" w14:paraId="5D120649"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31064B18" w14:textId="77777777" w:rsidR="00C87918" w:rsidRPr="00C451F1" w:rsidRDefault="00C87918" w:rsidP="0044317B">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597B98E8"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w:t>
            </w:r>
          </w:p>
        </w:tc>
        <w:tc>
          <w:tcPr>
            <w:tcW w:w="1080" w:type="dxa"/>
            <w:shd w:val="clear" w:color="auto" w:fill="auto"/>
          </w:tcPr>
          <w:p w14:paraId="75A5D72B"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3</w:t>
            </w:r>
          </w:p>
        </w:tc>
        <w:tc>
          <w:tcPr>
            <w:tcW w:w="1080" w:type="dxa"/>
            <w:shd w:val="clear" w:color="auto" w:fill="auto"/>
          </w:tcPr>
          <w:p w14:paraId="763C731F"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w:t>
            </w:r>
          </w:p>
        </w:tc>
        <w:tc>
          <w:tcPr>
            <w:tcW w:w="1080" w:type="dxa"/>
            <w:shd w:val="clear" w:color="auto" w:fill="auto"/>
          </w:tcPr>
          <w:p w14:paraId="081958B0"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8</w:t>
            </w:r>
          </w:p>
        </w:tc>
        <w:tc>
          <w:tcPr>
            <w:tcW w:w="1080" w:type="dxa"/>
            <w:shd w:val="clear" w:color="auto" w:fill="auto"/>
          </w:tcPr>
          <w:p w14:paraId="4F6C051E"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w:t>
            </w:r>
          </w:p>
        </w:tc>
        <w:tc>
          <w:tcPr>
            <w:tcW w:w="1035" w:type="dxa"/>
            <w:shd w:val="clear" w:color="auto" w:fill="auto"/>
          </w:tcPr>
          <w:p w14:paraId="7E0D3E0A"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0</w:t>
            </w:r>
          </w:p>
        </w:tc>
      </w:tr>
      <w:tr w:rsidR="00C87918" w14:paraId="79F00FB8" w14:textId="77777777" w:rsidTr="0044317B">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1787F3B7" w14:textId="77777777" w:rsidR="00C87918" w:rsidRPr="00C451F1" w:rsidRDefault="00C87918" w:rsidP="0044317B">
            <w:pPr>
              <w:jc w:val="left"/>
              <w:rPr>
                <w:b w:val="0"/>
                <w:bCs w:val="0"/>
                <w:sz w:val="23"/>
                <w:szCs w:val="23"/>
              </w:rPr>
            </w:pPr>
            <w:r>
              <w:rPr>
                <w:sz w:val="23"/>
                <w:szCs w:val="23"/>
              </w:rPr>
              <w:t>ISWT distance (m)</w:t>
            </w:r>
          </w:p>
        </w:tc>
        <w:tc>
          <w:tcPr>
            <w:tcW w:w="1080" w:type="dxa"/>
            <w:shd w:val="clear" w:color="auto" w:fill="auto"/>
          </w:tcPr>
          <w:p w14:paraId="559D7B1C"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0</w:t>
            </w:r>
          </w:p>
        </w:tc>
        <w:tc>
          <w:tcPr>
            <w:tcW w:w="1080" w:type="dxa"/>
            <w:shd w:val="clear" w:color="auto" w:fill="auto"/>
          </w:tcPr>
          <w:p w14:paraId="1588D3E4"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8</w:t>
            </w:r>
          </w:p>
        </w:tc>
        <w:tc>
          <w:tcPr>
            <w:tcW w:w="1080" w:type="dxa"/>
            <w:shd w:val="clear" w:color="auto" w:fill="auto"/>
          </w:tcPr>
          <w:p w14:paraId="3D3588D3"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80" w:type="dxa"/>
            <w:shd w:val="clear" w:color="auto" w:fill="auto"/>
          </w:tcPr>
          <w:p w14:paraId="49CEECEE"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06</w:t>
            </w:r>
          </w:p>
        </w:tc>
        <w:tc>
          <w:tcPr>
            <w:tcW w:w="1080" w:type="dxa"/>
            <w:shd w:val="clear" w:color="auto" w:fill="auto"/>
          </w:tcPr>
          <w:p w14:paraId="22643DFB"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w:t>
            </w:r>
          </w:p>
        </w:tc>
        <w:tc>
          <w:tcPr>
            <w:tcW w:w="1035" w:type="dxa"/>
            <w:shd w:val="clear" w:color="auto" w:fill="auto"/>
          </w:tcPr>
          <w:p w14:paraId="7AAA7FA6"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53</w:t>
            </w:r>
          </w:p>
        </w:tc>
      </w:tr>
    </w:tbl>
    <w:p w14:paraId="0997EEF9" w14:textId="380D3F1F" w:rsidR="00C87918" w:rsidRDefault="00C87918" w:rsidP="00C87918">
      <w:pPr>
        <w:pStyle w:val="Aftertable"/>
      </w:pPr>
      <w:r>
        <w:t>PFT: pulmonary function test; FVC: forced vital capacity; T</w:t>
      </w:r>
      <w:r w:rsidRPr="00D05798">
        <w:rPr>
          <w:vertAlign w:val="subscript"/>
        </w:rPr>
        <w:t>LCO</w:t>
      </w:r>
      <w:r>
        <w:t>: Carbon monoxide gas transfer; K</w:t>
      </w:r>
      <w:r w:rsidRPr="00D05798">
        <w:rPr>
          <w:vertAlign w:val="subscript"/>
        </w:rPr>
        <w:t>CO</w:t>
      </w:r>
      <w:r>
        <w:t>: Carbon monoxide gas coefficient; ISWTd: incremental shuttle walk test distance</w:t>
      </w:r>
      <w:r w:rsidR="006A1A6D">
        <w:t>; ADC: apparent diffusion coefficient</w:t>
      </w:r>
      <w:r>
        <w:t>.</w:t>
      </w:r>
    </w:p>
    <w:p w14:paraId="24B773F1" w14:textId="4CEE1396" w:rsidR="00C87918" w:rsidRDefault="00C87918" w:rsidP="00C87918">
      <w:pPr>
        <w:pStyle w:val="TableTitle0"/>
      </w:pPr>
      <w:bookmarkStart w:id="5820" w:name="_Toc3145519"/>
      <w:r>
        <w:t xml:space="preserve">Table </w:t>
      </w:r>
      <w:ins w:id="5821"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82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823" w:author="Nicholas Weatherley" w:date="2019-03-04T21:03:00Z">
        <w:r w:rsidR="00E96948">
          <w:rPr>
            <w:noProof/>
          </w:rPr>
          <w:t>18</w:t>
        </w:r>
        <w:r w:rsidR="00E96948">
          <w:fldChar w:fldCharType="end"/>
        </w:r>
      </w:ins>
      <w:ins w:id="5824" w:author="Windows User" w:date="2018-11-01T15:46:00Z">
        <w:del w:id="5825" w:author="Nicholas Weatherley" w:date="2019-03-04T21:03:00Z">
          <w:r w:rsidR="00743FFA" w:rsidDel="00E96948">
            <w:fldChar w:fldCharType="begin"/>
          </w:r>
          <w:r w:rsidR="00743FFA" w:rsidDel="00E96948">
            <w:delInstrText xml:space="preserve"> STYLEREF 1 \s </w:delInstrText>
          </w:r>
        </w:del>
      </w:ins>
      <w:del w:id="5826" w:author="Nicholas Weatherley" w:date="2019-03-04T21:03:00Z">
        <w:r w:rsidR="00743FFA" w:rsidDel="00E96948">
          <w:fldChar w:fldCharType="separate"/>
        </w:r>
        <w:r w:rsidR="0024585E" w:rsidDel="00E96948">
          <w:rPr>
            <w:noProof/>
          </w:rPr>
          <w:delText>5</w:delText>
        </w:r>
      </w:del>
      <w:ins w:id="5827" w:author="Windows User" w:date="2018-11-01T15:46:00Z">
        <w:del w:id="582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829" w:author="Nicholas Weatherley" w:date="2019-03-04T21:03:00Z">
        <w:r w:rsidR="00743FFA" w:rsidDel="00E96948">
          <w:fldChar w:fldCharType="end"/>
        </w:r>
      </w:del>
      <w:del w:id="583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7</w:delText>
        </w:r>
        <w:r w:rsidR="00BB544F" w:rsidDel="004435D9">
          <w:fldChar w:fldCharType="end"/>
        </w:r>
      </w:del>
      <w:r>
        <w:t>:</w:t>
      </w:r>
      <w:r w:rsidRPr="001072CC">
        <w:t xml:space="preserve"> </w:t>
      </w:r>
      <w:r>
        <w:t xml:space="preserve">Correlations between relative </w:t>
      </w:r>
      <w:r w:rsidR="002E50C4">
        <w:t xml:space="preserve">12-month </w:t>
      </w:r>
      <w:r>
        <w:t xml:space="preserve">changes in </w:t>
      </w:r>
      <w:r w:rsidR="006A1A6D">
        <w:t>ADC</w:t>
      </w:r>
      <w:r>
        <w:t xml:space="preserve"> metrics and PFTs</w:t>
      </w:r>
      <w:bookmarkEnd w:id="582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C87918" w14:paraId="084072C1" w14:textId="77777777" w:rsidTr="004431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2CE7A1D8" w14:textId="77777777" w:rsidR="00C87918" w:rsidRPr="00007F6A" w:rsidRDefault="00C87918" w:rsidP="0044317B">
            <w:pPr>
              <w:jc w:val="center"/>
              <w:rPr>
                <w:b w:val="0"/>
                <w:bCs w:val="0"/>
                <w:color w:val="FFFFFF"/>
              </w:rPr>
            </w:pPr>
            <w:r>
              <w:rPr>
                <w:color w:val="FFFFFF"/>
              </w:rPr>
              <w:t xml:space="preserve">Change in </w:t>
            </w:r>
            <w:r w:rsidRPr="00007F6A">
              <w:rPr>
                <w:color w:val="FFFFFF"/>
              </w:rPr>
              <w:t>Physiology metric</w:t>
            </w:r>
          </w:p>
        </w:tc>
        <w:tc>
          <w:tcPr>
            <w:tcW w:w="2160" w:type="dxa"/>
            <w:gridSpan w:val="2"/>
          </w:tcPr>
          <w:p w14:paraId="4D38A546"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ADC mean (cm</w:t>
            </w:r>
            <w:r w:rsidRPr="00230CF3">
              <w:rPr>
                <w:b w:val="0"/>
                <w:bCs w:val="0"/>
                <w:color w:val="FFFFFF"/>
                <w:vertAlign w:val="superscript"/>
              </w:rPr>
              <w:t>2</w:t>
            </w:r>
            <w:r>
              <w:rPr>
                <w:b w:val="0"/>
                <w:bCs w:val="0"/>
                <w:color w:val="FFFFFF"/>
              </w:rPr>
              <w:t>s</w:t>
            </w:r>
            <w:r w:rsidRPr="00230CF3">
              <w:rPr>
                <w:b w:val="0"/>
                <w:bCs w:val="0"/>
                <w:color w:val="FFFFFF"/>
                <w:vertAlign w:val="superscript"/>
              </w:rPr>
              <w:t>-1</w:t>
            </w:r>
            <w:r>
              <w:rPr>
                <w:b w:val="0"/>
                <w:bCs w:val="0"/>
                <w:color w:val="FFFFFF"/>
              </w:rPr>
              <w:t>)</w:t>
            </w:r>
          </w:p>
        </w:tc>
        <w:tc>
          <w:tcPr>
            <w:tcW w:w="2160" w:type="dxa"/>
            <w:gridSpan w:val="2"/>
          </w:tcPr>
          <w:p w14:paraId="1129450D"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774AB64C" w14:textId="77777777" w:rsidR="00C87918" w:rsidRPr="00007F6A" w:rsidRDefault="00C87918"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C87918" w14:paraId="52A2D4B9"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2B7F1461" w14:textId="77777777" w:rsidR="00C87918" w:rsidRPr="00007F6A" w:rsidRDefault="00C87918" w:rsidP="0044317B">
            <w:pPr>
              <w:rPr>
                <w:b w:val="0"/>
                <w:bCs w:val="0"/>
              </w:rPr>
            </w:pPr>
          </w:p>
        </w:tc>
        <w:tc>
          <w:tcPr>
            <w:tcW w:w="1080" w:type="dxa"/>
          </w:tcPr>
          <w:p w14:paraId="453DA4E8"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8EC1FB0"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458880BF"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0C0091D"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022A5C54"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2E24BE3C" w14:textId="77777777" w:rsidR="00C87918" w:rsidRDefault="00C87918" w:rsidP="0044317B">
            <w:pPr>
              <w:jc w:val="center"/>
              <w:cnfStyle w:val="000000100000" w:firstRow="0" w:lastRow="0" w:firstColumn="0" w:lastColumn="0" w:oddVBand="0" w:evenVBand="0" w:oddHBand="1" w:evenHBand="0" w:firstRowFirstColumn="0" w:firstRowLastColumn="0" w:lastRowFirstColumn="0" w:lastRowLastColumn="0"/>
            </w:pPr>
            <w:r>
              <w:t>p</w:t>
            </w:r>
          </w:p>
        </w:tc>
      </w:tr>
      <w:tr w:rsidR="00C87918" w14:paraId="4CC23D63"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4BC78E47" w14:textId="77777777" w:rsidR="00C87918" w:rsidRPr="00C451F1" w:rsidRDefault="00C87918" w:rsidP="0044317B">
            <w:pPr>
              <w:jc w:val="left"/>
              <w:rPr>
                <w:b w:val="0"/>
                <w:bCs w:val="0"/>
                <w:sz w:val="23"/>
                <w:szCs w:val="23"/>
              </w:rPr>
            </w:pPr>
            <w:r>
              <w:rPr>
                <w:sz w:val="23"/>
                <w:szCs w:val="23"/>
              </w:rPr>
              <w:t>FVC (%)</w:t>
            </w:r>
          </w:p>
        </w:tc>
        <w:tc>
          <w:tcPr>
            <w:tcW w:w="1080" w:type="dxa"/>
            <w:shd w:val="clear" w:color="auto" w:fill="auto"/>
          </w:tcPr>
          <w:p w14:paraId="41AA282A"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c>
          <w:tcPr>
            <w:tcW w:w="1080" w:type="dxa"/>
            <w:shd w:val="clear" w:color="auto" w:fill="auto"/>
          </w:tcPr>
          <w:p w14:paraId="37D39C17"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19</w:t>
            </w:r>
          </w:p>
        </w:tc>
        <w:tc>
          <w:tcPr>
            <w:tcW w:w="1080" w:type="dxa"/>
            <w:shd w:val="clear" w:color="auto" w:fill="auto"/>
          </w:tcPr>
          <w:p w14:paraId="4C17E71C"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w:t>
            </w:r>
          </w:p>
        </w:tc>
        <w:tc>
          <w:tcPr>
            <w:tcW w:w="1080" w:type="dxa"/>
            <w:shd w:val="clear" w:color="auto" w:fill="auto"/>
          </w:tcPr>
          <w:p w14:paraId="4C0A0552"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48</w:t>
            </w:r>
          </w:p>
        </w:tc>
        <w:tc>
          <w:tcPr>
            <w:tcW w:w="1080" w:type="dxa"/>
            <w:shd w:val="clear" w:color="auto" w:fill="auto"/>
          </w:tcPr>
          <w:p w14:paraId="377B0710"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35" w:type="dxa"/>
            <w:shd w:val="clear" w:color="auto" w:fill="auto"/>
          </w:tcPr>
          <w:p w14:paraId="05CAB65A" w14:textId="77777777"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21</w:t>
            </w:r>
          </w:p>
        </w:tc>
      </w:tr>
      <w:tr w:rsidR="00C87918" w14:paraId="5635FB62"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2B9DCA0" w14:textId="77777777" w:rsidR="00C87918" w:rsidRPr="00C451F1" w:rsidRDefault="00C87918" w:rsidP="0044317B">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w:t>
            </w:r>
          </w:p>
        </w:tc>
        <w:tc>
          <w:tcPr>
            <w:tcW w:w="1080" w:type="dxa"/>
            <w:shd w:val="clear" w:color="auto" w:fill="auto"/>
          </w:tcPr>
          <w:p w14:paraId="3F51C1EA" w14:textId="20A0BC4C"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8C5B9D">
              <w:rPr>
                <w:sz w:val="20"/>
                <w:szCs w:val="20"/>
              </w:rPr>
              <w:t>26</w:t>
            </w:r>
          </w:p>
        </w:tc>
        <w:tc>
          <w:tcPr>
            <w:tcW w:w="1080" w:type="dxa"/>
            <w:shd w:val="clear" w:color="auto" w:fill="auto"/>
          </w:tcPr>
          <w:p w14:paraId="3E88F50A" w14:textId="37443051" w:rsidR="00C87918" w:rsidRPr="00C451F1" w:rsidRDefault="008C5B9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0</w:t>
            </w:r>
          </w:p>
        </w:tc>
        <w:tc>
          <w:tcPr>
            <w:tcW w:w="1080" w:type="dxa"/>
            <w:shd w:val="clear" w:color="auto" w:fill="auto"/>
          </w:tcPr>
          <w:p w14:paraId="272D61F7" w14:textId="784D98AB"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8C5B9D">
              <w:rPr>
                <w:sz w:val="20"/>
                <w:szCs w:val="20"/>
              </w:rPr>
              <w:t>17</w:t>
            </w:r>
          </w:p>
        </w:tc>
        <w:tc>
          <w:tcPr>
            <w:tcW w:w="1080" w:type="dxa"/>
            <w:shd w:val="clear" w:color="auto" w:fill="auto"/>
          </w:tcPr>
          <w:p w14:paraId="131418B3" w14:textId="316B4124" w:rsidR="00C87918" w:rsidRPr="00C451F1" w:rsidRDefault="008C5B9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00</w:t>
            </w:r>
          </w:p>
        </w:tc>
        <w:tc>
          <w:tcPr>
            <w:tcW w:w="1080" w:type="dxa"/>
            <w:shd w:val="clear" w:color="auto" w:fill="auto"/>
          </w:tcPr>
          <w:p w14:paraId="050447F3" w14:textId="58734C01" w:rsidR="00C87918" w:rsidRPr="00C451F1" w:rsidRDefault="008C5B9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w:t>
            </w:r>
          </w:p>
        </w:tc>
        <w:tc>
          <w:tcPr>
            <w:tcW w:w="1035" w:type="dxa"/>
            <w:shd w:val="clear" w:color="auto" w:fill="auto"/>
          </w:tcPr>
          <w:p w14:paraId="1048DC3E" w14:textId="1D8302B9" w:rsidR="00C87918" w:rsidRPr="00C451F1" w:rsidRDefault="008C5B9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35</w:t>
            </w:r>
          </w:p>
        </w:tc>
      </w:tr>
      <w:tr w:rsidR="00C87918" w14:paraId="483FDC51" w14:textId="77777777" w:rsidTr="0044317B">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6FF9B5AA" w14:textId="77777777" w:rsidR="00C87918" w:rsidRPr="00C451F1" w:rsidRDefault="00C87918" w:rsidP="0044317B">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w:t>
            </w:r>
            <w:r>
              <w:rPr>
                <w:sz w:val="23"/>
                <w:szCs w:val="23"/>
              </w:rPr>
              <w:t>%</w:t>
            </w:r>
            <w:r w:rsidRPr="00C451F1">
              <w:rPr>
                <w:sz w:val="23"/>
                <w:szCs w:val="23"/>
              </w:rPr>
              <w:t>)</w:t>
            </w:r>
          </w:p>
        </w:tc>
        <w:tc>
          <w:tcPr>
            <w:tcW w:w="1080" w:type="dxa"/>
            <w:shd w:val="clear" w:color="auto" w:fill="auto"/>
          </w:tcPr>
          <w:p w14:paraId="59BB3D82" w14:textId="23A3DABA"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r w:rsidR="008C5B9D">
              <w:rPr>
                <w:sz w:val="20"/>
                <w:szCs w:val="20"/>
              </w:rPr>
              <w:t>8</w:t>
            </w:r>
          </w:p>
        </w:tc>
        <w:tc>
          <w:tcPr>
            <w:tcW w:w="1080" w:type="dxa"/>
            <w:shd w:val="clear" w:color="auto" w:fill="auto"/>
          </w:tcPr>
          <w:p w14:paraId="7F337CB7" w14:textId="5DB8BC47" w:rsidR="00C87918" w:rsidRPr="00C451F1" w:rsidRDefault="008C5B9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0</w:t>
            </w:r>
          </w:p>
        </w:tc>
        <w:tc>
          <w:tcPr>
            <w:tcW w:w="1080" w:type="dxa"/>
            <w:shd w:val="clear" w:color="auto" w:fill="auto"/>
          </w:tcPr>
          <w:p w14:paraId="7544662C" w14:textId="1B0D6E50"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w:t>
            </w:r>
            <w:r w:rsidR="008C5B9D">
              <w:rPr>
                <w:sz w:val="20"/>
                <w:szCs w:val="20"/>
              </w:rPr>
              <w:t>8</w:t>
            </w:r>
          </w:p>
        </w:tc>
        <w:tc>
          <w:tcPr>
            <w:tcW w:w="1080" w:type="dxa"/>
            <w:shd w:val="clear" w:color="auto" w:fill="auto"/>
          </w:tcPr>
          <w:p w14:paraId="5C10A330" w14:textId="2BA5E270" w:rsidR="00C87918" w:rsidRPr="00C451F1" w:rsidRDefault="008C5B9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5</w:t>
            </w:r>
          </w:p>
        </w:tc>
        <w:tc>
          <w:tcPr>
            <w:tcW w:w="1080" w:type="dxa"/>
            <w:shd w:val="clear" w:color="auto" w:fill="auto"/>
          </w:tcPr>
          <w:p w14:paraId="0551565C" w14:textId="5BA3B822" w:rsidR="00C87918" w:rsidRPr="00C451F1" w:rsidRDefault="00C87918"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w:t>
            </w:r>
            <w:r w:rsidR="008C5B9D">
              <w:rPr>
                <w:sz w:val="20"/>
                <w:szCs w:val="20"/>
              </w:rPr>
              <w:t>6</w:t>
            </w:r>
          </w:p>
        </w:tc>
        <w:tc>
          <w:tcPr>
            <w:tcW w:w="1035" w:type="dxa"/>
            <w:shd w:val="clear" w:color="auto" w:fill="auto"/>
          </w:tcPr>
          <w:p w14:paraId="1C6ACCCF" w14:textId="3670D40F" w:rsidR="00C87918" w:rsidRPr="00C451F1" w:rsidRDefault="008C5B9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17</w:t>
            </w:r>
          </w:p>
        </w:tc>
      </w:tr>
      <w:tr w:rsidR="00C87918" w14:paraId="51CCEC8C"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4F3F554" w14:textId="77777777" w:rsidR="00C87918" w:rsidRPr="00C451F1" w:rsidRDefault="00C87918" w:rsidP="0044317B">
            <w:pPr>
              <w:jc w:val="left"/>
              <w:rPr>
                <w:b w:val="0"/>
                <w:bCs w:val="0"/>
                <w:sz w:val="23"/>
                <w:szCs w:val="23"/>
              </w:rPr>
            </w:pPr>
            <w:r>
              <w:rPr>
                <w:sz w:val="23"/>
                <w:szCs w:val="23"/>
              </w:rPr>
              <w:t>ISWT distance (%)</w:t>
            </w:r>
          </w:p>
        </w:tc>
        <w:tc>
          <w:tcPr>
            <w:tcW w:w="1080" w:type="dxa"/>
            <w:shd w:val="clear" w:color="auto" w:fill="auto"/>
          </w:tcPr>
          <w:p w14:paraId="2E17728E"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w:t>
            </w:r>
          </w:p>
        </w:tc>
        <w:tc>
          <w:tcPr>
            <w:tcW w:w="1080" w:type="dxa"/>
            <w:shd w:val="clear" w:color="auto" w:fill="auto"/>
          </w:tcPr>
          <w:p w14:paraId="54927FA9"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81</w:t>
            </w:r>
          </w:p>
        </w:tc>
        <w:tc>
          <w:tcPr>
            <w:tcW w:w="1080" w:type="dxa"/>
            <w:shd w:val="clear" w:color="auto" w:fill="auto"/>
          </w:tcPr>
          <w:p w14:paraId="13385A94"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80" w:type="dxa"/>
            <w:shd w:val="clear" w:color="auto" w:fill="auto"/>
          </w:tcPr>
          <w:p w14:paraId="73F78D9E"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83</w:t>
            </w:r>
          </w:p>
        </w:tc>
        <w:tc>
          <w:tcPr>
            <w:tcW w:w="1080" w:type="dxa"/>
            <w:shd w:val="clear" w:color="auto" w:fill="auto"/>
          </w:tcPr>
          <w:p w14:paraId="7B00ECE4"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w:t>
            </w:r>
          </w:p>
        </w:tc>
        <w:tc>
          <w:tcPr>
            <w:tcW w:w="1035" w:type="dxa"/>
          </w:tcPr>
          <w:p w14:paraId="6D8CE8D4" w14:textId="77777777" w:rsidR="00C87918" w:rsidRPr="00C451F1" w:rsidRDefault="00C87918"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17</w:t>
            </w:r>
          </w:p>
        </w:tc>
      </w:tr>
    </w:tbl>
    <w:p w14:paraId="3D9BA77A" w14:textId="7D0F00B1" w:rsidR="00C87918" w:rsidRDefault="00C87918" w:rsidP="00C87918">
      <w:pPr>
        <w:pStyle w:val="Aftertable"/>
      </w:pPr>
      <w:r>
        <w:t>PFT: pulmonary function test; FVC: forced vital capacity; T</w:t>
      </w:r>
      <w:r w:rsidRPr="00D05798">
        <w:rPr>
          <w:vertAlign w:val="subscript"/>
        </w:rPr>
        <w:t>LCO</w:t>
      </w:r>
      <w:r>
        <w:t>: Carbon monoxide gas transfer; K</w:t>
      </w:r>
      <w:r w:rsidRPr="00D05798">
        <w:rPr>
          <w:vertAlign w:val="subscript"/>
        </w:rPr>
        <w:t>CO</w:t>
      </w:r>
      <w:r>
        <w:t xml:space="preserve">: Carbon monoxide gas coefficient; ISWTd: incremental shuttle walk test distance; </w:t>
      </w:r>
      <w:r w:rsidR="006A1A6D">
        <w:t>ADC: apparent diffusion coefficient.</w:t>
      </w:r>
    </w:p>
    <w:p w14:paraId="71A420FD" w14:textId="03F5621D" w:rsidR="003A0300" w:rsidRPr="00FE031D" w:rsidRDefault="001B01AE" w:rsidP="0011795E">
      <w:pPr>
        <w:pStyle w:val="Heading4"/>
      </w:pPr>
      <w:r w:rsidRPr="00FE031D">
        <w:t>Twelve-months LmD</w:t>
      </w:r>
      <w:r w:rsidR="007175D7">
        <w:t xml:space="preserve"> Outcomes</w:t>
      </w:r>
    </w:p>
    <w:p w14:paraId="60FDADA4" w14:textId="55626B25" w:rsidR="007C189B" w:rsidRDefault="007C189B" w:rsidP="007C189B">
      <w:r>
        <w:t>Physiological correlations were reassessed at 12 months (visit 3). Correlations that were determined to be statistically significant from the first or second vis</w:t>
      </w:r>
      <w:r w:rsidR="0054596A">
        <w:t>it are summarised in</w:t>
      </w:r>
      <w:r w:rsidR="000303A8">
        <w:t xml:space="preserve"> Table</w:t>
      </w:r>
      <w:r w:rsidR="0054596A">
        <w:t xml:space="preserve"> 5.</w:t>
      </w:r>
      <w:r w:rsidR="00DA49D3">
        <w:t>1</w:t>
      </w:r>
      <w:ins w:id="5831" w:author="Windows User" w:date="2018-11-02T11:08:00Z">
        <w:r w:rsidR="006A283B">
          <w:t>9</w:t>
        </w:r>
      </w:ins>
      <w:del w:id="5832" w:author="Windows User" w:date="2018-11-02T11:08:00Z">
        <w:r w:rsidR="00DA49D3" w:rsidDel="006A283B">
          <w:delText>8</w:delText>
        </w:r>
      </w:del>
      <w:r w:rsidR="004F7B0C">
        <w:t>.</w:t>
      </w:r>
      <w:r>
        <w:t xml:space="preserve"> </w:t>
      </w:r>
      <w:r w:rsidRPr="00EA1A1C">
        <w:rPr>
          <w:color w:val="000000" w:themeColor="text1"/>
        </w:rPr>
        <w:t>The statistically significant correlation</w:t>
      </w:r>
      <w:r>
        <w:rPr>
          <w:color w:val="000000" w:themeColor="text1"/>
        </w:rPr>
        <w:t>s</w:t>
      </w:r>
      <w:r w:rsidRPr="00EA1A1C">
        <w:rPr>
          <w:color w:val="000000" w:themeColor="text1"/>
        </w:rPr>
        <w:t xml:space="preserve"> </w:t>
      </w:r>
      <w:r>
        <w:rPr>
          <w:color w:val="000000" w:themeColor="text1"/>
        </w:rPr>
        <w:t>from visit 3</w:t>
      </w:r>
      <w:r w:rsidRPr="00EA1A1C">
        <w:rPr>
          <w:color w:val="000000" w:themeColor="text1"/>
        </w:rPr>
        <w:t xml:space="preserve"> </w:t>
      </w:r>
      <w:r>
        <w:rPr>
          <w:color w:val="000000" w:themeColor="text1"/>
        </w:rPr>
        <w:t>are</w:t>
      </w:r>
      <w:r w:rsidRPr="00EA1A1C">
        <w:rPr>
          <w:color w:val="000000" w:themeColor="text1"/>
        </w:rPr>
        <w:t xml:space="preserve"> represented </w:t>
      </w:r>
      <w:r>
        <w:rPr>
          <w:color w:val="000000" w:themeColor="text1"/>
        </w:rPr>
        <w:t>by</w:t>
      </w:r>
      <w:r w:rsidRPr="00EA1A1C">
        <w:rPr>
          <w:color w:val="000000" w:themeColor="text1"/>
        </w:rPr>
        <w:t xml:space="preserve"> scatterplot</w:t>
      </w:r>
      <w:r>
        <w:rPr>
          <w:color w:val="000000" w:themeColor="text1"/>
        </w:rPr>
        <w:t>s</w:t>
      </w:r>
      <w:r w:rsidR="00DA49D3">
        <w:rPr>
          <w:color w:val="000000" w:themeColor="text1"/>
        </w:rPr>
        <w:t xml:space="preserve"> in </w:t>
      </w:r>
      <w:r w:rsidR="000303A8">
        <w:rPr>
          <w:color w:val="000000" w:themeColor="text1"/>
        </w:rPr>
        <w:t>Figure</w:t>
      </w:r>
      <w:r w:rsidR="00DA49D3">
        <w:rPr>
          <w:color w:val="000000" w:themeColor="text1"/>
        </w:rPr>
        <w:t xml:space="preserve"> 5.3</w:t>
      </w:r>
      <w:ins w:id="5833" w:author="Windows User" w:date="2018-11-02T11:08:00Z">
        <w:r w:rsidR="006A283B">
          <w:rPr>
            <w:color w:val="000000" w:themeColor="text1"/>
          </w:rPr>
          <w:t>7</w:t>
        </w:r>
      </w:ins>
      <w:del w:id="5834" w:author="Windows User" w:date="2018-11-02T11:08:00Z">
        <w:r w:rsidR="00DA49D3" w:rsidDel="006A283B">
          <w:rPr>
            <w:color w:val="000000" w:themeColor="text1"/>
          </w:rPr>
          <w:delText>5</w:delText>
        </w:r>
      </w:del>
      <w:r w:rsidRPr="00EA1A1C">
        <w:rPr>
          <w:color w:val="000000" w:themeColor="text1"/>
        </w:rPr>
        <w:t>.</w:t>
      </w:r>
    </w:p>
    <w:p w14:paraId="7EFB5C25" w14:textId="50ABF8ED" w:rsidR="007C189B" w:rsidRDefault="007C189B" w:rsidP="007C189B">
      <w:pPr>
        <w:pStyle w:val="TableTitle0"/>
      </w:pPr>
      <w:bookmarkStart w:id="5835" w:name="_Toc3145520"/>
      <w:r>
        <w:lastRenderedPageBreak/>
        <w:t xml:space="preserve">Table </w:t>
      </w:r>
      <w:ins w:id="5836"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83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838" w:author="Nicholas Weatherley" w:date="2019-03-04T21:03:00Z">
        <w:r w:rsidR="00E96948">
          <w:rPr>
            <w:noProof/>
          </w:rPr>
          <w:t>19</w:t>
        </w:r>
        <w:r w:rsidR="00E96948">
          <w:fldChar w:fldCharType="end"/>
        </w:r>
      </w:ins>
      <w:ins w:id="5839" w:author="Windows User" w:date="2018-11-01T15:46:00Z">
        <w:del w:id="5840" w:author="Nicholas Weatherley" w:date="2019-03-04T21:03:00Z">
          <w:r w:rsidR="00743FFA" w:rsidDel="00E96948">
            <w:fldChar w:fldCharType="begin"/>
          </w:r>
          <w:r w:rsidR="00743FFA" w:rsidDel="00E96948">
            <w:delInstrText xml:space="preserve"> STYLEREF 1 \s </w:delInstrText>
          </w:r>
        </w:del>
      </w:ins>
      <w:del w:id="5841" w:author="Nicholas Weatherley" w:date="2019-03-04T21:03:00Z">
        <w:r w:rsidR="00743FFA" w:rsidDel="00E96948">
          <w:fldChar w:fldCharType="separate"/>
        </w:r>
        <w:r w:rsidR="0024585E" w:rsidDel="00E96948">
          <w:rPr>
            <w:noProof/>
          </w:rPr>
          <w:delText>5</w:delText>
        </w:r>
      </w:del>
      <w:ins w:id="5842" w:author="Windows User" w:date="2018-11-01T15:46:00Z">
        <w:del w:id="584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844" w:author="Nicholas Weatherley" w:date="2019-03-04T21:03:00Z">
        <w:r w:rsidR="00743FFA" w:rsidDel="00E96948">
          <w:fldChar w:fldCharType="end"/>
        </w:r>
      </w:del>
      <w:del w:id="584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8</w:delText>
        </w:r>
        <w:r w:rsidR="00BB544F" w:rsidDel="004435D9">
          <w:fldChar w:fldCharType="end"/>
        </w:r>
      </w:del>
      <w:r>
        <w:t>: Visit 3 Lm</w:t>
      </w:r>
      <w:r w:rsidRPr="007C189B">
        <w:rPr>
          <w:vertAlign w:val="subscript"/>
        </w:rPr>
        <w:t>D</w:t>
      </w:r>
      <w:r>
        <w:t xml:space="preserve"> metric correlations</w:t>
      </w:r>
      <w:bookmarkEnd w:id="5835"/>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7C189B" w14:paraId="61478848" w14:textId="77777777" w:rsidTr="004431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62A4D897" w14:textId="77777777" w:rsidR="007C189B" w:rsidRPr="00007F6A" w:rsidRDefault="007C189B" w:rsidP="0044317B">
            <w:pPr>
              <w:jc w:val="center"/>
              <w:rPr>
                <w:b w:val="0"/>
                <w:bCs w:val="0"/>
                <w:color w:val="FFFFFF"/>
              </w:rPr>
            </w:pPr>
            <w:r w:rsidRPr="00007F6A">
              <w:rPr>
                <w:color w:val="FFFFFF"/>
              </w:rPr>
              <w:t>Physiology metric</w:t>
            </w:r>
          </w:p>
        </w:tc>
        <w:tc>
          <w:tcPr>
            <w:tcW w:w="2160" w:type="dxa"/>
            <w:gridSpan w:val="2"/>
          </w:tcPr>
          <w:p w14:paraId="6915F850" w14:textId="77777777" w:rsidR="007C189B" w:rsidRPr="00007F6A"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217DFF">
              <w:rPr>
                <w:b w:val="0"/>
                <w:bCs w:val="0"/>
                <w:color w:val="FFFFFF"/>
                <w:vertAlign w:val="subscript"/>
              </w:rPr>
              <w:t>D</w:t>
            </w:r>
            <w:r>
              <w:rPr>
                <w:b w:val="0"/>
                <w:bCs w:val="0"/>
                <w:color w:val="FFFFFF"/>
              </w:rPr>
              <w:t xml:space="preserve"> mean</w:t>
            </w:r>
          </w:p>
        </w:tc>
        <w:tc>
          <w:tcPr>
            <w:tcW w:w="2160" w:type="dxa"/>
            <w:gridSpan w:val="2"/>
          </w:tcPr>
          <w:p w14:paraId="0AE3FEA4" w14:textId="77777777" w:rsidR="007C189B" w:rsidRPr="00007F6A"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Skew</w:t>
            </w:r>
          </w:p>
        </w:tc>
        <w:tc>
          <w:tcPr>
            <w:tcW w:w="2115" w:type="dxa"/>
            <w:gridSpan w:val="2"/>
          </w:tcPr>
          <w:p w14:paraId="67AC8A6E" w14:textId="77777777" w:rsidR="007C189B" w:rsidRPr="00007F6A"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Kurtosis</w:t>
            </w:r>
          </w:p>
        </w:tc>
      </w:tr>
      <w:tr w:rsidR="007C189B" w14:paraId="522C8FDF"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104428B2" w14:textId="77777777" w:rsidR="007C189B" w:rsidRPr="00007F6A" w:rsidRDefault="007C189B" w:rsidP="0044317B">
            <w:pPr>
              <w:rPr>
                <w:b w:val="0"/>
                <w:bCs w:val="0"/>
              </w:rPr>
            </w:pPr>
          </w:p>
        </w:tc>
        <w:tc>
          <w:tcPr>
            <w:tcW w:w="1080" w:type="dxa"/>
          </w:tcPr>
          <w:p w14:paraId="21D9F5C7"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41B6A736"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739AD3E"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1AB7E936"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C7A6D40"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1FBDDF4F" w14:textId="77777777" w:rsidR="007C189B" w:rsidRDefault="007C189B" w:rsidP="0044317B">
            <w:pPr>
              <w:jc w:val="center"/>
              <w:cnfStyle w:val="000000100000" w:firstRow="0" w:lastRow="0" w:firstColumn="0" w:lastColumn="0" w:oddVBand="0" w:evenVBand="0" w:oddHBand="1" w:evenHBand="0" w:firstRowFirstColumn="0" w:firstRowLastColumn="0" w:lastRowFirstColumn="0" w:lastRowLastColumn="0"/>
            </w:pPr>
            <w:r>
              <w:t>p</w:t>
            </w:r>
          </w:p>
        </w:tc>
      </w:tr>
      <w:tr w:rsidR="007C189B" w14:paraId="27E2D673"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1298445E" w14:textId="77777777" w:rsidR="007C189B" w:rsidRPr="00C451F1" w:rsidRDefault="007C189B" w:rsidP="0044317B">
            <w:pPr>
              <w:jc w:val="left"/>
              <w:rPr>
                <w:b w:val="0"/>
                <w:bCs w:val="0"/>
                <w:sz w:val="23"/>
                <w:szCs w:val="23"/>
              </w:rPr>
            </w:pPr>
            <w:r w:rsidRPr="00C451F1">
              <w:rPr>
                <w:sz w:val="23"/>
                <w:szCs w:val="23"/>
              </w:rPr>
              <w:t>FVC (% predicted)</w:t>
            </w:r>
          </w:p>
        </w:tc>
        <w:tc>
          <w:tcPr>
            <w:tcW w:w="1080" w:type="dxa"/>
          </w:tcPr>
          <w:p w14:paraId="76838244" w14:textId="1F774975"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5</w:t>
            </w:r>
          </w:p>
        </w:tc>
        <w:tc>
          <w:tcPr>
            <w:tcW w:w="1080" w:type="dxa"/>
          </w:tcPr>
          <w:p w14:paraId="2E296CC8" w14:textId="3E49C2B4"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15</w:t>
            </w:r>
          </w:p>
        </w:tc>
        <w:tc>
          <w:tcPr>
            <w:tcW w:w="1080" w:type="dxa"/>
            <w:shd w:val="clear" w:color="auto" w:fill="auto"/>
          </w:tcPr>
          <w:p w14:paraId="063EF4B9" w14:textId="7BCEE46E"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w:t>
            </w:r>
          </w:p>
        </w:tc>
        <w:tc>
          <w:tcPr>
            <w:tcW w:w="1080" w:type="dxa"/>
            <w:shd w:val="clear" w:color="auto" w:fill="auto"/>
          </w:tcPr>
          <w:p w14:paraId="383F1C4C" w14:textId="4B1E4D2A"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3</w:t>
            </w:r>
          </w:p>
        </w:tc>
        <w:tc>
          <w:tcPr>
            <w:tcW w:w="1080" w:type="dxa"/>
          </w:tcPr>
          <w:p w14:paraId="682D6733" w14:textId="6483322D"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w:t>
            </w:r>
          </w:p>
        </w:tc>
        <w:tc>
          <w:tcPr>
            <w:tcW w:w="1035" w:type="dxa"/>
          </w:tcPr>
          <w:p w14:paraId="30DCF655" w14:textId="715D7E33" w:rsidR="007C189B" w:rsidRPr="00C451F1" w:rsidRDefault="0044317B"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31</w:t>
            </w:r>
          </w:p>
        </w:tc>
      </w:tr>
      <w:tr w:rsidR="007C189B" w14:paraId="6B9F45D1"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4449BCC3" w14:textId="77777777" w:rsidR="007C189B" w:rsidRPr="00C451F1" w:rsidRDefault="007C189B" w:rsidP="0044317B">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tcPr>
          <w:p w14:paraId="5BDB6D83" w14:textId="2ABF506E" w:rsidR="007C189B" w:rsidRPr="00C451F1" w:rsidRDefault="0044317B"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w:t>
            </w:r>
          </w:p>
        </w:tc>
        <w:tc>
          <w:tcPr>
            <w:tcW w:w="1080" w:type="dxa"/>
          </w:tcPr>
          <w:p w14:paraId="0C053148" w14:textId="087D6701" w:rsidR="007C189B" w:rsidRPr="00C451F1" w:rsidRDefault="0044317B"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76</w:t>
            </w:r>
          </w:p>
        </w:tc>
        <w:tc>
          <w:tcPr>
            <w:tcW w:w="1080" w:type="dxa"/>
            <w:shd w:val="clear" w:color="auto" w:fill="auto"/>
          </w:tcPr>
          <w:p w14:paraId="3E403FD8" w14:textId="4DE53913" w:rsidR="007C189B" w:rsidRPr="00C451F1" w:rsidRDefault="0044317B"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8</w:t>
            </w:r>
          </w:p>
        </w:tc>
        <w:tc>
          <w:tcPr>
            <w:tcW w:w="1080" w:type="dxa"/>
            <w:shd w:val="clear" w:color="auto" w:fill="auto"/>
          </w:tcPr>
          <w:p w14:paraId="41DE0D26" w14:textId="6DCB7214" w:rsidR="007C189B" w:rsidRPr="00C451F1" w:rsidRDefault="0044317B"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2</w:t>
            </w:r>
          </w:p>
        </w:tc>
        <w:tc>
          <w:tcPr>
            <w:tcW w:w="1080" w:type="dxa"/>
          </w:tcPr>
          <w:p w14:paraId="7EAB2FCF" w14:textId="14EFEE4C"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w:t>
            </w:r>
          </w:p>
        </w:tc>
        <w:tc>
          <w:tcPr>
            <w:tcW w:w="1035" w:type="dxa"/>
          </w:tcPr>
          <w:p w14:paraId="08562392" w14:textId="53958BBC"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63</w:t>
            </w:r>
          </w:p>
        </w:tc>
      </w:tr>
      <w:tr w:rsidR="007C189B" w14:paraId="7C69EA1C" w14:textId="77777777" w:rsidTr="00E444D6">
        <w:tc>
          <w:tcPr>
            <w:cnfStyle w:val="001000000000" w:firstRow="0" w:lastRow="0" w:firstColumn="1" w:lastColumn="0" w:oddVBand="0" w:evenVBand="0" w:oddHBand="0" w:evenHBand="0" w:firstRowFirstColumn="0" w:firstRowLastColumn="0" w:lastRowFirstColumn="0" w:lastRowLastColumn="0"/>
            <w:tcW w:w="3054" w:type="dxa"/>
          </w:tcPr>
          <w:p w14:paraId="58466274" w14:textId="77777777" w:rsidR="007C189B" w:rsidRPr="00C451F1" w:rsidRDefault="007C189B" w:rsidP="0044317B">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auto"/>
          </w:tcPr>
          <w:p w14:paraId="1F3BDBFA" w14:textId="0B9C4BB6"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21D1C">
              <w:rPr>
                <w:sz w:val="20"/>
                <w:szCs w:val="20"/>
              </w:rPr>
              <w:t>57</w:t>
            </w:r>
          </w:p>
        </w:tc>
        <w:tc>
          <w:tcPr>
            <w:tcW w:w="1080" w:type="dxa"/>
            <w:shd w:val="clear" w:color="auto" w:fill="auto"/>
          </w:tcPr>
          <w:p w14:paraId="5672C582" w14:textId="4C001A92"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5</w:t>
            </w:r>
          </w:p>
        </w:tc>
        <w:tc>
          <w:tcPr>
            <w:tcW w:w="1080" w:type="dxa"/>
            <w:shd w:val="clear" w:color="auto" w:fill="D9D9D9" w:themeFill="background1" w:themeFillShade="D9"/>
          </w:tcPr>
          <w:p w14:paraId="0C0FF534" w14:textId="7A81ADAB"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21D1C">
              <w:rPr>
                <w:sz w:val="20"/>
                <w:szCs w:val="20"/>
              </w:rPr>
              <w:t>69</w:t>
            </w:r>
          </w:p>
        </w:tc>
        <w:tc>
          <w:tcPr>
            <w:tcW w:w="1080" w:type="dxa"/>
            <w:shd w:val="clear" w:color="auto" w:fill="D9D9D9" w:themeFill="background1" w:themeFillShade="D9"/>
          </w:tcPr>
          <w:p w14:paraId="5B3E91B9" w14:textId="33515824"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4</w:t>
            </w:r>
          </w:p>
        </w:tc>
        <w:tc>
          <w:tcPr>
            <w:tcW w:w="1080" w:type="dxa"/>
            <w:shd w:val="clear" w:color="auto" w:fill="auto"/>
          </w:tcPr>
          <w:p w14:paraId="0A694B24" w14:textId="22EF742E"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35" w:type="dxa"/>
            <w:shd w:val="clear" w:color="auto" w:fill="auto"/>
          </w:tcPr>
          <w:p w14:paraId="04744AE5" w14:textId="1F288F6D"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37</w:t>
            </w:r>
          </w:p>
        </w:tc>
      </w:tr>
      <w:tr w:rsidR="007C189B" w14:paraId="5BAB1767"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064739D9" w14:textId="77777777" w:rsidR="007C189B" w:rsidRPr="00C451F1" w:rsidRDefault="007C189B" w:rsidP="0044317B">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7582EF1A" w14:textId="048B2A65"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3</w:t>
            </w:r>
          </w:p>
        </w:tc>
        <w:tc>
          <w:tcPr>
            <w:tcW w:w="1080" w:type="dxa"/>
            <w:shd w:val="clear" w:color="auto" w:fill="auto"/>
          </w:tcPr>
          <w:p w14:paraId="3B1BBE45" w14:textId="69E62401"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8</w:t>
            </w:r>
          </w:p>
        </w:tc>
        <w:tc>
          <w:tcPr>
            <w:tcW w:w="1080" w:type="dxa"/>
            <w:shd w:val="clear" w:color="auto" w:fill="auto"/>
          </w:tcPr>
          <w:p w14:paraId="325F206E" w14:textId="3D0026DC"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1</w:t>
            </w:r>
          </w:p>
        </w:tc>
        <w:tc>
          <w:tcPr>
            <w:tcW w:w="1080" w:type="dxa"/>
            <w:shd w:val="clear" w:color="auto" w:fill="auto"/>
          </w:tcPr>
          <w:p w14:paraId="066BDAC1" w14:textId="49DFA05C"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86</w:t>
            </w:r>
          </w:p>
        </w:tc>
        <w:tc>
          <w:tcPr>
            <w:tcW w:w="1080" w:type="dxa"/>
            <w:shd w:val="clear" w:color="auto" w:fill="auto"/>
          </w:tcPr>
          <w:p w14:paraId="72B3D9D4" w14:textId="2317CC7B"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w:t>
            </w:r>
          </w:p>
        </w:tc>
        <w:tc>
          <w:tcPr>
            <w:tcW w:w="1035" w:type="dxa"/>
            <w:shd w:val="clear" w:color="auto" w:fill="auto"/>
          </w:tcPr>
          <w:p w14:paraId="78B8914C" w14:textId="630C431A"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48</w:t>
            </w:r>
          </w:p>
        </w:tc>
      </w:tr>
      <w:tr w:rsidR="007C189B" w14:paraId="1E1E9960" w14:textId="77777777" w:rsidTr="0044317B">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DADC1EE" w14:textId="77777777" w:rsidR="007C189B" w:rsidRPr="00C451F1" w:rsidRDefault="007C189B" w:rsidP="0044317B">
            <w:pPr>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auto"/>
          </w:tcPr>
          <w:p w14:paraId="1DF59670" w14:textId="1C5B5F5E"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721D1C">
              <w:rPr>
                <w:sz w:val="20"/>
                <w:szCs w:val="20"/>
              </w:rPr>
              <w:t>53</w:t>
            </w:r>
          </w:p>
        </w:tc>
        <w:tc>
          <w:tcPr>
            <w:tcW w:w="1080" w:type="dxa"/>
            <w:shd w:val="clear" w:color="auto" w:fill="auto"/>
          </w:tcPr>
          <w:p w14:paraId="71990B65" w14:textId="45CD4252"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5</w:t>
            </w:r>
          </w:p>
        </w:tc>
        <w:tc>
          <w:tcPr>
            <w:tcW w:w="1080" w:type="dxa"/>
            <w:shd w:val="clear" w:color="auto" w:fill="auto"/>
          </w:tcPr>
          <w:p w14:paraId="17571130" w14:textId="431F4963"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3</w:t>
            </w:r>
          </w:p>
        </w:tc>
        <w:tc>
          <w:tcPr>
            <w:tcW w:w="1080" w:type="dxa"/>
            <w:shd w:val="clear" w:color="auto" w:fill="auto"/>
          </w:tcPr>
          <w:p w14:paraId="023B1CB5" w14:textId="528A2171"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9</w:t>
            </w:r>
          </w:p>
        </w:tc>
        <w:tc>
          <w:tcPr>
            <w:tcW w:w="1080" w:type="dxa"/>
            <w:shd w:val="clear" w:color="auto" w:fill="auto"/>
          </w:tcPr>
          <w:p w14:paraId="30C8FD0F" w14:textId="46F4DF59" w:rsidR="007C189B" w:rsidRPr="00C451F1" w:rsidRDefault="00721D1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7</w:t>
            </w:r>
          </w:p>
        </w:tc>
        <w:tc>
          <w:tcPr>
            <w:tcW w:w="1035" w:type="dxa"/>
            <w:shd w:val="clear" w:color="auto" w:fill="auto"/>
          </w:tcPr>
          <w:p w14:paraId="29A0EFDC" w14:textId="7A347DD0"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09</w:t>
            </w:r>
          </w:p>
        </w:tc>
      </w:tr>
      <w:tr w:rsidR="007C189B" w14:paraId="27F779CB"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6EEB22C" w14:textId="77777777" w:rsidR="007C189B" w:rsidRPr="00C451F1" w:rsidRDefault="007C189B" w:rsidP="0044317B">
            <w:pPr>
              <w:jc w:val="left"/>
              <w:rPr>
                <w:b w:val="0"/>
                <w:bCs w:val="0"/>
                <w:sz w:val="23"/>
                <w:szCs w:val="23"/>
              </w:rPr>
            </w:pPr>
            <w:r w:rsidRPr="00C451F1">
              <w:rPr>
                <w:sz w:val="23"/>
                <w:szCs w:val="23"/>
              </w:rPr>
              <w:t>GAP score (index)</w:t>
            </w:r>
          </w:p>
        </w:tc>
        <w:tc>
          <w:tcPr>
            <w:tcW w:w="1080" w:type="dxa"/>
            <w:shd w:val="clear" w:color="auto" w:fill="auto"/>
          </w:tcPr>
          <w:p w14:paraId="5E360199" w14:textId="2394D078"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5</w:t>
            </w:r>
          </w:p>
        </w:tc>
        <w:tc>
          <w:tcPr>
            <w:tcW w:w="1080" w:type="dxa"/>
            <w:shd w:val="clear" w:color="auto" w:fill="auto"/>
          </w:tcPr>
          <w:p w14:paraId="58E82C96" w14:textId="1F0E472A"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2</w:t>
            </w:r>
          </w:p>
        </w:tc>
        <w:tc>
          <w:tcPr>
            <w:tcW w:w="1080" w:type="dxa"/>
            <w:shd w:val="clear" w:color="auto" w:fill="auto"/>
          </w:tcPr>
          <w:p w14:paraId="5E0366CF" w14:textId="4AC25CDA"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3</w:t>
            </w:r>
          </w:p>
        </w:tc>
        <w:tc>
          <w:tcPr>
            <w:tcW w:w="1080" w:type="dxa"/>
            <w:shd w:val="clear" w:color="auto" w:fill="auto"/>
          </w:tcPr>
          <w:p w14:paraId="438BF7C1" w14:textId="1D70FD40"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1</w:t>
            </w:r>
          </w:p>
        </w:tc>
        <w:tc>
          <w:tcPr>
            <w:tcW w:w="1080" w:type="dxa"/>
            <w:shd w:val="clear" w:color="auto" w:fill="auto"/>
          </w:tcPr>
          <w:p w14:paraId="6BAC77CF" w14:textId="12B042DD"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8</w:t>
            </w:r>
          </w:p>
        </w:tc>
        <w:tc>
          <w:tcPr>
            <w:tcW w:w="1035" w:type="dxa"/>
            <w:shd w:val="clear" w:color="auto" w:fill="auto"/>
          </w:tcPr>
          <w:p w14:paraId="527D3217" w14:textId="55B309D3" w:rsidR="007C189B" w:rsidRPr="00C451F1" w:rsidRDefault="00E444D6"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75</w:t>
            </w:r>
          </w:p>
        </w:tc>
      </w:tr>
      <w:tr w:rsidR="007C189B" w14:paraId="1333602B" w14:textId="77777777" w:rsidTr="00E444D6">
        <w:trPr>
          <w:cantSplit/>
        </w:trPr>
        <w:tc>
          <w:tcPr>
            <w:cnfStyle w:val="001000000000" w:firstRow="0" w:lastRow="0" w:firstColumn="1" w:lastColumn="0" w:oddVBand="0" w:evenVBand="0" w:oddHBand="0" w:evenHBand="0" w:firstRowFirstColumn="0" w:firstRowLastColumn="0" w:lastRowFirstColumn="0" w:lastRowLastColumn="0"/>
            <w:tcW w:w="3054" w:type="dxa"/>
          </w:tcPr>
          <w:p w14:paraId="5C0827A0" w14:textId="77777777" w:rsidR="007C189B" w:rsidRPr="00C451F1" w:rsidRDefault="007C189B" w:rsidP="0044317B">
            <w:pPr>
              <w:jc w:val="left"/>
              <w:rPr>
                <w:b w:val="0"/>
                <w:bCs w:val="0"/>
                <w:sz w:val="23"/>
                <w:szCs w:val="23"/>
              </w:rPr>
            </w:pPr>
            <w:r w:rsidRPr="00C451F1">
              <w:rPr>
                <w:sz w:val="23"/>
                <w:szCs w:val="23"/>
              </w:rPr>
              <w:t>CPI (index)</w:t>
            </w:r>
          </w:p>
        </w:tc>
        <w:tc>
          <w:tcPr>
            <w:tcW w:w="1080" w:type="dxa"/>
            <w:shd w:val="clear" w:color="auto" w:fill="auto"/>
          </w:tcPr>
          <w:p w14:paraId="3FE51EE2" w14:textId="508CD731"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41</w:t>
            </w:r>
          </w:p>
        </w:tc>
        <w:tc>
          <w:tcPr>
            <w:tcW w:w="1080" w:type="dxa"/>
            <w:shd w:val="clear" w:color="auto" w:fill="auto"/>
          </w:tcPr>
          <w:p w14:paraId="53DEA44F" w14:textId="5BA4C961"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w:t>
            </w:r>
            <w:r w:rsidR="0084724A">
              <w:rPr>
                <w:sz w:val="20"/>
                <w:szCs w:val="20"/>
              </w:rPr>
              <w:t>0</w:t>
            </w:r>
          </w:p>
        </w:tc>
        <w:tc>
          <w:tcPr>
            <w:tcW w:w="1080" w:type="dxa"/>
            <w:shd w:val="clear" w:color="auto" w:fill="D9D9D9" w:themeFill="background1" w:themeFillShade="D9"/>
          </w:tcPr>
          <w:p w14:paraId="1F524D3B" w14:textId="13953B4E"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w:t>
            </w:r>
          </w:p>
        </w:tc>
        <w:tc>
          <w:tcPr>
            <w:tcW w:w="1080" w:type="dxa"/>
            <w:shd w:val="clear" w:color="auto" w:fill="D9D9D9" w:themeFill="background1" w:themeFillShade="D9"/>
          </w:tcPr>
          <w:p w14:paraId="3369A4CE" w14:textId="75AF6781"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0B5AF4">
              <w:rPr>
                <w:sz w:val="20"/>
                <w:szCs w:val="20"/>
              </w:rPr>
              <w:t>0</w:t>
            </w:r>
            <w:r>
              <w:rPr>
                <w:sz w:val="20"/>
                <w:szCs w:val="20"/>
              </w:rPr>
              <w:t>33</w:t>
            </w:r>
          </w:p>
        </w:tc>
        <w:tc>
          <w:tcPr>
            <w:tcW w:w="1080" w:type="dxa"/>
            <w:shd w:val="clear" w:color="auto" w:fill="auto"/>
          </w:tcPr>
          <w:p w14:paraId="76E43A8A" w14:textId="1DB62553"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35" w:type="dxa"/>
            <w:shd w:val="clear" w:color="auto" w:fill="auto"/>
          </w:tcPr>
          <w:p w14:paraId="2CA6B9D1" w14:textId="6FC2A243" w:rsidR="007C189B" w:rsidRPr="00C451F1" w:rsidRDefault="00E444D6"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40</w:t>
            </w:r>
          </w:p>
        </w:tc>
      </w:tr>
    </w:tbl>
    <w:p w14:paraId="7E1B2409" w14:textId="0E4D1F96" w:rsidR="007C189B" w:rsidRDefault="007C189B" w:rsidP="007C189B">
      <w:pPr>
        <w:pStyle w:val="Aftertable"/>
      </w:pPr>
      <w:r>
        <w:t>Greyed boxes indicate a two-tailed p-value &lt; 0.05. FVC: forced vital capacity; T</w:t>
      </w:r>
      <w:r w:rsidRPr="00D05798">
        <w:rPr>
          <w:vertAlign w:val="subscript"/>
        </w:rPr>
        <w:t>LCO</w:t>
      </w:r>
      <w:r>
        <w:t>: Carbon monoxide gas transfer; K</w:t>
      </w:r>
      <w:r w:rsidRPr="00D05798">
        <w:rPr>
          <w:vertAlign w:val="subscript"/>
        </w:rPr>
        <w:t>CO</w:t>
      </w:r>
      <w:r>
        <w:t xml:space="preserve">: Carbon monoxide gas coefficient; CPI: composite physiology index; </w:t>
      </w:r>
      <w:r w:rsidR="001877FC">
        <w:t>Lm</w:t>
      </w:r>
      <w:r w:rsidR="001877FC" w:rsidRPr="001877FC">
        <w:rPr>
          <w:vertAlign w:val="subscript"/>
        </w:rPr>
        <w:t>D</w:t>
      </w:r>
      <w:r w:rsidR="001877FC">
        <w:t>: mean linear intercept</w:t>
      </w:r>
      <w:r w:rsidR="00216047">
        <w:t>.</w:t>
      </w:r>
    </w:p>
    <w:p w14:paraId="72426DD8" w14:textId="729FA141" w:rsidR="007C189B" w:rsidRDefault="00F26F0D" w:rsidP="007C189B">
      <w:pPr>
        <w:pStyle w:val="figure"/>
      </w:pPr>
      <w:r>
        <w:rPr>
          <w:noProof/>
          <w:lang w:eastAsia="en-GB"/>
        </w:rPr>
        <w:drawing>
          <wp:inline distT="0" distB="0" distL="0" distR="0" wp14:anchorId="70FA1EA4" wp14:editId="76FEC73D">
            <wp:extent cx="6038215" cy="1960880"/>
            <wp:effectExtent l="0" t="0" r="698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12 month LMD correlations.png"/>
                    <pic:cNvPicPr/>
                  </pic:nvPicPr>
                  <pic:blipFill>
                    <a:blip r:embed="rId143">
                      <a:extLst>
                        <a:ext uri="{28A0092B-C50C-407E-A947-70E740481C1C}">
                          <a14:useLocalDpi xmlns:a14="http://schemas.microsoft.com/office/drawing/2010/main" val="0"/>
                        </a:ext>
                      </a:extLst>
                    </a:blip>
                    <a:stretch>
                      <a:fillRect/>
                    </a:stretch>
                  </pic:blipFill>
                  <pic:spPr>
                    <a:xfrm>
                      <a:off x="0" y="0"/>
                      <a:ext cx="6038215" cy="1960880"/>
                    </a:xfrm>
                    <a:prstGeom prst="rect">
                      <a:avLst/>
                    </a:prstGeom>
                  </pic:spPr>
                </pic:pic>
              </a:graphicData>
            </a:graphic>
          </wp:inline>
        </w:drawing>
      </w:r>
    </w:p>
    <w:p w14:paraId="797CEBFB" w14:textId="33E2365D" w:rsidR="007C189B" w:rsidRDefault="000303A8" w:rsidP="007C189B">
      <w:pPr>
        <w:pStyle w:val="Caption"/>
      </w:pPr>
      <w:bookmarkStart w:id="5846" w:name="_Toc3145404"/>
      <w:r>
        <w:t>Figure</w:t>
      </w:r>
      <w:r w:rsidR="007C189B">
        <w:t xml:space="preserve"> </w:t>
      </w:r>
      <w:ins w:id="5847"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84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849" w:author="Nicholas Weatherley" w:date="2019-03-05T22:36:00Z">
        <w:r w:rsidR="00D5585D">
          <w:rPr>
            <w:noProof/>
          </w:rPr>
          <w:t>37</w:t>
        </w:r>
        <w:r w:rsidR="00D5585D">
          <w:fldChar w:fldCharType="end"/>
        </w:r>
      </w:ins>
      <w:ins w:id="5850" w:author="Windows User" w:date="2018-11-01T14:27:00Z">
        <w:del w:id="5851" w:author="Nicholas Weatherley" w:date="2019-03-05T22:36:00Z">
          <w:r w:rsidR="002F70B6" w:rsidDel="00D5585D">
            <w:fldChar w:fldCharType="begin"/>
          </w:r>
          <w:r w:rsidR="002F70B6" w:rsidDel="00D5585D">
            <w:delInstrText xml:space="preserve"> STYLEREF 1 \s </w:delInstrText>
          </w:r>
        </w:del>
      </w:ins>
      <w:del w:id="5852" w:author="Nicholas Weatherley" w:date="2019-03-05T22:36:00Z">
        <w:r w:rsidR="002F70B6" w:rsidDel="00D5585D">
          <w:fldChar w:fldCharType="separate"/>
        </w:r>
        <w:r w:rsidR="0024585E" w:rsidDel="00D5585D">
          <w:rPr>
            <w:noProof/>
          </w:rPr>
          <w:delText>5</w:delText>
        </w:r>
      </w:del>
      <w:ins w:id="5853" w:author="Windows User" w:date="2018-11-01T14:27:00Z">
        <w:del w:id="585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855" w:author="Nicholas Weatherley" w:date="2019-03-05T22:36:00Z">
        <w:r w:rsidR="002F70B6" w:rsidDel="00D5585D">
          <w:fldChar w:fldCharType="end"/>
        </w:r>
      </w:del>
      <w:del w:id="585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5</w:delText>
        </w:r>
        <w:r w:rsidR="00C87381" w:rsidDel="00135BE2">
          <w:fldChar w:fldCharType="end"/>
        </w:r>
      </w:del>
      <w:r w:rsidR="007C189B">
        <w:t xml:space="preserve">: Correlations between visit 3 </w:t>
      </w:r>
      <w:r w:rsidR="000B5AF4">
        <w:t>Lm</w:t>
      </w:r>
      <w:r w:rsidR="000B5AF4" w:rsidRPr="000B5AF4">
        <w:rPr>
          <w:vertAlign w:val="subscript"/>
        </w:rPr>
        <w:t>D</w:t>
      </w:r>
      <w:r w:rsidR="007C189B">
        <w:t xml:space="preserve"> values and PFTs</w:t>
      </w:r>
      <w:bookmarkEnd w:id="5846"/>
    </w:p>
    <w:p w14:paraId="4875E768" w14:textId="3FC16E59" w:rsidR="007C189B" w:rsidRDefault="000B4970" w:rsidP="007C189B">
      <w:pPr>
        <w:pStyle w:val="Figuretext"/>
      </w:pPr>
      <w:r>
        <w:t>T</w:t>
      </w:r>
      <w:r w:rsidRPr="000B4970">
        <w:rPr>
          <w:vertAlign w:val="subscript"/>
        </w:rPr>
        <w:t>LCO</w:t>
      </w:r>
      <w:r>
        <w:t>: transfer factor of the lungs for carbon monoxide; CPI: composite physiology index</w:t>
      </w:r>
      <w:r w:rsidR="00216047">
        <w:t>; Lm</w:t>
      </w:r>
      <w:r w:rsidR="00216047" w:rsidRPr="001877FC">
        <w:rPr>
          <w:vertAlign w:val="subscript"/>
        </w:rPr>
        <w:t>D</w:t>
      </w:r>
      <w:r w:rsidR="00216047">
        <w:t>: mean linear intercept</w:t>
      </w:r>
      <w:r>
        <w:t>.</w:t>
      </w:r>
    </w:p>
    <w:p w14:paraId="6E3B57EC" w14:textId="475A78B7" w:rsidR="007C189B" w:rsidRDefault="007C189B" w:rsidP="007C189B">
      <w:r>
        <w:t xml:space="preserve">Changes over 12-month </w:t>
      </w:r>
      <w:r w:rsidR="002C4E5C">
        <w:t>Lm</w:t>
      </w:r>
      <w:r w:rsidR="002C4E5C" w:rsidRPr="002C4E5C">
        <w:rPr>
          <w:vertAlign w:val="subscript"/>
        </w:rPr>
        <w:t>D</w:t>
      </w:r>
      <w:r>
        <w:t xml:space="preserve"> metrics were assessed by Friedman tests and are summarised in </w:t>
      </w:r>
      <w:r w:rsidR="000303A8">
        <w:t>Figure</w:t>
      </w:r>
      <w:r>
        <w:t xml:space="preserve"> 5.3</w:t>
      </w:r>
      <w:ins w:id="5857" w:author="Windows User" w:date="2018-11-02T11:08:00Z">
        <w:r w:rsidR="006A283B">
          <w:t>8</w:t>
        </w:r>
      </w:ins>
      <w:del w:id="5858" w:author="Windows User" w:date="2018-11-02T11:08:00Z">
        <w:r w:rsidR="00DA49D3" w:rsidDel="006A283B">
          <w:delText>6</w:delText>
        </w:r>
      </w:del>
      <w:r>
        <w:t>.</w:t>
      </w:r>
      <w:r w:rsidR="00810513">
        <w:t xml:space="preserve"> A statistically significant change is seen in mean Lm</w:t>
      </w:r>
      <w:r w:rsidR="00810513" w:rsidRPr="00810513">
        <w:rPr>
          <w:vertAlign w:val="subscript"/>
        </w:rPr>
        <w:t>D</w:t>
      </w:r>
      <w:r w:rsidR="00810513">
        <w:t xml:space="preserve"> over 12 months.</w:t>
      </w:r>
      <w:r w:rsidR="00827016">
        <w:t xml:space="preserve"> Mean baseline, 6-month and 12-month values are provided for Lm</w:t>
      </w:r>
      <w:r w:rsidR="00827016" w:rsidRPr="00827016">
        <w:rPr>
          <w:vertAlign w:val="subscript"/>
        </w:rPr>
        <w:t>D</w:t>
      </w:r>
      <w:r w:rsidR="00827016">
        <w:t xml:space="preserve"> mean (</w:t>
      </w:r>
      <w:r w:rsidR="00EB12FD">
        <w:t>265µm, 270</w:t>
      </w:r>
      <w:r w:rsidR="00EB12FD" w:rsidRPr="00EB12FD">
        <w:t xml:space="preserve"> </w:t>
      </w:r>
      <w:r w:rsidR="00EB12FD">
        <w:t>µm and 273</w:t>
      </w:r>
      <w:r w:rsidR="00EB12FD" w:rsidRPr="00EB12FD">
        <w:t xml:space="preserve"> </w:t>
      </w:r>
      <w:r w:rsidR="00EB12FD">
        <w:t>µm</w:t>
      </w:r>
      <w:r w:rsidR="00827016">
        <w:t>), skew (</w:t>
      </w:r>
      <w:r w:rsidR="00EB12FD">
        <w:t>-0.073, -0.033 and -0.069</w:t>
      </w:r>
      <w:r w:rsidR="00827016">
        <w:t>) and kurtosis (</w:t>
      </w:r>
      <w:r w:rsidR="00EB12FD">
        <w:t>1.04, 1.25 and 1.28</w:t>
      </w:r>
      <w:r w:rsidR="00827016">
        <w:t xml:space="preserve">) had ANOVA p-values of </w:t>
      </w:r>
      <w:r w:rsidR="00EB12FD">
        <w:t>0.030, 0.584 and 0.116</w:t>
      </w:r>
      <w:r w:rsidR="00827016">
        <w:t>, respectively.</w:t>
      </w:r>
    </w:p>
    <w:p w14:paraId="75A8DC16" w14:textId="732BF0F0" w:rsidR="007C189B" w:rsidRDefault="00492D7D" w:rsidP="00492D7D">
      <w:pPr>
        <w:pStyle w:val="figure"/>
      </w:pPr>
      <w:r>
        <w:rPr>
          <w:noProof/>
          <w:lang w:eastAsia="en-GB"/>
        </w:rPr>
        <w:lastRenderedPageBreak/>
        <w:drawing>
          <wp:inline distT="0" distB="0" distL="0" distR="0" wp14:anchorId="0116047E" wp14:editId="42AC9DBB">
            <wp:extent cx="6038215" cy="3891915"/>
            <wp:effectExtent l="0" t="0" r="698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12 month changes in LMD.png"/>
                    <pic:cNvPicPr/>
                  </pic:nvPicPr>
                  <pic:blipFill>
                    <a:blip r:embed="rId144">
                      <a:extLst>
                        <a:ext uri="{28A0092B-C50C-407E-A947-70E740481C1C}">
                          <a14:useLocalDpi xmlns:a14="http://schemas.microsoft.com/office/drawing/2010/main" val="0"/>
                        </a:ext>
                      </a:extLst>
                    </a:blip>
                    <a:stretch>
                      <a:fillRect/>
                    </a:stretch>
                  </pic:blipFill>
                  <pic:spPr>
                    <a:xfrm>
                      <a:off x="0" y="0"/>
                      <a:ext cx="6038215" cy="3891915"/>
                    </a:xfrm>
                    <a:prstGeom prst="rect">
                      <a:avLst/>
                    </a:prstGeom>
                  </pic:spPr>
                </pic:pic>
              </a:graphicData>
            </a:graphic>
          </wp:inline>
        </w:drawing>
      </w:r>
    </w:p>
    <w:p w14:paraId="6A1032CC" w14:textId="7EDA2B2E" w:rsidR="007C189B" w:rsidRDefault="000303A8" w:rsidP="007C189B">
      <w:pPr>
        <w:pStyle w:val="Caption"/>
      </w:pPr>
      <w:bookmarkStart w:id="5859" w:name="_Toc3145405"/>
      <w:r>
        <w:t>Figure</w:t>
      </w:r>
      <w:r w:rsidR="007C189B">
        <w:t xml:space="preserve"> </w:t>
      </w:r>
      <w:ins w:id="5860"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8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862" w:author="Nicholas Weatherley" w:date="2019-03-05T22:36:00Z">
        <w:r w:rsidR="00D5585D">
          <w:rPr>
            <w:noProof/>
          </w:rPr>
          <w:t>38</w:t>
        </w:r>
        <w:r w:rsidR="00D5585D">
          <w:fldChar w:fldCharType="end"/>
        </w:r>
      </w:ins>
      <w:ins w:id="5863" w:author="Windows User" w:date="2018-11-01T14:27:00Z">
        <w:del w:id="5864" w:author="Nicholas Weatherley" w:date="2019-03-05T22:36:00Z">
          <w:r w:rsidR="002F70B6" w:rsidDel="00D5585D">
            <w:fldChar w:fldCharType="begin"/>
          </w:r>
          <w:r w:rsidR="002F70B6" w:rsidDel="00D5585D">
            <w:delInstrText xml:space="preserve"> STYLEREF 1 \s </w:delInstrText>
          </w:r>
        </w:del>
      </w:ins>
      <w:del w:id="5865" w:author="Nicholas Weatherley" w:date="2019-03-05T22:36:00Z">
        <w:r w:rsidR="002F70B6" w:rsidDel="00D5585D">
          <w:fldChar w:fldCharType="separate"/>
        </w:r>
        <w:r w:rsidR="0024585E" w:rsidDel="00D5585D">
          <w:rPr>
            <w:noProof/>
          </w:rPr>
          <w:delText>5</w:delText>
        </w:r>
      </w:del>
      <w:ins w:id="5866" w:author="Windows User" w:date="2018-11-01T14:27:00Z">
        <w:del w:id="58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868" w:author="Nicholas Weatherley" w:date="2019-03-05T22:36:00Z">
        <w:r w:rsidR="002F70B6" w:rsidDel="00D5585D">
          <w:fldChar w:fldCharType="end"/>
        </w:r>
      </w:del>
      <w:del w:id="58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6</w:delText>
        </w:r>
        <w:r w:rsidR="00C87381" w:rsidDel="00135BE2">
          <w:fldChar w:fldCharType="end"/>
        </w:r>
      </w:del>
      <w:r w:rsidR="007C189B">
        <w:t xml:space="preserve">: Twelve month changes in </w:t>
      </w:r>
      <w:r w:rsidR="002B61AE">
        <w:t>Lm</w:t>
      </w:r>
      <w:r w:rsidR="002B61AE" w:rsidRPr="00810513">
        <w:rPr>
          <w:vertAlign w:val="subscript"/>
        </w:rPr>
        <w:t>D</w:t>
      </w:r>
      <w:r w:rsidR="002B61AE">
        <w:t xml:space="preserve"> </w:t>
      </w:r>
      <w:r w:rsidR="007C189B">
        <w:t>metrics</w:t>
      </w:r>
      <w:bookmarkEnd w:id="5859"/>
    </w:p>
    <w:p w14:paraId="0A79B13A" w14:textId="056EBA28" w:rsidR="007C189B" w:rsidRPr="00A005BE" w:rsidRDefault="007C189B" w:rsidP="007C189B">
      <w:pPr>
        <w:pStyle w:val="Figuretext"/>
      </w:pPr>
      <w:r>
        <w:t>P-values derived from Friedman test.</w:t>
      </w:r>
      <w:r w:rsidR="002B61AE">
        <w:t xml:space="preserve"> *Denotes p&lt;0.05.</w:t>
      </w:r>
      <w:r w:rsidR="00216047">
        <w:t xml:space="preserve"> Lm</w:t>
      </w:r>
      <w:r w:rsidR="00216047" w:rsidRPr="001877FC">
        <w:rPr>
          <w:vertAlign w:val="subscript"/>
        </w:rPr>
        <w:t>D</w:t>
      </w:r>
      <w:r w:rsidR="00216047">
        <w:t>: mean linear intercept</w:t>
      </w:r>
      <w:r>
        <w:t>.</w:t>
      </w:r>
      <w:r w:rsidR="002B61AE">
        <w:t xml:space="preserve"> </w:t>
      </w:r>
    </w:p>
    <w:p w14:paraId="7990ADDF" w14:textId="01702F93" w:rsidR="007C189B" w:rsidRPr="00B974A4" w:rsidRDefault="007C189B" w:rsidP="007C189B">
      <w:r w:rsidRPr="00B974A4">
        <w:t>Twelve-month change in clinically utilised PFT values (FVC, T</w:t>
      </w:r>
      <w:r w:rsidRPr="00B974A4">
        <w:rPr>
          <w:vertAlign w:val="subscript"/>
        </w:rPr>
        <w:t>LCO</w:t>
      </w:r>
      <w:r w:rsidRPr="00B974A4">
        <w:t>, K</w:t>
      </w:r>
      <w:r w:rsidRPr="00B974A4">
        <w:rPr>
          <w:vertAlign w:val="subscript"/>
        </w:rPr>
        <w:t>CO</w:t>
      </w:r>
      <w:r w:rsidRPr="00B974A4">
        <w:t xml:space="preserve"> and ISWT distance) was assessed for correlation with twelve-month change in </w:t>
      </w:r>
      <w:r w:rsidR="00492D7D" w:rsidRPr="00B974A4">
        <w:t>Lm</w:t>
      </w:r>
      <w:r w:rsidR="00492D7D" w:rsidRPr="00B974A4">
        <w:rPr>
          <w:vertAlign w:val="subscript"/>
        </w:rPr>
        <w:t>D</w:t>
      </w:r>
      <w:r w:rsidRPr="00B974A4">
        <w:t xml:space="preserve"> histogram metrics. Correlations between changes in absolute values and relative (percentage) va</w:t>
      </w:r>
      <w:r w:rsidR="00A524FA" w:rsidRPr="00B974A4">
        <w:t>lues are provided in</w:t>
      </w:r>
      <w:r w:rsidR="000303A8">
        <w:t xml:space="preserve"> Table</w:t>
      </w:r>
      <w:r w:rsidR="00A524FA" w:rsidRPr="00B974A4">
        <w:t>s 5.</w:t>
      </w:r>
      <w:ins w:id="5870" w:author="Windows User" w:date="2018-11-02T11:08:00Z">
        <w:r w:rsidR="006A283B">
          <w:t>20</w:t>
        </w:r>
      </w:ins>
      <w:del w:id="5871" w:author="Windows User" w:date="2018-11-02T11:08:00Z">
        <w:r w:rsidR="00A524FA" w:rsidRPr="00B974A4" w:rsidDel="006A283B">
          <w:delText>19</w:delText>
        </w:r>
      </w:del>
      <w:r w:rsidR="00A524FA" w:rsidRPr="00B974A4">
        <w:t xml:space="preserve"> and 5.2</w:t>
      </w:r>
      <w:ins w:id="5872" w:author="Windows User" w:date="2018-11-02T11:08:00Z">
        <w:r w:rsidR="006A283B">
          <w:t>1</w:t>
        </w:r>
      </w:ins>
      <w:del w:id="5873" w:author="Windows User" w:date="2018-11-02T11:08:00Z">
        <w:r w:rsidR="00A524FA" w:rsidRPr="00B974A4" w:rsidDel="006A283B">
          <w:delText>0</w:delText>
        </w:r>
      </w:del>
      <w:r w:rsidRPr="00B974A4">
        <w:t>, respectively.</w:t>
      </w:r>
    </w:p>
    <w:p w14:paraId="3E6B3FDE" w14:textId="64647660" w:rsidR="007C189B" w:rsidRPr="00B974A4" w:rsidRDefault="007C189B" w:rsidP="007C189B">
      <w:pPr>
        <w:pStyle w:val="TableTitle0"/>
      </w:pPr>
      <w:bookmarkStart w:id="5874" w:name="_Toc3145521"/>
      <w:r w:rsidRPr="00B974A4">
        <w:t xml:space="preserve">Table </w:t>
      </w:r>
      <w:ins w:id="5875"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87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877" w:author="Nicholas Weatherley" w:date="2019-03-04T21:03:00Z">
        <w:r w:rsidR="00E96948">
          <w:rPr>
            <w:noProof/>
          </w:rPr>
          <w:t>20</w:t>
        </w:r>
        <w:r w:rsidR="00E96948">
          <w:fldChar w:fldCharType="end"/>
        </w:r>
      </w:ins>
      <w:ins w:id="5878" w:author="Windows User" w:date="2018-11-01T15:46:00Z">
        <w:del w:id="5879" w:author="Nicholas Weatherley" w:date="2019-03-04T21:03:00Z">
          <w:r w:rsidR="00743FFA" w:rsidDel="00E96948">
            <w:fldChar w:fldCharType="begin"/>
          </w:r>
          <w:r w:rsidR="00743FFA" w:rsidDel="00E96948">
            <w:delInstrText xml:space="preserve"> STYLEREF 1 \s </w:delInstrText>
          </w:r>
        </w:del>
      </w:ins>
      <w:del w:id="5880" w:author="Nicholas Weatherley" w:date="2019-03-04T21:03:00Z">
        <w:r w:rsidR="00743FFA" w:rsidDel="00E96948">
          <w:fldChar w:fldCharType="separate"/>
        </w:r>
        <w:r w:rsidR="0024585E" w:rsidDel="00E96948">
          <w:rPr>
            <w:noProof/>
          </w:rPr>
          <w:delText>5</w:delText>
        </w:r>
      </w:del>
      <w:ins w:id="5881" w:author="Windows User" w:date="2018-11-01T15:46:00Z">
        <w:del w:id="588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883" w:author="Nicholas Weatherley" w:date="2019-03-04T21:03:00Z">
        <w:r w:rsidR="00743FFA" w:rsidDel="00E96948">
          <w:fldChar w:fldCharType="end"/>
        </w:r>
      </w:del>
      <w:del w:id="588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9</w:delText>
        </w:r>
        <w:r w:rsidR="00BB544F" w:rsidDel="004435D9">
          <w:fldChar w:fldCharType="end"/>
        </w:r>
      </w:del>
      <w:r w:rsidRPr="00B974A4">
        <w:t xml:space="preserve">: Correlations between absolute </w:t>
      </w:r>
      <w:r w:rsidR="002E50C4">
        <w:t>12-month</w:t>
      </w:r>
      <w:r w:rsidR="002E50C4" w:rsidRPr="00B974A4">
        <w:t xml:space="preserve"> </w:t>
      </w:r>
      <w:r w:rsidRPr="00B974A4">
        <w:t xml:space="preserve">changes in </w:t>
      </w:r>
      <w:r w:rsidR="002E30F7">
        <w:t>Lm</w:t>
      </w:r>
      <w:r w:rsidR="002E30F7" w:rsidRPr="002E30F7">
        <w:rPr>
          <w:vertAlign w:val="subscript"/>
        </w:rPr>
        <w:t>D</w:t>
      </w:r>
      <w:r w:rsidRPr="00B974A4">
        <w:t xml:space="preserve"> metrics and PFTs</w:t>
      </w:r>
      <w:bookmarkEnd w:id="5874"/>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7C189B" w:rsidRPr="00B974A4" w14:paraId="609A2EB7" w14:textId="77777777" w:rsidTr="004431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337E0B3B" w14:textId="77777777" w:rsidR="007C189B" w:rsidRPr="00B974A4" w:rsidRDefault="007C189B" w:rsidP="0044317B">
            <w:pPr>
              <w:jc w:val="center"/>
              <w:rPr>
                <w:b w:val="0"/>
                <w:bCs w:val="0"/>
                <w:color w:val="FFFFFF"/>
              </w:rPr>
            </w:pPr>
            <w:r w:rsidRPr="00B974A4">
              <w:rPr>
                <w:color w:val="FFFFFF"/>
              </w:rPr>
              <w:t>Change in Physiology metric</w:t>
            </w:r>
          </w:p>
        </w:tc>
        <w:tc>
          <w:tcPr>
            <w:tcW w:w="2160" w:type="dxa"/>
            <w:gridSpan w:val="2"/>
          </w:tcPr>
          <w:p w14:paraId="05819946" w14:textId="15F8E7AC" w:rsidR="007C189B" w:rsidRPr="00B974A4" w:rsidRDefault="00B974A4" w:rsidP="00B974A4">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B974A4">
              <w:rPr>
                <w:b w:val="0"/>
                <w:bCs w:val="0"/>
                <w:color w:val="FFFFFF"/>
                <w:vertAlign w:val="subscript"/>
              </w:rPr>
              <w:t>D</w:t>
            </w:r>
            <w:r w:rsidR="007C189B" w:rsidRPr="00B974A4">
              <w:rPr>
                <w:b w:val="0"/>
                <w:bCs w:val="0"/>
                <w:color w:val="FFFFFF"/>
              </w:rPr>
              <w:t xml:space="preserve"> mean (</w:t>
            </w:r>
            <w:r>
              <w:rPr>
                <w:b w:val="0"/>
                <w:bCs w:val="0"/>
                <w:color w:val="FFFFFF"/>
              </w:rPr>
              <w:t>µm</w:t>
            </w:r>
            <w:r w:rsidR="007C189B" w:rsidRPr="00B974A4">
              <w:rPr>
                <w:b w:val="0"/>
                <w:bCs w:val="0"/>
                <w:color w:val="FFFFFF"/>
              </w:rPr>
              <w:t>)</w:t>
            </w:r>
          </w:p>
        </w:tc>
        <w:tc>
          <w:tcPr>
            <w:tcW w:w="2160" w:type="dxa"/>
            <w:gridSpan w:val="2"/>
          </w:tcPr>
          <w:p w14:paraId="57E1C6CE" w14:textId="77777777" w:rsidR="007C189B" w:rsidRPr="00B974A4"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sidRPr="00B974A4">
              <w:rPr>
                <w:b w:val="0"/>
                <w:bCs w:val="0"/>
                <w:color w:val="FFFFFF"/>
              </w:rPr>
              <w:t>Skew</w:t>
            </w:r>
          </w:p>
        </w:tc>
        <w:tc>
          <w:tcPr>
            <w:tcW w:w="2115" w:type="dxa"/>
            <w:gridSpan w:val="2"/>
          </w:tcPr>
          <w:p w14:paraId="0B94A568" w14:textId="77777777" w:rsidR="007C189B" w:rsidRPr="00B974A4"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sidRPr="00B974A4">
              <w:rPr>
                <w:b w:val="0"/>
                <w:bCs w:val="0"/>
                <w:color w:val="FFFFFF"/>
              </w:rPr>
              <w:t>Kurtosis</w:t>
            </w:r>
          </w:p>
        </w:tc>
      </w:tr>
      <w:tr w:rsidR="007C189B" w:rsidRPr="00B974A4" w14:paraId="748289CD"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15FF1B91" w14:textId="77777777" w:rsidR="007C189B" w:rsidRPr="00B974A4" w:rsidRDefault="007C189B" w:rsidP="0044317B">
            <w:pPr>
              <w:rPr>
                <w:b w:val="0"/>
                <w:bCs w:val="0"/>
              </w:rPr>
            </w:pPr>
          </w:p>
        </w:tc>
        <w:tc>
          <w:tcPr>
            <w:tcW w:w="1080" w:type="dxa"/>
          </w:tcPr>
          <w:p w14:paraId="76D15187"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80" w:type="dxa"/>
          </w:tcPr>
          <w:p w14:paraId="5731AFA9"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c>
          <w:tcPr>
            <w:tcW w:w="1080" w:type="dxa"/>
          </w:tcPr>
          <w:p w14:paraId="282CDDE8"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80" w:type="dxa"/>
          </w:tcPr>
          <w:p w14:paraId="5C49DC41"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c>
          <w:tcPr>
            <w:tcW w:w="1080" w:type="dxa"/>
          </w:tcPr>
          <w:p w14:paraId="189394B0"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35" w:type="dxa"/>
          </w:tcPr>
          <w:p w14:paraId="70BBED11"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r>
      <w:tr w:rsidR="007C189B" w:rsidRPr="00B974A4" w14:paraId="6E11B5E7"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4EED7B94" w14:textId="77777777" w:rsidR="007C189B" w:rsidRPr="00B974A4" w:rsidRDefault="007C189B" w:rsidP="0044317B">
            <w:pPr>
              <w:jc w:val="left"/>
              <w:rPr>
                <w:sz w:val="23"/>
                <w:szCs w:val="23"/>
              </w:rPr>
            </w:pPr>
            <w:r w:rsidRPr="00B974A4">
              <w:rPr>
                <w:sz w:val="23"/>
                <w:szCs w:val="23"/>
              </w:rPr>
              <w:t>FVC (L)</w:t>
            </w:r>
          </w:p>
        </w:tc>
        <w:tc>
          <w:tcPr>
            <w:tcW w:w="1080" w:type="dxa"/>
            <w:shd w:val="clear" w:color="auto" w:fill="auto"/>
          </w:tcPr>
          <w:p w14:paraId="07AAAB38" w14:textId="584E413F"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w:t>
            </w:r>
          </w:p>
        </w:tc>
        <w:tc>
          <w:tcPr>
            <w:tcW w:w="1080" w:type="dxa"/>
            <w:shd w:val="clear" w:color="auto" w:fill="auto"/>
          </w:tcPr>
          <w:p w14:paraId="39773DA4" w14:textId="5559DA7D"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5</w:t>
            </w:r>
          </w:p>
        </w:tc>
        <w:tc>
          <w:tcPr>
            <w:tcW w:w="1080" w:type="dxa"/>
            <w:shd w:val="clear" w:color="auto" w:fill="auto"/>
          </w:tcPr>
          <w:p w14:paraId="2E847C32" w14:textId="78A6BAE4"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w:t>
            </w:r>
          </w:p>
        </w:tc>
        <w:tc>
          <w:tcPr>
            <w:tcW w:w="1080" w:type="dxa"/>
            <w:shd w:val="clear" w:color="auto" w:fill="auto"/>
          </w:tcPr>
          <w:p w14:paraId="2B9D45CF" w14:textId="731FCE97"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55</w:t>
            </w:r>
          </w:p>
        </w:tc>
        <w:tc>
          <w:tcPr>
            <w:tcW w:w="1080" w:type="dxa"/>
            <w:shd w:val="clear" w:color="auto" w:fill="auto"/>
          </w:tcPr>
          <w:p w14:paraId="4B8BE027" w14:textId="2F5CAF78"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35" w:type="dxa"/>
            <w:shd w:val="clear" w:color="auto" w:fill="auto"/>
          </w:tcPr>
          <w:p w14:paraId="50231CB9" w14:textId="26456740"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52</w:t>
            </w:r>
          </w:p>
        </w:tc>
      </w:tr>
      <w:tr w:rsidR="007C189B" w:rsidRPr="00B974A4" w14:paraId="634C87A3"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87C50CF" w14:textId="77777777" w:rsidR="007C189B" w:rsidRPr="00B974A4" w:rsidRDefault="007C189B" w:rsidP="0044317B">
            <w:pPr>
              <w:jc w:val="left"/>
              <w:rPr>
                <w:b w:val="0"/>
                <w:bCs w:val="0"/>
                <w:sz w:val="23"/>
                <w:szCs w:val="23"/>
              </w:rPr>
            </w:pPr>
            <w:r w:rsidRPr="00B974A4">
              <w:rPr>
                <w:sz w:val="23"/>
                <w:szCs w:val="23"/>
              </w:rPr>
              <w:t>T</w:t>
            </w:r>
            <w:r w:rsidRPr="00B974A4">
              <w:rPr>
                <w:sz w:val="23"/>
                <w:szCs w:val="23"/>
                <w:vertAlign w:val="subscript"/>
              </w:rPr>
              <w:t>LCO</w:t>
            </w:r>
            <w:r w:rsidRPr="00B974A4">
              <w:rPr>
                <w:sz w:val="23"/>
                <w:szCs w:val="23"/>
              </w:rPr>
              <w:t xml:space="preserve"> (mmol.min</w:t>
            </w:r>
            <w:r w:rsidRPr="00B974A4">
              <w:rPr>
                <w:sz w:val="23"/>
                <w:szCs w:val="23"/>
                <w:vertAlign w:val="superscript"/>
              </w:rPr>
              <w:t>-1</w:t>
            </w:r>
            <w:r w:rsidRPr="00B974A4">
              <w:rPr>
                <w:sz w:val="23"/>
                <w:szCs w:val="23"/>
              </w:rPr>
              <w:t>.kPa</w:t>
            </w:r>
            <w:r w:rsidRPr="00B974A4">
              <w:rPr>
                <w:sz w:val="23"/>
                <w:szCs w:val="23"/>
                <w:vertAlign w:val="superscript"/>
              </w:rPr>
              <w:t>-1</w:t>
            </w:r>
            <w:r w:rsidRPr="00B974A4">
              <w:rPr>
                <w:sz w:val="23"/>
                <w:szCs w:val="23"/>
              </w:rPr>
              <w:t>)</w:t>
            </w:r>
          </w:p>
        </w:tc>
        <w:tc>
          <w:tcPr>
            <w:tcW w:w="1080" w:type="dxa"/>
            <w:shd w:val="clear" w:color="auto" w:fill="auto"/>
          </w:tcPr>
          <w:p w14:paraId="1434F2A3" w14:textId="6BDB4BD6"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80" w:type="dxa"/>
            <w:shd w:val="clear" w:color="auto" w:fill="auto"/>
          </w:tcPr>
          <w:p w14:paraId="4E4D1E19" w14:textId="78032C1B"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78</w:t>
            </w:r>
          </w:p>
        </w:tc>
        <w:tc>
          <w:tcPr>
            <w:tcW w:w="1080" w:type="dxa"/>
            <w:shd w:val="clear" w:color="auto" w:fill="auto"/>
          </w:tcPr>
          <w:p w14:paraId="7F887879" w14:textId="56F934D8"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80" w:type="dxa"/>
            <w:shd w:val="clear" w:color="auto" w:fill="auto"/>
          </w:tcPr>
          <w:p w14:paraId="3182C088" w14:textId="2CC00816"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66</w:t>
            </w:r>
          </w:p>
        </w:tc>
        <w:tc>
          <w:tcPr>
            <w:tcW w:w="1080" w:type="dxa"/>
            <w:shd w:val="clear" w:color="auto" w:fill="auto"/>
          </w:tcPr>
          <w:p w14:paraId="0020DD94" w14:textId="316D3616"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w:t>
            </w:r>
          </w:p>
        </w:tc>
        <w:tc>
          <w:tcPr>
            <w:tcW w:w="1035" w:type="dxa"/>
            <w:shd w:val="clear" w:color="auto" w:fill="auto"/>
          </w:tcPr>
          <w:p w14:paraId="07E124C6" w14:textId="5E030CA1"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99</w:t>
            </w:r>
          </w:p>
        </w:tc>
      </w:tr>
      <w:tr w:rsidR="007C189B" w:rsidRPr="00B974A4" w14:paraId="2FD969CF"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09FC59EA" w14:textId="77777777" w:rsidR="007C189B" w:rsidRPr="00B974A4" w:rsidRDefault="007C189B" w:rsidP="0044317B">
            <w:pPr>
              <w:jc w:val="left"/>
              <w:rPr>
                <w:b w:val="0"/>
                <w:bCs w:val="0"/>
                <w:sz w:val="23"/>
                <w:szCs w:val="23"/>
              </w:rPr>
            </w:pPr>
            <w:r w:rsidRPr="00B974A4">
              <w:rPr>
                <w:sz w:val="23"/>
                <w:szCs w:val="23"/>
              </w:rPr>
              <w:t>K</w:t>
            </w:r>
            <w:r w:rsidRPr="00B974A4">
              <w:rPr>
                <w:sz w:val="23"/>
                <w:szCs w:val="23"/>
                <w:vertAlign w:val="subscript"/>
              </w:rPr>
              <w:t xml:space="preserve">CO </w:t>
            </w:r>
            <w:r w:rsidRPr="00B974A4">
              <w:rPr>
                <w:sz w:val="23"/>
                <w:szCs w:val="23"/>
              </w:rPr>
              <w:t>(mmol.min</w:t>
            </w:r>
            <w:r w:rsidRPr="00B974A4">
              <w:rPr>
                <w:sz w:val="23"/>
                <w:szCs w:val="23"/>
                <w:vertAlign w:val="superscript"/>
              </w:rPr>
              <w:t>-1</w:t>
            </w:r>
            <w:r w:rsidRPr="00B974A4">
              <w:rPr>
                <w:sz w:val="23"/>
                <w:szCs w:val="23"/>
              </w:rPr>
              <w:t>.kPa</w:t>
            </w:r>
            <w:r w:rsidRPr="00B974A4">
              <w:rPr>
                <w:sz w:val="23"/>
                <w:szCs w:val="23"/>
                <w:vertAlign w:val="superscript"/>
              </w:rPr>
              <w:t>-1</w:t>
            </w:r>
            <w:r w:rsidRPr="00B974A4">
              <w:rPr>
                <w:sz w:val="23"/>
                <w:szCs w:val="23"/>
              </w:rPr>
              <w:t>.L</w:t>
            </w:r>
            <w:r w:rsidRPr="00B974A4">
              <w:rPr>
                <w:sz w:val="23"/>
                <w:szCs w:val="23"/>
                <w:vertAlign w:val="superscript"/>
              </w:rPr>
              <w:t>-1</w:t>
            </w:r>
            <w:r w:rsidRPr="00B974A4">
              <w:rPr>
                <w:sz w:val="23"/>
                <w:szCs w:val="23"/>
              </w:rPr>
              <w:t>)</w:t>
            </w:r>
          </w:p>
        </w:tc>
        <w:tc>
          <w:tcPr>
            <w:tcW w:w="1080" w:type="dxa"/>
            <w:shd w:val="clear" w:color="auto" w:fill="auto"/>
          </w:tcPr>
          <w:p w14:paraId="31122B2B" w14:textId="031546E6"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w:t>
            </w:r>
          </w:p>
        </w:tc>
        <w:tc>
          <w:tcPr>
            <w:tcW w:w="1080" w:type="dxa"/>
            <w:shd w:val="clear" w:color="auto" w:fill="auto"/>
          </w:tcPr>
          <w:p w14:paraId="210EDD33" w14:textId="3608781F"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7</w:t>
            </w:r>
          </w:p>
        </w:tc>
        <w:tc>
          <w:tcPr>
            <w:tcW w:w="1080" w:type="dxa"/>
            <w:shd w:val="clear" w:color="auto" w:fill="auto"/>
          </w:tcPr>
          <w:p w14:paraId="5248B96E" w14:textId="624D9B20"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0</w:t>
            </w:r>
          </w:p>
        </w:tc>
        <w:tc>
          <w:tcPr>
            <w:tcW w:w="1080" w:type="dxa"/>
            <w:shd w:val="clear" w:color="auto" w:fill="auto"/>
          </w:tcPr>
          <w:p w14:paraId="4AFE8AE0" w14:textId="7DF50BDC"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4</w:t>
            </w:r>
          </w:p>
        </w:tc>
        <w:tc>
          <w:tcPr>
            <w:tcW w:w="1080" w:type="dxa"/>
            <w:shd w:val="clear" w:color="auto" w:fill="auto"/>
          </w:tcPr>
          <w:p w14:paraId="22228C04" w14:textId="42A2B6BB"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6</w:t>
            </w:r>
          </w:p>
        </w:tc>
        <w:tc>
          <w:tcPr>
            <w:tcW w:w="1035" w:type="dxa"/>
            <w:shd w:val="clear" w:color="auto" w:fill="auto"/>
          </w:tcPr>
          <w:p w14:paraId="22624AB9" w14:textId="3CD4E584"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5</w:t>
            </w:r>
          </w:p>
        </w:tc>
      </w:tr>
      <w:tr w:rsidR="007C189B" w:rsidRPr="00B974A4" w14:paraId="5F4CDB4C" w14:textId="77777777" w:rsidTr="0044317B">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2BCF26E" w14:textId="77777777" w:rsidR="007C189B" w:rsidRPr="00B974A4" w:rsidRDefault="007C189B" w:rsidP="0044317B">
            <w:pPr>
              <w:jc w:val="left"/>
              <w:rPr>
                <w:b w:val="0"/>
                <w:bCs w:val="0"/>
                <w:sz w:val="23"/>
                <w:szCs w:val="23"/>
              </w:rPr>
            </w:pPr>
            <w:r w:rsidRPr="00B974A4">
              <w:rPr>
                <w:sz w:val="23"/>
                <w:szCs w:val="23"/>
              </w:rPr>
              <w:t>ISWT distance (m)</w:t>
            </w:r>
          </w:p>
        </w:tc>
        <w:tc>
          <w:tcPr>
            <w:tcW w:w="1080" w:type="dxa"/>
            <w:shd w:val="clear" w:color="auto" w:fill="auto"/>
          </w:tcPr>
          <w:p w14:paraId="65AD43B2" w14:textId="46B8010A"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080" w:type="dxa"/>
            <w:shd w:val="clear" w:color="auto" w:fill="auto"/>
          </w:tcPr>
          <w:p w14:paraId="430AE66B" w14:textId="4E75D6B0"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4</w:t>
            </w:r>
          </w:p>
        </w:tc>
        <w:tc>
          <w:tcPr>
            <w:tcW w:w="1080" w:type="dxa"/>
            <w:shd w:val="clear" w:color="auto" w:fill="auto"/>
          </w:tcPr>
          <w:p w14:paraId="14368026" w14:textId="1C0CC4B6"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9</w:t>
            </w:r>
          </w:p>
        </w:tc>
        <w:tc>
          <w:tcPr>
            <w:tcW w:w="1080" w:type="dxa"/>
            <w:shd w:val="clear" w:color="auto" w:fill="auto"/>
          </w:tcPr>
          <w:p w14:paraId="09DEED27" w14:textId="19BA00B2"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56</w:t>
            </w:r>
          </w:p>
        </w:tc>
        <w:tc>
          <w:tcPr>
            <w:tcW w:w="1080" w:type="dxa"/>
            <w:shd w:val="clear" w:color="auto" w:fill="auto"/>
          </w:tcPr>
          <w:p w14:paraId="483C9F40" w14:textId="30E3390F"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5</w:t>
            </w:r>
          </w:p>
        </w:tc>
        <w:tc>
          <w:tcPr>
            <w:tcW w:w="1035" w:type="dxa"/>
            <w:shd w:val="clear" w:color="auto" w:fill="auto"/>
          </w:tcPr>
          <w:p w14:paraId="58B628EC" w14:textId="0FB96F94"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6</w:t>
            </w:r>
          </w:p>
        </w:tc>
      </w:tr>
    </w:tbl>
    <w:p w14:paraId="2285CC3A" w14:textId="7B686B38" w:rsidR="007C189B" w:rsidRPr="00B974A4" w:rsidRDefault="007C189B" w:rsidP="007C189B">
      <w:pPr>
        <w:pStyle w:val="Aftertable"/>
      </w:pPr>
      <w:r w:rsidRPr="00B974A4">
        <w:t>PFT: pulmonary function test; FVC: forced vital capacity; T</w:t>
      </w:r>
      <w:r w:rsidRPr="00B974A4">
        <w:rPr>
          <w:vertAlign w:val="subscript"/>
        </w:rPr>
        <w:t>LCO</w:t>
      </w:r>
      <w:r w:rsidRPr="00B974A4">
        <w:t>: Carbon monoxide gas transfer; K</w:t>
      </w:r>
      <w:r w:rsidRPr="00B974A4">
        <w:rPr>
          <w:vertAlign w:val="subscript"/>
        </w:rPr>
        <w:t>CO</w:t>
      </w:r>
      <w:r w:rsidRPr="00B974A4">
        <w:t>: Carbon monoxide gas coefficient; ISWTd: incremental shuttle walk test distance;</w:t>
      </w:r>
      <w:r w:rsidR="0086108A">
        <w:t xml:space="preserve"> Lm</w:t>
      </w:r>
      <w:r w:rsidR="0086108A" w:rsidRPr="001877FC">
        <w:rPr>
          <w:vertAlign w:val="subscript"/>
        </w:rPr>
        <w:t>D</w:t>
      </w:r>
      <w:r w:rsidR="0086108A">
        <w:t>: mean linear intercept.</w:t>
      </w:r>
    </w:p>
    <w:p w14:paraId="01F889D7" w14:textId="4DDF434D" w:rsidR="007C189B" w:rsidRPr="00B974A4" w:rsidRDefault="007C189B" w:rsidP="007C189B">
      <w:pPr>
        <w:pStyle w:val="TableTitle0"/>
      </w:pPr>
      <w:bookmarkStart w:id="5885" w:name="_Toc3145522"/>
      <w:r w:rsidRPr="00B974A4">
        <w:lastRenderedPageBreak/>
        <w:t xml:space="preserve">Table </w:t>
      </w:r>
      <w:ins w:id="5886"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88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888" w:author="Nicholas Weatherley" w:date="2019-03-04T21:03:00Z">
        <w:r w:rsidR="00E96948">
          <w:rPr>
            <w:noProof/>
          </w:rPr>
          <w:t>21</w:t>
        </w:r>
        <w:r w:rsidR="00E96948">
          <w:fldChar w:fldCharType="end"/>
        </w:r>
      </w:ins>
      <w:ins w:id="5889" w:author="Windows User" w:date="2018-11-01T15:46:00Z">
        <w:del w:id="5890" w:author="Nicholas Weatherley" w:date="2019-03-04T21:03:00Z">
          <w:r w:rsidR="00743FFA" w:rsidDel="00E96948">
            <w:fldChar w:fldCharType="begin"/>
          </w:r>
          <w:r w:rsidR="00743FFA" w:rsidDel="00E96948">
            <w:delInstrText xml:space="preserve"> STYLEREF 1 \s </w:delInstrText>
          </w:r>
        </w:del>
      </w:ins>
      <w:del w:id="5891" w:author="Nicholas Weatherley" w:date="2019-03-04T21:03:00Z">
        <w:r w:rsidR="00743FFA" w:rsidDel="00E96948">
          <w:fldChar w:fldCharType="separate"/>
        </w:r>
        <w:r w:rsidR="0024585E" w:rsidDel="00E96948">
          <w:rPr>
            <w:noProof/>
          </w:rPr>
          <w:delText>5</w:delText>
        </w:r>
      </w:del>
      <w:ins w:id="5892" w:author="Windows User" w:date="2018-11-01T15:46:00Z">
        <w:del w:id="589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894" w:author="Nicholas Weatherley" w:date="2019-03-04T21:03:00Z">
        <w:r w:rsidR="00743FFA" w:rsidDel="00E96948">
          <w:fldChar w:fldCharType="end"/>
        </w:r>
      </w:del>
      <w:del w:id="589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0</w:delText>
        </w:r>
        <w:r w:rsidR="00BB544F" w:rsidDel="004435D9">
          <w:fldChar w:fldCharType="end"/>
        </w:r>
      </w:del>
      <w:r w:rsidRPr="00B974A4">
        <w:t xml:space="preserve">: Correlations between relative </w:t>
      </w:r>
      <w:r w:rsidR="002E50C4">
        <w:t>12-month</w:t>
      </w:r>
      <w:r w:rsidR="002E50C4" w:rsidRPr="00B974A4">
        <w:t xml:space="preserve"> </w:t>
      </w:r>
      <w:r w:rsidRPr="00B974A4">
        <w:t xml:space="preserve">changes in </w:t>
      </w:r>
      <w:r w:rsidR="002E30F7">
        <w:t>Lm</w:t>
      </w:r>
      <w:r w:rsidR="002E30F7" w:rsidRPr="002E30F7">
        <w:rPr>
          <w:vertAlign w:val="subscript"/>
        </w:rPr>
        <w:t>D</w:t>
      </w:r>
      <w:r w:rsidR="002E30F7" w:rsidRPr="00B974A4">
        <w:t xml:space="preserve"> </w:t>
      </w:r>
      <w:r w:rsidRPr="00B974A4">
        <w:t>metrics and PFTs</w:t>
      </w:r>
      <w:bookmarkEnd w:id="5885"/>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7C189B" w:rsidRPr="00B974A4" w14:paraId="69F32B72" w14:textId="77777777" w:rsidTr="0044317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36CCBC7F" w14:textId="77777777" w:rsidR="007C189B" w:rsidRPr="00B974A4" w:rsidRDefault="007C189B" w:rsidP="0044317B">
            <w:pPr>
              <w:jc w:val="center"/>
              <w:rPr>
                <w:b w:val="0"/>
                <w:bCs w:val="0"/>
                <w:color w:val="FFFFFF"/>
              </w:rPr>
            </w:pPr>
            <w:r w:rsidRPr="00B974A4">
              <w:rPr>
                <w:color w:val="FFFFFF"/>
              </w:rPr>
              <w:t>Change in Physiology metric</w:t>
            </w:r>
          </w:p>
        </w:tc>
        <w:tc>
          <w:tcPr>
            <w:tcW w:w="2160" w:type="dxa"/>
            <w:gridSpan w:val="2"/>
          </w:tcPr>
          <w:p w14:paraId="6768213D" w14:textId="2BF0074D" w:rsidR="007C189B" w:rsidRPr="00B974A4" w:rsidRDefault="00B974A4" w:rsidP="00B974A4">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Lm</w:t>
            </w:r>
            <w:r w:rsidRPr="00B974A4">
              <w:rPr>
                <w:b w:val="0"/>
                <w:bCs w:val="0"/>
                <w:color w:val="FFFFFF"/>
                <w:vertAlign w:val="subscript"/>
              </w:rPr>
              <w:t>D</w:t>
            </w:r>
            <w:r w:rsidR="007C189B" w:rsidRPr="00B974A4">
              <w:rPr>
                <w:b w:val="0"/>
                <w:bCs w:val="0"/>
                <w:color w:val="FFFFFF"/>
              </w:rPr>
              <w:t xml:space="preserve"> mean (</w:t>
            </w:r>
            <w:r>
              <w:rPr>
                <w:b w:val="0"/>
                <w:bCs w:val="0"/>
                <w:color w:val="FFFFFF"/>
              </w:rPr>
              <w:t>µm</w:t>
            </w:r>
            <w:r w:rsidR="007C189B" w:rsidRPr="00B974A4">
              <w:rPr>
                <w:b w:val="0"/>
                <w:bCs w:val="0"/>
                <w:color w:val="FFFFFF"/>
              </w:rPr>
              <w:t>)</w:t>
            </w:r>
          </w:p>
        </w:tc>
        <w:tc>
          <w:tcPr>
            <w:tcW w:w="2160" w:type="dxa"/>
            <w:gridSpan w:val="2"/>
          </w:tcPr>
          <w:p w14:paraId="20D00E7C" w14:textId="77777777" w:rsidR="007C189B" w:rsidRPr="00B974A4"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sidRPr="00B974A4">
              <w:rPr>
                <w:b w:val="0"/>
                <w:bCs w:val="0"/>
                <w:color w:val="FFFFFF"/>
              </w:rPr>
              <w:t>Skew</w:t>
            </w:r>
          </w:p>
        </w:tc>
        <w:tc>
          <w:tcPr>
            <w:tcW w:w="2115" w:type="dxa"/>
            <w:gridSpan w:val="2"/>
          </w:tcPr>
          <w:p w14:paraId="68C85F0C" w14:textId="77777777" w:rsidR="007C189B" w:rsidRPr="00B974A4" w:rsidRDefault="007C189B" w:rsidP="0044317B">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sidRPr="00B974A4">
              <w:rPr>
                <w:b w:val="0"/>
                <w:bCs w:val="0"/>
                <w:color w:val="FFFFFF"/>
              </w:rPr>
              <w:t>Kurtosis</w:t>
            </w:r>
          </w:p>
        </w:tc>
      </w:tr>
      <w:tr w:rsidR="007C189B" w:rsidRPr="00B974A4" w14:paraId="155B834F"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30D69752" w14:textId="77777777" w:rsidR="007C189B" w:rsidRPr="00B974A4" w:rsidRDefault="007C189B" w:rsidP="0044317B">
            <w:pPr>
              <w:rPr>
                <w:b w:val="0"/>
                <w:bCs w:val="0"/>
              </w:rPr>
            </w:pPr>
          </w:p>
        </w:tc>
        <w:tc>
          <w:tcPr>
            <w:tcW w:w="1080" w:type="dxa"/>
          </w:tcPr>
          <w:p w14:paraId="3377F5A3"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80" w:type="dxa"/>
          </w:tcPr>
          <w:p w14:paraId="1C1747AF"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c>
          <w:tcPr>
            <w:tcW w:w="1080" w:type="dxa"/>
          </w:tcPr>
          <w:p w14:paraId="4425B368"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80" w:type="dxa"/>
          </w:tcPr>
          <w:p w14:paraId="75606469"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c>
          <w:tcPr>
            <w:tcW w:w="1080" w:type="dxa"/>
          </w:tcPr>
          <w:p w14:paraId="0DF902DD"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r</w:t>
            </w:r>
          </w:p>
        </w:tc>
        <w:tc>
          <w:tcPr>
            <w:tcW w:w="1035" w:type="dxa"/>
          </w:tcPr>
          <w:p w14:paraId="24EF8F5C" w14:textId="77777777" w:rsidR="007C189B" w:rsidRPr="00B974A4" w:rsidRDefault="007C189B" w:rsidP="0044317B">
            <w:pPr>
              <w:jc w:val="center"/>
              <w:cnfStyle w:val="000000100000" w:firstRow="0" w:lastRow="0" w:firstColumn="0" w:lastColumn="0" w:oddVBand="0" w:evenVBand="0" w:oddHBand="1" w:evenHBand="0" w:firstRowFirstColumn="0" w:firstRowLastColumn="0" w:lastRowFirstColumn="0" w:lastRowLastColumn="0"/>
            </w:pPr>
            <w:r w:rsidRPr="00B974A4">
              <w:t>p</w:t>
            </w:r>
          </w:p>
        </w:tc>
      </w:tr>
      <w:tr w:rsidR="007C189B" w:rsidRPr="00B974A4" w14:paraId="69E8B1C8" w14:textId="77777777" w:rsidTr="0044317B">
        <w:tc>
          <w:tcPr>
            <w:cnfStyle w:val="001000000000" w:firstRow="0" w:lastRow="0" w:firstColumn="1" w:lastColumn="0" w:oddVBand="0" w:evenVBand="0" w:oddHBand="0" w:evenHBand="0" w:firstRowFirstColumn="0" w:firstRowLastColumn="0" w:lastRowFirstColumn="0" w:lastRowLastColumn="0"/>
            <w:tcW w:w="3054" w:type="dxa"/>
          </w:tcPr>
          <w:p w14:paraId="72C91ABA" w14:textId="77777777" w:rsidR="007C189B" w:rsidRPr="00B974A4" w:rsidRDefault="007C189B" w:rsidP="0044317B">
            <w:pPr>
              <w:jc w:val="left"/>
              <w:rPr>
                <w:b w:val="0"/>
                <w:bCs w:val="0"/>
                <w:sz w:val="23"/>
                <w:szCs w:val="23"/>
              </w:rPr>
            </w:pPr>
            <w:r w:rsidRPr="00B974A4">
              <w:rPr>
                <w:sz w:val="23"/>
                <w:szCs w:val="23"/>
              </w:rPr>
              <w:t>FVC (%)</w:t>
            </w:r>
          </w:p>
        </w:tc>
        <w:tc>
          <w:tcPr>
            <w:tcW w:w="1080" w:type="dxa"/>
            <w:shd w:val="clear" w:color="auto" w:fill="auto"/>
          </w:tcPr>
          <w:p w14:paraId="28135825" w14:textId="35E0D29E"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80" w:type="dxa"/>
            <w:shd w:val="clear" w:color="auto" w:fill="auto"/>
          </w:tcPr>
          <w:p w14:paraId="09293F9D" w14:textId="1737C307" w:rsidR="007C189B" w:rsidRPr="00B974A4" w:rsidRDefault="002D779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4</w:t>
            </w:r>
          </w:p>
        </w:tc>
        <w:tc>
          <w:tcPr>
            <w:tcW w:w="1080" w:type="dxa"/>
            <w:shd w:val="clear" w:color="auto" w:fill="auto"/>
          </w:tcPr>
          <w:p w14:paraId="0E7A180B" w14:textId="0CFCC614"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5</w:t>
            </w:r>
          </w:p>
        </w:tc>
        <w:tc>
          <w:tcPr>
            <w:tcW w:w="1080" w:type="dxa"/>
            <w:shd w:val="clear" w:color="auto" w:fill="auto"/>
          </w:tcPr>
          <w:p w14:paraId="7CF925B3" w14:textId="5141A195" w:rsidR="007C189B" w:rsidRPr="00B974A4" w:rsidRDefault="002D779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59</w:t>
            </w:r>
          </w:p>
        </w:tc>
        <w:tc>
          <w:tcPr>
            <w:tcW w:w="1080" w:type="dxa"/>
            <w:shd w:val="clear" w:color="auto" w:fill="auto"/>
          </w:tcPr>
          <w:p w14:paraId="7D283DB5" w14:textId="5847961A" w:rsidR="007C189B" w:rsidRPr="00B974A4" w:rsidRDefault="00742E90"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5</w:t>
            </w:r>
          </w:p>
        </w:tc>
        <w:tc>
          <w:tcPr>
            <w:tcW w:w="1035" w:type="dxa"/>
            <w:shd w:val="clear" w:color="auto" w:fill="auto"/>
          </w:tcPr>
          <w:p w14:paraId="0BD4485C" w14:textId="5DE0BA40" w:rsidR="007C189B" w:rsidRPr="00B974A4" w:rsidRDefault="002D779C"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7</w:t>
            </w:r>
          </w:p>
        </w:tc>
      </w:tr>
      <w:tr w:rsidR="007C189B" w:rsidRPr="00B974A4" w14:paraId="60DCEE4C"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EF946FC" w14:textId="77777777" w:rsidR="007C189B" w:rsidRPr="00B974A4" w:rsidRDefault="007C189B" w:rsidP="0044317B">
            <w:pPr>
              <w:jc w:val="left"/>
              <w:rPr>
                <w:b w:val="0"/>
                <w:bCs w:val="0"/>
                <w:sz w:val="23"/>
                <w:szCs w:val="23"/>
              </w:rPr>
            </w:pPr>
            <w:r w:rsidRPr="00B974A4">
              <w:rPr>
                <w:sz w:val="23"/>
                <w:szCs w:val="23"/>
              </w:rPr>
              <w:t>T</w:t>
            </w:r>
            <w:r w:rsidRPr="00B974A4">
              <w:rPr>
                <w:sz w:val="23"/>
                <w:szCs w:val="23"/>
                <w:vertAlign w:val="subscript"/>
              </w:rPr>
              <w:t>LCO</w:t>
            </w:r>
            <w:r w:rsidRPr="00B974A4">
              <w:rPr>
                <w:sz w:val="23"/>
                <w:szCs w:val="23"/>
              </w:rPr>
              <w:t xml:space="preserve"> (%)</w:t>
            </w:r>
          </w:p>
        </w:tc>
        <w:tc>
          <w:tcPr>
            <w:tcW w:w="1080" w:type="dxa"/>
            <w:shd w:val="clear" w:color="auto" w:fill="auto"/>
          </w:tcPr>
          <w:p w14:paraId="5C24F8A7" w14:textId="3ED2CE96"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F26F0D">
              <w:rPr>
                <w:sz w:val="20"/>
                <w:szCs w:val="20"/>
              </w:rPr>
              <w:t>25</w:t>
            </w:r>
          </w:p>
        </w:tc>
        <w:tc>
          <w:tcPr>
            <w:tcW w:w="1080" w:type="dxa"/>
            <w:shd w:val="clear" w:color="auto" w:fill="auto"/>
          </w:tcPr>
          <w:p w14:paraId="116406F9" w14:textId="41EB8676" w:rsidR="007C189B" w:rsidRPr="00B974A4" w:rsidRDefault="00F26F0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33</w:t>
            </w:r>
          </w:p>
        </w:tc>
        <w:tc>
          <w:tcPr>
            <w:tcW w:w="1080" w:type="dxa"/>
            <w:shd w:val="clear" w:color="auto" w:fill="auto"/>
          </w:tcPr>
          <w:p w14:paraId="456C2BF0" w14:textId="0DA9CAAF" w:rsidR="007C189B" w:rsidRPr="00B974A4" w:rsidRDefault="00F26F0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80" w:type="dxa"/>
            <w:shd w:val="clear" w:color="auto" w:fill="auto"/>
          </w:tcPr>
          <w:p w14:paraId="61DE79D7" w14:textId="1B12F1E3" w:rsidR="007C189B" w:rsidRPr="00B974A4" w:rsidRDefault="00F26F0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71</w:t>
            </w:r>
          </w:p>
        </w:tc>
        <w:tc>
          <w:tcPr>
            <w:tcW w:w="1080" w:type="dxa"/>
            <w:shd w:val="clear" w:color="auto" w:fill="auto"/>
          </w:tcPr>
          <w:p w14:paraId="2EF51D46" w14:textId="7FE1B26C" w:rsidR="007C189B" w:rsidRPr="00B974A4" w:rsidRDefault="00F26F0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w:t>
            </w:r>
          </w:p>
        </w:tc>
        <w:tc>
          <w:tcPr>
            <w:tcW w:w="1035" w:type="dxa"/>
            <w:shd w:val="clear" w:color="auto" w:fill="auto"/>
          </w:tcPr>
          <w:p w14:paraId="0C70DD0D" w14:textId="774AC148" w:rsidR="007C189B" w:rsidRPr="00B974A4" w:rsidRDefault="00F26F0D"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05</w:t>
            </w:r>
          </w:p>
        </w:tc>
      </w:tr>
      <w:tr w:rsidR="007C189B" w:rsidRPr="00B974A4" w14:paraId="743355CB" w14:textId="77777777" w:rsidTr="0044317B">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16AECAC1" w14:textId="77777777" w:rsidR="007C189B" w:rsidRPr="00B974A4" w:rsidRDefault="007C189B" w:rsidP="0044317B">
            <w:pPr>
              <w:jc w:val="left"/>
              <w:rPr>
                <w:b w:val="0"/>
                <w:bCs w:val="0"/>
                <w:sz w:val="23"/>
                <w:szCs w:val="23"/>
              </w:rPr>
            </w:pPr>
            <w:r w:rsidRPr="00B974A4">
              <w:rPr>
                <w:sz w:val="23"/>
                <w:szCs w:val="23"/>
              </w:rPr>
              <w:t>K</w:t>
            </w:r>
            <w:r w:rsidRPr="00B974A4">
              <w:rPr>
                <w:sz w:val="23"/>
                <w:szCs w:val="23"/>
                <w:vertAlign w:val="subscript"/>
              </w:rPr>
              <w:t xml:space="preserve">CO </w:t>
            </w:r>
            <w:r w:rsidRPr="00B974A4">
              <w:rPr>
                <w:sz w:val="23"/>
                <w:szCs w:val="23"/>
              </w:rPr>
              <w:t>(%)</w:t>
            </w:r>
          </w:p>
        </w:tc>
        <w:tc>
          <w:tcPr>
            <w:tcW w:w="1080" w:type="dxa"/>
            <w:shd w:val="clear" w:color="auto" w:fill="auto"/>
          </w:tcPr>
          <w:p w14:paraId="4AA50C3A" w14:textId="1EE91FAD"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80" w:type="dxa"/>
            <w:shd w:val="clear" w:color="auto" w:fill="auto"/>
          </w:tcPr>
          <w:p w14:paraId="38D2FD2A" w14:textId="50548F59"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73</w:t>
            </w:r>
          </w:p>
        </w:tc>
        <w:tc>
          <w:tcPr>
            <w:tcW w:w="1080" w:type="dxa"/>
            <w:shd w:val="clear" w:color="auto" w:fill="auto"/>
          </w:tcPr>
          <w:p w14:paraId="114703E9" w14:textId="0C3372A7"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c>
          <w:tcPr>
            <w:tcW w:w="1080" w:type="dxa"/>
            <w:shd w:val="clear" w:color="auto" w:fill="auto"/>
          </w:tcPr>
          <w:p w14:paraId="6C6DB857" w14:textId="0926AFB8"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73</w:t>
            </w:r>
          </w:p>
        </w:tc>
        <w:tc>
          <w:tcPr>
            <w:tcW w:w="1080" w:type="dxa"/>
            <w:shd w:val="clear" w:color="auto" w:fill="auto"/>
          </w:tcPr>
          <w:p w14:paraId="4845D25F" w14:textId="2D1166B6"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w:t>
            </w:r>
          </w:p>
        </w:tc>
        <w:tc>
          <w:tcPr>
            <w:tcW w:w="1035" w:type="dxa"/>
            <w:shd w:val="clear" w:color="auto" w:fill="auto"/>
          </w:tcPr>
          <w:p w14:paraId="39A46E96" w14:textId="42355606" w:rsidR="007C189B" w:rsidRPr="00B974A4" w:rsidRDefault="00F26F0D" w:rsidP="0044317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78</w:t>
            </w:r>
          </w:p>
        </w:tc>
      </w:tr>
      <w:tr w:rsidR="007C189B" w:rsidRPr="00B974A4" w14:paraId="21C22108" w14:textId="77777777" w:rsidTr="00443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06F3CC3" w14:textId="77777777" w:rsidR="007C189B" w:rsidRPr="00B974A4" w:rsidRDefault="007C189B" w:rsidP="0044317B">
            <w:pPr>
              <w:jc w:val="left"/>
              <w:rPr>
                <w:b w:val="0"/>
                <w:bCs w:val="0"/>
                <w:sz w:val="23"/>
                <w:szCs w:val="23"/>
              </w:rPr>
            </w:pPr>
            <w:r w:rsidRPr="00B974A4">
              <w:rPr>
                <w:sz w:val="23"/>
                <w:szCs w:val="23"/>
              </w:rPr>
              <w:t>ISWT distance (%)</w:t>
            </w:r>
          </w:p>
        </w:tc>
        <w:tc>
          <w:tcPr>
            <w:tcW w:w="1080" w:type="dxa"/>
            <w:shd w:val="clear" w:color="auto" w:fill="auto"/>
          </w:tcPr>
          <w:p w14:paraId="767AF3F5" w14:textId="7D42A1E9"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3</w:t>
            </w:r>
          </w:p>
        </w:tc>
        <w:tc>
          <w:tcPr>
            <w:tcW w:w="1080" w:type="dxa"/>
            <w:shd w:val="clear" w:color="auto" w:fill="auto"/>
          </w:tcPr>
          <w:p w14:paraId="65EDE63A" w14:textId="669E8810" w:rsidR="007C189B" w:rsidRPr="00B974A4" w:rsidRDefault="002D779C"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9</w:t>
            </w:r>
          </w:p>
        </w:tc>
        <w:tc>
          <w:tcPr>
            <w:tcW w:w="1080" w:type="dxa"/>
            <w:shd w:val="clear" w:color="auto" w:fill="auto"/>
          </w:tcPr>
          <w:p w14:paraId="72A63262" w14:textId="004A642E"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w:t>
            </w:r>
          </w:p>
        </w:tc>
        <w:tc>
          <w:tcPr>
            <w:tcW w:w="1080" w:type="dxa"/>
            <w:shd w:val="clear" w:color="auto" w:fill="auto"/>
          </w:tcPr>
          <w:p w14:paraId="6CE7C858" w14:textId="6AD6A926" w:rsidR="007C189B" w:rsidRPr="00B974A4" w:rsidRDefault="002D779C"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0</w:t>
            </w:r>
          </w:p>
        </w:tc>
        <w:tc>
          <w:tcPr>
            <w:tcW w:w="1080" w:type="dxa"/>
            <w:shd w:val="clear" w:color="auto" w:fill="auto"/>
          </w:tcPr>
          <w:p w14:paraId="12FDC3CB" w14:textId="40F1E7FE" w:rsidR="007C189B" w:rsidRPr="00B974A4" w:rsidRDefault="00742E90"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035" w:type="dxa"/>
          </w:tcPr>
          <w:p w14:paraId="2C4D04E9" w14:textId="482400C1" w:rsidR="007C189B" w:rsidRPr="00B974A4" w:rsidRDefault="002D779C" w:rsidP="0044317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5</w:t>
            </w:r>
          </w:p>
        </w:tc>
      </w:tr>
    </w:tbl>
    <w:p w14:paraId="465D1CB0" w14:textId="1331EEF6" w:rsidR="0011795E" w:rsidRPr="0011795E" w:rsidRDefault="007C189B" w:rsidP="00F26F0D">
      <w:pPr>
        <w:pStyle w:val="Aftertable"/>
      </w:pPr>
      <w:r w:rsidRPr="00B974A4">
        <w:t>PFT: pulmonary function test; FVC: forced vital capacity; T</w:t>
      </w:r>
      <w:r w:rsidRPr="00B974A4">
        <w:rPr>
          <w:vertAlign w:val="subscript"/>
        </w:rPr>
        <w:t>LCO</w:t>
      </w:r>
      <w:r w:rsidRPr="00B974A4">
        <w:t>: Carbon monoxide gas transfer; K</w:t>
      </w:r>
      <w:r w:rsidRPr="00B974A4">
        <w:rPr>
          <w:vertAlign w:val="subscript"/>
        </w:rPr>
        <w:t>CO</w:t>
      </w:r>
      <w:r w:rsidRPr="00B974A4">
        <w:t xml:space="preserve">: Carbon monoxide gas coefficient; ISWTd: incremental shuttle walk test distance; </w:t>
      </w:r>
      <w:r w:rsidR="0086108A">
        <w:t>Lm</w:t>
      </w:r>
      <w:r w:rsidR="0086108A" w:rsidRPr="001877FC">
        <w:rPr>
          <w:vertAlign w:val="subscript"/>
        </w:rPr>
        <w:t>D</w:t>
      </w:r>
      <w:r w:rsidR="0086108A">
        <w:t>: mean linear intercept.</w:t>
      </w:r>
    </w:p>
    <w:p w14:paraId="58F9BE95" w14:textId="11E172E1" w:rsidR="002B1D82" w:rsidDel="0087790A" w:rsidRDefault="002B1D82" w:rsidP="002B1D82">
      <w:pPr>
        <w:pStyle w:val="Heading4"/>
        <w:rPr>
          <w:del w:id="5896" w:author="Windows User" w:date="2018-10-30T14:14:00Z"/>
        </w:rPr>
      </w:pPr>
      <w:del w:id="5897" w:author="Windows User" w:date="2018-10-30T14:14:00Z">
        <w:r w:rsidDel="0087790A">
          <w:delText>Primary Outcome</w:delText>
        </w:r>
        <w:r w:rsidR="00B66CBF" w:rsidDel="0087790A">
          <w:delText xml:space="preserve"> Prediction</w:delText>
        </w:r>
      </w:del>
    </w:p>
    <w:p w14:paraId="1AB2CEF0" w14:textId="4C32ECBD" w:rsidR="00E9517E" w:rsidRPr="00F26F0D" w:rsidDel="0087790A" w:rsidRDefault="00F26F0D" w:rsidP="00E9517E">
      <w:pPr>
        <w:rPr>
          <w:del w:id="5898" w:author="Windows User" w:date="2018-10-30T14:14:00Z"/>
        </w:rPr>
      </w:pPr>
      <w:del w:id="5899" w:author="Windows User" w:date="2018-10-30T14:14:00Z">
        <w:r w:rsidDel="0087790A">
          <w:delText>Differences in baseline DW-MRI between participants reaching a pre-defined composite clinical endpoint of FVC decline ≥10%, T</w:delText>
        </w:r>
        <w:r w:rsidRPr="00F26F0D" w:rsidDel="0087790A">
          <w:rPr>
            <w:vertAlign w:val="subscript"/>
          </w:rPr>
          <w:delText>LCO</w:delText>
        </w:r>
        <w:r w:rsidR="00476E12" w:rsidDel="0087790A">
          <w:delText xml:space="preserve"> decline ≥ 15%, or death (n = 10</w:delText>
        </w:r>
        <w:r w:rsidDel="0087790A">
          <w:delText xml:space="preserve">) were compared with participants not reaching this endpoint </w:delText>
        </w:r>
        <w:r w:rsidR="00476E12" w:rsidDel="0087790A">
          <w:delText xml:space="preserve">(n=8) </w:delText>
        </w:r>
        <w:r w:rsidR="004F7B0C" w:rsidDel="0087790A">
          <w:delText>using multiple</w:delText>
        </w:r>
        <w:r w:rsidR="00476E12" w:rsidDel="0087790A">
          <w:delText xml:space="preserve"> </w:delText>
        </w:r>
        <w:r w:rsidDel="0087790A">
          <w:delText>Mann-Whitney U t</w:delText>
        </w:r>
        <w:r w:rsidR="00CF7AE2" w:rsidDel="0087790A">
          <w:delText>ests. The analysis is summarised in</w:delText>
        </w:r>
        <w:r w:rsidR="000303A8" w:rsidDel="0087790A">
          <w:delText xml:space="preserve"> Table</w:delText>
        </w:r>
        <w:r w:rsidR="00CF7AE2" w:rsidDel="0087790A">
          <w:delText xml:space="preserve"> 5.21 and </w:delText>
        </w:r>
        <w:r w:rsidR="000303A8" w:rsidDel="0087790A">
          <w:delText>Figure</w:delText>
        </w:r>
        <w:r w:rsidR="00CF7AE2" w:rsidDel="0087790A">
          <w:delText xml:space="preserve"> 5.37.</w:delText>
        </w:r>
      </w:del>
    </w:p>
    <w:p w14:paraId="027A6C88" w14:textId="334A565C" w:rsidR="00F26F0D" w:rsidDel="0087790A" w:rsidRDefault="00F26F0D" w:rsidP="007D08C0">
      <w:pPr>
        <w:pStyle w:val="TableTitle0"/>
        <w:rPr>
          <w:del w:id="5900" w:author="Windows User" w:date="2018-10-30T14:14:00Z"/>
        </w:rPr>
      </w:pPr>
      <w:del w:id="5901" w:author="Windows User" w:date="2018-10-30T14:14:00Z">
        <w:r w:rsidDel="0087790A">
          <w:delText xml:space="preserve">Table </w:delText>
        </w:r>
      </w:del>
      <w:del w:id="590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1</w:delText>
        </w:r>
        <w:r w:rsidR="00BB544F" w:rsidDel="004435D9">
          <w:fldChar w:fldCharType="end"/>
        </w:r>
      </w:del>
      <w:del w:id="5903" w:author="Windows User" w:date="2018-10-30T14:14:00Z">
        <w:r w:rsidR="007D08C0" w:rsidDel="0087790A">
          <w:delText>: Primary outcome analysis for baseline DW-MRI metrics</w:delText>
        </w:r>
      </w:del>
    </w:p>
    <w:tbl>
      <w:tblPr>
        <w:tblStyle w:val="ListTable3"/>
        <w:tblW w:w="0" w:type="auto"/>
        <w:tblLook w:val="04A0" w:firstRow="1" w:lastRow="0" w:firstColumn="1" w:lastColumn="0" w:noHBand="0" w:noVBand="1"/>
      </w:tblPr>
      <w:tblGrid>
        <w:gridCol w:w="2374"/>
        <w:gridCol w:w="2375"/>
        <w:gridCol w:w="2375"/>
        <w:gridCol w:w="2375"/>
      </w:tblGrid>
      <w:tr w:rsidR="002E360C" w:rsidDel="0087790A" w14:paraId="0EC41332" w14:textId="7CC111B4" w:rsidTr="00F26F0D">
        <w:trPr>
          <w:cnfStyle w:val="100000000000" w:firstRow="1" w:lastRow="0" w:firstColumn="0" w:lastColumn="0" w:oddVBand="0" w:evenVBand="0" w:oddHBand="0" w:evenHBand="0" w:firstRowFirstColumn="0" w:firstRowLastColumn="0" w:lastRowFirstColumn="0" w:lastRowLastColumn="0"/>
          <w:cantSplit/>
          <w:tblHeader/>
          <w:del w:id="5904" w:author="Windows User" w:date="2018-10-30T14:14:00Z"/>
        </w:trPr>
        <w:tc>
          <w:tcPr>
            <w:cnfStyle w:val="001000000100" w:firstRow="0" w:lastRow="0" w:firstColumn="1" w:lastColumn="0" w:oddVBand="0" w:evenVBand="0" w:oddHBand="0" w:evenHBand="0" w:firstRowFirstColumn="1" w:firstRowLastColumn="0" w:lastRowFirstColumn="0" w:lastRowLastColumn="0"/>
            <w:tcW w:w="2374" w:type="dxa"/>
          </w:tcPr>
          <w:p w14:paraId="7F2D2DED" w14:textId="2FCACC1E" w:rsidR="002E360C" w:rsidDel="0087790A" w:rsidRDefault="002E360C" w:rsidP="00E9517E">
            <w:pPr>
              <w:rPr>
                <w:del w:id="5905" w:author="Windows User" w:date="2018-10-30T14:14:00Z"/>
              </w:rPr>
            </w:pPr>
            <w:del w:id="5906" w:author="Windows User" w:date="2018-10-30T14:14:00Z">
              <w:r w:rsidDel="0087790A">
                <w:delText>DW-MRI Metric</w:delText>
              </w:r>
            </w:del>
          </w:p>
        </w:tc>
        <w:tc>
          <w:tcPr>
            <w:tcW w:w="2375" w:type="dxa"/>
          </w:tcPr>
          <w:p w14:paraId="0347DE21" w14:textId="74E0D966" w:rsidR="002E360C" w:rsidRPr="002E360C" w:rsidDel="0087790A" w:rsidRDefault="002E360C" w:rsidP="002E360C">
            <w:pPr>
              <w:jc w:val="center"/>
              <w:cnfStyle w:val="100000000000" w:firstRow="1" w:lastRow="0" w:firstColumn="0" w:lastColumn="0" w:oddVBand="0" w:evenVBand="0" w:oddHBand="0" w:evenHBand="0" w:firstRowFirstColumn="0" w:firstRowLastColumn="0" w:lastRowFirstColumn="0" w:lastRowLastColumn="0"/>
              <w:rPr>
                <w:del w:id="5907" w:author="Windows User" w:date="2018-10-30T14:14:00Z"/>
                <w:sz w:val="22"/>
                <w:szCs w:val="22"/>
              </w:rPr>
            </w:pPr>
            <w:del w:id="5908" w:author="Windows User" w:date="2018-10-30T14:14:00Z">
              <w:r w:rsidRPr="002E360C" w:rsidDel="0087790A">
                <w:rPr>
                  <w:sz w:val="22"/>
                  <w:szCs w:val="22"/>
                </w:rPr>
                <w:delText>Mean Value Event</w:delText>
              </w:r>
            </w:del>
          </w:p>
        </w:tc>
        <w:tc>
          <w:tcPr>
            <w:tcW w:w="2375" w:type="dxa"/>
          </w:tcPr>
          <w:p w14:paraId="7721435E" w14:textId="53E9D09A" w:rsidR="002E360C" w:rsidRPr="002E360C" w:rsidDel="0087790A" w:rsidRDefault="002E360C" w:rsidP="002E360C">
            <w:pPr>
              <w:jc w:val="center"/>
              <w:cnfStyle w:val="100000000000" w:firstRow="1" w:lastRow="0" w:firstColumn="0" w:lastColumn="0" w:oddVBand="0" w:evenVBand="0" w:oddHBand="0" w:evenHBand="0" w:firstRowFirstColumn="0" w:firstRowLastColumn="0" w:lastRowFirstColumn="0" w:lastRowLastColumn="0"/>
              <w:rPr>
                <w:del w:id="5909" w:author="Windows User" w:date="2018-10-30T14:14:00Z"/>
                <w:sz w:val="22"/>
                <w:szCs w:val="22"/>
              </w:rPr>
            </w:pPr>
            <w:del w:id="5910" w:author="Windows User" w:date="2018-10-30T14:14:00Z">
              <w:r w:rsidRPr="002E360C" w:rsidDel="0087790A">
                <w:rPr>
                  <w:sz w:val="22"/>
                  <w:szCs w:val="22"/>
                </w:rPr>
                <w:delText>Mean value no event</w:delText>
              </w:r>
            </w:del>
          </w:p>
        </w:tc>
        <w:tc>
          <w:tcPr>
            <w:tcW w:w="2375" w:type="dxa"/>
          </w:tcPr>
          <w:p w14:paraId="522273DF" w14:textId="1A45A469" w:rsidR="002E360C" w:rsidRPr="002E360C" w:rsidDel="0087790A" w:rsidRDefault="00F26F0D" w:rsidP="002E360C">
            <w:pPr>
              <w:jc w:val="center"/>
              <w:cnfStyle w:val="100000000000" w:firstRow="1" w:lastRow="0" w:firstColumn="0" w:lastColumn="0" w:oddVBand="0" w:evenVBand="0" w:oddHBand="0" w:evenHBand="0" w:firstRowFirstColumn="0" w:firstRowLastColumn="0" w:lastRowFirstColumn="0" w:lastRowLastColumn="0"/>
              <w:rPr>
                <w:del w:id="5911" w:author="Windows User" w:date="2018-10-30T14:14:00Z"/>
                <w:sz w:val="22"/>
                <w:szCs w:val="22"/>
              </w:rPr>
            </w:pPr>
            <w:del w:id="5912" w:author="Windows User" w:date="2018-10-30T14:14:00Z">
              <w:r w:rsidDel="0087790A">
                <w:rPr>
                  <w:sz w:val="22"/>
                  <w:szCs w:val="22"/>
                </w:rPr>
                <w:delText xml:space="preserve">Mann- Whitney U test </w:delText>
              </w:r>
              <w:r w:rsidR="002E360C" w:rsidRPr="002E360C" w:rsidDel="0087790A">
                <w:rPr>
                  <w:sz w:val="22"/>
                  <w:szCs w:val="22"/>
                </w:rPr>
                <w:delText>p-value</w:delText>
              </w:r>
            </w:del>
          </w:p>
        </w:tc>
      </w:tr>
      <w:tr w:rsidR="002E360C" w:rsidDel="0087790A" w14:paraId="20E66266" w14:textId="7A0640E8" w:rsidTr="00F26F0D">
        <w:trPr>
          <w:cnfStyle w:val="000000100000" w:firstRow="0" w:lastRow="0" w:firstColumn="0" w:lastColumn="0" w:oddVBand="0" w:evenVBand="0" w:oddHBand="1" w:evenHBand="0" w:firstRowFirstColumn="0" w:firstRowLastColumn="0" w:lastRowFirstColumn="0" w:lastRowLastColumn="0"/>
          <w:cantSplit/>
          <w:del w:id="5913"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13212F32" w14:textId="33BA3E6C" w:rsidR="002E360C" w:rsidRPr="002E360C" w:rsidDel="0087790A" w:rsidRDefault="002E360C" w:rsidP="00E9517E">
            <w:pPr>
              <w:rPr>
                <w:del w:id="5914" w:author="Windows User" w:date="2018-10-30T14:14:00Z"/>
                <w:sz w:val="22"/>
                <w:szCs w:val="22"/>
              </w:rPr>
            </w:pPr>
            <w:del w:id="5915" w:author="Windows User" w:date="2018-10-30T14:14:00Z">
              <w:r w:rsidDel="0087790A">
                <w:rPr>
                  <w:sz w:val="22"/>
                  <w:szCs w:val="22"/>
                </w:rPr>
                <w:delText>ADC mean (cm</w:delText>
              </w:r>
              <w:r w:rsidRPr="002E360C" w:rsidDel="0087790A">
                <w:rPr>
                  <w:sz w:val="22"/>
                  <w:szCs w:val="22"/>
                  <w:vertAlign w:val="superscript"/>
                </w:rPr>
                <w:delText>2</w:delText>
              </w:r>
              <w:r w:rsidDel="0087790A">
                <w:rPr>
                  <w:sz w:val="22"/>
                  <w:szCs w:val="22"/>
                </w:rPr>
                <w:delText>s</w:delText>
              </w:r>
              <w:r w:rsidRPr="002E360C" w:rsidDel="0087790A">
                <w:rPr>
                  <w:sz w:val="22"/>
                  <w:szCs w:val="22"/>
                  <w:vertAlign w:val="superscript"/>
                </w:rPr>
                <w:delText>-1</w:delText>
              </w:r>
              <w:r w:rsidDel="0087790A">
                <w:rPr>
                  <w:sz w:val="22"/>
                  <w:szCs w:val="22"/>
                </w:rPr>
                <w:delText>)</w:delText>
              </w:r>
            </w:del>
          </w:p>
        </w:tc>
        <w:tc>
          <w:tcPr>
            <w:tcW w:w="2375" w:type="dxa"/>
          </w:tcPr>
          <w:p w14:paraId="7B1C5652" w14:textId="1F71C5ED" w:rsidR="002E360C" w:rsidRPr="002E360C" w:rsidDel="0087790A" w:rsidRDefault="00517B06" w:rsidP="00E37FF5">
            <w:pPr>
              <w:jc w:val="center"/>
              <w:cnfStyle w:val="000000100000" w:firstRow="0" w:lastRow="0" w:firstColumn="0" w:lastColumn="0" w:oddVBand="0" w:evenVBand="0" w:oddHBand="1" w:evenHBand="0" w:firstRowFirstColumn="0" w:firstRowLastColumn="0" w:lastRowFirstColumn="0" w:lastRowLastColumn="0"/>
              <w:rPr>
                <w:del w:id="5916" w:author="Windows User" w:date="2018-10-30T14:14:00Z"/>
                <w:sz w:val="22"/>
                <w:szCs w:val="22"/>
              </w:rPr>
            </w:pPr>
            <w:del w:id="5917" w:author="Windows User" w:date="2018-10-30T14:14:00Z">
              <w:r w:rsidDel="0087790A">
                <w:rPr>
                  <w:sz w:val="22"/>
                  <w:szCs w:val="22"/>
                </w:rPr>
                <w:delText>0.335</w:delText>
              </w:r>
            </w:del>
          </w:p>
        </w:tc>
        <w:tc>
          <w:tcPr>
            <w:tcW w:w="2375" w:type="dxa"/>
          </w:tcPr>
          <w:p w14:paraId="09287ABC" w14:textId="507B1FB5" w:rsidR="002E360C" w:rsidRPr="002E360C" w:rsidDel="0087790A" w:rsidRDefault="00517B06" w:rsidP="00E37FF5">
            <w:pPr>
              <w:jc w:val="center"/>
              <w:cnfStyle w:val="000000100000" w:firstRow="0" w:lastRow="0" w:firstColumn="0" w:lastColumn="0" w:oddVBand="0" w:evenVBand="0" w:oddHBand="1" w:evenHBand="0" w:firstRowFirstColumn="0" w:firstRowLastColumn="0" w:lastRowFirstColumn="0" w:lastRowLastColumn="0"/>
              <w:rPr>
                <w:del w:id="5918" w:author="Windows User" w:date="2018-10-30T14:14:00Z"/>
                <w:sz w:val="22"/>
                <w:szCs w:val="22"/>
              </w:rPr>
            </w:pPr>
            <w:del w:id="5919" w:author="Windows User" w:date="2018-10-30T14:14:00Z">
              <w:r w:rsidDel="0087790A">
                <w:rPr>
                  <w:sz w:val="22"/>
                  <w:szCs w:val="22"/>
                </w:rPr>
                <w:delText>0.281</w:delText>
              </w:r>
            </w:del>
          </w:p>
        </w:tc>
        <w:tc>
          <w:tcPr>
            <w:tcW w:w="2375" w:type="dxa"/>
          </w:tcPr>
          <w:p w14:paraId="70F923FC" w14:textId="20BFD2CA" w:rsidR="002E360C" w:rsidRPr="00517B06" w:rsidDel="0087790A" w:rsidRDefault="00517B06" w:rsidP="00E37FF5">
            <w:pPr>
              <w:jc w:val="center"/>
              <w:cnfStyle w:val="000000100000" w:firstRow="0" w:lastRow="0" w:firstColumn="0" w:lastColumn="0" w:oddVBand="0" w:evenVBand="0" w:oddHBand="1" w:evenHBand="0" w:firstRowFirstColumn="0" w:firstRowLastColumn="0" w:lastRowFirstColumn="0" w:lastRowLastColumn="0"/>
              <w:rPr>
                <w:del w:id="5920" w:author="Windows User" w:date="2018-10-30T14:14:00Z"/>
                <w:b/>
                <w:sz w:val="22"/>
                <w:szCs w:val="22"/>
              </w:rPr>
            </w:pPr>
            <w:del w:id="5921" w:author="Windows User" w:date="2018-10-30T14:14:00Z">
              <w:r w:rsidRPr="00517B06" w:rsidDel="0087790A">
                <w:rPr>
                  <w:b/>
                  <w:sz w:val="22"/>
                  <w:szCs w:val="22"/>
                </w:rPr>
                <w:delText>0.274</w:delText>
              </w:r>
            </w:del>
          </w:p>
        </w:tc>
      </w:tr>
      <w:tr w:rsidR="002E360C" w:rsidDel="0087790A" w14:paraId="66CF56E6" w14:textId="3F161F02" w:rsidTr="00F26F0D">
        <w:trPr>
          <w:cantSplit/>
          <w:del w:id="5922"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4159B39A" w14:textId="3F18B674" w:rsidR="002E360C" w:rsidRPr="002E360C" w:rsidDel="0087790A" w:rsidRDefault="002E360C" w:rsidP="00E9517E">
            <w:pPr>
              <w:rPr>
                <w:del w:id="5923" w:author="Windows User" w:date="2018-10-30T14:14:00Z"/>
                <w:sz w:val="22"/>
                <w:szCs w:val="22"/>
              </w:rPr>
            </w:pPr>
            <w:del w:id="5924" w:author="Windows User" w:date="2018-10-30T14:14:00Z">
              <w:r w:rsidDel="0087790A">
                <w:rPr>
                  <w:sz w:val="22"/>
                  <w:szCs w:val="22"/>
                </w:rPr>
                <w:delText>ADC skew</w:delText>
              </w:r>
            </w:del>
          </w:p>
        </w:tc>
        <w:tc>
          <w:tcPr>
            <w:tcW w:w="2375" w:type="dxa"/>
          </w:tcPr>
          <w:p w14:paraId="294BFEE7" w14:textId="018188B8"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25" w:author="Windows User" w:date="2018-10-30T14:14:00Z"/>
                <w:sz w:val="22"/>
                <w:szCs w:val="22"/>
              </w:rPr>
            </w:pPr>
            <w:del w:id="5926" w:author="Windows User" w:date="2018-10-30T14:14:00Z">
              <w:r w:rsidDel="0087790A">
                <w:rPr>
                  <w:sz w:val="22"/>
                  <w:szCs w:val="22"/>
                </w:rPr>
                <w:delText>0.91</w:delText>
              </w:r>
            </w:del>
          </w:p>
        </w:tc>
        <w:tc>
          <w:tcPr>
            <w:tcW w:w="2375" w:type="dxa"/>
          </w:tcPr>
          <w:p w14:paraId="637EA33B" w14:textId="38F2CBB7"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27" w:author="Windows User" w:date="2018-10-30T14:14:00Z"/>
                <w:sz w:val="22"/>
                <w:szCs w:val="22"/>
              </w:rPr>
            </w:pPr>
            <w:del w:id="5928" w:author="Windows User" w:date="2018-10-30T14:14:00Z">
              <w:r w:rsidDel="0087790A">
                <w:rPr>
                  <w:sz w:val="22"/>
                  <w:szCs w:val="22"/>
                </w:rPr>
                <w:delText>1.17</w:delText>
              </w:r>
            </w:del>
          </w:p>
        </w:tc>
        <w:tc>
          <w:tcPr>
            <w:tcW w:w="2375" w:type="dxa"/>
          </w:tcPr>
          <w:p w14:paraId="0C48FAEF" w14:textId="5F28E640" w:rsidR="002E360C" w:rsidRPr="00517B06"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29" w:author="Windows User" w:date="2018-10-30T14:14:00Z"/>
                <w:b/>
                <w:sz w:val="22"/>
                <w:szCs w:val="22"/>
              </w:rPr>
            </w:pPr>
            <w:del w:id="5930" w:author="Windows User" w:date="2018-10-30T14:14:00Z">
              <w:r w:rsidDel="0087790A">
                <w:rPr>
                  <w:b/>
                  <w:sz w:val="22"/>
                  <w:szCs w:val="22"/>
                </w:rPr>
                <w:delText>0.315</w:delText>
              </w:r>
            </w:del>
          </w:p>
        </w:tc>
      </w:tr>
      <w:tr w:rsidR="002E360C" w:rsidDel="0087790A" w14:paraId="47377D8B" w14:textId="1D50CD82" w:rsidTr="00F26F0D">
        <w:trPr>
          <w:cnfStyle w:val="000000100000" w:firstRow="0" w:lastRow="0" w:firstColumn="0" w:lastColumn="0" w:oddVBand="0" w:evenVBand="0" w:oddHBand="1" w:evenHBand="0" w:firstRowFirstColumn="0" w:firstRowLastColumn="0" w:lastRowFirstColumn="0" w:lastRowLastColumn="0"/>
          <w:cantSplit/>
          <w:del w:id="5931"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3B45989C" w14:textId="61C3065A" w:rsidR="002E360C" w:rsidRPr="002E360C" w:rsidDel="0087790A" w:rsidRDefault="002E360C" w:rsidP="00E9517E">
            <w:pPr>
              <w:rPr>
                <w:del w:id="5932" w:author="Windows User" w:date="2018-10-30T14:14:00Z"/>
                <w:sz w:val="22"/>
                <w:szCs w:val="22"/>
              </w:rPr>
            </w:pPr>
            <w:del w:id="5933" w:author="Windows User" w:date="2018-10-30T14:14:00Z">
              <w:r w:rsidDel="0087790A">
                <w:rPr>
                  <w:sz w:val="22"/>
                  <w:szCs w:val="22"/>
                </w:rPr>
                <w:delText>ADC kurtosis</w:delText>
              </w:r>
            </w:del>
          </w:p>
        </w:tc>
        <w:tc>
          <w:tcPr>
            <w:tcW w:w="2375" w:type="dxa"/>
          </w:tcPr>
          <w:p w14:paraId="77FC7774" w14:textId="18F234AC" w:rsidR="002E360C" w:rsidRPr="002E360C"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34" w:author="Windows User" w:date="2018-10-30T14:14:00Z"/>
                <w:sz w:val="22"/>
                <w:szCs w:val="22"/>
              </w:rPr>
            </w:pPr>
            <w:del w:id="5935" w:author="Windows User" w:date="2018-10-30T14:14:00Z">
              <w:r w:rsidDel="0087790A">
                <w:rPr>
                  <w:sz w:val="22"/>
                  <w:szCs w:val="22"/>
                </w:rPr>
                <w:delText>2.42</w:delText>
              </w:r>
            </w:del>
          </w:p>
        </w:tc>
        <w:tc>
          <w:tcPr>
            <w:tcW w:w="2375" w:type="dxa"/>
          </w:tcPr>
          <w:p w14:paraId="2B7F94BA" w14:textId="5FB6634A" w:rsidR="002E360C" w:rsidRPr="002E360C"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36" w:author="Windows User" w:date="2018-10-30T14:14:00Z"/>
                <w:sz w:val="22"/>
                <w:szCs w:val="22"/>
              </w:rPr>
            </w:pPr>
            <w:del w:id="5937" w:author="Windows User" w:date="2018-10-30T14:14:00Z">
              <w:r w:rsidDel="0087790A">
                <w:rPr>
                  <w:sz w:val="22"/>
                  <w:szCs w:val="22"/>
                </w:rPr>
                <w:delText>3.88</w:delText>
              </w:r>
            </w:del>
          </w:p>
        </w:tc>
        <w:tc>
          <w:tcPr>
            <w:tcW w:w="2375" w:type="dxa"/>
          </w:tcPr>
          <w:p w14:paraId="58797983" w14:textId="2CB0FFC4" w:rsidR="002E360C" w:rsidRPr="00517B06"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38" w:author="Windows User" w:date="2018-10-30T14:14:00Z"/>
                <w:b/>
                <w:sz w:val="22"/>
                <w:szCs w:val="22"/>
              </w:rPr>
            </w:pPr>
            <w:del w:id="5939" w:author="Windows User" w:date="2018-10-30T14:14:00Z">
              <w:r w:rsidDel="0087790A">
                <w:rPr>
                  <w:b/>
                  <w:sz w:val="22"/>
                  <w:szCs w:val="22"/>
                </w:rPr>
                <w:delText>0.203</w:delText>
              </w:r>
            </w:del>
          </w:p>
        </w:tc>
      </w:tr>
      <w:tr w:rsidR="002E360C" w:rsidDel="0087790A" w14:paraId="58EB8F77" w14:textId="2B94426B" w:rsidTr="00F26F0D">
        <w:trPr>
          <w:cantSplit/>
          <w:del w:id="5940"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36D80700" w14:textId="20DD2B18" w:rsidR="002E360C" w:rsidRPr="002E360C" w:rsidDel="0087790A" w:rsidRDefault="002E360C" w:rsidP="00E9517E">
            <w:pPr>
              <w:rPr>
                <w:del w:id="5941" w:author="Windows User" w:date="2018-10-30T14:14:00Z"/>
                <w:sz w:val="22"/>
                <w:szCs w:val="22"/>
              </w:rPr>
            </w:pPr>
            <w:del w:id="5942" w:author="Windows User" w:date="2018-10-30T14:14:00Z">
              <w:r w:rsidDel="0087790A">
                <w:rPr>
                  <w:sz w:val="22"/>
                  <w:szCs w:val="22"/>
                </w:rPr>
                <w:delText>Lm</w:delText>
              </w:r>
              <w:r w:rsidRPr="002E360C" w:rsidDel="0087790A">
                <w:rPr>
                  <w:sz w:val="22"/>
                  <w:szCs w:val="22"/>
                  <w:vertAlign w:val="subscript"/>
                </w:rPr>
                <w:delText>D</w:delText>
              </w:r>
              <w:r w:rsidDel="0087790A">
                <w:rPr>
                  <w:sz w:val="22"/>
                  <w:szCs w:val="22"/>
                </w:rPr>
                <w:delText xml:space="preserve"> mean (µm)</w:delText>
              </w:r>
            </w:del>
          </w:p>
        </w:tc>
        <w:tc>
          <w:tcPr>
            <w:tcW w:w="2375" w:type="dxa"/>
          </w:tcPr>
          <w:p w14:paraId="18916C1C" w14:textId="0B81B73B"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43" w:author="Windows User" w:date="2018-10-30T14:14:00Z"/>
                <w:sz w:val="22"/>
                <w:szCs w:val="22"/>
              </w:rPr>
            </w:pPr>
            <w:del w:id="5944" w:author="Windows User" w:date="2018-10-30T14:14:00Z">
              <w:r w:rsidDel="0087790A">
                <w:rPr>
                  <w:sz w:val="22"/>
                  <w:szCs w:val="22"/>
                </w:rPr>
                <w:delText>270</w:delText>
              </w:r>
            </w:del>
          </w:p>
        </w:tc>
        <w:tc>
          <w:tcPr>
            <w:tcW w:w="2375" w:type="dxa"/>
          </w:tcPr>
          <w:p w14:paraId="1DED313C" w14:textId="79479AC3"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45" w:author="Windows User" w:date="2018-10-30T14:14:00Z"/>
                <w:sz w:val="22"/>
                <w:szCs w:val="22"/>
              </w:rPr>
            </w:pPr>
            <w:del w:id="5946" w:author="Windows User" w:date="2018-10-30T14:14:00Z">
              <w:r w:rsidDel="0087790A">
                <w:rPr>
                  <w:sz w:val="22"/>
                  <w:szCs w:val="22"/>
                </w:rPr>
                <w:delText>255</w:delText>
              </w:r>
            </w:del>
          </w:p>
        </w:tc>
        <w:tc>
          <w:tcPr>
            <w:tcW w:w="2375" w:type="dxa"/>
          </w:tcPr>
          <w:p w14:paraId="2F869414" w14:textId="3AB0CC24" w:rsidR="002E360C" w:rsidRPr="00517B06"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47" w:author="Windows User" w:date="2018-10-30T14:14:00Z"/>
                <w:b/>
                <w:sz w:val="22"/>
                <w:szCs w:val="22"/>
              </w:rPr>
            </w:pPr>
            <w:del w:id="5948" w:author="Windows User" w:date="2018-10-30T14:14:00Z">
              <w:r w:rsidDel="0087790A">
                <w:rPr>
                  <w:b/>
                  <w:sz w:val="22"/>
                  <w:szCs w:val="22"/>
                </w:rPr>
                <w:delText>0.315</w:delText>
              </w:r>
            </w:del>
          </w:p>
        </w:tc>
      </w:tr>
      <w:tr w:rsidR="002E360C" w:rsidDel="0087790A" w14:paraId="618869C5" w14:textId="3A9F9C9A" w:rsidTr="00F26F0D">
        <w:trPr>
          <w:cnfStyle w:val="000000100000" w:firstRow="0" w:lastRow="0" w:firstColumn="0" w:lastColumn="0" w:oddVBand="0" w:evenVBand="0" w:oddHBand="1" w:evenHBand="0" w:firstRowFirstColumn="0" w:firstRowLastColumn="0" w:lastRowFirstColumn="0" w:lastRowLastColumn="0"/>
          <w:cantSplit/>
          <w:del w:id="5949"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5FEBBE04" w14:textId="4879BBA2" w:rsidR="002E360C" w:rsidRPr="002E360C" w:rsidDel="0087790A" w:rsidRDefault="002E360C" w:rsidP="002E360C">
            <w:pPr>
              <w:rPr>
                <w:del w:id="5950" w:author="Windows User" w:date="2018-10-30T14:14:00Z"/>
                <w:sz w:val="22"/>
                <w:szCs w:val="22"/>
              </w:rPr>
            </w:pPr>
            <w:del w:id="5951" w:author="Windows User" w:date="2018-10-30T14:14:00Z">
              <w:r w:rsidDel="0087790A">
                <w:rPr>
                  <w:sz w:val="22"/>
                  <w:szCs w:val="22"/>
                </w:rPr>
                <w:delText>Lm</w:delText>
              </w:r>
              <w:r w:rsidRPr="002E360C" w:rsidDel="0087790A">
                <w:rPr>
                  <w:sz w:val="22"/>
                  <w:szCs w:val="22"/>
                  <w:vertAlign w:val="subscript"/>
                </w:rPr>
                <w:delText>D</w:delText>
              </w:r>
              <w:r w:rsidDel="0087790A">
                <w:rPr>
                  <w:sz w:val="22"/>
                  <w:szCs w:val="22"/>
                </w:rPr>
                <w:delText xml:space="preserve"> skew</w:delText>
              </w:r>
            </w:del>
          </w:p>
        </w:tc>
        <w:tc>
          <w:tcPr>
            <w:tcW w:w="2375" w:type="dxa"/>
          </w:tcPr>
          <w:p w14:paraId="71E58DF8" w14:textId="79E5F490" w:rsidR="002E360C" w:rsidRPr="002E360C"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52" w:author="Windows User" w:date="2018-10-30T14:14:00Z"/>
                <w:sz w:val="22"/>
                <w:szCs w:val="22"/>
              </w:rPr>
            </w:pPr>
            <w:del w:id="5953" w:author="Windows User" w:date="2018-10-30T14:14:00Z">
              <w:r w:rsidDel="0087790A">
                <w:rPr>
                  <w:sz w:val="22"/>
                  <w:szCs w:val="22"/>
                </w:rPr>
                <w:delText>0.0</w:delText>
              </w:r>
              <w:r w:rsidR="006E0249" w:rsidDel="0087790A">
                <w:rPr>
                  <w:sz w:val="22"/>
                  <w:szCs w:val="22"/>
                </w:rPr>
                <w:delText>4</w:delText>
              </w:r>
            </w:del>
          </w:p>
        </w:tc>
        <w:tc>
          <w:tcPr>
            <w:tcW w:w="2375" w:type="dxa"/>
          </w:tcPr>
          <w:p w14:paraId="0E84603A" w14:textId="72F27833" w:rsidR="002E360C" w:rsidRPr="002E360C"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54" w:author="Windows User" w:date="2018-10-30T14:14:00Z"/>
                <w:sz w:val="22"/>
                <w:szCs w:val="22"/>
              </w:rPr>
            </w:pPr>
            <w:del w:id="5955" w:author="Windows User" w:date="2018-10-30T14:14:00Z">
              <w:r w:rsidDel="0087790A">
                <w:rPr>
                  <w:sz w:val="22"/>
                  <w:szCs w:val="22"/>
                </w:rPr>
                <w:delText>-0.3</w:delText>
              </w:r>
              <w:r w:rsidR="006E0249" w:rsidDel="0087790A">
                <w:rPr>
                  <w:sz w:val="22"/>
                  <w:szCs w:val="22"/>
                </w:rPr>
                <w:delText>1</w:delText>
              </w:r>
            </w:del>
          </w:p>
        </w:tc>
        <w:tc>
          <w:tcPr>
            <w:tcW w:w="2375" w:type="dxa"/>
          </w:tcPr>
          <w:p w14:paraId="076C51BD" w14:textId="4D2C615A" w:rsidR="002E360C" w:rsidRPr="00517B06" w:rsidDel="0087790A" w:rsidRDefault="002C4745" w:rsidP="00E37FF5">
            <w:pPr>
              <w:jc w:val="center"/>
              <w:cnfStyle w:val="000000100000" w:firstRow="0" w:lastRow="0" w:firstColumn="0" w:lastColumn="0" w:oddVBand="0" w:evenVBand="0" w:oddHBand="1" w:evenHBand="0" w:firstRowFirstColumn="0" w:firstRowLastColumn="0" w:lastRowFirstColumn="0" w:lastRowLastColumn="0"/>
              <w:rPr>
                <w:del w:id="5956" w:author="Windows User" w:date="2018-10-30T14:14:00Z"/>
                <w:b/>
                <w:sz w:val="22"/>
                <w:szCs w:val="22"/>
              </w:rPr>
            </w:pPr>
            <w:del w:id="5957" w:author="Windows User" w:date="2018-10-30T14:14:00Z">
              <w:r w:rsidDel="0087790A">
                <w:rPr>
                  <w:b/>
                  <w:sz w:val="22"/>
                  <w:szCs w:val="22"/>
                </w:rPr>
                <w:delText>0.146</w:delText>
              </w:r>
            </w:del>
          </w:p>
        </w:tc>
      </w:tr>
      <w:tr w:rsidR="002E360C" w:rsidDel="0087790A" w14:paraId="2817951B" w14:textId="674170B0" w:rsidTr="00F26F0D">
        <w:trPr>
          <w:cantSplit/>
          <w:del w:id="5958" w:author="Windows User" w:date="2018-10-30T14:14:00Z"/>
        </w:trPr>
        <w:tc>
          <w:tcPr>
            <w:cnfStyle w:val="001000000000" w:firstRow="0" w:lastRow="0" w:firstColumn="1" w:lastColumn="0" w:oddVBand="0" w:evenVBand="0" w:oddHBand="0" w:evenHBand="0" w:firstRowFirstColumn="0" w:firstRowLastColumn="0" w:lastRowFirstColumn="0" w:lastRowLastColumn="0"/>
            <w:tcW w:w="2374" w:type="dxa"/>
          </w:tcPr>
          <w:p w14:paraId="494E878D" w14:textId="609DAC31" w:rsidR="002E360C" w:rsidRPr="002E360C" w:rsidDel="0087790A" w:rsidRDefault="002E360C" w:rsidP="00E9517E">
            <w:pPr>
              <w:rPr>
                <w:del w:id="5959" w:author="Windows User" w:date="2018-10-30T14:14:00Z"/>
                <w:sz w:val="22"/>
                <w:szCs w:val="22"/>
              </w:rPr>
            </w:pPr>
            <w:del w:id="5960" w:author="Windows User" w:date="2018-10-30T14:14:00Z">
              <w:r w:rsidDel="0087790A">
                <w:rPr>
                  <w:sz w:val="22"/>
                  <w:szCs w:val="22"/>
                </w:rPr>
                <w:delText>Lm</w:delText>
              </w:r>
              <w:r w:rsidRPr="002E360C" w:rsidDel="0087790A">
                <w:rPr>
                  <w:sz w:val="22"/>
                  <w:szCs w:val="22"/>
                  <w:vertAlign w:val="subscript"/>
                </w:rPr>
                <w:delText>D</w:delText>
              </w:r>
              <w:r w:rsidDel="0087790A">
                <w:rPr>
                  <w:sz w:val="22"/>
                  <w:szCs w:val="22"/>
                </w:rPr>
                <w:delText xml:space="preserve"> kurtosis</w:delText>
              </w:r>
            </w:del>
          </w:p>
        </w:tc>
        <w:tc>
          <w:tcPr>
            <w:tcW w:w="2375" w:type="dxa"/>
            <w:shd w:val="clear" w:color="auto" w:fill="D9D9D9" w:themeFill="background1" w:themeFillShade="D9"/>
          </w:tcPr>
          <w:p w14:paraId="64B31605" w14:textId="0C439351"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61" w:author="Windows User" w:date="2018-10-30T14:14:00Z"/>
                <w:sz w:val="22"/>
                <w:szCs w:val="22"/>
              </w:rPr>
            </w:pPr>
            <w:del w:id="5962" w:author="Windows User" w:date="2018-10-30T14:14:00Z">
              <w:r w:rsidDel="0087790A">
                <w:rPr>
                  <w:sz w:val="22"/>
                  <w:szCs w:val="22"/>
                </w:rPr>
                <w:delText>0.84</w:delText>
              </w:r>
            </w:del>
          </w:p>
        </w:tc>
        <w:tc>
          <w:tcPr>
            <w:tcW w:w="2375" w:type="dxa"/>
            <w:shd w:val="clear" w:color="auto" w:fill="D9D9D9" w:themeFill="background1" w:themeFillShade="D9"/>
          </w:tcPr>
          <w:p w14:paraId="4560A9F0" w14:textId="566BC31F" w:rsidR="002E360C" w:rsidRPr="002E360C"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63" w:author="Windows User" w:date="2018-10-30T14:14:00Z"/>
                <w:sz w:val="22"/>
                <w:szCs w:val="22"/>
              </w:rPr>
            </w:pPr>
            <w:del w:id="5964" w:author="Windows User" w:date="2018-10-30T14:14:00Z">
              <w:r w:rsidDel="0087790A">
                <w:rPr>
                  <w:sz w:val="22"/>
                  <w:szCs w:val="22"/>
                </w:rPr>
                <w:delText>1.23</w:delText>
              </w:r>
            </w:del>
          </w:p>
        </w:tc>
        <w:tc>
          <w:tcPr>
            <w:tcW w:w="2375" w:type="dxa"/>
            <w:shd w:val="clear" w:color="auto" w:fill="D9D9D9" w:themeFill="background1" w:themeFillShade="D9"/>
          </w:tcPr>
          <w:p w14:paraId="28643A26" w14:textId="70BEEAC5" w:rsidR="002E360C" w:rsidRPr="00517B06" w:rsidDel="0087790A" w:rsidRDefault="002C4745" w:rsidP="00E37FF5">
            <w:pPr>
              <w:jc w:val="center"/>
              <w:cnfStyle w:val="000000000000" w:firstRow="0" w:lastRow="0" w:firstColumn="0" w:lastColumn="0" w:oddVBand="0" w:evenVBand="0" w:oddHBand="0" w:evenHBand="0" w:firstRowFirstColumn="0" w:firstRowLastColumn="0" w:lastRowFirstColumn="0" w:lastRowLastColumn="0"/>
              <w:rPr>
                <w:del w:id="5965" w:author="Windows User" w:date="2018-10-30T14:14:00Z"/>
                <w:b/>
                <w:sz w:val="22"/>
                <w:szCs w:val="22"/>
              </w:rPr>
            </w:pPr>
            <w:del w:id="5966" w:author="Windows User" w:date="2018-10-30T14:14:00Z">
              <w:r w:rsidDel="0087790A">
                <w:rPr>
                  <w:b/>
                  <w:sz w:val="22"/>
                  <w:szCs w:val="22"/>
                </w:rPr>
                <w:delText>0.027</w:delText>
              </w:r>
            </w:del>
          </w:p>
        </w:tc>
      </w:tr>
    </w:tbl>
    <w:p w14:paraId="610965A9" w14:textId="4D39AA91" w:rsidR="006603E7" w:rsidDel="0087790A" w:rsidRDefault="00F26F0D" w:rsidP="002C4745">
      <w:pPr>
        <w:pStyle w:val="Aftertable"/>
        <w:rPr>
          <w:del w:id="5967" w:author="Windows User" w:date="2018-10-30T14:14:00Z"/>
        </w:rPr>
      </w:pPr>
      <w:del w:id="5968" w:author="Windows User" w:date="2018-10-30T14:14:00Z">
        <w:r w:rsidDel="0087790A">
          <w:delText>Statistically significant (p &lt; 0.05) tests highlighted in grey. DW-MRI: diffusion-weighted magnetic resonance imaging; ADC: apparent diffusion coefficient; Lm</w:delText>
        </w:r>
        <w:r w:rsidRPr="00F26F0D" w:rsidDel="0087790A">
          <w:rPr>
            <w:vertAlign w:val="subscript"/>
          </w:rPr>
          <w:delText>D</w:delText>
        </w:r>
        <w:r w:rsidDel="0087790A">
          <w:delText>: mean linear intercept.</w:delText>
        </w:r>
      </w:del>
    </w:p>
    <w:p w14:paraId="07F1F41D" w14:textId="26EECF68" w:rsidR="00CF7AE2" w:rsidDel="0087790A" w:rsidRDefault="00CF7AE2" w:rsidP="00CF7AE2">
      <w:pPr>
        <w:keepNext/>
        <w:rPr>
          <w:del w:id="5969" w:author="Windows User" w:date="2018-10-30T14:14:00Z"/>
        </w:rPr>
      </w:pPr>
      <w:del w:id="5970" w:author="Windows User" w:date="2018-10-30T14:14:00Z">
        <w:r w:rsidDel="0087790A">
          <w:rPr>
            <w:noProof/>
            <w:lang w:eastAsia="en-GB"/>
          </w:rPr>
          <w:drawing>
            <wp:inline distT="0" distB="0" distL="0" distR="0" wp14:anchorId="2E9B7A66" wp14:editId="08ABCA03">
              <wp:extent cx="6038215" cy="6477000"/>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DWMRI primary outcome.png"/>
                      <pic:cNvPicPr/>
                    </pic:nvPicPr>
                    <pic:blipFill>
                      <a:blip r:embed="rId122">
                        <a:extLst>
                          <a:ext uri="{28A0092B-C50C-407E-A947-70E740481C1C}">
                            <a14:useLocalDpi xmlns:a14="http://schemas.microsoft.com/office/drawing/2010/main" val="0"/>
                          </a:ext>
                        </a:extLst>
                      </a:blip>
                      <a:stretch>
                        <a:fillRect/>
                      </a:stretch>
                    </pic:blipFill>
                    <pic:spPr>
                      <a:xfrm>
                        <a:off x="0" y="0"/>
                        <a:ext cx="6038215" cy="6477000"/>
                      </a:xfrm>
                      <a:prstGeom prst="rect">
                        <a:avLst/>
                      </a:prstGeom>
                    </pic:spPr>
                  </pic:pic>
                </a:graphicData>
              </a:graphic>
            </wp:inline>
          </w:drawing>
        </w:r>
      </w:del>
    </w:p>
    <w:p w14:paraId="54E6C947" w14:textId="1B809653" w:rsidR="00CF7AE2" w:rsidDel="0087790A" w:rsidRDefault="000303A8" w:rsidP="00CF7AE2">
      <w:pPr>
        <w:pStyle w:val="Caption"/>
        <w:rPr>
          <w:del w:id="5971" w:author="Windows User" w:date="2018-10-30T14:14:00Z"/>
        </w:rPr>
      </w:pPr>
      <w:del w:id="5972" w:author="Windows User" w:date="2018-10-30T14:14:00Z">
        <w:r w:rsidDel="0087790A">
          <w:delText>Figure</w:delText>
        </w:r>
        <w:r w:rsidR="00CF7AE2" w:rsidDel="0087790A">
          <w:delText xml:space="preserve"> </w:delText>
        </w:r>
        <w:r w:rsidR="00C87381" w:rsidDel="0087790A">
          <w:fldChar w:fldCharType="begin"/>
        </w:r>
        <w:r w:rsidR="00C87381" w:rsidDel="0087790A">
          <w:delInstrText xml:space="preserve"> STYLEREF 1 \s </w:delInstrText>
        </w:r>
        <w:r w:rsidR="00C87381" w:rsidDel="0087790A">
          <w:fldChar w:fldCharType="separate"/>
        </w:r>
        <w:r w:rsidR="00C87381" w:rsidDel="0087790A">
          <w:rPr>
            <w:noProof/>
          </w:rPr>
          <w:delText>5</w:delText>
        </w:r>
        <w:r w:rsidR="00C87381" w:rsidDel="0087790A">
          <w:fldChar w:fldCharType="end"/>
        </w:r>
        <w:r w:rsidR="00C87381" w:rsidDel="0087790A">
          <w:delText>.</w:delText>
        </w:r>
        <w:r w:rsidR="00C87381" w:rsidDel="0087790A">
          <w:fldChar w:fldCharType="begin"/>
        </w:r>
        <w:r w:rsidR="00C87381" w:rsidDel="0087790A">
          <w:delInstrText xml:space="preserve"> SEQ Figure \* ARABIC \s 1 </w:delInstrText>
        </w:r>
        <w:r w:rsidR="00C87381" w:rsidDel="0087790A">
          <w:fldChar w:fldCharType="separate"/>
        </w:r>
        <w:r w:rsidR="00C87381" w:rsidDel="0087790A">
          <w:rPr>
            <w:noProof/>
          </w:rPr>
          <w:delText>37</w:delText>
        </w:r>
        <w:r w:rsidR="00C87381" w:rsidDel="0087790A">
          <w:fldChar w:fldCharType="end"/>
        </w:r>
        <w:r w:rsidR="00CF7AE2" w:rsidDel="0087790A">
          <w:delText>: Primary outcome – differences in DW-MRI metrics at baseline</w:delText>
        </w:r>
      </w:del>
    </w:p>
    <w:p w14:paraId="5E321653" w14:textId="48E3E575" w:rsidR="00CF7AE2" w:rsidRPr="00CF7AE2" w:rsidDel="0087790A" w:rsidRDefault="00CF7AE2" w:rsidP="00CF7AE2">
      <w:pPr>
        <w:pStyle w:val="Figuretext"/>
        <w:rPr>
          <w:del w:id="5973" w:author="Windows User" w:date="2018-10-30T14:14:00Z"/>
        </w:rPr>
      </w:pPr>
      <w:del w:id="5974" w:author="Windows User" w:date="2018-10-30T14:14:00Z">
        <w:r w:rsidDel="0087790A">
          <w:delText>ADC: apparent diffusion coefficient; Lm</w:delText>
        </w:r>
        <w:r w:rsidRPr="00F26F0D" w:rsidDel="0087790A">
          <w:rPr>
            <w:vertAlign w:val="subscript"/>
          </w:rPr>
          <w:delText>D</w:delText>
        </w:r>
        <w:r w:rsidDel="0087790A">
          <w:delText>: mean linear intercept.</w:delText>
        </w:r>
      </w:del>
    </w:p>
    <w:p w14:paraId="40928026" w14:textId="6187D65B" w:rsidR="003A0300" w:rsidRDefault="00BB6AE3" w:rsidP="00BB6AE3">
      <w:pPr>
        <w:pStyle w:val="Heading3"/>
      </w:pPr>
      <w:r>
        <w:t>Diffusion-weighted Metrics and Quantitative CT</w:t>
      </w:r>
    </w:p>
    <w:p w14:paraId="40FD191B" w14:textId="1DC23A91" w:rsidR="00262540" w:rsidRDefault="00944F19" w:rsidP="009E4010">
      <w:pPr>
        <w:pStyle w:val="Heading4"/>
      </w:pPr>
      <w:r>
        <w:t>CT parenchymal Metrics and ADC</w:t>
      </w:r>
    </w:p>
    <w:p w14:paraId="06D5A8B6" w14:textId="3C49AFE1" w:rsidR="009B05DE" w:rsidRPr="009B05DE" w:rsidRDefault="0047058E" w:rsidP="009B05DE">
      <w:r>
        <w:t xml:space="preserve">Spearman’s coefficient of rank correlations between quantitative CT parenchymal metrics </w:t>
      </w:r>
      <w:r w:rsidR="00DA7416">
        <w:t xml:space="preserve">derived from CALIPER analysis </w:t>
      </w:r>
      <w:r>
        <w:t xml:space="preserve">and </w:t>
      </w:r>
      <w:r w:rsidR="007E0AF2">
        <w:t>ADC</w:t>
      </w:r>
      <w:r>
        <w:t xml:space="preserve"> metr</w:t>
      </w:r>
      <w:r w:rsidR="00DA49D3">
        <w:t>ics are summarised in</w:t>
      </w:r>
      <w:r w:rsidR="000303A8">
        <w:t xml:space="preserve"> Table</w:t>
      </w:r>
      <w:r w:rsidR="00DA49D3">
        <w:t xml:space="preserve"> 5.22</w:t>
      </w:r>
      <w:r>
        <w:t xml:space="preserve">. Statistically significant correlations are shown as scatterplots in </w:t>
      </w:r>
      <w:r w:rsidR="000303A8">
        <w:t>Figure</w:t>
      </w:r>
      <w:r>
        <w:t xml:space="preserve"> </w:t>
      </w:r>
      <w:r w:rsidR="002A1B10">
        <w:t>5.3</w:t>
      </w:r>
      <w:ins w:id="5975" w:author="Windows User" w:date="2018-11-02T11:08:00Z">
        <w:r w:rsidR="006A283B">
          <w:t>9</w:t>
        </w:r>
      </w:ins>
      <w:del w:id="5976" w:author="Windows User" w:date="2018-11-02T11:08:00Z">
        <w:r w:rsidR="002A1B10" w:rsidDel="006A283B">
          <w:delText>8</w:delText>
        </w:r>
      </w:del>
      <w:r w:rsidR="003D7970">
        <w:t>.</w:t>
      </w:r>
    </w:p>
    <w:p w14:paraId="09CE57F2" w14:textId="4DFC7543" w:rsidR="00CF15C0" w:rsidRDefault="00CF15C0" w:rsidP="00134B1A">
      <w:pPr>
        <w:pStyle w:val="TableTitle0"/>
      </w:pPr>
      <w:bookmarkStart w:id="5977" w:name="_Toc3145523"/>
      <w:r>
        <w:t xml:space="preserve">Table </w:t>
      </w:r>
      <w:ins w:id="5978"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5979"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5980" w:author="Nicholas Weatherley" w:date="2019-03-04T21:03:00Z">
        <w:r w:rsidR="00E96948">
          <w:rPr>
            <w:noProof/>
          </w:rPr>
          <w:t>22</w:t>
        </w:r>
        <w:r w:rsidR="00E96948">
          <w:fldChar w:fldCharType="end"/>
        </w:r>
      </w:ins>
      <w:ins w:id="5981" w:author="Windows User" w:date="2018-11-01T15:46:00Z">
        <w:del w:id="5982" w:author="Nicholas Weatherley" w:date="2019-03-04T21:03:00Z">
          <w:r w:rsidR="00743FFA" w:rsidDel="00E96948">
            <w:fldChar w:fldCharType="begin"/>
          </w:r>
          <w:r w:rsidR="00743FFA" w:rsidDel="00E96948">
            <w:delInstrText xml:space="preserve"> STYLEREF 1 \s </w:delInstrText>
          </w:r>
        </w:del>
      </w:ins>
      <w:del w:id="5983" w:author="Nicholas Weatherley" w:date="2019-03-04T21:03:00Z">
        <w:r w:rsidR="00743FFA" w:rsidDel="00E96948">
          <w:fldChar w:fldCharType="separate"/>
        </w:r>
        <w:r w:rsidR="0024585E" w:rsidDel="00E96948">
          <w:rPr>
            <w:noProof/>
          </w:rPr>
          <w:delText>5</w:delText>
        </w:r>
      </w:del>
      <w:ins w:id="5984" w:author="Windows User" w:date="2018-11-01T15:46:00Z">
        <w:del w:id="5985"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5986" w:author="Nicholas Weatherley" w:date="2019-03-04T21:03:00Z">
        <w:r w:rsidR="00743FFA" w:rsidDel="00E96948">
          <w:fldChar w:fldCharType="end"/>
        </w:r>
      </w:del>
      <w:del w:id="5987"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2</w:delText>
        </w:r>
        <w:r w:rsidR="00BB544F" w:rsidDel="004435D9">
          <w:fldChar w:fldCharType="end"/>
        </w:r>
      </w:del>
      <w:r>
        <w:t xml:space="preserve">: Baseline </w:t>
      </w:r>
      <w:r w:rsidR="0061562C">
        <w:t>ADC</w:t>
      </w:r>
      <w:r>
        <w:t xml:space="preserve"> and quantitative CT </w:t>
      </w:r>
      <w:r w:rsidR="006113A6">
        <w:t xml:space="preserve">parenchyma </w:t>
      </w:r>
      <w:r>
        <w:t>correlations</w:t>
      </w:r>
      <w:bookmarkEnd w:id="5977"/>
    </w:p>
    <w:tbl>
      <w:tblPr>
        <w:tblStyle w:val="ListTable3"/>
        <w:tblW w:w="9489" w:type="dxa"/>
        <w:tblLook w:val="04A0" w:firstRow="1" w:lastRow="0" w:firstColumn="1" w:lastColumn="0" w:noHBand="0" w:noVBand="1"/>
      </w:tblPr>
      <w:tblGrid>
        <w:gridCol w:w="3511"/>
        <w:gridCol w:w="983"/>
        <w:gridCol w:w="988"/>
        <w:gridCol w:w="992"/>
        <w:gridCol w:w="990"/>
        <w:gridCol w:w="990"/>
        <w:gridCol w:w="1035"/>
      </w:tblGrid>
      <w:tr w:rsidR="00CF15C0" w14:paraId="1C09C7BD" w14:textId="77777777" w:rsidTr="00E7292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4C108C8C" w14:textId="77777777" w:rsidR="00CF15C0" w:rsidRPr="00E7292D" w:rsidRDefault="00CF15C0" w:rsidP="008C3F9A">
            <w:pPr>
              <w:jc w:val="center"/>
              <w:rPr>
                <w:bCs w:val="0"/>
                <w:color w:val="FFFFFF"/>
              </w:rPr>
            </w:pPr>
            <w:r w:rsidRPr="00E7292D">
              <w:rPr>
                <w:bCs w:val="0"/>
                <w:color w:val="FFFFFF"/>
              </w:rPr>
              <w:t>MRI metric</w:t>
            </w:r>
          </w:p>
        </w:tc>
        <w:tc>
          <w:tcPr>
            <w:tcW w:w="1971" w:type="dxa"/>
            <w:gridSpan w:val="2"/>
          </w:tcPr>
          <w:p w14:paraId="31ECA217" w14:textId="60A5E9F4" w:rsidR="00CF15C0" w:rsidRPr="00007F6A" w:rsidRDefault="00E7292D"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ADC mean</w:t>
            </w:r>
          </w:p>
        </w:tc>
        <w:tc>
          <w:tcPr>
            <w:tcW w:w="1982" w:type="dxa"/>
            <w:gridSpan w:val="2"/>
          </w:tcPr>
          <w:p w14:paraId="65C46428" w14:textId="580D2C67" w:rsidR="00CF15C0" w:rsidRPr="00E7292D" w:rsidRDefault="00E7292D"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E7292D">
              <w:rPr>
                <w:bCs w:val="0"/>
                <w:color w:val="FFFFFF"/>
              </w:rPr>
              <w:t>ADC skew</w:t>
            </w:r>
          </w:p>
        </w:tc>
        <w:tc>
          <w:tcPr>
            <w:tcW w:w="2025" w:type="dxa"/>
            <w:gridSpan w:val="2"/>
          </w:tcPr>
          <w:p w14:paraId="5E130DEB" w14:textId="56742D3E" w:rsidR="00CF15C0" w:rsidRPr="00007F6A" w:rsidRDefault="00E7292D"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ADC kurtosis</w:t>
            </w:r>
          </w:p>
        </w:tc>
      </w:tr>
      <w:tr w:rsidR="00CF15C0" w14:paraId="1574E26D" w14:textId="77777777" w:rsidTr="0017042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3E406F8F" w14:textId="77777777" w:rsidR="00CF15C0" w:rsidRPr="00E7292D" w:rsidRDefault="00CF15C0" w:rsidP="006A11EF">
            <w:pPr>
              <w:jc w:val="left"/>
              <w:rPr>
                <w:bCs w:val="0"/>
              </w:rPr>
            </w:pPr>
            <w:r w:rsidRPr="00E7292D">
              <w:rPr>
                <w:bCs w:val="0"/>
                <w:color w:val="FFFFFF"/>
                <w:shd w:val="clear" w:color="auto" w:fill="000000" w:themeFill="text1"/>
              </w:rPr>
              <w:t>CT Metric (% of whole</w:t>
            </w:r>
            <w:r w:rsidRPr="00E7292D">
              <w:rPr>
                <w:bCs w:val="0"/>
                <w:color w:val="FFFFFF"/>
              </w:rPr>
              <w:t xml:space="preserve"> lung volume)</w:t>
            </w:r>
          </w:p>
        </w:tc>
        <w:tc>
          <w:tcPr>
            <w:tcW w:w="983" w:type="dxa"/>
            <w:shd w:val="clear" w:color="auto" w:fill="auto"/>
            <w:vAlign w:val="center"/>
          </w:tcPr>
          <w:p w14:paraId="490488E1" w14:textId="77777777"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88" w:type="dxa"/>
            <w:shd w:val="clear" w:color="auto" w:fill="auto"/>
            <w:vAlign w:val="center"/>
          </w:tcPr>
          <w:p w14:paraId="4E0407F7" w14:textId="77777777"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2" w:type="dxa"/>
            <w:shd w:val="clear" w:color="auto" w:fill="auto"/>
            <w:vAlign w:val="center"/>
          </w:tcPr>
          <w:p w14:paraId="3B9EA81C" w14:textId="2A257BC6"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90" w:type="dxa"/>
            <w:shd w:val="clear" w:color="auto" w:fill="auto"/>
            <w:vAlign w:val="center"/>
          </w:tcPr>
          <w:p w14:paraId="437F2256" w14:textId="529207B0"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0" w:type="dxa"/>
            <w:shd w:val="clear" w:color="auto" w:fill="auto"/>
            <w:vAlign w:val="center"/>
          </w:tcPr>
          <w:p w14:paraId="0BB25B9C" w14:textId="3A4350CA"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1035" w:type="dxa"/>
            <w:shd w:val="clear" w:color="auto" w:fill="auto"/>
            <w:vAlign w:val="center"/>
          </w:tcPr>
          <w:p w14:paraId="54713115" w14:textId="77777777" w:rsidR="00CF15C0" w:rsidRPr="00CF15C0" w:rsidRDefault="00CF15C0" w:rsidP="00170426">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CF15C0" w14:paraId="63746D38" w14:textId="77777777" w:rsidTr="00346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401F2360" w14:textId="77777777" w:rsidR="00CF15C0" w:rsidRPr="00944F19" w:rsidRDefault="00CF15C0" w:rsidP="008C3F9A">
            <w:pPr>
              <w:rPr>
                <w:bCs w:val="0"/>
              </w:rPr>
            </w:pPr>
            <w:r w:rsidRPr="00944F19">
              <w:rPr>
                <w:bCs w:val="0"/>
              </w:rPr>
              <w:t>Normal Lung</w:t>
            </w:r>
          </w:p>
        </w:tc>
        <w:tc>
          <w:tcPr>
            <w:tcW w:w="983" w:type="dxa"/>
            <w:shd w:val="clear" w:color="auto" w:fill="D9D9D9" w:themeFill="background1" w:themeFillShade="D9"/>
          </w:tcPr>
          <w:p w14:paraId="059CE110" w14:textId="010505F0"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55</w:t>
            </w:r>
          </w:p>
        </w:tc>
        <w:tc>
          <w:tcPr>
            <w:tcW w:w="988" w:type="dxa"/>
            <w:shd w:val="clear" w:color="auto" w:fill="D9D9D9" w:themeFill="background1" w:themeFillShade="D9"/>
          </w:tcPr>
          <w:p w14:paraId="6E72C55A" w14:textId="70F442F7"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032</w:t>
            </w:r>
          </w:p>
        </w:tc>
        <w:tc>
          <w:tcPr>
            <w:tcW w:w="992" w:type="dxa"/>
          </w:tcPr>
          <w:p w14:paraId="4027F9B4" w14:textId="083D442C"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17</w:t>
            </w:r>
          </w:p>
        </w:tc>
        <w:tc>
          <w:tcPr>
            <w:tcW w:w="990" w:type="dxa"/>
          </w:tcPr>
          <w:p w14:paraId="7BC5906E" w14:textId="316D0382"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550</w:t>
            </w:r>
          </w:p>
        </w:tc>
        <w:tc>
          <w:tcPr>
            <w:tcW w:w="990" w:type="dxa"/>
          </w:tcPr>
          <w:p w14:paraId="440A03C8" w14:textId="3D3D53DB"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48</w:t>
            </w:r>
          </w:p>
        </w:tc>
        <w:tc>
          <w:tcPr>
            <w:tcW w:w="1035" w:type="dxa"/>
          </w:tcPr>
          <w:p w14:paraId="4F3FF3AF" w14:textId="74C6C5F5"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071</w:t>
            </w:r>
          </w:p>
        </w:tc>
      </w:tr>
      <w:tr w:rsidR="00CF15C0" w14:paraId="7856CD41" w14:textId="77777777" w:rsidTr="00346640">
        <w:tc>
          <w:tcPr>
            <w:cnfStyle w:val="001000000000" w:firstRow="0" w:lastRow="0" w:firstColumn="1" w:lastColumn="0" w:oddVBand="0" w:evenVBand="0" w:oddHBand="0" w:evenHBand="0" w:firstRowFirstColumn="0" w:firstRowLastColumn="0" w:lastRowFirstColumn="0" w:lastRowLastColumn="0"/>
            <w:tcW w:w="3511" w:type="dxa"/>
          </w:tcPr>
          <w:p w14:paraId="048EE5B9" w14:textId="77777777" w:rsidR="00CF15C0" w:rsidRPr="00944F19" w:rsidRDefault="00CF15C0" w:rsidP="008C3F9A">
            <w:pPr>
              <w:rPr>
                <w:bCs w:val="0"/>
              </w:rPr>
            </w:pPr>
            <w:r w:rsidRPr="00944F19">
              <w:rPr>
                <w:bCs w:val="0"/>
              </w:rPr>
              <w:t>Low Attenuation area</w:t>
            </w:r>
          </w:p>
        </w:tc>
        <w:tc>
          <w:tcPr>
            <w:tcW w:w="983" w:type="dxa"/>
          </w:tcPr>
          <w:p w14:paraId="790F9EA7" w14:textId="27BA94C1"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29</w:t>
            </w:r>
          </w:p>
        </w:tc>
        <w:tc>
          <w:tcPr>
            <w:tcW w:w="988" w:type="dxa"/>
          </w:tcPr>
          <w:p w14:paraId="67467290" w14:textId="5D4B691C"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296</w:t>
            </w:r>
          </w:p>
        </w:tc>
        <w:tc>
          <w:tcPr>
            <w:tcW w:w="992" w:type="dxa"/>
            <w:shd w:val="clear" w:color="auto" w:fill="D9D9D9" w:themeFill="background1" w:themeFillShade="D9"/>
          </w:tcPr>
          <w:p w14:paraId="0B6FED1A" w14:textId="4D86488A"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55</w:t>
            </w:r>
          </w:p>
        </w:tc>
        <w:tc>
          <w:tcPr>
            <w:tcW w:w="990" w:type="dxa"/>
            <w:shd w:val="clear" w:color="auto" w:fill="D9D9D9" w:themeFill="background1" w:themeFillShade="D9"/>
          </w:tcPr>
          <w:p w14:paraId="4EBBF7B6" w14:textId="2D566EB8"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034</w:t>
            </w:r>
          </w:p>
        </w:tc>
        <w:tc>
          <w:tcPr>
            <w:tcW w:w="990" w:type="dxa"/>
          </w:tcPr>
          <w:p w14:paraId="14A5EEEF" w14:textId="1AD40494"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31</w:t>
            </w:r>
          </w:p>
        </w:tc>
        <w:tc>
          <w:tcPr>
            <w:tcW w:w="1035" w:type="dxa"/>
          </w:tcPr>
          <w:p w14:paraId="3CCBFA86" w14:textId="52C059BC"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265</w:t>
            </w:r>
          </w:p>
        </w:tc>
      </w:tr>
      <w:tr w:rsidR="00CF15C0" w14:paraId="25987F7E" w14:textId="77777777" w:rsidTr="00E72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350D2A01" w14:textId="77777777" w:rsidR="00CF15C0" w:rsidRPr="00944F19" w:rsidRDefault="00CF15C0" w:rsidP="008C3F9A">
            <w:pPr>
              <w:rPr>
                <w:bCs w:val="0"/>
              </w:rPr>
            </w:pPr>
            <w:r w:rsidRPr="00944F19">
              <w:rPr>
                <w:bCs w:val="0"/>
              </w:rPr>
              <w:t>Ground glass</w:t>
            </w:r>
          </w:p>
        </w:tc>
        <w:tc>
          <w:tcPr>
            <w:tcW w:w="983" w:type="dxa"/>
          </w:tcPr>
          <w:p w14:paraId="551137B6" w14:textId="1652B07A"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44</w:t>
            </w:r>
          </w:p>
        </w:tc>
        <w:tc>
          <w:tcPr>
            <w:tcW w:w="988" w:type="dxa"/>
          </w:tcPr>
          <w:p w14:paraId="109328AC" w14:textId="330EB6B3"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101</w:t>
            </w:r>
          </w:p>
        </w:tc>
        <w:tc>
          <w:tcPr>
            <w:tcW w:w="992" w:type="dxa"/>
          </w:tcPr>
          <w:p w14:paraId="54AA730A" w14:textId="1D1DD0D7"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03</w:t>
            </w:r>
          </w:p>
        </w:tc>
        <w:tc>
          <w:tcPr>
            <w:tcW w:w="990" w:type="dxa"/>
          </w:tcPr>
          <w:p w14:paraId="4DDB9457" w14:textId="5EFA2ACD"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930</w:t>
            </w:r>
          </w:p>
        </w:tc>
        <w:tc>
          <w:tcPr>
            <w:tcW w:w="990" w:type="dxa"/>
          </w:tcPr>
          <w:p w14:paraId="788C0302" w14:textId="3E48D330"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36</w:t>
            </w:r>
          </w:p>
        </w:tc>
        <w:tc>
          <w:tcPr>
            <w:tcW w:w="1035" w:type="dxa"/>
          </w:tcPr>
          <w:p w14:paraId="2E5C4A3B" w14:textId="15C9357B"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182</w:t>
            </w:r>
          </w:p>
        </w:tc>
      </w:tr>
      <w:tr w:rsidR="00CF15C0" w14:paraId="2D5A2175" w14:textId="77777777" w:rsidTr="00346640">
        <w:tc>
          <w:tcPr>
            <w:cnfStyle w:val="001000000000" w:firstRow="0" w:lastRow="0" w:firstColumn="1" w:lastColumn="0" w:oddVBand="0" w:evenVBand="0" w:oddHBand="0" w:evenHBand="0" w:firstRowFirstColumn="0" w:firstRowLastColumn="0" w:lastRowFirstColumn="0" w:lastRowLastColumn="0"/>
            <w:tcW w:w="3511" w:type="dxa"/>
          </w:tcPr>
          <w:p w14:paraId="665FD83E" w14:textId="77777777" w:rsidR="00CF15C0" w:rsidRPr="00944F19" w:rsidRDefault="00CF15C0" w:rsidP="008C3F9A">
            <w:pPr>
              <w:rPr>
                <w:bCs w:val="0"/>
              </w:rPr>
            </w:pPr>
            <w:r w:rsidRPr="00944F19">
              <w:rPr>
                <w:bCs w:val="0"/>
              </w:rPr>
              <w:t>Honeycomb</w:t>
            </w:r>
          </w:p>
        </w:tc>
        <w:tc>
          <w:tcPr>
            <w:tcW w:w="983" w:type="dxa"/>
            <w:shd w:val="clear" w:color="auto" w:fill="D9D9D9" w:themeFill="background1" w:themeFillShade="D9"/>
          </w:tcPr>
          <w:p w14:paraId="05F7A9B4" w14:textId="63156E8C"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76</w:t>
            </w:r>
          </w:p>
        </w:tc>
        <w:tc>
          <w:tcPr>
            <w:tcW w:w="988" w:type="dxa"/>
            <w:shd w:val="clear" w:color="auto" w:fill="D9D9D9" w:themeFill="background1" w:themeFillShade="D9"/>
          </w:tcPr>
          <w:p w14:paraId="09361671" w14:textId="483ED9E9"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001</w:t>
            </w:r>
          </w:p>
        </w:tc>
        <w:tc>
          <w:tcPr>
            <w:tcW w:w="992" w:type="dxa"/>
          </w:tcPr>
          <w:p w14:paraId="2D0D41BA" w14:textId="2E3A8C73"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43</w:t>
            </w:r>
          </w:p>
        </w:tc>
        <w:tc>
          <w:tcPr>
            <w:tcW w:w="990" w:type="dxa"/>
          </w:tcPr>
          <w:p w14:paraId="734D4451" w14:textId="189097BE"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106</w:t>
            </w:r>
          </w:p>
        </w:tc>
        <w:tc>
          <w:tcPr>
            <w:tcW w:w="990" w:type="dxa"/>
            <w:shd w:val="clear" w:color="auto" w:fill="D9D9D9" w:themeFill="background1" w:themeFillShade="D9"/>
          </w:tcPr>
          <w:p w14:paraId="7B079B6E" w14:textId="4B19A315"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71</w:t>
            </w:r>
          </w:p>
        </w:tc>
        <w:tc>
          <w:tcPr>
            <w:tcW w:w="1035" w:type="dxa"/>
            <w:shd w:val="clear" w:color="auto" w:fill="D9D9D9" w:themeFill="background1" w:themeFillShade="D9"/>
          </w:tcPr>
          <w:p w14:paraId="6DE2B582" w14:textId="31922A7B" w:rsidR="00CF15C0" w:rsidRDefault="00346640" w:rsidP="008C3F9A">
            <w:pPr>
              <w:jc w:val="center"/>
              <w:cnfStyle w:val="000000000000" w:firstRow="0" w:lastRow="0" w:firstColumn="0" w:lastColumn="0" w:oddVBand="0" w:evenVBand="0" w:oddHBand="0" w:evenHBand="0" w:firstRowFirstColumn="0" w:firstRowLastColumn="0" w:lastRowFirstColumn="0" w:lastRowLastColumn="0"/>
            </w:pPr>
            <w:r>
              <w:t>0.003</w:t>
            </w:r>
          </w:p>
        </w:tc>
      </w:tr>
      <w:tr w:rsidR="00CF15C0" w14:paraId="31B8BA70" w14:textId="77777777" w:rsidTr="00E72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75C24843" w14:textId="77777777" w:rsidR="00CF15C0" w:rsidRPr="00944F19" w:rsidRDefault="00CF15C0" w:rsidP="008C3F9A">
            <w:pPr>
              <w:rPr>
                <w:bCs w:val="0"/>
              </w:rPr>
            </w:pPr>
            <w:r w:rsidRPr="00944F19">
              <w:rPr>
                <w:bCs w:val="0"/>
              </w:rPr>
              <w:t>Reticulation</w:t>
            </w:r>
          </w:p>
        </w:tc>
        <w:tc>
          <w:tcPr>
            <w:tcW w:w="983" w:type="dxa"/>
          </w:tcPr>
          <w:p w14:paraId="395B2C79" w14:textId="5F5EB124"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40</w:t>
            </w:r>
          </w:p>
        </w:tc>
        <w:tc>
          <w:tcPr>
            <w:tcW w:w="988" w:type="dxa"/>
          </w:tcPr>
          <w:p w14:paraId="79C5FACA" w14:textId="4EBEA11F"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145</w:t>
            </w:r>
          </w:p>
        </w:tc>
        <w:tc>
          <w:tcPr>
            <w:tcW w:w="992" w:type="dxa"/>
          </w:tcPr>
          <w:p w14:paraId="2A053FDD" w14:textId="02380373"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03</w:t>
            </w:r>
          </w:p>
        </w:tc>
        <w:tc>
          <w:tcPr>
            <w:tcW w:w="990" w:type="dxa"/>
          </w:tcPr>
          <w:p w14:paraId="7E20442E" w14:textId="39E8F672"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904</w:t>
            </w:r>
          </w:p>
        </w:tc>
        <w:tc>
          <w:tcPr>
            <w:tcW w:w="990" w:type="dxa"/>
          </w:tcPr>
          <w:p w14:paraId="3B33199C" w14:textId="71960A56"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32</w:t>
            </w:r>
          </w:p>
        </w:tc>
        <w:tc>
          <w:tcPr>
            <w:tcW w:w="1035" w:type="dxa"/>
          </w:tcPr>
          <w:p w14:paraId="326A43D3" w14:textId="2417842C" w:rsidR="00CF15C0" w:rsidRDefault="00346640" w:rsidP="008C3F9A">
            <w:pPr>
              <w:jc w:val="center"/>
              <w:cnfStyle w:val="000000100000" w:firstRow="0" w:lastRow="0" w:firstColumn="0" w:lastColumn="0" w:oddVBand="0" w:evenVBand="0" w:oddHBand="1" w:evenHBand="0" w:firstRowFirstColumn="0" w:firstRowLastColumn="0" w:lastRowFirstColumn="0" w:lastRowLastColumn="0"/>
            </w:pPr>
            <w:r>
              <w:t>0.253</w:t>
            </w:r>
          </w:p>
        </w:tc>
      </w:tr>
    </w:tbl>
    <w:p w14:paraId="2F5C4731" w14:textId="3D1D67DC" w:rsidR="006A11EF" w:rsidRPr="006A11EF" w:rsidRDefault="009B05DE" w:rsidP="006A11EF">
      <w:pPr>
        <w:pStyle w:val="Aftertable"/>
      </w:pPr>
      <w:r>
        <w:t>ADC: Apparent diffusion coefficient</w:t>
      </w:r>
      <w:r w:rsidR="003C503B">
        <w:t>; CT: computed tomography.</w:t>
      </w:r>
    </w:p>
    <w:p w14:paraId="7FC307B8" w14:textId="77777777" w:rsidR="001B13CA" w:rsidRDefault="001B13CA" w:rsidP="001B13CA">
      <w:pPr>
        <w:pStyle w:val="figure"/>
      </w:pPr>
      <w:r>
        <w:rPr>
          <w:noProof/>
          <w:lang w:eastAsia="en-GB"/>
        </w:rPr>
        <w:lastRenderedPageBreak/>
        <w:drawing>
          <wp:inline distT="0" distB="0" distL="0" distR="0" wp14:anchorId="4FF51DF7" wp14:editId="617C155F">
            <wp:extent cx="6038215" cy="4004310"/>
            <wp:effectExtent l="0" t="0" r="6985"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T parenchma and ADC.png"/>
                    <pic:cNvPicPr/>
                  </pic:nvPicPr>
                  <pic:blipFill>
                    <a:blip r:embed="rId145">
                      <a:extLst>
                        <a:ext uri="{28A0092B-C50C-407E-A947-70E740481C1C}">
                          <a14:useLocalDpi xmlns:a14="http://schemas.microsoft.com/office/drawing/2010/main" val="0"/>
                        </a:ext>
                      </a:extLst>
                    </a:blip>
                    <a:stretch>
                      <a:fillRect/>
                    </a:stretch>
                  </pic:blipFill>
                  <pic:spPr>
                    <a:xfrm>
                      <a:off x="0" y="0"/>
                      <a:ext cx="6038215" cy="4004310"/>
                    </a:xfrm>
                    <a:prstGeom prst="rect">
                      <a:avLst/>
                    </a:prstGeom>
                  </pic:spPr>
                </pic:pic>
              </a:graphicData>
            </a:graphic>
          </wp:inline>
        </w:drawing>
      </w:r>
    </w:p>
    <w:p w14:paraId="3E9A48AF" w14:textId="10E4B839" w:rsidR="006407AE" w:rsidRDefault="000303A8" w:rsidP="001B13CA">
      <w:pPr>
        <w:pStyle w:val="Caption"/>
      </w:pPr>
      <w:bookmarkStart w:id="5988" w:name="_Toc3145406"/>
      <w:r>
        <w:t>Figure</w:t>
      </w:r>
      <w:r w:rsidR="001B13CA">
        <w:t xml:space="preserve"> </w:t>
      </w:r>
      <w:ins w:id="5989"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599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5991" w:author="Nicholas Weatherley" w:date="2019-03-05T22:36:00Z">
        <w:r w:rsidR="00D5585D">
          <w:rPr>
            <w:noProof/>
          </w:rPr>
          <w:t>39</w:t>
        </w:r>
        <w:r w:rsidR="00D5585D">
          <w:fldChar w:fldCharType="end"/>
        </w:r>
      </w:ins>
      <w:ins w:id="5992" w:author="Windows User" w:date="2018-11-01T14:27:00Z">
        <w:del w:id="5993" w:author="Nicholas Weatherley" w:date="2019-03-05T22:36:00Z">
          <w:r w:rsidR="002F70B6" w:rsidDel="00D5585D">
            <w:fldChar w:fldCharType="begin"/>
          </w:r>
          <w:r w:rsidR="002F70B6" w:rsidDel="00D5585D">
            <w:delInstrText xml:space="preserve"> STYLEREF 1 \s </w:delInstrText>
          </w:r>
        </w:del>
      </w:ins>
      <w:del w:id="5994" w:author="Nicholas Weatherley" w:date="2019-03-05T22:36:00Z">
        <w:r w:rsidR="002F70B6" w:rsidDel="00D5585D">
          <w:fldChar w:fldCharType="separate"/>
        </w:r>
        <w:r w:rsidR="0024585E" w:rsidDel="00D5585D">
          <w:rPr>
            <w:noProof/>
          </w:rPr>
          <w:delText>5</w:delText>
        </w:r>
      </w:del>
      <w:ins w:id="5995" w:author="Windows User" w:date="2018-11-01T14:27:00Z">
        <w:del w:id="599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5997" w:author="Nicholas Weatherley" w:date="2019-03-05T22:36:00Z">
        <w:r w:rsidR="002F70B6" w:rsidDel="00D5585D">
          <w:fldChar w:fldCharType="end"/>
        </w:r>
      </w:del>
      <w:del w:id="599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8</w:delText>
        </w:r>
        <w:r w:rsidR="00C87381" w:rsidDel="00135BE2">
          <w:fldChar w:fldCharType="end"/>
        </w:r>
      </w:del>
      <w:r w:rsidR="001B13CA">
        <w:t>: Scatterplots of CT parenchyma and ADC metrics</w:t>
      </w:r>
      <w:bookmarkEnd w:id="5988"/>
    </w:p>
    <w:p w14:paraId="325319A6" w14:textId="40B59216" w:rsidR="00881AA0" w:rsidRPr="00881AA0" w:rsidRDefault="00881AA0" w:rsidP="00881AA0">
      <w:pPr>
        <w:pStyle w:val="Aftertable"/>
      </w:pPr>
      <w:r>
        <w:t>ADC: Apparent diffusion coefficient</w:t>
      </w:r>
    </w:p>
    <w:p w14:paraId="63A2579F" w14:textId="3CE27C4E" w:rsidR="00944F19" w:rsidRDefault="00944F19" w:rsidP="00944F19">
      <w:pPr>
        <w:pStyle w:val="Heading4"/>
      </w:pPr>
      <w:r>
        <w:t>CT Vessel Metrics and ADC</w:t>
      </w:r>
    </w:p>
    <w:p w14:paraId="54853421" w14:textId="006DB87A" w:rsidR="007E0AF2" w:rsidRPr="009B05DE" w:rsidRDefault="007E0AF2" w:rsidP="007E0AF2">
      <w:r>
        <w:t>Spearman’s coefficient of rank correlations between quantitative CT vessel metrics and ADC metr</w:t>
      </w:r>
      <w:r w:rsidR="00DA49D3">
        <w:t>ics are summarised in</w:t>
      </w:r>
      <w:r w:rsidR="000303A8">
        <w:t xml:space="preserve"> Table</w:t>
      </w:r>
      <w:r w:rsidR="00DA49D3">
        <w:t xml:space="preserve"> 5.23</w:t>
      </w:r>
      <w:r>
        <w:t xml:space="preserve">. The statistically significant correlation is shown as a scatterplot in </w:t>
      </w:r>
      <w:r w:rsidR="000303A8">
        <w:t>Figure</w:t>
      </w:r>
      <w:r>
        <w:t xml:space="preserve"> </w:t>
      </w:r>
      <w:r w:rsidR="00DA49D3">
        <w:t>5.</w:t>
      </w:r>
      <w:ins w:id="5999" w:author="Windows User" w:date="2018-11-02T11:08:00Z">
        <w:r w:rsidR="006A283B">
          <w:t>40</w:t>
        </w:r>
      </w:ins>
      <w:del w:id="6000" w:author="Windows User" w:date="2018-11-02T11:08:00Z">
        <w:r w:rsidR="00DA49D3" w:rsidDel="006A283B">
          <w:delText>39</w:delText>
        </w:r>
      </w:del>
      <w:r w:rsidR="00DA49D3">
        <w:t>.</w:t>
      </w:r>
    </w:p>
    <w:p w14:paraId="242910F0" w14:textId="4C357786" w:rsidR="00944F19" w:rsidRDefault="00944F19" w:rsidP="00134B1A">
      <w:pPr>
        <w:pStyle w:val="TableTitle0"/>
      </w:pPr>
      <w:bookmarkStart w:id="6001" w:name="_Toc3145524"/>
      <w:r>
        <w:t xml:space="preserve">Table </w:t>
      </w:r>
      <w:ins w:id="6002"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600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004" w:author="Nicholas Weatherley" w:date="2019-03-04T21:03:00Z">
        <w:r w:rsidR="00E96948">
          <w:rPr>
            <w:noProof/>
          </w:rPr>
          <w:t>23</w:t>
        </w:r>
        <w:r w:rsidR="00E96948">
          <w:fldChar w:fldCharType="end"/>
        </w:r>
      </w:ins>
      <w:ins w:id="6005" w:author="Windows User" w:date="2018-11-01T15:46:00Z">
        <w:del w:id="6006" w:author="Nicholas Weatherley" w:date="2019-03-04T21:03:00Z">
          <w:r w:rsidR="00743FFA" w:rsidDel="00E96948">
            <w:fldChar w:fldCharType="begin"/>
          </w:r>
          <w:r w:rsidR="00743FFA" w:rsidDel="00E96948">
            <w:delInstrText xml:space="preserve"> STYLEREF 1 \s </w:delInstrText>
          </w:r>
        </w:del>
      </w:ins>
      <w:del w:id="6007" w:author="Nicholas Weatherley" w:date="2019-03-04T21:03:00Z">
        <w:r w:rsidR="00743FFA" w:rsidDel="00E96948">
          <w:fldChar w:fldCharType="separate"/>
        </w:r>
        <w:r w:rsidR="0024585E" w:rsidDel="00E96948">
          <w:rPr>
            <w:noProof/>
          </w:rPr>
          <w:delText>5</w:delText>
        </w:r>
      </w:del>
      <w:ins w:id="6008" w:author="Windows User" w:date="2018-11-01T15:46:00Z">
        <w:del w:id="600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010" w:author="Nicholas Weatherley" w:date="2019-03-04T21:03:00Z">
        <w:r w:rsidR="00743FFA" w:rsidDel="00E96948">
          <w:fldChar w:fldCharType="end"/>
        </w:r>
      </w:del>
      <w:del w:id="601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3</w:delText>
        </w:r>
        <w:r w:rsidR="00BB544F" w:rsidDel="004435D9">
          <w:fldChar w:fldCharType="end"/>
        </w:r>
      </w:del>
      <w:r>
        <w:t xml:space="preserve">: Baseline </w:t>
      </w:r>
      <w:r w:rsidR="0061562C">
        <w:t>ADC</w:t>
      </w:r>
      <w:r>
        <w:t xml:space="preserve"> and quantitative CT vessel correlations</w:t>
      </w:r>
      <w:bookmarkEnd w:id="6001"/>
    </w:p>
    <w:tbl>
      <w:tblPr>
        <w:tblStyle w:val="ListTable3"/>
        <w:tblW w:w="9489" w:type="dxa"/>
        <w:tblLook w:val="04A0" w:firstRow="1" w:lastRow="0" w:firstColumn="1" w:lastColumn="0" w:noHBand="0" w:noVBand="1"/>
      </w:tblPr>
      <w:tblGrid>
        <w:gridCol w:w="3511"/>
        <w:gridCol w:w="983"/>
        <w:gridCol w:w="988"/>
        <w:gridCol w:w="992"/>
        <w:gridCol w:w="990"/>
        <w:gridCol w:w="990"/>
        <w:gridCol w:w="1035"/>
      </w:tblGrid>
      <w:tr w:rsidR="00944F19" w14:paraId="3084847C"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567B80F5" w14:textId="77777777" w:rsidR="00944F19" w:rsidRPr="00E7292D" w:rsidRDefault="00944F19" w:rsidP="008C3F9A">
            <w:pPr>
              <w:jc w:val="center"/>
              <w:rPr>
                <w:bCs w:val="0"/>
                <w:color w:val="FFFFFF"/>
              </w:rPr>
            </w:pPr>
            <w:r w:rsidRPr="00E7292D">
              <w:rPr>
                <w:bCs w:val="0"/>
                <w:color w:val="FFFFFF"/>
              </w:rPr>
              <w:t>MRI metric</w:t>
            </w:r>
          </w:p>
        </w:tc>
        <w:tc>
          <w:tcPr>
            <w:tcW w:w="1971" w:type="dxa"/>
            <w:gridSpan w:val="2"/>
          </w:tcPr>
          <w:p w14:paraId="5B0F1291" w14:textId="77777777" w:rsidR="00944F19" w:rsidRPr="00007F6A" w:rsidRDefault="00944F19"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ADC mean</w:t>
            </w:r>
          </w:p>
        </w:tc>
        <w:tc>
          <w:tcPr>
            <w:tcW w:w="1982" w:type="dxa"/>
            <w:gridSpan w:val="2"/>
          </w:tcPr>
          <w:p w14:paraId="6C481D2A" w14:textId="77777777" w:rsidR="00944F19" w:rsidRPr="00E7292D" w:rsidRDefault="00944F19"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E7292D">
              <w:rPr>
                <w:bCs w:val="0"/>
                <w:color w:val="FFFFFF"/>
              </w:rPr>
              <w:t>ADC skew</w:t>
            </w:r>
          </w:p>
        </w:tc>
        <w:tc>
          <w:tcPr>
            <w:tcW w:w="2025" w:type="dxa"/>
            <w:gridSpan w:val="2"/>
          </w:tcPr>
          <w:p w14:paraId="2593C1F4" w14:textId="77777777" w:rsidR="00944F19" w:rsidRPr="00007F6A" w:rsidRDefault="00944F19"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ADC kurtosis</w:t>
            </w:r>
          </w:p>
        </w:tc>
      </w:tr>
      <w:tr w:rsidR="00944F19" w14:paraId="73F2D8DD"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66DB5087" w14:textId="1E6F2E64" w:rsidR="00944F19" w:rsidRPr="00E7292D" w:rsidRDefault="00944F19" w:rsidP="00944F19">
            <w:pPr>
              <w:rPr>
                <w:bCs w:val="0"/>
              </w:rPr>
            </w:pPr>
            <w:r w:rsidRPr="00E7292D">
              <w:rPr>
                <w:bCs w:val="0"/>
                <w:color w:val="FFFFFF"/>
                <w:shd w:val="clear" w:color="auto" w:fill="000000" w:themeFill="text1"/>
              </w:rPr>
              <w:t>CT Metric</w:t>
            </w:r>
          </w:p>
        </w:tc>
        <w:tc>
          <w:tcPr>
            <w:tcW w:w="983" w:type="dxa"/>
            <w:shd w:val="clear" w:color="auto" w:fill="auto"/>
            <w:vAlign w:val="center"/>
          </w:tcPr>
          <w:p w14:paraId="06AD2FD3"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88" w:type="dxa"/>
            <w:shd w:val="clear" w:color="auto" w:fill="auto"/>
            <w:vAlign w:val="center"/>
          </w:tcPr>
          <w:p w14:paraId="3D1070E4"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2" w:type="dxa"/>
            <w:shd w:val="clear" w:color="auto" w:fill="auto"/>
            <w:vAlign w:val="center"/>
          </w:tcPr>
          <w:p w14:paraId="3AC7C05B"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90" w:type="dxa"/>
            <w:shd w:val="clear" w:color="auto" w:fill="auto"/>
            <w:vAlign w:val="center"/>
          </w:tcPr>
          <w:p w14:paraId="1C2B419F"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0" w:type="dxa"/>
            <w:shd w:val="clear" w:color="auto" w:fill="auto"/>
            <w:vAlign w:val="center"/>
          </w:tcPr>
          <w:p w14:paraId="42812D14"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1035" w:type="dxa"/>
            <w:shd w:val="clear" w:color="auto" w:fill="auto"/>
            <w:vAlign w:val="center"/>
          </w:tcPr>
          <w:p w14:paraId="70AB3A92" w14:textId="77777777" w:rsidR="00944F19" w:rsidRPr="00CF15C0" w:rsidRDefault="00944F19"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944F19" w14:paraId="300882A9" w14:textId="77777777" w:rsidTr="002B15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467690CB" w14:textId="67C4F12E" w:rsidR="00944F19" w:rsidRPr="00944F19" w:rsidRDefault="00944F19" w:rsidP="008C3F9A">
            <w:pPr>
              <w:rPr>
                <w:bCs w:val="0"/>
              </w:rPr>
            </w:pPr>
            <w:r w:rsidRPr="00944F19">
              <w:t>Total PVV (% of TLV)</w:t>
            </w:r>
          </w:p>
        </w:tc>
        <w:tc>
          <w:tcPr>
            <w:tcW w:w="983" w:type="dxa"/>
            <w:shd w:val="clear" w:color="auto" w:fill="D9D9D9" w:themeFill="background1" w:themeFillShade="D9"/>
          </w:tcPr>
          <w:p w14:paraId="4D9D94FC" w14:textId="6E6C1EED"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55</w:t>
            </w:r>
          </w:p>
        </w:tc>
        <w:tc>
          <w:tcPr>
            <w:tcW w:w="988" w:type="dxa"/>
            <w:shd w:val="clear" w:color="auto" w:fill="D9D9D9" w:themeFill="background1" w:themeFillShade="D9"/>
          </w:tcPr>
          <w:p w14:paraId="31696E33" w14:textId="44EB546C"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035</w:t>
            </w:r>
          </w:p>
        </w:tc>
        <w:tc>
          <w:tcPr>
            <w:tcW w:w="992" w:type="dxa"/>
            <w:shd w:val="clear" w:color="auto" w:fill="auto"/>
          </w:tcPr>
          <w:p w14:paraId="34B56E86" w14:textId="484AF421"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13</w:t>
            </w:r>
          </w:p>
        </w:tc>
        <w:tc>
          <w:tcPr>
            <w:tcW w:w="990" w:type="dxa"/>
            <w:shd w:val="clear" w:color="auto" w:fill="auto"/>
          </w:tcPr>
          <w:p w14:paraId="2F5DD5E9" w14:textId="7E8465C9"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657</w:t>
            </w:r>
          </w:p>
        </w:tc>
        <w:tc>
          <w:tcPr>
            <w:tcW w:w="990" w:type="dxa"/>
            <w:shd w:val="clear" w:color="auto" w:fill="auto"/>
          </w:tcPr>
          <w:p w14:paraId="3DE40D35" w14:textId="3841BB05"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47</w:t>
            </w:r>
          </w:p>
        </w:tc>
        <w:tc>
          <w:tcPr>
            <w:tcW w:w="1035" w:type="dxa"/>
            <w:shd w:val="clear" w:color="auto" w:fill="auto"/>
          </w:tcPr>
          <w:p w14:paraId="70DB819E" w14:textId="4CB070FA"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079</w:t>
            </w:r>
          </w:p>
        </w:tc>
      </w:tr>
      <w:tr w:rsidR="00944F19" w14:paraId="691CC5C6" w14:textId="77777777" w:rsidTr="00944F19">
        <w:tc>
          <w:tcPr>
            <w:cnfStyle w:val="001000000000" w:firstRow="0" w:lastRow="0" w:firstColumn="1" w:lastColumn="0" w:oddVBand="0" w:evenVBand="0" w:oddHBand="0" w:evenHBand="0" w:firstRowFirstColumn="0" w:firstRowLastColumn="0" w:lastRowFirstColumn="0" w:lastRowLastColumn="0"/>
            <w:tcW w:w="3511" w:type="dxa"/>
          </w:tcPr>
          <w:p w14:paraId="51895566" w14:textId="096551D9" w:rsidR="00944F19" w:rsidRPr="00944F19" w:rsidRDefault="00944F19" w:rsidP="008C3F9A">
            <w:pPr>
              <w:rPr>
                <w:bCs w:val="0"/>
              </w:rPr>
            </w:pPr>
            <w:r w:rsidRPr="00944F19">
              <w:t>PVV&lt;5 (% of TVV)</w:t>
            </w:r>
          </w:p>
        </w:tc>
        <w:tc>
          <w:tcPr>
            <w:tcW w:w="983" w:type="dxa"/>
            <w:shd w:val="clear" w:color="auto" w:fill="auto"/>
          </w:tcPr>
          <w:p w14:paraId="1C9E1940" w14:textId="27EB0F92"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16</w:t>
            </w:r>
          </w:p>
        </w:tc>
        <w:tc>
          <w:tcPr>
            <w:tcW w:w="988" w:type="dxa"/>
            <w:shd w:val="clear" w:color="auto" w:fill="auto"/>
          </w:tcPr>
          <w:p w14:paraId="783B7501" w14:textId="7FC12B54"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576</w:t>
            </w:r>
          </w:p>
        </w:tc>
        <w:tc>
          <w:tcPr>
            <w:tcW w:w="992" w:type="dxa"/>
            <w:shd w:val="clear" w:color="auto" w:fill="auto"/>
          </w:tcPr>
          <w:p w14:paraId="1C048F84" w14:textId="09C3AFD9"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25</w:t>
            </w:r>
          </w:p>
        </w:tc>
        <w:tc>
          <w:tcPr>
            <w:tcW w:w="990" w:type="dxa"/>
            <w:shd w:val="clear" w:color="auto" w:fill="auto"/>
          </w:tcPr>
          <w:p w14:paraId="76028102" w14:textId="333DC77D"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361</w:t>
            </w:r>
          </w:p>
        </w:tc>
        <w:tc>
          <w:tcPr>
            <w:tcW w:w="990" w:type="dxa"/>
            <w:shd w:val="clear" w:color="auto" w:fill="auto"/>
          </w:tcPr>
          <w:p w14:paraId="591C238F" w14:textId="3B20F1CD"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10</w:t>
            </w:r>
          </w:p>
        </w:tc>
        <w:tc>
          <w:tcPr>
            <w:tcW w:w="1035" w:type="dxa"/>
            <w:shd w:val="clear" w:color="auto" w:fill="auto"/>
          </w:tcPr>
          <w:p w14:paraId="278D0C47" w14:textId="79E92B72" w:rsidR="00944F19" w:rsidRDefault="00EB5210" w:rsidP="008C3F9A">
            <w:pPr>
              <w:jc w:val="center"/>
              <w:cnfStyle w:val="000000000000" w:firstRow="0" w:lastRow="0" w:firstColumn="0" w:lastColumn="0" w:oddVBand="0" w:evenVBand="0" w:oddHBand="0" w:evenHBand="0" w:firstRowFirstColumn="0" w:firstRowLastColumn="0" w:lastRowFirstColumn="0" w:lastRowLastColumn="0"/>
            </w:pPr>
            <w:r>
              <w:t>0.713</w:t>
            </w:r>
          </w:p>
        </w:tc>
      </w:tr>
      <w:tr w:rsidR="00944F19" w14:paraId="7696D307" w14:textId="77777777" w:rsidTr="00944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0FDC2FCC" w14:textId="0F01A709" w:rsidR="00944F19" w:rsidRPr="00944F19" w:rsidRDefault="00944F19" w:rsidP="008C3F9A">
            <w:pPr>
              <w:rPr>
                <w:bCs w:val="0"/>
              </w:rPr>
            </w:pPr>
            <w:r w:rsidRPr="00944F19">
              <w:t>PVV&lt;10 (% of TVV)</w:t>
            </w:r>
          </w:p>
        </w:tc>
        <w:tc>
          <w:tcPr>
            <w:tcW w:w="983" w:type="dxa"/>
            <w:shd w:val="clear" w:color="auto" w:fill="auto"/>
          </w:tcPr>
          <w:p w14:paraId="0D226A0C" w14:textId="0134BCCA"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05</w:t>
            </w:r>
          </w:p>
        </w:tc>
        <w:tc>
          <w:tcPr>
            <w:tcW w:w="988" w:type="dxa"/>
            <w:shd w:val="clear" w:color="auto" w:fill="auto"/>
          </w:tcPr>
          <w:p w14:paraId="7C4B0607" w14:textId="5F3B34F9"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869</w:t>
            </w:r>
          </w:p>
        </w:tc>
        <w:tc>
          <w:tcPr>
            <w:tcW w:w="992" w:type="dxa"/>
            <w:shd w:val="clear" w:color="auto" w:fill="auto"/>
          </w:tcPr>
          <w:p w14:paraId="6533392B" w14:textId="7D6C1902"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25</w:t>
            </w:r>
          </w:p>
        </w:tc>
        <w:tc>
          <w:tcPr>
            <w:tcW w:w="990" w:type="dxa"/>
            <w:shd w:val="clear" w:color="auto" w:fill="auto"/>
          </w:tcPr>
          <w:p w14:paraId="792525EC" w14:textId="57FAD546"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372</w:t>
            </w:r>
          </w:p>
        </w:tc>
        <w:tc>
          <w:tcPr>
            <w:tcW w:w="990" w:type="dxa"/>
            <w:shd w:val="clear" w:color="auto" w:fill="auto"/>
          </w:tcPr>
          <w:p w14:paraId="212CBFE1" w14:textId="4CD4B918"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03</w:t>
            </w:r>
          </w:p>
        </w:tc>
        <w:tc>
          <w:tcPr>
            <w:tcW w:w="1035" w:type="dxa"/>
            <w:shd w:val="clear" w:color="auto" w:fill="auto"/>
          </w:tcPr>
          <w:p w14:paraId="4CC9D901" w14:textId="17CD9F52" w:rsidR="00944F19" w:rsidRDefault="00EB5210" w:rsidP="008C3F9A">
            <w:pPr>
              <w:jc w:val="center"/>
              <w:cnfStyle w:val="000000100000" w:firstRow="0" w:lastRow="0" w:firstColumn="0" w:lastColumn="0" w:oddVBand="0" w:evenVBand="0" w:oddHBand="1" w:evenHBand="0" w:firstRowFirstColumn="0" w:firstRowLastColumn="0" w:lastRowFirstColumn="0" w:lastRowLastColumn="0"/>
            </w:pPr>
            <w:r>
              <w:t>0.924</w:t>
            </w:r>
          </w:p>
        </w:tc>
      </w:tr>
    </w:tbl>
    <w:p w14:paraId="1BB17C91" w14:textId="5EF970DD" w:rsidR="00944F19" w:rsidRDefault="00944F19" w:rsidP="00944F19">
      <w:pPr>
        <w:pStyle w:val="Aftertable"/>
      </w:pPr>
      <w:r>
        <w:t>ADC: Apparent diffusion coefficient; TLV: total lung volume; TVV: total vascular volume; PVV: pulmonary vascular volume; PVV&lt;5: pulmonary vascular volume of vessels &lt; 5mm in diameter; PVV&lt;10: pulmonary vascular volume of vessels &lt; 10mm, but ≥ 5mm in diameter.</w:t>
      </w:r>
    </w:p>
    <w:p w14:paraId="2F486A37" w14:textId="77777777" w:rsidR="001B13CA" w:rsidRDefault="001B13CA" w:rsidP="001B13CA">
      <w:pPr>
        <w:pStyle w:val="figure"/>
      </w:pPr>
      <w:r>
        <w:rPr>
          <w:noProof/>
          <w:lang w:eastAsia="en-GB"/>
        </w:rPr>
        <w:lastRenderedPageBreak/>
        <w:drawing>
          <wp:inline distT="0" distB="0" distL="0" distR="0" wp14:anchorId="38BE1DBE" wp14:editId="76F917F8">
            <wp:extent cx="3373755" cy="2633133"/>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CT PVV and ADC Mean.png"/>
                    <pic:cNvPicPr/>
                  </pic:nvPicPr>
                  <pic:blipFill rotWithShape="1">
                    <a:blip r:embed="rId146">
                      <a:extLst>
                        <a:ext uri="{28A0092B-C50C-407E-A947-70E740481C1C}">
                          <a14:useLocalDpi xmlns:a14="http://schemas.microsoft.com/office/drawing/2010/main" val="0"/>
                        </a:ext>
                      </a:extLst>
                    </a:blip>
                    <a:srcRect b="-3944"/>
                    <a:stretch/>
                  </pic:blipFill>
                  <pic:spPr bwMode="auto">
                    <a:xfrm>
                      <a:off x="0" y="0"/>
                      <a:ext cx="3374321" cy="2633575"/>
                    </a:xfrm>
                    <a:prstGeom prst="rect">
                      <a:avLst/>
                    </a:prstGeom>
                    <a:ln>
                      <a:noFill/>
                    </a:ln>
                    <a:extLst>
                      <a:ext uri="{53640926-AAD7-44D8-BBD7-CCE9431645EC}">
                        <a14:shadowObscured xmlns:a14="http://schemas.microsoft.com/office/drawing/2010/main"/>
                      </a:ext>
                    </a:extLst>
                  </pic:spPr>
                </pic:pic>
              </a:graphicData>
            </a:graphic>
          </wp:inline>
        </w:drawing>
      </w:r>
    </w:p>
    <w:p w14:paraId="704CCE20" w14:textId="2FD8F6BA" w:rsidR="001B13CA" w:rsidRDefault="000303A8" w:rsidP="001B13CA">
      <w:pPr>
        <w:pStyle w:val="Caption"/>
      </w:pPr>
      <w:bookmarkStart w:id="6012" w:name="_Toc3145407"/>
      <w:r>
        <w:t>Figure</w:t>
      </w:r>
      <w:r w:rsidR="001B13CA">
        <w:t xml:space="preserve"> </w:t>
      </w:r>
      <w:ins w:id="6013"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01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015" w:author="Nicholas Weatherley" w:date="2019-03-05T22:36:00Z">
        <w:r w:rsidR="00D5585D">
          <w:rPr>
            <w:noProof/>
          </w:rPr>
          <w:t>40</w:t>
        </w:r>
        <w:r w:rsidR="00D5585D">
          <w:fldChar w:fldCharType="end"/>
        </w:r>
      </w:ins>
      <w:ins w:id="6016" w:author="Windows User" w:date="2018-11-01T14:27:00Z">
        <w:del w:id="6017" w:author="Nicholas Weatherley" w:date="2019-03-05T22:36:00Z">
          <w:r w:rsidR="002F70B6" w:rsidDel="00D5585D">
            <w:fldChar w:fldCharType="begin"/>
          </w:r>
          <w:r w:rsidR="002F70B6" w:rsidDel="00D5585D">
            <w:delInstrText xml:space="preserve"> STYLEREF 1 \s </w:delInstrText>
          </w:r>
        </w:del>
      </w:ins>
      <w:del w:id="6018" w:author="Nicholas Weatherley" w:date="2019-03-05T22:36:00Z">
        <w:r w:rsidR="002F70B6" w:rsidDel="00D5585D">
          <w:fldChar w:fldCharType="separate"/>
        </w:r>
        <w:r w:rsidR="0024585E" w:rsidDel="00D5585D">
          <w:rPr>
            <w:noProof/>
          </w:rPr>
          <w:delText>5</w:delText>
        </w:r>
      </w:del>
      <w:ins w:id="6019" w:author="Windows User" w:date="2018-11-01T14:27:00Z">
        <w:del w:id="602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021" w:author="Nicholas Weatherley" w:date="2019-03-05T22:36:00Z">
        <w:r w:rsidR="002F70B6" w:rsidDel="00D5585D">
          <w:fldChar w:fldCharType="end"/>
        </w:r>
      </w:del>
      <w:del w:id="602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9</w:delText>
        </w:r>
        <w:r w:rsidR="00C87381" w:rsidDel="00135BE2">
          <w:fldChar w:fldCharType="end"/>
        </w:r>
      </w:del>
      <w:r w:rsidR="001B13CA">
        <w:t xml:space="preserve"> Scatterplot of CT parenchyma and ADC metric</w:t>
      </w:r>
      <w:bookmarkEnd w:id="6012"/>
    </w:p>
    <w:p w14:paraId="06852BC1" w14:textId="2A806029" w:rsidR="00061FD6" w:rsidRPr="00061FD6" w:rsidRDefault="00061FD6" w:rsidP="00061FD6">
      <w:pPr>
        <w:pStyle w:val="Aftertable"/>
      </w:pPr>
      <w:r>
        <w:t>ADC: Apparent diffusion coefficient</w:t>
      </w:r>
    </w:p>
    <w:p w14:paraId="732DEC6A" w14:textId="70097619" w:rsidR="009E4010" w:rsidRDefault="009E4010" w:rsidP="009E4010">
      <w:pPr>
        <w:pStyle w:val="Heading4"/>
      </w:pPr>
      <w:r>
        <w:t xml:space="preserve">CT </w:t>
      </w:r>
      <w:r w:rsidR="0061562C">
        <w:t xml:space="preserve">Parenchymal Metrics </w:t>
      </w:r>
      <w:r>
        <w:t>and Lm</w:t>
      </w:r>
      <w:r w:rsidRPr="009E4010">
        <w:rPr>
          <w:vertAlign w:val="subscript"/>
        </w:rPr>
        <w:t>D</w:t>
      </w:r>
    </w:p>
    <w:p w14:paraId="6E566ECF" w14:textId="745AC1CD" w:rsidR="0061562C" w:rsidRPr="009B05DE" w:rsidRDefault="0061562C" w:rsidP="0061562C">
      <w:r>
        <w:t>Spearman’s coefficient of rank correlations between quantitative CT parenchymal metrics and Lm</w:t>
      </w:r>
      <w:r w:rsidRPr="0061562C">
        <w:rPr>
          <w:vertAlign w:val="subscript"/>
        </w:rPr>
        <w:t>D</w:t>
      </w:r>
      <w:r>
        <w:t xml:space="preserve"> metr</w:t>
      </w:r>
      <w:r w:rsidR="00DA49D3">
        <w:t>ics are summarised in</w:t>
      </w:r>
      <w:r w:rsidR="000303A8">
        <w:t xml:space="preserve"> Table</w:t>
      </w:r>
      <w:r w:rsidR="00DA49D3">
        <w:t xml:space="preserve"> 5.24</w:t>
      </w:r>
      <w:r>
        <w:t xml:space="preserve">. Statistically significant correlations are shown as scatterplots in </w:t>
      </w:r>
      <w:r w:rsidR="000303A8">
        <w:t>Figure</w:t>
      </w:r>
      <w:r>
        <w:t xml:space="preserve"> </w:t>
      </w:r>
      <w:r w:rsidR="00DA49D3">
        <w:t>5.4</w:t>
      </w:r>
      <w:del w:id="6023" w:author="Windows User" w:date="2018-11-02T11:08:00Z">
        <w:r w:rsidR="00DA49D3" w:rsidDel="006A283B">
          <w:delText>0</w:delText>
        </w:r>
      </w:del>
      <w:ins w:id="6024" w:author="Windows User" w:date="2018-11-02T11:08:00Z">
        <w:r w:rsidR="006A283B">
          <w:t>1</w:t>
        </w:r>
      </w:ins>
      <w:r w:rsidR="00DA49D3">
        <w:t>.</w:t>
      </w:r>
    </w:p>
    <w:p w14:paraId="04E5DAA9" w14:textId="2F93E0AA" w:rsidR="0061562C" w:rsidRDefault="0061562C" w:rsidP="00134B1A">
      <w:pPr>
        <w:pStyle w:val="TableTitle0"/>
      </w:pPr>
      <w:bookmarkStart w:id="6025" w:name="_Toc3145525"/>
      <w:r>
        <w:t xml:space="preserve">Table </w:t>
      </w:r>
      <w:ins w:id="6026"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602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028" w:author="Nicholas Weatherley" w:date="2019-03-04T21:03:00Z">
        <w:r w:rsidR="00E96948">
          <w:rPr>
            <w:noProof/>
          </w:rPr>
          <w:t>24</w:t>
        </w:r>
        <w:r w:rsidR="00E96948">
          <w:fldChar w:fldCharType="end"/>
        </w:r>
      </w:ins>
      <w:ins w:id="6029" w:author="Windows User" w:date="2018-11-01T15:46:00Z">
        <w:del w:id="6030" w:author="Nicholas Weatherley" w:date="2019-03-04T21:03:00Z">
          <w:r w:rsidR="00743FFA" w:rsidDel="00E96948">
            <w:fldChar w:fldCharType="begin"/>
          </w:r>
          <w:r w:rsidR="00743FFA" w:rsidDel="00E96948">
            <w:delInstrText xml:space="preserve"> STYLEREF 1 \s </w:delInstrText>
          </w:r>
        </w:del>
      </w:ins>
      <w:del w:id="6031" w:author="Nicholas Weatherley" w:date="2019-03-04T21:03:00Z">
        <w:r w:rsidR="00743FFA" w:rsidDel="00E96948">
          <w:fldChar w:fldCharType="separate"/>
        </w:r>
        <w:r w:rsidR="0024585E" w:rsidDel="00E96948">
          <w:rPr>
            <w:noProof/>
          </w:rPr>
          <w:delText>5</w:delText>
        </w:r>
      </w:del>
      <w:ins w:id="6032" w:author="Windows User" w:date="2018-11-01T15:46:00Z">
        <w:del w:id="603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034" w:author="Nicholas Weatherley" w:date="2019-03-04T21:03:00Z">
        <w:r w:rsidR="00743FFA" w:rsidDel="00E96948">
          <w:fldChar w:fldCharType="end"/>
        </w:r>
      </w:del>
      <w:del w:id="603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4</w:delText>
        </w:r>
        <w:r w:rsidR="00BB544F" w:rsidDel="004435D9">
          <w:fldChar w:fldCharType="end"/>
        </w:r>
      </w:del>
      <w:r>
        <w:t>: Baseline Lm</w:t>
      </w:r>
      <w:r w:rsidRPr="0061562C">
        <w:rPr>
          <w:vertAlign w:val="subscript"/>
        </w:rPr>
        <w:t>D</w:t>
      </w:r>
      <w:r>
        <w:t xml:space="preserve"> and quantitative CT parenchyma correlations</w:t>
      </w:r>
      <w:bookmarkEnd w:id="6025"/>
    </w:p>
    <w:tbl>
      <w:tblPr>
        <w:tblStyle w:val="ListTable3"/>
        <w:tblW w:w="9489" w:type="dxa"/>
        <w:tblLook w:val="04A0" w:firstRow="1" w:lastRow="0" w:firstColumn="1" w:lastColumn="0" w:noHBand="0" w:noVBand="1"/>
      </w:tblPr>
      <w:tblGrid>
        <w:gridCol w:w="3511"/>
        <w:gridCol w:w="983"/>
        <w:gridCol w:w="988"/>
        <w:gridCol w:w="992"/>
        <w:gridCol w:w="990"/>
        <w:gridCol w:w="990"/>
        <w:gridCol w:w="1035"/>
      </w:tblGrid>
      <w:tr w:rsidR="0061562C" w14:paraId="4A509C32" w14:textId="77777777" w:rsidTr="006B7ED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010248C2" w14:textId="77777777" w:rsidR="0061562C" w:rsidRPr="00E7292D" w:rsidRDefault="0061562C" w:rsidP="008C3F9A">
            <w:pPr>
              <w:jc w:val="center"/>
              <w:rPr>
                <w:bCs w:val="0"/>
                <w:color w:val="FFFFFF"/>
              </w:rPr>
            </w:pPr>
            <w:r w:rsidRPr="00E7292D">
              <w:rPr>
                <w:bCs w:val="0"/>
                <w:color w:val="FFFFFF"/>
              </w:rPr>
              <w:t>MRI metric</w:t>
            </w:r>
          </w:p>
        </w:tc>
        <w:tc>
          <w:tcPr>
            <w:tcW w:w="1971" w:type="dxa"/>
            <w:gridSpan w:val="2"/>
            <w:tcBorders>
              <w:bottom w:val="nil"/>
            </w:tcBorders>
          </w:tcPr>
          <w:p w14:paraId="4FADF944" w14:textId="6A018C0A" w:rsidR="0061562C" w:rsidRPr="00007F6A" w:rsidRDefault="0061562C"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Lm</w:t>
            </w:r>
            <w:r w:rsidRPr="0061562C">
              <w:rPr>
                <w:color w:val="FFFFFF"/>
                <w:vertAlign w:val="subscript"/>
              </w:rPr>
              <w:t>D</w:t>
            </w:r>
            <w:r>
              <w:rPr>
                <w:color w:val="FFFFFF"/>
              </w:rPr>
              <w:t xml:space="preserve"> mean</w:t>
            </w:r>
          </w:p>
        </w:tc>
        <w:tc>
          <w:tcPr>
            <w:tcW w:w="1982" w:type="dxa"/>
            <w:gridSpan w:val="2"/>
            <w:tcBorders>
              <w:bottom w:val="nil"/>
            </w:tcBorders>
          </w:tcPr>
          <w:p w14:paraId="604087C9" w14:textId="07FC7385" w:rsidR="0061562C" w:rsidRPr="00E7292D" w:rsidRDefault="0061562C"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Pr>
                <w:color w:val="FFFFFF"/>
              </w:rPr>
              <w:t>Lm</w:t>
            </w:r>
            <w:r w:rsidRPr="0061562C">
              <w:rPr>
                <w:color w:val="FFFFFF"/>
                <w:vertAlign w:val="subscript"/>
              </w:rPr>
              <w:t>D</w:t>
            </w:r>
            <w:r w:rsidRPr="00E7292D">
              <w:rPr>
                <w:bCs w:val="0"/>
                <w:color w:val="FFFFFF"/>
              </w:rPr>
              <w:t xml:space="preserve"> skew</w:t>
            </w:r>
          </w:p>
        </w:tc>
        <w:tc>
          <w:tcPr>
            <w:tcW w:w="2025" w:type="dxa"/>
            <w:gridSpan w:val="2"/>
            <w:tcBorders>
              <w:bottom w:val="nil"/>
            </w:tcBorders>
          </w:tcPr>
          <w:p w14:paraId="26A60668" w14:textId="09EA918D" w:rsidR="0061562C" w:rsidRPr="00007F6A" w:rsidRDefault="0061562C"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Lm</w:t>
            </w:r>
            <w:r w:rsidRPr="0061562C">
              <w:rPr>
                <w:color w:val="FFFFFF"/>
                <w:vertAlign w:val="subscript"/>
              </w:rPr>
              <w:t>D</w:t>
            </w:r>
            <w:r>
              <w:rPr>
                <w:color w:val="FFFFFF"/>
              </w:rPr>
              <w:t xml:space="preserve"> kurtosis</w:t>
            </w:r>
          </w:p>
        </w:tc>
      </w:tr>
      <w:tr w:rsidR="0061562C" w14:paraId="6E23BF00" w14:textId="77777777" w:rsidTr="006B7ED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118510E5" w14:textId="77777777" w:rsidR="0061562C" w:rsidRPr="00E7292D" w:rsidRDefault="0061562C" w:rsidP="008C3F9A">
            <w:pPr>
              <w:rPr>
                <w:bCs w:val="0"/>
              </w:rPr>
            </w:pPr>
            <w:r w:rsidRPr="00E7292D">
              <w:rPr>
                <w:bCs w:val="0"/>
                <w:color w:val="FFFFFF"/>
                <w:shd w:val="clear" w:color="auto" w:fill="000000" w:themeFill="text1"/>
              </w:rPr>
              <w:t>CT Metric (% of whole</w:t>
            </w:r>
            <w:r w:rsidRPr="00E7292D">
              <w:rPr>
                <w:bCs w:val="0"/>
                <w:color w:val="FFFFFF"/>
              </w:rPr>
              <w:t xml:space="preserve"> lung volume)</w:t>
            </w:r>
          </w:p>
        </w:tc>
        <w:tc>
          <w:tcPr>
            <w:tcW w:w="983" w:type="dxa"/>
            <w:tcBorders>
              <w:top w:val="nil"/>
              <w:bottom w:val="single" w:sz="4" w:space="0" w:color="auto"/>
            </w:tcBorders>
            <w:shd w:val="clear" w:color="auto" w:fill="auto"/>
            <w:vAlign w:val="center"/>
          </w:tcPr>
          <w:p w14:paraId="38E5D5CB"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88" w:type="dxa"/>
            <w:tcBorders>
              <w:top w:val="nil"/>
              <w:bottom w:val="single" w:sz="4" w:space="0" w:color="auto"/>
            </w:tcBorders>
            <w:shd w:val="clear" w:color="auto" w:fill="auto"/>
            <w:vAlign w:val="center"/>
          </w:tcPr>
          <w:p w14:paraId="644793DA"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2" w:type="dxa"/>
            <w:tcBorders>
              <w:top w:val="nil"/>
              <w:bottom w:val="single" w:sz="4" w:space="0" w:color="auto"/>
            </w:tcBorders>
            <w:shd w:val="clear" w:color="auto" w:fill="auto"/>
            <w:vAlign w:val="center"/>
          </w:tcPr>
          <w:p w14:paraId="28FFFA7F"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90" w:type="dxa"/>
            <w:tcBorders>
              <w:top w:val="nil"/>
              <w:bottom w:val="single" w:sz="4" w:space="0" w:color="auto"/>
            </w:tcBorders>
            <w:shd w:val="clear" w:color="auto" w:fill="auto"/>
            <w:vAlign w:val="center"/>
          </w:tcPr>
          <w:p w14:paraId="7F39ADFA"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0" w:type="dxa"/>
            <w:tcBorders>
              <w:top w:val="nil"/>
              <w:bottom w:val="single" w:sz="4" w:space="0" w:color="auto"/>
            </w:tcBorders>
            <w:shd w:val="clear" w:color="auto" w:fill="auto"/>
            <w:vAlign w:val="center"/>
          </w:tcPr>
          <w:p w14:paraId="62D459D6"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1035" w:type="dxa"/>
            <w:tcBorders>
              <w:top w:val="nil"/>
              <w:bottom w:val="single" w:sz="4" w:space="0" w:color="auto"/>
            </w:tcBorders>
            <w:shd w:val="clear" w:color="auto" w:fill="auto"/>
            <w:vAlign w:val="center"/>
          </w:tcPr>
          <w:p w14:paraId="07875710"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6B7ED0" w14:paraId="55B6F71D" w14:textId="77777777" w:rsidTr="00801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6C635A0F" w14:textId="77777777" w:rsidR="0061562C" w:rsidRPr="00944F19" w:rsidRDefault="0061562C" w:rsidP="008C3F9A">
            <w:pPr>
              <w:rPr>
                <w:bCs w:val="0"/>
              </w:rPr>
            </w:pPr>
            <w:r w:rsidRPr="00944F19">
              <w:rPr>
                <w:bCs w:val="0"/>
              </w:rPr>
              <w:t>Normal Lung</w:t>
            </w:r>
          </w:p>
        </w:tc>
        <w:tc>
          <w:tcPr>
            <w:tcW w:w="983" w:type="dxa"/>
            <w:tcBorders>
              <w:top w:val="single" w:sz="4" w:space="0" w:color="auto"/>
            </w:tcBorders>
            <w:shd w:val="clear" w:color="auto" w:fill="auto"/>
          </w:tcPr>
          <w:p w14:paraId="3A82E36A" w14:textId="51F6ABD3"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35</w:t>
            </w:r>
          </w:p>
        </w:tc>
        <w:tc>
          <w:tcPr>
            <w:tcW w:w="988" w:type="dxa"/>
            <w:tcBorders>
              <w:top w:val="single" w:sz="4" w:space="0" w:color="auto"/>
            </w:tcBorders>
            <w:shd w:val="clear" w:color="auto" w:fill="auto"/>
          </w:tcPr>
          <w:p w14:paraId="4A5B3DFD" w14:textId="1F841423"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201</w:t>
            </w:r>
          </w:p>
        </w:tc>
        <w:tc>
          <w:tcPr>
            <w:tcW w:w="992" w:type="dxa"/>
            <w:tcBorders>
              <w:top w:val="single" w:sz="4" w:space="0" w:color="auto"/>
            </w:tcBorders>
            <w:shd w:val="clear" w:color="auto" w:fill="D9D9D9" w:themeFill="background1" w:themeFillShade="D9"/>
          </w:tcPr>
          <w:p w14:paraId="2965DCA4" w14:textId="4C1E97E1"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69</w:t>
            </w:r>
          </w:p>
        </w:tc>
        <w:tc>
          <w:tcPr>
            <w:tcW w:w="990" w:type="dxa"/>
            <w:tcBorders>
              <w:top w:val="single" w:sz="4" w:space="0" w:color="auto"/>
            </w:tcBorders>
            <w:shd w:val="clear" w:color="auto" w:fill="D9D9D9" w:themeFill="background1" w:themeFillShade="D9"/>
          </w:tcPr>
          <w:p w14:paraId="43CE4F3A" w14:textId="4CB57E1C"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004</w:t>
            </w:r>
          </w:p>
        </w:tc>
        <w:tc>
          <w:tcPr>
            <w:tcW w:w="990" w:type="dxa"/>
            <w:tcBorders>
              <w:top w:val="single" w:sz="4" w:space="0" w:color="auto"/>
            </w:tcBorders>
          </w:tcPr>
          <w:p w14:paraId="5CC24121" w14:textId="69B3DD2C"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38</w:t>
            </w:r>
          </w:p>
        </w:tc>
        <w:tc>
          <w:tcPr>
            <w:tcW w:w="1035" w:type="dxa"/>
            <w:tcBorders>
              <w:top w:val="single" w:sz="4" w:space="0" w:color="auto"/>
            </w:tcBorders>
          </w:tcPr>
          <w:p w14:paraId="23497FC2" w14:textId="0AA65BE0" w:rsidR="0061562C" w:rsidRDefault="0080182E" w:rsidP="008C3F9A">
            <w:pPr>
              <w:jc w:val="center"/>
              <w:cnfStyle w:val="000000100000" w:firstRow="0" w:lastRow="0" w:firstColumn="0" w:lastColumn="0" w:oddVBand="0" w:evenVBand="0" w:oddHBand="1" w:evenHBand="0" w:firstRowFirstColumn="0" w:firstRowLastColumn="0" w:lastRowFirstColumn="0" w:lastRowLastColumn="0"/>
            </w:pPr>
            <w:r>
              <w:t>0.160</w:t>
            </w:r>
          </w:p>
        </w:tc>
      </w:tr>
      <w:tr w:rsidR="006B7ED0" w14:paraId="300ACDBE" w14:textId="77777777" w:rsidTr="006B7ED0">
        <w:tc>
          <w:tcPr>
            <w:cnfStyle w:val="001000000000" w:firstRow="0" w:lastRow="0" w:firstColumn="1" w:lastColumn="0" w:oddVBand="0" w:evenVBand="0" w:oddHBand="0" w:evenHBand="0" w:firstRowFirstColumn="0" w:firstRowLastColumn="0" w:lastRowFirstColumn="0" w:lastRowLastColumn="0"/>
            <w:tcW w:w="3511" w:type="dxa"/>
          </w:tcPr>
          <w:p w14:paraId="6732F1DE" w14:textId="77777777" w:rsidR="0061562C" w:rsidRPr="00944F19" w:rsidRDefault="0061562C" w:rsidP="008C3F9A">
            <w:pPr>
              <w:rPr>
                <w:bCs w:val="0"/>
              </w:rPr>
            </w:pPr>
            <w:r w:rsidRPr="00944F19">
              <w:rPr>
                <w:bCs w:val="0"/>
              </w:rPr>
              <w:t>Low Attenuation area</w:t>
            </w:r>
          </w:p>
        </w:tc>
        <w:tc>
          <w:tcPr>
            <w:tcW w:w="983" w:type="dxa"/>
            <w:shd w:val="clear" w:color="auto" w:fill="auto"/>
          </w:tcPr>
          <w:p w14:paraId="2875C5CA" w14:textId="2B1F5221"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40</w:t>
            </w:r>
          </w:p>
        </w:tc>
        <w:tc>
          <w:tcPr>
            <w:tcW w:w="988" w:type="dxa"/>
            <w:shd w:val="clear" w:color="auto" w:fill="auto"/>
          </w:tcPr>
          <w:p w14:paraId="49319EB0" w14:textId="6B9E86D7"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140</w:t>
            </w:r>
          </w:p>
        </w:tc>
        <w:tc>
          <w:tcPr>
            <w:tcW w:w="992" w:type="dxa"/>
            <w:shd w:val="clear" w:color="auto" w:fill="auto"/>
          </w:tcPr>
          <w:p w14:paraId="0FA1AAA5" w14:textId="3BA7D18E"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01</w:t>
            </w:r>
          </w:p>
        </w:tc>
        <w:tc>
          <w:tcPr>
            <w:tcW w:w="990" w:type="dxa"/>
            <w:shd w:val="clear" w:color="auto" w:fill="auto"/>
          </w:tcPr>
          <w:p w14:paraId="481C3436" w14:textId="301EFA58"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980</w:t>
            </w:r>
          </w:p>
        </w:tc>
        <w:tc>
          <w:tcPr>
            <w:tcW w:w="990" w:type="dxa"/>
            <w:shd w:val="clear" w:color="auto" w:fill="auto"/>
          </w:tcPr>
          <w:p w14:paraId="7D0BE543" w14:textId="2F76DFEE"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193</w:t>
            </w:r>
          </w:p>
        </w:tc>
        <w:tc>
          <w:tcPr>
            <w:tcW w:w="1035" w:type="dxa"/>
            <w:shd w:val="clear" w:color="auto" w:fill="auto"/>
          </w:tcPr>
          <w:p w14:paraId="4C673FE3" w14:textId="7E797EC1"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491</w:t>
            </w:r>
          </w:p>
        </w:tc>
      </w:tr>
      <w:tr w:rsidR="0080182E" w14:paraId="2A432912" w14:textId="77777777" w:rsidTr="00801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2983C98B" w14:textId="77777777" w:rsidR="0061562C" w:rsidRPr="00944F19" w:rsidRDefault="0061562C" w:rsidP="008C3F9A">
            <w:pPr>
              <w:rPr>
                <w:bCs w:val="0"/>
              </w:rPr>
            </w:pPr>
            <w:r w:rsidRPr="00944F19">
              <w:rPr>
                <w:bCs w:val="0"/>
              </w:rPr>
              <w:t>Ground glass</w:t>
            </w:r>
          </w:p>
        </w:tc>
        <w:tc>
          <w:tcPr>
            <w:tcW w:w="983" w:type="dxa"/>
            <w:shd w:val="clear" w:color="auto" w:fill="auto"/>
          </w:tcPr>
          <w:p w14:paraId="3FD792F7" w14:textId="343B79CC"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23</w:t>
            </w:r>
          </w:p>
        </w:tc>
        <w:tc>
          <w:tcPr>
            <w:tcW w:w="988" w:type="dxa"/>
            <w:shd w:val="clear" w:color="auto" w:fill="auto"/>
          </w:tcPr>
          <w:p w14:paraId="4C2DF3C8" w14:textId="68BC50FD"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420</w:t>
            </w:r>
          </w:p>
        </w:tc>
        <w:tc>
          <w:tcPr>
            <w:tcW w:w="992" w:type="dxa"/>
            <w:shd w:val="clear" w:color="auto" w:fill="D9D9D9" w:themeFill="background1" w:themeFillShade="D9"/>
          </w:tcPr>
          <w:p w14:paraId="19EE28A2" w14:textId="1B633D29"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62</w:t>
            </w:r>
          </w:p>
        </w:tc>
        <w:tc>
          <w:tcPr>
            <w:tcW w:w="990" w:type="dxa"/>
            <w:shd w:val="clear" w:color="auto" w:fill="D9D9D9" w:themeFill="background1" w:themeFillShade="D9"/>
          </w:tcPr>
          <w:p w14:paraId="609994AF" w14:textId="492E0890"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014</w:t>
            </w:r>
          </w:p>
        </w:tc>
        <w:tc>
          <w:tcPr>
            <w:tcW w:w="990" w:type="dxa"/>
            <w:shd w:val="clear" w:color="auto" w:fill="auto"/>
          </w:tcPr>
          <w:p w14:paraId="7EE9E280" w14:textId="7D3F78F7"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43</w:t>
            </w:r>
          </w:p>
        </w:tc>
        <w:tc>
          <w:tcPr>
            <w:tcW w:w="1035" w:type="dxa"/>
            <w:shd w:val="clear" w:color="auto" w:fill="auto"/>
          </w:tcPr>
          <w:p w14:paraId="6DA33C09" w14:textId="07108DED"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108</w:t>
            </w:r>
          </w:p>
        </w:tc>
      </w:tr>
      <w:tr w:rsidR="0061562C" w14:paraId="453BB68E" w14:textId="77777777" w:rsidTr="0080182E">
        <w:tc>
          <w:tcPr>
            <w:cnfStyle w:val="001000000000" w:firstRow="0" w:lastRow="0" w:firstColumn="1" w:lastColumn="0" w:oddVBand="0" w:evenVBand="0" w:oddHBand="0" w:evenHBand="0" w:firstRowFirstColumn="0" w:firstRowLastColumn="0" w:lastRowFirstColumn="0" w:lastRowLastColumn="0"/>
            <w:tcW w:w="3511" w:type="dxa"/>
          </w:tcPr>
          <w:p w14:paraId="6D8B5E7E" w14:textId="77777777" w:rsidR="0061562C" w:rsidRPr="00944F19" w:rsidRDefault="0061562C" w:rsidP="008C3F9A">
            <w:pPr>
              <w:rPr>
                <w:bCs w:val="0"/>
              </w:rPr>
            </w:pPr>
            <w:r w:rsidRPr="00944F19">
              <w:rPr>
                <w:bCs w:val="0"/>
              </w:rPr>
              <w:t>Honeycomb</w:t>
            </w:r>
          </w:p>
        </w:tc>
        <w:tc>
          <w:tcPr>
            <w:tcW w:w="983" w:type="dxa"/>
            <w:shd w:val="clear" w:color="auto" w:fill="D9D9D9" w:themeFill="background1" w:themeFillShade="D9"/>
          </w:tcPr>
          <w:p w14:paraId="16B50881" w14:textId="4491695A"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62</w:t>
            </w:r>
          </w:p>
        </w:tc>
        <w:tc>
          <w:tcPr>
            <w:tcW w:w="988" w:type="dxa"/>
            <w:shd w:val="clear" w:color="auto" w:fill="D9D9D9" w:themeFill="background1" w:themeFillShade="D9"/>
          </w:tcPr>
          <w:p w14:paraId="3A13F2BD" w14:textId="198373D2"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014</w:t>
            </w:r>
          </w:p>
        </w:tc>
        <w:tc>
          <w:tcPr>
            <w:tcW w:w="992" w:type="dxa"/>
            <w:shd w:val="clear" w:color="auto" w:fill="D9D9D9" w:themeFill="background1" w:themeFillShade="D9"/>
          </w:tcPr>
          <w:p w14:paraId="2A540724" w14:textId="62FEF5C3"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77</w:t>
            </w:r>
          </w:p>
        </w:tc>
        <w:tc>
          <w:tcPr>
            <w:tcW w:w="990" w:type="dxa"/>
            <w:shd w:val="clear" w:color="auto" w:fill="D9D9D9" w:themeFill="background1" w:themeFillShade="D9"/>
          </w:tcPr>
          <w:p w14:paraId="74A2B8AE" w14:textId="6A2715B3"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001</w:t>
            </w:r>
          </w:p>
        </w:tc>
        <w:tc>
          <w:tcPr>
            <w:tcW w:w="990" w:type="dxa"/>
            <w:shd w:val="clear" w:color="auto" w:fill="auto"/>
          </w:tcPr>
          <w:p w14:paraId="2193EBCA" w14:textId="29C7037A"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28</w:t>
            </w:r>
          </w:p>
        </w:tc>
        <w:tc>
          <w:tcPr>
            <w:tcW w:w="1035" w:type="dxa"/>
            <w:shd w:val="clear" w:color="auto" w:fill="auto"/>
          </w:tcPr>
          <w:p w14:paraId="42C97288" w14:textId="3E49A18A" w:rsidR="0061562C" w:rsidRDefault="0080182E" w:rsidP="0080182E">
            <w:pPr>
              <w:jc w:val="center"/>
              <w:cnfStyle w:val="000000000000" w:firstRow="0" w:lastRow="0" w:firstColumn="0" w:lastColumn="0" w:oddVBand="0" w:evenVBand="0" w:oddHBand="0" w:evenHBand="0" w:firstRowFirstColumn="0" w:firstRowLastColumn="0" w:lastRowFirstColumn="0" w:lastRowLastColumn="0"/>
            </w:pPr>
            <w:r>
              <w:t>0.310</w:t>
            </w:r>
          </w:p>
        </w:tc>
      </w:tr>
      <w:tr w:rsidR="0061562C" w14:paraId="5BB53458" w14:textId="77777777" w:rsidTr="00801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1ED735B0" w14:textId="77777777" w:rsidR="0061562C" w:rsidRPr="00944F19" w:rsidRDefault="0061562C" w:rsidP="008C3F9A">
            <w:pPr>
              <w:rPr>
                <w:bCs w:val="0"/>
              </w:rPr>
            </w:pPr>
            <w:r w:rsidRPr="00944F19">
              <w:rPr>
                <w:bCs w:val="0"/>
              </w:rPr>
              <w:t>Reticulation</w:t>
            </w:r>
          </w:p>
        </w:tc>
        <w:tc>
          <w:tcPr>
            <w:tcW w:w="983" w:type="dxa"/>
          </w:tcPr>
          <w:p w14:paraId="41335B15" w14:textId="52DD18B7"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21</w:t>
            </w:r>
          </w:p>
        </w:tc>
        <w:tc>
          <w:tcPr>
            <w:tcW w:w="988" w:type="dxa"/>
          </w:tcPr>
          <w:p w14:paraId="6A3A0CAB" w14:textId="070A0391"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458</w:t>
            </w:r>
          </w:p>
        </w:tc>
        <w:tc>
          <w:tcPr>
            <w:tcW w:w="992" w:type="dxa"/>
            <w:shd w:val="clear" w:color="auto" w:fill="D9D9D9" w:themeFill="background1" w:themeFillShade="D9"/>
          </w:tcPr>
          <w:p w14:paraId="5004E65E" w14:textId="26379869"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55</w:t>
            </w:r>
          </w:p>
        </w:tc>
        <w:tc>
          <w:tcPr>
            <w:tcW w:w="990" w:type="dxa"/>
            <w:shd w:val="clear" w:color="auto" w:fill="D9D9D9" w:themeFill="background1" w:themeFillShade="D9"/>
          </w:tcPr>
          <w:p w14:paraId="670693B7" w14:textId="3DDEB99B"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033</w:t>
            </w:r>
          </w:p>
        </w:tc>
        <w:tc>
          <w:tcPr>
            <w:tcW w:w="990" w:type="dxa"/>
          </w:tcPr>
          <w:p w14:paraId="025DBF15" w14:textId="24833166"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179</w:t>
            </w:r>
          </w:p>
        </w:tc>
        <w:tc>
          <w:tcPr>
            <w:tcW w:w="1035" w:type="dxa"/>
          </w:tcPr>
          <w:p w14:paraId="617835CF" w14:textId="580AD179" w:rsidR="0061562C" w:rsidRDefault="0080182E" w:rsidP="0080182E">
            <w:pPr>
              <w:jc w:val="center"/>
              <w:cnfStyle w:val="000000100000" w:firstRow="0" w:lastRow="0" w:firstColumn="0" w:lastColumn="0" w:oddVBand="0" w:evenVBand="0" w:oddHBand="1" w:evenHBand="0" w:firstRowFirstColumn="0" w:firstRowLastColumn="0" w:lastRowFirstColumn="0" w:lastRowLastColumn="0"/>
            </w:pPr>
            <w:r>
              <w:t>0.524</w:t>
            </w:r>
          </w:p>
        </w:tc>
      </w:tr>
    </w:tbl>
    <w:p w14:paraId="51A60542" w14:textId="76D172AE" w:rsidR="0061562C" w:rsidRDefault="0061562C" w:rsidP="0061562C">
      <w:pPr>
        <w:pStyle w:val="Aftertable"/>
      </w:pPr>
      <w:r>
        <w:t>Lm</w:t>
      </w:r>
      <w:r w:rsidRPr="0061562C">
        <w:rPr>
          <w:vertAlign w:val="subscript"/>
        </w:rPr>
        <w:t>D</w:t>
      </w:r>
      <w:r>
        <w:t>: Mean linear intercept</w:t>
      </w:r>
    </w:p>
    <w:p w14:paraId="08C12E12" w14:textId="77777777" w:rsidR="00A22433" w:rsidRDefault="00A22433" w:rsidP="00A22433">
      <w:pPr>
        <w:pStyle w:val="figure"/>
      </w:pPr>
      <w:r>
        <w:rPr>
          <w:noProof/>
          <w:lang w:eastAsia="en-GB"/>
        </w:rPr>
        <w:lastRenderedPageBreak/>
        <w:drawing>
          <wp:inline distT="0" distB="0" distL="0" distR="0" wp14:anchorId="688D8F38" wp14:editId="5B3813C4">
            <wp:extent cx="6038215" cy="4207510"/>
            <wp:effectExtent l="0" t="0" r="6985"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CT parenchma and LmD.png"/>
                    <pic:cNvPicPr/>
                  </pic:nvPicPr>
                  <pic:blipFill>
                    <a:blip r:embed="rId147">
                      <a:extLst>
                        <a:ext uri="{28A0092B-C50C-407E-A947-70E740481C1C}">
                          <a14:useLocalDpi xmlns:a14="http://schemas.microsoft.com/office/drawing/2010/main" val="0"/>
                        </a:ext>
                      </a:extLst>
                    </a:blip>
                    <a:stretch>
                      <a:fillRect/>
                    </a:stretch>
                  </pic:blipFill>
                  <pic:spPr>
                    <a:xfrm>
                      <a:off x="0" y="0"/>
                      <a:ext cx="6038215" cy="4207510"/>
                    </a:xfrm>
                    <a:prstGeom prst="rect">
                      <a:avLst/>
                    </a:prstGeom>
                  </pic:spPr>
                </pic:pic>
              </a:graphicData>
            </a:graphic>
          </wp:inline>
        </w:drawing>
      </w:r>
    </w:p>
    <w:p w14:paraId="0956DB2C" w14:textId="41904AB8" w:rsidR="00A22433" w:rsidRDefault="000303A8" w:rsidP="00A22433">
      <w:pPr>
        <w:pStyle w:val="Caption"/>
      </w:pPr>
      <w:bookmarkStart w:id="6036" w:name="_Toc3145408"/>
      <w:r>
        <w:t>Figure</w:t>
      </w:r>
      <w:r w:rsidR="00A22433">
        <w:t xml:space="preserve"> </w:t>
      </w:r>
      <w:ins w:id="6037"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03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039" w:author="Nicholas Weatherley" w:date="2019-03-05T22:36:00Z">
        <w:r w:rsidR="00D5585D">
          <w:rPr>
            <w:noProof/>
          </w:rPr>
          <w:t>41</w:t>
        </w:r>
        <w:r w:rsidR="00D5585D">
          <w:fldChar w:fldCharType="end"/>
        </w:r>
      </w:ins>
      <w:ins w:id="6040" w:author="Windows User" w:date="2018-11-01T14:27:00Z">
        <w:del w:id="6041" w:author="Nicholas Weatherley" w:date="2019-03-05T22:36:00Z">
          <w:r w:rsidR="002F70B6" w:rsidDel="00D5585D">
            <w:fldChar w:fldCharType="begin"/>
          </w:r>
          <w:r w:rsidR="002F70B6" w:rsidDel="00D5585D">
            <w:delInstrText xml:space="preserve"> STYLEREF 1 \s </w:delInstrText>
          </w:r>
        </w:del>
      </w:ins>
      <w:del w:id="6042" w:author="Nicholas Weatherley" w:date="2019-03-05T22:36:00Z">
        <w:r w:rsidR="002F70B6" w:rsidDel="00D5585D">
          <w:fldChar w:fldCharType="separate"/>
        </w:r>
        <w:r w:rsidR="0024585E" w:rsidDel="00D5585D">
          <w:rPr>
            <w:noProof/>
          </w:rPr>
          <w:delText>5</w:delText>
        </w:r>
      </w:del>
      <w:ins w:id="6043" w:author="Windows User" w:date="2018-11-01T14:27:00Z">
        <w:del w:id="604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045" w:author="Nicholas Weatherley" w:date="2019-03-05T22:36:00Z">
        <w:r w:rsidR="002F70B6" w:rsidDel="00D5585D">
          <w:fldChar w:fldCharType="end"/>
        </w:r>
      </w:del>
      <w:del w:id="604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0</w:delText>
        </w:r>
        <w:r w:rsidR="00C87381" w:rsidDel="00135BE2">
          <w:fldChar w:fldCharType="end"/>
        </w:r>
      </w:del>
      <w:r w:rsidR="00A22433">
        <w:t>: Scatterplots of CT parenchyma and ADC metrics</w:t>
      </w:r>
      <w:bookmarkEnd w:id="6036"/>
    </w:p>
    <w:p w14:paraId="6924A764" w14:textId="6422CBC6" w:rsidR="0061562C" w:rsidRDefault="00A22433" w:rsidP="00A22433">
      <w:pPr>
        <w:pStyle w:val="Figuretext"/>
      </w:pPr>
      <w:r>
        <w:t>Lm</w:t>
      </w:r>
      <w:r w:rsidRPr="0061562C">
        <w:rPr>
          <w:vertAlign w:val="subscript"/>
        </w:rPr>
        <w:t>D</w:t>
      </w:r>
      <w:r>
        <w:t>: Mean linear intercept</w:t>
      </w:r>
    </w:p>
    <w:p w14:paraId="2F811031" w14:textId="23B6512B" w:rsidR="0061562C" w:rsidRDefault="0061562C" w:rsidP="0061562C">
      <w:pPr>
        <w:pStyle w:val="Heading4"/>
      </w:pPr>
      <w:r>
        <w:t xml:space="preserve">CT Vessel Metrics and </w:t>
      </w:r>
      <w:r w:rsidRPr="0061562C">
        <w:t>Lm</w:t>
      </w:r>
      <w:r w:rsidRPr="0061562C">
        <w:rPr>
          <w:vertAlign w:val="subscript"/>
        </w:rPr>
        <w:t>D</w:t>
      </w:r>
    </w:p>
    <w:p w14:paraId="0556EF5C" w14:textId="2DB18862" w:rsidR="0061562C" w:rsidRPr="009B05DE" w:rsidRDefault="0061562C" w:rsidP="0061562C">
      <w:r>
        <w:t>Spearman’s coefficient of rank correlations between quantitative CT vessel metrics and Lm</w:t>
      </w:r>
      <w:r w:rsidRPr="0061562C">
        <w:rPr>
          <w:vertAlign w:val="subscript"/>
        </w:rPr>
        <w:t>D</w:t>
      </w:r>
      <w:r>
        <w:t xml:space="preserve"> met</w:t>
      </w:r>
      <w:r w:rsidR="00DA49D3">
        <w:t>rics are summarised in</w:t>
      </w:r>
      <w:r w:rsidR="000303A8">
        <w:t xml:space="preserve"> Table</w:t>
      </w:r>
      <w:r w:rsidR="00DA49D3">
        <w:t xml:space="preserve"> 5.2</w:t>
      </w:r>
      <w:r>
        <w:t xml:space="preserve">5. The statistically significant correlation is shown as a scatterplot in </w:t>
      </w:r>
      <w:r w:rsidR="000303A8">
        <w:t>Figure</w:t>
      </w:r>
      <w:r>
        <w:t xml:space="preserve"> </w:t>
      </w:r>
      <w:r w:rsidR="00DA49D3">
        <w:t>5.4</w:t>
      </w:r>
      <w:del w:id="6047" w:author="Windows User" w:date="2018-11-02T11:08:00Z">
        <w:r w:rsidR="00DA49D3" w:rsidDel="006A283B">
          <w:delText>1</w:delText>
        </w:r>
      </w:del>
      <w:ins w:id="6048" w:author="Windows User" w:date="2018-11-02T11:08:00Z">
        <w:r w:rsidR="006A283B">
          <w:t>2</w:t>
        </w:r>
      </w:ins>
      <w:r w:rsidR="00DA49D3">
        <w:t>.</w:t>
      </w:r>
    </w:p>
    <w:p w14:paraId="732961CD" w14:textId="507A5C73" w:rsidR="0061562C" w:rsidRDefault="0061562C" w:rsidP="00134B1A">
      <w:pPr>
        <w:pStyle w:val="TableTitle0"/>
      </w:pPr>
      <w:bookmarkStart w:id="6049" w:name="_Toc3145526"/>
      <w:r>
        <w:t xml:space="preserve">Table </w:t>
      </w:r>
      <w:ins w:id="6050"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605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052" w:author="Nicholas Weatherley" w:date="2019-03-04T21:03:00Z">
        <w:r w:rsidR="00E96948">
          <w:rPr>
            <w:noProof/>
          </w:rPr>
          <w:t>25</w:t>
        </w:r>
        <w:r w:rsidR="00E96948">
          <w:fldChar w:fldCharType="end"/>
        </w:r>
      </w:ins>
      <w:ins w:id="6053" w:author="Windows User" w:date="2018-11-01T15:46:00Z">
        <w:del w:id="6054" w:author="Nicholas Weatherley" w:date="2019-03-04T21:03:00Z">
          <w:r w:rsidR="00743FFA" w:rsidDel="00E96948">
            <w:fldChar w:fldCharType="begin"/>
          </w:r>
          <w:r w:rsidR="00743FFA" w:rsidDel="00E96948">
            <w:delInstrText xml:space="preserve"> STYLEREF 1 \s </w:delInstrText>
          </w:r>
        </w:del>
      </w:ins>
      <w:del w:id="6055" w:author="Nicholas Weatherley" w:date="2019-03-04T21:03:00Z">
        <w:r w:rsidR="00743FFA" w:rsidDel="00E96948">
          <w:fldChar w:fldCharType="separate"/>
        </w:r>
        <w:r w:rsidR="0024585E" w:rsidDel="00E96948">
          <w:rPr>
            <w:noProof/>
          </w:rPr>
          <w:delText>5</w:delText>
        </w:r>
      </w:del>
      <w:ins w:id="6056" w:author="Windows User" w:date="2018-11-01T15:46:00Z">
        <w:del w:id="605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058" w:author="Nicholas Weatherley" w:date="2019-03-04T21:03:00Z">
        <w:r w:rsidR="00743FFA" w:rsidDel="00E96948">
          <w:fldChar w:fldCharType="end"/>
        </w:r>
      </w:del>
      <w:del w:id="605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5</w:delText>
        </w:r>
        <w:r w:rsidR="00BB544F" w:rsidDel="004435D9">
          <w:fldChar w:fldCharType="end"/>
        </w:r>
      </w:del>
      <w:r>
        <w:t>: Baseline Lm</w:t>
      </w:r>
      <w:r w:rsidRPr="0061562C">
        <w:rPr>
          <w:vertAlign w:val="subscript"/>
        </w:rPr>
        <w:t>D</w:t>
      </w:r>
      <w:r>
        <w:t xml:space="preserve"> and quantitative CT vessel correlations</w:t>
      </w:r>
      <w:bookmarkEnd w:id="6049"/>
    </w:p>
    <w:tbl>
      <w:tblPr>
        <w:tblStyle w:val="ListTable3"/>
        <w:tblW w:w="9489" w:type="dxa"/>
        <w:tblLook w:val="04A0" w:firstRow="1" w:lastRow="0" w:firstColumn="1" w:lastColumn="0" w:noHBand="0" w:noVBand="1"/>
      </w:tblPr>
      <w:tblGrid>
        <w:gridCol w:w="3511"/>
        <w:gridCol w:w="983"/>
        <w:gridCol w:w="988"/>
        <w:gridCol w:w="992"/>
        <w:gridCol w:w="990"/>
        <w:gridCol w:w="990"/>
        <w:gridCol w:w="1035"/>
      </w:tblGrid>
      <w:tr w:rsidR="0061562C" w14:paraId="20609BC7"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1599FD52" w14:textId="77777777" w:rsidR="0061562C" w:rsidRPr="00E7292D" w:rsidRDefault="0061562C" w:rsidP="008C3F9A">
            <w:pPr>
              <w:jc w:val="center"/>
              <w:rPr>
                <w:bCs w:val="0"/>
                <w:color w:val="FFFFFF"/>
              </w:rPr>
            </w:pPr>
            <w:r w:rsidRPr="00E7292D">
              <w:rPr>
                <w:bCs w:val="0"/>
                <w:color w:val="FFFFFF"/>
              </w:rPr>
              <w:t>MRI metric</w:t>
            </w:r>
          </w:p>
        </w:tc>
        <w:tc>
          <w:tcPr>
            <w:tcW w:w="1971" w:type="dxa"/>
            <w:gridSpan w:val="2"/>
          </w:tcPr>
          <w:p w14:paraId="4F97F267" w14:textId="376A24E3" w:rsidR="0061562C" w:rsidRPr="00007F6A" w:rsidRDefault="0061562C"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Lm</w:t>
            </w:r>
            <w:r w:rsidRPr="0061562C">
              <w:rPr>
                <w:color w:val="FFFFFF"/>
                <w:vertAlign w:val="subscript"/>
              </w:rPr>
              <w:t>D</w:t>
            </w:r>
            <w:r>
              <w:rPr>
                <w:color w:val="FFFFFF"/>
              </w:rPr>
              <w:t xml:space="preserve"> mean</w:t>
            </w:r>
          </w:p>
        </w:tc>
        <w:tc>
          <w:tcPr>
            <w:tcW w:w="1982" w:type="dxa"/>
            <w:gridSpan w:val="2"/>
          </w:tcPr>
          <w:p w14:paraId="133B3B6D" w14:textId="5D94BCF3" w:rsidR="0061562C" w:rsidRPr="00E7292D" w:rsidRDefault="0061562C"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Pr>
                <w:color w:val="FFFFFF"/>
              </w:rPr>
              <w:t>Lm</w:t>
            </w:r>
            <w:r w:rsidRPr="0061562C">
              <w:rPr>
                <w:color w:val="FFFFFF"/>
                <w:vertAlign w:val="subscript"/>
              </w:rPr>
              <w:t>D</w:t>
            </w:r>
            <w:r w:rsidRPr="00E7292D">
              <w:rPr>
                <w:bCs w:val="0"/>
                <w:color w:val="FFFFFF"/>
              </w:rPr>
              <w:t xml:space="preserve"> skew</w:t>
            </w:r>
          </w:p>
        </w:tc>
        <w:tc>
          <w:tcPr>
            <w:tcW w:w="2025" w:type="dxa"/>
            <w:gridSpan w:val="2"/>
          </w:tcPr>
          <w:p w14:paraId="62638E8D" w14:textId="73FCDB99" w:rsidR="0061562C" w:rsidRPr="00007F6A" w:rsidRDefault="0061562C"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color w:val="FFFFFF"/>
              </w:rPr>
              <w:t>Lm</w:t>
            </w:r>
            <w:r w:rsidRPr="0061562C">
              <w:rPr>
                <w:color w:val="FFFFFF"/>
                <w:vertAlign w:val="subscript"/>
              </w:rPr>
              <w:t>D</w:t>
            </w:r>
            <w:r>
              <w:rPr>
                <w:color w:val="FFFFFF"/>
              </w:rPr>
              <w:t xml:space="preserve"> kurtosis</w:t>
            </w:r>
          </w:p>
        </w:tc>
      </w:tr>
      <w:tr w:rsidR="0061562C" w14:paraId="3F9FDC94"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11" w:type="dxa"/>
          </w:tcPr>
          <w:p w14:paraId="3544F1FE" w14:textId="77777777" w:rsidR="0061562C" w:rsidRPr="00E7292D" w:rsidRDefault="0061562C" w:rsidP="008C3F9A">
            <w:pPr>
              <w:rPr>
                <w:bCs w:val="0"/>
              </w:rPr>
            </w:pPr>
            <w:r w:rsidRPr="00E7292D">
              <w:rPr>
                <w:bCs w:val="0"/>
                <w:color w:val="FFFFFF"/>
                <w:shd w:val="clear" w:color="auto" w:fill="000000" w:themeFill="text1"/>
              </w:rPr>
              <w:t>CT Metric</w:t>
            </w:r>
          </w:p>
        </w:tc>
        <w:tc>
          <w:tcPr>
            <w:tcW w:w="983" w:type="dxa"/>
            <w:shd w:val="clear" w:color="auto" w:fill="auto"/>
            <w:vAlign w:val="center"/>
          </w:tcPr>
          <w:p w14:paraId="310468CD"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88" w:type="dxa"/>
            <w:shd w:val="clear" w:color="auto" w:fill="auto"/>
            <w:vAlign w:val="center"/>
          </w:tcPr>
          <w:p w14:paraId="11355DE9"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2" w:type="dxa"/>
            <w:shd w:val="clear" w:color="auto" w:fill="auto"/>
            <w:vAlign w:val="center"/>
          </w:tcPr>
          <w:p w14:paraId="47607A87"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990" w:type="dxa"/>
            <w:shd w:val="clear" w:color="auto" w:fill="auto"/>
            <w:vAlign w:val="center"/>
          </w:tcPr>
          <w:p w14:paraId="5B496070"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990" w:type="dxa"/>
            <w:shd w:val="clear" w:color="auto" w:fill="auto"/>
            <w:vAlign w:val="center"/>
          </w:tcPr>
          <w:p w14:paraId="290588E6"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1035" w:type="dxa"/>
            <w:shd w:val="clear" w:color="auto" w:fill="auto"/>
            <w:vAlign w:val="center"/>
          </w:tcPr>
          <w:p w14:paraId="54619BB9" w14:textId="77777777" w:rsidR="0061562C" w:rsidRPr="00CF15C0" w:rsidRDefault="0061562C"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61562C" w14:paraId="76992722" w14:textId="77777777" w:rsidTr="00854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72DDE178" w14:textId="77777777" w:rsidR="0061562C" w:rsidRPr="00944F19" w:rsidRDefault="0061562C" w:rsidP="008C3F9A">
            <w:pPr>
              <w:rPr>
                <w:bCs w:val="0"/>
              </w:rPr>
            </w:pPr>
            <w:r w:rsidRPr="00944F19">
              <w:t>Total PVV (% of TLV)</w:t>
            </w:r>
          </w:p>
        </w:tc>
        <w:tc>
          <w:tcPr>
            <w:tcW w:w="983" w:type="dxa"/>
            <w:shd w:val="clear" w:color="auto" w:fill="auto"/>
          </w:tcPr>
          <w:p w14:paraId="451FB247" w14:textId="059D6987"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33</w:t>
            </w:r>
          </w:p>
        </w:tc>
        <w:tc>
          <w:tcPr>
            <w:tcW w:w="988" w:type="dxa"/>
            <w:shd w:val="clear" w:color="auto" w:fill="auto"/>
          </w:tcPr>
          <w:p w14:paraId="6C072708" w14:textId="02E6267B"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232</w:t>
            </w:r>
          </w:p>
        </w:tc>
        <w:tc>
          <w:tcPr>
            <w:tcW w:w="992" w:type="dxa"/>
            <w:shd w:val="clear" w:color="auto" w:fill="D9D9D9" w:themeFill="background1" w:themeFillShade="D9"/>
          </w:tcPr>
          <w:p w14:paraId="6971448E" w14:textId="525EE645"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68</w:t>
            </w:r>
          </w:p>
        </w:tc>
        <w:tc>
          <w:tcPr>
            <w:tcW w:w="990" w:type="dxa"/>
            <w:shd w:val="clear" w:color="auto" w:fill="D9D9D9" w:themeFill="background1" w:themeFillShade="D9"/>
          </w:tcPr>
          <w:p w14:paraId="395FF618" w14:textId="1DB4B7A4"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005</w:t>
            </w:r>
          </w:p>
        </w:tc>
        <w:tc>
          <w:tcPr>
            <w:tcW w:w="990" w:type="dxa"/>
            <w:shd w:val="clear" w:color="auto" w:fill="auto"/>
          </w:tcPr>
          <w:p w14:paraId="3170CFE2" w14:textId="5798CEE5"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38</w:t>
            </w:r>
          </w:p>
        </w:tc>
        <w:tc>
          <w:tcPr>
            <w:tcW w:w="1035" w:type="dxa"/>
            <w:shd w:val="clear" w:color="auto" w:fill="auto"/>
          </w:tcPr>
          <w:p w14:paraId="4FE3F0C9" w14:textId="1C461590"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168</w:t>
            </w:r>
          </w:p>
        </w:tc>
      </w:tr>
      <w:tr w:rsidR="0061562C" w14:paraId="49ADF2C0" w14:textId="77777777" w:rsidTr="008C3F9A">
        <w:tc>
          <w:tcPr>
            <w:cnfStyle w:val="001000000000" w:firstRow="0" w:lastRow="0" w:firstColumn="1" w:lastColumn="0" w:oddVBand="0" w:evenVBand="0" w:oddHBand="0" w:evenHBand="0" w:firstRowFirstColumn="0" w:firstRowLastColumn="0" w:lastRowFirstColumn="0" w:lastRowLastColumn="0"/>
            <w:tcW w:w="3511" w:type="dxa"/>
          </w:tcPr>
          <w:p w14:paraId="6C7F3491" w14:textId="77777777" w:rsidR="0061562C" w:rsidRPr="00944F19" w:rsidRDefault="0061562C" w:rsidP="008C3F9A">
            <w:pPr>
              <w:rPr>
                <w:bCs w:val="0"/>
              </w:rPr>
            </w:pPr>
            <w:r w:rsidRPr="00944F19">
              <w:t>PVV&lt;5 (% of TVV)</w:t>
            </w:r>
          </w:p>
        </w:tc>
        <w:tc>
          <w:tcPr>
            <w:tcW w:w="983" w:type="dxa"/>
            <w:shd w:val="clear" w:color="auto" w:fill="auto"/>
          </w:tcPr>
          <w:p w14:paraId="67108A32" w14:textId="74DD4C58" w:rsidR="0061562C" w:rsidRDefault="00854BD1" w:rsidP="008C3F9A">
            <w:pPr>
              <w:jc w:val="center"/>
              <w:cnfStyle w:val="000000000000" w:firstRow="0" w:lastRow="0" w:firstColumn="0" w:lastColumn="0" w:oddVBand="0" w:evenVBand="0" w:oddHBand="0" w:evenHBand="0" w:firstRowFirstColumn="0" w:firstRowLastColumn="0" w:lastRowFirstColumn="0" w:lastRowLastColumn="0"/>
            </w:pPr>
            <w:r>
              <w:t>0.20</w:t>
            </w:r>
          </w:p>
        </w:tc>
        <w:tc>
          <w:tcPr>
            <w:tcW w:w="988" w:type="dxa"/>
            <w:shd w:val="clear" w:color="auto" w:fill="auto"/>
          </w:tcPr>
          <w:p w14:paraId="0092932F" w14:textId="68C6CFFE" w:rsidR="0061562C" w:rsidRDefault="00854BD1" w:rsidP="008C3F9A">
            <w:pPr>
              <w:jc w:val="center"/>
              <w:cnfStyle w:val="000000000000" w:firstRow="0" w:lastRow="0" w:firstColumn="0" w:lastColumn="0" w:oddVBand="0" w:evenVBand="0" w:oddHBand="0" w:evenHBand="0" w:firstRowFirstColumn="0" w:firstRowLastColumn="0" w:lastRowFirstColumn="0" w:lastRowLastColumn="0"/>
            </w:pPr>
            <w:r>
              <w:t>0.478</w:t>
            </w:r>
          </w:p>
        </w:tc>
        <w:tc>
          <w:tcPr>
            <w:tcW w:w="992" w:type="dxa"/>
            <w:shd w:val="clear" w:color="auto" w:fill="auto"/>
          </w:tcPr>
          <w:p w14:paraId="12251E96" w14:textId="46E04CB5" w:rsidR="00854BD1" w:rsidRDefault="00854BD1" w:rsidP="00854BD1">
            <w:pPr>
              <w:jc w:val="center"/>
              <w:cnfStyle w:val="000000000000" w:firstRow="0" w:lastRow="0" w:firstColumn="0" w:lastColumn="0" w:oddVBand="0" w:evenVBand="0" w:oddHBand="0" w:evenHBand="0" w:firstRowFirstColumn="0" w:firstRowLastColumn="0" w:lastRowFirstColumn="0" w:lastRowLastColumn="0"/>
            </w:pPr>
            <w:r>
              <w:t>-0.06</w:t>
            </w:r>
          </w:p>
        </w:tc>
        <w:tc>
          <w:tcPr>
            <w:tcW w:w="990" w:type="dxa"/>
            <w:shd w:val="clear" w:color="auto" w:fill="auto"/>
          </w:tcPr>
          <w:p w14:paraId="35130FED" w14:textId="25EB863C" w:rsidR="0061562C" w:rsidRDefault="00854BD1" w:rsidP="008C3F9A">
            <w:pPr>
              <w:jc w:val="center"/>
              <w:cnfStyle w:val="000000000000" w:firstRow="0" w:lastRow="0" w:firstColumn="0" w:lastColumn="0" w:oddVBand="0" w:evenVBand="0" w:oddHBand="0" w:evenHBand="0" w:firstRowFirstColumn="0" w:firstRowLastColumn="0" w:lastRowFirstColumn="0" w:lastRowLastColumn="0"/>
            </w:pPr>
            <w:r>
              <w:t>0.835</w:t>
            </w:r>
          </w:p>
        </w:tc>
        <w:tc>
          <w:tcPr>
            <w:tcW w:w="990" w:type="dxa"/>
            <w:shd w:val="clear" w:color="auto" w:fill="auto"/>
          </w:tcPr>
          <w:p w14:paraId="3756B540" w14:textId="57897467" w:rsidR="0061562C" w:rsidRDefault="00854BD1" w:rsidP="008C3F9A">
            <w:pPr>
              <w:jc w:val="center"/>
              <w:cnfStyle w:val="000000000000" w:firstRow="0" w:lastRow="0" w:firstColumn="0" w:lastColumn="0" w:oddVBand="0" w:evenVBand="0" w:oddHBand="0" w:evenHBand="0" w:firstRowFirstColumn="0" w:firstRowLastColumn="0" w:lastRowFirstColumn="0" w:lastRowLastColumn="0"/>
            </w:pPr>
            <w:r>
              <w:t>0.245</w:t>
            </w:r>
          </w:p>
        </w:tc>
        <w:tc>
          <w:tcPr>
            <w:tcW w:w="1035" w:type="dxa"/>
            <w:shd w:val="clear" w:color="auto" w:fill="auto"/>
          </w:tcPr>
          <w:p w14:paraId="147438A6" w14:textId="4F0D2126" w:rsidR="0061562C" w:rsidRDefault="00854BD1" w:rsidP="008C3F9A">
            <w:pPr>
              <w:jc w:val="center"/>
              <w:cnfStyle w:val="000000000000" w:firstRow="0" w:lastRow="0" w:firstColumn="0" w:lastColumn="0" w:oddVBand="0" w:evenVBand="0" w:oddHBand="0" w:evenHBand="0" w:firstRowFirstColumn="0" w:firstRowLastColumn="0" w:lastRowFirstColumn="0" w:lastRowLastColumn="0"/>
            </w:pPr>
            <w:r>
              <w:t>0.379</w:t>
            </w:r>
          </w:p>
        </w:tc>
      </w:tr>
      <w:tr w:rsidR="0061562C" w14:paraId="14451FC7"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1" w:type="dxa"/>
          </w:tcPr>
          <w:p w14:paraId="31467D4D" w14:textId="77777777" w:rsidR="0061562C" w:rsidRPr="00944F19" w:rsidRDefault="0061562C" w:rsidP="008C3F9A">
            <w:pPr>
              <w:rPr>
                <w:bCs w:val="0"/>
              </w:rPr>
            </w:pPr>
            <w:r w:rsidRPr="00944F19">
              <w:t>PVV&lt;10 (% of TVV)</w:t>
            </w:r>
          </w:p>
        </w:tc>
        <w:tc>
          <w:tcPr>
            <w:tcW w:w="983" w:type="dxa"/>
            <w:shd w:val="clear" w:color="auto" w:fill="auto"/>
          </w:tcPr>
          <w:p w14:paraId="7841CCBC" w14:textId="31DFE1A4"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27</w:t>
            </w:r>
          </w:p>
        </w:tc>
        <w:tc>
          <w:tcPr>
            <w:tcW w:w="988" w:type="dxa"/>
            <w:shd w:val="clear" w:color="auto" w:fill="auto"/>
          </w:tcPr>
          <w:p w14:paraId="0F58395E" w14:textId="74E01476"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327</w:t>
            </w:r>
          </w:p>
        </w:tc>
        <w:tc>
          <w:tcPr>
            <w:tcW w:w="992" w:type="dxa"/>
            <w:shd w:val="clear" w:color="auto" w:fill="auto"/>
          </w:tcPr>
          <w:p w14:paraId="469D825F" w14:textId="738DBC26"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16</w:t>
            </w:r>
          </w:p>
        </w:tc>
        <w:tc>
          <w:tcPr>
            <w:tcW w:w="990" w:type="dxa"/>
            <w:shd w:val="clear" w:color="auto" w:fill="auto"/>
          </w:tcPr>
          <w:p w14:paraId="239F4B55" w14:textId="1F77E7D5"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558</w:t>
            </w:r>
          </w:p>
        </w:tc>
        <w:tc>
          <w:tcPr>
            <w:tcW w:w="990" w:type="dxa"/>
            <w:shd w:val="clear" w:color="auto" w:fill="auto"/>
          </w:tcPr>
          <w:p w14:paraId="3119C709" w14:textId="56058AC1"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03</w:t>
            </w:r>
          </w:p>
        </w:tc>
        <w:tc>
          <w:tcPr>
            <w:tcW w:w="1035" w:type="dxa"/>
            <w:shd w:val="clear" w:color="auto" w:fill="auto"/>
          </w:tcPr>
          <w:p w14:paraId="44F55EDD" w14:textId="6310C74F" w:rsidR="0061562C" w:rsidRDefault="00854BD1" w:rsidP="008C3F9A">
            <w:pPr>
              <w:jc w:val="center"/>
              <w:cnfStyle w:val="000000100000" w:firstRow="0" w:lastRow="0" w:firstColumn="0" w:lastColumn="0" w:oddVBand="0" w:evenVBand="0" w:oddHBand="1" w:evenHBand="0" w:firstRowFirstColumn="0" w:firstRowLastColumn="0" w:lastRowFirstColumn="0" w:lastRowLastColumn="0"/>
            </w:pPr>
            <w:r>
              <w:t>0.924</w:t>
            </w:r>
          </w:p>
        </w:tc>
      </w:tr>
    </w:tbl>
    <w:p w14:paraId="3AE0C074" w14:textId="4F253C7C" w:rsidR="0061562C" w:rsidRDefault="0061562C" w:rsidP="0061562C">
      <w:pPr>
        <w:pStyle w:val="Aftertable"/>
      </w:pPr>
      <w:r>
        <w:t>Lm</w:t>
      </w:r>
      <w:r w:rsidRPr="0061562C">
        <w:rPr>
          <w:vertAlign w:val="subscript"/>
        </w:rPr>
        <w:t>D</w:t>
      </w:r>
      <w:r>
        <w:t>: Mean linear intercept; TLV: total lung volume; TVV: total vascular volume; PVV: pulmonary vascular volume; PVV&lt;5: pulmonary vascular volume of vessels &lt; 5mm in diameter; PVV&lt;10: pulmonary vascular volume of vessels &lt; 10mm, but ≥ 5mm in diameter.</w:t>
      </w:r>
    </w:p>
    <w:p w14:paraId="5B43ED98" w14:textId="4681664E" w:rsidR="0061562C" w:rsidRDefault="0061562C" w:rsidP="0061562C">
      <w:pPr>
        <w:pStyle w:val="figure"/>
      </w:pPr>
    </w:p>
    <w:p w14:paraId="0BF459E9" w14:textId="77777777" w:rsidR="00A22433" w:rsidRDefault="00A22433" w:rsidP="00A22433">
      <w:pPr>
        <w:pStyle w:val="figure"/>
      </w:pPr>
      <w:r>
        <w:rPr>
          <w:noProof/>
          <w:lang w:eastAsia="en-GB"/>
        </w:rPr>
        <w:drawing>
          <wp:inline distT="0" distB="0" distL="0" distR="0" wp14:anchorId="070E56C6" wp14:editId="19A263B0">
            <wp:extent cx="3335020" cy="2455333"/>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CT PVV and LmD skew.png"/>
                    <pic:cNvPicPr/>
                  </pic:nvPicPr>
                  <pic:blipFill rotWithShape="1">
                    <a:blip r:embed="rId148">
                      <a:extLst>
                        <a:ext uri="{28A0092B-C50C-407E-A947-70E740481C1C}">
                          <a14:useLocalDpi xmlns:a14="http://schemas.microsoft.com/office/drawing/2010/main" val="0"/>
                        </a:ext>
                      </a:extLst>
                    </a:blip>
                    <a:srcRect b="-4408"/>
                    <a:stretch/>
                  </pic:blipFill>
                  <pic:spPr bwMode="auto">
                    <a:xfrm>
                      <a:off x="0" y="0"/>
                      <a:ext cx="3339055" cy="2458304"/>
                    </a:xfrm>
                    <a:prstGeom prst="rect">
                      <a:avLst/>
                    </a:prstGeom>
                    <a:ln>
                      <a:noFill/>
                    </a:ln>
                    <a:extLst>
                      <a:ext uri="{53640926-AAD7-44D8-BBD7-CCE9431645EC}">
                        <a14:shadowObscured xmlns:a14="http://schemas.microsoft.com/office/drawing/2010/main"/>
                      </a:ext>
                    </a:extLst>
                  </pic:spPr>
                </pic:pic>
              </a:graphicData>
            </a:graphic>
          </wp:inline>
        </w:drawing>
      </w:r>
    </w:p>
    <w:p w14:paraId="0B1603BA" w14:textId="2AFD76C3" w:rsidR="00A22433" w:rsidRDefault="000303A8" w:rsidP="00A22433">
      <w:pPr>
        <w:pStyle w:val="Caption"/>
      </w:pPr>
      <w:bookmarkStart w:id="6060" w:name="_Toc3145409"/>
      <w:r>
        <w:t>Figure</w:t>
      </w:r>
      <w:r w:rsidR="00A22433">
        <w:t xml:space="preserve"> </w:t>
      </w:r>
      <w:ins w:id="6061"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06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063" w:author="Nicholas Weatherley" w:date="2019-03-05T22:36:00Z">
        <w:r w:rsidR="00D5585D">
          <w:rPr>
            <w:noProof/>
          </w:rPr>
          <w:t>42</w:t>
        </w:r>
        <w:r w:rsidR="00D5585D">
          <w:fldChar w:fldCharType="end"/>
        </w:r>
      </w:ins>
      <w:ins w:id="6064" w:author="Windows User" w:date="2018-11-01T14:27:00Z">
        <w:del w:id="6065" w:author="Nicholas Weatherley" w:date="2019-03-05T22:36:00Z">
          <w:r w:rsidR="002F70B6" w:rsidDel="00D5585D">
            <w:fldChar w:fldCharType="begin"/>
          </w:r>
          <w:r w:rsidR="002F70B6" w:rsidDel="00D5585D">
            <w:delInstrText xml:space="preserve"> STYLEREF 1 \s </w:delInstrText>
          </w:r>
        </w:del>
      </w:ins>
      <w:del w:id="6066" w:author="Nicholas Weatherley" w:date="2019-03-05T22:36:00Z">
        <w:r w:rsidR="002F70B6" w:rsidDel="00D5585D">
          <w:fldChar w:fldCharType="separate"/>
        </w:r>
        <w:r w:rsidR="0024585E" w:rsidDel="00D5585D">
          <w:rPr>
            <w:noProof/>
          </w:rPr>
          <w:delText>5</w:delText>
        </w:r>
      </w:del>
      <w:ins w:id="6067" w:author="Windows User" w:date="2018-11-01T14:27:00Z">
        <w:del w:id="606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069" w:author="Nicholas Weatherley" w:date="2019-03-05T22:36:00Z">
        <w:r w:rsidR="002F70B6" w:rsidDel="00D5585D">
          <w:fldChar w:fldCharType="end"/>
        </w:r>
      </w:del>
      <w:del w:id="607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1</w:delText>
        </w:r>
        <w:r w:rsidR="00C87381" w:rsidDel="00135BE2">
          <w:fldChar w:fldCharType="end"/>
        </w:r>
      </w:del>
      <w:r w:rsidR="00A22433" w:rsidRPr="00A22433">
        <w:t xml:space="preserve"> </w:t>
      </w:r>
      <w:r w:rsidR="00A22433">
        <w:t>Scatterplot of CT parenchyma and LmD skew</w:t>
      </w:r>
      <w:bookmarkEnd w:id="6060"/>
    </w:p>
    <w:p w14:paraId="12C49CF9" w14:textId="2A3607E2" w:rsidR="009E4010" w:rsidRDefault="00A22433" w:rsidP="00A22433">
      <w:pPr>
        <w:pStyle w:val="Figuretext"/>
      </w:pPr>
      <w:r>
        <w:t>Lm</w:t>
      </w:r>
      <w:r w:rsidRPr="0061562C">
        <w:rPr>
          <w:vertAlign w:val="subscript"/>
        </w:rPr>
        <w:t>D</w:t>
      </w:r>
      <w:r>
        <w:t>: Mean linear intercept; PVV: pulmonary vascular volume</w:t>
      </w:r>
    </w:p>
    <w:p w14:paraId="7515C5C2" w14:textId="77777777" w:rsidR="00A22433" w:rsidRPr="00A22433" w:rsidRDefault="00A22433" w:rsidP="00A22433">
      <w:pPr>
        <w:pStyle w:val="FigureTitle"/>
      </w:pPr>
    </w:p>
    <w:p w14:paraId="2793A86B" w14:textId="6F7A25DF" w:rsidR="009E4010" w:rsidRPr="009E4010" w:rsidRDefault="00DF56C5" w:rsidP="009E4010">
      <w:pPr>
        <w:pStyle w:val="Heading3"/>
      </w:pPr>
      <w:r>
        <w:t xml:space="preserve">Post-hoc </w:t>
      </w:r>
      <w:r w:rsidR="00425C4B">
        <w:t>E</w:t>
      </w:r>
      <w:r w:rsidR="00A3427D">
        <w:t>x</w:t>
      </w:r>
      <w:r w:rsidR="00425C4B">
        <w:t>ploratory Analysis</w:t>
      </w:r>
    </w:p>
    <w:p w14:paraId="0DA2CA3F" w14:textId="39358A8F" w:rsidR="004A49F8" w:rsidRPr="004A49F8" w:rsidRDefault="004A49F8" w:rsidP="004A49F8">
      <w:pPr>
        <w:pStyle w:val="Heading4"/>
      </w:pPr>
      <w:r>
        <w:t>Age</w:t>
      </w:r>
    </w:p>
    <w:p w14:paraId="4F4AFD8E" w14:textId="48BECCAE" w:rsidR="003A0300" w:rsidRDefault="004A49F8" w:rsidP="003A0300">
      <w:r>
        <w:t xml:space="preserve">Given previous work suggesting that </w:t>
      </w:r>
      <w:r w:rsidR="0050763D">
        <w:t xml:space="preserve">mean </w:t>
      </w:r>
      <w:r>
        <w:t xml:space="preserve">ADC increases with </w:t>
      </w:r>
      <w:r w:rsidR="0050763D">
        <w:t xml:space="preserve">advancing </w:t>
      </w:r>
      <w:r>
        <w:t>age,</w:t>
      </w:r>
      <w:r w:rsidR="00453AAD">
        <w:fldChar w:fldCharType="begin">
          <w:fldData xml:space="preserve">PEVuZE5vdGU+PENpdGU+PEF1dGhvcj5GYWluPC9BdXRob3I+PFllYXI+MjAwNTwvWWVhcj48UmVj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</w:fldData>
        </w:fldChar>
      </w:r>
      <w:r w:rsidR="0036794D">
        <w:instrText xml:space="preserve"> ADDIN EN.CITE </w:instrText>
      </w:r>
      <w:r w:rsidR="0036794D">
        <w:fldChar w:fldCharType="begin">
          <w:fldData xml:space="preserve">PEVuZE5vdGU+PENpdGU+PEF1dGhvcj5GYWluPC9BdXRob3I+PFllYXI+MjAwNTwvWWVhcj48UmVj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</w:fldData>
        </w:fldChar>
      </w:r>
      <w:r w:rsidR="0036794D">
        <w:instrText xml:space="preserve"> ADDIN EN.CITE.DATA </w:instrText>
      </w:r>
      <w:r w:rsidR="0036794D">
        <w:fldChar w:fldCharType="end"/>
      </w:r>
      <w:r w:rsidR="00453AAD">
        <w:fldChar w:fldCharType="separate"/>
      </w:r>
      <w:r w:rsidR="0036794D" w:rsidRPr="0036794D">
        <w:rPr>
          <w:noProof/>
          <w:vertAlign w:val="superscript"/>
        </w:rPr>
        <w:t>348, 414</w:t>
      </w:r>
      <w:r w:rsidR="00453AAD">
        <w:fldChar w:fldCharType="end"/>
      </w:r>
      <w:r>
        <w:t xml:space="preserve"> correlations were a</w:t>
      </w:r>
      <w:r w:rsidR="0050763D">
        <w:t>ssessed between diffusion-weighted imaging metrics and age in our cohort</w:t>
      </w:r>
      <w:r w:rsidR="00F80AAE">
        <w:t>. Th</w:t>
      </w:r>
      <w:r w:rsidR="00DA49D3">
        <w:t>ese are summarised in</w:t>
      </w:r>
      <w:r w:rsidR="000303A8">
        <w:t xml:space="preserve"> Table</w:t>
      </w:r>
      <w:r w:rsidR="00DA49D3">
        <w:t xml:space="preserve"> 5.26</w:t>
      </w:r>
      <w:r w:rsidR="00F80AAE">
        <w:t>.</w:t>
      </w:r>
    </w:p>
    <w:p w14:paraId="350DD3EB" w14:textId="19826CC4" w:rsidR="001B0C39" w:rsidRDefault="001B0C39" w:rsidP="00715E62">
      <w:pPr>
        <w:pStyle w:val="TableTitle0"/>
      </w:pPr>
      <w:bookmarkStart w:id="6071" w:name="_Toc3145527"/>
      <w:r>
        <w:t xml:space="preserve">Table </w:t>
      </w:r>
      <w:ins w:id="6072"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607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074" w:author="Nicholas Weatherley" w:date="2019-03-04T21:03:00Z">
        <w:r w:rsidR="00E96948">
          <w:rPr>
            <w:noProof/>
          </w:rPr>
          <w:t>26</w:t>
        </w:r>
        <w:r w:rsidR="00E96948">
          <w:fldChar w:fldCharType="end"/>
        </w:r>
      </w:ins>
      <w:ins w:id="6075" w:author="Windows User" w:date="2018-11-01T15:46:00Z">
        <w:del w:id="6076" w:author="Nicholas Weatherley" w:date="2019-03-04T21:03:00Z">
          <w:r w:rsidR="00743FFA" w:rsidDel="00E96948">
            <w:fldChar w:fldCharType="begin"/>
          </w:r>
          <w:r w:rsidR="00743FFA" w:rsidDel="00E96948">
            <w:delInstrText xml:space="preserve"> STYLEREF 1 \s </w:delInstrText>
          </w:r>
        </w:del>
      </w:ins>
      <w:del w:id="6077" w:author="Nicholas Weatherley" w:date="2019-03-04T21:03:00Z">
        <w:r w:rsidR="00743FFA" w:rsidDel="00E96948">
          <w:fldChar w:fldCharType="separate"/>
        </w:r>
        <w:r w:rsidR="0024585E" w:rsidDel="00E96948">
          <w:rPr>
            <w:noProof/>
          </w:rPr>
          <w:delText>5</w:delText>
        </w:r>
      </w:del>
      <w:ins w:id="6078" w:author="Windows User" w:date="2018-11-01T15:46:00Z">
        <w:del w:id="607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080" w:author="Nicholas Weatherley" w:date="2019-03-04T21:03:00Z">
        <w:r w:rsidR="00743FFA" w:rsidDel="00E96948">
          <w:fldChar w:fldCharType="end"/>
        </w:r>
      </w:del>
      <w:del w:id="608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6</w:delText>
        </w:r>
        <w:r w:rsidR="00BB544F" w:rsidDel="004435D9">
          <w:fldChar w:fldCharType="end"/>
        </w:r>
      </w:del>
      <w:r>
        <w:t>:</w:t>
      </w:r>
      <w:r w:rsidR="002139C7">
        <w:t xml:space="preserve"> Correlations between DW-MRI metrics and age</w:t>
      </w:r>
      <w:bookmarkEnd w:id="6071"/>
    </w:p>
    <w:tbl>
      <w:tblPr>
        <w:tblStyle w:val="ListTable3"/>
        <w:tblW w:w="0" w:type="auto"/>
        <w:tblLook w:val="04A0" w:firstRow="1" w:lastRow="0" w:firstColumn="1" w:lastColumn="0" w:noHBand="0" w:noVBand="1"/>
      </w:tblPr>
      <w:tblGrid>
        <w:gridCol w:w="3414"/>
        <w:gridCol w:w="1980"/>
        <w:gridCol w:w="1890"/>
      </w:tblGrid>
      <w:tr w:rsidR="00AC736B" w14:paraId="7DA7990A" w14:textId="77777777" w:rsidTr="00F80AAE">
        <w:trPr>
          <w:cnfStyle w:val="100000000000" w:firstRow="1" w:lastRow="0" w:firstColumn="0" w:lastColumn="0" w:oddVBand="0" w:evenVBand="0" w:oddHBand="0" w:evenHBand="0" w:firstRowFirstColumn="0" w:firstRowLastColumn="0" w:lastRowFirstColumn="0" w:lastRowLastColumn="0"/>
          <w:cantSplit/>
          <w:trHeight w:val="688"/>
          <w:tblHeader/>
        </w:trPr>
        <w:tc>
          <w:tcPr>
            <w:cnfStyle w:val="001000000100" w:firstRow="0" w:lastRow="0" w:firstColumn="1" w:lastColumn="0" w:oddVBand="0" w:evenVBand="0" w:oddHBand="0" w:evenHBand="0" w:firstRowFirstColumn="1" w:firstRowLastColumn="0" w:lastRowFirstColumn="0" w:lastRowLastColumn="0"/>
            <w:tcW w:w="3414" w:type="dxa"/>
          </w:tcPr>
          <w:p w14:paraId="5876B1C4" w14:textId="7C0F3DED" w:rsidR="00AC736B" w:rsidRDefault="00AC736B" w:rsidP="002139C7">
            <w:pPr>
              <w:jc w:val="center"/>
            </w:pPr>
            <w:r>
              <w:t>DW-MRI Metric</w:t>
            </w:r>
          </w:p>
        </w:tc>
        <w:tc>
          <w:tcPr>
            <w:tcW w:w="1980" w:type="dxa"/>
            <w:tcBorders>
              <w:bottom w:val="nil"/>
            </w:tcBorders>
          </w:tcPr>
          <w:p w14:paraId="5C8E89CA" w14:textId="77777777" w:rsidR="00AC736B" w:rsidRDefault="00AC736B" w:rsidP="002139C7">
            <w:pPr>
              <w:jc w:val="center"/>
              <w:cnfStyle w:val="100000000000" w:firstRow="1" w:lastRow="0" w:firstColumn="0" w:lastColumn="0" w:oddVBand="0" w:evenVBand="0" w:oddHBand="0" w:evenHBand="0" w:firstRowFirstColumn="0" w:firstRowLastColumn="0" w:lastRowFirstColumn="0" w:lastRowLastColumn="0"/>
            </w:pPr>
            <w:r>
              <w:t>r</w:t>
            </w:r>
          </w:p>
        </w:tc>
        <w:tc>
          <w:tcPr>
            <w:tcW w:w="1890" w:type="dxa"/>
            <w:tcBorders>
              <w:bottom w:val="nil"/>
            </w:tcBorders>
          </w:tcPr>
          <w:p w14:paraId="6348DF33" w14:textId="77777777" w:rsidR="00AC736B" w:rsidRDefault="00AC736B" w:rsidP="002139C7">
            <w:pPr>
              <w:jc w:val="center"/>
              <w:cnfStyle w:val="100000000000" w:firstRow="1" w:lastRow="0" w:firstColumn="0" w:lastColumn="0" w:oddVBand="0" w:evenVBand="0" w:oddHBand="0" w:evenHBand="0" w:firstRowFirstColumn="0" w:firstRowLastColumn="0" w:lastRowFirstColumn="0" w:lastRowLastColumn="0"/>
            </w:pPr>
            <w:r>
              <w:t>p</w:t>
            </w:r>
          </w:p>
        </w:tc>
      </w:tr>
      <w:tr w:rsidR="00AC736B" w14:paraId="50F86AD3" w14:textId="77777777" w:rsidTr="00AC7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4" w:type="dxa"/>
            <w:gridSpan w:val="3"/>
            <w:tcBorders>
              <w:top w:val="nil"/>
              <w:left w:val="nil"/>
            </w:tcBorders>
          </w:tcPr>
          <w:p w14:paraId="4236F240" w14:textId="10AE5397" w:rsidR="00AC736B" w:rsidRDefault="00AC736B" w:rsidP="00AC736B">
            <w:pPr>
              <w:jc w:val="center"/>
            </w:pPr>
            <w:r>
              <w:t>ADC</w:t>
            </w:r>
          </w:p>
        </w:tc>
      </w:tr>
      <w:tr w:rsidR="00AC736B" w14:paraId="2E0D98F7" w14:textId="77777777" w:rsidTr="00AC736B">
        <w:trPr>
          <w:trHeight w:val="679"/>
        </w:trPr>
        <w:tc>
          <w:tcPr>
            <w:cnfStyle w:val="001000000000" w:firstRow="0" w:lastRow="0" w:firstColumn="1" w:lastColumn="0" w:oddVBand="0" w:evenVBand="0" w:oddHBand="0" w:evenHBand="0" w:firstRowFirstColumn="0" w:firstRowLastColumn="0" w:lastRowFirstColumn="0" w:lastRowLastColumn="0"/>
            <w:tcW w:w="3414" w:type="dxa"/>
            <w:tcBorders>
              <w:bottom w:val="single" w:sz="4" w:space="0" w:color="000000" w:themeColor="text1"/>
            </w:tcBorders>
          </w:tcPr>
          <w:p w14:paraId="6526F7DE" w14:textId="4085696A" w:rsidR="00AC736B" w:rsidRDefault="008B05EA" w:rsidP="002139C7">
            <w:pPr>
              <w:jc w:val="center"/>
            </w:pPr>
            <w:r>
              <w:t>Mean</w:t>
            </w:r>
          </w:p>
        </w:tc>
        <w:tc>
          <w:tcPr>
            <w:tcW w:w="1980" w:type="dxa"/>
            <w:tcBorders>
              <w:bottom w:val="single" w:sz="4" w:space="0" w:color="000000" w:themeColor="text1"/>
            </w:tcBorders>
          </w:tcPr>
          <w:p w14:paraId="22FFE9F9" w14:textId="1A11F761" w:rsidR="00AC736B" w:rsidRDefault="00C07BDB" w:rsidP="002139C7">
            <w:pPr>
              <w:jc w:val="center"/>
              <w:cnfStyle w:val="000000000000" w:firstRow="0" w:lastRow="0" w:firstColumn="0" w:lastColumn="0" w:oddVBand="0" w:evenVBand="0" w:oddHBand="0" w:evenHBand="0" w:firstRowFirstColumn="0" w:firstRowLastColumn="0" w:lastRowFirstColumn="0" w:lastRowLastColumn="0"/>
            </w:pPr>
            <w:r>
              <w:t>0.06</w:t>
            </w:r>
          </w:p>
        </w:tc>
        <w:tc>
          <w:tcPr>
            <w:tcW w:w="1890" w:type="dxa"/>
            <w:tcBorders>
              <w:bottom w:val="single" w:sz="4" w:space="0" w:color="000000" w:themeColor="text1"/>
            </w:tcBorders>
          </w:tcPr>
          <w:p w14:paraId="4EBFC5A1" w14:textId="3E4C002E" w:rsidR="00AC736B" w:rsidRDefault="00C07BDB" w:rsidP="002139C7">
            <w:pPr>
              <w:jc w:val="center"/>
              <w:cnfStyle w:val="000000000000" w:firstRow="0" w:lastRow="0" w:firstColumn="0" w:lastColumn="0" w:oddVBand="0" w:evenVBand="0" w:oddHBand="0" w:evenHBand="0" w:firstRowFirstColumn="0" w:firstRowLastColumn="0" w:lastRowFirstColumn="0" w:lastRowLastColumn="0"/>
            </w:pPr>
            <w:r>
              <w:t>0.817</w:t>
            </w:r>
          </w:p>
        </w:tc>
      </w:tr>
      <w:tr w:rsidR="008B05EA" w14:paraId="435D3F61" w14:textId="77777777" w:rsidTr="00AC7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tcBorders>
              <w:bottom w:val="single" w:sz="4" w:space="0" w:color="auto"/>
            </w:tcBorders>
          </w:tcPr>
          <w:p w14:paraId="1D9F0610" w14:textId="1206D608" w:rsidR="008B05EA" w:rsidRDefault="008B05EA" w:rsidP="002139C7">
            <w:pPr>
              <w:jc w:val="center"/>
            </w:pPr>
            <w:r>
              <w:t>Skew</w:t>
            </w:r>
          </w:p>
        </w:tc>
        <w:tc>
          <w:tcPr>
            <w:tcW w:w="1980" w:type="dxa"/>
            <w:tcBorders>
              <w:bottom w:val="single" w:sz="4" w:space="0" w:color="auto"/>
            </w:tcBorders>
          </w:tcPr>
          <w:p w14:paraId="78B84D48" w14:textId="1BB47117" w:rsidR="008B05EA" w:rsidRDefault="00C07BDB" w:rsidP="002139C7">
            <w:pPr>
              <w:jc w:val="center"/>
              <w:cnfStyle w:val="000000100000" w:firstRow="0" w:lastRow="0" w:firstColumn="0" w:lastColumn="0" w:oddVBand="0" w:evenVBand="0" w:oddHBand="1" w:evenHBand="0" w:firstRowFirstColumn="0" w:firstRowLastColumn="0" w:lastRowFirstColumn="0" w:lastRowLastColumn="0"/>
            </w:pPr>
            <w:r>
              <w:t>-0.31</w:t>
            </w:r>
          </w:p>
        </w:tc>
        <w:tc>
          <w:tcPr>
            <w:tcW w:w="1890" w:type="dxa"/>
            <w:tcBorders>
              <w:bottom w:val="single" w:sz="4" w:space="0" w:color="auto"/>
            </w:tcBorders>
          </w:tcPr>
          <w:p w14:paraId="5179A935" w14:textId="74633CCB" w:rsidR="008B05EA" w:rsidRDefault="00C07BDB" w:rsidP="002139C7">
            <w:pPr>
              <w:jc w:val="center"/>
              <w:cnfStyle w:val="000000100000" w:firstRow="0" w:lastRow="0" w:firstColumn="0" w:lastColumn="0" w:oddVBand="0" w:evenVBand="0" w:oddHBand="1" w:evenHBand="0" w:firstRowFirstColumn="0" w:firstRowLastColumn="0" w:lastRowFirstColumn="0" w:lastRowLastColumn="0"/>
            </w:pPr>
            <w:r>
              <w:t>0.216</w:t>
            </w:r>
          </w:p>
        </w:tc>
      </w:tr>
      <w:tr w:rsidR="00AC736B" w14:paraId="574ECC2E" w14:textId="77777777" w:rsidTr="00AC736B">
        <w:tc>
          <w:tcPr>
            <w:cnfStyle w:val="001000000000" w:firstRow="0" w:lastRow="0" w:firstColumn="1" w:lastColumn="0" w:oddVBand="0" w:evenVBand="0" w:oddHBand="0" w:evenHBand="0" w:firstRowFirstColumn="0" w:firstRowLastColumn="0" w:lastRowFirstColumn="0" w:lastRowLastColumn="0"/>
            <w:tcW w:w="3414" w:type="dxa"/>
            <w:tcBorders>
              <w:bottom w:val="single" w:sz="4" w:space="0" w:color="auto"/>
            </w:tcBorders>
          </w:tcPr>
          <w:p w14:paraId="5C4E3336" w14:textId="2B4DAA4E" w:rsidR="00AC736B" w:rsidRDefault="008B05EA" w:rsidP="002139C7">
            <w:pPr>
              <w:jc w:val="center"/>
            </w:pPr>
            <w:r>
              <w:t>Kurtosis</w:t>
            </w:r>
          </w:p>
        </w:tc>
        <w:tc>
          <w:tcPr>
            <w:tcW w:w="1980" w:type="dxa"/>
            <w:tcBorders>
              <w:bottom w:val="single" w:sz="4" w:space="0" w:color="auto"/>
            </w:tcBorders>
          </w:tcPr>
          <w:p w14:paraId="3F0F81BF" w14:textId="2BBACF90" w:rsidR="00AC736B" w:rsidRDefault="00C07BDB" w:rsidP="002139C7">
            <w:pPr>
              <w:jc w:val="center"/>
              <w:cnfStyle w:val="000000000000" w:firstRow="0" w:lastRow="0" w:firstColumn="0" w:lastColumn="0" w:oddVBand="0" w:evenVBand="0" w:oddHBand="0" w:evenHBand="0" w:firstRowFirstColumn="0" w:firstRowLastColumn="0" w:lastRowFirstColumn="0" w:lastRowLastColumn="0"/>
            </w:pPr>
            <w:r>
              <w:t>-0.23</w:t>
            </w:r>
          </w:p>
        </w:tc>
        <w:tc>
          <w:tcPr>
            <w:tcW w:w="1890" w:type="dxa"/>
            <w:tcBorders>
              <w:bottom w:val="single" w:sz="4" w:space="0" w:color="auto"/>
            </w:tcBorders>
          </w:tcPr>
          <w:p w14:paraId="50F16223" w14:textId="38B982F5" w:rsidR="00AC736B" w:rsidRDefault="00C07BDB" w:rsidP="002139C7">
            <w:pPr>
              <w:jc w:val="center"/>
              <w:cnfStyle w:val="000000000000" w:firstRow="0" w:lastRow="0" w:firstColumn="0" w:lastColumn="0" w:oddVBand="0" w:evenVBand="0" w:oddHBand="0" w:evenHBand="0" w:firstRowFirstColumn="0" w:firstRowLastColumn="0" w:lastRowFirstColumn="0" w:lastRowLastColumn="0"/>
            </w:pPr>
            <w:r>
              <w:t>0.354</w:t>
            </w:r>
          </w:p>
        </w:tc>
      </w:tr>
      <w:tr w:rsidR="00AC736B" w14:paraId="186FA8C2" w14:textId="77777777" w:rsidTr="00AC736B">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7284" w:type="dxa"/>
            <w:gridSpan w:val="3"/>
            <w:tcBorders>
              <w:top w:val="single" w:sz="4" w:space="0" w:color="auto"/>
              <w:left w:val="nil"/>
              <w:bottom w:val="single" w:sz="4" w:space="0" w:color="auto"/>
            </w:tcBorders>
          </w:tcPr>
          <w:p w14:paraId="7D148CEF" w14:textId="0AC97929" w:rsidR="00AC736B" w:rsidRDefault="00AC736B" w:rsidP="00AC736B">
            <w:pPr>
              <w:jc w:val="center"/>
            </w:pPr>
            <w:r>
              <w:t>Lm</w:t>
            </w:r>
            <w:r w:rsidRPr="00AC736B">
              <w:rPr>
                <w:vertAlign w:val="subscript"/>
              </w:rPr>
              <w:t>D</w:t>
            </w:r>
          </w:p>
        </w:tc>
      </w:tr>
      <w:tr w:rsidR="008B05EA" w14:paraId="33AA87AC" w14:textId="77777777" w:rsidTr="00AC736B">
        <w:tc>
          <w:tcPr>
            <w:cnfStyle w:val="001000000000" w:firstRow="0" w:lastRow="0" w:firstColumn="1" w:lastColumn="0" w:oddVBand="0" w:evenVBand="0" w:oddHBand="0" w:evenHBand="0" w:firstRowFirstColumn="0" w:firstRowLastColumn="0" w:lastRowFirstColumn="0" w:lastRowLastColumn="0"/>
            <w:tcW w:w="3414" w:type="dxa"/>
            <w:tcBorders>
              <w:top w:val="single" w:sz="4" w:space="0" w:color="auto"/>
            </w:tcBorders>
          </w:tcPr>
          <w:p w14:paraId="5B470EC9" w14:textId="3880C8D4" w:rsidR="008B05EA" w:rsidRDefault="008B05EA" w:rsidP="002139C7">
            <w:pPr>
              <w:jc w:val="center"/>
            </w:pPr>
            <w:r>
              <w:t>Mean</w:t>
            </w:r>
          </w:p>
        </w:tc>
        <w:tc>
          <w:tcPr>
            <w:tcW w:w="1980" w:type="dxa"/>
            <w:tcBorders>
              <w:top w:val="single" w:sz="4" w:space="0" w:color="auto"/>
            </w:tcBorders>
          </w:tcPr>
          <w:p w14:paraId="500F118E" w14:textId="3FE1BAF5" w:rsidR="008B05EA" w:rsidRDefault="00C07BDB" w:rsidP="002139C7">
            <w:pPr>
              <w:jc w:val="center"/>
              <w:cnfStyle w:val="000000000000" w:firstRow="0" w:lastRow="0" w:firstColumn="0" w:lastColumn="0" w:oddVBand="0" w:evenVBand="0" w:oddHBand="0" w:evenHBand="0" w:firstRowFirstColumn="0" w:firstRowLastColumn="0" w:lastRowFirstColumn="0" w:lastRowLastColumn="0"/>
            </w:pPr>
            <w:r>
              <w:t>0.09</w:t>
            </w:r>
          </w:p>
        </w:tc>
        <w:tc>
          <w:tcPr>
            <w:tcW w:w="1890" w:type="dxa"/>
            <w:tcBorders>
              <w:top w:val="single" w:sz="4" w:space="0" w:color="auto"/>
              <w:right w:val="single" w:sz="4" w:space="0" w:color="auto"/>
            </w:tcBorders>
          </w:tcPr>
          <w:p w14:paraId="6D215AF0" w14:textId="51CE2D8F" w:rsidR="008B05EA" w:rsidRDefault="00C07BDB" w:rsidP="002139C7">
            <w:pPr>
              <w:jc w:val="center"/>
              <w:cnfStyle w:val="000000000000" w:firstRow="0" w:lastRow="0" w:firstColumn="0" w:lastColumn="0" w:oddVBand="0" w:evenVBand="0" w:oddHBand="0" w:evenHBand="0" w:firstRowFirstColumn="0" w:firstRowLastColumn="0" w:lastRowFirstColumn="0" w:lastRowLastColumn="0"/>
            </w:pPr>
            <w:r>
              <w:t>0.729</w:t>
            </w:r>
          </w:p>
        </w:tc>
      </w:tr>
      <w:tr w:rsidR="008B05EA" w14:paraId="00BCB75F" w14:textId="77777777" w:rsidTr="0021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tcPr>
          <w:p w14:paraId="13E1917F" w14:textId="3FA52CDB" w:rsidR="008B05EA" w:rsidRDefault="008B05EA" w:rsidP="002139C7">
            <w:pPr>
              <w:jc w:val="center"/>
            </w:pPr>
            <w:r>
              <w:lastRenderedPageBreak/>
              <w:t>Skew</w:t>
            </w:r>
          </w:p>
        </w:tc>
        <w:tc>
          <w:tcPr>
            <w:tcW w:w="1980" w:type="dxa"/>
          </w:tcPr>
          <w:p w14:paraId="4F97720E" w14:textId="10E486D6" w:rsidR="008B05EA" w:rsidRDefault="00C07BDB" w:rsidP="002139C7">
            <w:pPr>
              <w:jc w:val="center"/>
              <w:cnfStyle w:val="000000100000" w:firstRow="0" w:lastRow="0" w:firstColumn="0" w:lastColumn="0" w:oddVBand="0" w:evenVBand="0" w:oddHBand="1" w:evenHBand="0" w:firstRowFirstColumn="0" w:firstRowLastColumn="0" w:lastRowFirstColumn="0" w:lastRowLastColumn="0"/>
            </w:pPr>
            <w:r>
              <w:t>0.16</w:t>
            </w:r>
          </w:p>
        </w:tc>
        <w:tc>
          <w:tcPr>
            <w:tcW w:w="1890" w:type="dxa"/>
          </w:tcPr>
          <w:p w14:paraId="7FFF5069" w14:textId="2A1576D1" w:rsidR="008B05EA" w:rsidRDefault="00C07BDB" w:rsidP="002139C7">
            <w:pPr>
              <w:jc w:val="center"/>
              <w:cnfStyle w:val="000000100000" w:firstRow="0" w:lastRow="0" w:firstColumn="0" w:lastColumn="0" w:oddVBand="0" w:evenVBand="0" w:oddHBand="1" w:evenHBand="0" w:firstRowFirstColumn="0" w:firstRowLastColumn="0" w:lastRowFirstColumn="0" w:lastRowLastColumn="0"/>
            </w:pPr>
            <w:r>
              <w:t>0.521</w:t>
            </w:r>
          </w:p>
        </w:tc>
      </w:tr>
      <w:tr w:rsidR="008B05EA" w14:paraId="58E97E41" w14:textId="77777777" w:rsidTr="002139C7">
        <w:tc>
          <w:tcPr>
            <w:cnfStyle w:val="001000000000" w:firstRow="0" w:lastRow="0" w:firstColumn="1" w:lastColumn="0" w:oddVBand="0" w:evenVBand="0" w:oddHBand="0" w:evenHBand="0" w:firstRowFirstColumn="0" w:firstRowLastColumn="0" w:lastRowFirstColumn="0" w:lastRowLastColumn="0"/>
            <w:tcW w:w="3414" w:type="dxa"/>
          </w:tcPr>
          <w:p w14:paraId="6AA15786" w14:textId="109D77AE" w:rsidR="008B05EA" w:rsidRDefault="008B05EA" w:rsidP="002139C7">
            <w:pPr>
              <w:jc w:val="center"/>
            </w:pPr>
            <w:r>
              <w:t>Kurtosis</w:t>
            </w:r>
          </w:p>
        </w:tc>
        <w:tc>
          <w:tcPr>
            <w:tcW w:w="1980" w:type="dxa"/>
          </w:tcPr>
          <w:p w14:paraId="4AA79116" w14:textId="2013456E" w:rsidR="008B05EA" w:rsidRDefault="00C07BDB" w:rsidP="002139C7">
            <w:pPr>
              <w:jc w:val="center"/>
              <w:cnfStyle w:val="000000000000" w:firstRow="0" w:lastRow="0" w:firstColumn="0" w:lastColumn="0" w:oddVBand="0" w:evenVBand="0" w:oddHBand="0" w:evenHBand="0" w:firstRowFirstColumn="0" w:firstRowLastColumn="0" w:lastRowFirstColumn="0" w:lastRowLastColumn="0"/>
            </w:pPr>
            <w:r>
              <w:t>-0.13</w:t>
            </w:r>
          </w:p>
        </w:tc>
        <w:tc>
          <w:tcPr>
            <w:tcW w:w="1890" w:type="dxa"/>
          </w:tcPr>
          <w:p w14:paraId="1975D7EE" w14:textId="1E5B4921" w:rsidR="008B05EA" w:rsidRDefault="00C07BDB" w:rsidP="002139C7">
            <w:pPr>
              <w:jc w:val="center"/>
              <w:cnfStyle w:val="000000000000" w:firstRow="0" w:lastRow="0" w:firstColumn="0" w:lastColumn="0" w:oddVBand="0" w:evenVBand="0" w:oddHBand="0" w:evenHBand="0" w:firstRowFirstColumn="0" w:firstRowLastColumn="0" w:lastRowFirstColumn="0" w:lastRowLastColumn="0"/>
            </w:pPr>
            <w:r>
              <w:t>0.604</w:t>
            </w:r>
          </w:p>
        </w:tc>
      </w:tr>
    </w:tbl>
    <w:p w14:paraId="47F6CB1B" w14:textId="77777777" w:rsidR="007D5606" w:rsidRDefault="002139C7" w:rsidP="007D5606">
      <w:pPr>
        <w:pStyle w:val="Aftertable"/>
        <w:spacing w:after="0"/>
      </w:pPr>
      <w:r>
        <w:t xml:space="preserve">DW-MRI: diffusion-weighted magnetic resonance imaging; ADC: </w:t>
      </w:r>
      <w:r w:rsidR="007D5606">
        <w:t>apparent diffusion</w:t>
      </w:r>
    </w:p>
    <w:p w14:paraId="0939C5EB" w14:textId="100C019E" w:rsidR="0050763D" w:rsidRDefault="007D5606" w:rsidP="002139C7">
      <w:pPr>
        <w:pStyle w:val="Aftertable"/>
      </w:pPr>
      <w:r>
        <w:t xml:space="preserve">coefficient; </w:t>
      </w:r>
      <w:r w:rsidR="002139C7">
        <w:t>Lm</w:t>
      </w:r>
      <w:r w:rsidR="002139C7" w:rsidRPr="002139C7">
        <w:rPr>
          <w:vertAlign w:val="subscript"/>
        </w:rPr>
        <w:t>D</w:t>
      </w:r>
      <w:r w:rsidR="002139C7">
        <w:t>: mean linear intercept</w:t>
      </w:r>
      <w:r>
        <w:t>.</w:t>
      </w:r>
    </w:p>
    <w:p w14:paraId="422AC73C" w14:textId="2F74706D" w:rsidR="00645D21" w:rsidRDefault="00645D21" w:rsidP="00E94918">
      <w:pPr>
        <w:pStyle w:val="Heading4"/>
      </w:pPr>
      <w:r>
        <w:t>Smoking</w:t>
      </w:r>
    </w:p>
    <w:p w14:paraId="7E2A14FF" w14:textId="1101E5B5" w:rsidR="00645D21" w:rsidRDefault="00891CD5" w:rsidP="00645D21">
      <w:r>
        <w:t>Using Mann-Whitney-U tests, n</w:t>
      </w:r>
      <w:r w:rsidR="006B5FC3">
        <w:t>o significant differences were seen between non-smokers (n=5) and smokers (n=13) for mean ADC (</w:t>
      </w:r>
      <w:r w:rsidR="00D86B03">
        <w:t>0.306cm</w:t>
      </w:r>
      <w:r w:rsidR="00D86B03" w:rsidRPr="00D86B03">
        <w:rPr>
          <w:vertAlign w:val="superscript"/>
        </w:rPr>
        <w:t>2</w:t>
      </w:r>
      <w:r w:rsidR="00D86B03">
        <w:t>s</w:t>
      </w:r>
      <w:r w:rsidR="00D86B03" w:rsidRPr="00D86B03">
        <w:rPr>
          <w:vertAlign w:val="superscript"/>
        </w:rPr>
        <w:t>-1</w:t>
      </w:r>
      <w:r w:rsidR="006B5FC3">
        <w:t xml:space="preserve"> vs. </w:t>
      </w:r>
      <w:r w:rsidR="00D86B03">
        <w:t>0.317cm</w:t>
      </w:r>
      <w:r w:rsidR="00D86B03" w:rsidRPr="00D86B03">
        <w:rPr>
          <w:vertAlign w:val="superscript"/>
        </w:rPr>
        <w:t>2</w:t>
      </w:r>
      <w:r w:rsidR="00D86B03">
        <w:t>s</w:t>
      </w:r>
      <w:r w:rsidR="00D86B03" w:rsidRPr="00D86B03">
        <w:rPr>
          <w:vertAlign w:val="superscript"/>
        </w:rPr>
        <w:t>-1</w:t>
      </w:r>
      <w:r w:rsidR="00D86B03" w:rsidRPr="00D86B03">
        <w:t xml:space="preserve">; </w:t>
      </w:r>
      <w:r w:rsidR="00D86B03">
        <w:t>p &gt; 0.999</w:t>
      </w:r>
      <w:r w:rsidR="006B5FC3">
        <w:t>), nor mean Lm</w:t>
      </w:r>
      <w:r w:rsidR="006B5FC3" w:rsidRPr="006B5FC3">
        <w:rPr>
          <w:vertAlign w:val="subscript"/>
        </w:rPr>
        <w:t>D</w:t>
      </w:r>
      <w:r w:rsidR="006B5FC3">
        <w:t xml:space="preserve"> (</w:t>
      </w:r>
      <w:r w:rsidR="00D86B03">
        <w:t>263µm</w:t>
      </w:r>
      <w:r w:rsidR="006B5FC3">
        <w:t xml:space="preserve"> vs. </w:t>
      </w:r>
      <w:r w:rsidR="00D86B03">
        <w:t>266µm; p = 0.924</w:t>
      </w:r>
      <w:r w:rsidR="00DA49D3">
        <w:t xml:space="preserve">), as shown in </w:t>
      </w:r>
      <w:r w:rsidR="000303A8">
        <w:t>Figure</w:t>
      </w:r>
      <w:r w:rsidR="00DA49D3">
        <w:t xml:space="preserve"> 5.4</w:t>
      </w:r>
      <w:ins w:id="6082" w:author="Windows User" w:date="2018-11-02T11:09:00Z">
        <w:r w:rsidR="006A283B">
          <w:t>3</w:t>
        </w:r>
      </w:ins>
      <w:del w:id="6083" w:author="Windows User" w:date="2018-11-02T11:09:00Z">
        <w:r w:rsidR="00DA49D3" w:rsidDel="006A283B">
          <w:delText>2</w:delText>
        </w:r>
      </w:del>
      <w:r w:rsidR="006B5FC3">
        <w:t>.</w:t>
      </w:r>
    </w:p>
    <w:p w14:paraId="34FC16DC" w14:textId="77777777" w:rsidR="00CE05A0" w:rsidRDefault="00E513B5" w:rsidP="00CE05A0">
      <w:pPr>
        <w:pStyle w:val="figure"/>
      </w:pPr>
      <w:r>
        <w:rPr>
          <w:noProof/>
          <w:lang w:eastAsia="en-GB"/>
        </w:rPr>
        <w:drawing>
          <wp:inline distT="0" distB="0" distL="0" distR="0" wp14:anchorId="2F6682D0" wp14:editId="3E33002D">
            <wp:extent cx="6038215" cy="1971040"/>
            <wp:effectExtent l="0" t="0" r="6985" b="1016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DWMRI and smoking.png"/>
                    <pic:cNvPicPr/>
                  </pic:nvPicPr>
                  <pic:blipFill>
                    <a:blip r:embed="rId149">
                      <a:extLst>
                        <a:ext uri="{28A0092B-C50C-407E-A947-70E740481C1C}">
                          <a14:useLocalDpi xmlns:a14="http://schemas.microsoft.com/office/drawing/2010/main" val="0"/>
                        </a:ext>
                      </a:extLst>
                    </a:blip>
                    <a:stretch>
                      <a:fillRect/>
                    </a:stretch>
                  </pic:blipFill>
                  <pic:spPr>
                    <a:xfrm>
                      <a:off x="0" y="0"/>
                      <a:ext cx="6038215" cy="1971040"/>
                    </a:xfrm>
                    <a:prstGeom prst="rect">
                      <a:avLst/>
                    </a:prstGeom>
                  </pic:spPr>
                </pic:pic>
              </a:graphicData>
            </a:graphic>
          </wp:inline>
        </w:drawing>
      </w:r>
    </w:p>
    <w:p w14:paraId="213A42AA" w14:textId="2B00BFCC" w:rsidR="00D86B03" w:rsidRDefault="000303A8" w:rsidP="00CE05A0">
      <w:pPr>
        <w:pStyle w:val="Caption"/>
      </w:pPr>
      <w:bookmarkStart w:id="6084" w:name="_Toc3145410"/>
      <w:r>
        <w:t>Figure</w:t>
      </w:r>
      <w:r w:rsidR="00CE05A0">
        <w:t xml:space="preserve"> </w:t>
      </w:r>
      <w:ins w:id="608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08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087" w:author="Nicholas Weatherley" w:date="2019-03-05T22:36:00Z">
        <w:r w:rsidR="00D5585D">
          <w:rPr>
            <w:noProof/>
          </w:rPr>
          <w:t>43</w:t>
        </w:r>
        <w:r w:rsidR="00D5585D">
          <w:fldChar w:fldCharType="end"/>
        </w:r>
      </w:ins>
      <w:ins w:id="6088" w:author="Windows User" w:date="2018-11-01T14:27:00Z">
        <w:del w:id="6089" w:author="Nicholas Weatherley" w:date="2019-03-05T22:36:00Z">
          <w:r w:rsidR="002F70B6" w:rsidDel="00D5585D">
            <w:fldChar w:fldCharType="begin"/>
          </w:r>
          <w:r w:rsidR="002F70B6" w:rsidDel="00D5585D">
            <w:delInstrText xml:space="preserve"> STYLEREF 1 \s </w:delInstrText>
          </w:r>
        </w:del>
      </w:ins>
      <w:del w:id="6090" w:author="Nicholas Weatherley" w:date="2019-03-05T22:36:00Z">
        <w:r w:rsidR="002F70B6" w:rsidDel="00D5585D">
          <w:fldChar w:fldCharType="separate"/>
        </w:r>
        <w:r w:rsidR="0024585E" w:rsidDel="00D5585D">
          <w:rPr>
            <w:noProof/>
          </w:rPr>
          <w:delText>5</w:delText>
        </w:r>
      </w:del>
      <w:ins w:id="6091" w:author="Windows User" w:date="2018-11-01T14:27:00Z">
        <w:del w:id="609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093" w:author="Nicholas Weatherley" w:date="2019-03-05T22:36:00Z">
        <w:r w:rsidR="002F70B6" w:rsidDel="00D5585D">
          <w:fldChar w:fldCharType="end"/>
        </w:r>
      </w:del>
      <w:del w:id="609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2</w:delText>
        </w:r>
        <w:r w:rsidR="00C87381" w:rsidDel="00135BE2">
          <w:fldChar w:fldCharType="end"/>
        </w:r>
      </w:del>
      <w:r w:rsidR="00CE05A0">
        <w:t>: Smoking and DW-MRI summary metrics</w:t>
      </w:r>
      <w:bookmarkEnd w:id="6084"/>
    </w:p>
    <w:p w14:paraId="4A6FCD7D" w14:textId="2CB429E3" w:rsidR="00CE05A0" w:rsidRPr="00CE05A0" w:rsidRDefault="00CE05A0" w:rsidP="00CE05A0">
      <w:pPr>
        <w:pStyle w:val="Aftertable"/>
        <w:spacing w:after="0"/>
      </w:pPr>
      <w:r>
        <w:t>DW-MRI: diffusion-weighted magnetic resonance imaging; ADC: apparent diffusion coefficient; Lm</w:t>
      </w:r>
      <w:r w:rsidRPr="002139C7">
        <w:rPr>
          <w:vertAlign w:val="subscript"/>
        </w:rPr>
        <w:t>D</w:t>
      </w:r>
      <w:r>
        <w:t>: mean linear intercept</w:t>
      </w:r>
    </w:p>
    <w:p w14:paraId="37A6D062" w14:textId="68C2E81D" w:rsidR="007D5606" w:rsidRDefault="00E94918" w:rsidP="00E94918">
      <w:pPr>
        <w:pStyle w:val="Heading4"/>
      </w:pPr>
      <w:r>
        <w:t>Xenon comparison data</w:t>
      </w:r>
    </w:p>
    <w:p w14:paraId="63DC4386" w14:textId="410270BF" w:rsidR="0045598E" w:rsidRDefault="0045598E" w:rsidP="0045598E">
      <w:r>
        <w:t xml:space="preserve">Due to the reducing availability and increasing cost of helium, </w:t>
      </w:r>
      <w:r w:rsidR="00D96769">
        <w:t xml:space="preserve">seven participants at </w:t>
      </w:r>
      <w:r w:rsidR="0055226A">
        <w:t>eight</w:t>
      </w:r>
      <w:r w:rsidR="00D96769">
        <w:t xml:space="preserve"> separate visits </w:t>
      </w:r>
      <w:r w:rsidR="003F4F73">
        <w:t xml:space="preserve">towards the latter stage of the study </w:t>
      </w:r>
      <w:r w:rsidR="00D96769">
        <w:t xml:space="preserve">underwent parallel DW-MRI with hyperpolarized xenon. A scatterplot of the correlation between for </w:t>
      </w:r>
      <w:r w:rsidR="00D96769" w:rsidRPr="00D96769">
        <w:rPr>
          <w:vertAlign w:val="superscript"/>
        </w:rPr>
        <w:t>3</w:t>
      </w:r>
      <w:r w:rsidR="00D96769">
        <w:t xml:space="preserve">He and </w:t>
      </w:r>
      <w:r w:rsidR="00D96769" w:rsidRPr="00D96769">
        <w:rPr>
          <w:vertAlign w:val="superscript"/>
        </w:rPr>
        <w:t>129</w:t>
      </w:r>
      <w:r w:rsidR="00D96769">
        <w:t xml:space="preserve">Xe along with Spearman’s coefficient of rank correlation is shown in </w:t>
      </w:r>
      <w:r w:rsidR="000303A8">
        <w:t>Figure</w:t>
      </w:r>
      <w:r w:rsidR="00DA49D3">
        <w:t xml:space="preserve"> 5.4</w:t>
      </w:r>
      <w:ins w:id="6095" w:author="Windows User" w:date="2018-11-02T11:09:00Z">
        <w:r w:rsidR="006A283B">
          <w:t>4</w:t>
        </w:r>
      </w:ins>
      <w:del w:id="6096" w:author="Windows User" w:date="2018-11-02T11:09:00Z">
        <w:r w:rsidR="00DA49D3" w:rsidDel="006A283B">
          <w:delText>3</w:delText>
        </w:r>
      </w:del>
      <w:r w:rsidR="0055226A">
        <w:t xml:space="preserve"> (ADC) and </w:t>
      </w:r>
      <w:r w:rsidR="000303A8">
        <w:t>Figure</w:t>
      </w:r>
      <w:r w:rsidR="0055226A">
        <w:t xml:space="preserve"> 5.4</w:t>
      </w:r>
      <w:ins w:id="6097" w:author="Windows User" w:date="2018-11-02T11:09:00Z">
        <w:r w:rsidR="006A283B">
          <w:t>5</w:t>
        </w:r>
      </w:ins>
      <w:del w:id="6098" w:author="Windows User" w:date="2018-11-02T11:09:00Z">
        <w:r w:rsidR="0055226A" w:rsidDel="006A283B">
          <w:delText>4</w:delText>
        </w:r>
      </w:del>
      <w:r w:rsidR="0055226A">
        <w:t xml:space="preserve"> (Lm</w:t>
      </w:r>
      <w:r w:rsidR="0055226A" w:rsidRPr="0055226A">
        <w:rPr>
          <w:vertAlign w:val="subscript"/>
        </w:rPr>
        <w:t>D</w:t>
      </w:r>
      <w:r w:rsidR="0055226A">
        <w:t>).</w:t>
      </w:r>
      <w:r w:rsidR="00651B32">
        <w:t xml:space="preserve"> Given the stretched exponential modelling creates comparable outcome metrics between helium and xenon scans, </w:t>
      </w:r>
      <w:r w:rsidR="000303A8">
        <w:t>Figure</w:t>
      </w:r>
      <w:r w:rsidR="00651B32">
        <w:t xml:space="preserve"> 5.4</w:t>
      </w:r>
      <w:ins w:id="6099" w:author="Windows User" w:date="2018-11-02T11:09:00Z">
        <w:r w:rsidR="006A283B">
          <w:t>5</w:t>
        </w:r>
      </w:ins>
      <w:del w:id="6100" w:author="Windows User" w:date="2018-11-02T11:09:00Z">
        <w:r w:rsidR="00651B32" w:rsidDel="006A283B">
          <w:delText>4</w:delText>
        </w:r>
      </w:del>
      <w:r w:rsidR="00651B32">
        <w:t xml:space="preserve"> also incorporates Bland Altman plots to identify agreement and bias between Lm</w:t>
      </w:r>
      <w:r w:rsidR="00651B32" w:rsidRPr="00651B32">
        <w:rPr>
          <w:vertAlign w:val="subscript"/>
        </w:rPr>
        <w:t>D</w:t>
      </w:r>
      <w:r w:rsidR="00651B32" w:rsidRPr="00651B32">
        <w:t xml:space="preserve"> values derived </w:t>
      </w:r>
      <w:r w:rsidR="00651B32">
        <w:t xml:space="preserve">from </w:t>
      </w:r>
      <w:r w:rsidR="00651B32" w:rsidRPr="00651B32">
        <w:rPr>
          <w:vertAlign w:val="superscript"/>
        </w:rPr>
        <w:t>3</w:t>
      </w:r>
      <w:r w:rsidR="00651B32">
        <w:t xml:space="preserve">He and </w:t>
      </w:r>
      <w:r w:rsidR="00651B32" w:rsidRPr="00651B32">
        <w:rPr>
          <w:vertAlign w:val="superscript"/>
        </w:rPr>
        <w:t>129</w:t>
      </w:r>
      <w:r w:rsidR="00651B32">
        <w:t xml:space="preserve">Xe DW-MRI. </w:t>
      </w:r>
      <w:r w:rsidR="0055226A">
        <w:t xml:space="preserve"> </w:t>
      </w:r>
      <w:r w:rsidR="00A42EFD">
        <w:t xml:space="preserve">A representative comparison between parametric maps </w:t>
      </w:r>
      <w:r w:rsidR="00200E39">
        <w:t>derived</w:t>
      </w:r>
      <w:r w:rsidR="00A42EFD">
        <w:t xml:space="preserve"> from </w:t>
      </w:r>
      <w:r w:rsidR="00A42EFD" w:rsidRPr="00D96769">
        <w:rPr>
          <w:vertAlign w:val="superscript"/>
        </w:rPr>
        <w:t>3</w:t>
      </w:r>
      <w:r w:rsidR="00A42EFD">
        <w:t xml:space="preserve">He and </w:t>
      </w:r>
      <w:r w:rsidR="00A42EFD" w:rsidRPr="00D96769">
        <w:rPr>
          <w:vertAlign w:val="superscript"/>
        </w:rPr>
        <w:t>129</w:t>
      </w:r>
      <w:r w:rsidR="00A42EFD">
        <w:t xml:space="preserve">Xe DW-MRI are given in </w:t>
      </w:r>
      <w:r w:rsidR="000303A8">
        <w:t>Figure</w:t>
      </w:r>
      <w:r w:rsidR="0055226A">
        <w:t>s 5.4</w:t>
      </w:r>
      <w:ins w:id="6101" w:author="Windows User" w:date="2018-11-02T11:09:00Z">
        <w:r w:rsidR="006A283B">
          <w:t>6</w:t>
        </w:r>
      </w:ins>
      <w:del w:id="6102" w:author="Windows User" w:date="2018-11-02T11:09:00Z">
        <w:r w:rsidR="0055226A" w:rsidDel="006A283B">
          <w:delText>5</w:delText>
        </w:r>
      </w:del>
      <w:r w:rsidR="0055226A">
        <w:t xml:space="preserve"> and 5.4</w:t>
      </w:r>
      <w:ins w:id="6103" w:author="Windows User" w:date="2018-11-02T11:09:00Z">
        <w:r w:rsidR="006A283B">
          <w:t>7</w:t>
        </w:r>
      </w:ins>
      <w:del w:id="6104" w:author="Windows User" w:date="2018-11-02T11:09:00Z">
        <w:r w:rsidR="0055226A" w:rsidDel="006A283B">
          <w:delText>6</w:delText>
        </w:r>
      </w:del>
      <w:r w:rsidR="00651B32">
        <w:t>.</w:t>
      </w:r>
    </w:p>
    <w:p w14:paraId="23FA2A16" w14:textId="77777777" w:rsidR="005568A0" w:rsidRDefault="005568A0">
      <w:pPr>
        <w:pStyle w:val="figure"/>
        <w:jc w:val="center"/>
        <w:pPrChange w:id="6105" w:author="Windows User" w:date="2018-11-01T14:39:00Z">
          <w:pPr>
            <w:pStyle w:val="figure"/>
          </w:pPr>
        </w:pPrChange>
      </w:pPr>
      <w:r>
        <w:rPr>
          <w:noProof/>
          <w:lang w:eastAsia="en-GB"/>
        </w:rPr>
        <w:lastRenderedPageBreak/>
        <w:drawing>
          <wp:inline distT="0" distB="0" distL="0" distR="0" wp14:anchorId="0FBE89B4" wp14:editId="1226D139">
            <wp:extent cx="2208046" cy="153533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Helium xenon comparison.png"/>
                    <pic:cNvPicPr/>
                  </pic:nvPicPr>
                  <pic:blipFill rotWithShape="1">
                    <a:blip r:embed="rId150">
                      <a:extLst>
                        <a:ext uri="{28A0092B-C50C-407E-A947-70E740481C1C}">
                          <a14:useLocalDpi xmlns:a14="http://schemas.microsoft.com/office/drawing/2010/main" val="0"/>
                        </a:ext>
                      </a:extLst>
                    </a:blip>
                    <a:srcRect b="-4282"/>
                    <a:stretch/>
                  </pic:blipFill>
                  <pic:spPr bwMode="auto">
                    <a:xfrm>
                      <a:off x="0" y="0"/>
                      <a:ext cx="2225107" cy="1547199"/>
                    </a:xfrm>
                    <a:prstGeom prst="rect">
                      <a:avLst/>
                    </a:prstGeom>
                    <a:ln>
                      <a:noFill/>
                    </a:ln>
                    <a:extLst>
                      <a:ext uri="{53640926-AAD7-44D8-BBD7-CCE9431645EC}">
                        <a14:shadowObscured xmlns:a14="http://schemas.microsoft.com/office/drawing/2010/main"/>
                      </a:ext>
                    </a:extLst>
                  </pic:spPr>
                </pic:pic>
              </a:graphicData>
            </a:graphic>
          </wp:inline>
        </w:drawing>
      </w:r>
    </w:p>
    <w:p w14:paraId="1116E9E8" w14:textId="387EAECB" w:rsidR="005568A0" w:rsidRDefault="000303A8">
      <w:pPr>
        <w:pStyle w:val="Caption"/>
        <w:jc w:val="center"/>
        <w:pPrChange w:id="6106" w:author="Windows User" w:date="2018-11-01T14:39:00Z">
          <w:pPr>
            <w:pStyle w:val="Caption"/>
          </w:pPr>
        </w:pPrChange>
      </w:pPr>
      <w:bookmarkStart w:id="6107" w:name="_Toc3145411"/>
      <w:r>
        <w:t>Figure</w:t>
      </w:r>
      <w:r w:rsidR="005568A0">
        <w:t xml:space="preserve"> </w:t>
      </w:r>
      <w:ins w:id="6108"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10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110" w:author="Nicholas Weatherley" w:date="2019-03-05T22:36:00Z">
        <w:r w:rsidR="00D5585D">
          <w:rPr>
            <w:noProof/>
          </w:rPr>
          <w:t>44</w:t>
        </w:r>
        <w:r w:rsidR="00D5585D">
          <w:fldChar w:fldCharType="end"/>
        </w:r>
      </w:ins>
      <w:ins w:id="6111" w:author="Windows User" w:date="2018-11-01T14:27:00Z">
        <w:del w:id="6112" w:author="Nicholas Weatherley" w:date="2019-03-05T22:36:00Z">
          <w:r w:rsidR="002F70B6" w:rsidDel="00D5585D">
            <w:fldChar w:fldCharType="begin"/>
          </w:r>
          <w:r w:rsidR="002F70B6" w:rsidDel="00D5585D">
            <w:delInstrText xml:space="preserve"> STYLEREF 1 \s </w:delInstrText>
          </w:r>
        </w:del>
      </w:ins>
      <w:del w:id="6113" w:author="Nicholas Weatherley" w:date="2019-03-05T22:36:00Z">
        <w:r w:rsidR="002F70B6" w:rsidDel="00D5585D">
          <w:fldChar w:fldCharType="separate"/>
        </w:r>
        <w:r w:rsidR="0024585E" w:rsidDel="00D5585D">
          <w:rPr>
            <w:noProof/>
          </w:rPr>
          <w:delText>5</w:delText>
        </w:r>
      </w:del>
      <w:ins w:id="6114" w:author="Windows User" w:date="2018-11-01T14:27:00Z">
        <w:del w:id="611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116" w:author="Nicholas Weatherley" w:date="2019-03-05T22:36:00Z">
        <w:r w:rsidR="002F70B6" w:rsidDel="00D5585D">
          <w:fldChar w:fldCharType="end"/>
        </w:r>
      </w:del>
      <w:del w:id="611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3</w:delText>
        </w:r>
        <w:r w:rsidR="00C87381" w:rsidDel="00135BE2">
          <w:fldChar w:fldCharType="end"/>
        </w:r>
      </w:del>
      <w:r w:rsidR="005568A0">
        <w:t xml:space="preserve">: Mean ADC from </w:t>
      </w:r>
      <w:r w:rsidR="005568A0" w:rsidRPr="005568A0">
        <w:rPr>
          <w:vertAlign w:val="superscript"/>
        </w:rPr>
        <w:t>3</w:t>
      </w:r>
      <w:r w:rsidR="005568A0">
        <w:t xml:space="preserve">He and </w:t>
      </w:r>
      <w:r w:rsidR="005568A0" w:rsidRPr="005568A0">
        <w:rPr>
          <w:vertAlign w:val="superscript"/>
        </w:rPr>
        <w:t>129</w:t>
      </w:r>
      <w:r w:rsidR="005568A0">
        <w:t>Xe</w:t>
      </w:r>
      <w:bookmarkEnd w:id="6107"/>
    </w:p>
    <w:p w14:paraId="7DEA8E2E" w14:textId="7CD9FA93" w:rsidR="005568A0" w:rsidRDefault="005568A0">
      <w:pPr>
        <w:pStyle w:val="Figuretext"/>
        <w:jc w:val="center"/>
        <w:pPrChange w:id="6118" w:author="Windows User" w:date="2018-11-01T14:39:00Z">
          <w:pPr>
            <w:pStyle w:val="Figuretext"/>
          </w:pPr>
        </w:pPrChange>
      </w:pPr>
      <w:r>
        <w:t xml:space="preserve">ADC: </w:t>
      </w:r>
      <w:r w:rsidR="00426397">
        <w:t>apparent</w:t>
      </w:r>
      <w:r w:rsidR="00651B32">
        <w:t xml:space="preserve"> diffusion coefficient.</w:t>
      </w:r>
    </w:p>
    <w:p w14:paraId="26D92563" w14:textId="704C4CBD" w:rsidR="00502631" w:rsidRDefault="00385501" w:rsidP="00502631">
      <w:pPr>
        <w:pStyle w:val="figure"/>
      </w:pPr>
      <w:ins w:id="6119" w:author="Windows User" w:date="2018-11-01T15:07:00Z">
        <w:r>
          <w:rPr>
            <w:noProof/>
            <w:lang w:eastAsia="en-GB"/>
          </w:rPr>
          <w:drawing>
            <wp:inline distT="0" distB="0" distL="0" distR="0" wp14:anchorId="3A28EC9E" wp14:editId="7CA06500">
              <wp:extent cx="6038215" cy="3923665"/>
              <wp:effectExtent l="0" t="0" r="635" b="63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He and Xe LmD.png"/>
                      <pic:cNvPicPr/>
                    </pic:nvPicPr>
                    <pic:blipFill>
                      <a:blip r:embed="rId151">
                        <a:extLst>
                          <a:ext uri="{28A0092B-C50C-407E-A947-70E740481C1C}">
                            <a14:useLocalDpi xmlns:a14="http://schemas.microsoft.com/office/drawing/2010/main" val="0"/>
                          </a:ext>
                        </a:extLst>
                      </a:blip>
                      <a:stretch>
                        <a:fillRect/>
                      </a:stretch>
                    </pic:blipFill>
                    <pic:spPr>
                      <a:xfrm>
                        <a:off x="0" y="0"/>
                        <a:ext cx="6038215" cy="3923665"/>
                      </a:xfrm>
                      <a:prstGeom prst="rect">
                        <a:avLst/>
                      </a:prstGeom>
                    </pic:spPr>
                  </pic:pic>
                </a:graphicData>
              </a:graphic>
            </wp:inline>
          </w:drawing>
        </w:r>
      </w:ins>
      <w:del w:id="6120" w:author="Windows User" w:date="2018-11-01T15:07:00Z">
        <w:r w:rsidR="00651B32" w:rsidDel="00385501">
          <w:rPr>
            <w:noProof/>
            <w:lang w:eastAsia="en-GB"/>
          </w:rPr>
          <w:drawing>
            <wp:inline distT="0" distB="0" distL="0" distR="0" wp14:anchorId="4B662C7A" wp14:editId="6C3868C5">
              <wp:extent cx="6038215" cy="381825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Xenon helium Lmd comparison.png"/>
                      <pic:cNvPicPr/>
                    </pic:nvPicPr>
                    <pic:blipFill>
                      <a:blip r:embed="rId152">
                        <a:extLst>
                          <a:ext uri="{28A0092B-C50C-407E-A947-70E740481C1C}">
                            <a14:useLocalDpi xmlns:a14="http://schemas.microsoft.com/office/drawing/2010/main" val="0"/>
                          </a:ext>
                        </a:extLst>
                      </a:blip>
                      <a:stretch>
                        <a:fillRect/>
                      </a:stretch>
                    </pic:blipFill>
                    <pic:spPr>
                      <a:xfrm>
                        <a:off x="0" y="0"/>
                        <a:ext cx="6038215" cy="3818255"/>
                      </a:xfrm>
                      <a:prstGeom prst="rect">
                        <a:avLst/>
                      </a:prstGeom>
                    </pic:spPr>
                  </pic:pic>
                </a:graphicData>
              </a:graphic>
            </wp:inline>
          </w:drawing>
        </w:r>
      </w:del>
    </w:p>
    <w:p w14:paraId="0A6860CD" w14:textId="64107CF1" w:rsidR="00502631" w:rsidRDefault="000303A8" w:rsidP="00502631">
      <w:pPr>
        <w:pStyle w:val="Caption"/>
      </w:pPr>
      <w:bookmarkStart w:id="6121" w:name="_Toc3145412"/>
      <w:r>
        <w:t>Figure</w:t>
      </w:r>
      <w:r w:rsidR="00502631">
        <w:t xml:space="preserve"> </w:t>
      </w:r>
      <w:ins w:id="6122"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12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124" w:author="Nicholas Weatherley" w:date="2019-03-05T22:36:00Z">
        <w:r w:rsidR="00D5585D">
          <w:rPr>
            <w:noProof/>
          </w:rPr>
          <w:t>45</w:t>
        </w:r>
        <w:r w:rsidR="00D5585D">
          <w:fldChar w:fldCharType="end"/>
        </w:r>
      </w:ins>
      <w:ins w:id="6125" w:author="Windows User" w:date="2018-11-01T14:27:00Z">
        <w:del w:id="6126" w:author="Nicholas Weatherley" w:date="2019-03-05T22:36:00Z">
          <w:r w:rsidR="002F70B6" w:rsidDel="00D5585D">
            <w:fldChar w:fldCharType="begin"/>
          </w:r>
          <w:r w:rsidR="002F70B6" w:rsidDel="00D5585D">
            <w:delInstrText xml:space="preserve"> STYLEREF 1 \s </w:delInstrText>
          </w:r>
        </w:del>
      </w:ins>
      <w:del w:id="6127" w:author="Nicholas Weatherley" w:date="2019-03-05T22:36:00Z">
        <w:r w:rsidR="002F70B6" w:rsidDel="00D5585D">
          <w:fldChar w:fldCharType="separate"/>
        </w:r>
        <w:r w:rsidR="0024585E" w:rsidDel="00D5585D">
          <w:rPr>
            <w:noProof/>
          </w:rPr>
          <w:delText>5</w:delText>
        </w:r>
      </w:del>
      <w:ins w:id="6128" w:author="Windows User" w:date="2018-11-01T14:27:00Z">
        <w:del w:id="612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130" w:author="Nicholas Weatherley" w:date="2019-03-05T22:36:00Z">
        <w:r w:rsidR="002F70B6" w:rsidDel="00D5585D">
          <w:fldChar w:fldCharType="end"/>
        </w:r>
      </w:del>
      <w:del w:id="613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4</w:delText>
        </w:r>
        <w:r w:rsidR="00C87381" w:rsidDel="00135BE2">
          <w:fldChar w:fldCharType="end"/>
        </w:r>
      </w:del>
      <w:r w:rsidR="00502631">
        <w:t>: Mean Lm</w:t>
      </w:r>
      <w:r w:rsidR="00502631" w:rsidRPr="00502631">
        <w:rPr>
          <w:vertAlign w:val="subscript"/>
        </w:rPr>
        <w:t>D</w:t>
      </w:r>
      <w:r w:rsidR="00502631">
        <w:rPr>
          <w:vertAlign w:val="subscript"/>
        </w:rPr>
        <w:t xml:space="preserve"> </w:t>
      </w:r>
      <w:r w:rsidR="00502631">
        <w:t xml:space="preserve">from </w:t>
      </w:r>
      <w:r w:rsidR="00502631" w:rsidRPr="005568A0">
        <w:rPr>
          <w:vertAlign w:val="superscript"/>
        </w:rPr>
        <w:t>3</w:t>
      </w:r>
      <w:r w:rsidR="00502631">
        <w:t xml:space="preserve">He and </w:t>
      </w:r>
      <w:r w:rsidR="00502631" w:rsidRPr="005568A0">
        <w:rPr>
          <w:vertAlign w:val="superscript"/>
        </w:rPr>
        <w:t>129</w:t>
      </w:r>
      <w:r w:rsidR="00502631">
        <w:t>Xe</w:t>
      </w:r>
      <w:bookmarkEnd w:id="6121"/>
    </w:p>
    <w:p w14:paraId="5D361542" w14:textId="1C68EA47" w:rsidR="00502631" w:rsidRDefault="00502631" w:rsidP="00502631">
      <w:pPr>
        <w:pStyle w:val="Figuretext"/>
        <w:rPr>
          <w:ins w:id="6132" w:author="Windows User" w:date="2018-11-01T14:40:00Z"/>
        </w:rPr>
      </w:pPr>
      <w:r>
        <w:t xml:space="preserve">Although a trend to correlation between </w:t>
      </w:r>
      <w:r w:rsidR="000A0068">
        <w:t>Lm</w:t>
      </w:r>
      <w:r w:rsidR="000A0068" w:rsidRPr="00931705">
        <w:rPr>
          <w:vertAlign w:val="subscript"/>
        </w:rPr>
        <w:t>D</w:t>
      </w:r>
      <w:r w:rsidR="00931705" w:rsidRPr="00931705">
        <w:t xml:space="preserve"> values derived </w:t>
      </w:r>
      <w:r w:rsidR="00931705">
        <w:t xml:space="preserve">from </w:t>
      </w:r>
      <w:r w:rsidR="00931705" w:rsidRPr="00931705">
        <w:rPr>
          <w:vertAlign w:val="superscript"/>
        </w:rPr>
        <w:t>3</w:t>
      </w:r>
      <w:r w:rsidR="00931705">
        <w:t xml:space="preserve">He and </w:t>
      </w:r>
      <w:r w:rsidR="00931705" w:rsidRPr="00931705">
        <w:rPr>
          <w:vertAlign w:val="superscript"/>
        </w:rPr>
        <w:t>129</w:t>
      </w:r>
      <w:r w:rsidR="00931705">
        <w:t xml:space="preserve">Xe diffusion imaging are seen, agreement is only moderate with in intraclass coefficient of 0.596 (p = 0.011). There is a clear bias towards lower </w:t>
      </w:r>
      <w:r w:rsidR="00931705" w:rsidRPr="00931705">
        <w:rPr>
          <w:vertAlign w:val="superscript"/>
        </w:rPr>
        <w:t>129</w:t>
      </w:r>
      <w:r w:rsidR="00931705">
        <w:t xml:space="preserve">Xe values of </w:t>
      </w:r>
      <w:del w:id="6133" w:author="Windows User" w:date="2018-11-01T14:39:00Z">
        <w:r w:rsidR="00931705" w:rsidDel="00472CC6">
          <w:delText>7.2</w:delText>
        </w:r>
      </w:del>
      <w:ins w:id="6134" w:author="Windows User" w:date="2018-11-01T14:39:00Z">
        <w:r w:rsidR="00472CC6">
          <w:t>19.3</w:t>
        </w:r>
      </w:ins>
      <w:r w:rsidR="00931705">
        <w:t xml:space="preserve">µm, or </w:t>
      </w:r>
      <w:del w:id="6135" w:author="Windows User" w:date="2018-11-01T14:40:00Z">
        <w:r w:rsidR="00931705" w:rsidDel="00472CC6">
          <w:delText>19.3</w:delText>
        </w:r>
      </w:del>
      <w:ins w:id="6136" w:author="Windows User" w:date="2018-11-01T14:40:00Z">
        <w:r w:rsidR="00472CC6">
          <w:t>7.2</w:t>
        </w:r>
      </w:ins>
      <w:r w:rsidR="00931705">
        <w:t>%.</w:t>
      </w:r>
      <w:ins w:id="6137" w:author="Windows User" w:date="2018-11-01T15:08:00Z">
        <w:r w:rsidR="00385501">
          <w:t xml:space="preserve"> Dashed line represents unity line.</w:t>
        </w:r>
      </w:ins>
      <w:r w:rsidR="00931705">
        <w:t xml:space="preserve"> Lm</w:t>
      </w:r>
      <w:r w:rsidR="00931705" w:rsidRPr="00931705">
        <w:rPr>
          <w:vertAlign w:val="subscript"/>
        </w:rPr>
        <w:t>D</w:t>
      </w:r>
      <w:r w:rsidR="00931705">
        <w:t>: mean linear intercept.</w:t>
      </w:r>
    </w:p>
    <w:p w14:paraId="455B8646" w14:textId="0320D774" w:rsidR="00472CC6" w:rsidRPr="00B5643A" w:rsidRDefault="00472CC6">
      <w:pPr>
        <w:pPrChange w:id="6138" w:author="Windows User" w:date="2018-11-01T14:40:00Z">
          <w:pPr>
            <w:pStyle w:val="Figuretext"/>
          </w:pPr>
        </w:pPrChange>
      </w:pPr>
      <w:ins w:id="6139" w:author="Windows User" w:date="2018-11-01T14:42:00Z">
        <w:r>
          <w:t>The differences in Lm</w:t>
        </w:r>
        <w:r w:rsidRPr="00472CC6">
          <w:rPr>
            <w:vertAlign w:val="subscript"/>
            <w:rPrChange w:id="6140" w:author="Windows User" w:date="2018-11-01T14:42:00Z">
              <w:rPr>
                <w:bCs w:val="0"/>
              </w:rPr>
            </w:rPrChange>
          </w:rPr>
          <w:t>D</w:t>
        </w:r>
        <w:r>
          <w:t xml:space="preserve"> between the different gases are likely </w:t>
        </w:r>
      </w:ins>
      <w:ins w:id="6141" w:author="Windows User" w:date="2018-11-01T14:43:00Z">
        <w:r>
          <w:t>because</w:t>
        </w:r>
      </w:ins>
      <w:ins w:id="6142" w:author="Windows User" w:date="2018-11-01T14:42:00Z">
        <w:r>
          <w:t xml:space="preserve"> Lm</w:t>
        </w:r>
        <w:r w:rsidRPr="00472CC6">
          <w:rPr>
            <w:vertAlign w:val="subscript"/>
            <w:rPrChange w:id="6143" w:author="Windows User" w:date="2018-11-01T14:42:00Z">
              <w:rPr>
                <w:bCs w:val="0"/>
              </w:rPr>
            </w:rPrChange>
          </w:rPr>
          <w:t>D</w:t>
        </w:r>
      </w:ins>
      <w:ins w:id="6144" w:author="Windows User" w:date="2018-11-01T14:43:00Z">
        <w:r>
          <w:t xml:space="preserve"> is diffusion time dependent. This data is congruous with that published by Chan </w:t>
        </w:r>
      </w:ins>
      <w:ins w:id="6145" w:author="Windows User" w:date="2018-11-01T14:44:00Z">
        <w:r>
          <w:rPr>
            <w:i/>
          </w:rPr>
          <w:t>et al.</w:t>
        </w:r>
        <w:r w:rsidRPr="00472CC6">
          <w:rPr>
            <w:rPrChange w:id="6146" w:author="Windows User" w:date="2018-11-01T14:44:00Z">
              <w:rPr>
                <w:bCs w:val="0"/>
                <w:i/>
              </w:rPr>
            </w:rPrChange>
          </w:rPr>
          <w:t xml:space="preserve">, </w:t>
        </w:r>
        <w:r>
          <w:t>who demonstated a 2.1% difference in Lm</w:t>
        </w:r>
        <w:r w:rsidRPr="00472CC6">
          <w:rPr>
            <w:vertAlign w:val="subscript"/>
            <w:rPrChange w:id="6147" w:author="Windows User" w:date="2018-11-01T14:45:00Z">
              <w:rPr>
                <w:bCs w:val="0"/>
              </w:rPr>
            </w:rPrChange>
          </w:rPr>
          <w:t>D</w:t>
        </w:r>
      </w:ins>
      <w:ins w:id="6148" w:author="Windows User" w:date="2018-11-01T14:45:00Z">
        <w:r>
          <w:t xml:space="preserve"> derived from </w:t>
        </w:r>
        <w:r w:rsidRPr="00472CC6">
          <w:rPr>
            <w:vertAlign w:val="superscript"/>
            <w:rPrChange w:id="6149" w:author="Windows User" w:date="2018-11-01T14:45:00Z">
              <w:rPr>
                <w:bCs w:val="0"/>
              </w:rPr>
            </w:rPrChange>
          </w:rPr>
          <w:t>3</w:t>
        </w:r>
        <w:r>
          <w:t xml:space="preserve">He and </w:t>
        </w:r>
        <w:r w:rsidRPr="00472CC6">
          <w:rPr>
            <w:vertAlign w:val="superscript"/>
            <w:rPrChange w:id="6150" w:author="Windows User" w:date="2018-11-01T14:45:00Z">
              <w:rPr>
                <w:bCs w:val="0"/>
              </w:rPr>
            </w:rPrChange>
          </w:rPr>
          <w:t>129</w:t>
        </w:r>
        <w:r>
          <w:t xml:space="preserve">Xe across a range of healthy volunteers, smokers </w:t>
        </w:r>
      </w:ins>
      <w:ins w:id="6151" w:author="Windows User" w:date="2018-11-01T14:48:00Z">
        <w:r>
          <w:t>a</w:t>
        </w:r>
      </w:ins>
      <w:ins w:id="6152" w:author="Windows User" w:date="2018-11-01T14:45:00Z">
        <w:r>
          <w:t>nd patients with chronic obstructive pulmonary disease.</w:t>
        </w:r>
      </w:ins>
      <w:r>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 </w:instrText>
      </w:r>
      <w:r w:rsidR="0036794D">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DATA </w:instrText>
      </w:r>
      <w:r w:rsidR="0036794D">
        <w:fldChar w:fldCharType="end"/>
      </w:r>
      <w:r>
        <w:fldChar w:fldCharType="separate"/>
      </w:r>
      <w:r w:rsidR="0036794D" w:rsidRPr="0036794D">
        <w:rPr>
          <w:noProof/>
          <w:vertAlign w:val="superscript"/>
        </w:rPr>
        <w:t>399</w:t>
      </w:r>
      <w:r>
        <w:fldChar w:fldCharType="end"/>
      </w:r>
    </w:p>
    <w:p w14:paraId="120D42D4" w14:textId="77777777" w:rsidR="00113024" w:rsidRDefault="00113024" w:rsidP="00113024">
      <w:pPr>
        <w:pStyle w:val="figure"/>
      </w:pPr>
      <w:r>
        <w:rPr>
          <w:noProof/>
          <w:lang w:eastAsia="en-GB"/>
        </w:rPr>
        <w:lastRenderedPageBreak/>
        <w:drawing>
          <wp:inline distT="0" distB="0" distL="0" distR="0" wp14:anchorId="42E39286" wp14:editId="2743F3A3">
            <wp:extent cx="6038215" cy="3935730"/>
            <wp:effectExtent l="0" t="0" r="6985"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Helium and xenon 14D.pdf"/>
                    <pic:cNvPicPr/>
                  </pic:nvPicPr>
                  <pic:blipFill>
                    <a:blip r:embed="rId153">
                      <a:extLst>
                        <a:ext uri="{28A0092B-C50C-407E-A947-70E740481C1C}">
                          <a14:useLocalDpi xmlns:a14="http://schemas.microsoft.com/office/drawing/2010/main" val="0"/>
                        </a:ext>
                      </a:extLst>
                    </a:blip>
                    <a:stretch>
                      <a:fillRect/>
                    </a:stretch>
                  </pic:blipFill>
                  <pic:spPr>
                    <a:xfrm>
                      <a:off x="0" y="0"/>
                      <a:ext cx="6038215" cy="3935730"/>
                    </a:xfrm>
                    <a:prstGeom prst="rect">
                      <a:avLst/>
                    </a:prstGeom>
                  </pic:spPr>
                </pic:pic>
              </a:graphicData>
            </a:graphic>
          </wp:inline>
        </w:drawing>
      </w:r>
    </w:p>
    <w:p w14:paraId="1D0730D6" w14:textId="473F1C4D" w:rsidR="00BA131C" w:rsidRDefault="000303A8" w:rsidP="00113024">
      <w:pPr>
        <w:pStyle w:val="Caption"/>
      </w:pPr>
      <w:bookmarkStart w:id="6153" w:name="_Toc3145413"/>
      <w:r>
        <w:t>Figure</w:t>
      </w:r>
      <w:r w:rsidR="00113024">
        <w:t xml:space="preserve"> </w:t>
      </w:r>
      <w:ins w:id="6154"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15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156" w:author="Nicholas Weatherley" w:date="2019-03-05T22:36:00Z">
        <w:r w:rsidR="00D5585D">
          <w:rPr>
            <w:noProof/>
          </w:rPr>
          <w:t>46</w:t>
        </w:r>
        <w:r w:rsidR="00D5585D">
          <w:fldChar w:fldCharType="end"/>
        </w:r>
      </w:ins>
      <w:ins w:id="6157" w:author="Windows User" w:date="2018-11-01T14:27:00Z">
        <w:del w:id="6158" w:author="Nicholas Weatherley" w:date="2019-03-05T22:36:00Z">
          <w:r w:rsidR="002F70B6" w:rsidDel="00D5585D">
            <w:fldChar w:fldCharType="begin"/>
          </w:r>
          <w:r w:rsidR="002F70B6" w:rsidDel="00D5585D">
            <w:delInstrText xml:space="preserve"> STYLEREF 1 \s </w:delInstrText>
          </w:r>
        </w:del>
      </w:ins>
      <w:del w:id="6159" w:author="Nicholas Weatherley" w:date="2019-03-05T22:36:00Z">
        <w:r w:rsidR="002F70B6" w:rsidDel="00D5585D">
          <w:fldChar w:fldCharType="separate"/>
        </w:r>
        <w:r w:rsidR="0024585E" w:rsidDel="00D5585D">
          <w:rPr>
            <w:noProof/>
          </w:rPr>
          <w:delText>5</w:delText>
        </w:r>
      </w:del>
      <w:ins w:id="6160" w:author="Windows User" w:date="2018-11-01T14:27:00Z">
        <w:del w:id="616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162" w:author="Nicholas Weatherley" w:date="2019-03-05T22:36:00Z">
        <w:r w:rsidR="002F70B6" w:rsidDel="00D5585D">
          <w:fldChar w:fldCharType="end"/>
        </w:r>
      </w:del>
      <w:del w:id="616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5</w:delText>
        </w:r>
        <w:r w:rsidR="00C87381" w:rsidDel="00135BE2">
          <w:fldChar w:fldCharType="end"/>
        </w:r>
      </w:del>
      <w:r w:rsidR="00113024">
        <w:t>: Comparison of helium and xenon ADC maps</w:t>
      </w:r>
      <w:r w:rsidR="008827C7">
        <w:t xml:space="preserve"> </w:t>
      </w:r>
      <w:r w:rsidR="00113024">
        <w:t>- high ADC values</w:t>
      </w:r>
      <w:bookmarkEnd w:id="6153"/>
    </w:p>
    <w:p w14:paraId="6D0BB425" w14:textId="4B9BF0C6" w:rsidR="00113024" w:rsidRPr="00113024" w:rsidRDefault="00B73152" w:rsidP="00113024">
      <w:pPr>
        <w:pStyle w:val="Figuretext"/>
      </w:pPr>
      <w:r>
        <w:t xml:space="preserve">Parametric maps of apparent diffusion coefficient of </w:t>
      </w:r>
      <w:r w:rsidRPr="00B73152">
        <w:rPr>
          <w:vertAlign w:val="superscript"/>
        </w:rPr>
        <w:t>3</w:t>
      </w:r>
      <w:r>
        <w:t xml:space="preserve">He (A) and </w:t>
      </w:r>
      <w:r w:rsidRPr="00B73152">
        <w:rPr>
          <w:vertAlign w:val="superscript"/>
        </w:rPr>
        <w:t>129</w:t>
      </w:r>
      <w:r>
        <w:t>Xe (B) from a participant with relatively high ADC values.</w:t>
      </w:r>
      <w:r w:rsidR="00120043">
        <w:t xml:space="preserve"> Regions of higher ADC appear qualitatively similar in both image sets.</w:t>
      </w:r>
      <w:r w:rsidR="00931705">
        <w:t xml:space="preserve"> ADC: apparent diffusion coefficient.</w:t>
      </w:r>
    </w:p>
    <w:p w14:paraId="4DFBD677" w14:textId="4E1379D5" w:rsidR="00113024" w:rsidRDefault="00111A45" w:rsidP="00113024">
      <w:pPr>
        <w:pStyle w:val="figure"/>
      </w:pPr>
      <w:r>
        <w:rPr>
          <w:noProof/>
          <w:lang w:eastAsia="en-GB"/>
        </w:rPr>
        <w:drawing>
          <wp:inline distT="0" distB="0" distL="0" distR="0" wp14:anchorId="5C35C036" wp14:editId="19DF635E">
            <wp:extent cx="6038215" cy="3935730"/>
            <wp:effectExtent l="0" t="0" r="698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Helium and xenon 17D.pdf"/>
                    <pic:cNvPicPr/>
                  </pic:nvPicPr>
                  <pic:blipFill>
                    <a:blip r:embed="rId154">
                      <a:extLst>
                        <a:ext uri="{28A0092B-C50C-407E-A947-70E740481C1C}">
                          <a14:useLocalDpi xmlns:a14="http://schemas.microsoft.com/office/drawing/2010/main" val="0"/>
                        </a:ext>
                      </a:extLst>
                    </a:blip>
                    <a:stretch>
                      <a:fillRect/>
                    </a:stretch>
                  </pic:blipFill>
                  <pic:spPr>
                    <a:xfrm>
                      <a:off x="0" y="0"/>
                      <a:ext cx="6038215" cy="3935730"/>
                    </a:xfrm>
                    <a:prstGeom prst="rect">
                      <a:avLst/>
                    </a:prstGeom>
                  </pic:spPr>
                </pic:pic>
              </a:graphicData>
            </a:graphic>
          </wp:inline>
        </w:drawing>
      </w:r>
    </w:p>
    <w:p w14:paraId="630EBBCC" w14:textId="02CFF047" w:rsidR="00FA711B" w:rsidRDefault="000303A8" w:rsidP="00FA711B">
      <w:pPr>
        <w:pStyle w:val="Caption"/>
      </w:pPr>
      <w:bookmarkStart w:id="6164" w:name="_Toc3145414"/>
      <w:r>
        <w:t>Figure</w:t>
      </w:r>
      <w:r w:rsidR="00113024">
        <w:t xml:space="preserve"> </w:t>
      </w:r>
      <w:ins w:id="6165" w:author="Nicholas Weatherley" w:date="2019-03-05T22:36:00Z">
        <w:r w:rsidR="00D5585D">
          <w:fldChar w:fldCharType="begin"/>
        </w:r>
        <w:r w:rsidR="00D5585D">
          <w:instrText xml:space="preserve"> STYLEREF 1 \s </w:instrText>
        </w:r>
      </w:ins>
      <w:r w:rsidR="00D5585D">
        <w:fldChar w:fldCharType="separate"/>
      </w:r>
      <w:r w:rsidR="00D5585D">
        <w:rPr>
          <w:noProof/>
        </w:rPr>
        <w:t>5</w:t>
      </w:r>
      <w:ins w:id="616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167" w:author="Nicholas Weatherley" w:date="2019-03-05T22:36:00Z">
        <w:r w:rsidR="00D5585D">
          <w:rPr>
            <w:noProof/>
          </w:rPr>
          <w:t>47</w:t>
        </w:r>
        <w:r w:rsidR="00D5585D">
          <w:fldChar w:fldCharType="end"/>
        </w:r>
      </w:ins>
      <w:ins w:id="6168" w:author="Windows User" w:date="2018-11-01T14:27:00Z">
        <w:del w:id="6169" w:author="Nicholas Weatherley" w:date="2019-03-05T22:36:00Z">
          <w:r w:rsidR="002F70B6" w:rsidDel="00D5585D">
            <w:fldChar w:fldCharType="begin"/>
          </w:r>
          <w:r w:rsidR="002F70B6" w:rsidDel="00D5585D">
            <w:delInstrText xml:space="preserve"> STYLEREF 1 \s </w:delInstrText>
          </w:r>
        </w:del>
      </w:ins>
      <w:del w:id="6170" w:author="Nicholas Weatherley" w:date="2019-03-05T22:36:00Z">
        <w:r w:rsidR="002F70B6" w:rsidDel="00D5585D">
          <w:fldChar w:fldCharType="separate"/>
        </w:r>
        <w:r w:rsidR="0024585E" w:rsidDel="00D5585D">
          <w:rPr>
            <w:noProof/>
          </w:rPr>
          <w:delText>5</w:delText>
        </w:r>
      </w:del>
      <w:ins w:id="6171" w:author="Windows User" w:date="2018-11-01T14:27:00Z">
        <w:del w:id="617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173" w:author="Nicholas Weatherley" w:date="2019-03-05T22:36:00Z">
        <w:r w:rsidR="002F70B6" w:rsidDel="00D5585D">
          <w:fldChar w:fldCharType="end"/>
        </w:r>
      </w:del>
      <w:del w:id="617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5</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6</w:delText>
        </w:r>
        <w:r w:rsidR="00C87381" w:rsidDel="00135BE2">
          <w:fldChar w:fldCharType="end"/>
        </w:r>
      </w:del>
      <w:r w:rsidR="00113024">
        <w:t>: Comparison of helium and xenon ADC maps</w:t>
      </w:r>
      <w:r w:rsidR="008827C7">
        <w:t xml:space="preserve"> </w:t>
      </w:r>
      <w:r w:rsidR="00113024">
        <w:t>- low ADC values</w:t>
      </w:r>
      <w:bookmarkEnd w:id="6164"/>
    </w:p>
    <w:p w14:paraId="0E556387" w14:textId="5BEB3A2D" w:rsidR="00FA711B" w:rsidRDefault="00B73152" w:rsidP="00FA711B">
      <w:pPr>
        <w:pStyle w:val="Figuretext"/>
      </w:pPr>
      <w:r>
        <w:t xml:space="preserve">Parametric maps of apparent diffusion coefficient of </w:t>
      </w:r>
      <w:r w:rsidRPr="00B73152">
        <w:rPr>
          <w:vertAlign w:val="superscript"/>
        </w:rPr>
        <w:t>3</w:t>
      </w:r>
      <w:r>
        <w:t xml:space="preserve">He (A) and </w:t>
      </w:r>
      <w:r w:rsidRPr="00B73152">
        <w:rPr>
          <w:vertAlign w:val="superscript"/>
        </w:rPr>
        <w:t>129</w:t>
      </w:r>
      <w:r>
        <w:t>Xe (B) from a participant with relatively low ADC values.</w:t>
      </w:r>
      <w:r w:rsidR="00120043">
        <w:t xml:space="preserve"> The increase in slice thickness leads to a loss of definition in the xenon images. A subtle, but likely pathological increase in ADC at the right lung base (arrows) is not </w:t>
      </w:r>
      <w:r w:rsidR="00F527AE">
        <w:t xml:space="preserve">as </w:t>
      </w:r>
      <w:r w:rsidR="00D22DF4">
        <w:t>easily</w:t>
      </w:r>
      <w:r w:rsidR="00120043">
        <w:t xml:space="preserve"> appreciable in the xenon images.</w:t>
      </w:r>
      <w:r w:rsidR="00931705">
        <w:t xml:space="preserve"> This is congruous with LmD images. ADC: apparent diffusion coefficient; Lm</w:t>
      </w:r>
      <w:r w:rsidR="00931705" w:rsidRPr="00931705">
        <w:rPr>
          <w:vertAlign w:val="subscript"/>
        </w:rPr>
        <w:t>D</w:t>
      </w:r>
      <w:r w:rsidR="00931705">
        <w:t>: mean linear intercept.</w:t>
      </w:r>
    </w:p>
    <w:p w14:paraId="0E9DD71B" w14:textId="05918352" w:rsidR="00200E39" w:rsidRDefault="00200E39" w:rsidP="00200E39">
      <w:pPr>
        <w:pStyle w:val="Heading4"/>
      </w:pPr>
      <w:r>
        <w:lastRenderedPageBreak/>
        <w:t>Diffusion and ventilation</w:t>
      </w:r>
    </w:p>
    <w:p w14:paraId="557E21F8" w14:textId="0A2EAACB" w:rsidR="00791FF6" w:rsidRDefault="008C54DE" w:rsidP="00200E39">
      <w:r>
        <w:t>Baseline DW-MRI and ventilation metrics</w:t>
      </w:r>
      <w:r w:rsidR="00AC1272">
        <w:t xml:space="preserve"> (helium)</w:t>
      </w:r>
      <w:r>
        <w:t xml:space="preserve"> were compared for correlation. A summary of Spearman’s coefficient of rank correlation values is given in</w:t>
      </w:r>
      <w:r w:rsidR="000303A8">
        <w:t xml:space="preserve"> Table</w:t>
      </w:r>
      <w:r w:rsidR="00DA49D3">
        <w:t xml:space="preserve"> 5.27.</w:t>
      </w:r>
      <w:r w:rsidR="00791FF6">
        <w:t xml:space="preserve"> No correlation values were statistically significant.</w:t>
      </w:r>
    </w:p>
    <w:p w14:paraId="72787458" w14:textId="34674A3E" w:rsidR="005D48CB" w:rsidRDefault="005D48CB" w:rsidP="00134B1A">
      <w:pPr>
        <w:pStyle w:val="TableTitle0"/>
      </w:pPr>
      <w:bookmarkStart w:id="6175" w:name="_Toc3145528"/>
      <w:r>
        <w:t xml:space="preserve">Table </w:t>
      </w:r>
      <w:ins w:id="6176" w:author="Nicholas Weatherley" w:date="2019-03-04T21:03:00Z">
        <w:r w:rsidR="00E96948">
          <w:fldChar w:fldCharType="begin"/>
        </w:r>
        <w:r w:rsidR="00E96948">
          <w:instrText xml:space="preserve"> STYLEREF 1 \s </w:instrText>
        </w:r>
      </w:ins>
      <w:r w:rsidR="00E96948">
        <w:fldChar w:fldCharType="separate"/>
      </w:r>
      <w:r w:rsidR="00E96948">
        <w:rPr>
          <w:noProof/>
        </w:rPr>
        <w:t>5</w:t>
      </w:r>
      <w:ins w:id="617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178" w:author="Nicholas Weatherley" w:date="2019-03-04T21:03:00Z">
        <w:r w:rsidR="00E96948">
          <w:rPr>
            <w:noProof/>
          </w:rPr>
          <w:t>27</w:t>
        </w:r>
        <w:r w:rsidR="00E96948">
          <w:fldChar w:fldCharType="end"/>
        </w:r>
      </w:ins>
      <w:ins w:id="6179" w:author="Windows User" w:date="2018-11-01T15:46:00Z">
        <w:del w:id="6180" w:author="Nicholas Weatherley" w:date="2019-03-04T21:03:00Z">
          <w:r w:rsidR="00743FFA" w:rsidDel="00E96948">
            <w:fldChar w:fldCharType="begin"/>
          </w:r>
          <w:r w:rsidR="00743FFA" w:rsidDel="00E96948">
            <w:delInstrText xml:space="preserve"> STYLEREF 1 \s </w:delInstrText>
          </w:r>
        </w:del>
      </w:ins>
      <w:del w:id="6181" w:author="Nicholas Weatherley" w:date="2019-03-04T21:03:00Z">
        <w:r w:rsidR="00743FFA" w:rsidDel="00E96948">
          <w:fldChar w:fldCharType="separate"/>
        </w:r>
        <w:r w:rsidR="0024585E" w:rsidDel="00E96948">
          <w:rPr>
            <w:noProof/>
          </w:rPr>
          <w:delText>5</w:delText>
        </w:r>
      </w:del>
      <w:ins w:id="6182" w:author="Windows User" w:date="2018-11-01T15:46:00Z">
        <w:del w:id="618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184" w:author="Nicholas Weatherley" w:date="2019-03-04T21:03:00Z">
        <w:r w:rsidR="00743FFA" w:rsidDel="00E96948">
          <w:fldChar w:fldCharType="end"/>
        </w:r>
      </w:del>
      <w:del w:id="618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5</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7</w:delText>
        </w:r>
        <w:r w:rsidR="00BB544F" w:rsidDel="004435D9">
          <w:fldChar w:fldCharType="end"/>
        </w:r>
      </w:del>
      <w:r>
        <w:t>: Diffusion-weighted correlations with ventilation metrics</w:t>
      </w:r>
      <w:bookmarkEnd w:id="6175"/>
    </w:p>
    <w:tbl>
      <w:tblPr>
        <w:tblStyle w:val="ListTable3"/>
        <w:tblW w:w="9534" w:type="dxa"/>
        <w:tblLook w:val="04A0" w:firstRow="1" w:lastRow="0" w:firstColumn="1" w:lastColumn="0" w:noHBand="0" w:noVBand="1"/>
      </w:tblPr>
      <w:tblGrid>
        <w:gridCol w:w="3054"/>
        <w:gridCol w:w="1800"/>
        <w:gridCol w:w="1530"/>
        <w:gridCol w:w="1479"/>
        <w:gridCol w:w="1671"/>
      </w:tblGrid>
      <w:tr w:rsidR="00454A6E" w14:paraId="002670FE" w14:textId="77777777" w:rsidTr="00454A6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7DB9D9CD" w14:textId="77777777" w:rsidR="00454A6E" w:rsidRDefault="00454A6E" w:rsidP="00454A6E">
            <w:pPr>
              <w:jc w:val="right"/>
              <w:rPr>
                <w:color w:val="FFFFFF"/>
              </w:rPr>
            </w:pPr>
            <w:r>
              <w:rPr>
                <w:color w:val="FFFFFF"/>
              </w:rPr>
              <w:t>DW-MRI metric</w:t>
            </w:r>
          </w:p>
          <w:p w14:paraId="3C80D484" w14:textId="5E2662DD" w:rsidR="00454A6E" w:rsidRPr="00454A6E" w:rsidRDefault="00454A6E" w:rsidP="00454A6E">
            <w:pPr>
              <w:jc w:val="left"/>
              <w:rPr>
                <w:bCs w:val="0"/>
                <w:color w:val="FFFFFF"/>
              </w:rPr>
            </w:pPr>
            <w:r w:rsidRPr="00454A6E">
              <w:rPr>
                <w:bCs w:val="0"/>
                <w:color w:val="FFFFFF"/>
              </w:rPr>
              <w:t>Ventilation metric</w:t>
            </w:r>
          </w:p>
        </w:tc>
        <w:tc>
          <w:tcPr>
            <w:tcW w:w="3330" w:type="dxa"/>
            <w:gridSpan w:val="2"/>
          </w:tcPr>
          <w:p w14:paraId="3565ABDD" w14:textId="6CDAF106" w:rsidR="00454A6E" w:rsidRPr="00454A6E" w:rsidRDefault="00954B81" w:rsidP="00F95F71">
            <w:pPr>
              <w:jc w:val="center"/>
              <w:cnfStyle w:val="100000000000" w:firstRow="1" w:lastRow="0" w:firstColumn="0" w:lastColumn="0" w:oddVBand="0" w:evenVBand="0" w:oddHBand="0" w:evenHBand="0" w:firstRowFirstColumn="0" w:firstRowLastColumn="0" w:lastRowFirstColumn="0" w:lastRowLastColumn="0"/>
              <w:rPr>
                <w:bCs w:val="0"/>
                <w:color w:val="FFFFFF"/>
              </w:rPr>
            </w:pPr>
            <w:r>
              <w:rPr>
                <w:bCs w:val="0"/>
                <w:color w:val="FFFFFF"/>
              </w:rPr>
              <w:t>ADC mean</w:t>
            </w:r>
          </w:p>
        </w:tc>
        <w:tc>
          <w:tcPr>
            <w:tcW w:w="3150" w:type="dxa"/>
            <w:gridSpan w:val="2"/>
          </w:tcPr>
          <w:p w14:paraId="187F03F2" w14:textId="6682B1FD" w:rsidR="00454A6E" w:rsidRPr="00454A6E" w:rsidRDefault="00954B81" w:rsidP="00F95F71">
            <w:pPr>
              <w:jc w:val="center"/>
              <w:cnfStyle w:val="100000000000" w:firstRow="1" w:lastRow="0" w:firstColumn="0" w:lastColumn="0" w:oddVBand="0" w:evenVBand="0" w:oddHBand="0" w:evenHBand="0" w:firstRowFirstColumn="0" w:firstRowLastColumn="0" w:lastRowFirstColumn="0" w:lastRowLastColumn="0"/>
              <w:rPr>
                <w:bCs w:val="0"/>
                <w:color w:val="FFFFFF"/>
              </w:rPr>
            </w:pPr>
            <w:r>
              <w:rPr>
                <w:bCs w:val="0"/>
                <w:color w:val="FFFFFF"/>
              </w:rPr>
              <w:t>Lm</w:t>
            </w:r>
            <w:r w:rsidRPr="00954B81">
              <w:rPr>
                <w:bCs w:val="0"/>
                <w:color w:val="FFFFFF"/>
                <w:vertAlign w:val="subscript"/>
              </w:rPr>
              <w:t>D</w:t>
            </w:r>
            <w:r>
              <w:rPr>
                <w:bCs w:val="0"/>
                <w:color w:val="FFFFFF"/>
              </w:rPr>
              <w:t xml:space="preserve"> mean</w:t>
            </w:r>
          </w:p>
        </w:tc>
      </w:tr>
      <w:tr w:rsidR="00454A6E" w14:paraId="4010536D" w14:textId="77777777" w:rsidTr="00454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5DC97B51" w14:textId="77777777" w:rsidR="00454A6E" w:rsidRPr="00007F6A" w:rsidRDefault="00454A6E" w:rsidP="00F95F71">
            <w:pPr>
              <w:rPr>
                <w:b w:val="0"/>
                <w:bCs w:val="0"/>
              </w:rPr>
            </w:pPr>
          </w:p>
        </w:tc>
        <w:tc>
          <w:tcPr>
            <w:tcW w:w="1800" w:type="dxa"/>
          </w:tcPr>
          <w:p w14:paraId="158CB15D" w14:textId="77777777" w:rsidR="00454A6E" w:rsidRDefault="00454A6E" w:rsidP="00F95F71">
            <w:pPr>
              <w:jc w:val="center"/>
              <w:cnfStyle w:val="000000100000" w:firstRow="0" w:lastRow="0" w:firstColumn="0" w:lastColumn="0" w:oddVBand="0" w:evenVBand="0" w:oddHBand="1" w:evenHBand="0" w:firstRowFirstColumn="0" w:firstRowLastColumn="0" w:lastRowFirstColumn="0" w:lastRowLastColumn="0"/>
            </w:pPr>
            <w:r>
              <w:t>r</w:t>
            </w:r>
          </w:p>
        </w:tc>
        <w:tc>
          <w:tcPr>
            <w:tcW w:w="1530" w:type="dxa"/>
          </w:tcPr>
          <w:p w14:paraId="517D03F7" w14:textId="77777777" w:rsidR="00454A6E" w:rsidRDefault="00454A6E" w:rsidP="00F95F71">
            <w:pPr>
              <w:jc w:val="center"/>
              <w:cnfStyle w:val="000000100000" w:firstRow="0" w:lastRow="0" w:firstColumn="0" w:lastColumn="0" w:oddVBand="0" w:evenVBand="0" w:oddHBand="1" w:evenHBand="0" w:firstRowFirstColumn="0" w:firstRowLastColumn="0" w:lastRowFirstColumn="0" w:lastRowLastColumn="0"/>
            </w:pPr>
            <w:r>
              <w:t>p</w:t>
            </w:r>
          </w:p>
        </w:tc>
        <w:tc>
          <w:tcPr>
            <w:tcW w:w="1479" w:type="dxa"/>
          </w:tcPr>
          <w:p w14:paraId="440E0A00" w14:textId="77777777" w:rsidR="00454A6E" w:rsidRDefault="00454A6E" w:rsidP="00F95F71">
            <w:pPr>
              <w:jc w:val="center"/>
              <w:cnfStyle w:val="000000100000" w:firstRow="0" w:lastRow="0" w:firstColumn="0" w:lastColumn="0" w:oddVBand="0" w:evenVBand="0" w:oddHBand="1" w:evenHBand="0" w:firstRowFirstColumn="0" w:firstRowLastColumn="0" w:lastRowFirstColumn="0" w:lastRowLastColumn="0"/>
            </w:pPr>
            <w:r>
              <w:t>r</w:t>
            </w:r>
          </w:p>
        </w:tc>
        <w:tc>
          <w:tcPr>
            <w:tcW w:w="1671" w:type="dxa"/>
          </w:tcPr>
          <w:p w14:paraId="69A271B9" w14:textId="77777777" w:rsidR="00454A6E" w:rsidRDefault="00454A6E" w:rsidP="00F95F71">
            <w:pPr>
              <w:jc w:val="center"/>
              <w:cnfStyle w:val="000000100000" w:firstRow="0" w:lastRow="0" w:firstColumn="0" w:lastColumn="0" w:oddVBand="0" w:evenVBand="0" w:oddHBand="1" w:evenHBand="0" w:firstRowFirstColumn="0" w:firstRowLastColumn="0" w:lastRowFirstColumn="0" w:lastRowLastColumn="0"/>
            </w:pPr>
            <w:r>
              <w:t>p</w:t>
            </w:r>
          </w:p>
        </w:tc>
      </w:tr>
      <w:tr w:rsidR="00454A6E" w14:paraId="78109C97" w14:textId="77777777" w:rsidTr="00454A6E">
        <w:tc>
          <w:tcPr>
            <w:cnfStyle w:val="001000000000" w:firstRow="0" w:lastRow="0" w:firstColumn="1" w:lastColumn="0" w:oddVBand="0" w:evenVBand="0" w:oddHBand="0" w:evenHBand="0" w:firstRowFirstColumn="0" w:firstRowLastColumn="0" w:lastRowFirstColumn="0" w:lastRowLastColumn="0"/>
            <w:tcW w:w="3054" w:type="dxa"/>
          </w:tcPr>
          <w:p w14:paraId="4D5D5769" w14:textId="3092AA75" w:rsidR="00454A6E" w:rsidRPr="00454A6E" w:rsidRDefault="00454A6E" w:rsidP="00447A8F">
            <w:pPr>
              <w:jc w:val="center"/>
              <w:rPr>
                <w:bCs w:val="0"/>
                <w:sz w:val="23"/>
                <w:szCs w:val="23"/>
              </w:rPr>
            </w:pPr>
            <w:r w:rsidRPr="00454A6E">
              <w:rPr>
                <w:sz w:val="23"/>
                <w:szCs w:val="23"/>
              </w:rPr>
              <w:t>%VV</w:t>
            </w:r>
          </w:p>
        </w:tc>
        <w:tc>
          <w:tcPr>
            <w:tcW w:w="1800" w:type="dxa"/>
            <w:shd w:val="clear" w:color="auto" w:fill="auto"/>
          </w:tcPr>
          <w:p w14:paraId="10EF36AE" w14:textId="5A5E024D" w:rsidR="00454A6E" w:rsidRPr="00C451F1" w:rsidRDefault="00954B81" w:rsidP="00F95F7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w:t>
            </w:r>
          </w:p>
        </w:tc>
        <w:tc>
          <w:tcPr>
            <w:tcW w:w="1530" w:type="dxa"/>
            <w:shd w:val="clear" w:color="auto" w:fill="auto"/>
          </w:tcPr>
          <w:p w14:paraId="44117B64" w14:textId="09145353" w:rsidR="00454A6E" w:rsidRPr="00C451F1" w:rsidRDefault="00447A8F" w:rsidP="00F95F7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5</w:t>
            </w:r>
          </w:p>
        </w:tc>
        <w:tc>
          <w:tcPr>
            <w:tcW w:w="1479" w:type="dxa"/>
            <w:shd w:val="clear" w:color="auto" w:fill="auto"/>
          </w:tcPr>
          <w:p w14:paraId="6DB77E6C" w14:textId="4A93215C" w:rsidR="00454A6E" w:rsidRPr="00C451F1" w:rsidRDefault="00954B81" w:rsidP="00F95F7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w:t>
            </w:r>
          </w:p>
        </w:tc>
        <w:tc>
          <w:tcPr>
            <w:tcW w:w="1671" w:type="dxa"/>
            <w:shd w:val="clear" w:color="auto" w:fill="auto"/>
          </w:tcPr>
          <w:p w14:paraId="3379DFEF" w14:textId="3F69C081" w:rsidR="00454A6E" w:rsidRPr="00C451F1" w:rsidRDefault="00447A8F" w:rsidP="00F95F7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8</w:t>
            </w:r>
          </w:p>
        </w:tc>
      </w:tr>
      <w:tr w:rsidR="00454A6E" w14:paraId="52E66FC3" w14:textId="77777777" w:rsidTr="00454A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0544C4F" w14:textId="344061AC" w:rsidR="00454A6E" w:rsidRPr="00454A6E" w:rsidRDefault="00454A6E" w:rsidP="00447A8F">
            <w:pPr>
              <w:jc w:val="center"/>
              <w:rPr>
                <w:bCs w:val="0"/>
                <w:sz w:val="23"/>
                <w:szCs w:val="23"/>
              </w:rPr>
            </w:pPr>
            <w:r w:rsidRPr="00454A6E">
              <w:rPr>
                <w:bCs w:val="0"/>
                <w:sz w:val="23"/>
                <w:szCs w:val="23"/>
              </w:rPr>
              <w:t>CV</w:t>
            </w:r>
          </w:p>
        </w:tc>
        <w:tc>
          <w:tcPr>
            <w:tcW w:w="1800" w:type="dxa"/>
            <w:shd w:val="clear" w:color="auto" w:fill="auto"/>
          </w:tcPr>
          <w:p w14:paraId="2D004B7E" w14:textId="34DD903E" w:rsidR="00454A6E" w:rsidRPr="00C451F1" w:rsidRDefault="00954B81" w:rsidP="00F95F7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8</w:t>
            </w:r>
          </w:p>
        </w:tc>
        <w:tc>
          <w:tcPr>
            <w:tcW w:w="1530" w:type="dxa"/>
            <w:shd w:val="clear" w:color="auto" w:fill="auto"/>
          </w:tcPr>
          <w:p w14:paraId="7F5CDD9D" w14:textId="570AE1D0" w:rsidR="00454A6E" w:rsidRPr="00C451F1" w:rsidRDefault="00447A8F" w:rsidP="00F95F7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9</w:t>
            </w:r>
          </w:p>
        </w:tc>
        <w:tc>
          <w:tcPr>
            <w:tcW w:w="1479" w:type="dxa"/>
            <w:shd w:val="clear" w:color="auto" w:fill="auto"/>
          </w:tcPr>
          <w:p w14:paraId="28AEBCC2" w14:textId="41FD375C" w:rsidR="00454A6E" w:rsidRPr="00C451F1" w:rsidRDefault="00954B81" w:rsidP="00F95F7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2</w:t>
            </w:r>
          </w:p>
        </w:tc>
        <w:tc>
          <w:tcPr>
            <w:tcW w:w="1671" w:type="dxa"/>
            <w:shd w:val="clear" w:color="auto" w:fill="auto"/>
          </w:tcPr>
          <w:p w14:paraId="528C2788" w14:textId="5785D74E" w:rsidR="00454A6E" w:rsidRPr="00C451F1" w:rsidRDefault="00447A8F" w:rsidP="00F95F71">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1</w:t>
            </w:r>
          </w:p>
        </w:tc>
      </w:tr>
    </w:tbl>
    <w:p w14:paraId="702C3B3E" w14:textId="3EEA9D59" w:rsidR="008C54DE" w:rsidRPr="00AC1272" w:rsidRDefault="00AC1272" w:rsidP="00AC1272">
      <w:pPr>
        <w:pStyle w:val="Aftertable"/>
      </w:pPr>
      <w:r>
        <w:t>ADC: Apparent diffusion coefficient; Lm</w:t>
      </w:r>
      <w:r w:rsidRPr="00AC1272">
        <w:rPr>
          <w:vertAlign w:val="subscript"/>
        </w:rPr>
        <w:t>D</w:t>
      </w:r>
      <w:r>
        <w:t>: Mean linear intercept; %VV: percent ventilated volume; CV: coefficient of variation</w:t>
      </w:r>
      <w:r w:rsidR="00F522B5">
        <w:t>.</w:t>
      </w:r>
    </w:p>
    <w:p w14:paraId="3230FE2B" w14:textId="77777777" w:rsidR="00902639" w:rsidRDefault="00902639" w:rsidP="00902639">
      <w:pPr>
        <w:pStyle w:val="Heading2"/>
      </w:pPr>
      <w:bookmarkStart w:id="6186" w:name="_Toc3145085"/>
      <w:r>
        <w:lastRenderedPageBreak/>
        <w:t>Discussion</w:t>
      </w:r>
      <w:bookmarkEnd w:id="6186"/>
    </w:p>
    <w:p w14:paraId="75AB3A26" w14:textId="4A3E75C8" w:rsidR="00F812CA" w:rsidRDefault="00F812CA" w:rsidP="00F812CA">
      <w:pPr>
        <w:pStyle w:val="Heading3"/>
      </w:pPr>
      <w:r>
        <w:t>Reproducibility</w:t>
      </w:r>
    </w:p>
    <w:p w14:paraId="61FD7F78" w14:textId="1530A94F" w:rsidR="00AE517B" w:rsidRDefault="00AE517B" w:rsidP="00AE517B">
      <w:r>
        <w:t xml:space="preserve">Both the visual </w:t>
      </w:r>
      <w:r w:rsidR="00EE02F1">
        <w:t>and outcome metrics from the dua</w:t>
      </w:r>
      <w:r>
        <w:t>l baseline DW-MRI scans were extremely reproducible</w:t>
      </w:r>
      <w:r w:rsidR="00907A48">
        <w:t>, in keeping with previous data in patients with emphysema</w:t>
      </w:r>
      <w:r>
        <w:t>.</w:t>
      </w:r>
      <w:r w:rsidR="00907A48">
        <w:fldChar w:fldCharType="begin">
          <w:fldData xml:space="preserve">PEVuZE5vdGU+PENpdGU+PEF1dGhvcj5Td2lmdDwvQXV0aG9yPjxZZWFyPjIwMDU8L1llYXI+PFJl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NTItODwvcGFnZXM+PHZvbHVtZT41NDwvdm9sdW1lPjxudW1iZXI+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</w:fldData>
        </w:fldChar>
      </w:r>
      <w:r w:rsidR="0036794D">
        <w:instrText xml:space="preserve"> ADDIN EN.CITE </w:instrText>
      </w:r>
      <w:r w:rsidR="0036794D">
        <w:fldChar w:fldCharType="begin">
          <w:fldData xml:space="preserve">PEVuZE5vdGU+PENpdGU+PEF1dGhvcj5Td2lmdDwvQXV0aG9yPjxZZWFyPjIwMDU8L1llYXI+PFJl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zNTItODwvcGFnZXM+PHZvbHVtZT41NDwvdm9sdW1lPjxudW1iZXI+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</w:fldData>
        </w:fldChar>
      </w:r>
      <w:r w:rsidR="0036794D">
        <w:instrText xml:space="preserve"> ADDIN EN.CITE.DATA </w:instrText>
      </w:r>
      <w:r w:rsidR="0036794D">
        <w:fldChar w:fldCharType="end"/>
      </w:r>
      <w:r w:rsidR="00907A48">
        <w:fldChar w:fldCharType="separate"/>
      </w:r>
      <w:r w:rsidR="0036794D" w:rsidRPr="0036794D">
        <w:rPr>
          <w:noProof/>
          <w:vertAlign w:val="superscript"/>
        </w:rPr>
        <w:t>346</w:t>
      </w:r>
      <w:r w:rsidR="00907A48">
        <w:fldChar w:fldCharType="end"/>
      </w:r>
      <w:r>
        <w:t xml:space="preserve"> </w:t>
      </w:r>
      <w:r w:rsidR="00B542C9">
        <w:t>Interobserver analysis of the same scan was also highly reproducible and the 95% confidence intervals suggest that an intraparticipant ADC change circa 0.005cm</w:t>
      </w:r>
      <w:r w:rsidR="00B542C9" w:rsidRPr="00B542C9">
        <w:rPr>
          <w:vertAlign w:val="superscript"/>
        </w:rPr>
        <w:t>2</w:t>
      </w:r>
      <w:r w:rsidR="00B542C9">
        <w:t>s</w:t>
      </w:r>
      <w:r w:rsidR="00B542C9" w:rsidRPr="00B542C9">
        <w:rPr>
          <w:vertAlign w:val="superscript"/>
        </w:rPr>
        <w:t>-1</w:t>
      </w:r>
      <w:r w:rsidR="00B542C9">
        <w:t>, or Lm</w:t>
      </w:r>
      <w:r w:rsidR="00B542C9" w:rsidRPr="00B542C9">
        <w:rPr>
          <w:vertAlign w:val="subscript"/>
        </w:rPr>
        <w:t>D</w:t>
      </w:r>
      <w:r w:rsidR="00B542C9">
        <w:t xml:space="preserve"> change </w:t>
      </w:r>
      <w:r w:rsidR="009E5A63">
        <w:t>circa</w:t>
      </w:r>
      <w:r w:rsidR="00B542C9">
        <w:t xml:space="preserve"> </w:t>
      </w:r>
      <w:r w:rsidR="009E378B">
        <w:t>16</w:t>
      </w:r>
      <w:r w:rsidR="00772002">
        <w:t>µm is statistically (if not</w:t>
      </w:r>
      <w:r w:rsidR="00623813">
        <w:t xml:space="preserve"> necessarily</w:t>
      </w:r>
      <w:r w:rsidR="00B542C9">
        <w:t xml:space="preserve"> clinically) significant.</w:t>
      </w:r>
      <w:r w:rsidR="00BE04D7">
        <w:t xml:space="preserve"> </w:t>
      </w:r>
      <w:r>
        <w:t xml:space="preserve">Given </w:t>
      </w:r>
      <w:r w:rsidR="00B542C9">
        <w:t>recent locally acquired</w:t>
      </w:r>
      <w:r>
        <w:t xml:space="preserve"> data demonstrating that alveolar ADC and Lm</w:t>
      </w:r>
      <w:r w:rsidRPr="00AE517B">
        <w:rPr>
          <w:vertAlign w:val="subscript"/>
        </w:rPr>
        <w:t>D</w:t>
      </w:r>
      <w:r>
        <w:t xml:space="preserve"> values increases in higher lung inflation states in</w:t>
      </w:r>
      <w:r w:rsidR="00EE02F1">
        <w:t xml:space="preserve"> healthy volunteers</w:t>
      </w:r>
      <w:r>
        <w:t>,</w:t>
      </w:r>
      <w:r w:rsidR="00EE02F1">
        <w:fldChar w:fldCharType="begin"/>
      </w:r>
      <w:r w:rsidR="0036794D">
        <w:instrText xml:space="preserve"> ADDIN EN.CITE &lt;EndNote&gt;&lt;Cite&gt;&lt;Author&gt;Chan&lt;/Author&gt;&lt;Year&gt;2018&lt;/Year&gt;&lt;RecNum&gt;2131&lt;/RecNum&gt;&lt;DisplayText&gt;&lt;style face="superscript"&gt;415&lt;/style&gt;&lt;/DisplayText&gt;&lt;record&gt;&lt;rec-number&gt;2131&lt;/rec-number&gt;&lt;foreign-keys&gt;&lt;key app="EN" db-id="52evaf50e9fe5cewd9b555d6wtw099s0pzrz" timestamp="1546692341" guid="750c94bc-728a-4467-92b1-3cd966bef0ca"&gt;2131&lt;/key&gt;&lt;/foreign-keys&gt;&lt;ref-type name="Thesis"&gt;32&lt;/ref-type&gt;&lt;contributors&gt;&lt;authors&gt;&lt;author&gt;Chan, HF&lt;/author&gt;&lt;/authors&gt;&lt;/contributors&gt;&lt;titles&gt;&lt;title&gt;Thesis: Measuring and modelling lung microstructure with hyperpolarised gas MRI&lt;/title&gt;&lt;secondary-title&gt;Academic Unit of Radiology&lt;/secondary-title&gt;&lt;/titles&gt;&lt;volume&gt;PhD&lt;/volume&gt;&lt;dates&gt;&lt;year&gt;2018&lt;/year&gt;&lt;/dates&gt;&lt;pub-location&gt;Sheffield&lt;/pub-location&gt;&lt;publisher&gt;University of Sheffield&lt;/publisher&gt;&lt;urls&gt;&lt;/urls&gt;&lt;/record&gt;&lt;/Cite&gt;&lt;/EndNote&gt;</w:instrText>
      </w:r>
      <w:r w:rsidR="00EE02F1">
        <w:fldChar w:fldCharType="separate"/>
      </w:r>
      <w:r w:rsidR="0036794D" w:rsidRPr="0036794D">
        <w:rPr>
          <w:noProof/>
          <w:vertAlign w:val="superscript"/>
        </w:rPr>
        <w:t>415</w:t>
      </w:r>
      <w:r w:rsidR="00EE02F1">
        <w:fldChar w:fldCharType="end"/>
      </w:r>
      <w:r>
        <w:t xml:space="preserve"> one may expect a degree of variability </w:t>
      </w:r>
      <w:r w:rsidR="00B542C9">
        <w:t>in this cohort, particularly as doses of hyperpolarised gas were not scaled to lung volumes.</w:t>
      </w:r>
    </w:p>
    <w:p w14:paraId="6044592C" w14:textId="5B49FEB6" w:rsidR="00AE517B" w:rsidRDefault="00B542C9" w:rsidP="00AE517B">
      <w:r>
        <w:t>This suggests that either the functional residual capacity (FRC) + 1 litre approach is sufficiently similar in participants with different lung volumes, or that the acinar diameter of these regions is fixed</w:t>
      </w:r>
      <w:r w:rsidR="00AE517B">
        <w:t xml:space="preserve"> </w:t>
      </w:r>
      <w:r>
        <w:t xml:space="preserve">and thus does not change </w:t>
      </w:r>
      <w:r w:rsidR="000050C9">
        <w:t xml:space="preserve">to a detectable degree </w:t>
      </w:r>
      <w:r>
        <w:t>with further lung inflation. Pragmatically, this supports our approach, but no data is available to support either theory.</w:t>
      </w:r>
    </w:p>
    <w:p w14:paraId="54CE13B2" w14:textId="765CB7BB" w:rsidR="00E839F0" w:rsidRDefault="004F5ADB" w:rsidP="00AE517B">
      <w:r>
        <w:t xml:space="preserve">As </w:t>
      </w:r>
      <w:r w:rsidR="00B36120">
        <w:t>interest</w:t>
      </w:r>
      <w:r>
        <w:t xml:space="preserve"> exists in switching from </w:t>
      </w:r>
      <w:r w:rsidR="00EE02F1">
        <w:t>the use of hyperpolarised</w:t>
      </w:r>
      <w:r>
        <w:t xml:space="preserve"> helium to xenon, a small number of participants underwent </w:t>
      </w:r>
      <w:r w:rsidR="00B36120">
        <w:t xml:space="preserve">imaging with both gases. These gases have different free diffusion coefficients due to different molecular weights and so the derived ADC values are not directly comparable. </w:t>
      </w:r>
      <w:r w:rsidR="00E839F0">
        <w:t>However, Lm</w:t>
      </w:r>
      <w:r w:rsidR="00E839F0" w:rsidRPr="00E839F0">
        <w:rPr>
          <w:vertAlign w:val="subscript"/>
        </w:rPr>
        <w:t>D</w:t>
      </w:r>
      <w:r w:rsidR="00E839F0">
        <w:t xml:space="preserve"> values </w:t>
      </w:r>
      <w:r w:rsidR="002338E8">
        <w:t>measured with helium and xenon both should be congruous if their</w:t>
      </w:r>
      <w:r w:rsidR="00E839F0">
        <w:t xml:space="preserve"> sensitivity</w:t>
      </w:r>
      <w:r w:rsidR="002338E8">
        <w:t xml:space="preserve"> </w:t>
      </w:r>
      <w:r w:rsidR="00E839F0">
        <w:t xml:space="preserve">to increasing alveolar size is equally detectable with both gases. </w:t>
      </w:r>
      <w:r w:rsidR="00B36120">
        <w:t>Although a good correlation exists between the two,</w:t>
      </w:r>
      <w:r w:rsidR="00E839F0">
        <w:t xml:space="preserve"> there is a bias towards lower Lm</w:t>
      </w:r>
      <w:r w:rsidR="00E839F0" w:rsidRPr="00E839F0">
        <w:rPr>
          <w:vertAlign w:val="subscript"/>
        </w:rPr>
        <w:t>D</w:t>
      </w:r>
      <w:r w:rsidR="00E839F0">
        <w:t xml:space="preserve"> values when measured using </w:t>
      </w:r>
      <w:r w:rsidR="00E839F0" w:rsidRPr="00E839F0">
        <w:rPr>
          <w:vertAlign w:val="superscript"/>
        </w:rPr>
        <w:t>129</w:t>
      </w:r>
      <w:r w:rsidR="00E839F0">
        <w:t>Xe gas.</w:t>
      </w:r>
    </w:p>
    <w:p w14:paraId="251A0546" w14:textId="52149BE0" w:rsidR="004F5ADB" w:rsidRDefault="00E839F0" w:rsidP="00AE517B">
      <w:r>
        <w:t xml:space="preserve">Although some of this difference may be due to tuning, </w:t>
      </w:r>
      <w:r w:rsidR="000303A8">
        <w:t>Figure</w:t>
      </w:r>
      <w:r w:rsidR="004F5ADB">
        <w:t xml:space="preserve"> 5</w:t>
      </w:r>
      <w:r w:rsidR="009E5517">
        <w:t>.</w:t>
      </w:r>
      <w:r>
        <w:t>4</w:t>
      </w:r>
      <w:del w:id="6187" w:author="Windows User" w:date="2018-11-02T11:09:00Z">
        <w:r w:rsidDel="006A283B">
          <w:delText>6</w:delText>
        </w:r>
      </w:del>
      <w:ins w:id="6188" w:author="Windows User" w:date="2018-11-02T11:09:00Z">
        <w:r w:rsidR="006A283B">
          <w:t>7</w:t>
        </w:r>
      </w:ins>
      <w:r w:rsidR="002338E8">
        <w:t xml:space="preserve"> demonstrates</w:t>
      </w:r>
      <w:r w:rsidR="00B36120">
        <w:t xml:space="preserve"> an example where increased slice thickness associated with xenon imaging confers a lower spatial resolution, potentially resulting in a lower sensitivity for </w:t>
      </w:r>
      <w:r w:rsidR="00F33FD0">
        <w:t>subtler</w:t>
      </w:r>
      <w:r w:rsidR="00B36120">
        <w:t xml:space="preserve"> disease, which may be problematic if x</w:t>
      </w:r>
      <w:r w:rsidR="00A21F44">
        <w:t xml:space="preserve">enon is </w:t>
      </w:r>
      <w:r w:rsidR="00DA595D">
        <w:t xml:space="preserve">the </w:t>
      </w:r>
      <w:r w:rsidR="00A21F44">
        <w:t xml:space="preserve">preferred </w:t>
      </w:r>
      <w:r w:rsidR="00DA595D">
        <w:t>gas for DW</w:t>
      </w:r>
      <w:r w:rsidR="006000B8">
        <w:t>-</w:t>
      </w:r>
      <w:r w:rsidR="00DA595D">
        <w:t>MRI of the lungs in IPF</w:t>
      </w:r>
      <w:r w:rsidR="00F33FD0">
        <w:t xml:space="preserve"> in future studies</w:t>
      </w:r>
      <w:r w:rsidR="00A21F44">
        <w:t>.</w:t>
      </w:r>
    </w:p>
    <w:p w14:paraId="44E2C222" w14:textId="655A39E9" w:rsidR="00F812CA" w:rsidRDefault="003A42BC" w:rsidP="00F812CA">
      <w:pPr>
        <w:pStyle w:val="Heading3"/>
      </w:pPr>
      <w:r>
        <w:lastRenderedPageBreak/>
        <w:t>Functio</w:t>
      </w:r>
      <w:r w:rsidR="005E24A8">
        <w:t>n</w:t>
      </w:r>
      <w:r>
        <w:t xml:space="preserve"> and Structur</w:t>
      </w:r>
      <w:r w:rsidR="005E24A8">
        <w:t>e</w:t>
      </w:r>
    </w:p>
    <w:p w14:paraId="404019BC" w14:textId="25958284" w:rsidR="00314734" w:rsidRDefault="00314734" w:rsidP="004C7942">
      <w:r>
        <w:t>IPF is a disease of pathological fibroblastic activity, causing destruction of alveolar tissue. Cardinal features include honeycombing – pathological cyst formation due to destruction of the terminal airways.</w:t>
      </w:r>
      <w:r>
        <w:fldChar w:fldCharType="begin"/>
      </w:r>
      <w:r w:rsidR="00BE0F3E">
        <w:instrText xml:space="preserve"> ADDIN EN.CITE &lt;EndNote&gt;&lt;Cite&gt;&lt;Author&gt;Visscher&lt;/Author&gt;&lt;Year&gt;2006&lt;/Year&gt;&lt;RecNum&gt;212&lt;/RecNum&gt;&lt;DisplayText&gt;&lt;style face="superscript"&gt;34&lt;/style&gt;&lt;/DisplayText&gt;&lt;record&gt;&lt;rec-number&gt;212&lt;/rec-number&gt;&lt;foreign-keys&gt;&lt;key app="EN" db-id="52evaf50e9fe5cewd9b555d6wtw099s0pzrz" timestamp="1434035371" guid="a911a869-57e6-4edc-a015-5fcbac2772ce"&gt;212&lt;/key&gt;&lt;key app="ENWeb" db-id=""&gt;0&lt;/key&gt;&lt;/foreign-keys&gt;&lt;ref-type name="Journal Article"&gt;17&lt;/ref-type&gt;&lt;contributors&gt;&lt;authors&gt;&lt;author&gt;Visscher, D. W.&lt;/author&gt;&lt;author&gt;Myers, J. L.&lt;/author&gt;&lt;/authors&gt;&lt;/contributors&gt;&lt;auth-address&gt;Division of Anatomic Pathology, Mayo Clinic, 200 First Street SW, Rochester, MN 55905, USA. visscher.daniel@mayo.edu&lt;/auth-address&gt;&lt;titles&gt;&lt;title&gt;Histologic spectrum of idiopathic interstitial pneumonias&lt;/title&gt;&lt;secondary-title&gt;Proceedings of the American Thoracic Society&lt;/secondary-title&gt;&lt;alt-title&gt;Proc Am Thorac Soc&lt;/alt-title&gt;&lt;/titles&gt;&lt;periodical&gt;&lt;full-title&gt;Proceedings of the American Thoracic Society&lt;/full-title&gt;&lt;/periodical&gt;&lt;alt-periodical&gt;&lt;full-title&gt;Proc Am Thorac Soc&lt;/full-title&gt;&lt;/alt-periodical&gt;&lt;pages&gt;322-9&lt;/pages&gt;&lt;volume&gt;3&lt;/volume&gt;&lt;number&gt;4&lt;/number&gt;&lt;keywords&gt;&lt;keyword&gt;Diagnosis, Differential&lt;/keyword&gt;&lt;keyword&gt;Humans&lt;/keyword&gt;&lt;keyword&gt;Lung Diseases, Interstitial/*pathology&lt;/keyword&gt;&lt;keyword&gt;Photomicrography&lt;/keyword&gt;&lt;keyword&gt;Prognosis&lt;/keyword&gt;&lt;/keywords&gt;&lt;dates&gt;&lt;year&gt;2006&lt;/year&gt;&lt;pub-dates&gt;&lt;date&gt;Jun&lt;/date&gt;&lt;/pub-dates&gt;&lt;/dates&gt;&lt;isbn&gt;1546-3222 (Print)&amp;#xD;1546-3222 (Linking)&lt;/isbn&gt;&lt;accession-num&gt;16738196&lt;/accession-num&gt;&lt;urls&gt;&lt;related-urls&gt;&lt;url&gt;http://www.ncbi.nlm.nih.gov/pubmed/16738196&lt;/url&gt;&lt;/related-urls&gt;&lt;/urls&gt;&lt;electronic-resource-num&gt;10.1513/pats.200602-019TK&lt;/electronic-resource-num&gt;&lt;/record&gt;&lt;/Cite&gt;&lt;/EndNote&gt;</w:instrText>
      </w:r>
      <w:r>
        <w:fldChar w:fldCharType="separate"/>
      </w:r>
      <w:r w:rsidR="008E7684" w:rsidRPr="008E7684">
        <w:rPr>
          <w:noProof/>
          <w:vertAlign w:val="superscript"/>
        </w:rPr>
        <w:t>34</w:t>
      </w:r>
      <w:r>
        <w:fldChar w:fldCharType="end"/>
      </w:r>
      <w:r w:rsidR="002338E8">
        <w:t xml:space="preserve"> Cysts are also seen on co</w:t>
      </w:r>
      <w:r w:rsidR="00F33FD0">
        <w:t>mputed tomography imaging</w:t>
      </w:r>
      <w:r>
        <w:t xml:space="preserve"> at a macroscopic level.</w:t>
      </w:r>
      <w:r>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 </w:instrText>
      </w:r>
      <w:r w:rsidR="00BE0F3E">
        <w:fldChar w:fldCharType="begin">
          <w:fldData xml:space="preserve">PEVuZE5vdGU+PENpdGU+PEF1dGhvcj5SYWdodTwvQXV0aG9yPjxZZWFyPjIwMTE8L1llYXI+PFJl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</w:fldData>
        </w:fldChar>
      </w:r>
      <w:r w:rsidR="00BE0F3E">
        <w:instrText xml:space="preserve"> ADDIN EN.CITE.DATA </w:instrText>
      </w:r>
      <w:r w:rsidR="00BE0F3E">
        <w:fldChar w:fldCharType="end"/>
      </w:r>
      <w:r>
        <w:fldChar w:fldCharType="separate"/>
      </w:r>
      <w:r w:rsidR="008E7684" w:rsidRPr="008E7684">
        <w:rPr>
          <w:noProof/>
          <w:vertAlign w:val="superscript"/>
        </w:rPr>
        <w:t>8</w:t>
      </w:r>
      <w:r>
        <w:fldChar w:fldCharType="end"/>
      </w:r>
      <w:r w:rsidR="00F33FD0">
        <w:t xml:space="preserve"> T</w:t>
      </w:r>
      <w:r>
        <w:t>he terminal airways in IPF express transcription factor SOX2 and protein MUC5B, phenotypic of conducting airway epi</w:t>
      </w:r>
      <w:r w:rsidR="00542FE6">
        <w:t>thel</w:t>
      </w:r>
      <w:r>
        <w:t>ium, rather than terminal bronchi and alveoli.</w:t>
      </w:r>
      <w:r w:rsidR="00FD5FAB">
        <w:fldChar w:fldCharType="begin">
          <w:fldData xml:space="preserve">PEVuZE5vdGU+PENpdGU+PEF1dGhvcj5QbGFudGllcjwvQXV0aG9yPjxZZWFyPjIwMTE8L1llYXI+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==
</w:fldData>
        </w:fldChar>
      </w:r>
      <w:r w:rsidR="0036794D">
        <w:instrText xml:space="preserve"> ADDIN EN.CITE </w:instrText>
      </w:r>
      <w:r w:rsidR="0036794D">
        <w:fldChar w:fldCharType="begin">
          <w:fldData xml:space="preserve">PEVuZE5vdGU+PENpdGU+PEF1dGhvcj5QbGFudGllcjwvQXV0aG9yPjxZZWFyPjIwMTE8L1llYXI+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==
</w:fldData>
        </w:fldChar>
      </w:r>
      <w:r w:rsidR="0036794D">
        <w:instrText xml:space="preserve"> ADDIN EN.CITE.DATA </w:instrText>
      </w:r>
      <w:r w:rsidR="0036794D">
        <w:fldChar w:fldCharType="end"/>
      </w:r>
      <w:r w:rsidR="00FD5FAB">
        <w:fldChar w:fldCharType="separate"/>
      </w:r>
      <w:r w:rsidR="0036794D" w:rsidRPr="0036794D">
        <w:rPr>
          <w:noProof/>
          <w:vertAlign w:val="superscript"/>
        </w:rPr>
        <w:t>416</w:t>
      </w:r>
      <w:r w:rsidR="00FD5FAB">
        <w:fldChar w:fldCharType="end"/>
      </w:r>
      <w:r w:rsidR="00B55AF8">
        <w:t xml:space="preserve"> This suggests the peripheral airways are undergoing ‘bronchiolisation’</w:t>
      </w:r>
      <w:r w:rsidR="00D411B7">
        <w:t>; i.e. the terminal airspaces begin to look phenotypically more like conducting bronchioles</w:t>
      </w:r>
      <w:r w:rsidR="00B55AF8">
        <w:t>.</w:t>
      </w:r>
    </w:p>
    <w:p w14:paraId="2A9CE802" w14:textId="024CCD5B" w:rsidR="007B3B81" w:rsidRDefault="00B55AF8" w:rsidP="004C7942">
      <w:r>
        <w:t>In our cohort, t</w:t>
      </w:r>
      <w:r w:rsidR="002843BC">
        <w:t>here appears to be a s</w:t>
      </w:r>
      <w:r w:rsidR="004C7942">
        <w:t xml:space="preserve">triking </w:t>
      </w:r>
      <w:r w:rsidR="002843BC">
        <w:t xml:space="preserve">anatomical </w:t>
      </w:r>
      <w:r w:rsidR="004C7942">
        <w:t xml:space="preserve">resemblance </w:t>
      </w:r>
      <w:r w:rsidR="002843BC">
        <w:t xml:space="preserve">between regions of high gas </w:t>
      </w:r>
      <w:r w:rsidR="002338E8">
        <w:t xml:space="preserve">intra-acinar </w:t>
      </w:r>
      <w:r w:rsidR="002843BC">
        <w:t>diffusion and</w:t>
      </w:r>
      <w:r w:rsidR="004C7942">
        <w:t xml:space="preserve"> fibrotic regions</w:t>
      </w:r>
      <w:r w:rsidR="002843BC">
        <w:t xml:space="preserve"> of parenchyma on CT</w:t>
      </w:r>
      <w:r w:rsidR="004C7942">
        <w:t xml:space="preserve">. </w:t>
      </w:r>
      <w:r w:rsidR="00314734">
        <w:t>Predominant</w:t>
      </w:r>
      <w:r w:rsidR="002843BC">
        <w:t xml:space="preserve"> distributions of high ADC / in peripheral and basal lung tissue suggest that alveolar destruction and subsequent h</w:t>
      </w:r>
      <w:r w:rsidR="004C7942">
        <w:t>oneycombing</w:t>
      </w:r>
      <w:r w:rsidR="002843BC">
        <w:t xml:space="preserve"> </w:t>
      </w:r>
      <w:r w:rsidR="00881C8A">
        <w:t>may be responsible for this, but this inference is made using qualitative CT findings and best matching slice images.</w:t>
      </w:r>
      <w:r w:rsidR="007B3B81">
        <w:t xml:space="preserve"> This is supported by the correlation between DW-MRI metrics and CALIPER-derived quantitative CT metrics of disease, including reticulation, percent of norm</w:t>
      </w:r>
      <w:r w:rsidR="00912C61">
        <w:t>al lung tissue and honeycombing, and also by the positive correlation with CPI, a tool which is designed to reduce the impact of emphysema on lung function tests.</w:t>
      </w:r>
      <w:r w:rsidR="006A0C54">
        <w:fldChar w:fldCharType="begin"/>
      </w:r>
      <w:r w:rsidR="00BE0F3E">
        <w:instrText xml:space="preserve"> ADDIN EN.CITE &lt;EndNote&gt;&lt;Cite&gt;&lt;Author&gt;Wells&lt;/Author&gt;&lt;Year&gt;2003&lt;/Year&gt;&lt;RecNum&gt;845&lt;/RecNum&gt;&lt;DisplayText&gt;&lt;style face="superscript"&gt;138&lt;/style&gt;&lt;/DisplayText&gt;&lt;record&gt;&lt;rec-number&gt;845&lt;/rec-number&gt;&lt;foreign-keys&gt;&lt;key app="EN" db-id="52evaf50e9fe5cewd9b555d6wtw099s0pzrz" timestamp="1489404652" guid="21e88995-b0c1-4e57-95d1-322e530f3e50"&gt;845&lt;/key&gt;&lt;key app="ENWeb" db-id=""&gt;0&lt;/key&gt;&lt;/foreign-keys&gt;&lt;ref-type name="Journal Article"&gt;17&lt;/ref-type&gt;&lt;contributors&gt;&lt;authors&gt;&lt;author&gt;Athol U. Wells&lt;/author&gt;&lt;author&gt;Sujal R. Desai&lt;/author&gt;&lt;author&gt;Michael B. Rubens&lt;/author&gt;&lt;author&gt;Nicole S. L. Goh&lt;/author&gt;&lt;author&gt;Derek Cramer&lt;/author&gt;&lt;author&gt;Andrew G. Nicholson&lt;/author&gt;&lt;author&gt;Thomas V. Colby&lt;/author&gt;&lt;author&gt;Roland M. du Bois&lt;/author&gt;&lt;author&gt;David M. Hansell&lt;/author&gt;&lt;/authors&gt;&lt;/contributors&gt;&lt;titles&gt;&lt;title&gt;Idiopathic Pulmonary Fibrosis: A Composite Physiologic Index Derived from Disease Extent Observed by Computed Tomography&lt;/title&gt;&lt;secondary-title&gt;American Journal of Respiratory and Critical Care Medicine&lt;/secondary-title&gt;&lt;/titles&gt;&lt;periodical&gt;&lt;full-title&gt;Am J Respir Crit Care Med&lt;/full-title&gt;&lt;abbr-1&gt;American journal of respiratory and critical care medicine&lt;/abbr-1&gt;&lt;/periodical&gt;&lt;pages&gt;962-969&lt;/pages&gt;&lt;volume&gt;167&lt;/volume&gt;&lt;number&gt;7&lt;/number&gt;&lt;keywords&gt;&lt;keyword&gt;pulmonary function tests,composite physiologic index,idiopathic pulmonary fibrosis,prognosis&lt;/keyword&gt;&lt;/keywords&gt;&lt;dates&gt;&lt;year&gt;2003&lt;/year&gt;&lt;/dates&gt;&lt;accession-num&gt;12663338&lt;/accession-num&gt;&lt;urls&gt;&lt;related-urls&gt;&lt;url&gt;http://www.atsjournals.org/doi/abs/10.1164/rccm.2111053&lt;/url&gt;&lt;/related-urls&gt;&lt;/urls&gt;&lt;electronic-resource-num&gt;10.1164/rccm.2111053&lt;/electronic-resource-num&gt;&lt;/record&gt;&lt;/Cite&gt;&lt;/EndNote&gt;</w:instrText>
      </w:r>
      <w:r w:rsidR="006A0C54">
        <w:fldChar w:fldCharType="separate"/>
      </w:r>
      <w:r w:rsidR="00D64E8E" w:rsidRPr="00D64E8E">
        <w:rPr>
          <w:noProof/>
          <w:vertAlign w:val="superscript"/>
        </w:rPr>
        <w:t>138</w:t>
      </w:r>
      <w:r w:rsidR="006A0C54">
        <w:fldChar w:fldCharType="end"/>
      </w:r>
    </w:p>
    <w:p w14:paraId="5A4D5EAB" w14:textId="14E54B51" w:rsidR="002843BC" w:rsidRDefault="007B3B81" w:rsidP="004C7942">
      <w:r>
        <w:t xml:space="preserve">However, CALIPER detected relatively few honeycombing areas in the population and on evaluation of the scatterplot, the correlation relies on one or two outlying values. There are also a range of </w:t>
      </w:r>
      <w:r w:rsidR="00227984">
        <w:t xml:space="preserve">mean </w:t>
      </w:r>
      <w:r>
        <w:t>ADC values (0.22 – 0.41cm</w:t>
      </w:r>
      <w:r w:rsidRPr="00253C66">
        <w:rPr>
          <w:vertAlign w:val="superscript"/>
        </w:rPr>
        <w:t>2</w:t>
      </w:r>
      <w:r>
        <w:t>s</w:t>
      </w:r>
      <w:r w:rsidRPr="00253C66">
        <w:rPr>
          <w:vertAlign w:val="superscript"/>
        </w:rPr>
        <w:t>-1</w:t>
      </w:r>
      <w:r>
        <w:t>) and Lm</w:t>
      </w:r>
      <w:r w:rsidRPr="007B3B81">
        <w:rPr>
          <w:vertAlign w:val="subscript"/>
        </w:rPr>
        <w:t>D</w:t>
      </w:r>
      <w:r w:rsidRPr="007B3B81">
        <w:t xml:space="preserve"> values</w:t>
      </w:r>
      <w:r w:rsidR="00253C66">
        <w:t xml:space="preserve"> (238 – 300µm)</w:t>
      </w:r>
      <w:r w:rsidR="00227984">
        <w:t xml:space="preserve"> even where honeycombing makes up &lt; 0.5% of the lung volume according to CALIPER</w:t>
      </w:r>
      <w:r>
        <w:t xml:space="preserve">. </w:t>
      </w:r>
      <w:r w:rsidR="00227984">
        <w:t xml:space="preserve">It may be that DWMRI is able to pick up honeycomb change at the microstructural level, or that the elevated values are suggestive of other fibrotic changes, such as dilated distal bronchioles. Although a correlation exists between ADC skew and low attenuation area (LAA), this is the only </w:t>
      </w:r>
      <w:r w:rsidR="004F7B0C">
        <w:t>correlation</w:t>
      </w:r>
      <w:r w:rsidR="00227984">
        <w:t xml:space="preserve"> between a metric of emphysema and DW</w:t>
      </w:r>
      <w:r w:rsidR="006000B8">
        <w:t>-</w:t>
      </w:r>
      <w:r w:rsidR="00227984">
        <w:t>MRI outcomes and the distribution of disease is less in keeping with (typically upper lobe predominant) emphysematous bullae.  In addition, the median low attenuation area in the cohort is just 1.3% and only one participant has an FEV1/FVC ratio z-score of &lt;1.64.</w:t>
      </w:r>
    </w:p>
    <w:p w14:paraId="7797286E" w14:textId="404074C0" w:rsidR="00CC65A6" w:rsidRDefault="00CC65A6" w:rsidP="004C7942">
      <w:r w:rsidRPr="00EB639B">
        <w:t>Statistically significant correlations are demonstrated with carbon monoxide gas transfer metrics, but perhaps surprisingly, not with FVC.</w:t>
      </w:r>
      <w:r w:rsidR="0084670C" w:rsidRPr="00EB639B">
        <w:t xml:space="preserve"> </w:t>
      </w:r>
      <w:r w:rsidR="00F31CAC" w:rsidRPr="00EB639B">
        <w:t>These correlations</w:t>
      </w:r>
      <w:r w:rsidR="00F31CAC">
        <w:t xml:space="preserve"> persist across study visits. </w:t>
      </w:r>
      <w:r w:rsidR="0084670C">
        <w:t xml:space="preserve">This infers that the increase in distal airway size demonstrated is more physiologically matched with a decrease in functional ability of the alveolar unit to conduct gas, rather than a </w:t>
      </w:r>
      <w:r w:rsidR="0084670C">
        <w:lastRenderedPageBreak/>
        <w:t xml:space="preserve">decrease in lung volume. </w:t>
      </w:r>
      <w:r w:rsidR="00EB639B">
        <w:t>However, when the quantitative CT tool CALIPER was evaluated in IPF, honeycombing correlated best with total lung volume.</w:t>
      </w:r>
      <w:r w:rsidR="00EB639B">
        <w:fldChar w:fldCharType="begin"/>
      </w:r>
      <w:r w:rsidR="0036794D">
        <w:instrText xml:space="preserve"> ADDIN EN.CITE &lt;EndNote&gt;&lt;Cite&gt;&lt;Author&gt;Maldonado&lt;/Author&gt;&lt;Year&gt;2014&lt;/Year&gt;&lt;RecNum&gt;386&lt;/RecNum&gt;&lt;DisplayText&gt;&lt;style face="superscript"&gt;417&lt;/style&gt;&lt;/DisplayText&gt;&lt;record&gt;&lt;rec-number&gt;386&lt;/rec-number&gt;&lt;foreign-keys&gt;&lt;key app="EN" db-id="52evaf50e9fe5cewd9b555d6wtw099s0pzrz" timestamp="1438863206" guid="f605456a-9793-46d3-8f47-047a54951100"&gt;386&lt;/key&gt;&lt;/foreign-keys&gt;&lt;ref-type name="Journal Article"&gt;17&lt;/ref-type&gt;&lt;contributors&gt;&lt;authors&gt;&lt;author&gt;Maldonado, Fabien&lt;/author&gt;&lt;author&gt;Moua, Teng&lt;/author&gt;&lt;author&gt;Rajagopalan, Srinivasan&lt;/author&gt;&lt;author&gt;Karwoski, Ronald A.&lt;/author&gt;&lt;author&gt;Raghunath, Sushravya&lt;/author&gt;&lt;author&gt;Decker, Paul A.&lt;/author&gt;&lt;author&gt;Hartman, Thomas E.&lt;/author&gt;&lt;author&gt;Bartholmai, Brian J.&lt;/author&gt;&lt;author&gt;Robb, Richard A.&lt;/author&gt;&lt;author&gt;Ryu, Jay H.&lt;/author&gt;&lt;/authors&gt;&lt;/contributors&gt;&lt;titles&gt;&lt;title&gt;Automated quantification of radiological patterns predicts survival in idiopathic pulmonary fibrosis&lt;/title&gt;&lt;secondary-title&gt;European Respiratory Journal&lt;/secondary-title&gt;&lt;alt-title&gt;ERJ&lt;/alt-title&gt;&lt;/titles&gt;&lt;periodical&gt;&lt;full-title&gt;European Respiratory Journal&lt;/full-title&gt;&lt;/periodical&gt;&lt;pages&gt;204-212&lt;/pages&gt;&lt;volume&gt;43&lt;/volume&gt;&lt;number&gt;1&lt;/number&gt;&lt;dates&gt;&lt;year&gt;2014&lt;/year&gt;&lt;pub-dates&gt;&lt;date&gt;January 1, 2014&lt;/date&gt;&lt;/pub-dates&gt;&lt;/dates&gt;&lt;urls&gt;&lt;related-urls&gt;&lt;url&gt;http://erj.ersjournals.com/content/43/1/204.abstract&lt;/url&gt;&lt;url&gt;http://erj.ersjournals.com/content/43/1/204.full.pdf&lt;/url&gt;&lt;/related-urls&gt;&lt;/urls&gt;&lt;electronic-resource-num&gt;10.1183/09031936.00071812&lt;/electronic-resource-num&gt;&lt;research-notes&gt;CALIPER shows some correlation with mortality, though lack of radiologist agreement leaves a subjective gold standard comparitor for its analysis calibration.&lt;/research-notes&gt;&lt;/record&gt;&lt;/Cite&gt;&lt;/EndNote&gt;</w:instrText>
      </w:r>
      <w:r w:rsidR="00EB639B">
        <w:fldChar w:fldCharType="separate"/>
      </w:r>
      <w:r w:rsidR="0036794D" w:rsidRPr="0036794D">
        <w:rPr>
          <w:noProof/>
          <w:vertAlign w:val="superscript"/>
        </w:rPr>
        <w:t>417</w:t>
      </w:r>
      <w:r w:rsidR="00EB639B">
        <w:fldChar w:fldCharType="end"/>
      </w:r>
    </w:p>
    <w:p w14:paraId="2E131E52" w14:textId="4098B40F" w:rsidR="008203BE" w:rsidRDefault="008203BE" w:rsidP="004C7942">
      <w:r>
        <w:t>One hypothesis is that the</w:t>
      </w:r>
      <w:r w:rsidR="00907A48">
        <w:t xml:space="preserve"> DWI</w:t>
      </w:r>
      <w:r>
        <w:t xml:space="preserve"> measurement of </w:t>
      </w:r>
      <w:r w:rsidR="002338E8">
        <w:t>intra-acinar diffusion</w:t>
      </w:r>
      <w:r>
        <w:t xml:space="preserve"> is more sensitive to subtle </w:t>
      </w:r>
      <w:r w:rsidR="00DD15CF">
        <w:t>architectural</w:t>
      </w:r>
      <w:r>
        <w:t xml:space="preserve"> distortion</w:t>
      </w:r>
      <w:r w:rsidR="00DD15CF">
        <w:t>, and that DW-MRI-based metrics demonstrate change in the presence of local disease, even where lung volume is preserved</w:t>
      </w:r>
      <w:r>
        <w:t>.</w:t>
      </w:r>
      <w:r w:rsidR="00DD15CF">
        <w:t xml:space="preserve"> There appears to be a non-linear correlation between ADC / Lm</w:t>
      </w:r>
      <w:r w:rsidR="00DD15CF" w:rsidRPr="00DD15CF">
        <w:rPr>
          <w:vertAlign w:val="subscript"/>
        </w:rPr>
        <w:t>D</w:t>
      </w:r>
      <w:r w:rsidR="00DD15CF">
        <w:t xml:space="preserve"> mean values and CALIPER-measured honeycombing in our population, inferring that a rise in ADC / Lm</w:t>
      </w:r>
      <w:r w:rsidR="00DD15CF" w:rsidRPr="00DD15CF">
        <w:rPr>
          <w:vertAlign w:val="subscript"/>
        </w:rPr>
        <w:t>D</w:t>
      </w:r>
      <w:r w:rsidR="00DD15CF">
        <w:t xml:space="preserve"> occurs before honeycombing is visualised on the CT.</w:t>
      </w:r>
      <w:r>
        <w:t xml:space="preserve"> However, </w:t>
      </w:r>
      <w:r w:rsidR="00DD15CF">
        <w:t xml:space="preserve">a caveat to this interpretation is that </w:t>
      </w:r>
      <w:r>
        <w:t xml:space="preserve">CALIPER may underestimate honeycombing in our </w:t>
      </w:r>
      <w:r w:rsidR="00DD15CF">
        <w:t>population, as has been previously described.</w:t>
      </w:r>
    </w:p>
    <w:p w14:paraId="50512F0E" w14:textId="4607DF47" w:rsidR="002843BC" w:rsidRDefault="006000B8" w:rsidP="004C7942">
      <w:r>
        <w:t xml:space="preserve">No published data yet exists on DW-MRI </w:t>
      </w:r>
      <w:r w:rsidR="0015118B">
        <w:t>in</w:t>
      </w:r>
      <w:r w:rsidR="00907A48">
        <w:t xml:space="preserve"> humans with</w:t>
      </w:r>
      <w:r w:rsidR="0015118B">
        <w:t xml:space="preserve"> interstitial lung diseases. However, the findings from </w:t>
      </w:r>
      <w:r w:rsidR="006A0C54">
        <w:t>the</w:t>
      </w:r>
      <w:r w:rsidR="00384D03">
        <w:t xml:space="preserve"> data</w:t>
      </w:r>
      <w:r w:rsidR="006A0C54">
        <w:t xml:space="preserve"> presented here</w:t>
      </w:r>
      <w:r w:rsidR="002843BC">
        <w:t xml:space="preserve"> </w:t>
      </w:r>
      <w:r w:rsidR="006A0C54">
        <w:t>contradict</w:t>
      </w:r>
      <w:r w:rsidR="002843BC">
        <w:t xml:space="preserve"> findings in rats </w:t>
      </w:r>
      <w:r w:rsidR="002B2570">
        <w:t>administered</w:t>
      </w:r>
      <w:r w:rsidR="002843BC">
        <w:t xml:space="preserve"> ble</w:t>
      </w:r>
      <w:r w:rsidR="002B2570">
        <w:t>omycin to induce lung fibrosis.</w:t>
      </w:r>
      <w:r w:rsidR="002B2570">
        <w:fldChar w:fldCharType="begin">
          <w:fldData xml:space="preserve">PEVuZE5vdGU+PENpdGU+PEF1dGhvcj5TdGVwaGVuPC9BdXRob3I+PFllYXI+MjAxMDwvWWVhcj48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</w:fldData>
        </w:fldChar>
      </w:r>
      <w:r w:rsidR="00132294">
        <w:instrText xml:space="preserve"> ADDIN EN.CITE </w:instrText>
      </w:r>
      <w:r w:rsidR="00132294">
        <w:fldChar w:fldCharType="begin">
          <w:fldData xml:space="preserve">PEVuZE5vdGU+PENpdGU+PEF1dGhvcj5TdGVwaGVuPC9BdXRob3I+PFllYXI+MjAxMDwvWWVhcj48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</w:fldData>
        </w:fldChar>
      </w:r>
      <w:r w:rsidR="00132294">
        <w:instrText xml:space="preserve"> ADDIN EN.CITE.DATA </w:instrText>
      </w:r>
      <w:r w:rsidR="00132294">
        <w:fldChar w:fldCharType="end"/>
      </w:r>
      <w:r w:rsidR="002B2570">
        <w:fldChar w:fldCharType="separate"/>
      </w:r>
      <w:r w:rsidR="00132294" w:rsidRPr="00132294">
        <w:rPr>
          <w:noProof/>
          <w:vertAlign w:val="superscript"/>
        </w:rPr>
        <w:t>277</w:t>
      </w:r>
      <w:r w:rsidR="002B2570">
        <w:fldChar w:fldCharType="end"/>
      </w:r>
      <w:r w:rsidR="00384D03">
        <w:t xml:space="preserve"> Stephen </w:t>
      </w:r>
      <w:r w:rsidR="002F1515" w:rsidRPr="002F1515">
        <w:rPr>
          <w:i/>
        </w:rPr>
        <w:t>et al.</w:t>
      </w:r>
      <w:r w:rsidR="002F1515">
        <w:rPr>
          <w:i/>
        </w:rPr>
        <w:t xml:space="preserve"> </w:t>
      </w:r>
      <w:r w:rsidR="00384D03">
        <w:t xml:space="preserve">reported a decline in </w:t>
      </w:r>
      <w:r w:rsidR="00384D03" w:rsidRPr="00384D03">
        <w:rPr>
          <w:vertAlign w:val="superscript"/>
        </w:rPr>
        <w:t>3</w:t>
      </w:r>
      <w:r w:rsidR="00384D03">
        <w:t>He ADC three weeks after drug administration.</w:t>
      </w:r>
      <w:r w:rsidR="00384D03">
        <w:fldChar w:fldCharType="begin">
          <w:fldData xml:space="preserve">PEVuZE5vdGU+PENpdGU+PEF1dGhvcj5TdGVwaGVuPC9BdXRob3I+PFllYXI+MjAxMDwvWWVhcj48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</w:fldData>
        </w:fldChar>
      </w:r>
      <w:r w:rsidR="00132294">
        <w:instrText xml:space="preserve"> ADDIN EN.CITE </w:instrText>
      </w:r>
      <w:r w:rsidR="00132294">
        <w:fldChar w:fldCharType="begin">
          <w:fldData xml:space="preserve">PEVuZE5vdGU+PENpdGU+PEF1dGhvcj5TdGVwaGVuPC9BdXRob3I+PFllYXI+MjAxMDwvWWVhcj48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</w:fldData>
        </w:fldChar>
      </w:r>
      <w:r w:rsidR="00132294">
        <w:instrText xml:space="preserve"> ADDIN EN.CITE.DATA </w:instrText>
      </w:r>
      <w:r w:rsidR="00132294">
        <w:fldChar w:fldCharType="end"/>
      </w:r>
      <w:r w:rsidR="00384D03">
        <w:fldChar w:fldCharType="separate"/>
      </w:r>
      <w:r w:rsidR="00132294" w:rsidRPr="00132294">
        <w:rPr>
          <w:noProof/>
          <w:vertAlign w:val="superscript"/>
        </w:rPr>
        <w:t>277</w:t>
      </w:r>
      <w:r w:rsidR="00384D03">
        <w:fldChar w:fldCharType="end"/>
      </w:r>
      <w:r w:rsidR="00AE00D2">
        <w:t xml:space="preserve"> It is likely that these differences</w:t>
      </w:r>
      <w:r w:rsidR="00406185">
        <w:t xml:space="preserve"> in results</w:t>
      </w:r>
      <w:r w:rsidR="00AE00D2">
        <w:t xml:space="preserve"> are due to differences between the bleomycin rat model and IPF disease in humans. The histological slides shown in the article supplementary material demonstrate narrowing of the alveolar airspaces with confluent inflammation and fibrotic change, without the significant bronchiolar or honeycomb features believed to be responsible for ADC increases in the study population. The ADC decrease in bleomycin afflicted rats may be explained by a predominant reduction in lung compliance and thus alveolar expansion, which may also explain the lower ventilation values demonstrated</w:t>
      </w:r>
      <w:r w:rsidR="003010E4">
        <w:t xml:space="preserve"> in their population</w:t>
      </w:r>
      <w:r w:rsidR="00AE00D2">
        <w:t>.</w:t>
      </w:r>
    </w:p>
    <w:p w14:paraId="77C75547" w14:textId="398DBBFB" w:rsidR="004F5ADB" w:rsidRDefault="004F5ADB" w:rsidP="004F5ADB">
      <w:r>
        <w:t>No correlations were demonstrable between DW-MRI outcome metrics and age in spite of previous data suggesting an increase in ADC in older populations.</w:t>
      </w:r>
      <w:r>
        <w:fldChar w:fldCharType="begin">
          <w:fldData xml:space="preserve">PEVuZE5vdGU+PENpdGU+PEF1dGhvcj5GYWluPC9BdXRob3I+PFllYXI+MjAwNTwvWWVhcj48UmVj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</w:fldData>
        </w:fldChar>
      </w:r>
      <w:r w:rsidR="0036794D">
        <w:instrText xml:space="preserve"> ADDIN EN.CITE </w:instrText>
      </w:r>
      <w:r w:rsidR="0036794D">
        <w:fldChar w:fldCharType="begin">
          <w:fldData xml:space="preserve">PEVuZE5vdGU+PENpdGU+PEF1dGhvcj5GYWluPC9BdXRob3I+PFllYXI+MjAwNTwvWWVhcj48UmVj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</w:fldData>
        </w:fldChar>
      </w:r>
      <w:r w:rsidR="0036794D">
        <w:instrText xml:space="preserve"> ADDIN EN.CITE.DATA </w:instrText>
      </w:r>
      <w:r w:rsidR="0036794D">
        <w:fldChar w:fldCharType="end"/>
      </w:r>
      <w:r>
        <w:fldChar w:fldCharType="separate"/>
      </w:r>
      <w:r w:rsidR="0036794D" w:rsidRPr="0036794D">
        <w:rPr>
          <w:noProof/>
          <w:vertAlign w:val="superscript"/>
        </w:rPr>
        <w:t>414, 418</w:t>
      </w:r>
      <w:r>
        <w:fldChar w:fldCharType="end"/>
      </w:r>
      <w:r w:rsidR="00384D03">
        <w:t xml:space="preserve"> However, the age range </w:t>
      </w:r>
      <w:r w:rsidR="00645D21">
        <w:t xml:space="preserve">in this study </w:t>
      </w:r>
      <w:r w:rsidR="00384D03">
        <w:t>was narrow (63 – 80 years) and the sample size small.</w:t>
      </w:r>
      <w:r w:rsidR="002F3A83">
        <w:t xml:space="preserve"> Unlike the findings from </w:t>
      </w:r>
      <w:r w:rsidR="003010E4">
        <w:t xml:space="preserve">Waters </w:t>
      </w:r>
      <w:r w:rsidR="002F1515" w:rsidRPr="002F1515">
        <w:rPr>
          <w:i/>
        </w:rPr>
        <w:t>et al.</w:t>
      </w:r>
      <w:r w:rsidR="002F3A83">
        <w:t>,</w:t>
      </w:r>
      <w:r w:rsidR="003010E4">
        <w:fldChar w:fldCharType="begin"/>
      </w:r>
      <w:r w:rsidR="0036794D">
        <w:instrText xml:space="preserve"> ADDIN EN.CITE &lt;EndNote&gt;&lt;Cite&gt;&lt;Author&gt;Waters&lt;/Author&gt;&lt;Year&gt;2006&lt;/Year&gt;&lt;RecNum&gt;690&lt;/RecNum&gt;&lt;DisplayText&gt;&lt;style face="superscript"&gt;418&lt;/style&gt;&lt;/DisplayText&gt;&lt;record&gt;&lt;rec-number&gt;690&lt;/rec-number&gt;&lt;foreign-keys&gt;&lt;key app="EN" db-id="52evaf50e9fe5cewd9b555d6wtw099s0pzrz" timestamp="1469190313" guid="712c5253-0c17-4650-a766-9f357000fa6e"&gt;690&lt;/key&gt;&lt;key app="ENWeb" db-id=""&gt;0&lt;/key&gt;&lt;/foreign-keys&gt;&lt;ref-type name="Journal Article"&gt;17&lt;/ref-type&gt;&lt;contributors&gt;&lt;authors&gt;&lt;author&gt;Waters, Barnaby&lt;/author&gt;&lt;author&gt;Owers-Bradley, John&lt;/author&gt;&lt;author&gt;Silverman, Mike&lt;/author&gt;&lt;/authors&gt;&lt;/contributors&gt;&lt;titles&gt;&lt;title&gt;Acinar Structure in Symptom-free Adults by Helium-3 Magnetic Resonance&lt;/title&gt;&lt;secondary-title&gt;American Journal of Respiratory and Critical Care Medicine&lt;/secondary-title&gt;&lt;/titles&gt;&lt;periodical&gt;&lt;full-title&gt;Am J Respir Crit Care Med&lt;/full-title&gt;&lt;abbr-1&gt;American journal of respiratory and critical care medicine&lt;/abbr-1&gt;&lt;/periodical&gt;&lt;pages&gt;847-851&lt;/pages&gt;&lt;volume&gt;173&lt;/volume&gt;&lt;number&gt;8&lt;/number&gt;&lt;dates&gt;&lt;year&gt;2006&lt;/year&gt;&lt;pub-dates&gt;&lt;date&gt;2006/04/15&lt;/date&gt;&lt;/pub-dates&gt;&lt;/dates&gt;&lt;publisher&gt;American Thoracic Society - AJRCCM&lt;/publisher&gt;&lt;isbn&gt;1073-449X&lt;/isbn&gt;&lt;urls&gt;&lt;related-urls&gt;&lt;url&gt;http://dx.doi.org/10.1164/rccm.200411-1595OC&lt;/url&gt;&lt;url&gt;http://www.atsjournals.org/doi/pdf/10.1164/rccm.200411-1595OC&lt;/url&gt;&lt;/related-urls&gt;&lt;/urls&gt;&lt;electronic-resource-num&gt;10.1164/rccm.200411-1595OC&lt;/electronic-resource-num&gt;&lt;access-date&gt;2016/07/14&lt;/access-date&gt;&lt;/record&gt;&lt;/Cite&gt;&lt;/EndNote&gt;</w:instrText>
      </w:r>
      <w:r w:rsidR="003010E4">
        <w:fldChar w:fldCharType="separate"/>
      </w:r>
      <w:r w:rsidR="0036794D" w:rsidRPr="0036794D">
        <w:rPr>
          <w:noProof/>
          <w:vertAlign w:val="superscript"/>
        </w:rPr>
        <w:t>418</w:t>
      </w:r>
      <w:r w:rsidR="003010E4">
        <w:fldChar w:fldCharType="end"/>
      </w:r>
      <w:r w:rsidR="002F3A83">
        <w:t xml:space="preserve"> ADC was not significantly different between smokers and non-smokers. The small but significant increase in smokers shown by Waters </w:t>
      </w:r>
      <w:r w:rsidR="002F1515" w:rsidRPr="002F1515">
        <w:rPr>
          <w:i/>
        </w:rPr>
        <w:t>et al.</w:t>
      </w:r>
      <w:r w:rsidR="002F1515">
        <w:rPr>
          <w:i/>
        </w:rPr>
        <w:t xml:space="preserve"> </w:t>
      </w:r>
      <w:r w:rsidR="002F3A83">
        <w:t xml:space="preserve">may be driven by subclinical emphysematous change, a signal which may have been lost due to IPF being the predominant pathological mechanism driving ADC </w:t>
      </w:r>
      <w:r w:rsidR="001277A1">
        <w:t>and Lm</w:t>
      </w:r>
      <w:r w:rsidR="001277A1" w:rsidRPr="001277A1">
        <w:rPr>
          <w:vertAlign w:val="subscript"/>
        </w:rPr>
        <w:t>D</w:t>
      </w:r>
      <w:r w:rsidR="001277A1">
        <w:t xml:space="preserve"> </w:t>
      </w:r>
      <w:r w:rsidR="002F3A83">
        <w:t>increases in this study.</w:t>
      </w:r>
    </w:p>
    <w:p w14:paraId="593954EB" w14:textId="11AC2F3F" w:rsidR="00F812CA" w:rsidRDefault="00907A48" w:rsidP="00F812CA">
      <w:pPr>
        <w:pStyle w:val="Heading3"/>
      </w:pPr>
      <w:r>
        <w:t xml:space="preserve">Sensitivity to Disease </w:t>
      </w:r>
      <w:r w:rsidR="003A42BC">
        <w:t>Progression</w:t>
      </w:r>
    </w:p>
    <w:p w14:paraId="64736AF9" w14:textId="77BA9A8C" w:rsidR="00897F6A" w:rsidRDefault="00CC65A6" w:rsidP="004C7942">
      <w:r>
        <w:t>Mean ADC and Lm</w:t>
      </w:r>
      <w:r w:rsidRPr="00CC65A6">
        <w:rPr>
          <w:vertAlign w:val="subscript"/>
        </w:rPr>
        <w:t>D</w:t>
      </w:r>
      <w:r>
        <w:rPr>
          <w:vertAlign w:val="subscript"/>
        </w:rPr>
        <w:t xml:space="preserve"> </w:t>
      </w:r>
      <w:r>
        <w:t xml:space="preserve">increase in the population over a 6 and </w:t>
      </w:r>
      <w:r w:rsidR="0093234D">
        <w:t>12-month</w:t>
      </w:r>
      <w:r>
        <w:t xml:space="preserve"> follow-up period. The Lm</w:t>
      </w:r>
      <w:r w:rsidRPr="00CC65A6">
        <w:rPr>
          <w:vertAlign w:val="subscript"/>
        </w:rPr>
        <w:t>D</w:t>
      </w:r>
      <w:r>
        <w:t xml:space="preserve"> change over 12 months reaches statistical significance. Given this is accompanied by decrease in skew, it is likely due to the formation of more areas of cystic change, rather than </w:t>
      </w:r>
      <w:r>
        <w:lastRenderedPageBreak/>
        <w:t>the enlargement of existing cysts. This theory of spreading pathology is supported by the changes in qualitative ADC maps over time, which show areas of high ADC spreading from basal and peripheral regions to more apical and central regions, rather than an increase in ADC in existing regions of presumed disease.</w:t>
      </w:r>
    </w:p>
    <w:p w14:paraId="4CC7DEFA" w14:textId="2DC62933" w:rsidR="0093234D" w:rsidRDefault="0093234D" w:rsidP="004C7942">
      <w:r>
        <w:t xml:space="preserve">These increases </w:t>
      </w:r>
      <w:r w:rsidR="000E2DB4">
        <w:t xml:space="preserve">over 12 months </w:t>
      </w:r>
      <w:r>
        <w:t>are small</w:t>
      </w:r>
      <w:r w:rsidR="000E2DB4">
        <w:t xml:space="preserve"> across the population (ADC increase of 0.012cm</w:t>
      </w:r>
      <w:r w:rsidR="000E2DB4" w:rsidRPr="000E2DB4">
        <w:rPr>
          <w:vertAlign w:val="superscript"/>
        </w:rPr>
        <w:t>2</w:t>
      </w:r>
      <w:r w:rsidR="000E2DB4">
        <w:t>s</w:t>
      </w:r>
      <w:r w:rsidR="000E2DB4" w:rsidRPr="000E2DB4">
        <w:rPr>
          <w:vertAlign w:val="superscript"/>
        </w:rPr>
        <w:t>-1</w:t>
      </w:r>
      <w:r w:rsidR="000E2DB4">
        <w:t>, Lm</w:t>
      </w:r>
      <w:r w:rsidR="000E2DB4" w:rsidRPr="000E2DB4">
        <w:rPr>
          <w:vertAlign w:val="subscript"/>
        </w:rPr>
        <w:t>D</w:t>
      </w:r>
      <w:r w:rsidR="000E2DB4">
        <w:t xml:space="preserve"> increase 8µm). However, if increases are seen on a global metric, it is likely that further refinement of regional analysis will be more sensitive to subtle change. Although neither mean ADC, nor</w:t>
      </w:r>
      <w:r w:rsidR="00EB639B">
        <w:t xml:space="preserve"> </w:t>
      </w:r>
      <w:r w:rsidR="00EB605C">
        <w:t>mean</w:t>
      </w:r>
      <w:r w:rsidR="000E2DB4">
        <w:t xml:space="preserve"> Lm</w:t>
      </w:r>
      <w:r w:rsidR="000E2DB4" w:rsidRPr="000E2DB4">
        <w:rPr>
          <w:vertAlign w:val="subscript"/>
        </w:rPr>
        <w:t>D</w:t>
      </w:r>
      <w:r w:rsidR="000E2DB4">
        <w:t xml:space="preserve"> </w:t>
      </w:r>
      <w:r w:rsidR="00EB639B">
        <w:t>were statistically different between those participants reaching the composite primary endpoint and those who did not, there was a trend towards an increase in both in those experiencing an event. This is in keeping with the known association of increasing honeycomb change on CT with a worse prognosis.</w:t>
      </w:r>
      <w:r w:rsidR="00EB639B">
        <w:fldChar w:fldCharType="begin"/>
      </w:r>
      <w:r w:rsidR="00BE0F3E">
        <w:instrText xml:space="preserve"> ADDIN EN.CITE &lt;EndNote&gt;&lt;Cite&gt;&lt;Author&gt;Flaherty&lt;/Author&gt;&lt;Year&gt;2003&lt;/Year&gt;&lt;RecNum&gt;270&lt;/RecNum&gt;&lt;DisplayText&gt;&lt;style face="superscript"&gt;129&lt;/style&gt;&lt;/DisplayText&gt;&lt;record&gt;&lt;rec-number&gt;270&lt;/rec-number&gt;&lt;foreign-keys&gt;&lt;key app="EN" db-id="52evaf50e9fe5cewd9b555d6wtw099s0pzrz" timestamp="1434708968" guid="d71bebe5-eeeb-4661-8831-668eb255784b"&gt;270&lt;/key&gt;&lt;/foreign-keys&gt;&lt;ref-type name="Journal Article"&gt;17&lt;/ref-type&gt;&lt;contributors&gt;&lt;authors&gt;&lt;author&gt;Flaherty, Kevin R.&lt;/author&gt;&lt;author&gt;Mumford, Jeanette A.&lt;/author&gt;&lt;author&gt;Murray, Susan&lt;/author&gt;&lt;author&gt;Kazerooni, Ella A.&lt;/author&gt;&lt;author&gt;Gross, Barry H.&lt;/author&gt;&lt;author&gt;Colby, Thomas V.&lt;/author&gt;&lt;author&gt;Travis, William D.&lt;/author&gt;&lt;author&gt;Flint, Andrew&lt;/author&gt;&lt;author&gt;Toews, Galen B.&lt;/author&gt;&lt;author&gt;Lynch, Joseph P.&lt;/author&gt;&lt;author&gt;Martinez, Fernando J.&lt;/author&gt;&lt;/authors&gt;&lt;/contributors&gt;&lt;titles&gt;&lt;title&gt;Prognostic Implications of Physiologic and Radiographic Changes in Idiopathic Interstitial Pneumonia&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43-548&lt;/pages&gt;&lt;volume&gt;168&lt;/volume&gt;&lt;number&gt;5&lt;/number&gt;&lt;dates&gt;&lt;year&gt;2003&lt;/year&gt;&lt;pub-dates&gt;&lt;date&gt;2003/09/01&lt;/date&gt;&lt;/pub-dates&gt;&lt;/dates&gt;&lt;publisher&gt;American Thoracic Society - AJRCCM&lt;/publisher&gt;&lt;isbn&gt;1073-449X&lt;/isbn&gt;&lt;urls&gt;&lt;related-urls&gt;&lt;url&gt;http://dx.doi.org/10.1164/rccm.200209-1112OC&lt;/url&gt;&lt;url&gt;http://www.atsjournals.org/doi/pdf/10.1164/rccm.200209-1112OC&lt;/url&gt;&lt;/related-urls&gt;&lt;/urls&gt;&lt;electronic-resource-num&gt;10.1164/rccm.200209-1112OC&lt;/electronic-resource-num&gt;&lt;access-date&gt;2015/06/19&lt;/access-date&gt;&lt;/record&gt;&lt;/Cite&gt;&lt;/EndNote&gt;</w:instrText>
      </w:r>
      <w:r w:rsidR="00EB639B">
        <w:fldChar w:fldCharType="separate"/>
      </w:r>
      <w:r w:rsidR="008E7684" w:rsidRPr="008E7684">
        <w:rPr>
          <w:noProof/>
          <w:vertAlign w:val="superscript"/>
        </w:rPr>
        <w:t>129</w:t>
      </w:r>
      <w:r w:rsidR="00EB639B">
        <w:fldChar w:fldCharType="end"/>
      </w:r>
    </w:p>
    <w:p w14:paraId="42202498" w14:textId="0252BC4D" w:rsidR="001277A1" w:rsidRDefault="001277A1" w:rsidP="004C7942">
      <w:pPr>
        <w:rPr>
          <w:ins w:id="6189" w:author="Windows User" w:date="2018-11-01T15:12:00Z"/>
        </w:rPr>
      </w:pPr>
      <w:r>
        <w:t>It is of interest that a statistically significant change is seen in Lm</w:t>
      </w:r>
      <w:r w:rsidRPr="001277A1">
        <w:rPr>
          <w:vertAlign w:val="subscript"/>
        </w:rPr>
        <w:t>D</w:t>
      </w:r>
      <w:r>
        <w:t xml:space="preserve">, but not ADC, given that both are derived from the same </w:t>
      </w:r>
      <w:r w:rsidR="00A534ED">
        <w:t>kind of data</w:t>
      </w:r>
      <w:r>
        <w:t>. ADC is relatively limited, as</w:t>
      </w:r>
      <w:r w:rsidRPr="001277A1">
        <w:t xml:space="preserve"> it represents a relative measure that does not directly represent a quantitative structural dimension. </w:t>
      </w:r>
      <w:r>
        <w:t>Measuring ADC on different scanners with differing</w:t>
      </w:r>
      <w:r w:rsidRPr="001277A1">
        <w:t xml:space="preserve"> timing characteristics </w:t>
      </w:r>
      <w:r>
        <w:t>often</w:t>
      </w:r>
      <w:r w:rsidRPr="001277A1">
        <w:t xml:space="preserve"> yield</w:t>
      </w:r>
      <w:r>
        <w:t>s</w:t>
      </w:r>
      <w:r w:rsidRPr="001277A1">
        <w:t xml:space="preserve"> different values</w:t>
      </w:r>
      <w:r>
        <w:t>.</w:t>
      </w:r>
      <w:r>
        <w:fldChar w:fldCharType="begin">
          <w:fldData xml:space="preserve">PEVuZE5vdGU+PENpdGU+PEF1dGhvcj5HaWVyYWRhPC9BdXRob3I+PFllYXI+MjAwOTwvWWVhcj48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</w:fldData>
        </w:fldChar>
      </w:r>
      <w:r w:rsidR="0036794D">
        <w:instrText xml:space="preserve"> ADDIN EN.CITE </w:instrText>
      </w:r>
      <w:r w:rsidR="0036794D">
        <w:fldChar w:fldCharType="begin">
          <w:fldData xml:space="preserve">PEVuZE5vdGU+PENpdGU+PEF1dGhvcj5HaWVyYWRhPC9BdXRob3I+PFllYXI+MjAwOTwvWWVhcj48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419</w:t>
      </w:r>
      <w:r>
        <w:fldChar w:fldCharType="end"/>
      </w:r>
      <w:r w:rsidRPr="001277A1">
        <w:t xml:space="preserve"> </w:t>
      </w:r>
      <w:r>
        <w:t>Recent efforts attempt to</w:t>
      </w:r>
      <w:r w:rsidRPr="001277A1">
        <w:t xml:space="preserve"> relate diffusion </w:t>
      </w:r>
      <w:r>
        <w:t>metrics</w:t>
      </w:r>
      <w:r w:rsidRPr="001277A1">
        <w:t xml:space="preserve"> to histological features such as mean le</w:t>
      </w:r>
      <w:r w:rsidR="00A40D48">
        <w:t>ngth and surface area to volume, as was first described in ex-vivo lung tissue by</w:t>
      </w:r>
      <w:r w:rsidRPr="001277A1">
        <w:t xml:space="preserve"> Weibel </w:t>
      </w:r>
      <w:r w:rsidR="002F1515" w:rsidRPr="002F1515">
        <w:rPr>
          <w:i/>
        </w:rPr>
        <w:t>et al.</w:t>
      </w:r>
      <w:r w:rsidR="00A40D48">
        <w:fldChar w:fldCharType="begin"/>
      </w:r>
      <w:r w:rsidR="0036794D">
        <w:instrText xml:space="preserve"> ADDIN EN.CITE &lt;EndNote&gt;&lt;Cite&gt;&lt;Author&gt;Weibel&lt;/Author&gt;&lt;RecNum&gt;2103&lt;/RecNum&gt;&lt;DisplayText&gt;&lt;style face="superscript"&gt;420&lt;/style&gt;&lt;/DisplayText&gt;&lt;record&gt;&lt;rec-number&gt;2103&lt;/rec-number&gt;&lt;foreign-keys&gt;&lt;key app="EN" db-id="52evaf50e9fe5cewd9b555d6wtw099s0pzrz" timestamp="1521638746" guid="1d19f668-80b1-41cf-a59e-aedee144b4cd"&gt;2103&lt;/key&gt;&lt;/foreign-keys&gt;&lt;ref-type name="Journal Article"&gt;17&lt;/ref-type&gt;&lt;contributors&gt;&lt;authors&gt;&lt;author&gt;Weibel, Ewald R.&lt;/author&gt;&lt;/authors&gt;&lt;/contributors&gt;&lt;titles&gt;&lt;title&gt;How Does Lung Structure Affect Gas Exchange?&lt;/title&gt;&lt;secondary-title&gt;CHEST&lt;/secondary-title&gt;&lt;alt-title&gt;Chest&lt;/alt-title&gt;&lt;/titles&gt;&lt;periodical&gt;&lt;full-title&gt;Chest&lt;/full-title&gt;&lt;abbr-1&gt;Chest&lt;/abbr-1&gt;&lt;/periodical&gt;&lt;alt-periodical&gt;&lt;full-title&gt;Chest&lt;/full-title&gt;&lt;abbr-1&gt;Chest&lt;/abbr-1&gt;&lt;/alt-periodical&gt;&lt;pages&gt;657-665&lt;/pages&gt;&lt;volume&gt;83&lt;/volume&gt;&lt;number&gt;4&lt;/number&gt;&lt;dates&gt;&lt;/dates&gt;&lt;publisher&gt;Elsevier&lt;/publisher&gt;&lt;isbn&gt;0012-3692&lt;/isbn&gt;&lt;urls&gt;&lt;related-urls&gt;&lt;url&gt;http://dx.doi.org/10.1378/chest.83.4.657&lt;/url&gt;&lt;/related-urls&gt;&lt;/urls&gt;&lt;electronic-resource-num&gt;10.1378/chest.83.4.657&lt;/electronic-resource-num&gt;&lt;access-date&gt;2018/02/19&lt;/access-date&gt;&lt;/record&gt;&lt;/Cite&gt;&lt;/EndNote&gt;</w:instrText>
      </w:r>
      <w:r w:rsidR="00A40D48">
        <w:fldChar w:fldCharType="separate"/>
      </w:r>
      <w:r w:rsidR="0036794D" w:rsidRPr="0036794D">
        <w:rPr>
          <w:noProof/>
          <w:vertAlign w:val="superscript"/>
        </w:rPr>
        <w:t>420</w:t>
      </w:r>
      <w:r w:rsidR="00A40D48">
        <w:fldChar w:fldCharType="end"/>
      </w:r>
      <w:r w:rsidR="00A40D48">
        <w:t xml:space="preserve"> The relationship of Lm</w:t>
      </w:r>
      <w:r w:rsidR="00A40D48" w:rsidRPr="00A40D48">
        <w:rPr>
          <w:vertAlign w:val="subscript"/>
        </w:rPr>
        <w:t>D</w:t>
      </w:r>
      <w:r w:rsidR="00A40D48">
        <w:t xml:space="preserve"> to an acinar model may be one reason why </w:t>
      </w:r>
      <w:ins w:id="6190" w:author="Windows User" w:date="2018-11-01T15:13:00Z">
        <w:r w:rsidR="00F1381D">
          <w:t>Lm</w:t>
        </w:r>
        <w:r w:rsidR="00F1381D" w:rsidRPr="001277A1">
          <w:rPr>
            <w:vertAlign w:val="subscript"/>
          </w:rPr>
          <w:t>D</w:t>
        </w:r>
        <w:r w:rsidR="00F1381D" w:rsidDel="00F1381D">
          <w:t xml:space="preserve"> </w:t>
        </w:r>
      </w:ins>
      <w:del w:id="6191" w:author="Windows User" w:date="2018-11-01T15:13:00Z">
        <w:r w:rsidR="00A40D48" w:rsidDel="00F1381D">
          <w:delText xml:space="preserve">ADC </w:delText>
        </w:r>
      </w:del>
      <w:r w:rsidR="00A40D48">
        <w:t>demonstrates statistically significant change over time and higher correlation with CT metrics than ADC.</w:t>
      </w:r>
    </w:p>
    <w:p w14:paraId="487EC3B1" w14:textId="1AB6894F" w:rsidR="00F1381D" w:rsidRPr="00F1381D" w:rsidRDefault="00F1381D" w:rsidP="004C7942">
      <w:pPr>
        <w:rPr>
          <w:vertAlign w:val="superscript"/>
          <w:rPrChange w:id="6192" w:author="Windows User" w:date="2018-11-01T15:14:00Z">
            <w:rPr/>
          </w:rPrChange>
        </w:rPr>
      </w:pPr>
      <w:ins w:id="6193" w:author="Windows User" w:date="2018-11-01T15:12:00Z">
        <w:r>
          <w:t>However, it is important to note that as previously described, Lm</w:t>
        </w:r>
        <w:r w:rsidRPr="00F1381D">
          <w:rPr>
            <w:vertAlign w:val="subscript"/>
            <w:rPrChange w:id="6194" w:author="Windows User" w:date="2018-11-01T15:13:00Z">
              <w:rPr/>
            </w:rPrChange>
          </w:rPr>
          <w:t>D</w:t>
        </w:r>
      </w:ins>
      <w:ins w:id="6195" w:author="Windows User" w:date="2018-11-01T15:13:00Z">
        <w:r>
          <w:t xml:space="preserve"> is a calculated value and discrepancy exists in this study and </w:t>
        </w:r>
      </w:ins>
      <w:ins w:id="6196" w:author="Windows User" w:date="2018-11-01T15:15:00Z">
        <w:r>
          <w:t>previously</w:t>
        </w:r>
      </w:ins>
      <w:ins w:id="6197" w:author="Windows User" w:date="2018-11-01T15:13:00Z">
        <w:r>
          <w:t xml:space="preserve"> between </w:t>
        </w:r>
      </w:ins>
      <w:ins w:id="6198" w:author="Windows User" w:date="2018-11-01T15:14:00Z">
        <w:r>
          <w:t>Lm</w:t>
        </w:r>
        <w:r w:rsidRPr="001277A1">
          <w:rPr>
            <w:vertAlign w:val="subscript"/>
          </w:rPr>
          <w:t>D</w:t>
        </w:r>
        <w:r w:rsidRPr="00F1381D">
          <w:rPr>
            <w:rPrChange w:id="6199" w:author="Windows User" w:date="2018-11-01T15:14:00Z">
              <w:rPr>
                <w:vertAlign w:val="superscript"/>
              </w:rPr>
            </w:rPrChange>
          </w:rPr>
          <w:t xml:space="preserve"> </w:t>
        </w:r>
        <w:r>
          <w:t xml:space="preserve">measured with </w:t>
        </w:r>
        <w:r w:rsidRPr="00F1381D">
          <w:rPr>
            <w:vertAlign w:val="superscript"/>
            <w:rPrChange w:id="6200" w:author="Windows User" w:date="2018-11-01T15:14:00Z">
              <w:rPr/>
            </w:rPrChange>
          </w:rPr>
          <w:t>3</w:t>
        </w:r>
        <w:r>
          <w:t xml:space="preserve">He and </w:t>
        </w:r>
        <w:r w:rsidRPr="00F1381D">
          <w:rPr>
            <w:vertAlign w:val="superscript"/>
            <w:rPrChange w:id="6201" w:author="Windows User" w:date="2018-11-01T15:14:00Z">
              <w:rPr/>
            </w:rPrChange>
          </w:rPr>
          <w:t>129</w:t>
        </w:r>
        <w:r>
          <w:t>Xe.</w:t>
        </w:r>
      </w:ins>
      <w:r>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 </w:instrText>
      </w:r>
      <w:r w:rsidR="0036794D">
        <w:fldChar w:fldCharType="begin">
          <w:fldData xml:space="preserve">PEVuZE5vdGU+PENpdGU+PEF1dGhvcj5DaGFuPC9BdXRob3I+PFllYXI+MjAxNjwvWWVhcj48UmVj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</w:fldData>
        </w:fldChar>
      </w:r>
      <w:r w:rsidR="0036794D">
        <w:instrText xml:space="preserve"> ADDIN EN.CITE.DATA </w:instrText>
      </w:r>
      <w:r w:rsidR="0036794D">
        <w:fldChar w:fldCharType="end"/>
      </w:r>
      <w:r>
        <w:fldChar w:fldCharType="separate"/>
      </w:r>
      <w:r w:rsidR="0036794D" w:rsidRPr="0036794D">
        <w:rPr>
          <w:noProof/>
          <w:vertAlign w:val="superscript"/>
        </w:rPr>
        <w:t>399</w:t>
      </w:r>
      <w:r>
        <w:fldChar w:fldCharType="end"/>
      </w:r>
      <w:ins w:id="6202" w:author="Windows User" w:date="2018-11-01T15:14:00Z">
        <w:r>
          <w:t xml:space="preserve"> Perhaps most importantly, Lm</w:t>
        </w:r>
        <w:r w:rsidRPr="001277A1">
          <w:rPr>
            <w:vertAlign w:val="subscript"/>
          </w:rPr>
          <w:t>D</w:t>
        </w:r>
        <w:r>
          <w:t xml:space="preserve"> has not been evaluated </w:t>
        </w:r>
      </w:ins>
      <w:ins w:id="6203" w:author="Windows User" w:date="2018-11-01T15:15:00Z">
        <w:r>
          <w:t>against known ex-vivo histological samples, although work is ongoing in this area.</w:t>
        </w:r>
      </w:ins>
    </w:p>
    <w:p w14:paraId="61DE08EE" w14:textId="1E098E65" w:rsidR="00F812CA" w:rsidRPr="00F812CA" w:rsidRDefault="00F812CA" w:rsidP="00F812CA">
      <w:pPr>
        <w:pStyle w:val="Heading3"/>
      </w:pPr>
      <w:r>
        <w:t>Summary</w:t>
      </w:r>
    </w:p>
    <w:p w14:paraId="3731D9DC" w14:textId="545B257C" w:rsidR="00877F91" w:rsidRDefault="00DC4C04" w:rsidP="00902639">
      <w:r>
        <w:t xml:space="preserve">The </w:t>
      </w:r>
      <w:r w:rsidR="00877F91">
        <w:t>3</w:t>
      </w:r>
      <w:r w:rsidR="00A534ED">
        <w:t>-dimensional multiple b</w:t>
      </w:r>
      <w:r>
        <w:t>-value methodology is likely to have been</w:t>
      </w:r>
      <w:r w:rsidR="00877F91">
        <w:t xml:space="preserve"> key in</w:t>
      </w:r>
      <w:r>
        <w:t xml:space="preserve"> demonstrating </w:t>
      </w:r>
      <w:r w:rsidR="004F7B0C">
        <w:t>subtler</w:t>
      </w:r>
      <w:r w:rsidR="00877F91">
        <w:t xml:space="preserve"> details</w:t>
      </w:r>
      <w:ins w:id="6204" w:author="Windows User" w:date="2018-10-31T10:05:00Z">
        <w:r w:rsidR="00945275">
          <w:t>,</w:t>
        </w:r>
      </w:ins>
      <w:r>
        <w:t xml:space="preserve"> and changes in acinar scale length are clearly demonstrable in regional areas.</w:t>
      </w:r>
      <w:r w:rsidR="00DA655C">
        <w:t xml:space="preserve"> Limitations of the technique we have used include a need </w:t>
      </w:r>
      <w:ins w:id="6205" w:author="Windows User" w:date="2018-10-31T10:06:00Z">
        <w:r w:rsidR="00945275">
          <w:t>f</w:t>
        </w:r>
      </w:ins>
      <w:r w:rsidR="00DA655C">
        <w:t xml:space="preserve">or manual segmentation of the lungs using only the magnitude images as guidance. The trachea, carina and first generation bronchi are readily identifiable, but second generation airways are likely to be included, while some para-bronchial parenchymal regions may not be identified in the mask. If the trachea </w:t>
      </w:r>
      <w:ins w:id="6206" w:author="Windows User" w:date="2018-10-31T10:06:00Z">
        <w:r w:rsidR="00945275">
          <w:lastRenderedPageBreak/>
          <w:t>h</w:t>
        </w:r>
      </w:ins>
      <w:ins w:id="6207" w:author="Windows User" w:date="2018-10-31T10:32:00Z">
        <w:r w:rsidR="006D1305">
          <w:t>mm</w:t>
        </w:r>
      </w:ins>
      <w:r w:rsidR="00DA655C">
        <w:t>as dilated in IPF, as demonstrated in the ventilation images, it is likely that higher generation airways also undergo a degree of dilation and their inclusion or partial inclusion will lead to higher ADC values.</w:t>
      </w:r>
    </w:p>
    <w:p w14:paraId="2BD91DC3" w14:textId="345403DE" w:rsidR="000B0190" w:rsidRPr="00DA655C" w:rsidRDefault="00DA655C" w:rsidP="00902639">
      <w:r>
        <w:t>While it seems likely that the DW-MRI metric changes seen in IPF are resultant of the bronchiolisation of alveoli and possibly honeycombing, it is difficult to prove this definitively. Given the significant overlap in features of early usual interstitial pneumonia (UIP) and fibrotic non-specific interstitial pneumonia (NSIP), it would be interesting to see if ADC or Lm</w:t>
      </w:r>
      <w:r w:rsidRPr="00DA655C">
        <w:rPr>
          <w:vertAlign w:val="subscript"/>
        </w:rPr>
        <w:t>D</w:t>
      </w:r>
      <w:r>
        <w:t xml:space="preserve"> is raised in regions of reticulation and if so, whether these regions go on to exhibit honeycomb change at a later date. Distinguishing between these phenotypes holds prognostic value.</w:t>
      </w:r>
      <w:r>
        <w:fldChar w:fldCharType="begin"/>
      </w:r>
      <w:r w:rsidR="00BE0F3E">
        <w:instrText xml:space="preserve"> ADDIN EN.CITE &lt;EndNote&gt;&lt;Cite&gt;&lt;Author&gt;Flaherty&lt;/Author&gt;&lt;Year&gt;2003&lt;/Year&gt;&lt;RecNum&gt;270&lt;/RecNum&gt;&lt;DisplayText&gt;&lt;style face="superscript"&gt;129&lt;/style&gt;&lt;/DisplayText&gt;&lt;record&gt;&lt;rec-number&gt;270&lt;/rec-number&gt;&lt;foreign-keys&gt;&lt;key app="EN" db-id="52evaf50e9fe5cewd9b555d6wtw099s0pzrz" timestamp="1434708968" guid="d71bebe5-eeeb-4661-8831-668eb255784b"&gt;270&lt;/key&gt;&lt;/foreign-keys&gt;&lt;ref-type name="Journal Article"&gt;17&lt;/ref-type&gt;&lt;contributors&gt;&lt;authors&gt;&lt;author&gt;Flaherty, Kevin R.&lt;/author&gt;&lt;author&gt;Mumford, Jeanette A.&lt;/author&gt;&lt;author&gt;Murray, Susan&lt;/author&gt;&lt;author&gt;Kazerooni, Ella A.&lt;/author&gt;&lt;author&gt;Gross, Barry H.&lt;/author&gt;&lt;author&gt;Colby, Thomas V.&lt;/author&gt;&lt;author&gt;Travis, William D.&lt;/author&gt;&lt;author&gt;Flint, Andrew&lt;/author&gt;&lt;author&gt;Toews, Galen B.&lt;/author&gt;&lt;author&gt;Lynch, Joseph P.&lt;/author&gt;&lt;author&gt;Martinez, Fernando J.&lt;/author&gt;&lt;/authors&gt;&lt;/contributors&gt;&lt;titles&gt;&lt;title&gt;Prognostic Implications of Physiologic and Radiographic Changes in Idiopathic Interstitial Pneumonia&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43-548&lt;/pages&gt;&lt;volume&gt;168&lt;/volume&gt;&lt;number&gt;5&lt;/number&gt;&lt;dates&gt;&lt;year&gt;2003&lt;/year&gt;&lt;pub-dates&gt;&lt;date&gt;2003/09/01&lt;/date&gt;&lt;/pub-dates&gt;&lt;/dates&gt;&lt;publisher&gt;American Thoracic Society - AJRCCM&lt;/publisher&gt;&lt;isbn&gt;1073-449X&lt;/isbn&gt;&lt;urls&gt;&lt;related-urls&gt;&lt;url&gt;http://dx.doi.org/10.1164/rccm.200209-1112OC&lt;/url&gt;&lt;url&gt;http://www.atsjournals.org/doi/pdf/10.1164/rccm.200209-1112OC&lt;/url&gt;&lt;/related-urls&gt;&lt;/urls&gt;&lt;electronic-resource-num&gt;10.1164/rccm.200209-1112OC&lt;/electronic-resource-num&gt;&lt;access-date&gt;2015/06/19&lt;/access-date&gt;&lt;/record&gt;&lt;/Cite&gt;&lt;/EndNote&gt;</w:instrText>
      </w:r>
      <w:r>
        <w:fldChar w:fldCharType="separate"/>
      </w:r>
      <w:r w:rsidR="008E7684" w:rsidRPr="008E7684">
        <w:rPr>
          <w:noProof/>
          <w:vertAlign w:val="superscript"/>
        </w:rPr>
        <w:t>129</w:t>
      </w:r>
      <w:r>
        <w:fldChar w:fldCharType="end"/>
      </w:r>
    </w:p>
    <w:p w14:paraId="09A9471D" w14:textId="57EEC882" w:rsidR="00DA655C" w:rsidRDefault="00DA655C" w:rsidP="00902639">
      <w:r>
        <w:t xml:space="preserve">Registration of DW-MRI maps and high resolution structural imaging, probably from HRCT would be beneficial in validating this hypothesis. A future study in patients with reticular change suggestive of NSIP </w:t>
      </w:r>
      <w:r w:rsidR="004F7B0C">
        <w:t>or</w:t>
      </w:r>
      <w:r>
        <w:t xml:space="preserve"> UIP, but without honeycombing may also allow this evaluation and generate data on prognostication of these metrics.</w:t>
      </w:r>
    </w:p>
    <w:p w14:paraId="314EA26A" w14:textId="4D04B3A1" w:rsidR="00591E77" w:rsidRDefault="00DA655C" w:rsidP="00DA655C">
      <w:r>
        <w:t xml:space="preserve">Experiments have been performed with </w:t>
      </w:r>
      <w:r w:rsidRPr="00DA655C">
        <w:rPr>
          <w:vertAlign w:val="superscript"/>
        </w:rPr>
        <w:t>3</w:t>
      </w:r>
      <w:r>
        <w:t xml:space="preserve">He, but it is likely that </w:t>
      </w:r>
      <w:r w:rsidRPr="00DA655C">
        <w:rPr>
          <w:vertAlign w:val="superscript"/>
        </w:rPr>
        <w:t>129</w:t>
      </w:r>
      <w:r>
        <w:t>Xe will become the gas of choice for hyperpolarised DW-MRI due to availability. Qualitative pilot data from this chapter suggests that x</w:t>
      </w:r>
      <w:r w:rsidR="00B16439">
        <w:t>enon</w:t>
      </w:r>
      <w:r>
        <w:t xml:space="preserve"> is likely to be less sensitive i</w:t>
      </w:r>
      <w:r w:rsidR="00B16439">
        <w:t xml:space="preserve">n subtle </w:t>
      </w:r>
      <w:r>
        <w:t>disease, given the lower diffusivity and</w:t>
      </w:r>
      <w:r w:rsidR="00A534ED">
        <w:t xml:space="preserve"> the current</w:t>
      </w:r>
      <w:r>
        <w:t xml:space="preserve"> need for increased slice thickness</w:t>
      </w:r>
      <w:r w:rsidR="00D82815">
        <w:t>, due to generally lower image SNR</w:t>
      </w:r>
      <w:r>
        <w:t>. These factors should be considered in any follow-on studies.</w:t>
      </w:r>
    </w:p>
    <w:p w14:paraId="27852D8B" w14:textId="5FA1EA2A" w:rsidR="004F5ADB" w:rsidRDefault="00DA655C" w:rsidP="00902639">
      <w:r>
        <w:t xml:space="preserve">Ultimately, the sensitivity of this test is likely to lie in defining changes on a regional level, and registration with CT may also pave the way for lobar </w:t>
      </w:r>
      <w:r w:rsidR="00800185">
        <w:t xml:space="preserve">or sublobar </w:t>
      </w:r>
      <w:r>
        <w:t>analysis, which is likely to further improve pickup of subtle changes.</w:t>
      </w:r>
    </w:p>
    <w:p w14:paraId="5DCB8B06" w14:textId="77777777" w:rsidR="00334012" w:rsidRDefault="00334012" w:rsidP="00334012">
      <w:pPr>
        <w:pStyle w:val="Chapterspacing"/>
        <w:sectPr w:rsidR="00334012" w:rsidSect="00B5444F">
          <w:footerReference w:type="even" r:id="rId155"/>
          <w:footerReference w:type="default" r:id="rId156"/>
          <w:type w:val="continuous"/>
          <w:pgSz w:w="11900" w:h="16840"/>
          <w:pgMar w:top="850" w:right="979" w:bottom="850" w:left="850" w:header="0" w:footer="0" w:gutter="562"/>
          <w:cols w:space="708"/>
          <w:docGrid w:linePitch="360"/>
        </w:sectPr>
      </w:pPr>
    </w:p>
    <w:p w14:paraId="2FF48245" w14:textId="66653E50" w:rsidR="00E839F0" w:rsidDel="006D1305" w:rsidRDefault="00E839F0">
      <w:pPr>
        <w:spacing w:after="0" w:line="240" w:lineRule="auto"/>
        <w:jc w:val="left"/>
        <w:rPr>
          <w:del w:id="6208" w:author="Windows User" w:date="2018-10-31T10:34:00Z"/>
        </w:rPr>
      </w:pPr>
      <w:r>
        <w:br w:type="page"/>
      </w:r>
    </w:p>
    <w:p w14:paraId="6AFF9FCF" w14:textId="777E6BA7" w:rsidR="00907A48" w:rsidDel="006D1305" w:rsidRDefault="00907A48">
      <w:pPr>
        <w:spacing w:after="0" w:line="240" w:lineRule="auto"/>
        <w:jc w:val="left"/>
        <w:rPr>
          <w:del w:id="6209" w:author="Windows User" w:date="2018-10-31T10:34:00Z"/>
        </w:rPr>
        <w:pPrChange w:id="6210" w:author="Windows User" w:date="2018-10-31T10:34:00Z">
          <w:pPr>
            <w:pStyle w:val="Chapterspacing"/>
          </w:pPr>
        </w:pPrChange>
      </w:pPr>
    </w:p>
    <w:p w14:paraId="6BA2AA47" w14:textId="77777777" w:rsidR="00E839F0" w:rsidRPr="00902639" w:rsidRDefault="00E839F0">
      <w:pPr>
        <w:pPrChange w:id="6211" w:author="Windows User" w:date="2018-10-31T10:34:00Z">
          <w:pPr>
            <w:pStyle w:val="Chapterspacing"/>
          </w:pPr>
        </w:pPrChange>
      </w:pPr>
    </w:p>
    <w:p w14:paraId="491E7039" w14:textId="7F38EE16" w:rsidR="002451E6" w:rsidRDefault="00BC7CC4" w:rsidP="00BC7CC4">
      <w:pPr>
        <w:pStyle w:val="Heading1"/>
      </w:pPr>
      <w:bookmarkStart w:id="6212" w:name="_Toc364347296"/>
      <w:bookmarkStart w:id="6213" w:name="_Toc364347366"/>
      <w:r>
        <w:br/>
      </w:r>
      <w:r w:rsidR="00153B56">
        <w:fldChar w:fldCharType="begin"/>
      </w:r>
      <w:r w:rsidR="00153B56">
        <w:instrText xml:space="preserve"> TC  “</w:instrText>
      </w:r>
      <w:bookmarkStart w:id="6214" w:name="_Toc499636091"/>
      <w:bookmarkStart w:id="6215" w:name="_Toc499636161"/>
      <w:bookmarkStart w:id="6216" w:name="_Toc499636214"/>
      <w:bookmarkStart w:id="6217" w:name="_Toc499636315"/>
      <w:bookmarkStart w:id="6218" w:name="_Toc499636448"/>
      <w:bookmarkStart w:id="6219" w:name="_Toc499801530"/>
      <w:bookmarkStart w:id="6220" w:name="_Toc499801606"/>
      <w:bookmarkStart w:id="6221" w:name="_Toc499812654"/>
      <w:bookmarkStart w:id="6222" w:name="_Toc499812759"/>
      <w:bookmarkStart w:id="6223" w:name="_Toc499814539"/>
      <w:bookmarkStart w:id="6224" w:name="_Toc499814620"/>
      <w:bookmarkStart w:id="6225" w:name="_Toc499892044"/>
      <w:bookmarkStart w:id="6226" w:name="_Toc499892150"/>
      <w:bookmarkStart w:id="6227" w:name="_Toc500168294"/>
      <w:bookmarkStart w:id="6228" w:name="_Toc500168375"/>
      <w:bookmarkStart w:id="6229" w:name="_Toc500232854"/>
      <w:bookmarkStart w:id="6230" w:name="_Toc500232987"/>
      <w:bookmarkStart w:id="6231" w:name="_Toc500252314"/>
      <w:bookmarkStart w:id="6232" w:name="_Toc500410359"/>
      <w:bookmarkStart w:id="6233" w:name="_Toc502821763"/>
      <w:bookmarkStart w:id="6234" w:name="_Toc502837561"/>
      <w:bookmarkStart w:id="6235" w:name="_Toc502837644"/>
      <w:bookmarkStart w:id="6236" w:name="_Toc502838762"/>
      <w:bookmarkStart w:id="6237" w:name="_Toc502838899"/>
      <w:bookmarkStart w:id="6238" w:name="_Toc503185137"/>
      <w:bookmarkStart w:id="6239" w:name="_Toc503185225"/>
      <w:bookmarkStart w:id="6240" w:name="_Toc504395922"/>
      <w:bookmarkStart w:id="6241" w:name="_Toc504396011"/>
      <w:bookmarkStart w:id="6242" w:name="_Toc504477334"/>
      <w:bookmarkStart w:id="6243" w:name="_Toc504477423"/>
      <w:bookmarkStart w:id="6244" w:name="_Toc504551464"/>
      <w:bookmarkStart w:id="6245" w:name="_Toc504551553"/>
      <w:bookmarkStart w:id="6246" w:name="_Toc504551688"/>
      <w:bookmarkStart w:id="6247" w:name="_Toc504551777"/>
      <w:bookmarkStart w:id="6248" w:name="_Toc504555627"/>
      <w:bookmarkStart w:id="6249" w:name="_Toc504555977"/>
      <w:bookmarkStart w:id="6250" w:name="_Toc504556120"/>
      <w:bookmarkStart w:id="6251" w:name="_Toc504556213"/>
      <w:bookmarkStart w:id="6252" w:name="_Toc505938494"/>
      <w:bookmarkStart w:id="6253" w:name="_Toc505938587"/>
      <w:bookmarkStart w:id="6254" w:name="_Toc505947576"/>
      <w:bookmarkStart w:id="6255" w:name="_Toc505947668"/>
      <w:bookmarkStart w:id="6256" w:name="_Toc506292097"/>
      <w:bookmarkStart w:id="6257" w:name="_Toc506383553"/>
      <w:bookmarkStart w:id="6258" w:name="_Toc506383718"/>
      <w:bookmarkStart w:id="6259" w:name="_Toc506383826"/>
      <w:bookmarkStart w:id="6260" w:name="_Toc506474889"/>
      <w:bookmarkStart w:id="6261" w:name="_Toc506474998"/>
      <w:bookmarkStart w:id="6262" w:name="_Toc506475585"/>
      <w:bookmarkStart w:id="6263" w:name="_Toc506552443"/>
      <w:bookmarkStart w:id="6264" w:name="_Toc506552552"/>
      <w:bookmarkStart w:id="6265" w:name="_Toc506818238"/>
      <w:bookmarkStart w:id="6266" w:name="_Toc506818348"/>
      <w:bookmarkStart w:id="6267" w:name="_Toc506886180"/>
      <w:bookmarkStart w:id="6268" w:name="_Toc506886290"/>
      <w:bookmarkStart w:id="6269" w:name="_Toc506886622"/>
      <w:bookmarkStart w:id="6270" w:name="_Toc506886732"/>
      <w:bookmarkStart w:id="6271" w:name="_Toc506886893"/>
      <w:bookmarkStart w:id="6272" w:name="_Toc506887003"/>
      <w:bookmarkStart w:id="6273" w:name="_Toc506887164"/>
      <w:bookmarkStart w:id="6274" w:name="_Toc506887274"/>
      <w:bookmarkStart w:id="6275" w:name="_Toc506897461"/>
      <w:bookmarkStart w:id="6276" w:name="_Toc506897571"/>
      <w:bookmarkStart w:id="6277" w:name="_Toc506898399"/>
      <w:bookmarkStart w:id="6278" w:name="_Toc506898509"/>
      <w:bookmarkStart w:id="6279" w:name="_Toc506898715"/>
      <w:bookmarkStart w:id="6280" w:name="_Toc506898825"/>
      <w:bookmarkStart w:id="6281" w:name="_Toc506899106"/>
      <w:bookmarkStart w:id="6282" w:name="_Toc506899216"/>
      <w:bookmarkStart w:id="6283" w:name="_Toc506900076"/>
      <w:bookmarkStart w:id="6284" w:name="_Toc506900186"/>
      <w:bookmarkStart w:id="6285" w:name="_Toc506901034"/>
      <w:bookmarkStart w:id="6286" w:name="_Toc506901144"/>
      <w:bookmarkStart w:id="6287" w:name="_Toc506901984"/>
      <w:bookmarkStart w:id="6288" w:name="_Toc506902094"/>
      <w:bookmarkStart w:id="6289" w:name="_Toc506973909"/>
      <w:bookmarkStart w:id="6290" w:name="_Toc506974020"/>
      <w:bookmarkStart w:id="6291" w:name="_Toc511658392"/>
      <w:bookmarkStart w:id="6292" w:name="_Toc511658561"/>
      <w:bookmarkStart w:id="6293" w:name="_Toc511658731"/>
      <w:bookmarkStart w:id="6294" w:name="_Toc511658901"/>
      <w:bookmarkStart w:id="6295" w:name="_Toc511659071"/>
      <w:bookmarkStart w:id="6296" w:name="_Toc511659241"/>
      <w:bookmarkStart w:id="6297" w:name="_Toc512240778"/>
      <w:bookmarkStart w:id="6298" w:name="_Toc512240890"/>
      <w:bookmarkStart w:id="6299" w:name="_Toc512240990"/>
      <w:bookmarkStart w:id="6300" w:name="_Toc512325096"/>
      <w:bookmarkStart w:id="6301" w:name="_Toc512325208"/>
      <w:bookmarkStart w:id="6302" w:name="_Toc512328460"/>
      <w:bookmarkStart w:id="6303" w:name="_Toc512328572"/>
      <w:bookmarkStart w:id="6304" w:name="_Toc528658047"/>
      <w:bookmarkStart w:id="6305" w:name="_Toc528658150"/>
      <w:bookmarkStart w:id="6306" w:name="_Toc528658252"/>
      <w:bookmarkStart w:id="6307" w:name="_Toc528676974"/>
      <w:bookmarkStart w:id="6308" w:name="_Toc528677087"/>
      <w:bookmarkStart w:id="6309" w:name="_Toc528746289"/>
      <w:bookmarkStart w:id="6310" w:name="_Toc528919352"/>
      <w:bookmarkStart w:id="6311" w:name="_Toc528919532"/>
      <w:bookmarkStart w:id="6312" w:name="_Toc528919710"/>
      <w:bookmarkStart w:id="6313" w:name="_Toc528919824"/>
      <w:bookmarkStart w:id="6314" w:name="_Toc528920997"/>
      <w:bookmarkStart w:id="6315" w:name="_Toc528921111"/>
      <w:bookmarkStart w:id="6316" w:name="_Toc3145415"/>
      <w:bookmarkStart w:id="6317" w:name="_Toc3145529"/>
      <w:r w:rsidR="00153B56">
        <w:instrText>Chapter 6</w:instrText>
      </w:r>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r w:rsidR="00153B56">
        <w:instrText xml:space="preserve">” \l 5 \n </w:instrText>
      </w:r>
      <w:r w:rsidR="00153B56">
        <w:fldChar w:fldCharType="end"/>
      </w:r>
      <w:bookmarkStart w:id="6318" w:name="_Toc3145086"/>
      <w:r w:rsidR="002451E6">
        <w:t xml:space="preserve">Xenon Chemical Shift Saturation Recovery </w:t>
      </w:r>
      <w:r w:rsidR="00A47D9F">
        <w:t xml:space="preserve">and </w:t>
      </w:r>
      <w:r w:rsidR="002451E6">
        <w:t>Spectroscopy</w:t>
      </w:r>
      <w:bookmarkEnd w:id="6212"/>
      <w:bookmarkEnd w:id="6213"/>
      <w:bookmarkEnd w:id="6318"/>
    </w:p>
    <w:p w14:paraId="2FC40C15" w14:textId="77720A72" w:rsidR="002451E6" w:rsidRDefault="002451E6" w:rsidP="002451E6">
      <w:pPr>
        <w:pStyle w:val="Heading2"/>
      </w:pPr>
      <w:bookmarkStart w:id="6319" w:name="_Toc364347297"/>
      <w:bookmarkStart w:id="6320" w:name="_Toc364347367"/>
      <w:bookmarkStart w:id="6321" w:name="_Toc3145087"/>
      <w:r>
        <w:lastRenderedPageBreak/>
        <w:t>Methods of analysis</w:t>
      </w:r>
      <w:bookmarkEnd w:id="6319"/>
      <w:bookmarkEnd w:id="6320"/>
      <w:bookmarkEnd w:id="6321"/>
    </w:p>
    <w:p w14:paraId="04ACF27E" w14:textId="79DF6F83" w:rsidR="007224E0" w:rsidRDefault="007224E0" w:rsidP="007224E0">
      <w:pPr>
        <w:pStyle w:val="Heading3"/>
      </w:pPr>
      <w:r>
        <w:t>Data Acquisition</w:t>
      </w:r>
    </w:p>
    <w:p w14:paraId="0BC5E715" w14:textId="001AED46" w:rsidR="007224E0" w:rsidRDefault="007224E0" w:rsidP="007224E0">
      <w:pPr>
        <w:pStyle w:val="Heading4"/>
      </w:pPr>
      <w:r>
        <w:t>Sequences</w:t>
      </w:r>
    </w:p>
    <w:p w14:paraId="3B3C20D4" w14:textId="397B5F1D" w:rsidR="00767C3B" w:rsidRDefault="00767C3B" w:rsidP="00767C3B">
      <w:r>
        <w:t xml:space="preserve">Initially, all participants underwent a chemical shift saturation recovery (CSSR) and high-resolution </w:t>
      </w:r>
      <w:r w:rsidR="009C5C2C">
        <w:t xml:space="preserve">dissolved </w:t>
      </w:r>
      <w:r w:rsidR="009C5C2C" w:rsidRPr="009C5C2C">
        <w:rPr>
          <w:vertAlign w:val="superscript"/>
        </w:rPr>
        <w:t>129</w:t>
      </w:r>
      <w:r w:rsidR="009C5C2C">
        <w:t xml:space="preserve">Xe whole lungs </w:t>
      </w:r>
      <w:r>
        <w:t>spectroscopy sequence. Following interim analysis</w:t>
      </w:r>
      <w:r w:rsidR="004A37DF">
        <w:t xml:space="preserve"> of baseline visits</w:t>
      </w:r>
      <w:r>
        <w:t>, it was decided to stop performing the CSSR sequence</w:t>
      </w:r>
      <w:r w:rsidR="00A229AC">
        <w:t xml:space="preserve"> subsequently</w:t>
      </w:r>
      <w:r>
        <w:t>. Reasons for this are explored in the following chapter.</w:t>
      </w:r>
    </w:p>
    <w:p w14:paraId="4C875B64" w14:textId="45583655" w:rsidR="00045CBF" w:rsidRDefault="00045CBF" w:rsidP="00045CBF">
      <w:pPr>
        <w:pStyle w:val="Heading4"/>
        <w:rPr>
          <w:ins w:id="6322" w:author="Windows User" w:date="2018-11-01T09:20:00Z"/>
        </w:rPr>
      </w:pPr>
      <w:r>
        <w:t>Chemical Shift Saturation Recovery</w:t>
      </w:r>
      <w:r w:rsidR="009C5C2C">
        <w:t xml:space="preserve"> Spectroscopy</w:t>
      </w:r>
    </w:p>
    <w:p w14:paraId="64292E92" w14:textId="0CA224E4" w:rsidR="004E1238" w:rsidRDefault="004E1238">
      <w:pPr>
        <w:rPr>
          <w:ins w:id="6323" w:author="Windows User" w:date="2018-11-01T09:22:00Z"/>
        </w:rPr>
        <w:pPrChange w:id="6324" w:author="Windows User" w:date="2018-11-01T09:20:00Z">
          <w:pPr>
            <w:pStyle w:val="Heading4"/>
          </w:pPr>
        </w:pPrChange>
      </w:pPr>
      <w:ins w:id="6325" w:author="Windows User" w:date="2018-11-01T09:20:00Z">
        <w:r>
          <w:t>Chemical shift saturation recovery (CSSR) is a series of</w:t>
        </w:r>
      </w:ins>
      <w:ins w:id="6326" w:author="Windows User" w:date="2018-11-01T09:24:00Z">
        <w:r>
          <w:t xml:space="preserve"> radiofrequency (</w:t>
        </w:r>
      </w:ins>
      <w:ins w:id="6327" w:author="Windows User" w:date="2018-11-01T09:20:00Z">
        <w:r>
          <w:t>RF</w:t>
        </w:r>
      </w:ins>
      <w:ins w:id="6328" w:author="Windows User" w:date="2018-11-01T09:24:00Z">
        <w:r>
          <w:t>)</w:t>
        </w:r>
      </w:ins>
      <w:ins w:id="6329" w:author="Windows User" w:date="2018-11-01T09:20:00Z">
        <w:r>
          <w:t xml:space="preserve"> pulses </w:t>
        </w:r>
      </w:ins>
      <w:ins w:id="6330" w:author="Windows User" w:date="2018-11-01T09:21:00Z">
        <w:r>
          <w:t xml:space="preserve">with a varying delay time. In the implementation described, the repetition time (TR) sequentially increases from 20 ms to 1000ms. A complete sweep of the TR was repeated </w:t>
        </w:r>
      </w:ins>
      <w:ins w:id="6331" w:author="Windows User" w:date="2018-11-01T09:22:00Z">
        <w:r>
          <w:t>three times and the result was averaged.</w:t>
        </w:r>
      </w:ins>
    </w:p>
    <w:p w14:paraId="26733DB5" w14:textId="77BF4BF9" w:rsidR="004E1238" w:rsidRDefault="004E1238">
      <w:pPr>
        <w:rPr>
          <w:ins w:id="6332" w:author="Windows User" w:date="2018-11-01T09:43:00Z"/>
        </w:rPr>
        <w:pPrChange w:id="6333" w:author="Windows User" w:date="2018-11-01T09:20:00Z">
          <w:pPr>
            <w:pStyle w:val="Heading4"/>
          </w:pPr>
        </w:pPrChange>
      </w:pPr>
      <w:ins w:id="6334" w:author="Windows User" w:date="2018-11-01T09:23:00Z">
        <w:r>
          <w:t>The RF</w:t>
        </w:r>
      </w:ins>
      <w:ins w:id="6335" w:author="Windows User" w:date="2018-11-01T09:24:00Z">
        <w:r>
          <w:t xml:space="preserve"> pulse excites the dissolved phase </w:t>
        </w:r>
        <w:r w:rsidRPr="004E1238">
          <w:rPr>
            <w:vertAlign w:val="superscript"/>
            <w:rPrChange w:id="6336" w:author="Windows User" w:date="2018-11-01T09:24:00Z">
              <w:rPr>
                <w:bCs w:val="0"/>
              </w:rPr>
            </w:rPrChange>
          </w:rPr>
          <w:t>129</w:t>
        </w:r>
        <w:r>
          <w:t>Xe using a 90 degree pulse</w:t>
        </w:r>
      </w:ins>
      <w:ins w:id="6337" w:author="Windows User" w:date="2018-11-01T09:25:00Z">
        <w:r>
          <w:t xml:space="preserve"> and the spectral signal is immediately acquired following the pulse</w:t>
        </w:r>
      </w:ins>
      <w:ins w:id="6338" w:author="Windows User" w:date="2018-11-01T09:24:00Z">
        <w:r>
          <w:t xml:space="preserve">. However, </w:t>
        </w:r>
      </w:ins>
      <w:ins w:id="6339" w:author="Windows User" w:date="2018-11-01T09:25:00Z">
        <w:r>
          <w:t xml:space="preserve">the </w:t>
        </w:r>
        <w:r w:rsidRPr="004E1238">
          <w:rPr>
            <w:vertAlign w:val="superscript"/>
            <w:rPrChange w:id="6340" w:author="Windows User" w:date="2018-11-01T09:25:00Z">
              <w:rPr>
                <w:bCs w:val="0"/>
              </w:rPr>
            </w:rPrChange>
          </w:rPr>
          <w:t>129</w:t>
        </w:r>
        <w:r>
          <w:t>Xe</w:t>
        </w:r>
      </w:ins>
      <w:ins w:id="6341" w:author="Windows User" w:date="2018-11-01T09:26:00Z">
        <w:r>
          <w:t xml:space="preserve"> excited is depolarised and thus longitudinal magnetisation does not recover. Thus, during the wait period before the next RF pulse, the only way</w:t>
        </w:r>
      </w:ins>
      <w:ins w:id="6342" w:author="Windows User" w:date="2018-11-01T09:28:00Z">
        <w:r w:rsidRPr="004E1238">
          <w:t xml:space="preserve"> that the dissolved phase signal can increase is by diffusional exchange of gaseous hyper polarized Xe from the airspaces into the dissolved phase.</w:t>
        </w:r>
      </w:ins>
      <w:ins w:id="6343" w:author="Windows User" w:date="2018-11-01T09:43:00Z">
        <w:r w:rsidR="005F5AAE">
          <w:t xml:space="preserve"> This is represented by a pulse sequence diagram in figure 6.1.</w:t>
        </w:r>
      </w:ins>
    </w:p>
    <w:p w14:paraId="563773EF" w14:textId="77777777" w:rsidR="005F5AAE" w:rsidRDefault="005F5AAE">
      <w:pPr>
        <w:pStyle w:val="figure"/>
        <w:rPr>
          <w:ins w:id="6344" w:author="Windows User" w:date="2018-11-01T09:44:00Z"/>
        </w:rPr>
      </w:pPr>
      <w:ins w:id="6345" w:author="Windows User" w:date="2018-11-01T09:44:00Z">
        <w:r>
          <w:rPr>
            <w:noProof/>
            <w:lang w:eastAsia="en-GB"/>
          </w:rPr>
          <w:drawing>
            <wp:inline distT="0" distB="0" distL="0" distR="0" wp14:anchorId="448C40F3" wp14:editId="5B0F8025">
              <wp:extent cx="6038215" cy="229235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CSSR pulse sequence diagram.png"/>
                      <pic:cNvPicPr/>
                    </pic:nvPicPr>
                    <pic:blipFill rotWithShape="1">
                      <a:blip r:embed="rId157">
                        <a:extLst>
                          <a:ext uri="{28A0092B-C50C-407E-A947-70E740481C1C}">
                            <a14:useLocalDpi xmlns:a14="http://schemas.microsoft.com/office/drawing/2010/main" val="0"/>
                          </a:ext>
                        </a:extLst>
                      </a:blip>
                      <a:srcRect l="-210" t="10844" r="210" b="21667"/>
                      <a:stretch/>
                    </pic:blipFill>
                    <pic:spPr bwMode="auto">
                      <a:xfrm>
                        <a:off x="0" y="0"/>
                        <a:ext cx="6038215" cy="2292350"/>
                      </a:xfrm>
                      <a:prstGeom prst="rect">
                        <a:avLst/>
                      </a:prstGeom>
                      <a:ln>
                        <a:noFill/>
                      </a:ln>
                      <a:extLst>
                        <a:ext uri="{53640926-AAD7-44D8-BBD7-CCE9431645EC}">
                          <a14:shadowObscured xmlns:a14="http://schemas.microsoft.com/office/drawing/2010/main"/>
                        </a:ext>
                      </a:extLst>
                    </pic:spPr>
                  </pic:pic>
                </a:graphicData>
              </a:graphic>
            </wp:inline>
          </w:drawing>
        </w:r>
      </w:ins>
    </w:p>
    <w:p w14:paraId="00D279B6" w14:textId="6D7C3AEC" w:rsidR="005F5AAE" w:rsidRDefault="005F5AAE">
      <w:pPr>
        <w:pStyle w:val="Caption"/>
        <w:rPr>
          <w:ins w:id="6346" w:author="Windows User" w:date="2018-11-01T09:44:00Z"/>
        </w:rPr>
        <w:pPrChange w:id="6347" w:author="Windows User" w:date="2018-11-01T09:44:00Z">
          <w:pPr>
            <w:pStyle w:val="Heading4"/>
          </w:pPr>
        </w:pPrChange>
      </w:pPr>
      <w:bookmarkStart w:id="6348" w:name="_Toc3145416"/>
      <w:ins w:id="6349" w:author="Windows User" w:date="2018-11-01T09:44:00Z">
        <w:r>
          <w:t xml:space="preserve">Figure </w:t>
        </w:r>
      </w:ins>
      <w:ins w:id="6350"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35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352" w:author="Nicholas Weatherley" w:date="2019-03-05T22:36:00Z">
        <w:r w:rsidR="00D5585D">
          <w:rPr>
            <w:noProof/>
          </w:rPr>
          <w:t>1</w:t>
        </w:r>
        <w:r w:rsidR="00D5585D">
          <w:fldChar w:fldCharType="end"/>
        </w:r>
      </w:ins>
      <w:ins w:id="6353" w:author="Windows User" w:date="2018-11-01T14:27:00Z">
        <w:del w:id="6354" w:author="Nicholas Weatherley" w:date="2019-03-05T22:36:00Z">
          <w:r w:rsidR="002F70B6" w:rsidDel="00D5585D">
            <w:fldChar w:fldCharType="begin"/>
          </w:r>
          <w:r w:rsidR="002F70B6" w:rsidDel="00D5585D">
            <w:delInstrText xml:space="preserve"> STYLEREF 1 \s </w:delInstrText>
          </w:r>
        </w:del>
      </w:ins>
      <w:del w:id="6355" w:author="Nicholas Weatherley" w:date="2019-03-05T22:36:00Z">
        <w:r w:rsidR="002F70B6" w:rsidDel="00D5585D">
          <w:fldChar w:fldCharType="separate"/>
        </w:r>
        <w:r w:rsidR="0024585E" w:rsidDel="00D5585D">
          <w:rPr>
            <w:noProof/>
          </w:rPr>
          <w:delText>6</w:delText>
        </w:r>
      </w:del>
      <w:ins w:id="6356" w:author="Windows User" w:date="2018-11-01T14:27:00Z">
        <w:del w:id="635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358" w:author="Nicholas Weatherley" w:date="2019-03-05T22:36:00Z">
        <w:r w:rsidR="002F70B6" w:rsidDel="00D5585D">
          <w:fldChar w:fldCharType="end"/>
        </w:r>
      </w:del>
      <w:ins w:id="6359" w:author="Windows User" w:date="2018-11-01T09:44:00Z">
        <w:r>
          <w:t>: CSSR pulse sequence</w:t>
        </w:r>
        <w:bookmarkEnd w:id="6348"/>
      </w:ins>
    </w:p>
    <w:p w14:paraId="2B08CE79" w14:textId="5FE5DF88" w:rsidR="002174E9" w:rsidRPr="00B5643A" w:rsidRDefault="005F5AAE">
      <w:pPr>
        <w:pStyle w:val="Figuretext"/>
        <w:pPrChange w:id="6360" w:author="Windows User" w:date="2018-11-01T09:47:00Z">
          <w:pPr>
            <w:pStyle w:val="Heading4"/>
          </w:pPr>
        </w:pPrChange>
      </w:pPr>
      <w:ins w:id="6361" w:author="Windows User" w:date="2018-11-01T09:45:00Z">
        <w:r>
          <w:t>See text for details</w:t>
        </w:r>
      </w:ins>
      <w:ins w:id="6362" w:author="Windows User" w:date="2018-11-01T09:46:00Z">
        <w:r w:rsidR="002174E9">
          <w:t xml:space="preserve">. RF: radiofrequency pulse; Z: z-gradient (spoiler gradient); Acq: data </w:t>
        </w:r>
      </w:ins>
      <w:ins w:id="6363" w:author="Windows User" w:date="2018-11-01T09:47:00Z">
        <w:r w:rsidR="002174E9">
          <w:t>acquisition</w:t>
        </w:r>
      </w:ins>
      <w:ins w:id="6364" w:author="Windows User" w:date="2018-11-01T09:46:00Z">
        <w:r w:rsidR="002174E9">
          <w:t>.</w:t>
        </w:r>
      </w:ins>
    </w:p>
    <w:p w14:paraId="66254E69" w14:textId="5E7399CB" w:rsidR="00A25E26" w:rsidRPr="00157954" w:rsidRDefault="00A25E26" w:rsidP="00A25E26">
      <w:r w:rsidRPr="00A25E26">
        <w:rPr>
          <w:vertAlign w:val="superscript"/>
        </w:rPr>
        <w:lastRenderedPageBreak/>
        <w:t>129</w:t>
      </w:r>
      <w:r>
        <w:t>Xe was polarised as previously detailed an</w:t>
      </w:r>
      <w:r w:rsidR="006B48A5">
        <w:t xml:space="preserve">d following calibration for the flip angle, </w:t>
      </w:r>
      <w:r w:rsidR="006B48A5" w:rsidRPr="006B48A5">
        <w:rPr>
          <w:vertAlign w:val="superscript"/>
        </w:rPr>
        <w:t>129</w:t>
      </w:r>
      <w:r w:rsidR="006B48A5">
        <w:t>Xe</w:t>
      </w:r>
      <w:r>
        <w:t xml:space="preserve"> delivered to the patient as 450mL of hyperpolarised </w:t>
      </w:r>
      <w:r w:rsidRPr="00A25E26">
        <w:rPr>
          <w:vertAlign w:val="superscript"/>
        </w:rPr>
        <w:t>129</w:t>
      </w:r>
      <w:r>
        <w:t>Xe and 550mL of medical grade N</w:t>
      </w:r>
      <w:r w:rsidRPr="00157954">
        <w:rPr>
          <w:vertAlign w:val="subscript"/>
        </w:rPr>
        <w:t>2</w:t>
      </w:r>
      <w:r>
        <w:t xml:space="preserve"> in a 1L Tedlar® bag.</w:t>
      </w:r>
      <w:r w:rsidR="00347091">
        <w:t xml:space="preserve"> Participants held their breath at this lung inflation state for 15s during spectroscopy acquisition.</w:t>
      </w:r>
    </w:p>
    <w:p w14:paraId="009025CB" w14:textId="34C23FBD" w:rsidR="00117CF7" w:rsidDel="002174E9" w:rsidRDefault="00117CF7" w:rsidP="007A7B63">
      <w:pPr>
        <w:pStyle w:val="ListParagraph"/>
        <w:numPr>
          <w:ilvl w:val="0"/>
          <w:numId w:val="29"/>
        </w:numPr>
        <w:rPr>
          <w:del w:id="6365" w:author="Windows User" w:date="2018-11-01T09:48:00Z"/>
        </w:rPr>
      </w:pPr>
      <w:del w:id="6366" w:author="Windows User" w:date="2018-11-01T09:48:00Z">
        <w:r w:rsidDel="002174E9">
          <w:delText>R</w:delText>
        </w:r>
        <w:r w:rsidRPr="00117CF7" w:rsidDel="002174E9">
          <w:delText>f1 and cf returned by calibration script</w:delText>
        </w:r>
      </w:del>
    </w:p>
    <w:p w14:paraId="403E0EC0" w14:textId="77777777" w:rsidR="00A25E26" w:rsidRDefault="00A25E26" w:rsidP="007A7B63">
      <w:pPr>
        <w:pStyle w:val="ListParagraph"/>
        <w:numPr>
          <w:ilvl w:val="0"/>
          <w:numId w:val="29"/>
        </w:numPr>
      </w:pPr>
      <w:r>
        <w:t>Lung inflation FRC + 1L</w:t>
      </w:r>
    </w:p>
    <w:p w14:paraId="5B1F014B" w14:textId="28B05852" w:rsidR="002174E9" w:rsidRDefault="002174E9" w:rsidP="007A7B63">
      <w:pPr>
        <w:pStyle w:val="ListParagraph"/>
        <w:numPr>
          <w:ilvl w:val="0"/>
          <w:numId w:val="29"/>
        </w:numPr>
        <w:rPr>
          <w:ins w:id="6367" w:author="Windows User" w:date="2018-11-01T09:50:00Z"/>
        </w:rPr>
      </w:pPr>
      <w:ins w:id="6368" w:author="Windows User" w:date="2018-11-01T09:50:00Z">
        <w:r>
          <w:t>ia_rf1 is returned by a calibration script</w:t>
        </w:r>
      </w:ins>
    </w:p>
    <w:p w14:paraId="747EA0AF" w14:textId="706B300B" w:rsidR="00984CC3" w:rsidRDefault="00984CC3" w:rsidP="007A7B63">
      <w:pPr>
        <w:pStyle w:val="ListParagraph"/>
        <w:numPr>
          <w:ilvl w:val="0"/>
          <w:numId w:val="29"/>
        </w:numPr>
      </w:pPr>
      <w:r>
        <w:t>R1=10</w:t>
      </w:r>
    </w:p>
    <w:p w14:paraId="2A059D3A" w14:textId="77777777" w:rsidR="00984CC3" w:rsidRDefault="00984CC3" w:rsidP="007A7B63">
      <w:pPr>
        <w:pStyle w:val="ListParagraph"/>
        <w:numPr>
          <w:ilvl w:val="0"/>
          <w:numId w:val="29"/>
        </w:numPr>
      </w:pPr>
      <w:r>
        <w:t>R2=max</w:t>
      </w:r>
    </w:p>
    <w:p w14:paraId="7A3BE0A0" w14:textId="0F4E47B8" w:rsidR="00A25E26" w:rsidRDefault="00A25E26" w:rsidP="007A7B63">
      <w:pPr>
        <w:pStyle w:val="ListParagraph"/>
        <w:numPr>
          <w:ilvl w:val="0"/>
          <w:numId w:val="29"/>
        </w:numPr>
        <w:rPr>
          <w:ins w:id="6369" w:author="Windows User" w:date="2018-11-01T09:48:00Z"/>
        </w:rPr>
      </w:pPr>
      <w:r w:rsidRPr="00A25E26">
        <w:t>TG=175</w:t>
      </w:r>
    </w:p>
    <w:p w14:paraId="49221597" w14:textId="1303E6AB" w:rsidR="002174E9" w:rsidRPr="002174E9" w:rsidRDefault="002174E9">
      <w:pPr>
        <w:rPr>
          <w:vertAlign w:val="superscript"/>
          <w:rPrChange w:id="6370" w:author="Windows User" w:date="2018-11-01T09:51:00Z">
            <w:rPr/>
          </w:rPrChange>
        </w:rPr>
        <w:pPrChange w:id="6371" w:author="Windows User" w:date="2018-11-01T09:49:00Z">
          <w:pPr>
            <w:pStyle w:val="ListParagraph"/>
            <w:numPr>
              <w:numId w:val="29"/>
            </w:numPr>
            <w:ind w:left="720" w:hanging="360"/>
          </w:pPr>
        </w:pPrChange>
      </w:pPr>
      <w:ins w:id="6372" w:author="Windows User" w:date="2018-11-01T09:50:00Z">
        <w:r>
          <w:t xml:space="preserve">The </w:t>
        </w:r>
        <w:r w:rsidRPr="002174E9">
          <w:t>ia_rf1</w:t>
        </w:r>
        <w:r>
          <w:t xml:space="preserve"> is</w:t>
        </w:r>
        <w:r w:rsidRPr="002174E9">
          <w:t xml:space="preserve"> GE parameter for controlling the strength of the RF pulse. </w:t>
        </w:r>
      </w:ins>
      <w:ins w:id="6373" w:author="Windows User" w:date="2018-11-01T09:48:00Z">
        <w:r w:rsidRPr="002174E9">
          <w:t xml:space="preserve">R1, R2 are the two receiver gain settings - they control the amplification of the received MRI signal. </w:t>
        </w:r>
        <w:r>
          <w:t xml:space="preserve">R1 and R2 are two different levels of receiver </w:t>
        </w:r>
      </w:ins>
      <w:ins w:id="6374" w:author="Windows User" w:date="2018-11-01T09:52:00Z">
        <w:r w:rsidR="00474662">
          <w:t xml:space="preserve">gain. </w:t>
        </w:r>
      </w:ins>
      <w:ins w:id="6375" w:author="Windows User" w:date="2018-11-01T09:48:00Z">
        <w:r>
          <w:t>I</w:t>
        </w:r>
        <w:r w:rsidRPr="002174E9">
          <w:t>n practice in Sheffield, R2 is always fixed and receiver gain is entirely controlled by R1.</w:t>
        </w:r>
      </w:ins>
      <w:ins w:id="6376" w:author="Windows User" w:date="2018-11-01T09:49:00Z">
        <w:r>
          <w:t xml:space="preserve"> </w:t>
        </w:r>
        <w:r w:rsidRPr="002174E9">
          <w:t>TG is the transmit gain, and also controls the strength of the RF pulse. Together ia_rf1 and TG define the effective Flip Angle</w:t>
        </w:r>
        <w:r>
          <w:t xml:space="preserve"> (90</w:t>
        </w:r>
      </w:ins>
      <w:ins w:id="6377" w:author="Windows User" w:date="2018-11-01T09:51:00Z">
        <w:r>
          <w:rPr>
            <w:vertAlign w:val="superscript"/>
          </w:rPr>
          <w:t>o</w:t>
        </w:r>
        <w:r w:rsidRPr="002174E9">
          <w:rPr>
            <w:rPrChange w:id="6378" w:author="Windows User" w:date="2018-11-01T09:51:00Z">
              <w:rPr>
                <w:vertAlign w:val="superscript"/>
              </w:rPr>
            </w:rPrChange>
          </w:rPr>
          <w:t>)</w:t>
        </w:r>
      </w:ins>
    </w:p>
    <w:p w14:paraId="2D5D92C7" w14:textId="1D30A74B" w:rsidR="001E6D6E" w:rsidRDefault="00045CBF" w:rsidP="001E6D6E">
      <w:pPr>
        <w:pStyle w:val="Heading4"/>
      </w:pPr>
      <w:r>
        <w:t>High-resolution spectroscopy</w:t>
      </w:r>
    </w:p>
    <w:p w14:paraId="493658BC" w14:textId="00EF25DD" w:rsidR="00AE179D" w:rsidRPr="00157954" w:rsidRDefault="00AE179D" w:rsidP="00AE179D">
      <w:r w:rsidRPr="00A25E26">
        <w:rPr>
          <w:vertAlign w:val="superscript"/>
        </w:rPr>
        <w:t>129</w:t>
      </w:r>
      <w:r>
        <w:t xml:space="preserve">Xe was polarised as previously detailed and following calibration for the flip angle, </w:t>
      </w:r>
      <w:r w:rsidRPr="006B48A5">
        <w:rPr>
          <w:vertAlign w:val="superscript"/>
        </w:rPr>
        <w:t>129</w:t>
      </w:r>
      <w:r>
        <w:t xml:space="preserve">Xe delivered to the patient as 700mL of hyperpolarised </w:t>
      </w:r>
      <w:r w:rsidRPr="00A25E26">
        <w:rPr>
          <w:vertAlign w:val="superscript"/>
        </w:rPr>
        <w:t>129</w:t>
      </w:r>
      <w:r>
        <w:t>Xe and 300mL of medical grade N</w:t>
      </w:r>
      <w:r w:rsidRPr="00157954">
        <w:rPr>
          <w:vertAlign w:val="subscript"/>
        </w:rPr>
        <w:t>2</w:t>
      </w:r>
      <w:r>
        <w:t xml:space="preserve"> in a 1L Tedlar® bag. Participants held their breath at this lung inflation state for 15s during spectroscopy acquisition.</w:t>
      </w:r>
    </w:p>
    <w:p w14:paraId="5B0B13A5" w14:textId="77777777" w:rsidR="00AE179D" w:rsidRDefault="00AE179D" w:rsidP="007A7B63">
      <w:pPr>
        <w:pStyle w:val="ListParagraph"/>
        <w:numPr>
          <w:ilvl w:val="0"/>
          <w:numId w:val="29"/>
        </w:numPr>
      </w:pPr>
      <w:r>
        <w:t>R</w:t>
      </w:r>
      <w:r w:rsidRPr="00117CF7">
        <w:t>f1 and cf returned by calibration script</w:t>
      </w:r>
    </w:p>
    <w:p w14:paraId="52FD97DA" w14:textId="77777777" w:rsidR="00AE179D" w:rsidRDefault="00AE179D" w:rsidP="007A7B63">
      <w:pPr>
        <w:pStyle w:val="ListParagraph"/>
        <w:numPr>
          <w:ilvl w:val="0"/>
          <w:numId w:val="29"/>
        </w:numPr>
      </w:pPr>
      <w:r>
        <w:t>Lung inflation FRC + 1L</w:t>
      </w:r>
    </w:p>
    <w:p w14:paraId="596DABD0" w14:textId="5F6521DA" w:rsidR="00525C0E" w:rsidRDefault="00525C0E" w:rsidP="007A7B63">
      <w:pPr>
        <w:pStyle w:val="ListParagraph"/>
        <w:numPr>
          <w:ilvl w:val="0"/>
          <w:numId w:val="29"/>
        </w:numPr>
      </w:pPr>
      <w:r>
        <w:t>FA 90</w:t>
      </w:r>
      <w:r w:rsidRPr="00525C0E">
        <w:rPr>
          <w:vertAlign w:val="superscript"/>
        </w:rPr>
        <w:t>O</w:t>
      </w:r>
    </w:p>
    <w:p w14:paraId="65B76A26" w14:textId="77777777" w:rsidR="00AE179D" w:rsidRDefault="00AE179D" w:rsidP="007A7B63">
      <w:pPr>
        <w:pStyle w:val="ListParagraph"/>
        <w:numPr>
          <w:ilvl w:val="0"/>
          <w:numId w:val="29"/>
        </w:numPr>
      </w:pPr>
      <w:r>
        <w:t>R1=10</w:t>
      </w:r>
    </w:p>
    <w:p w14:paraId="4870197B" w14:textId="77777777" w:rsidR="00AE179D" w:rsidRDefault="00AE179D" w:rsidP="007A7B63">
      <w:pPr>
        <w:pStyle w:val="ListParagraph"/>
        <w:numPr>
          <w:ilvl w:val="0"/>
          <w:numId w:val="29"/>
        </w:numPr>
      </w:pPr>
      <w:r>
        <w:t>R2=max</w:t>
      </w:r>
    </w:p>
    <w:p w14:paraId="6E8EA16A" w14:textId="4305CE74" w:rsidR="001E6D6E" w:rsidRDefault="00AE179D" w:rsidP="007A7B63">
      <w:pPr>
        <w:pStyle w:val="ListParagraph"/>
        <w:numPr>
          <w:ilvl w:val="0"/>
          <w:numId w:val="29"/>
        </w:numPr>
        <w:rPr>
          <w:ins w:id="6379" w:author="Windows User" w:date="2018-11-01T09:52:00Z"/>
        </w:rPr>
      </w:pPr>
      <w:r w:rsidRPr="00A25E26">
        <w:t>TG=175</w:t>
      </w:r>
    </w:p>
    <w:p w14:paraId="50CE0DB5" w14:textId="07E08A2A" w:rsidR="00E20355" w:rsidRPr="001E6D6E" w:rsidRDefault="00E20355">
      <w:pPr>
        <w:pPrChange w:id="6380" w:author="Windows User" w:date="2018-11-01T09:52:00Z">
          <w:pPr>
            <w:pStyle w:val="ListParagraph"/>
            <w:numPr>
              <w:numId w:val="29"/>
            </w:numPr>
            <w:ind w:left="720" w:hanging="360"/>
          </w:pPr>
        </w:pPrChange>
      </w:pPr>
      <w:ins w:id="6381" w:author="Windows User" w:date="2018-11-01T09:52:00Z">
        <w:r>
          <w:t xml:space="preserve">See </w:t>
        </w:r>
      </w:ins>
      <w:ins w:id="6382" w:author="Windows User" w:date="2018-11-01T09:53:00Z">
        <w:r>
          <w:t>above for explanations of the relevant terms.</w:t>
        </w:r>
      </w:ins>
    </w:p>
    <w:p w14:paraId="5582C349" w14:textId="2230DCC2" w:rsidR="00767C3B" w:rsidRDefault="00A05672" w:rsidP="00A05672">
      <w:pPr>
        <w:pStyle w:val="Heading3"/>
      </w:pPr>
      <w:r>
        <w:lastRenderedPageBreak/>
        <w:t xml:space="preserve">Post </w:t>
      </w:r>
      <w:r w:rsidR="00BB7A6D">
        <w:t>Processing</w:t>
      </w:r>
    </w:p>
    <w:p w14:paraId="39D8D796" w14:textId="673D4990" w:rsidR="00316C78" w:rsidRPr="00316C78" w:rsidRDefault="00316C78" w:rsidP="00316C78">
      <w:r>
        <w:rPr>
          <w:lang w:val="en-US"/>
        </w:rPr>
        <w:t>S</w:t>
      </w:r>
      <w:r w:rsidRPr="00AC0E02">
        <w:rPr>
          <w:lang w:val="en-US"/>
        </w:rPr>
        <w:t xml:space="preserve">pectroscopy of dissolved-phase </w:t>
      </w:r>
      <w:r w:rsidRPr="00AC0E02">
        <w:rPr>
          <w:vertAlign w:val="superscript"/>
          <w:lang w:val="en-US"/>
        </w:rPr>
        <w:t>129</w:t>
      </w:r>
      <w:r w:rsidRPr="00AC0E02">
        <w:rPr>
          <w:lang w:val="en-US"/>
        </w:rPr>
        <w:t xml:space="preserve">Xe </w:t>
      </w:r>
      <w:r>
        <w:rPr>
          <w:lang w:val="en-US"/>
        </w:rPr>
        <w:t xml:space="preserve">in the lungs to </w:t>
      </w:r>
      <w:r w:rsidRPr="00AC0E02">
        <w:rPr>
          <w:lang w:val="en-US"/>
        </w:rPr>
        <w:t>evaluat</w:t>
      </w:r>
      <w:r>
        <w:rPr>
          <w:lang w:val="en-US"/>
        </w:rPr>
        <w:t>e</w:t>
      </w:r>
      <w:r w:rsidRPr="00AC0E02">
        <w:rPr>
          <w:lang w:val="en-US"/>
        </w:rPr>
        <w:t xml:space="preserve"> the ratio of signal intensities of the two principal dissolved-phase </w:t>
      </w:r>
      <w:r>
        <w:rPr>
          <w:vertAlign w:val="superscript"/>
          <w:lang w:val="en-US"/>
        </w:rPr>
        <w:t>129</w:t>
      </w:r>
      <w:r>
        <w:rPr>
          <w:lang w:val="en-US"/>
        </w:rPr>
        <w:t xml:space="preserve">Xe </w:t>
      </w:r>
      <w:r w:rsidRPr="00AC0E02">
        <w:rPr>
          <w:lang w:val="en-US"/>
        </w:rPr>
        <w:t xml:space="preserve">compartments </w:t>
      </w:r>
      <w:r>
        <w:rPr>
          <w:lang w:val="en-US"/>
        </w:rPr>
        <w:t xml:space="preserve"> - red blood cells (RBC) and tissue/plasma (TP)</w:t>
      </w:r>
      <w:r w:rsidRPr="00AC0E02">
        <w:rPr>
          <w:lang w:val="en-US"/>
        </w:rPr>
        <w:t>.</w:t>
      </w:r>
      <w:r>
        <w:rPr>
          <w:lang w:val="en-US"/>
        </w:rPr>
        <w:fldChar w:fldCharType="begin"/>
      </w:r>
      <w:r w:rsidR="00BE0F3E">
        <w:rPr>
          <w:lang w:val="en-US"/>
        </w:rPr>
        <w:instrText xml:space="preserve"> ADDIN EN.CITE &lt;EndNote&gt;&lt;Cite&gt;&lt;Author&gt;Kaushik&lt;/Author&gt;&lt;Year&gt;2014&lt;/Year&gt;&lt;RecNum&gt;428&lt;/RecNum&gt;&lt;DisplayText&gt;&lt;style face="superscript"&gt;281&lt;/style&gt;&lt;/DisplayText&gt;&lt;record&gt;&lt;rec-number&gt;428&lt;/rec-number&gt;&lt;foreign-keys&gt;&lt;key app="EN" db-id="52evaf50e9fe5cewd9b555d6wtw099s0pzrz" timestamp="1445435160" guid="7081f4b7-da88-4168-b1e8-604a95edb8b0"&gt;428&lt;/key&gt;&lt;/foreign-keys&gt;&lt;ref-type name="Journal Article"&gt;17&lt;/ref-type&gt;&lt;contributors&gt;&lt;authors&gt;&lt;author&gt;Kaushik, S. Sivaram&lt;/author&gt;&lt;author&gt;Freeman, Matthew S.&lt;/author&gt;&lt;author&gt;Yoon, Suk W.&lt;/author&gt;&lt;author&gt;Liljeroth, Maria G.&lt;/author&gt;&lt;author&gt;Stiles, Jane V.&lt;/author&gt;&lt;author&gt;Roos, Justus E.&lt;/author&gt;&lt;author&gt;Michael Foster, W. Sivaram&lt;/author&gt;&lt;author&gt;Rackley, Craig R.&lt;/author&gt;&lt;author&gt;McAdams, H. P.&lt;/author&gt;&lt;author&gt;Driehuys, Bastiaan&lt;/author&gt;&lt;/authors&gt;&lt;/contributors&gt;&lt;titles&gt;&lt;title&gt;Measuring diffusion limitation with a perfusion-limited gas—Hyperpolarized (129)Xe gas-transfer spectroscopy in patients with idiopathic pulmonary fibrosis&lt;/title&gt;&lt;secondary-title&gt;Journal of Applied Physiology&lt;/secondary-title&gt;&lt;alt-title&gt;J Appl Physiol&lt;/alt-title&gt;&lt;/titles&gt;&lt;periodical&gt;&lt;full-title&gt;J Appl Physiol (1985)&lt;/full-title&gt;&lt;abbr-1&gt;Journal of applied physiology&lt;/abbr-1&gt;&lt;/periodical&gt;&lt;alt-periodical&gt;&lt;full-title&gt;J Appl Physiol&lt;/full-title&gt;&lt;/alt-periodical&gt;&lt;pages&gt;577-585&lt;/pages&gt;&lt;volume&gt;117&lt;/volume&gt;&lt;number&gt;6&lt;/number&gt;&lt;dates&gt;&lt;year&gt;2014&lt;/year&gt;&lt;pub-dates&gt;&lt;date&gt;07/18&amp;#xD;04/10/received&amp;#xD;07/10/accepted&lt;/date&gt;&lt;/pub-dates&gt;&lt;/dates&gt;&lt;pub-location&gt;Bethesda, MD&lt;/pub-location&gt;&lt;publisher&gt;American Physiological Society&lt;/publisher&gt;&lt;isbn&gt;8750-7587&amp;#xD;1522-1601&lt;/isbn&gt;&lt;accession-num&gt;PMC4157168&lt;/accession-num&gt;&lt;urls&gt;&lt;related-urls&gt;&lt;url&gt;http://www.ncbi.nlm.nih.gov/pmc/articles/PMC4157168/&lt;/url&gt;&lt;url&gt;http://d13geadg2uyg93.cloudfront.net//content/jap/117/6/577.full.pdf&lt;/url&gt;&lt;/related-urls&gt;&lt;/urls&gt;&lt;electronic-resource-num&gt;10.1152/japplphysiol.00326.2014&lt;/electronic-resource-num&gt;&lt;remote-database-name&gt;PMC&lt;/remote-database-name&gt;&lt;/record&gt;&lt;/Cite&gt;&lt;/EndNote&gt;</w:instrText>
      </w:r>
      <w:r>
        <w:rPr>
          <w:lang w:val="en-US"/>
        </w:rPr>
        <w:fldChar w:fldCharType="separate"/>
      </w:r>
      <w:r w:rsidR="00132294" w:rsidRPr="00132294">
        <w:rPr>
          <w:noProof/>
          <w:vertAlign w:val="superscript"/>
          <w:lang w:val="en-US"/>
        </w:rPr>
        <w:t>281</w:t>
      </w:r>
      <w:r>
        <w:rPr>
          <w:lang w:val="en-US"/>
        </w:rPr>
        <w:fldChar w:fldCharType="end"/>
      </w:r>
      <w:r w:rsidRPr="00AC0E02">
        <w:rPr>
          <w:lang w:val="en-US"/>
        </w:rPr>
        <w:t xml:space="preserve"> </w:t>
      </w:r>
      <w:r>
        <w:rPr>
          <w:lang w:val="en-US"/>
        </w:rPr>
        <w:t>T</w:t>
      </w:r>
      <w:r w:rsidRPr="00AC0E02">
        <w:rPr>
          <w:lang w:val="en-US"/>
        </w:rPr>
        <w:t xml:space="preserve">he RBC signal arises only from </w:t>
      </w:r>
      <w:r>
        <w:rPr>
          <w:vertAlign w:val="superscript"/>
          <w:lang w:val="en-US"/>
        </w:rPr>
        <w:t>129</w:t>
      </w:r>
      <w:r>
        <w:rPr>
          <w:lang w:val="en-US"/>
        </w:rPr>
        <w:t xml:space="preserve">Xe nuclei </w:t>
      </w:r>
      <w:r w:rsidRPr="00AC0E02">
        <w:rPr>
          <w:lang w:val="en-US"/>
        </w:rPr>
        <w:t>that ha</w:t>
      </w:r>
      <w:r>
        <w:rPr>
          <w:lang w:val="en-US"/>
        </w:rPr>
        <w:t xml:space="preserve">ve </w:t>
      </w:r>
      <w:r w:rsidRPr="00AC0E02">
        <w:rPr>
          <w:lang w:val="en-US"/>
        </w:rPr>
        <w:t xml:space="preserve">entered the blood stream, whilst the TP signal </w:t>
      </w:r>
      <w:r>
        <w:rPr>
          <w:lang w:val="en-US"/>
        </w:rPr>
        <w:t xml:space="preserve">contains a mix of tissue- and blood-dissolved </w:t>
      </w:r>
      <w:r>
        <w:rPr>
          <w:vertAlign w:val="superscript"/>
          <w:lang w:val="en-US"/>
        </w:rPr>
        <w:t>129</w:t>
      </w:r>
      <w:r w:rsidR="003D4DFA">
        <w:rPr>
          <w:lang w:val="en-US"/>
        </w:rPr>
        <w:t>Xe.</w:t>
      </w:r>
    </w:p>
    <w:p w14:paraId="7F0A7672" w14:textId="4F6EE289" w:rsidR="00590286" w:rsidRDefault="00590286" w:rsidP="00590286">
      <w:pPr>
        <w:pStyle w:val="Heading4"/>
      </w:pPr>
      <w:r>
        <w:t>CSSR</w:t>
      </w:r>
    </w:p>
    <w:p w14:paraId="607276A2" w14:textId="4921411E" w:rsidR="00154914" w:rsidRDefault="00154914" w:rsidP="00951E63">
      <w:pPr>
        <w:rPr>
          <w:ins w:id="6383" w:author="Windows User" w:date="2018-11-01T09:29:00Z"/>
        </w:rPr>
      </w:pPr>
      <w:ins w:id="6384" w:author="Windows User" w:date="2018-11-01T09:29:00Z">
        <w:r>
          <w:t>By calibrating (normalis</w:t>
        </w:r>
        <w:r w:rsidRPr="00154914">
          <w:t xml:space="preserve">ing) the dissolved phase signal by the gas phase signal, a dissolved phase signal </w:t>
        </w:r>
      </w:ins>
      <w:ins w:id="6385" w:author="Windows User" w:date="2018-11-01T09:30:00Z">
        <w:r>
          <w:t xml:space="preserve">is generated </w:t>
        </w:r>
      </w:ins>
      <w:ins w:id="6386" w:author="Windows User" w:date="2018-11-01T09:29:00Z">
        <w:r w:rsidRPr="00154914">
          <w:t>that only depends only on TR and the diffusional param</w:t>
        </w:r>
        <w:r>
          <w:t>eters defined below (ST and S/V</w:t>
        </w:r>
        <w:r w:rsidRPr="00154914">
          <w:t>) and therefore, by fitting the resulting data, we can estimate those parameters.</w:t>
        </w:r>
      </w:ins>
    </w:p>
    <w:p w14:paraId="63F451BE" w14:textId="7FF05CDE" w:rsidR="005F67C0" w:rsidRDefault="00951E63" w:rsidP="00951E63">
      <w:r>
        <w:t xml:space="preserve">The CSSR method directly measures the </w:t>
      </w:r>
      <w:r w:rsidR="00AA723B">
        <w:t xml:space="preserve">time-resolved </w:t>
      </w:r>
      <w:r>
        <w:t>increase of the dissolved xenon signal (relative to the gas signal)</w:t>
      </w:r>
      <w:r w:rsidR="00AA723B">
        <w:t xml:space="preserve"> in tissue/plasma (T/P) and red blood cells (RBCs)</w:t>
      </w:r>
      <w:r>
        <w:t>,</w:t>
      </w:r>
      <w:r w:rsidR="00AA723B">
        <w:t xml:space="preserve"> as xenon diffuses across the </w:t>
      </w:r>
      <w:r w:rsidR="00B21F6B">
        <w:t>alveolar</w:t>
      </w:r>
      <w:r w:rsidR="00AA723B">
        <w:t xml:space="preserve"> capillary barrier. The sequence acquires </w:t>
      </w:r>
      <w:r w:rsidR="005E331C">
        <w:t>spectra from the lungs at differe</w:t>
      </w:r>
      <w:r w:rsidR="001E5B0A">
        <w:t>n</w:t>
      </w:r>
      <w:r w:rsidR="005E331C">
        <w:t xml:space="preserve">t delay times after selective saturation of the </w:t>
      </w:r>
      <w:r w:rsidR="005E331C" w:rsidRPr="005E331C">
        <w:rPr>
          <w:vertAlign w:val="superscript"/>
        </w:rPr>
        <w:t>129</w:t>
      </w:r>
      <w:r w:rsidR="005E331C">
        <w:t>Xe magnetisation.</w:t>
      </w:r>
      <w:r w:rsidR="001E5B0A">
        <w:t xml:space="preserve"> </w:t>
      </w:r>
      <w:r w:rsidR="005336AC">
        <w:t xml:space="preserve">Code run on </w:t>
      </w:r>
      <w:r w:rsidR="00633A2F">
        <w:t>MATLAB R2016b (</w:t>
      </w:r>
      <w:r w:rsidR="00633A2F" w:rsidRPr="003A065F">
        <w:t xml:space="preserve">MathWorks, Inc., </w:t>
      </w:r>
      <w:r w:rsidR="00633A2F">
        <w:t>MA</w:t>
      </w:r>
      <w:r w:rsidR="00633A2F" w:rsidRPr="003A065F">
        <w:t xml:space="preserve">, </w:t>
      </w:r>
      <w:r w:rsidR="00633A2F">
        <w:t>USA)</w:t>
      </w:r>
      <w:r w:rsidR="005F67C0">
        <w:t xml:space="preserve"> analysed data from CSSR. </w:t>
      </w:r>
      <w:r w:rsidR="005F67C0" w:rsidRPr="005F67C0">
        <w:rPr>
          <w:lang w:val="en-US"/>
        </w:rPr>
        <w:t>Through one-dimensional modeling of gas diffusion across the alveolar-capillary wall, parameters including alveolar septal thickness (ST) and surface-area-to-volume ratio (S/V)</w:t>
      </w:r>
      <w:r w:rsidR="001E5B0A">
        <w:rPr>
          <w:lang w:val="en-US"/>
        </w:rPr>
        <w:t xml:space="preserve"> can be estimated</w:t>
      </w:r>
      <w:r w:rsidR="005E331C">
        <w:rPr>
          <w:lang w:val="en-US"/>
        </w:rPr>
        <w:t>.</w:t>
      </w:r>
      <w:r w:rsidR="005F67C0" w:rsidRPr="005F67C0">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 </w:instrText>
      </w:r>
      <w:r w:rsidR="0036794D">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DATA </w:instrText>
      </w:r>
      <w:r w:rsidR="0036794D">
        <w:rPr>
          <w:lang w:val="en-US"/>
        </w:rPr>
      </w:r>
      <w:r w:rsidR="0036794D">
        <w:rPr>
          <w:lang w:val="en-US"/>
        </w:rPr>
        <w:fldChar w:fldCharType="end"/>
      </w:r>
      <w:r w:rsidR="005F67C0" w:rsidRPr="005F67C0">
        <w:rPr>
          <w:lang w:val="en-US"/>
        </w:rPr>
      </w:r>
      <w:r w:rsidR="005F67C0" w:rsidRPr="005F67C0">
        <w:rPr>
          <w:lang w:val="en-US"/>
        </w:rPr>
        <w:fldChar w:fldCharType="separate"/>
      </w:r>
      <w:r w:rsidR="0036794D" w:rsidRPr="0036794D">
        <w:rPr>
          <w:noProof/>
          <w:vertAlign w:val="superscript"/>
          <w:lang w:val="en-US"/>
        </w:rPr>
        <w:t>351, 352</w:t>
      </w:r>
      <w:r w:rsidR="005F67C0" w:rsidRPr="005F67C0">
        <w:fldChar w:fldCharType="end"/>
      </w:r>
      <w:r w:rsidR="00D07DF9">
        <w:t xml:space="preserve"> These models are named Patz</w:t>
      </w:r>
      <w:r w:rsidR="00F368E0">
        <w:fldChar w:fldCharType="begin"/>
      </w:r>
      <w:r w:rsidR="0036794D">
        <w:instrText xml:space="preserve"> ADDIN EN.CITE &lt;EndNote&gt;&lt;Cite&gt;&lt;Author&gt;Patz&lt;/Author&gt;&lt;Year&gt;2011&lt;/Year&gt;&lt;RecNum&gt;657&lt;/RecNum&gt;&lt;DisplayText&gt;&lt;style face="superscript"&gt;351&lt;/style&gt;&lt;/DisplayText&gt;&lt;record&gt;&lt;rec-number&gt;657&lt;/rec-number&gt;&lt;foreign-keys&gt;&lt;key app="EN" db-id="52evaf50e9fe5cewd9b555d6wtw099s0pzrz" timestamp="1469190110" guid="6ae28a6f-e813-436f-9084-9f6187122886"&gt;657&lt;/key&gt;&lt;/foreign-keys&gt;&lt;ref-type name="Journal Article"&gt;17&lt;/ref-type&gt;&lt;contributors&gt;&lt;authors&gt;&lt;author&gt;Patz, S.&lt;/author&gt;&lt;author&gt;Muradyan, I.&lt;/author&gt;&lt;author&gt;Hrovat, M. I.&lt;/author&gt;&lt;author&gt;Dabaghyan, M.&lt;/author&gt;&lt;author&gt;Washko, G. R.&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alt-title&gt;New J Phys&lt;/alt-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F368E0">
        <w:fldChar w:fldCharType="separate"/>
      </w:r>
      <w:r w:rsidR="0036794D" w:rsidRPr="0036794D">
        <w:rPr>
          <w:noProof/>
          <w:vertAlign w:val="superscript"/>
        </w:rPr>
        <w:t>351</w:t>
      </w:r>
      <w:r w:rsidR="00F368E0">
        <w:fldChar w:fldCharType="end"/>
      </w:r>
      <w:r w:rsidR="00D07DF9">
        <w:t xml:space="preserve"> </w:t>
      </w:r>
      <w:r>
        <w:t xml:space="preserve">(after the article’s first author) </w:t>
      </w:r>
      <w:r w:rsidR="00D07DF9">
        <w:t>and MOXE</w:t>
      </w:r>
      <w:r>
        <w:fldChar w:fldCharType="begin"/>
      </w:r>
      <w:r w:rsidR="0036794D">
        <w:instrText xml:space="preserve"> ADDIN EN.CITE &lt;EndNote&gt;&lt;Cite&gt;&lt;Author&gt;Chang&lt;/Author&gt;&lt;Year&gt;2013&lt;/Year&gt;&lt;RecNum&gt;410&lt;/RecNum&gt;&lt;DisplayText&gt;&lt;style face="superscript"&gt;352&lt;/style&gt;&lt;/DisplayText&gt;&lt;record&gt;&lt;rec-number&gt;410&lt;/rec-number&gt;&lt;foreign-keys&gt;&lt;key app="EN" db-id="52evaf50e9fe5cewd9b555d6wtw099s0pzrz" timestamp="1444311660" guid="5af0ef70-8b26-4e36-bfcd-14e7caf410d3"&gt;410&lt;/key&gt;&lt;/foreign-keys&gt;&lt;ref-type name="Journal Article"&gt;17&lt;/ref-type&gt;&lt;contributors&gt;&lt;authors&gt;&lt;author&gt;Chang, Yulin V.&lt;/author&gt;&lt;/authors&gt;&lt;/contributors&gt;&lt;titles&gt;&lt;title&gt;MOXE: A model of gas exchange for hyperpolarized 129Xe magnetic resonance of the lung&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884-890&lt;/pages&gt;&lt;volume&gt;69&lt;/volume&gt;&lt;number&gt;3&lt;/number&gt;&lt;keywords&gt;&lt;keyword&gt;gas exchange&lt;/keyword&gt;&lt;keyword&gt;lung function&lt;/keyword&gt;&lt;keyword&gt;hyperpolarized xenon&lt;/keyword&gt;&lt;keyword&gt;surface-area-to-volume ratio&lt;/keyword&gt;&lt;keyword&gt;air-blood barrier&lt;/keyword&gt;&lt;keyword&gt;pulmonary capillary transit time&lt;/keyword&gt;&lt;/keywords&gt;&lt;dates&gt;&lt;year&gt;2013&lt;/year&gt;&lt;/dates&gt;&lt;publisher&gt;Wiley Subscription Services, Inc., A Wiley Company&lt;/publisher&gt;&lt;isbn&gt;1522-2594&lt;/isbn&gt;&lt;urls&gt;&lt;related-urls&gt;&lt;url&gt;http://dx.doi.org/10.1002/mrm.24304&lt;/url&gt;&lt;url&gt;http://onlinelibrary.wiley.com/store/10.1002/mrm.24304/asset/24304_ftp.pdf?v=1&amp;amp;t=ifi9vxf3&amp;amp;s=b76892e95d53002eeaefaec09f53162440492f46&lt;/url&gt;&lt;/related-urls&gt;&lt;/urls&gt;&lt;electronic-resource-num&gt;10.1002/mrm.24304&lt;/electronic-resource-num&gt;&lt;/record&gt;&lt;/Cite&gt;&lt;/EndNote&gt;</w:instrText>
      </w:r>
      <w:r>
        <w:fldChar w:fldCharType="separate"/>
      </w:r>
      <w:r w:rsidR="0036794D" w:rsidRPr="0036794D">
        <w:rPr>
          <w:noProof/>
          <w:vertAlign w:val="superscript"/>
        </w:rPr>
        <w:t>352</w:t>
      </w:r>
      <w:r>
        <w:fldChar w:fldCharType="end"/>
      </w:r>
      <w:r>
        <w:t xml:space="preserve"> (Model of Xenon Exchange)</w:t>
      </w:r>
      <w:r w:rsidR="00F368E0">
        <w:t xml:space="preserve">, </w:t>
      </w:r>
      <w:r w:rsidR="00D07DF9">
        <w:t>respectively</w:t>
      </w:r>
      <w:r w:rsidR="00803209">
        <w:t>.</w:t>
      </w:r>
    </w:p>
    <w:p w14:paraId="1861273E" w14:textId="7F6EF390" w:rsidR="00AA723B" w:rsidDel="00A45C3A" w:rsidRDefault="003D4DFA" w:rsidP="00951E63">
      <w:pPr>
        <w:rPr>
          <w:del w:id="6387" w:author="Windows User" w:date="2018-11-01T10:40:00Z"/>
        </w:rPr>
      </w:pPr>
      <w:r>
        <w:t>Both models</w:t>
      </w:r>
      <w:r w:rsidR="00AA723B">
        <w:t xml:space="preserve"> consider solving the diffusion equation with 1-dimensional boundary conditions, created by identical airspaces either side of the septum, as depicted in </w:t>
      </w:r>
      <w:r w:rsidR="000303A8">
        <w:t>Figure</w:t>
      </w:r>
      <w:r w:rsidR="00AA723B">
        <w:t xml:space="preserve"> 6.</w:t>
      </w:r>
      <w:del w:id="6388" w:author="Windows User" w:date="2018-11-02T11:10:00Z">
        <w:r w:rsidR="00AA723B" w:rsidDel="00E509D4">
          <w:delText>1</w:delText>
        </w:r>
      </w:del>
      <w:ins w:id="6389" w:author="Windows User" w:date="2018-11-02T11:10:00Z">
        <w:r w:rsidR="00E509D4">
          <w:t>2</w:t>
        </w:r>
      </w:ins>
      <w:r w:rsidR="00AA723B">
        <w:t>. In brief, the Patz model does not distinguish between T/P and RBC compartments, whereas MOXE includes a barrier term, permitting T/P and RBC separation.</w:t>
      </w:r>
      <w:r w:rsidR="007D4BB9">
        <w:t xml:space="preserve"> A more detailed comparison between these models is provided by Stewart </w:t>
      </w:r>
      <w:r w:rsidR="002F1515" w:rsidRPr="002F1515">
        <w:rPr>
          <w:i/>
        </w:rPr>
        <w:t>et al.</w:t>
      </w:r>
      <w:r w:rsidR="007D4BB9">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instrText xml:space="preserve"> ADDIN EN.CITE </w:instrText>
      </w:r>
      <w:r w:rsidR="00BE0F3E">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instrText xml:space="preserve"> ADDIN EN.CITE.DATA </w:instrText>
      </w:r>
      <w:r w:rsidR="00BE0F3E">
        <w:fldChar w:fldCharType="end"/>
      </w:r>
      <w:r w:rsidR="007D4BB9">
        <w:fldChar w:fldCharType="separate"/>
      </w:r>
      <w:r w:rsidR="00BE0F3E" w:rsidRPr="00BE0F3E">
        <w:rPr>
          <w:noProof/>
          <w:vertAlign w:val="superscript"/>
        </w:rPr>
        <w:t>295</w:t>
      </w:r>
      <w:r w:rsidR="007D4BB9">
        <w:fldChar w:fldCharType="end"/>
      </w:r>
    </w:p>
    <w:p w14:paraId="5E82DC1D" w14:textId="77777777" w:rsidR="00A45C3A" w:rsidRDefault="00A45C3A" w:rsidP="00951E63">
      <w:pPr>
        <w:rPr>
          <w:ins w:id="6390" w:author="Nicholas Weatherley" w:date="2019-02-08T16:46:00Z"/>
        </w:rPr>
      </w:pPr>
    </w:p>
    <w:p w14:paraId="3B18E465" w14:textId="4ADB9792" w:rsidR="00316C78" w:rsidRDefault="00A45C3A">
      <w:pPr>
        <w:pStyle w:val="ListParagraph"/>
        <w:spacing w:line="360" w:lineRule="auto"/>
        <w:pPrChange w:id="6391" w:author="Nicholas Weatherley" w:date="2019-02-08T16:46:00Z">
          <w:pPr/>
        </w:pPrChange>
      </w:pPr>
      <w:ins w:id="6392" w:author="Nicholas Weatherley" w:date="2019-02-08T16:46:00Z">
        <w:r>
          <w:t>These models estimate the barrier thickness (ST) and lung S/V by solving the time resolved uptake of the CSSR signal across the alveolar – capillary membrane from the 1D- diffusion equation of xenon. The Patz model lumps the barrier and RBC signal together in this analysis because it was developed for low field MRS applications where the T/P and RBC peaks are hard to separate. The MOXE model (which is suited for higher field data where the peaks become spectrally distinct) solves for the two dissolved peaks separately using the boundary conditions of xenon diffusion at the two interfaces – alveolar – tissue and tissue - capillary.</w:t>
        </w:r>
      </w:ins>
    </w:p>
    <w:p w14:paraId="7CCD795A" w14:textId="77777777" w:rsidR="0002638C" w:rsidRDefault="00347252" w:rsidP="0002638C">
      <w:pPr>
        <w:pStyle w:val="figure"/>
      </w:pPr>
      <w:r>
        <w:rPr>
          <w:noProof/>
          <w:lang w:eastAsia="en-GB"/>
        </w:rPr>
        <w:lastRenderedPageBreak/>
        <w:drawing>
          <wp:inline distT="0" distB="0" distL="0" distR="0" wp14:anchorId="298738D4" wp14:editId="71159891">
            <wp:extent cx="6038215" cy="3141133"/>
            <wp:effectExtent l="0" t="0" r="6985" b="889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MOXE and Patz models.pdf"/>
                    <pic:cNvPicPr/>
                  </pic:nvPicPr>
                  <pic:blipFill rotWithShape="1">
                    <a:blip r:embed="rId158">
                      <a:extLst>
                        <a:ext uri="{28A0092B-C50C-407E-A947-70E740481C1C}">
                          <a14:useLocalDpi xmlns:a14="http://schemas.microsoft.com/office/drawing/2010/main" val="0"/>
                        </a:ext>
                      </a:extLst>
                    </a:blip>
                    <a:srcRect b="7522"/>
                    <a:stretch/>
                  </pic:blipFill>
                  <pic:spPr bwMode="auto">
                    <a:xfrm>
                      <a:off x="0" y="0"/>
                      <a:ext cx="6038215" cy="3141133"/>
                    </a:xfrm>
                    <a:prstGeom prst="rect">
                      <a:avLst/>
                    </a:prstGeom>
                    <a:ln>
                      <a:noFill/>
                    </a:ln>
                    <a:extLst>
                      <a:ext uri="{53640926-AAD7-44D8-BBD7-CCE9431645EC}">
                        <a14:shadowObscured xmlns:a14="http://schemas.microsoft.com/office/drawing/2010/main"/>
                      </a:ext>
                    </a:extLst>
                  </pic:spPr>
                </pic:pic>
              </a:graphicData>
            </a:graphic>
          </wp:inline>
        </w:drawing>
      </w:r>
    </w:p>
    <w:p w14:paraId="0A2458B5" w14:textId="0F09540B" w:rsidR="00347252" w:rsidRDefault="000303A8" w:rsidP="0002638C">
      <w:pPr>
        <w:pStyle w:val="Caption"/>
      </w:pPr>
      <w:bookmarkStart w:id="6393" w:name="_Toc3145417"/>
      <w:r>
        <w:t>Figure</w:t>
      </w:r>
      <w:r w:rsidR="0002638C">
        <w:t xml:space="preserve"> </w:t>
      </w:r>
      <w:ins w:id="6394"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39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396" w:author="Nicholas Weatherley" w:date="2019-03-05T22:36:00Z">
        <w:r w:rsidR="00D5585D">
          <w:rPr>
            <w:noProof/>
          </w:rPr>
          <w:t>2</w:t>
        </w:r>
        <w:r w:rsidR="00D5585D">
          <w:fldChar w:fldCharType="end"/>
        </w:r>
      </w:ins>
      <w:ins w:id="6397" w:author="Windows User" w:date="2018-11-01T14:27:00Z">
        <w:del w:id="6398" w:author="Nicholas Weatherley" w:date="2019-03-05T22:36:00Z">
          <w:r w:rsidR="002F70B6" w:rsidDel="00D5585D">
            <w:fldChar w:fldCharType="begin"/>
          </w:r>
          <w:r w:rsidR="002F70B6" w:rsidDel="00D5585D">
            <w:delInstrText xml:space="preserve"> STYLEREF 1 \s </w:delInstrText>
          </w:r>
        </w:del>
      </w:ins>
      <w:del w:id="6399" w:author="Nicholas Weatherley" w:date="2019-03-05T22:36:00Z">
        <w:r w:rsidR="002F70B6" w:rsidDel="00D5585D">
          <w:fldChar w:fldCharType="separate"/>
        </w:r>
        <w:r w:rsidR="0024585E" w:rsidDel="00D5585D">
          <w:rPr>
            <w:noProof/>
          </w:rPr>
          <w:delText>6</w:delText>
        </w:r>
      </w:del>
      <w:ins w:id="6400" w:author="Windows User" w:date="2018-11-01T14:27:00Z">
        <w:del w:id="640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02" w:author="Nicholas Weatherley" w:date="2019-03-05T22:36:00Z">
        <w:r w:rsidR="002F70B6" w:rsidDel="00D5585D">
          <w:fldChar w:fldCharType="end"/>
        </w:r>
      </w:del>
      <w:del w:id="640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02638C">
        <w:t>: Patz and MOXE models of xenon diffusion</w:t>
      </w:r>
      <w:bookmarkEnd w:id="6393"/>
    </w:p>
    <w:p w14:paraId="4568AB5B" w14:textId="7D368BAE" w:rsidR="0002638C" w:rsidRDefault="0002638C" w:rsidP="0002638C">
      <w:pPr>
        <w:pStyle w:val="Figuretext"/>
        <w:rPr>
          <w:lang w:val="en-US"/>
        </w:rPr>
      </w:pPr>
      <w:r>
        <w:rPr>
          <w:lang w:val="en-US"/>
        </w:rPr>
        <w:t xml:space="preserve">The </w:t>
      </w:r>
      <w:r w:rsidRPr="0002638C">
        <w:rPr>
          <w:lang w:val="en-US"/>
        </w:rPr>
        <w:t xml:space="preserve">Patz </w:t>
      </w:r>
      <w:r w:rsidR="00316C78">
        <w:rPr>
          <w:lang w:val="en-US"/>
        </w:rPr>
        <w:t xml:space="preserve">mode </w:t>
      </w:r>
      <w:r>
        <w:rPr>
          <w:lang w:val="en-US"/>
        </w:rPr>
        <w:t xml:space="preserve">(A) </w:t>
      </w:r>
      <w:r w:rsidRPr="0002638C">
        <w:rPr>
          <w:lang w:val="en-US"/>
        </w:rPr>
        <w:t>does not distinguish between T/P and</w:t>
      </w:r>
      <w:r>
        <w:rPr>
          <w:lang w:val="en-US"/>
        </w:rPr>
        <w:t xml:space="preserve"> RBC compartments, whereas MOXE (B)</w:t>
      </w:r>
      <w:r w:rsidRPr="0002638C">
        <w:rPr>
          <w:lang w:val="en-US"/>
        </w:rPr>
        <w:t xml:space="preserve"> includes a tissue barrier term (d) permitting separation of the T</w:t>
      </w:r>
      <w:r w:rsidR="00316C78">
        <w:rPr>
          <w:lang w:val="en-US"/>
        </w:rPr>
        <w:t>/P and RBC compartments</w:t>
      </w:r>
      <w:r w:rsidRPr="0002638C">
        <w:rPr>
          <w:lang w:val="en-US"/>
        </w:rPr>
        <w:t xml:space="preserve">. In </w:t>
      </w:r>
      <w:r w:rsidR="00316C78">
        <w:rPr>
          <w:lang w:val="en-US"/>
        </w:rPr>
        <w:t>both</w:t>
      </w:r>
      <w:r w:rsidRPr="0002638C">
        <w:rPr>
          <w:lang w:val="en-US"/>
        </w:rPr>
        <w:t xml:space="preserve"> models, blood flow is </w:t>
      </w:r>
      <w:r w:rsidR="00316C78">
        <w:rPr>
          <w:lang w:val="en-US"/>
        </w:rPr>
        <w:t>assumed to be</w:t>
      </w:r>
      <w:r w:rsidRPr="0002638C">
        <w:rPr>
          <w:lang w:val="en-US"/>
        </w:rPr>
        <w:t xml:space="preserve"> orthogonal to and independe</w:t>
      </w:r>
      <w:r w:rsidR="00316C78">
        <w:rPr>
          <w:lang w:val="en-US"/>
        </w:rPr>
        <w:t>nt of diffusional gas-exchange. T/P: tissue/</w:t>
      </w:r>
      <w:r w:rsidR="00B21F6B">
        <w:rPr>
          <w:lang w:val="en-US"/>
        </w:rPr>
        <w:t>plasma</w:t>
      </w:r>
      <w:r w:rsidR="00316C78">
        <w:rPr>
          <w:lang w:val="en-US"/>
        </w:rPr>
        <w:t xml:space="preserve">; RBC: red blood cell. Adapted from Stewart </w:t>
      </w:r>
      <w:r w:rsidR="00316C78" w:rsidRPr="002F1515">
        <w:rPr>
          <w:i/>
          <w:lang w:val="en-US"/>
        </w:rPr>
        <w:t>et al</w:t>
      </w:r>
      <w:r w:rsidR="00316C78">
        <w:rPr>
          <w:lang w:val="en-US"/>
        </w:rPr>
        <w:t>.</w:t>
      </w:r>
      <w:r w:rsidR="00316C78">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 </w:instrText>
      </w:r>
      <w:r w:rsidR="00BE0F3E">
        <w:rPr>
          <w:lang w:val="en-US"/>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lang w:val="en-US"/>
        </w:rPr>
        <w:instrText xml:space="preserve"> ADDIN EN.CITE.DATA </w:instrText>
      </w:r>
      <w:r w:rsidR="00BE0F3E">
        <w:rPr>
          <w:lang w:val="en-US"/>
        </w:rPr>
      </w:r>
      <w:r w:rsidR="00BE0F3E">
        <w:rPr>
          <w:lang w:val="en-US"/>
        </w:rPr>
        <w:fldChar w:fldCharType="end"/>
      </w:r>
      <w:r w:rsidR="00316C78">
        <w:rPr>
          <w:lang w:val="en-US"/>
        </w:rPr>
      </w:r>
      <w:r w:rsidR="00316C78">
        <w:rPr>
          <w:lang w:val="en-US"/>
        </w:rPr>
        <w:fldChar w:fldCharType="separate"/>
      </w:r>
      <w:r w:rsidR="00BE0F3E" w:rsidRPr="00BE0F3E">
        <w:rPr>
          <w:noProof/>
          <w:vertAlign w:val="superscript"/>
          <w:lang w:val="en-US"/>
        </w:rPr>
        <w:t>295</w:t>
      </w:r>
      <w:r w:rsidR="00316C78">
        <w:rPr>
          <w:lang w:val="en-US"/>
        </w:rPr>
        <w:fldChar w:fldCharType="end"/>
      </w:r>
    </w:p>
    <w:p w14:paraId="39185C89" w14:textId="659D2DDC" w:rsidR="00316C78" w:rsidRPr="00316C78" w:rsidRDefault="00316C78" w:rsidP="00316C78">
      <w:r>
        <w:t>The code then automatically generates outputs based upon the aforementioned modelling equations.</w:t>
      </w:r>
      <w:r w:rsidRPr="005F67C0">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 </w:instrText>
      </w:r>
      <w:r w:rsidR="0036794D">
        <w:rPr>
          <w:lang w:val="en-US"/>
        </w:rPr>
        <w:fldChar w:fldCharType="begin">
          <w:fldData xml:space="preserve">PEVuZE5vdGU+PENpdGU+PEF1dGhvcj5QYXR6PC9BdXRob3I+PFllYXI+MjAxMTwvWWVhcj48UmVj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4ODQtODkw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</w:fldData>
        </w:fldChar>
      </w:r>
      <w:r w:rsidR="0036794D">
        <w:rPr>
          <w:lang w:val="en-US"/>
        </w:rPr>
        <w:instrText xml:space="preserve"> ADDIN EN.CITE.DATA </w:instrText>
      </w:r>
      <w:r w:rsidR="0036794D">
        <w:rPr>
          <w:lang w:val="en-US"/>
        </w:rPr>
      </w:r>
      <w:r w:rsidR="0036794D">
        <w:rPr>
          <w:lang w:val="en-US"/>
        </w:rPr>
        <w:fldChar w:fldCharType="end"/>
      </w:r>
      <w:r w:rsidRPr="005F67C0">
        <w:rPr>
          <w:lang w:val="en-US"/>
        </w:rPr>
      </w:r>
      <w:r w:rsidRPr="005F67C0">
        <w:rPr>
          <w:lang w:val="en-US"/>
        </w:rPr>
        <w:fldChar w:fldCharType="separate"/>
      </w:r>
      <w:r w:rsidR="0036794D" w:rsidRPr="0036794D">
        <w:rPr>
          <w:noProof/>
          <w:vertAlign w:val="superscript"/>
          <w:lang w:val="en-US"/>
        </w:rPr>
        <w:t>351, 352</w:t>
      </w:r>
      <w:r w:rsidRPr="005F67C0">
        <w:fldChar w:fldCharType="end"/>
      </w:r>
      <w:r>
        <w:t xml:space="preserve"> For each CSSR scan, S/V and ST outputs are reported.</w:t>
      </w:r>
      <w:ins w:id="6404" w:author="Windows User" w:date="2018-11-01T11:42:00Z">
        <w:r w:rsidR="00D00142">
          <w:t xml:space="preserve"> </w:t>
        </w:r>
      </w:ins>
    </w:p>
    <w:p w14:paraId="32224B33" w14:textId="5AA46F2A" w:rsidR="00192C25" w:rsidRDefault="00031034" w:rsidP="00192C25">
      <w:pPr>
        <w:pStyle w:val="figure"/>
      </w:pPr>
      <w:r>
        <w:rPr>
          <w:noProof/>
          <w:lang w:eastAsia="en-GB"/>
        </w:rPr>
        <w:drawing>
          <wp:inline distT="0" distB="0" distL="0" distR="0" wp14:anchorId="71497DA4" wp14:editId="104E792D">
            <wp:extent cx="6038215" cy="2496820"/>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SSR output.pdf"/>
                    <pic:cNvPicPr/>
                  </pic:nvPicPr>
                  <pic:blipFill>
                    <a:blip r:embed="rId159">
                      <a:extLst>
                        <a:ext uri="{28A0092B-C50C-407E-A947-70E740481C1C}">
                          <a14:useLocalDpi xmlns:a14="http://schemas.microsoft.com/office/drawing/2010/main" val="0"/>
                        </a:ext>
                      </a:extLst>
                    </a:blip>
                    <a:stretch>
                      <a:fillRect/>
                    </a:stretch>
                  </pic:blipFill>
                  <pic:spPr>
                    <a:xfrm>
                      <a:off x="0" y="0"/>
                      <a:ext cx="6038215" cy="2496820"/>
                    </a:xfrm>
                    <a:prstGeom prst="rect">
                      <a:avLst/>
                    </a:prstGeom>
                  </pic:spPr>
                </pic:pic>
              </a:graphicData>
            </a:graphic>
          </wp:inline>
        </w:drawing>
      </w:r>
    </w:p>
    <w:p w14:paraId="417B7F2D" w14:textId="4A50311E" w:rsidR="00AC32AB" w:rsidRDefault="000303A8" w:rsidP="00192C25">
      <w:pPr>
        <w:pStyle w:val="Caption"/>
      </w:pPr>
      <w:bookmarkStart w:id="6405" w:name="_Toc3145418"/>
      <w:r>
        <w:t>Figure</w:t>
      </w:r>
      <w:r w:rsidR="00192C25">
        <w:t xml:space="preserve"> </w:t>
      </w:r>
      <w:ins w:id="6406"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0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08" w:author="Nicholas Weatherley" w:date="2019-03-05T22:36:00Z">
        <w:r w:rsidR="00D5585D">
          <w:rPr>
            <w:noProof/>
          </w:rPr>
          <w:t>3</w:t>
        </w:r>
        <w:r w:rsidR="00D5585D">
          <w:fldChar w:fldCharType="end"/>
        </w:r>
      </w:ins>
      <w:ins w:id="6409" w:author="Windows User" w:date="2018-11-01T14:27:00Z">
        <w:del w:id="6410" w:author="Nicholas Weatherley" w:date="2019-03-05T22:36:00Z">
          <w:r w:rsidR="002F70B6" w:rsidDel="00D5585D">
            <w:fldChar w:fldCharType="begin"/>
          </w:r>
          <w:r w:rsidR="002F70B6" w:rsidDel="00D5585D">
            <w:delInstrText xml:space="preserve"> STYLEREF 1 \s </w:delInstrText>
          </w:r>
        </w:del>
      </w:ins>
      <w:del w:id="6411" w:author="Nicholas Weatherley" w:date="2019-03-05T22:36:00Z">
        <w:r w:rsidR="002F70B6" w:rsidDel="00D5585D">
          <w:fldChar w:fldCharType="separate"/>
        </w:r>
        <w:r w:rsidR="0024585E" w:rsidDel="00D5585D">
          <w:rPr>
            <w:noProof/>
          </w:rPr>
          <w:delText>6</w:delText>
        </w:r>
      </w:del>
      <w:ins w:id="6412" w:author="Windows User" w:date="2018-11-01T14:27:00Z">
        <w:del w:id="641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14" w:author="Nicholas Weatherley" w:date="2019-03-05T22:36:00Z">
        <w:r w:rsidR="002F70B6" w:rsidDel="00D5585D">
          <w:fldChar w:fldCharType="end"/>
        </w:r>
      </w:del>
      <w:del w:id="641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192C25">
        <w:t>: CSSR code outputs</w:t>
      </w:r>
      <w:bookmarkEnd w:id="6405"/>
    </w:p>
    <w:p w14:paraId="76079F35" w14:textId="77161DA8" w:rsidR="00295EFE" w:rsidRDefault="00B20A0D" w:rsidP="005F7AE9">
      <w:pPr>
        <w:pStyle w:val="Figuretext"/>
      </w:pPr>
      <w:r>
        <w:t>Signal from the red blood cell (RBC), tissue / plasma (TP) and gas (G) phase peaks diminish over several repetition times (TR) as shown by multi-coloured lines (A). The RBC and TP signals over the repetition times are cumulatively plotted (B) and curves for RBC (red bars) and TP (green bars) are fitted.</w:t>
      </w:r>
    </w:p>
    <w:p w14:paraId="6829682B" w14:textId="16BB902C" w:rsidR="001A4C72" w:rsidRDefault="001A4C72" w:rsidP="001A4C72">
      <w:pPr>
        <w:pStyle w:val="Heading4"/>
      </w:pPr>
      <w:r>
        <w:t>HR Spectroscopy</w:t>
      </w:r>
    </w:p>
    <w:p w14:paraId="3808F2C6" w14:textId="7F106261" w:rsidR="00A04E4C" w:rsidRDefault="00D35303" w:rsidP="00A04E4C">
      <w:pPr>
        <w:rPr>
          <w:lang w:val="en-US"/>
        </w:rPr>
      </w:pPr>
      <w:r>
        <w:t xml:space="preserve">Data was acquired at two repetition times </w:t>
      </w:r>
      <w:r w:rsidR="003868BF">
        <w:t xml:space="preserve">(TR) </w:t>
      </w:r>
      <w:r>
        <w:t>during the scan – 0.16s and 1s.</w:t>
      </w:r>
      <w:r w:rsidR="00A04E4C" w:rsidRPr="00A04E4C">
        <w:rPr>
          <w:lang w:val="en-US"/>
        </w:rPr>
        <w:t xml:space="preserve"> </w:t>
      </w:r>
      <w:r w:rsidR="006E283B">
        <w:rPr>
          <w:lang w:val="en-US"/>
        </w:rPr>
        <w:t>L</w:t>
      </w:r>
      <w:r w:rsidR="00A04E4C">
        <w:rPr>
          <w:lang w:val="en-US"/>
        </w:rPr>
        <w:t xml:space="preserve">onger-TR acquisitions offer additional signal-to-noise due to the relatively increased dissolved-phase </w:t>
      </w:r>
      <w:r w:rsidR="00A04E4C" w:rsidRPr="00AC0E02">
        <w:rPr>
          <w:vertAlign w:val="superscript"/>
          <w:lang w:val="en-US"/>
        </w:rPr>
        <w:t>129</w:t>
      </w:r>
      <w:r w:rsidR="00A04E4C">
        <w:rPr>
          <w:lang w:val="en-US"/>
        </w:rPr>
        <w:t>Xe signal</w:t>
      </w:r>
      <w:r w:rsidR="001529D1">
        <w:rPr>
          <w:lang w:val="en-US"/>
        </w:rPr>
        <w:t xml:space="preserve"> uptake due to diffusive saturation</w:t>
      </w:r>
      <w:r w:rsidR="00A04E4C">
        <w:rPr>
          <w:lang w:val="en-US"/>
        </w:rPr>
        <w:t xml:space="preserve"> when compared with shorter-TR acquisitions, </w:t>
      </w:r>
      <w:r w:rsidR="00A04E4C">
        <w:rPr>
          <w:lang w:val="en-US"/>
        </w:rPr>
        <w:lastRenderedPageBreak/>
        <w:t xml:space="preserve">the signal comprises </w:t>
      </w:r>
      <w:r w:rsidR="00A04E4C">
        <w:rPr>
          <w:vertAlign w:val="superscript"/>
          <w:lang w:val="en-US"/>
        </w:rPr>
        <w:t>129</w:t>
      </w:r>
      <w:r w:rsidR="00A04E4C">
        <w:rPr>
          <w:lang w:val="en-US"/>
        </w:rPr>
        <w:t xml:space="preserve">Xe in the capillary bed as well as </w:t>
      </w:r>
      <w:r w:rsidR="00A04E4C">
        <w:rPr>
          <w:vertAlign w:val="superscript"/>
          <w:lang w:val="en-US"/>
        </w:rPr>
        <w:t>129</w:t>
      </w:r>
      <w:r w:rsidR="00A04E4C">
        <w:rPr>
          <w:lang w:val="en-US"/>
        </w:rPr>
        <w:t>Xe downstream in the pulmonary veins, because the RBC capillary transit time is ~1 s</w:t>
      </w:r>
      <w:r w:rsidR="00790998">
        <w:rPr>
          <w:lang w:val="en-US"/>
        </w:rPr>
        <w:t>.</w:t>
      </w:r>
      <w:r w:rsidR="00A04E4C">
        <w:rPr>
          <w:lang w:val="en-US"/>
        </w:rPr>
        <w:fldChar w:fldCharType="begin"/>
      </w:r>
      <w:r w:rsidR="0036794D">
        <w:rPr>
          <w:lang w:val="en-US"/>
        </w:rPr>
        <w:instrText xml:space="preserve"> ADDIN EN.CITE &lt;EndNote&gt;&lt;Cite&gt;&lt;Author&gt;Patz&lt;/Author&gt;&lt;Year&gt;2011&lt;/Year&gt;&lt;RecNum&gt;657&lt;/RecNum&gt;&lt;DisplayText&gt;&lt;style face="superscript"&gt;351&lt;/style&gt;&lt;/DisplayText&gt;&lt;record&gt;&lt;rec-number&gt;657&lt;/rec-number&gt;&lt;foreign-keys&gt;&lt;key app="EN" db-id="52evaf50e9fe5cewd9b555d6wtw099s0pzrz" timestamp="1469190110" guid="6ae28a6f-e813-436f-9084-9f6187122886"&gt;657&lt;/key&gt;&lt;/foreign-keys&gt;&lt;ref-type name="Journal Article"&gt;17&lt;/ref-type&gt;&lt;contributors&gt;&lt;authors&gt;&lt;author&gt;Patz, S.&lt;/author&gt;&lt;author&gt;Muradyan, I.&lt;/author&gt;&lt;author&gt;Hrovat, M. I.&lt;/author&gt;&lt;author&gt;Dabaghyan, M.&lt;/author&gt;&lt;author&gt;Washko, G. R.&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alt-title&gt;New J Phys&lt;/alt-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A04E4C">
        <w:rPr>
          <w:lang w:val="en-US"/>
        </w:rPr>
        <w:fldChar w:fldCharType="separate"/>
      </w:r>
      <w:r w:rsidR="0036794D" w:rsidRPr="0036794D">
        <w:rPr>
          <w:noProof/>
          <w:vertAlign w:val="superscript"/>
          <w:lang w:val="en-US"/>
        </w:rPr>
        <w:t>351</w:t>
      </w:r>
      <w:r w:rsidR="00A04E4C">
        <w:rPr>
          <w:lang w:val="en-US"/>
        </w:rPr>
        <w:fldChar w:fldCharType="end"/>
      </w:r>
      <w:r w:rsidR="00A04E4C">
        <w:rPr>
          <w:lang w:val="en-US"/>
        </w:rPr>
        <w:t xml:space="preserve"> </w:t>
      </w:r>
      <w:r w:rsidR="00A36EF4">
        <w:rPr>
          <w:lang w:val="en-US"/>
        </w:rPr>
        <w:t>Acquisition at both TRs permitted comparison of</w:t>
      </w:r>
      <w:r w:rsidR="00A04E4C">
        <w:rPr>
          <w:lang w:val="en-US"/>
        </w:rPr>
        <w:t xml:space="preserve"> the effect of TR on the RBC:TP ratio and assess</w:t>
      </w:r>
      <w:ins w:id="6416" w:author="Windows User" w:date="2018-10-31T10:37:00Z">
        <w:r w:rsidR="006D1305">
          <w:rPr>
            <w:lang w:val="en-US"/>
          </w:rPr>
          <w:t>ed</w:t>
        </w:r>
      </w:ins>
      <w:r w:rsidR="00A04E4C">
        <w:rPr>
          <w:lang w:val="en-US"/>
        </w:rPr>
        <w:t xml:space="preserve"> the clinical interpretation of TR variation</w:t>
      </w:r>
      <w:r w:rsidR="005C4F46">
        <w:rPr>
          <w:lang w:val="en-US"/>
        </w:rPr>
        <w:t>.</w:t>
      </w:r>
    </w:p>
    <w:p w14:paraId="2E850382" w14:textId="77777777" w:rsidR="007543C1" w:rsidRDefault="007543C1" w:rsidP="007543C1">
      <w:pPr>
        <w:pStyle w:val="figure"/>
      </w:pPr>
      <w:r>
        <w:rPr>
          <w:noProof/>
          <w:lang w:eastAsia="en-GB"/>
        </w:rPr>
        <w:drawing>
          <wp:inline distT="0" distB="0" distL="0" distR="0" wp14:anchorId="325949B1" wp14:editId="2C441D5C">
            <wp:extent cx="6038215" cy="7132955"/>
            <wp:effectExtent l="0" t="0" r="6985"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TR figure.pdf"/>
                    <pic:cNvPicPr/>
                  </pic:nvPicPr>
                  <pic:blipFill>
                    <a:blip r:embed="rId160">
                      <a:extLst>
                        <a:ext uri="{28A0092B-C50C-407E-A947-70E740481C1C}">
                          <a14:useLocalDpi xmlns:a14="http://schemas.microsoft.com/office/drawing/2010/main" val="0"/>
                        </a:ext>
                      </a:extLst>
                    </a:blip>
                    <a:stretch>
                      <a:fillRect/>
                    </a:stretch>
                  </pic:blipFill>
                  <pic:spPr>
                    <a:xfrm>
                      <a:off x="0" y="0"/>
                      <a:ext cx="6038215" cy="7132955"/>
                    </a:xfrm>
                    <a:prstGeom prst="rect">
                      <a:avLst/>
                    </a:prstGeom>
                  </pic:spPr>
                </pic:pic>
              </a:graphicData>
            </a:graphic>
          </wp:inline>
        </w:drawing>
      </w:r>
    </w:p>
    <w:p w14:paraId="3ED8CFE6" w14:textId="069C9168" w:rsidR="007543C1" w:rsidRDefault="000303A8" w:rsidP="007543C1">
      <w:pPr>
        <w:pStyle w:val="Caption"/>
      </w:pPr>
      <w:bookmarkStart w:id="6417" w:name="_Toc3145419"/>
      <w:r>
        <w:t>Figure</w:t>
      </w:r>
      <w:r w:rsidR="007543C1">
        <w:t xml:space="preserve"> </w:t>
      </w:r>
      <w:ins w:id="6418"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1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20" w:author="Nicholas Weatherley" w:date="2019-03-05T22:36:00Z">
        <w:r w:rsidR="00D5585D">
          <w:rPr>
            <w:noProof/>
          </w:rPr>
          <w:t>4</w:t>
        </w:r>
        <w:r w:rsidR="00D5585D">
          <w:fldChar w:fldCharType="end"/>
        </w:r>
      </w:ins>
      <w:ins w:id="6421" w:author="Windows User" w:date="2018-11-01T14:27:00Z">
        <w:del w:id="6422" w:author="Nicholas Weatherley" w:date="2019-03-05T22:36:00Z">
          <w:r w:rsidR="002F70B6" w:rsidDel="00D5585D">
            <w:fldChar w:fldCharType="begin"/>
          </w:r>
          <w:r w:rsidR="002F70B6" w:rsidDel="00D5585D">
            <w:delInstrText xml:space="preserve"> STYLEREF 1 \s </w:delInstrText>
          </w:r>
        </w:del>
      </w:ins>
      <w:del w:id="6423" w:author="Nicholas Weatherley" w:date="2019-03-05T22:36:00Z">
        <w:r w:rsidR="002F70B6" w:rsidDel="00D5585D">
          <w:fldChar w:fldCharType="separate"/>
        </w:r>
        <w:r w:rsidR="0024585E" w:rsidDel="00D5585D">
          <w:rPr>
            <w:noProof/>
          </w:rPr>
          <w:delText>6</w:delText>
        </w:r>
      </w:del>
      <w:ins w:id="6424" w:author="Windows User" w:date="2018-11-01T14:27:00Z">
        <w:del w:id="642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26" w:author="Nicholas Weatherley" w:date="2019-03-05T22:36:00Z">
        <w:r w:rsidR="002F70B6" w:rsidDel="00D5585D">
          <w:fldChar w:fldCharType="end"/>
        </w:r>
      </w:del>
      <w:del w:id="642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7543C1">
        <w:t>:</w:t>
      </w:r>
      <w:r w:rsidR="007543C1" w:rsidRPr="007543C1">
        <w:t xml:space="preserve"> </w:t>
      </w:r>
      <w:r w:rsidR="007543C1">
        <w:t>Effect of repetition time values on spectroscopy outcomes</w:t>
      </w:r>
      <w:bookmarkEnd w:id="6417"/>
    </w:p>
    <w:p w14:paraId="02AE3A0D" w14:textId="7CE88687" w:rsidR="007543C1" w:rsidRPr="007543C1" w:rsidRDefault="007543C1" w:rsidP="007543C1">
      <w:pPr>
        <w:pStyle w:val="Figuretext"/>
      </w:pPr>
      <w:r>
        <w:t>Diagrams representing relatively short (A) and long (B) repetition time (TR) values. At each TR, xenon magnetisation is destroyed. Thus a longer TR is likely to pick up new signal from xenon in red blood cells (RBCs) carried by pulmonary flow further downstream towards the pulmonary vein. The spectra generated from the interstitium should be relatively similar, due to a constant influx of polarised xenon from the alveolar (gas) compartment. Thus, as demonstrated, RBC:TP increases with increasing TR.</w:t>
      </w:r>
    </w:p>
    <w:p w14:paraId="4A5669ED" w14:textId="1683DC07" w:rsidR="00A04E4C" w:rsidRPr="00AC0E02" w:rsidRDefault="00A04E4C" w:rsidP="0012158A">
      <w:pPr>
        <w:rPr>
          <w:lang w:val="en-US"/>
        </w:rPr>
      </w:pPr>
      <w:r w:rsidRPr="00AC0E02">
        <w:rPr>
          <w:lang w:val="en-US"/>
        </w:rPr>
        <w:lastRenderedPageBreak/>
        <w:t xml:space="preserve">RBC:TP was </w:t>
      </w:r>
      <w:r>
        <w:rPr>
          <w:lang w:val="en-US"/>
        </w:rPr>
        <w:t>derived</w:t>
      </w:r>
      <w:r w:rsidRPr="00AC0E02">
        <w:rPr>
          <w:lang w:val="en-US"/>
        </w:rPr>
        <w:t xml:space="preserve"> </w:t>
      </w:r>
      <w:r w:rsidR="001072AD">
        <w:rPr>
          <w:lang w:val="en-US"/>
        </w:rPr>
        <w:t xml:space="preserve">through local code </w:t>
      </w:r>
      <w:r w:rsidR="001072AD">
        <w:t>run on MATLAB R2016b (</w:t>
      </w:r>
      <w:r w:rsidR="001072AD" w:rsidRPr="003A065F">
        <w:t xml:space="preserve">MathWorks, Inc., </w:t>
      </w:r>
      <w:r w:rsidR="001072AD">
        <w:t>MA</w:t>
      </w:r>
      <w:r w:rsidR="001072AD" w:rsidRPr="003A065F">
        <w:t xml:space="preserve">, </w:t>
      </w:r>
      <w:r w:rsidR="001072AD">
        <w:t>USA).</w:t>
      </w:r>
      <w:r w:rsidR="00AF4E0C">
        <w:t xml:space="preserve"> Firstly, </w:t>
      </w:r>
      <w:r w:rsidR="00E37E37">
        <w:t xml:space="preserve">the </w:t>
      </w:r>
      <w:r w:rsidR="0012158A">
        <w:t xml:space="preserve">real spectrum </w:t>
      </w:r>
      <w:r w:rsidR="00E37E37">
        <w:t xml:space="preserve">was phased </w:t>
      </w:r>
      <w:r w:rsidR="0012158A">
        <w:t>using data obtained from any of the two iterations of the spectroscopy sequence</w:t>
      </w:r>
      <w:r w:rsidR="00E37E37">
        <w:t>.</w:t>
      </w:r>
      <w:r w:rsidR="00665B15">
        <w:t xml:space="preserve"> Once both RBC and TP peaks were phased, points were</w:t>
      </w:r>
      <w:r w:rsidR="00070737">
        <w:t xml:space="preserve"> manually selected where the spectra crossed y=0, and each spectral curve was integrated. The RBC area is divided by the TP area to give the RBC TP ratio. This method is visua</w:t>
      </w:r>
      <w:r w:rsidR="00771AD8">
        <w:t xml:space="preserve">lly explained in </w:t>
      </w:r>
      <w:r w:rsidR="000303A8">
        <w:t>Figure</w:t>
      </w:r>
      <w:r w:rsidR="00771AD8">
        <w:t xml:space="preserve"> 6.</w:t>
      </w:r>
      <w:ins w:id="6428" w:author="Windows User" w:date="2018-11-02T11:11:00Z">
        <w:r w:rsidR="00CB6CD9">
          <w:t>5</w:t>
        </w:r>
      </w:ins>
      <w:del w:id="6429" w:author="Windows User" w:date="2018-11-02T11:11:00Z">
        <w:r w:rsidR="00771AD8" w:rsidDel="00CB6CD9">
          <w:delText>4</w:delText>
        </w:r>
      </w:del>
      <w:r w:rsidR="00803209">
        <w:t>.</w:t>
      </w:r>
    </w:p>
    <w:p w14:paraId="5A59D0FD" w14:textId="53CAB2EA" w:rsidR="00592ED9" w:rsidRDefault="001529D1" w:rsidP="00592ED9">
      <w:pPr>
        <w:pStyle w:val="figure"/>
      </w:pPr>
      <w:r>
        <w:rPr>
          <w:noProof/>
          <w:lang w:eastAsia="en-GB"/>
        </w:rPr>
        <w:drawing>
          <wp:inline distT="0" distB="0" distL="0" distR="0" wp14:anchorId="223EAA5A" wp14:editId="75BE2032">
            <wp:extent cx="6038215" cy="5520690"/>
            <wp:effectExtent l="0" t="0" r="698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Spect method.pdf"/>
                    <pic:cNvPicPr/>
                  </pic:nvPicPr>
                  <pic:blipFill>
                    <a:blip r:embed="rId161">
                      <a:extLst>
                        <a:ext uri="{28A0092B-C50C-407E-A947-70E740481C1C}">
                          <a14:useLocalDpi xmlns:a14="http://schemas.microsoft.com/office/drawing/2010/main" val="0"/>
                        </a:ext>
                      </a:extLst>
                    </a:blip>
                    <a:stretch>
                      <a:fillRect/>
                    </a:stretch>
                  </pic:blipFill>
                  <pic:spPr>
                    <a:xfrm>
                      <a:off x="0" y="0"/>
                      <a:ext cx="6038215" cy="5520690"/>
                    </a:xfrm>
                    <a:prstGeom prst="rect">
                      <a:avLst/>
                    </a:prstGeom>
                  </pic:spPr>
                </pic:pic>
              </a:graphicData>
            </a:graphic>
          </wp:inline>
        </w:drawing>
      </w:r>
    </w:p>
    <w:p w14:paraId="6C56157D" w14:textId="4075CD12" w:rsidR="00D35303" w:rsidRDefault="000303A8" w:rsidP="00592ED9">
      <w:pPr>
        <w:pStyle w:val="Caption"/>
      </w:pPr>
      <w:bookmarkStart w:id="6430" w:name="_Toc3145420"/>
      <w:r>
        <w:t>Figure</w:t>
      </w:r>
      <w:r w:rsidR="00592ED9">
        <w:t xml:space="preserve"> </w:t>
      </w:r>
      <w:ins w:id="6431"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3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33" w:author="Nicholas Weatherley" w:date="2019-03-05T22:36:00Z">
        <w:r w:rsidR="00D5585D">
          <w:rPr>
            <w:noProof/>
          </w:rPr>
          <w:t>5</w:t>
        </w:r>
        <w:r w:rsidR="00D5585D">
          <w:fldChar w:fldCharType="end"/>
        </w:r>
      </w:ins>
      <w:ins w:id="6434" w:author="Windows User" w:date="2018-11-01T14:27:00Z">
        <w:del w:id="6435" w:author="Nicholas Weatherley" w:date="2019-03-05T22:36:00Z">
          <w:r w:rsidR="002F70B6" w:rsidDel="00D5585D">
            <w:fldChar w:fldCharType="begin"/>
          </w:r>
          <w:r w:rsidR="002F70B6" w:rsidDel="00D5585D">
            <w:delInstrText xml:space="preserve"> STYLEREF 1 \s </w:delInstrText>
          </w:r>
        </w:del>
      </w:ins>
      <w:del w:id="6436" w:author="Nicholas Weatherley" w:date="2019-03-05T22:36:00Z">
        <w:r w:rsidR="002F70B6" w:rsidDel="00D5585D">
          <w:fldChar w:fldCharType="separate"/>
        </w:r>
        <w:r w:rsidR="0024585E" w:rsidDel="00D5585D">
          <w:rPr>
            <w:noProof/>
          </w:rPr>
          <w:delText>6</w:delText>
        </w:r>
      </w:del>
      <w:ins w:id="6437" w:author="Windows User" w:date="2018-11-01T14:27:00Z">
        <w:del w:id="643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39" w:author="Nicholas Weatherley" w:date="2019-03-05T22:36:00Z">
        <w:r w:rsidR="002F70B6" w:rsidDel="00D5585D">
          <w:fldChar w:fldCharType="end"/>
        </w:r>
      </w:del>
      <w:del w:id="644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592ED9">
        <w:t>: Xenon high-resolution spectroscopy analysis</w:t>
      </w:r>
      <w:bookmarkEnd w:id="6430"/>
    </w:p>
    <w:p w14:paraId="09EA2C81" w14:textId="4F69BD05" w:rsidR="00592ED9" w:rsidRPr="00592ED9" w:rsidRDefault="008742CF" w:rsidP="00592ED9">
      <w:pPr>
        <w:pStyle w:val="Figuretext"/>
      </w:pPr>
      <w:r>
        <w:t xml:space="preserve">A: </w:t>
      </w:r>
      <w:r w:rsidR="00B971E7">
        <w:t>Spectra for xenon signal acquired from the red blood cell (</w:t>
      </w:r>
      <w:r w:rsidR="00F9027F">
        <w:t>RBC</w:t>
      </w:r>
      <w:r w:rsidR="00B971E7">
        <w:t>) environment and tissue / plasma (</w:t>
      </w:r>
      <w:r w:rsidR="00F9027F">
        <w:t>TP</w:t>
      </w:r>
      <w:r w:rsidR="00B971E7">
        <w:t>) environments</w:t>
      </w:r>
      <w:r>
        <w:t xml:space="preserve"> are acquired out of phase for both long (red) and short (green) repetition times (TR). B: Isolated short (0.16s) TR spectra isolated. C: Through iterative processing, the RBC and TP spectra are phased. D: Points are </w:t>
      </w:r>
      <w:r w:rsidR="004F7B0C">
        <w:t>chosen between</w:t>
      </w:r>
      <w:r>
        <w:t xml:space="preserve"> which to integrate the RBC and TP curves.</w:t>
      </w:r>
    </w:p>
    <w:p w14:paraId="237F96D4" w14:textId="1C0A8DB3" w:rsidR="00CC0EFD" w:rsidRPr="00CC0EFD" w:rsidRDefault="000072D3" w:rsidP="00CC0EFD">
      <w:r>
        <w:t xml:space="preserve">For </w:t>
      </w:r>
      <w:r w:rsidR="00A47776">
        <w:t>each scan, RBC:TP is reported. F</w:t>
      </w:r>
      <w:r>
        <w:t xml:space="preserve">or baseline </w:t>
      </w:r>
      <w:r w:rsidR="00A47776">
        <w:t>scans,</w:t>
      </w:r>
      <w:r>
        <w:t xml:space="preserve"> this is quoted at both </w:t>
      </w:r>
      <w:r w:rsidR="00A47776">
        <w:t xml:space="preserve">1s and 0.16s </w:t>
      </w:r>
      <w:r>
        <w:t>TR values.</w:t>
      </w:r>
      <w:r w:rsidR="003D4DFA" w:rsidRPr="003D4DFA">
        <w:rPr>
          <w:lang w:val="en-US"/>
        </w:rPr>
        <w:t xml:space="preserve"> </w:t>
      </w:r>
      <w:r w:rsidR="003D4DFA">
        <w:rPr>
          <w:lang w:val="en-US"/>
        </w:rPr>
        <w:t>The</w:t>
      </w:r>
      <w:r w:rsidR="003D4DFA" w:rsidRPr="00AC0E02">
        <w:rPr>
          <w:lang w:val="en-US"/>
        </w:rPr>
        <w:t xml:space="preserve"> ratio of these signals provides a direct, semi-quantitative measurement of </w:t>
      </w:r>
      <w:r w:rsidR="003D4DFA">
        <w:rPr>
          <w:lang w:val="en-US"/>
        </w:rPr>
        <w:t xml:space="preserve">the fraction of each dissolved </w:t>
      </w:r>
      <w:r w:rsidR="003D4DFA">
        <w:rPr>
          <w:vertAlign w:val="superscript"/>
          <w:lang w:val="en-US"/>
        </w:rPr>
        <w:t>129</w:t>
      </w:r>
      <w:r w:rsidR="003D4DFA">
        <w:rPr>
          <w:lang w:val="en-US"/>
        </w:rPr>
        <w:t xml:space="preserve">Xe compartment and hence a metric of </w:t>
      </w:r>
      <w:r w:rsidR="003D4DFA" w:rsidRPr="00AC0E02">
        <w:rPr>
          <w:lang w:val="en-US"/>
        </w:rPr>
        <w:t>pulmonary gas-exchange.</w:t>
      </w:r>
    </w:p>
    <w:p w14:paraId="1058553C" w14:textId="6D753AA5" w:rsidR="001A4C72" w:rsidRDefault="0019361A" w:rsidP="006663C8">
      <w:pPr>
        <w:pStyle w:val="Heading2"/>
      </w:pPr>
      <w:bookmarkStart w:id="6441" w:name="_Toc3145088"/>
      <w:r>
        <w:lastRenderedPageBreak/>
        <w:t>Chemical Shift Saturation Recovery</w:t>
      </w:r>
      <w:bookmarkEnd w:id="6441"/>
    </w:p>
    <w:p w14:paraId="5D48206D" w14:textId="48C7802C" w:rsidR="00605016" w:rsidRDefault="00605016" w:rsidP="00605016">
      <w:pPr>
        <w:pStyle w:val="Heading3"/>
      </w:pPr>
      <w:r>
        <w:t>Data Quality</w:t>
      </w:r>
    </w:p>
    <w:p w14:paraId="4384AD8C" w14:textId="1494A8B3" w:rsidR="00605016" w:rsidRPr="00605016" w:rsidRDefault="00605016" w:rsidP="00605016">
      <w:pPr>
        <w:pStyle w:val="Heading4"/>
      </w:pPr>
      <w:r>
        <w:t>Participant Visits</w:t>
      </w:r>
    </w:p>
    <w:p w14:paraId="35A3E707" w14:textId="77777777" w:rsidR="00091393" w:rsidRDefault="00091393" w:rsidP="00091393">
      <w:pPr>
        <w:pStyle w:val="figure"/>
      </w:pPr>
      <w:r>
        <w:rPr>
          <w:noProof/>
          <w:lang w:eastAsia="en-GB"/>
        </w:rPr>
        <w:drawing>
          <wp:inline distT="0" distB="0" distL="0" distR="0" wp14:anchorId="20F4C900" wp14:editId="3C73FD8D">
            <wp:extent cx="6038215" cy="2641600"/>
            <wp:effectExtent l="0" t="0" r="698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SSR Participant flow.pdf"/>
                    <pic:cNvPicPr/>
                  </pic:nvPicPr>
                  <pic:blipFill rotWithShape="1">
                    <a:blip r:embed="rId162">
                      <a:extLst>
                        <a:ext uri="{28A0092B-C50C-407E-A947-70E740481C1C}">
                          <a14:useLocalDpi xmlns:a14="http://schemas.microsoft.com/office/drawing/2010/main" val="0"/>
                        </a:ext>
                      </a:extLst>
                    </a:blip>
                    <a:srcRect b="22229"/>
                    <a:stretch/>
                  </pic:blipFill>
                  <pic:spPr bwMode="auto">
                    <a:xfrm>
                      <a:off x="0" y="0"/>
                      <a:ext cx="6038215" cy="2641600"/>
                    </a:xfrm>
                    <a:prstGeom prst="rect">
                      <a:avLst/>
                    </a:prstGeom>
                    <a:ln>
                      <a:noFill/>
                    </a:ln>
                    <a:extLst>
                      <a:ext uri="{53640926-AAD7-44D8-BBD7-CCE9431645EC}">
                        <a14:shadowObscured xmlns:a14="http://schemas.microsoft.com/office/drawing/2010/main"/>
                      </a:ext>
                    </a:extLst>
                  </pic:spPr>
                </pic:pic>
              </a:graphicData>
            </a:graphic>
          </wp:inline>
        </w:drawing>
      </w:r>
    </w:p>
    <w:p w14:paraId="29B30DAD" w14:textId="574618BE" w:rsidR="00605016" w:rsidRDefault="000303A8" w:rsidP="00605016">
      <w:pPr>
        <w:pStyle w:val="Caption"/>
      </w:pPr>
      <w:bookmarkStart w:id="6442" w:name="_Toc3145421"/>
      <w:r>
        <w:t>Figure</w:t>
      </w:r>
      <w:r w:rsidR="00091393">
        <w:t xml:space="preserve"> </w:t>
      </w:r>
      <w:ins w:id="6443"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4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45" w:author="Nicholas Weatherley" w:date="2019-03-05T22:36:00Z">
        <w:r w:rsidR="00D5585D">
          <w:rPr>
            <w:noProof/>
          </w:rPr>
          <w:t>6</w:t>
        </w:r>
        <w:r w:rsidR="00D5585D">
          <w:fldChar w:fldCharType="end"/>
        </w:r>
      </w:ins>
      <w:ins w:id="6446" w:author="Windows User" w:date="2018-11-01T14:27:00Z">
        <w:del w:id="6447" w:author="Nicholas Weatherley" w:date="2019-03-05T22:36:00Z">
          <w:r w:rsidR="002F70B6" w:rsidDel="00D5585D">
            <w:fldChar w:fldCharType="begin"/>
          </w:r>
          <w:r w:rsidR="002F70B6" w:rsidDel="00D5585D">
            <w:delInstrText xml:space="preserve"> STYLEREF 1 \s </w:delInstrText>
          </w:r>
        </w:del>
      </w:ins>
      <w:del w:id="6448" w:author="Nicholas Weatherley" w:date="2019-03-05T22:36:00Z">
        <w:r w:rsidR="002F70B6" w:rsidDel="00D5585D">
          <w:fldChar w:fldCharType="separate"/>
        </w:r>
        <w:r w:rsidR="0024585E" w:rsidDel="00D5585D">
          <w:rPr>
            <w:noProof/>
          </w:rPr>
          <w:delText>6</w:delText>
        </w:r>
      </w:del>
      <w:ins w:id="6449" w:author="Windows User" w:date="2018-11-01T14:27:00Z">
        <w:del w:id="645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51" w:author="Nicholas Weatherley" w:date="2019-03-05T22:36:00Z">
        <w:r w:rsidR="002F70B6" w:rsidDel="00D5585D">
          <w:fldChar w:fldCharType="end"/>
        </w:r>
      </w:del>
      <w:del w:id="645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091393">
        <w:t>:</w:t>
      </w:r>
      <w:r w:rsidR="00605016">
        <w:t xml:space="preserve"> </w:t>
      </w:r>
      <w:r w:rsidR="00091393">
        <w:t>Flow chart of participant study visits and CSSR sequences acquired.</w:t>
      </w:r>
      <w:bookmarkEnd w:id="6442"/>
    </w:p>
    <w:p w14:paraId="55207306" w14:textId="6FC90DCA" w:rsidR="00605016" w:rsidRPr="00EC6CDA" w:rsidRDefault="00091393" w:rsidP="00605016">
      <w:pPr>
        <w:pStyle w:val="Figuretext"/>
      </w:pPr>
      <w:r>
        <w:t>SNR: signal to noise ratio; CSSR: chemical shift saturation recovery.</w:t>
      </w:r>
    </w:p>
    <w:p w14:paraId="2A4E28B8" w14:textId="137CF4C3" w:rsidR="007F308D" w:rsidRPr="00B93343" w:rsidRDefault="007F308D" w:rsidP="00B93343">
      <w:pPr>
        <w:pStyle w:val="Heading4"/>
      </w:pPr>
      <w:r w:rsidRPr="00B93343">
        <w:t>Signal to Noise</w:t>
      </w:r>
    </w:p>
    <w:p w14:paraId="2FD539C4" w14:textId="1B670945" w:rsidR="004D34C9" w:rsidRPr="004D34C9" w:rsidRDefault="004D34C9" w:rsidP="004D34C9">
      <w:r>
        <w:t xml:space="preserve">The signal to noise ratio of </w:t>
      </w:r>
      <w:r w:rsidR="009B6714">
        <w:t xml:space="preserve">CSSR was variable, with several </w:t>
      </w:r>
      <w:r w:rsidR="00B7388A">
        <w:t xml:space="preserve">datasets excluded due to low SNR. Examples </w:t>
      </w:r>
      <w:r w:rsidR="00D746D5">
        <w:t>are given</w:t>
      </w:r>
      <w:r w:rsidR="00771AD8">
        <w:t xml:space="preserve"> in </w:t>
      </w:r>
      <w:r w:rsidR="000303A8">
        <w:t>Figure</w:t>
      </w:r>
      <w:r w:rsidR="00771AD8">
        <w:t xml:space="preserve"> 6.</w:t>
      </w:r>
      <w:ins w:id="6453" w:author="Windows User" w:date="2018-11-02T11:11:00Z">
        <w:r w:rsidR="00CB6CD9">
          <w:t>7</w:t>
        </w:r>
      </w:ins>
      <w:del w:id="6454" w:author="Windows User" w:date="2018-11-02T11:11:00Z">
        <w:r w:rsidR="00771AD8" w:rsidDel="00CB6CD9">
          <w:delText>6</w:delText>
        </w:r>
      </w:del>
      <w:r w:rsidR="00803209">
        <w:t>.</w:t>
      </w:r>
    </w:p>
    <w:p w14:paraId="54F3D629" w14:textId="77777777" w:rsidR="00B7388A" w:rsidRDefault="00087EC0" w:rsidP="00B7388A">
      <w:pPr>
        <w:pStyle w:val="figure"/>
      </w:pPr>
      <w:r>
        <w:rPr>
          <w:noProof/>
          <w:lang w:eastAsia="en-GB"/>
        </w:rPr>
        <w:lastRenderedPageBreak/>
        <w:drawing>
          <wp:inline distT="0" distB="0" distL="0" distR="0" wp14:anchorId="3746BAAD" wp14:editId="2C0C51C4">
            <wp:extent cx="6038215" cy="4459605"/>
            <wp:effectExtent l="0" t="0" r="6985" b="1079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SSR SNR examples.pdf"/>
                    <pic:cNvPicPr/>
                  </pic:nvPicPr>
                  <pic:blipFill>
                    <a:blip r:embed="rId163">
                      <a:extLst>
                        <a:ext uri="{28A0092B-C50C-407E-A947-70E740481C1C}">
                          <a14:useLocalDpi xmlns:a14="http://schemas.microsoft.com/office/drawing/2010/main" val="0"/>
                        </a:ext>
                      </a:extLst>
                    </a:blip>
                    <a:stretch>
                      <a:fillRect/>
                    </a:stretch>
                  </pic:blipFill>
                  <pic:spPr>
                    <a:xfrm>
                      <a:off x="0" y="0"/>
                      <a:ext cx="6038215" cy="4459605"/>
                    </a:xfrm>
                    <a:prstGeom prst="rect">
                      <a:avLst/>
                    </a:prstGeom>
                  </pic:spPr>
                </pic:pic>
              </a:graphicData>
            </a:graphic>
          </wp:inline>
        </w:drawing>
      </w:r>
    </w:p>
    <w:p w14:paraId="6C0F2C8C" w14:textId="2E80BF32" w:rsidR="00087EC0" w:rsidRDefault="000303A8" w:rsidP="00B7388A">
      <w:pPr>
        <w:pStyle w:val="Caption"/>
      </w:pPr>
      <w:bookmarkStart w:id="6455" w:name="_Toc3145422"/>
      <w:r>
        <w:t>Figure</w:t>
      </w:r>
      <w:r w:rsidR="00B7388A">
        <w:t xml:space="preserve"> </w:t>
      </w:r>
      <w:ins w:id="6456"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5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58" w:author="Nicholas Weatherley" w:date="2019-03-05T22:36:00Z">
        <w:r w:rsidR="00D5585D">
          <w:rPr>
            <w:noProof/>
          </w:rPr>
          <w:t>7</w:t>
        </w:r>
        <w:r w:rsidR="00D5585D">
          <w:fldChar w:fldCharType="end"/>
        </w:r>
      </w:ins>
      <w:ins w:id="6459" w:author="Windows User" w:date="2018-11-01T14:27:00Z">
        <w:del w:id="6460" w:author="Nicholas Weatherley" w:date="2019-03-05T22:36:00Z">
          <w:r w:rsidR="002F70B6" w:rsidDel="00D5585D">
            <w:fldChar w:fldCharType="begin"/>
          </w:r>
          <w:r w:rsidR="002F70B6" w:rsidDel="00D5585D">
            <w:delInstrText xml:space="preserve"> STYLEREF 1 \s </w:delInstrText>
          </w:r>
        </w:del>
      </w:ins>
      <w:del w:id="6461" w:author="Nicholas Weatherley" w:date="2019-03-05T22:36:00Z">
        <w:r w:rsidR="002F70B6" w:rsidDel="00D5585D">
          <w:fldChar w:fldCharType="separate"/>
        </w:r>
        <w:r w:rsidR="0024585E" w:rsidDel="00D5585D">
          <w:rPr>
            <w:noProof/>
          </w:rPr>
          <w:delText>6</w:delText>
        </w:r>
      </w:del>
      <w:ins w:id="6462" w:author="Windows User" w:date="2018-11-01T14:27:00Z">
        <w:del w:id="646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464" w:author="Nicholas Weatherley" w:date="2019-03-05T22:36:00Z">
        <w:r w:rsidR="002F70B6" w:rsidDel="00D5585D">
          <w:fldChar w:fldCharType="end"/>
        </w:r>
      </w:del>
      <w:del w:id="646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B7388A">
        <w:t>:</w:t>
      </w:r>
      <w:r w:rsidR="00087EC0">
        <w:t xml:space="preserve"> Examples of signal to noise ratio from CSSR acquisitions</w:t>
      </w:r>
      <w:bookmarkEnd w:id="6455"/>
    </w:p>
    <w:p w14:paraId="08E4F0B7" w14:textId="360ADE98" w:rsidR="00CA52FD" w:rsidRDefault="00AA131C" w:rsidP="009D4BB8">
      <w:pPr>
        <w:pStyle w:val="Figuretext"/>
      </w:pPr>
      <w:r>
        <w:t>For participant 1, the signal from the first CSSR sweep (A) demonstrates good signal to noise (SNR) and three peaks are clearly defined. The corresponding plot of repetition time and signal intensity (B) demonstrates narrow error bars and thus a high degree of certainty regarding the signal acquired from the tissue plasma (TP) and red blood cell (RBC) environments. Contrast this to participant 2, where the true RBC peak is difficult to define, due to low SNR (C) and the error bars are large (D).</w:t>
      </w:r>
      <w:r w:rsidR="00260935">
        <w:t xml:space="preserve"> This output was not included for analysis.</w:t>
      </w:r>
      <w:ins w:id="6466" w:author="Windows User" w:date="2018-11-01T10:06:00Z">
        <w:r w:rsidR="006C5467">
          <w:t xml:space="preserve"> Dashed and solid lines are fits of the models (i.e. Patz, MOXE) to the data. Solid lines are conventional least square fits. Dashed lines are fits of the same model, but with weighting applied to the CSSR datapoints at short TR - in principle this weighting forces the fit to try to adhere more strictly to the short TR datapoints, at the expense of potentially poor fit quality for long TR. The idea behind the weighting was to provide better estimates of ST - the ST is highly dependent on the short TR data, so if we weight the fit to the short TR data, the ST estimate may be more accurate. In practice, only the data from the solid lines, or an average of the model parameters derived from solid and dashed lines were used in my thesis work.</w:t>
        </w:r>
      </w:ins>
    </w:p>
    <w:p w14:paraId="52289818" w14:textId="7D37C413" w:rsidR="00F63934" w:rsidRDefault="00F63934" w:rsidP="00F63934">
      <w:pPr>
        <w:pStyle w:val="Heading3"/>
      </w:pPr>
      <w:r>
        <w:t>Primary CSSR Outcomes</w:t>
      </w:r>
    </w:p>
    <w:p w14:paraId="0B2FC764" w14:textId="3278D460" w:rsidR="0094718D" w:rsidRDefault="0094718D" w:rsidP="0094718D">
      <w:pPr>
        <w:pStyle w:val="Heading4"/>
      </w:pPr>
      <w:r>
        <w:t>Patz Model</w:t>
      </w:r>
    </w:p>
    <w:p w14:paraId="1C03BF06" w14:textId="19E4B843" w:rsidR="009E6377" w:rsidRDefault="009E6377" w:rsidP="00715E62">
      <w:pPr>
        <w:pStyle w:val="TableTitle0"/>
      </w:pPr>
      <w:bookmarkStart w:id="6467" w:name="_Toc3145530"/>
      <w:r>
        <w:t xml:space="preserve">Table </w:t>
      </w:r>
      <w:ins w:id="6468"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469"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470" w:author="Nicholas Weatherley" w:date="2019-03-04T21:03:00Z">
        <w:r w:rsidR="00E96948">
          <w:rPr>
            <w:noProof/>
          </w:rPr>
          <w:t>1</w:t>
        </w:r>
        <w:r w:rsidR="00E96948">
          <w:fldChar w:fldCharType="end"/>
        </w:r>
      </w:ins>
      <w:ins w:id="6471" w:author="Windows User" w:date="2018-11-01T15:46:00Z">
        <w:del w:id="6472" w:author="Nicholas Weatherley" w:date="2019-03-04T21:03:00Z">
          <w:r w:rsidR="00743FFA" w:rsidDel="00E96948">
            <w:fldChar w:fldCharType="begin"/>
          </w:r>
          <w:r w:rsidR="00743FFA" w:rsidDel="00E96948">
            <w:delInstrText xml:space="preserve"> STYLEREF 1 \s </w:delInstrText>
          </w:r>
        </w:del>
      </w:ins>
      <w:del w:id="6473" w:author="Nicholas Weatherley" w:date="2019-03-04T21:03:00Z">
        <w:r w:rsidR="00743FFA" w:rsidDel="00E96948">
          <w:fldChar w:fldCharType="separate"/>
        </w:r>
        <w:r w:rsidR="0024585E" w:rsidDel="00E96948">
          <w:rPr>
            <w:noProof/>
          </w:rPr>
          <w:delText>6</w:delText>
        </w:r>
      </w:del>
      <w:ins w:id="6474" w:author="Windows User" w:date="2018-11-01T15:46:00Z">
        <w:del w:id="6475"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476" w:author="Nicholas Weatherley" w:date="2019-03-04T21:03:00Z">
        <w:r w:rsidR="00743FFA" w:rsidDel="00E96948">
          <w:fldChar w:fldCharType="end"/>
        </w:r>
      </w:del>
      <w:del w:id="6477"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t>: Summary statistics for baseline CSSR metrics (Patz)</w:t>
      </w:r>
      <w:bookmarkEnd w:id="6467"/>
    </w:p>
    <w:tbl>
      <w:tblPr>
        <w:tblStyle w:val="ListTable3"/>
        <w:tblW w:w="0" w:type="auto"/>
        <w:tblLook w:val="04A0" w:firstRow="1" w:lastRow="0" w:firstColumn="1" w:lastColumn="0" w:noHBand="0" w:noVBand="1"/>
      </w:tblPr>
      <w:tblGrid>
        <w:gridCol w:w="1586"/>
        <w:gridCol w:w="1586"/>
        <w:gridCol w:w="1592"/>
        <w:gridCol w:w="1987"/>
        <w:gridCol w:w="1440"/>
        <w:gridCol w:w="1298"/>
      </w:tblGrid>
      <w:tr w:rsidR="002D1CE8" w14:paraId="2FBD1DFC" w14:textId="77777777" w:rsidTr="00FA64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6" w:type="dxa"/>
          </w:tcPr>
          <w:p w14:paraId="668CDD16" w14:textId="77777777" w:rsidR="002D1CE8" w:rsidRPr="00F00DE6" w:rsidRDefault="002D1CE8" w:rsidP="00091393">
            <w:pPr>
              <w:jc w:val="center"/>
              <w:rPr>
                <w:bCs w:val="0"/>
                <w:color w:val="FFFFFF"/>
              </w:rPr>
            </w:pPr>
            <w:r w:rsidRPr="00F00DE6">
              <w:rPr>
                <w:bCs w:val="0"/>
                <w:color w:val="FFFFFF"/>
              </w:rPr>
              <w:t>Visit</w:t>
            </w:r>
          </w:p>
        </w:tc>
        <w:tc>
          <w:tcPr>
            <w:tcW w:w="1586" w:type="dxa"/>
          </w:tcPr>
          <w:p w14:paraId="450A90B3" w14:textId="49C70786" w:rsidR="002D1CE8" w:rsidRPr="00F00DE6" w:rsidRDefault="002D1CE8"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p>
        </w:tc>
        <w:tc>
          <w:tcPr>
            <w:tcW w:w="1592" w:type="dxa"/>
          </w:tcPr>
          <w:p w14:paraId="415DF898" w14:textId="77777777" w:rsidR="002D1CE8" w:rsidRPr="00F00DE6" w:rsidRDefault="002D1CE8"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dian</w:t>
            </w:r>
          </w:p>
        </w:tc>
        <w:tc>
          <w:tcPr>
            <w:tcW w:w="1987" w:type="dxa"/>
          </w:tcPr>
          <w:p w14:paraId="4D16C9B1" w14:textId="77777777" w:rsidR="002D1CE8" w:rsidRPr="00F00DE6" w:rsidRDefault="002D1CE8"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440" w:type="dxa"/>
          </w:tcPr>
          <w:p w14:paraId="7E446968" w14:textId="77777777" w:rsidR="002D1CE8" w:rsidRPr="00F00DE6" w:rsidRDefault="002D1CE8"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298" w:type="dxa"/>
          </w:tcPr>
          <w:p w14:paraId="218CC061" w14:textId="77777777" w:rsidR="002D1CE8" w:rsidRPr="00F00DE6" w:rsidRDefault="002D1CE8"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2D1CE8" w14:paraId="010797FD" w14:textId="77777777" w:rsidTr="00FA6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auto"/>
          </w:tcPr>
          <w:p w14:paraId="053410BC" w14:textId="77777777" w:rsidR="002D1CE8" w:rsidRPr="00007F6A" w:rsidRDefault="002D1CE8" w:rsidP="00091393">
            <w:pPr>
              <w:jc w:val="center"/>
              <w:rPr>
                <w:b w:val="0"/>
                <w:bCs w:val="0"/>
              </w:rPr>
            </w:pPr>
            <w:r w:rsidRPr="00007F6A">
              <w:rPr>
                <w:b w:val="0"/>
                <w:bCs w:val="0"/>
              </w:rPr>
              <w:t>Visit 1</w:t>
            </w:r>
          </w:p>
          <w:p w14:paraId="3972BB03" w14:textId="5246B83B" w:rsidR="002D1CE8" w:rsidRPr="00007F6A" w:rsidRDefault="00B125AB" w:rsidP="00091393">
            <w:pPr>
              <w:jc w:val="center"/>
              <w:rPr>
                <w:b w:val="0"/>
                <w:bCs w:val="0"/>
              </w:rPr>
            </w:pPr>
            <w:r>
              <w:rPr>
                <w:b w:val="0"/>
                <w:bCs w:val="0"/>
              </w:rPr>
              <w:t>(n=18</w:t>
            </w:r>
            <w:r w:rsidR="002D1CE8" w:rsidRPr="00007F6A">
              <w:rPr>
                <w:b w:val="0"/>
                <w:bCs w:val="0"/>
              </w:rPr>
              <w:t>)</w:t>
            </w:r>
          </w:p>
        </w:tc>
        <w:tc>
          <w:tcPr>
            <w:tcW w:w="1586" w:type="dxa"/>
            <w:shd w:val="clear" w:color="auto" w:fill="auto"/>
          </w:tcPr>
          <w:p w14:paraId="57F7F814" w14:textId="77777777" w:rsidR="00B134E5" w:rsidRDefault="00B134E5" w:rsidP="00B134E5">
            <w:pPr>
              <w:jc w:val="center"/>
              <w:cnfStyle w:val="000000100000" w:firstRow="0" w:lastRow="0" w:firstColumn="0" w:lastColumn="0" w:oddVBand="0" w:evenVBand="0" w:oddHBand="1" w:evenHBand="0" w:firstRowFirstColumn="0" w:firstRowLastColumn="0" w:lastRowFirstColumn="0" w:lastRowLastColumn="0"/>
            </w:pPr>
            <w:r>
              <w:t>ST</w:t>
            </w:r>
          </w:p>
          <w:p w14:paraId="79ACB628" w14:textId="5EF505DC" w:rsidR="00ED7B65" w:rsidRDefault="00B134E5" w:rsidP="00B134E5">
            <w:pPr>
              <w:jc w:val="center"/>
              <w:cnfStyle w:val="000000100000" w:firstRow="0" w:lastRow="0" w:firstColumn="0" w:lastColumn="0" w:oddVBand="0" w:evenVBand="0" w:oddHBand="1" w:evenHBand="0" w:firstRowFirstColumn="0" w:firstRowLastColumn="0" w:lastRowFirstColumn="0" w:lastRowLastColumn="0"/>
            </w:pPr>
            <w:r>
              <w:t>S/V</w:t>
            </w:r>
          </w:p>
        </w:tc>
        <w:tc>
          <w:tcPr>
            <w:tcW w:w="1592" w:type="dxa"/>
            <w:shd w:val="clear" w:color="auto" w:fill="auto"/>
          </w:tcPr>
          <w:p w14:paraId="529CBBC8" w14:textId="77777777" w:rsidR="002D1CE8" w:rsidRDefault="00AD476E" w:rsidP="00091393">
            <w:pPr>
              <w:jc w:val="center"/>
              <w:cnfStyle w:val="000000100000" w:firstRow="0" w:lastRow="0" w:firstColumn="0" w:lastColumn="0" w:oddVBand="0" w:evenVBand="0" w:oddHBand="1" w:evenHBand="0" w:firstRowFirstColumn="0" w:firstRowLastColumn="0" w:lastRowFirstColumn="0" w:lastRowLastColumn="0"/>
            </w:pPr>
            <w:r>
              <w:t>13.9</w:t>
            </w:r>
          </w:p>
          <w:p w14:paraId="142906D8" w14:textId="6F95B8AC" w:rsidR="00263AD6" w:rsidRDefault="00263AD6" w:rsidP="00091393">
            <w:pPr>
              <w:jc w:val="center"/>
              <w:cnfStyle w:val="000000100000" w:firstRow="0" w:lastRow="0" w:firstColumn="0" w:lastColumn="0" w:oddVBand="0" w:evenVBand="0" w:oddHBand="1" w:evenHBand="0" w:firstRowFirstColumn="0" w:firstRowLastColumn="0" w:lastRowFirstColumn="0" w:lastRowLastColumn="0"/>
            </w:pPr>
            <w:r>
              <w:t>167</w:t>
            </w:r>
          </w:p>
        </w:tc>
        <w:tc>
          <w:tcPr>
            <w:tcW w:w="1987" w:type="dxa"/>
            <w:shd w:val="clear" w:color="auto" w:fill="auto"/>
          </w:tcPr>
          <w:p w14:paraId="5DDA9D1D" w14:textId="77777777" w:rsidR="002D1CE8" w:rsidRDefault="00AD476E" w:rsidP="00091393">
            <w:pPr>
              <w:jc w:val="center"/>
              <w:cnfStyle w:val="000000100000" w:firstRow="0" w:lastRow="0" w:firstColumn="0" w:lastColumn="0" w:oddVBand="0" w:evenVBand="0" w:oddHBand="1" w:evenHBand="0" w:firstRowFirstColumn="0" w:firstRowLastColumn="0" w:lastRowFirstColumn="0" w:lastRowLastColumn="0"/>
            </w:pPr>
            <w:r>
              <w:t>12.8</w:t>
            </w:r>
            <w:r w:rsidR="00263AD6">
              <w:t xml:space="preserve"> – 15.4</w:t>
            </w:r>
          </w:p>
          <w:p w14:paraId="4AB3C586" w14:textId="20A44A01" w:rsidR="00263AD6" w:rsidRDefault="00263AD6" w:rsidP="00091393">
            <w:pPr>
              <w:jc w:val="center"/>
              <w:cnfStyle w:val="000000100000" w:firstRow="0" w:lastRow="0" w:firstColumn="0" w:lastColumn="0" w:oddVBand="0" w:evenVBand="0" w:oddHBand="1" w:evenHBand="0" w:firstRowFirstColumn="0" w:firstRowLastColumn="0" w:lastRowFirstColumn="0" w:lastRowLastColumn="0"/>
            </w:pPr>
            <w:r>
              <w:t>139 – 236</w:t>
            </w:r>
          </w:p>
        </w:tc>
        <w:tc>
          <w:tcPr>
            <w:tcW w:w="1440" w:type="dxa"/>
            <w:shd w:val="clear" w:color="auto" w:fill="auto"/>
          </w:tcPr>
          <w:p w14:paraId="59B7D2EA" w14:textId="77777777" w:rsidR="002D1CE8" w:rsidRDefault="00263AD6" w:rsidP="00091393">
            <w:pPr>
              <w:jc w:val="center"/>
              <w:cnfStyle w:val="000000100000" w:firstRow="0" w:lastRow="0" w:firstColumn="0" w:lastColumn="0" w:oddVBand="0" w:evenVBand="0" w:oddHBand="1" w:evenHBand="0" w:firstRowFirstColumn="0" w:firstRowLastColumn="0" w:lastRowFirstColumn="0" w:lastRowLastColumn="0"/>
            </w:pPr>
            <w:r>
              <w:t>12.1</w:t>
            </w:r>
          </w:p>
          <w:p w14:paraId="0C113B31" w14:textId="71E52A01" w:rsidR="00263AD6" w:rsidRDefault="00263AD6" w:rsidP="00091393">
            <w:pPr>
              <w:jc w:val="center"/>
              <w:cnfStyle w:val="000000100000" w:firstRow="0" w:lastRow="0" w:firstColumn="0" w:lastColumn="0" w:oddVBand="0" w:evenVBand="0" w:oddHBand="1" w:evenHBand="0" w:firstRowFirstColumn="0" w:firstRowLastColumn="0" w:lastRowFirstColumn="0" w:lastRowLastColumn="0"/>
            </w:pPr>
            <w:r>
              <w:t>98</w:t>
            </w:r>
          </w:p>
        </w:tc>
        <w:tc>
          <w:tcPr>
            <w:tcW w:w="1298" w:type="dxa"/>
            <w:shd w:val="clear" w:color="auto" w:fill="auto"/>
          </w:tcPr>
          <w:p w14:paraId="45BD6BAB" w14:textId="77777777" w:rsidR="002D1CE8" w:rsidRDefault="00263AD6" w:rsidP="00091393">
            <w:pPr>
              <w:jc w:val="center"/>
              <w:cnfStyle w:val="000000100000" w:firstRow="0" w:lastRow="0" w:firstColumn="0" w:lastColumn="0" w:oddVBand="0" w:evenVBand="0" w:oddHBand="1" w:evenHBand="0" w:firstRowFirstColumn="0" w:firstRowLastColumn="0" w:lastRowFirstColumn="0" w:lastRowLastColumn="0"/>
            </w:pPr>
            <w:r>
              <w:t>16.5</w:t>
            </w:r>
          </w:p>
          <w:p w14:paraId="55217EBA" w14:textId="0ED85392" w:rsidR="00263AD6" w:rsidRDefault="00263AD6" w:rsidP="00091393">
            <w:pPr>
              <w:jc w:val="center"/>
              <w:cnfStyle w:val="000000100000" w:firstRow="0" w:lastRow="0" w:firstColumn="0" w:lastColumn="0" w:oddVBand="0" w:evenVBand="0" w:oddHBand="1" w:evenHBand="0" w:firstRowFirstColumn="0" w:firstRowLastColumn="0" w:lastRowFirstColumn="0" w:lastRowLastColumn="0"/>
            </w:pPr>
            <w:r>
              <w:t>299</w:t>
            </w:r>
          </w:p>
        </w:tc>
      </w:tr>
      <w:tr w:rsidR="008859A9" w14:paraId="08015910" w14:textId="77777777" w:rsidTr="00FA6484">
        <w:tc>
          <w:tcPr>
            <w:cnfStyle w:val="001000000000" w:firstRow="0" w:lastRow="0" w:firstColumn="1" w:lastColumn="0" w:oddVBand="0" w:evenVBand="0" w:oddHBand="0" w:evenHBand="0" w:firstRowFirstColumn="0" w:firstRowLastColumn="0" w:lastRowFirstColumn="0" w:lastRowLastColumn="0"/>
            <w:tcW w:w="1586" w:type="dxa"/>
            <w:shd w:val="clear" w:color="auto" w:fill="D9D9D9" w:themeFill="background1" w:themeFillShade="D9"/>
          </w:tcPr>
          <w:p w14:paraId="3737C557" w14:textId="6A1CB0E1" w:rsidR="008859A9" w:rsidRDefault="00081E3D" w:rsidP="00091393">
            <w:pPr>
              <w:jc w:val="center"/>
              <w:rPr>
                <w:b w:val="0"/>
                <w:bCs w:val="0"/>
              </w:rPr>
            </w:pPr>
            <w:r>
              <w:rPr>
                <w:b w:val="0"/>
                <w:bCs w:val="0"/>
              </w:rPr>
              <w:lastRenderedPageBreak/>
              <w:t>Visit 2</w:t>
            </w:r>
          </w:p>
          <w:p w14:paraId="7636DC45" w14:textId="55098ABF" w:rsidR="00081E3D" w:rsidRPr="00007F6A" w:rsidRDefault="00081E3D" w:rsidP="00091393">
            <w:pPr>
              <w:jc w:val="center"/>
              <w:rPr>
                <w:b w:val="0"/>
                <w:bCs w:val="0"/>
              </w:rPr>
            </w:pPr>
            <w:r>
              <w:rPr>
                <w:b w:val="0"/>
                <w:bCs w:val="0"/>
              </w:rPr>
              <w:t>(n=10)</w:t>
            </w:r>
          </w:p>
        </w:tc>
        <w:tc>
          <w:tcPr>
            <w:tcW w:w="1586" w:type="dxa"/>
            <w:shd w:val="clear" w:color="auto" w:fill="D9D9D9" w:themeFill="background1" w:themeFillShade="D9"/>
          </w:tcPr>
          <w:p w14:paraId="78EEA6A7" w14:textId="77777777" w:rsidR="00B134E5" w:rsidRDefault="00B134E5" w:rsidP="00B134E5">
            <w:pPr>
              <w:jc w:val="center"/>
              <w:cnfStyle w:val="000000000000" w:firstRow="0" w:lastRow="0" w:firstColumn="0" w:lastColumn="0" w:oddVBand="0" w:evenVBand="0" w:oddHBand="0" w:evenHBand="0" w:firstRowFirstColumn="0" w:firstRowLastColumn="0" w:lastRowFirstColumn="0" w:lastRowLastColumn="0"/>
            </w:pPr>
            <w:r>
              <w:t>ST</w:t>
            </w:r>
          </w:p>
          <w:p w14:paraId="31AD4B23" w14:textId="767C5DC9" w:rsidR="008859A9" w:rsidRDefault="00B134E5" w:rsidP="00B134E5">
            <w:pPr>
              <w:jc w:val="center"/>
              <w:cnfStyle w:val="000000000000" w:firstRow="0" w:lastRow="0" w:firstColumn="0" w:lastColumn="0" w:oddVBand="0" w:evenVBand="0" w:oddHBand="0" w:evenHBand="0" w:firstRowFirstColumn="0" w:firstRowLastColumn="0" w:lastRowFirstColumn="0" w:lastRowLastColumn="0"/>
            </w:pPr>
            <w:r>
              <w:t>S/V</w:t>
            </w:r>
          </w:p>
        </w:tc>
        <w:tc>
          <w:tcPr>
            <w:tcW w:w="1592" w:type="dxa"/>
            <w:shd w:val="clear" w:color="auto" w:fill="D9D9D9" w:themeFill="background1" w:themeFillShade="D9"/>
          </w:tcPr>
          <w:p w14:paraId="4AD0DA01" w14:textId="77777777" w:rsidR="008859A9" w:rsidRDefault="00FA6484" w:rsidP="00091393">
            <w:pPr>
              <w:jc w:val="center"/>
              <w:cnfStyle w:val="000000000000" w:firstRow="0" w:lastRow="0" w:firstColumn="0" w:lastColumn="0" w:oddVBand="0" w:evenVBand="0" w:oddHBand="0" w:evenHBand="0" w:firstRowFirstColumn="0" w:firstRowLastColumn="0" w:lastRowFirstColumn="0" w:lastRowLastColumn="0"/>
            </w:pPr>
            <w:r>
              <w:t>13.6</w:t>
            </w:r>
          </w:p>
          <w:p w14:paraId="60285228" w14:textId="699F842C" w:rsidR="00FA6484" w:rsidRDefault="00FA6484" w:rsidP="00091393">
            <w:pPr>
              <w:jc w:val="center"/>
              <w:cnfStyle w:val="000000000000" w:firstRow="0" w:lastRow="0" w:firstColumn="0" w:lastColumn="0" w:oddVBand="0" w:evenVBand="0" w:oddHBand="0" w:evenHBand="0" w:firstRowFirstColumn="0" w:firstRowLastColumn="0" w:lastRowFirstColumn="0" w:lastRowLastColumn="0"/>
            </w:pPr>
            <w:r>
              <w:t>149</w:t>
            </w:r>
          </w:p>
        </w:tc>
        <w:tc>
          <w:tcPr>
            <w:tcW w:w="1987" w:type="dxa"/>
            <w:shd w:val="clear" w:color="auto" w:fill="D9D9D9" w:themeFill="background1" w:themeFillShade="D9"/>
          </w:tcPr>
          <w:p w14:paraId="49483C51" w14:textId="77777777" w:rsidR="008859A9" w:rsidRDefault="00FA6484" w:rsidP="00091393">
            <w:pPr>
              <w:jc w:val="center"/>
              <w:cnfStyle w:val="000000000000" w:firstRow="0" w:lastRow="0" w:firstColumn="0" w:lastColumn="0" w:oddVBand="0" w:evenVBand="0" w:oddHBand="0" w:evenHBand="0" w:firstRowFirstColumn="0" w:firstRowLastColumn="0" w:lastRowFirstColumn="0" w:lastRowLastColumn="0"/>
            </w:pPr>
            <w:r>
              <w:t>12.2 – 14.2</w:t>
            </w:r>
          </w:p>
          <w:p w14:paraId="05E4BD93" w14:textId="3DF1664F" w:rsidR="00FA6484" w:rsidRDefault="00FA6484" w:rsidP="00091393">
            <w:pPr>
              <w:jc w:val="center"/>
              <w:cnfStyle w:val="000000000000" w:firstRow="0" w:lastRow="0" w:firstColumn="0" w:lastColumn="0" w:oddVBand="0" w:evenVBand="0" w:oddHBand="0" w:evenHBand="0" w:firstRowFirstColumn="0" w:firstRowLastColumn="0" w:lastRowFirstColumn="0" w:lastRowLastColumn="0"/>
            </w:pPr>
            <w:r>
              <w:t>158 – 286</w:t>
            </w:r>
          </w:p>
        </w:tc>
        <w:tc>
          <w:tcPr>
            <w:tcW w:w="1440" w:type="dxa"/>
            <w:shd w:val="clear" w:color="auto" w:fill="D9D9D9" w:themeFill="background1" w:themeFillShade="D9"/>
          </w:tcPr>
          <w:p w14:paraId="733ED51A" w14:textId="77777777" w:rsidR="008859A9" w:rsidRDefault="00FA6484" w:rsidP="00091393">
            <w:pPr>
              <w:jc w:val="center"/>
              <w:cnfStyle w:val="000000000000" w:firstRow="0" w:lastRow="0" w:firstColumn="0" w:lastColumn="0" w:oddVBand="0" w:evenVBand="0" w:oddHBand="0" w:evenHBand="0" w:firstRowFirstColumn="0" w:firstRowLastColumn="0" w:lastRowFirstColumn="0" w:lastRowLastColumn="0"/>
            </w:pPr>
            <w:r>
              <w:t>11.0</w:t>
            </w:r>
          </w:p>
          <w:p w14:paraId="3349593D" w14:textId="70EEB0E6" w:rsidR="00FA6484" w:rsidRDefault="00FA6484" w:rsidP="00091393">
            <w:pPr>
              <w:jc w:val="center"/>
              <w:cnfStyle w:val="000000000000" w:firstRow="0" w:lastRow="0" w:firstColumn="0" w:lastColumn="0" w:oddVBand="0" w:evenVBand="0" w:oddHBand="0" w:evenHBand="0" w:firstRowFirstColumn="0" w:firstRowLastColumn="0" w:lastRowFirstColumn="0" w:lastRowLastColumn="0"/>
            </w:pPr>
            <w:r>
              <w:t>149</w:t>
            </w:r>
          </w:p>
        </w:tc>
        <w:tc>
          <w:tcPr>
            <w:tcW w:w="1298" w:type="dxa"/>
            <w:shd w:val="clear" w:color="auto" w:fill="D9D9D9" w:themeFill="background1" w:themeFillShade="D9"/>
          </w:tcPr>
          <w:p w14:paraId="4C8232F1" w14:textId="77777777" w:rsidR="008859A9" w:rsidRDefault="00FA6484" w:rsidP="00091393">
            <w:pPr>
              <w:jc w:val="center"/>
              <w:cnfStyle w:val="000000000000" w:firstRow="0" w:lastRow="0" w:firstColumn="0" w:lastColumn="0" w:oddVBand="0" w:evenVBand="0" w:oddHBand="0" w:evenHBand="0" w:firstRowFirstColumn="0" w:firstRowLastColumn="0" w:lastRowFirstColumn="0" w:lastRowLastColumn="0"/>
            </w:pPr>
            <w:r>
              <w:t>14.7</w:t>
            </w:r>
          </w:p>
          <w:p w14:paraId="1FF152C7" w14:textId="38DAC120" w:rsidR="00FA6484" w:rsidRDefault="00FA6484" w:rsidP="00091393">
            <w:pPr>
              <w:jc w:val="center"/>
              <w:cnfStyle w:val="000000000000" w:firstRow="0" w:lastRow="0" w:firstColumn="0" w:lastColumn="0" w:oddVBand="0" w:evenVBand="0" w:oddHBand="0" w:evenHBand="0" w:firstRowFirstColumn="0" w:firstRowLastColumn="0" w:lastRowFirstColumn="0" w:lastRowLastColumn="0"/>
            </w:pPr>
            <w:r>
              <w:t>316</w:t>
            </w:r>
          </w:p>
        </w:tc>
      </w:tr>
    </w:tbl>
    <w:p w14:paraId="1A546379" w14:textId="3715B0A0" w:rsidR="0094718D" w:rsidRDefault="00105F80" w:rsidP="00631C26">
      <w:pPr>
        <w:pStyle w:val="Aftertable"/>
      </w:pPr>
      <w:r>
        <w:t>ST: septal thickness; S/V: surface area to volume ratio; IQR: interquartile range.</w:t>
      </w:r>
    </w:p>
    <w:p w14:paraId="60784249" w14:textId="0093DB71" w:rsidR="0094718D" w:rsidRDefault="0094718D" w:rsidP="0094718D">
      <w:pPr>
        <w:pStyle w:val="Heading4"/>
      </w:pPr>
      <w:r>
        <w:t>MOXE Model</w:t>
      </w:r>
    </w:p>
    <w:p w14:paraId="3B7F1B18" w14:textId="7ABEE6A0" w:rsidR="009E6377" w:rsidRDefault="009E6377" w:rsidP="00715E62">
      <w:pPr>
        <w:pStyle w:val="TableTitle0"/>
      </w:pPr>
      <w:bookmarkStart w:id="6478" w:name="_Toc3145531"/>
      <w:r>
        <w:t xml:space="preserve">Table </w:t>
      </w:r>
      <w:ins w:id="6479"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48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481" w:author="Nicholas Weatherley" w:date="2019-03-04T21:03:00Z">
        <w:r w:rsidR="00E96948">
          <w:rPr>
            <w:noProof/>
          </w:rPr>
          <w:t>2</w:t>
        </w:r>
        <w:r w:rsidR="00E96948">
          <w:fldChar w:fldCharType="end"/>
        </w:r>
      </w:ins>
      <w:ins w:id="6482" w:author="Windows User" w:date="2018-11-01T15:46:00Z">
        <w:del w:id="6483" w:author="Nicholas Weatherley" w:date="2019-03-04T21:03:00Z">
          <w:r w:rsidR="00743FFA" w:rsidDel="00E96948">
            <w:fldChar w:fldCharType="begin"/>
          </w:r>
          <w:r w:rsidR="00743FFA" w:rsidDel="00E96948">
            <w:delInstrText xml:space="preserve"> STYLEREF 1 \s </w:delInstrText>
          </w:r>
        </w:del>
      </w:ins>
      <w:del w:id="6484" w:author="Nicholas Weatherley" w:date="2019-03-04T21:03:00Z">
        <w:r w:rsidR="00743FFA" w:rsidDel="00E96948">
          <w:fldChar w:fldCharType="separate"/>
        </w:r>
        <w:r w:rsidR="0024585E" w:rsidDel="00E96948">
          <w:rPr>
            <w:noProof/>
          </w:rPr>
          <w:delText>6</w:delText>
        </w:r>
      </w:del>
      <w:ins w:id="6485" w:author="Windows User" w:date="2018-11-01T15:46:00Z">
        <w:del w:id="648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487" w:author="Nicholas Weatherley" w:date="2019-03-04T21:03:00Z">
        <w:r w:rsidR="00743FFA" w:rsidDel="00E96948">
          <w:fldChar w:fldCharType="end"/>
        </w:r>
      </w:del>
      <w:del w:id="648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2</w:delText>
        </w:r>
        <w:r w:rsidR="00BB544F" w:rsidDel="004435D9">
          <w:fldChar w:fldCharType="end"/>
        </w:r>
      </w:del>
      <w:r>
        <w:t>: Summary statistics for baseline CSSR metrics (MOXE)</w:t>
      </w:r>
      <w:bookmarkEnd w:id="6478"/>
    </w:p>
    <w:tbl>
      <w:tblPr>
        <w:tblStyle w:val="ListTable3"/>
        <w:tblW w:w="0" w:type="auto"/>
        <w:tblLook w:val="04A0" w:firstRow="1" w:lastRow="0" w:firstColumn="1" w:lastColumn="0" w:noHBand="0" w:noVBand="1"/>
      </w:tblPr>
      <w:tblGrid>
        <w:gridCol w:w="1586"/>
        <w:gridCol w:w="1586"/>
        <w:gridCol w:w="1592"/>
        <w:gridCol w:w="1987"/>
        <w:gridCol w:w="1440"/>
        <w:gridCol w:w="1298"/>
      </w:tblGrid>
      <w:tr w:rsidR="00E7717D" w14:paraId="6CACC557" w14:textId="77777777" w:rsidTr="000913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6" w:type="dxa"/>
          </w:tcPr>
          <w:p w14:paraId="20C206DC" w14:textId="77777777" w:rsidR="00E7717D" w:rsidRPr="00F00DE6" w:rsidRDefault="00E7717D" w:rsidP="00091393">
            <w:pPr>
              <w:jc w:val="center"/>
              <w:rPr>
                <w:bCs w:val="0"/>
                <w:color w:val="FFFFFF"/>
              </w:rPr>
            </w:pPr>
            <w:r w:rsidRPr="00F00DE6">
              <w:rPr>
                <w:bCs w:val="0"/>
                <w:color w:val="FFFFFF"/>
              </w:rPr>
              <w:t>Visit</w:t>
            </w:r>
          </w:p>
        </w:tc>
        <w:tc>
          <w:tcPr>
            <w:tcW w:w="1586" w:type="dxa"/>
          </w:tcPr>
          <w:p w14:paraId="4E8DF319" w14:textId="6F50BB31" w:rsidR="00E7717D" w:rsidRPr="00F00DE6" w:rsidRDefault="00E7717D"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p>
        </w:tc>
        <w:tc>
          <w:tcPr>
            <w:tcW w:w="1592" w:type="dxa"/>
          </w:tcPr>
          <w:p w14:paraId="36B3E35E" w14:textId="77777777" w:rsidR="00E7717D" w:rsidRPr="00F00DE6" w:rsidRDefault="00E7717D"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dian</w:t>
            </w:r>
          </w:p>
        </w:tc>
        <w:tc>
          <w:tcPr>
            <w:tcW w:w="1987" w:type="dxa"/>
          </w:tcPr>
          <w:p w14:paraId="2E266C75" w14:textId="77777777" w:rsidR="00E7717D" w:rsidRPr="00F00DE6" w:rsidRDefault="00E7717D"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440" w:type="dxa"/>
          </w:tcPr>
          <w:p w14:paraId="131BA025" w14:textId="77777777" w:rsidR="00E7717D" w:rsidRPr="00F00DE6" w:rsidRDefault="00E7717D"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298" w:type="dxa"/>
          </w:tcPr>
          <w:p w14:paraId="25DB648A" w14:textId="77777777" w:rsidR="00E7717D" w:rsidRPr="00F00DE6" w:rsidRDefault="00E7717D" w:rsidP="00091393">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E7717D" w14:paraId="03551D15" w14:textId="77777777" w:rsidTr="000913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auto"/>
          </w:tcPr>
          <w:p w14:paraId="3B1B9830" w14:textId="77777777" w:rsidR="00E7717D" w:rsidRPr="00007F6A" w:rsidRDefault="00E7717D" w:rsidP="00091393">
            <w:pPr>
              <w:jc w:val="center"/>
              <w:rPr>
                <w:b w:val="0"/>
                <w:bCs w:val="0"/>
              </w:rPr>
            </w:pPr>
            <w:r w:rsidRPr="00007F6A">
              <w:rPr>
                <w:b w:val="0"/>
                <w:bCs w:val="0"/>
              </w:rPr>
              <w:t>Visit 1</w:t>
            </w:r>
          </w:p>
          <w:p w14:paraId="2CAA2D66" w14:textId="42664B0D" w:rsidR="00E7717D" w:rsidRPr="00007F6A" w:rsidRDefault="00B125AB" w:rsidP="00091393">
            <w:pPr>
              <w:jc w:val="center"/>
              <w:rPr>
                <w:b w:val="0"/>
                <w:bCs w:val="0"/>
              </w:rPr>
            </w:pPr>
            <w:r>
              <w:rPr>
                <w:b w:val="0"/>
                <w:bCs w:val="0"/>
              </w:rPr>
              <w:t>(n=18</w:t>
            </w:r>
            <w:r w:rsidR="00E7717D" w:rsidRPr="00007F6A">
              <w:rPr>
                <w:b w:val="0"/>
                <w:bCs w:val="0"/>
              </w:rPr>
              <w:t>)</w:t>
            </w:r>
          </w:p>
        </w:tc>
        <w:tc>
          <w:tcPr>
            <w:tcW w:w="1586" w:type="dxa"/>
            <w:shd w:val="clear" w:color="auto" w:fill="auto"/>
          </w:tcPr>
          <w:p w14:paraId="47F81626" w14:textId="77777777" w:rsidR="00ED7B65" w:rsidRDefault="00ED7B65" w:rsidP="00ED7B65">
            <w:pPr>
              <w:jc w:val="center"/>
              <w:cnfStyle w:val="000000100000" w:firstRow="0" w:lastRow="0" w:firstColumn="0" w:lastColumn="0" w:oddVBand="0" w:evenVBand="0" w:oddHBand="1" w:evenHBand="0" w:firstRowFirstColumn="0" w:firstRowLastColumn="0" w:lastRowFirstColumn="0" w:lastRowLastColumn="0"/>
            </w:pPr>
            <w:r>
              <w:t>ST</w:t>
            </w:r>
          </w:p>
          <w:p w14:paraId="179C723B" w14:textId="13769184" w:rsidR="00E7717D" w:rsidRDefault="00ED7B65" w:rsidP="00ED7B65">
            <w:pPr>
              <w:jc w:val="center"/>
              <w:cnfStyle w:val="000000100000" w:firstRow="0" w:lastRow="0" w:firstColumn="0" w:lastColumn="0" w:oddVBand="0" w:evenVBand="0" w:oddHBand="1" w:evenHBand="0" w:firstRowFirstColumn="0" w:firstRowLastColumn="0" w:lastRowFirstColumn="0" w:lastRowLastColumn="0"/>
            </w:pPr>
            <w:r>
              <w:t>S/V</w:t>
            </w:r>
          </w:p>
        </w:tc>
        <w:tc>
          <w:tcPr>
            <w:tcW w:w="1592" w:type="dxa"/>
            <w:shd w:val="clear" w:color="auto" w:fill="auto"/>
          </w:tcPr>
          <w:p w14:paraId="7185FA24" w14:textId="77777777" w:rsidR="00E7717D" w:rsidRDefault="00E0189E" w:rsidP="00091393">
            <w:pPr>
              <w:jc w:val="center"/>
              <w:cnfStyle w:val="000000100000" w:firstRow="0" w:lastRow="0" w:firstColumn="0" w:lastColumn="0" w:oddVBand="0" w:evenVBand="0" w:oddHBand="1" w:evenHBand="0" w:firstRowFirstColumn="0" w:firstRowLastColumn="0" w:lastRowFirstColumn="0" w:lastRowLastColumn="0"/>
            </w:pPr>
            <w:r>
              <w:t>14.8</w:t>
            </w:r>
          </w:p>
          <w:p w14:paraId="67D7028B" w14:textId="4273596B" w:rsidR="00540F85" w:rsidRDefault="00540F85" w:rsidP="00091393">
            <w:pPr>
              <w:jc w:val="center"/>
              <w:cnfStyle w:val="000000100000" w:firstRow="0" w:lastRow="0" w:firstColumn="0" w:lastColumn="0" w:oddVBand="0" w:evenVBand="0" w:oddHBand="1" w:evenHBand="0" w:firstRowFirstColumn="0" w:firstRowLastColumn="0" w:lastRowFirstColumn="0" w:lastRowLastColumn="0"/>
            </w:pPr>
            <w:r>
              <w:t>191</w:t>
            </w:r>
          </w:p>
        </w:tc>
        <w:tc>
          <w:tcPr>
            <w:tcW w:w="1987" w:type="dxa"/>
            <w:shd w:val="clear" w:color="auto" w:fill="auto"/>
          </w:tcPr>
          <w:p w14:paraId="3BDA1F74" w14:textId="77777777" w:rsidR="00E7717D" w:rsidRDefault="00E0189E" w:rsidP="00091393">
            <w:pPr>
              <w:jc w:val="center"/>
              <w:cnfStyle w:val="000000100000" w:firstRow="0" w:lastRow="0" w:firstColumn="0" w:lastColumn="0" w:oddVBand="0" w:evenVBand="0" w:oddHBand="1" w:evenHBand="0" w:firstRowFirstColumn="0" w:firstRowLastColumn="0" w:lastRowFirstColumn="0" w:lastRowLastColumn="0"/>
            </w:pPr>
            <w:r>
              <w:t>13.6 – 16.1</w:t>
            </w:r>
          </w:p>
          <w:p w14:paraId="3E8988C8" w14:textId="54A7611A" w:rsidR="00540F85" w:rsidRDefault="00540F85" w:rsidP="00091393">
            <w:pPr>
              <w:jc w:val="center"/>
              <w:cnfStyle w:val="000000100000" w:firstRow="0" w:lastRow="0" w:firstColumn="0" w:lastColumn="0" w:oddVBand="0" w:evenVBand="0" w:oddHBand="1" w:evenHBand="0" w:firstRowFirstColumn="0" w:firstRowLastColumn="0" w:lastRowFirstColumn="0" w:lastRowLastColumn="0"/>
            </w:pPr>
            <w:r>
              <w:t xml:space="preserve">143 </w:t>
            </w:r>
            <w:r w:rsidR="004A421F">
              <w:t>–</w:t>
            </w:r>
            <w:r>
              <w:t xml:space="preserve"> 249</w:t>
            </w:r>
          </w:p>
        </w:tc>
        <w:tc>
          <w:tcPr>
            <w:tcW w:w="1440" w:type="dxa"/>
            <w:shd w:val="clear" w:color="auto" w:fill="auto"/>
          </w:tcPr>
          <w:p w14:paraId="39F58008" w14:textId="77777777" w:rsidR="00E7717D" w:rsidRDefault="00540F85" w:rsidP="00091393">
            <w:pPr>
              <w:jc w:val="center"/>
              <w:cnfStyle w:val="000000100000" w:firstRow="0" w:lastRow="0" w:firstColumn="0" w:lastColumn="0" w:oddVBand="0" w:evenVBand="0" w:oddHBand="1" w:evenHBand="0" w:firstRowFirstColumn="0" w:firstRowLastColumn="0" w:lastRowFirstColumn="0" w:lastRowLastColumn="0"/>
            </w:pPr>
            <w:r>
              <w:t>12.6</w:t>
            </w:r>
          </w:p>
          <w:p w14:paraId="3D5124EB" w14:textId="63EAF973" w:rsidR="00540F85" w:rsidRDefault="00540F85" w:rsidP="00091393">
            <w:pPr>
              <w:jc w:val="center"/>
              <w:cnfStyle w:val="000000100000" w:firstRow="0" w:lastRow="0" w:firstColumn="0" w:lastColumn="0" w:oddVBand="0" w:evenVBand="0" w:oddHBand="1" w:evenHBand="0" w:firstRowFirstColumn="0" w:firstRowLastColumn="0" w:lastRowFirstColumn="0" w:lastRowLastColumn="0"/>
            </w:pPr>
            <w:r>
              <w:t>98</w:t>
            </w:r>
          </w:p>
        </w:tc>
        <w:tc>
          <w:tcPr>
            <w:tcW w:w="1298" w:type="dxa"/>
            <w:shd w:val="clear" w:color="auto" w:fill="auto"/>
          </w:tcPr>
          <w:p w14:paraId="1A3D730C" w14:textId="77777777" w:rsidR="00E7717D" w:rsidRDefault="00540F85" w:rsidP="00091393">
            <w:pPr>
              <w:jc w:val="center"/>
              <w:cnfStyle w:val="000000100000" w:firstRow="0" w:lastRow="0" w:firstColumn="0" w:lastColumn="0" w:oddVBand="0" w:evenVBand="0" w:oddHBand="1" w:evenHBand="0" w:firstRowFirstColumn="0" w:firstRowLastColumn="0" w:lastRowFirstColumn="0" w:lastRowLastColumn="0"/>
            </w:pPr>
            <w:r>
              <w:t>17.6</w:t>
            </w:r>
          </w:p>
          <w:p w14:paraId="6D02110D" w14:textId="48708BE4" w:rsidR="00540F85" w:rsidRDefault="00540F85" w:rsidP="00091393">
            <w:pPr>
              <w:jc w:val="center"/>
              <w:cnfStyle w:val="000000100000" w:firstRow="0" w:lastRow="0" w:firstColumn="0" w:lastColumn="0" w:oddVBand="0" w:evenVBand="0" w:oddHBand="1" w:evenHBand="0" w:firstRowFirstColumn="0" w:firstRowLastColumn="0" w:lastRowFirstColumn="0" w:lastRowLastColumn="0"/>
            </w:pPr>
            <w:r>
              <w:t>391</w:t>
            </w:r>
          </w:p>
        </w:tc>
      </w:tr>
      <w:tr w:rsidR="008859A9" w14:paraId="7FECCDD8" w14:textId="77777777" w:rsidTr="00A5496C">
        <w:tc>
          <w:tcPr>
            <w:cnfStyle w:val="001000000000" w:firstRow="0" w:lastRow="0" w:firstColumn="1" w:lastColumn="0" w:oddVBand="0" w:evenVBand="0" w:oddHBand="0" w:evenHBand="0" w:firstRowFirstColumn="0" w:firstRowLastColumn="0" w:lastRowFirstColumn="0" w:lastRowLastColumn="0"/>
            <w:tcW w:w="1586" w:type="dxa"/>
            <w:shd w:val="clear" w:color="auto" w:fill="D9D9D9" w:themeFill="background1" w:themeFillShade="D9"/>
          </w:tcPr>
          <w:p w14:paraId="62671AC4" w14:textId="77777777" w:rsidR="00081E3D" w:rsidRDefault="00081E3D" w:rsidP="00081E3D">
            <w:pPr>
              <w:jc w:val="center"/>
              <w:rPr>
                <w:b w:val="0"/>
                <w:bCs w:val="0"/>
              </w:rPr>
            </w:pPr>
            <w:r>
              <w:rPr>
                <w:b w:val="0"/>
                <w:bCs w:val="0"/>
              </w:rPr>
              <w:t>Visit 2</w:t>
            </w:r>
          </w:p>
          <w:p w14:paraId="34C14608" w14:textId="68EE79D3" w:rsidR="008859A9" w:rsidRPr="00007F6A" w:rsidRDefault="00081E3D" w:rsidP="00081E3D">
            <w:pPr>
              <w:jc w:val="center"/>
              <w:rPr>
                <w:b w:val="0"/>
                <w:bCs w:val="0"/>
              </w:rPr>
            </w:pPr>
            <w:r>
              <w:rPr>
                <w:b w:val="0"/>
                <w:bCs w:val="0"/>
              </w:rPr>
              <w:t>(n=11)</w:t>
            </w:r>
          </w:p>
        </w:tc>
        <w:tc>
          <w:tcPr>
            <w:tcW w:w="1586" w:type="dxa"/>
            <w:shd w:val="clear" w:color="auto" w:fill="D9D9D9" w:themeFill="background1" w:themeFillShade="D9"/>
          </w:tcPr>
          <w:p w14:paraId="182A10EF" w14:textId="77777777" w:rsidR="00B134E5" w:rsidRDefault="00B134E5" w:rsidP="00B134E5">
            <w:pPr>
              <w:jc w:val="center"/>
              <w:cnfStyle w:val="000000000000" w:firstRow="0" w:lastRow="0" w:firstColumn="0" w:lastColumn="0" w:oddVBand="0" w:evenVBand="0" w:oddHBand="0" w:evenHBand="0" w:firstRowFirstColumn="0" w:firstRowLastColumn="0" w:lastRowFirstColumn="0" w:lastRowLastColumn="0"/>
            </w:pPr>
            <w:r>
              <w:t>ST</w:t>
            </w:r>
          </w:p>
          <w:p w14:paraId="75A8763F" w14:textId="20D8531A" w:rsidR="008859A9" w:rsidRDefault="00B134E5" w:rsidP="00B134E5">
            <w:pPr>
              <w:jc w:val="center"/>
              <w:cnfStyle w:val="000000000000" w:firstRow="0" w:lastRow="0" w:firstColumn="0" w:lastColumn="0" w:oddVBand="0" w:evenVBand="0" w:oddHBand="0" w:evenHBand="0" w:firstRowFirstColumn="0" w:firstRowLastColumn="0" w:lastRowFirstColumn="0" w:lastRowLastColumn="0"/>
            </w:pPr>
            <w:r>
              <w:t>S/V</w:t>
            </w:r>
          </w:p>
        </w:tc>
        <w:tc>
          <w:tcPr>
            <w:tcW w:w="1592" w:type="dxa"/>
            <w:shd w:val="clear" w:color="auto" w:fill="D9D9D9" w:themeFill="background1" w:themeFillShade="D9"/>
          </w:tcPr>
          <w:p w14:paraId="79351C3F" w14:textId="77777777" w:rsidR="008859A9" w:rsidRDefault="00FA6484" w:rsidP="00091393">
            <w:pPr>
              <w:jc w:val="center"/>
              <w:cnfStyle w:val="000000000000" w:firstRow="0" w:lastRow="0" w:firstColumn="0" w:lastColumn="0" w:oddVBand="0" w:evenVBand="0" w:oddHBand="0" w:evenHBand="0" w:firstRowFirstColumn="0" w:firstRowLastColumn="0" w:lastRowFirstColumn="0" w:lastRowLastColumn="0"/>
            </w:pPr>
            <w:r>
              <w:t>14.6</w:t>
            </w:r>
          </w:p>
          <w:p w14:paraId="5ACD4AD1" w14:textId="65118154" w:rsidR="00021948" w:rsidRDefault="00021948" w:rsidP="00091393">
            <w:pPr>
              <w:jc w:val="center"/>
              <w:cnfStyle w:val="000000000000" w:firstRow="0" w:lastRow="0" w:firstColumn="0" w:lastColumn="0" w:oddVBand="0" w:evenVBand="0" w:oddHBand="0" w:evenHBand="0" w:firstRowFirstColumn="0" w:firstRowLastColumn="0" w:lastRowFirstColumn="0" w:lastRowLastColumn="0"/>
            </w:pPr>
            <w:r>
              <w:t>216</w:t>
            </w:r>
          </w:p>
        </w:tc>
        <w:tc>
          <w:tcPr>
            <w:tcW w:w="1987" w:type="dxa"/>
            <w:shd w:val="clear" w:color="auto" w:fill="D9D9D9" w:themeFill="background1" w:themeFillShade="D9"/>
          </w:tcPr>
          <w:p w14:paraId="05899A52" w14:textId="77777777" w:rsidR="008859A9" w:rsidRDefault="00021948" w:rsidP="00091393">
            <w:pPr>
              <w:jc w:val="center"/>
              <w:cnfStyle w:val="000000000000" w:firstRow="0" w:lastRow="0" w:firstColumn="0" w:lastColumn="0" w:oddVBand="0" w:evenVBand="0" w:oddHBand="0" w:evenHBand="0" w:firstRowFirstColumn="0" w:firstRowLastColumn="0" w:lastRowFirstColumn="0" w:lastRowLastColumn="0"/>
            </w:pPr>
            <w:r>
              <w:t>13.4 – 17.6</w:t>
            </w:r>
          </w:p>
          <w:p w14:paraId="10BC1E8D" w14:textId="4861BA7D" w:rsidR="00021948" w:rsidRDefault="004A421F" w:rsidP="00091393">
            <w:pPr>
              <w:jc w:val="center"/>
              <w:cnfStyle w:val="000000000000" w:firstRow="0" w:lastRow="0" w:firstColumn="0" w:lastColumn="0" w:oddVBand="0" w:evenVBand="0" w:oddHBand="0" w:evenHBand="0" w:firstRowFirstColumn="0" w:firstRowLastColumn="0" w:lastRowFirstColumn="0" w:lastRowLastColumn="0"/>
            </w:pPr>
            <w:r>
              <w:t>164 – 290</w:t>
            </w:r>
          </w:p>
        </w:tc>
        <w:tc>
          <w:tcPr>
            <w:tcW w:w="1440" w:type="dxa"/>
            <w:shd w:val="clear" w:color="auto" w:fill="D9D9D9" w:themeFill="background1" w:themeFillShade="D9"/>
          </w:tcPr>
          <w:p w14:paraId="0AF1F1F7" w14:textId="77777777" w:rsidR="008859A9" w:rsidRDefault="00021948" w:rsidP="00091393">
            <w:pPr>
              <w:jc w:val="center"/>
              <w:cnfStyle w:val="000000000000" w:firstRow="0" w:lastRow="0" w:firstColumn="0" w:lastColumn="0" w:oddVBand="0" w:evenVBand="0" w:oddHBand="0" w:evenHBand="0" w:firstRowFirstColumn="0" w:firstRowLastColumn="0" w:lastRowFirstColumn="0" w:lastRowLastColumn="0"/>
            </w:pPr>
            <w:r>
              <w:t>11.7</w:t>
            </w:r>
          </w:p>
          <w:p w14:paraId="1BECCCE9" w14:textId="34451277" w:rsidR="00021948" w:rsidRDefault="004A421F" w:rsidP="00091393">
            <w:pPr>
              <w:jc w:val="center"/>
              <w:cnfStyle w:val="000000000000" w:firstRow="0" w:lastRow="0" w:firstColumn="0" w:lastColumn="0" w:oddVBand="0" w:evenVBand="0" w:oddHBand="0" w:evenHBand="0" w:firstRowFirstColumn="0" w:firstRowLastColumn="0" w:lastRowFirstColumn="0" w:lastRowLastColumn="0"/>
            </w:pPr>
            <w:r>
              <w:t>148</w:t>
            </w:r>
          </w:p>
        </w:tc>
        <w:tc>
          <w:tcPr>
            <w:tcW w:w="1298" w:type="dxa"/>
            <w:shd w:val="clear" w:color="auto" w:fill="D9D9D9" w:themeFill="background1" w:themeFillShade="D9"/>
          </w:tcPr>
          <w:p w14:paraId="7EDC50B7" w14:textId="77777777" w:rsidR="008859A9" w:rsidRDefault="00021948" w:rsidP="00091393">
            <w:pPr>
              <w:jc w:val="center"/>
              <w:cnfStyle w:val="000000000000" w:firstRow="0" w:lastRow="0" w:firstColumn="0" w:lastColumn="0" w:oddVBand="0" w:evenVBand="0" w:oddHBand="0" w:evenHBand="0" w:firstRowFirstColumn="0" w:firstRowLastColumn="0" w:lastRowFirstColumn="0" w:lastRowLastColumn="0"/>
            </w:pPr>
            <w:r>
              <w:t>21.1</w:t>
            </w:r>
          </w:p>
          <w:p w14:paraId="667DB745" w14:textId="58E227E9" w:rsidR="00021948" w:rsidRDefault="004A421F" w:rsidP="00091393">
            <w:pPr>
              <w:jc w:val="center"/>
              <w:cnfStyle w:val="000000000000" w:firstRow="0" w:lastRow="0" w:firstColumn="0" w:lastColumn="0" w:oddVBand="0" w:evenVBand="0" w:oddHBand="0" w:evenHBand="0" w:firstRowFirstColumn="0" w:firstRowLastColumn="0" w:lastRowFirstColumn="0" w:lastRowLastColumn="0"/>
            </w:pPr>
            <w:r>
              <w:t>359</w:t>
            </w:r>
          </w:p>
        </w:tc>
      </w:tr>
    </w:tbl>
    <w:p w14:paraId="440A9AEE" w14:textId="77777777" w:rsidR="00105F80" w:rsidRDefault="00105F80" w:rsidP="00105F80">
      <w:pPr>
        <w:pStyle w:val="Aftertable"/>
      </w:pPr>
      <w:r>
        <w:t>ST: septal thickness; S/V: surface area to volume ratio; IQR: interquartile range.</w:t>
      </w:r>
    </w:p>
    <w:p w14:paraId="43CE4ED7" w14:textId="752A215F" w:rsidR="007F308D" w:rsidRDefault="007F308D" w:rsidP="007F308D">
      <w:pPr>
        <w:pStyle w:val="Heading3"/>
      </w:pPr>
      <w:r>
        <w:t>Reproducibility</w:t>
      </w:r>
    </w:p>
    <w:p w14:paraId="5F3B8473" w14:textId="777948CF" w:rsidR="007F308D" w:rsidRDefault="000B5BC1" w:rsidP="003B7478">
      <w:pPr>
        <w:pStyle w:val="Heading4"/>
      </w:pPr>
      <w:r>
        <w:t>Patz</w:t>
      </w:r>
      <w:r w:rsidR="003B7478">
        <w:t xml:space="preserve"> model</w:t>
      </w:r>
    </w:p>
    <w:p w14:paraId="022AD683" w14:textId="5B321092" w:rsidR="003B7478" w:rsidRDefault="00661684" w:rsidP="007F308D">
      <w:r>
        <w:t xml:space="preserve">Using the 1-dimensional </w:t>
      </w:r>
      <w:r w:rsidR="000B5BC1">
        <w:t>Patz</w:t>
      </w:r>
      <w:r>
        <w:t xml:space="preserve"> model of data fitting,</w:t>
      </w:r>
      <w:r w:rsidR="00912180">
        <w:fldChar w:fldCharType="begin"/>
      </w:r>
      <w:r w:rsidR="0036794D">
        <w:instrText xml:space="preserve"> ADDIN EN.CITE &lt;EndNote&gt;&lt;Cite&gt;&lt;Author&gt;Patz&lt;/Author&gt;&lt;Year&gt;2011&lt;/Year&gt;&lt;RecNum&gt;657&lt;/RecNum&gt;&lt;DisplayText&gt;&lt;style face="superscript"&gt;351&lt;/style&gt;&lt;/DisplayText&gt;&lt;record&gt;&lt;rec-number&gt;657&lt;/rec-number&gt;&lt;foreign-keys&gt;&lt;key app="EN" db-id="52evaf50e9fe5cewd9b555d6wtw099s0pzrz" timestamp="1469190110" guid="6ae28a6f-e813-436f-9084-9f6187122886"&gt;657&lt;/key&gt;&lt;/foreign-keys&gt;&lt;ref-type name="Journal Article"&gt;17&lt;/ref-type&gt;&lt;contributors&gt;&lt;authors&gt;&lt;author&gt;Patz, S.&lt;/author&gt;&lt;author&gt;Muradyan, I.&lt;/author&gt;&lt;author&gt;Hrovat, M. I.&lt;/author&gt;&lt;author&gt;Dabaghyan, M.&lt;/author&gt;&lt;author&gt;Washko, G. R.&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alt-title&gt;New J Phys&lt;/alt-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912180">
        <w:fldChar w:fldCharType="separate"/>
      </w:r>
      <w:r w:rsidR="0036794D" w:rsidRPr="0036794D">
        <w:rPr>
          <w:noProof/>
          <w:vertAlign w:val="superscript"/>
        </w:rPr>
        <w:t>351</w:t>
      </w:r>
      <w:r w:rsidR="00912180">
        <w:fldChar w:fldCharType="end"/>
      </w:r>
      <w:r>
        <w:t xml:space="preserve"> t</w:t>
      </w:r>
      <w:r w:rsidR="0058536E">
        <w:t>he</w:t>
      </w:r>
      <w:r>
        <w:t xml:space="preserve"> interscan</w:t>
      </w:r>
      <w:r w:rsidR="00776309">
        <w:t>,</w:t>
      </w:r>
      <w:r w:rsidR="0058536E">
        <w:t xml:space="preserve"> intraclass</w:t>
      </w:r>
      <w:r>
        <w:t xml:space="preserve"> correlation coefficient (ICC) for n=1</w:t>
      </w:r>
      <w:r w:rsidR="00F36ED6">
        <w:t>0</w:t>
      </w:r>
      <w:r>
        <w:t xml:space="preserve"> repeat baseline scans was </w:t>
      </w:r>
      <w:r w:rsidR="00492946">
        <w:t>0.188</w:t>
      </w:r>
      <w:r>
        <w:t xml:space="preserve"> and </w:t>
      </w:r>
      <w:r w:rsidR="00492946">
        <w:t>0.821</w:t>
      </w:r>
      <w:r>
        <w:t xml:space="preserve"> for ST and S/V respectively. Bland-Altman plots</w:t>
      </w:r>
      <w:r w:rsidR="00771AD8">
        <w:t xml:space="preserve"> of both are shown in </w:t>
      </w:r>
      <w:r w:rsidR="000303A8">
        <w:t>Figure</w:t>
      </w:r>
      <w:r w:rsidR="00771AD8">
        <w:t xml:space="preserve"> 6.</w:t>
      </w:r>
      <w:del w:id="6489" w:author="Windows User" w:date="2018-11-02T11:11:00Z">
        <w:r w:rsidR="00771AD8" w:rsidDel="00CB6CD9">
          <w:delText>7</w:delText>
        </w:r>
      </w:del>
      <w:ins w:id="6490" w:author="Windows User" w:date="2018-11-02T11:11:00Z">
        <w:r w:rsidR="00CB6CD9">
          <w:t>8</w:t>
        </w:r>
      </w:ins>
      <w:r>
        <w:t>.</w:t>
      </w:r>
    </w:p>
    <w:p w14:paraId="043D2677" w14:textId="77777777" w:rsidR="002D1B21" w:rsidRDefault="002D1B21" w:rsidP="002D1B21">
      <w:pPr>
        <w:pStyle w:val="figure"/>
      </w:pPr>
      <w:r>
        <w:rPr>
          <w:noProof/>
          <w:lang w:eastAsia="en-GB"/>
        </w:rPr>
        <w:lastRenderedPageBreak/>
        <w:drawing>
          <wp:inline distT="0" distB="0" distL="0" distR="0" wp14:anchorId="2C412B95" wp14:editId="73543C40">
            <wp:extent cx="6038215" cy="3843866"/>
            <wp:effectExtent l="0" t="0" r="698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atz Bland-Altman.png"/>
                    <pic:cNvPicPr/>
                  </pic:nvPicPr>
                  <pic:blipFill rotWithShape="1">
                    <a:blip r:embed="rId164">
                      <a:extLst>
                        <a:ext uri="{28A0092B-C50C-407E-A947-70E740481C1C}">
                          <a14:useLocalDpi xmlns:a14="http://schemas.microsoft.com/office/drawing/2010/main" val="0"/>
                        </a:ext>
                      </a:extLst>
                    </a:blip>
                    <a:srcRect b="-4747"/>
                    <a:stretch/>
                  </pic:blipFill>
                  <pic:spPr bwMode="auto">
                    <a:xfrm>
                      <a:off x="0" y="0"/>
                      <a:ext cx="6038215" cy="3843866"/>
                    </a:xfrm>
                    <a:prstGeom prst="rect">
                      <a:avLst/>
                    </a:prstGeom>
                    <a:ln>
                      <a:noFill/>
                    </a:ln>
                    <a:extLst>
                      <a:ext uri="{53640926-AAD7-44D8-BBD7-CCE9431645EC}">
                        <a14:shadowObscured xmlns:a14="http://schemas.microsoft.com/office/drawing/2010/main"/>
                      </a:ext>
                    </a:extLst>
                  </pic:spPr>
                </pic:pic>
              </a:graphicData>
            </a:graphic>
          </wp:inline>
        </w:drawing>
      </w:r>
    </w:p>
    <w:p w14:paraId="4D4B0137" w14:textId="2644D11B" w:rsidR="00661684" w:rsidRDefault="000303A8" w:rsidP="002D1B21">
      <w:pPr>
        <w:pStyle w:val="Caption"/>
      </w:pPr>
      <w:bookmarkStart w:id="6491" w:name="_Toc3145423"/>
      <w:r>
        <w:t>Figure</w:t>
      </w:r>
      <w:r w:rsidR="002D1B21">
        <w:t xml:space="preserve"> </w:t>
      </w:r>
      <w:ins w:id="6492"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49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494" w:author="Nicholas Weatherley" w:date="2019-03-05T22:36:00Z">
        <w:r w:rsidR="00D5585D">
          <w:rPr>
            <w:noProof/>
          </w:rPr>
          <w:t>8</w:t>
        </w:r>
        <w:r w:rsidR="00D5585D">
          <w:fldChar w:fldCharType="end"/>
        </w:r>
      </w:ins>
      <w:ins w:id="6495" w:author="Windows User" w:date="2018-11-01T14:27:00Z">
        <w:del w:id="6496" w:author="Nicholas Weatherley" w:date="2019-03-05T22:36:00Z">
          <w:r w:rsidR="002F70B6" w:rsidDel="00D5585D">
            <w:fldChar w:fldCharType="begin"/>
          </w:r>
          <w:r w:rsidR="002F70B6" w:rsidDel="00D5585D">
            <w:delInstrText xml:space="preserve"> STYLEREF 1 \s </w:delInstrText>
          </w:r>
        </w:del>
      </w:ins>
      <w:del w:id="6497" w:author="Nicholas Weatherley" w:date="2019-03-05T22:36:00Z">
        <w:r w:rsidR="002F70B6" w:rsidDel="00D5585D">
          <w:fldChar w:fldCharType="separate"/>
        </w:r>
        <w:r w:rsidR="0024585E" w:rsidDel="00D5585D">
          <w:rPr>
            <w:noProof/>
          </w:rPr>
          <w:delText>6</w:delText>
        </w:r>
      </w:del>
      <w:ins w:id="6498" w:author="Windows User" w:date="2018-11-01T14:27:00Z">
        <w:del w:id="649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500" w:author="Nicholas Weatherley" w:date="2019-03-05T22:36:00Z">
        <w:r w:rsidR="002F70B6" w:rsidDel="00D5585D">
          <w:fldChar w:fldCharType="end"/>
        </w:r>
      </w:del>
      <w:del w:id="650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2D1B21">
        <w:t>: Bland Altman plots of CSSR metrics (Patz model)</w:t>
      </w:r>
      <w:bookmarkEnd w:id="6491"/>
    </w:p>
    <w:p w14:paraId="36398F41" w14:textId="32EDE01C" w:rsidR="002D1B21" w:rsidRPr="002D1B21" w:rsidRDefault="002D1B21" w:rsidP="002D1B21">
      <w:pPr>
        <w:pStyle w:val="Figuretext"/>
      </w:pPr>
      <w:r>
        <w:t>Dashed lines represent mean bias, dotted lines 95% confidence interval. ST: septal thickness; S/V: surface area to volume ratio.</w:t>
      </w:r>
    </w:p>
    <w:p w14:paraId="3E827691" w14:textId="639EA133" w:rsidR="003B7478" w:rsidRDefault="000B5BC1" w:rsidP="003B7478">
      <w:pPr>
        <w:pStyle w:val="Heading4"/>
      </w:pPr>
      <w:r>
        <w:t>MOXE</w:t>
      </w:r>
      <w:r w:rsidR="003B7478">
        <w:t xml:space="preserve"> Model</w:t>
      </w:r>
    </w:p>
    <w:p w14:paraId="3A1ED4FA" w14:textId="793FDB9C" w:rsidR="00776309" w:rsidRDefault="00776309" w:rsidP="00776309">
      <w:r>
        <w:t xml:space="preserve">Using the 1-dimensional </w:t>
      </w:r>
      <w:r w:rsidR="000B5BC1">
        <w:t>MOXE</w:t>
      </w:r>
      <w:r>
        <w:t xml:space="preserve"> model</w:t>
      </w:r>
      <w:r w:rsidR="00912180">
        <w:t xml:space="preserve"> of data fitting,</w:t>
      </w:r>
      <w:r w:rsidR="00912180">
        <w:fldChar w:fldCharType="begin"/>
      </w:r>
      <w:r w:rsidR="0036794D">
        <w:instrText xml:space="preserve"> ADDIN EN.CITE &lt;EndNote&gt;&lt;Cite&gt;&lt;Author&gt;Chang&lt;/Author&gt;&lt;Year&gt;2013&lt;/Year&gt;&lt;RecNum&gt;410&lt;/RecNum&gt;&lt;DisplayText&gt;&lt;style face="superscript"&gt;352&lt;/style&gt;&lt;/DisplayText&gt;&lt;record&gt;&lt;rec-number&gt;410&lt;/rec-number&gt;&lt;foreign-keys&gt;&lt;key app="EN" db-id="52evaf50e9fe5cewd9b555d6wtw099s0pzrz" timestamp="1444311660" guid="5af0ef70-8b26-4e36-bfcd-14e7caf410d3"&gt;410&lt;/key&gt;&lt;/foreign-keys&gt;&lt;ref-type name="Journal Article"&gt;17&lt;/ref-type&gt;&lt;contributors&gt;&lt;authors&gt;&lt;author&gt;Chang, Yulin V.&lt;/author&gt;&lt;/authors&gt;&lt;/contributors&gt;&lt;titles&gt;&lt;title&gt;MOXE: A model of gas exchange for hyperpolarized 129Xe magnetic resonance of the lung&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884-890&lt;/pages&gt;&lt;volume&gt;69&lt;/volume&gt;&lt;number&gt;3&lt;/number&gt;&lt;keywords&gt;&lt;keyword&gt;gas exchange&lt;/keyword&gt;&lt;keyword&gt;lung function&lt;/keyword&gt;&lt;keyword&gt;hyperpolarized xenon&lt;/keyword&gt;&lt;keyword&gt;surface-area-to-volume ratio&lt;/keyword&gt;&lt;keyword&gt;air-blood barrier&lt;/keyword&gt;&lt;keyword&gt;pulmonary capillary transit time&lt;/keyword&gt;&lt;/keywords&gt;&lt;dates&gt;&lt;year&gt;2013&lt;/year&gt;&lt;/dates&gt;&lt;publisher&gt;Wiley Subscription Services, Inc., A Wiley Company&lt;/publisher&gt;&lt;isbn&gt;1522-2594&lt;/isbn&gt;&lt;urls&gt;&lt;related-urls&gt;&lt;url&gt;http://dx.doi.org/10.1002/mrm.24304&lt;/url&gt;&lt;url&gt;http://onlinelibrary.wiley.com/store/10.1002/mrm.24304/asset/24304_ftp.pdf?v=1&amp;amp;t=ifi9vxf3&amp;amp;s=b76892e95d53002eeaefaec09f53162440492f46&lt;/url&gt;&lt;/related-urls&gt;&lt;/urls&gt;&lt;electronic-resource-num&gt;10.1002/mrm.24304&lt;/electronic-resource-num&gt;&lt;/record&gt;&lt;/Cite&gt;&lt;/EndNote&gt;</w:instrText>
      </w:r>
      <w:r w:rsidR="00912180">
        <w:fldChar w:fldCharType="separate"/>
      </w:r>
      <w:r w:rsidR="0036794D" w:rsidRPr="0036794D">
        <w:rPr>
          <w:noProof/>
          <w:vertAlign w:val="superscript"/>
        </w:rPr>
        <w:t>352</w:t>
      </w:r>
      <w:r w:rsidR="00912180">
        <w:fldChar w:fldCharType="end"/>
      </w:r>
      <w:r>
        <w:t xml:space="preserve"> the interscan, intraclass correlation coefficient (ICC) for n=1</w:t>
      </w:r>
      <w:r w:rsidR="00F36ED6">
        <w:t>0</w:t>
      </w:r>
      <w:r>
        <w:t xml:space="preserve"> repeat baseline scans was </w:t>
      </w:r>
      <w:r w:rsidR="00F57550">
        <w:t>0.200</w:t>
      </w:r>
      <w:r>
        <w:t xml:space="preserve"> and </w:t>
      </w:r>
      <w:r w:rsidR="00F57550">
        <w:t>0.816</w:t>
      </w:r>
      <w:r>
        <w:t xml:space="preserve"> for ST and S/V respectively. Bland-Altman plots</w:t>
      </w:r>
      <w:r w:rsidR="00771AD8">
        <w:t xml:space="preserve"> of both are shown in </w:t>
      </w:r>
      <w:r w:rsidR="000303A8">
        <w:t>Figure</w:t>
      </w:r>
      <w:r w:rsidR="00771AD8">
        <w:t xml:space="preserve"> 6.</w:t>
      </w:r>
      <w:ins w:id="6502" w:author="Windows User" w:date="2018-11-02T11:11:00Z">
        <w:r w:rsidR="00CB6CD9">
          <w:t>9</w:t>
        </w:r>
      </w:ins>
      <w:del w:id="6503" w:author="Windows User" w:date="2018-11-02T11:11:00Z">
        <w:r w:rsidR="00771AD8" w:rsidDel="00CB6CD9">
          <w:delText>8</w:delText>
        </w:r>
      </w:del>
      <w:r w:rsidR="00803209">
        <w:t>.</w:t>
      </w:r>
    </w:p>
    <w:p w14:paraId="587B7B16" w14:textId="77777777" w:rsidR="00183353" w:rsidRDefault="002D1B21" w:rsidP="00183353">
      <w:pPr>
        <w:pStyle w:val="figure"/>
      </w:pPr>
      <w:r>
        <w:rPr>
          <w:noProof/>
          <w:lang w:eastAsia="en-GB"/>
        </w:rPr>
        <w:lastRenderedPageBreak/>
        <w:drawing>
          <wp:inline distT="0" distB="0" distL="0" distR="0" wp14:anchorId="0C4894AE" wp14:editId="4C82BE07">
            <wp:extent cx="6038215" cy="3843866"/>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MOXE Bland-Altman.png"/>
                    <pic:cNvPicPr/>
                  </pic:nvPicPr>
                  <pic:blipFill rotWithShape="1">
                    <a:blip r:embed="rId165">
                      <a:extLst>
                        <a:ext uri="{28A0092B-C50C-407E-A947-70E740481C1C}">
                          <a14:useLocalDpi xmlns:a14="http://schemas.microsoft.com/office/drawing/2010/main" val="0"/>
                        </a:ext>
                      </a:extLst>
                    </a:blip>
                    <a:srcRect t="-1" b="-3334"/>
                    <a:stretch/>
                  </pic:blipFill>
                  <pic:spPr bwMode="auto">
                    <a:xfrm>
                      <a:off x="0" y="0"/>
                      <a:ext cx="6038215" cy="3843866"/>
                    </a:xfrm>
                    <a:prstGeom prst="rect">
                      <a:avLst/>
                    </a:prstGeom>
                    <a:ln>
                      <a:noFill/>
                    </a:ln>
                    <a:extLst>
                      <a:ext uri="{53640926-AAD7-44D8-BBD7-CCE9431645EC}">
                        <a14:shadowObscured xmlns:a14="http://schemas.microsoft.com/office/drawing/2010/main"/>
                      </a:ext>
                    </a:extLst>
                  </pic:spPr>
                </pic:pic>
              </a:graphicData>
            </a:graphic>
          </wp:inline>
        </w:drawing>
      </w:r>
    </w:p>
    <w:p w14:paraId="547ED98D" w14:textId="2C4F5286" w:rsidR="00183353" w:rsidRDefault="000303A8" w:rsidP="00183353">
      <w:pPr>
        <w:pStyle w:val="Caption"/>
      </w:pPr>
      <w:bookmarkStart w:id="6504" w:name="_Toc3145424"/>
      <w:r>
        <w:t>Figure</w:t>
      </w:r>
      <w:r w:rsidR="00183353">
        <w:t xml:space="preserve"> </w:t>
      </w:r>
      <w:ins w:id="6505"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50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507" w:author="Nicholas Weatherley" w:date="2019-03-05T22:36:00Z">
        <w:r w:rsidR="00D5585D">
          <w:rPr>
            <w:noProof/>
          </w:rPr>
          <w:t>9</w:t>
        </w:r>
        <w:r w:rsidR="00D5585D">
          <w:fldChar w:fldCharType="end"/>
        </w:r>
      </w:ins>
      <w:ins w:id="6508" w:author="Windows User" w:date="2018-11-01T14:27:00Z">
        <w:del w:id="6509" w:author="Nicholas Weatherley" w:date="2019-03-05T22:36:00Z">
          <w:r w:rsidR="002F70B6" w:rsidDel="00D5585D">
            <w:fldChar w:fldCharType="begin"/>
          </w:r>
          <w:r w:rsidR="002F70B6" w:rsidDel="00D5585D">
            <w:delInstrText xml:space="preserve"> STYLEREF 1 \s </w:delInstrText>
          </w:r>
        </w:del>
      </w:ins>
      <w:del w:id="6510" w:author="Nicholas Weatherley" w:date="2019-03-05T22:36:00Z">
        <w:r w:rsidR="002F70B6" w:rsidDel="00D5585D">
          <w:fldChar w:fldCharType="separate"/>
        </w:r>
        <w:r w:rsidR="0024585E" w:rsidDel="00D5585D">
          <w:rPr>
            <w:noProof/>
          </w:rPr>
          <w:delText>6</w:delText>
        </w:r>
      </w:del>
      <w:ins w:id="6511" w:author="Windows User" w:date="2018-11-01T14:27:00Z">
        <w:del w:id="651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513" w:author="Nicholas Weatherley" w:date="2019-03-05T22:36:00Z">
        <w:r w:rsidR="002F70B6" w:rsidDel="00D5585D">
          <w:fldChar w:fldCharType="end"/>
        </w:r>
      </w:del>
      <w:del w:id="651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906262">
        <w:t>:</w:t>
      </w:r>
      <w:r w:rsidR="00906262" w:rsidRPr="00906262">
        <w:t xml:space="preserve"> </w:t>
      </w:r>
      <w:r w:rsidR="00906262">
        <w:t>Bland Altman plots of CSSR metrics (MOXE</w:t>
      </w:r>
      <w:r w:rsidR="00183353">
        <w:t xml:space="preserve"> model)</w:t>
      </w:r>
      <w:bookmarkEnd w:id="6504"/>
    </w:p>
    <w:p w14:paraId="216CD3F6" w14:textId="77777777" w:rsidR="00183353" w:rsidRPr="002D1B21" w:rsidRDefault="00183353" w:rsidP="00183353">
      <w:pPr>
        <w:pStyle w:val="Figuretext"/>
      </w:pPr>
      <w:r>
        <w:t>Dashed lines represent mean bias, dotted lines 95% confidence interval. ST: septal thickness; S/V: surface area to volume ratio.</w:t>
      </w:r>
    </w:p>
    <w:p w14:paraId="2062F91C" w14:textId="4F314138" w:rsidR="00776309" w:rsidRDefault="008E3C48" w:rsidP="008E3C48">
      <w:pPr>
        <w:pStyle w:val="Heading4"/>
      </w:pPr>
      <w:r>
        <w:t>Model comparison</w:t>
      </w:r>
    </w:p>
    <w:p w14:paraId="027AAE36" w14:textId="33E2C6A4" w:rsidR="00EB2014" w:rsidRPr="00E30E02" w:rsidRDefault="00EB2014" w:rsidP="00E30E02">
      <w:r>
        <w:t xml:space="preserve">The Patz and MOXE models of both ST and S/V demonstrate a very high degree of correlation, as shown by the scatterplots and associated Spearman’s Rank </w:t>
      </w:r>
      <w:r w:rsidR="00771AD8">
        <w:t xml:space="preserve">coefficient values in </w:t>
      </w:r>
      <w:r w:rsidR="000303A8">
        <w:t>Figure</w:t>
      </w:r>
      <w:r w:rsidR="00771AD8">
        <w:t xml:space="preserve"> 6.</w:t>
      </w:r>
      <w:ins w:id="6515" w:author="Windows User" w:date="2018-11-02T11:11:00Z">
        <w:r w:rsidR="00CB6CD9">
          <w:t>10</w:t>
        </w:r>
      </w:ins>
      <w:del w:id="6516" w:author="Windows User" w:date="2018-11-02T11:11:00Z">
        <w:r w:rsidR="00771AD8" w:rsidDel="00CB6CD9">
          <w:delText>9</w:delText>
        </w:r>
      </w:del>
      <w:r>
        <w:t>.</w:t>
      </w:r>
      <w:ins w:id="6517" w:author="Windows User" w:date="2018-11-01T10:22:00Z">
        <w:r w:rsidR="00E30E02">
          <w:t xml:space="preserve"> This is unsurprising, as</w:t>
        </w:r>
        <w:r w:rsidR="00E30E02" w:rsidRPr="00E30E02">
          <w:t xml:space="preserve"> </w:t>
        </w:r>
      </w:ins>
      <w:ins w:id="6518" w:author="Windows User" w:date="2018-11-01T10:23:00Z">
        <w:r w:rsidR="00D05194" w:rsidRPr="00E30E02">
          <w:t>the</w:t>
        </w:r>
      </w:ins>
      <w:ins w:id="6519" w:author="Windows User" w:date="2018-11-01T10:22:00Z">
        <w:r w:rsidR="00E30E02" w:rsidRPr="00E30E02">
          <w:t xml:space="preserve"> only difference between Patz and MOXE models is that the Patz model treats the dissolved phase as one unit (all tissue, plasma, RBC signal is lumped together) whilst MOXE considers the TP </w:t>
        </w:r>
        <w:r w:rsidR="00E30E02">
          <w:t>and RBC compartments separately.</w:t>
        </w:r>
      </w:ins>
    </w:p>
    <w:p w14:paraId="747559B9" w14:textId="0EC264F5" w:rsidR="00EB2014" w:rsidRDefault="00E30E02" w:rsidP="00EB2014">
      <w:pPr>
        <w:pStyle w:val="figure"/>
      </w:pPr>
      <w:ins w:id="6520" w:author="Windows User" w:date="2018-11-01T10:20:00Z">
        <w:r>
          <w:rPr>
            <w:noProof/>
            <w:lang w:eastAsia="en-GB"/>
          </w:rPr>
          <w:drawing>
            <wp:inline distT="0" distB="0" distL="0" distR="0" wp14:anchorId="52A7D52F" wp14:editId="77B8D50C">
              <wp:extent cx="6038215" cy="2202180"/>
              <wp:effectExtent l="0" t="0" r="635" b="762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CSSR model comparison.png"/>
                      <pic:cNvPicPr/>
                    </pic:nvPicPr>
                    <pic:blipFill>
                      <a:blip r:embed="rId166">
                        <a:extLst>
                          <a:ext uri="{28A0092B-C50C-407E-A947-70E740481C1C}">
                            <a14:useLocalDpi xmlns:a14="http://schemas.microsoft.com/office/drawing/2010/main" val="0"/>
                          </a:ext>
                        </a:extLst>
                      </a:blip>
                      <a:stretch>
                        <a:fillRect/>
                      </a:stretch>
                    </pic:blipFill>
                    <pic:spPr>
                      <a:xfrm>
                        <a:off x="0" y="0"/>
                        <a:ext cx="6038215" cy="2202180"/>
                      </a:xfrm>
                      <a:prstGeom prst="rect">
                        <a:avLst/>
                      </a:prstGeom>
                    </pic:spPr>
                  </pic:pic>
                </a:graphicData>
              </a:graphic>
            </wp:inline>
          </w:drawing>
        </w:r>
      </w:ins>
      <w:del w:id="6521" w:author="Windows User" w:date="2018-11-01T10:18:00Z">
        <w:r w:rsidR="00EB2014" w:rsidDel="00E30E02">
          <w:rPr>
            <w:noProof/>
            <w:lang w:eastAsia="en-GB"/>
          </w:rPr>
          <w:drawing>
            <wp:inline distT="0" distB="0" distL="0" distR="0" wp14:anchorId="3263EBD8" wp14:editId="7B4C0FAB">
              <wp:extent cx="6038215" cy="2138680"/>
              <wp:effectExtent l="0" t="0" r="63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SSR model comparison.png"/>
                      <pic:cNvPicPr/>
                    </pic:nvPicPr>
                    <pic:blipFill>
                      <a:blip r:embed="rId167">
                        <a:extLst>
                          <a:ext uri="{28A0092B-C50C-407E-A947-70E740481C1C}">
                            <a14:useLocalDpi xmlns:a14="http://schemas.microsoft.com/office/drawing/2010/main" val="0"/>
                          </a:ext>
                        </a:extLst>
                      </a:blip>
                      <a:stretch>
                        <a:fillRect/>
                      </a:stretch>
                    </pic:blipFill>
                    <pic:spPr>
                      <a:xfrm>
                        <a:off x="0" y="0"/>
                        <a:ext cx="6038215" cy="2138680"/>
                      </a:xfrm>
                      <a:prstGeom prst="rect">
                        <a:avLst/>
                      </a:prstGeom>
                    </pic:spPr>
                  </pic:pic>
                </a:graphicData>
              </a:graphic>
            </wp:inline>
          </w:drawing>
        </w:r>
      </w:del>
    </w:p>
    <w:p w14:paraId="259C69BC" w14:textId="1F7E3EE9" w:rsidR="008E3C48" w:rsidRDefault="000303A8" w:rsidP="00EB2014">
      <w:pPr>
        <w:pStyle w:val="Caption"/>
      </w:pPr>
      <w:bookmarkStart w:id="6522" w:name="_Toc3145425"/>
      <w:r>
        <w:t>Figure</w:t>
      </w:r>
      <w:r w:rsidR="00EB2014">
        <w:t xml:space="preserve"> </w:t>
      </w:r>
      <w:ins w:id="6523"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52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525" w:author="Nicholas Weatherley" w:date="2019-03-05T22:36:00Z">
        <w:r w:rsidR="00D5585D">
          <w:rPr>
            <w:noProof/>
          </w:rPr>
          <w:t>10</w:t>
        </w:r>
        <w:r w:rsidR="00D5585D">
          <w:fldChar w:fldCharType="end"/>
        </w:r>
      </w:ins>
      <w:ins w:id="6526" w:author="Windows User" w:date="2018-11-01T14:27:00Z">
        <w:del w:id="6527" w:author="Nicholas Weatherley" w:date="2019-03-05T22:36:00Z">
          <w:r w:rsidR="002F70B6" w:rsidDel="00D5585D">
            <w:fldChar w:fldCharType="begin"/>
          </w:r>
          <w:r w:rsidR="002F70B6" w:rsidDel="00D5585D">
            <w:delInstrText xml:space="preserve"> STYLEREF 1 \s </w:delInstrText>
          </w:r>
        </w:del>
      </w:ins>
      <w:del w:id="6528" w:author="Nicholas Weatherley" w:date="2019-03-05T22:36:00Z">
        <w:r w:rsidR="002F70B6" w:rsidDel="00D5585D">
          <w:fldChar w:fldCharType="separate"/>
        </w:r>
        <w:r w:rsidR="0024585E" w:rsidDel="00D5585D">
          <w:rPr>
            <w:noProof/>
          </w:rPr>
          <w:delText>6</w:delText>
        </w:r>
      </w:del>
      <w:ins w:id="6529" w:author="Windows User" w:date="2018-11-01T14:27:00Z">
        <w:del w:id="653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531" w:author="Nicholas Weatherley" w:date="2019-03-05T22:36:00Z">
        <w:r w:rsidR="002F70B6" w:rsidDel="00D5585D">
          <w:fldChar w:fldCharType="end"/>
        </w:r>
      </w:del>
      <w:del w:id="653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EB2014">
        <w:t>: CSSR model comparison</w:t>
      </w:r>
      <w:bookmarkEnd w:id="6522"/>
    </w:p>
    <w:p w14:paraId="42D9DBAD" w14:textId="43E481DC" w:rsidR="00EB2014" w:rsidRPr="00EB2014" w:rsidRDefault="00E30E02" w:rsidP="00EB2014">
      <w:pPr>
        <w:pStyle w:val="Figuretext"/>
      </w:pPr>
      <w:ins w:id="6533" w:author="Windows User" w:date="2018-11-01T10:20:00Z">
        <w:r>
          <w:t xml:space="preserve">Regression equations shown and best fit line in bold. Unity line dashed. </w:t>
        </w:r>
      </w:ins>
      <w:r w:rsidR="00EB2014">
        <w:t>ST: septal thickness; S/V: surface area to volume ratio.</w:t>
      </w:r>
      <w:ins w:id="6534" w:author="Windows User" w:date="2018-11-01T10:20:00Z">
        <w:r>
          <w:t xml:space="preserve"> </w:t>
        </w:r>
      </w:ins>
    </w:p>
    <w:p w14:paraId="42594147" w14:textId="6239D209" w:rsidR="007F308D" w:rsidRDefault="007F308D" w:rsidP="007F308D">
      <w:pPr>
        <w:pStyle w:val="Heading3"/>
      </w:pPr>
      <w:r>
        <w:lastRenderedPageBreak/>
        <w:t>Clinical Correlations</w:t>
      </w:r>
    </w:p>
    <w:p w14:paraId="0BBC0099" w14:textId="45B0CDDB" w:rsidR="00490F2D" w:rsidRDefault="00490F2D" w:rsidP="00490F2D">
      <w:pPr>
        <w:pStyle w:val="Heading4"/>
      </w:pPr>
      <w:r>
        <w:t>Baseline Correlations</w:t>
      </w:r>
      <w:r w:rsidR="00A075B8">
        <w:t xml:space="preserve"> - Patz</w:t>
      </w:r>
    </w:p>
    <w:p w14:paraId="1E7B65D5" w14:textId="0855599B" w:rsidR="00245E55" w:rsidRPr="00245E55" w:rsidRDefault="00245E55" w:rsidP="00245E55">
      <w:r>
        <w:t>Table</w:t>
      </w:r>
      <w:r w:rsidR="00A075B8">
        <w:t xml:space="preserve"> </w:t>
      </w:r>
      <w:r w:rsidR="00ED4BB8">
        <w:t>6.3</w:t>
      </w:r>
      <w:r>
        <w:t xml:space="preserve"> report</w:t>
      </w:r>
      <w:r w:rsidR="00A075B8">
        <w:t>s</w:t>
      </w:r>
      <w:r>
        <w:t xml:space="preserve"> correlations between baseline clinical metrics and CSSR metrics generated from </w:t>
      </w:r>
      <w:r w:rsidR="00A075B8">
        <w:t xml:space="preserve">the </w:t>
      </w:r>
      <w:r>
        <w:t>Patz</w:t>
      </w:r>
      <w:r w:rsidR="00A075B8">
        <w:t xml:space="preserve"> model</w:t>
      </w:r>
      <w:r>
        <w:t>.</w:t>
      </w:r>
    </w:p>
    <w:p w14:paraId="4FAF1870" w14:textId="2C34C387" w:rsidR="00DA5F4F" w:rsidRDefault="00DA5F4F" w:rsidP="00715E62">
      <w:pPr>
        <w:pStyle w:val="TableTitle0"/>
      </w:pPr>
      <w:bookmarkStart w:id="6535" w:name="_Toc3145532"/>
      <w:r>
        <w:t xml:space="preserve">Table </w:t>
      </w:r>
      <w:ins w:id="6536"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53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538" w:author="Nicholas Weatherley" w:date="2019-03-04T21:03:00Z">
        <w:r w:rsidR="00E96948">
          <w:rPr>
            <w:noProof/>
          </w:rPr>
          <w:t>3</w:t>
        </w:r>
        <w:r w:rsidR="00E96948">
          <w:fldChar w:fldCharType="end"/>
        </w:r>
      </w:ins>
      <w:ins w:id="6539" w:author="Windows User" w:date="2018-11-01T15:46:00Z">
        <w:del w:id="6540" w:author="Nicholas Weatherley" w:date="2019-03-04T21:03:00Z">
          <w:r w:rsidR="00743FFA" w:rsidDel="00E96948">
            <w:fldChar w:fldCharType="begin"/>
          </w:r>
          <w:r w:rsidR="00743FFA" w:rsidDel="00E96948">
            <w:delInstrText xml:space="preserve"> STYLEREF 1 \s </w:delInstrText>
          </w:r>
        </w:del>
      </w:ins>
      <w:del w:id="6541" w:author="Nicholas Weatherley" w:date="2019-03-04T21:03:00Z">
        <w:r w:rsidR="00743FFA" w:rsidDel="00E96948">
          <w:fldChar w:fldCharType="separate"/>
        </w:r>
        <w:r w:rsidR="0024585E" w:rsidDel="00E96948">
          <w:rPr>
            <w:noProof/>
          </w:rPr>
          <w:delText>6</w:delText>
        </w:r>
      </w:del>
      <w:ins w:id="6542" w:author="Windows User" w:date="2018-11-01T15:46:00Z">
        <w:del w:id="654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544" w:author="Nicholas Weatherley" w:date="2019-03-04T21:03:00Z">
        <w:r w:rsidR="00743FFA" w:rsidDel="00E96948">
          <w:fldChar w:fldCharType="end"/>
        </w:r>
      </w:del>
      <w:del w:id="654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3</w:delText>
        </w:r>
        <w:r w:rsidR="00BB544F" w:rsidDel="004435D9">
          <w:fldChar w:fldCharType="end"/>
        </w:r>
      </w:del>
      <w:r>
        <w:t xml:space="preserve">: </w:t>
      </w:r>
      <w:r w:rsidR="004A065E">
        <w:t>Baseline correlations between CSSR-derived Patz model outcomes and clinical metrics</w:t>
      </w:r>
      <w:bookmarkEnd w:id="6535"/>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7163E6" w14:paraId="6ABB65D2" w14:textId="77777777" w:rsidTr="007327F7">
        <w:trPr>
          <w:tblHeader/>
        </w:trPr>
        <w:tc>
          <w:tcPr>
            <w:tcW w:w="3510" w:type="dxa"/>
            <w:vMerge w:val="restart"/>
            <w:shd w:val="clear" w:color="auto" w:fill="000000"/>
          </w:tcPr>
          <w:p w14:paraId="7B789AD2" w14:textId="77777777" w:rsidR="007163E6" w:rsidRPr="006A5D25" w:rsidRDefault="007163E6" w:rsidP="00A33CF4">
            <w:pPr>
              <w:rPr>
                <w:b/>
              </w:rPr>
            </w:pPr>
            <w:r w:rsidRPr="006A5D25">
              <w:rPr>
                <w:b/>
              </w:rPr>
              <w:t>Physiology metric</w:t>
            </w:r>
          </w:p>
        </w:tc>
        <w:tc>
          <w:tcPr>
            <w:tcW w:w="2924" w:type="dxa"/>
            <w:gridSpan w:val="2"/>
            <w:shd w:val="clear" w:color="auto" w:fill="000000"/>
          </w:tcPr>
          <w:p w14:paraId="5CD85E0D" w14:textId="74DF79C9" w:rsidR="007163E6" w:rsidRPr="006A5D25" w:rsidRDefault="007163E6" w:rsidP="006A5D25">
            <w:pPr>
              <w:jc w:val="center"/>
              <w:rPr>
                <w:b/>
              </w:rPr>
            </w:pPr>
            <w:r w:rsidRPr="006A5D25">
              <w:rPr>
                <w:b/>
              </w:rPr>
              <w:t>ST</w:t>
            </w:r>
          </w:p>
        </w:tc>
        <w:tc>
          <w:tcPr>
            <w:tcW w:w="3030" w:type="dxa"/>
            <w:gridSpan w:val="2"/>
            <w:shd w:val="clear" w:color="auto" w:fill="000000"/>
          </w:tcPr>
          <w:p w14:paraId="739D0AFC" w14:textId="67BCF986" w:rsidR="007163E6" w:rsidRPr="006A5D25" w:rsidRDefault="007163E6" w:rsidP="006A5D25">
            <w:pPr>
              <w:jc w:val="center"/>
              <w:rPr>
                <w:b/>
              </w:rPr>
            </w:pPr>
            <w:r w:rsidRPr="006A5D25">
              <w:rPr>
                <w:b/>
              </w:rPr>
              <w:t>S/V</w:t>
            </w:r>
          </w:p>
        </w:tc>
      </w:tr>
      <w:tr w:rsidR="007163E6" w14:paraId="32A0B827" w14:textId="77777777" w:rsidTr="007327F7">
        <w:tc>
          <w:tcPr>
            <w:tcW w:w="3510" w:type="dxa"/>
            <w:vMerge/>
            <w:tcBorders>
              <w:top w:val="single" w:sz="8" w:space="0" w:color="000000"/>
              <w:left w:val="single" w:sz="8" w:space="0" w:color="000000"/>
              <w:bottom w:val="single" w:sz="8" w:space="0" w:color="000000"/>
            </w:tcBorders>
            <w:shd w:val="clear" w:color="auto" w:fill="auto"/>
          </w:tcPr>
          <w:p w14:paraId="323E284B" w14:textId="77777777" w:rsidR="007163E6" w:rsidRPr="00420568" w:rsidRDefault="007163E6" w:rsidP="00A33CF4"/>
        </w:tc>
        <w:tc>
          <w:tcPr>
            <w:tcW w:w="1418" w:type="dxa"/>
            <w:tcBorders>
              <w:top w:val="single" w:sz="8" w:space="0" w:color="000000"/>
              <w:bottom w:val="single" w:sz="8" w:space="0" w:color="000000"/>
            </w:tcBorders>
            <w:shd w:val="clear" w:color="auto" w:fill="auto"/>
          </w:tcPr>
          <w:p w14:paraId="159C9A84" w14:textId="77777777" w:rsidR="007163E6" w:rsidRPr="00420568" w:rsidRDefault="007163E6" w:rsidP="006A5D25">
            <w:pPr>
              <w:jc w:val="center"/>
            </w:pPr>
            <w:r w:rsidRPr="00420568">
              <w:t>r</w:t>
            </w:r>
          </w:p>
        </w:tc>
        <w:tc>
          <w:tcPr>
            <w:tcW w:w="1506" w:type="dxa"/>
            <w:tcBorders>
              <w:top w:val="single" w:sz="8" w:space="0" w:color="000000"/>
              <w:bottom w:val="single" w:sz="8" w:space="0" w:color="000000"/>
            </w:tcBorders>
            <w:shd w:val="clear" w:color="auto" w:fill="auto"/>
          </w:tcPr>
          <w:p w14:paraId="33E0888E" w14:textId="77777777" w:rsidR="007163E6" w:rsidRPr="00420568" w:rsidRDefault="007163E6" w:rsidP="006A5D25">
            <w:pPr>
              <w:jc w:val="center"/>
            </w:pPr>
            <w:r w:rsidRPr="00420568">
              <w:t>p</w:t>
            </w:r>
          </w:p>
        </w:tc>
        <w:tc>
          <w:tcPr>
            <w:tcW w:w="1471" w:type="dxa"/>
            <w:tcBorders>
              <w:top w:val="single" w:sz="8" w:space="0" w:color="000000"/>
              <w:bottom w:val="single" w:sz="8" w:space="0" w:color="000000"/>
            </w:tcBorders>
            <w:shd w:val="clear" w:color="auto" w:fill="auto"/>
          </w:tcPr>
          <w:p w14:paraId="47E377D1" w14:textId="77777777" w:rsidR="007163E6" w:rsidRPr="00420568" w:rsidRDefault="007163E6" w:rsidP="006A5D25">
            <w:pPr>
              <w:jc w:val="center"/>
            </w:pPr>
            <w:r w:rsidRPr="00420568">
              <w:t>r</w:t>
            </w:r>
          </w:p>
        </w:tc>
        <w:tc>
          <w:tcPr>
            <w:tcW w:w="1559" w:type="dxa"/>
            <w:tcBorders>
              <w:top w:val="single" w:sz="8" w:space="0" w:color="000000"/>
              <w:bottom w:val="single" w:sz="8" w:space="0" w:color="000000"/>
              <w:right w:val="single" w:sz="8" w:space="0" w:color="000000"/>
            </w:tcBorders>
            <w:shd w:val="clear" w:color="auto" w:fill="auto"/>
          </w:tcPr>
          <w:p w14:paraId="7C786AA8" w14:textId="77777777" w:rsidR="007163E6" w:rsidRPr="00420568" w:rsidRDefault="007163E6" w:rsidP="006A5D25">
            <w:pPr>
              <w:jc w:val="center"/>
            </w:pPr>
            <w:r w:rsidRPr="00420568">
              <w:t>p</w:t>
            </w:r>
          </w:p>
        </w:tc>
      </w:tr>
      <w:tr w:rsidR="007163E6" w14:paraId="4D82BD4C" w14:textId="77777777" w:rsidTr="007327F7">
        <w:tc>
          <w:tcPr>
            <w:tcW w:w="3510" w:type="dxa"/>
            <w:shd w:val="clear" w:color="auto" w:fill="auto"/>
          </w:tcPr>
          <w:p w14:paraId="5AC5733A" w14:textId="77777777" w:rsidR="007163E6" w:rsidRPr="00A33CF4" w:rsidRDefault="007163E6" w:rsidP="00A33CF4">
            <w:pPr>
              <w:rPr>
                <w:b/>
              </w:rPr>
            </w:pPr>
            <w:r w:rsidRPr="00A33CF4">
              <w:rPr>
                <w:b/>
              </w:rPr>
              <w:t>FEV1 (mL)</w:t>
            </w:r>
          </w:p>
        </w:tc>
        <w:tc>
          <w:tcPr>
            <w:tcW w:w="1418" w:type="dxa"/>
            <w:shd w:val="clear" w:color="auto" w:fill="auto"/>
          </w:tcPr>
          <w:p w14:paraId="63E267B6" w14:textId="54FDBB19" w:rsidR="007163E6" w:rsidRDefault="00D174D8" w:rsidP="006A5D25">
            <w:pPr>
              <w:jc w:val="center"/>
            </w:pPr>
            <w:r>
              <w:t>0.0</w:t>
            </w:r>
            <w:r w:rsidR="005D56F8">
              <w:t>2</w:t>
            </w:r>
          </w:p>
        </w:tc>
        <w:tc>
          <w:tcPr>
            <w:tcW w:w="1506" w:type="dxa"/>
            <w:shd w:val="clear" w:color="auto" w:fill="auto"/>
          </w:tcPr>
          <w:p w14:paraId="7FB1A3AE" w14:textId="49C4EFB1" w:rsidR="007163E6" w:rsidRDefault="00D174D8" w:rsidP="006A5D25">
            <w:pPr>
              <w:jc w:val="center"/>
            </w:pPr>
            <w:r>
              <w:t>0.9</w:t>
            </w:r>
            <w:r w:rsidR="005D56F8">
              <w:t>44</w:t>
            </w:r>
          </w:p>
        </w:tc>
        <w:tc>
          <w:tcPr>
            <w:tcW w:w="1471" w:type="dxa"/>
            <w:shd w:val="clear" w:color="auto" w:fill="auto"/>
          </w:tcPr>
          <w:p w14:paraId="5CE13FFF" w14:textId="16EE7EFE" w:rsidR="007163E6" w:rsidRDefault="00D174D8" w:rsidP="006A5D25">
            <w:pPr>
              <w:jc w:val="center"/>
            </w:pPr>
            <w:r>
              <w:t>0.</w:t>
            </w:r>
            <w:r w:rsidR="005D56F8">
              <w:t>08</w:t>
            </w:r>
          </w:p>
        </w:tc>
        <w:tc>
          <w:tcPr>
            <w:tcW w:w="1559" w:type="dxa"/>
            <w:shd w:val="clear" w:color="auto" w:fill="auto"/>
          </w:tcPr>
          <w:p w14:paraId="48610828" w14:textId="7119E559" w:rsidR="007163E6" w:rsidRDefault="00D174D8" w:rsidP="006A5D25">
            <w:pPr>
              <w:jc w:val="center"/>
            </w:pPr>
            <w:r>
              <w:t>0.</w:t>
            </w:r>
            <w:r w:rsidR="005D56F8">
              <w:t>778</w:t>
            </w:r>
          </w:p>
        </w:tc>
      </w:tr>
      <w:tr w:rsidR="007163E6" w14:paraId="573684F3" w14:textId="77777777" w:rsidTr="007327F7">
        <w:tc>
          <w:tcPr>
            <w:tcW w:w="3510" w:type="dxa"/>
            <w:tcBorders>
              <w:top w:val="single" w:sz="8" w:space="0" w:color="000000"/>
              <w:left w:val="single" w:sz="8" w:space="0" w:color="000000"/>
              <w:bottom w:val="single" w:sz="8" w:space="0" w:color="000000"/>
            </w:tcBorders>
            <w:shd w:val="clear" w:color="auto" w:fill="auto"/>
          </w:tcPr>
          <w:p w14:paraId="2BA4F37D" w14:textId="77777777" w:rsidR="007163E6" w:rsidRPr="00A33CF4" w:rsidRDefault="007163E6" w:rsidP="00A33CF4">
            <w:pPr>
              <w:rPr>
                <w:b/>
              </w:rPr>
            </w:pPr>
            <w:r w:rsidRPr="00A33CF4">
              <w:rPr>
                <w:b/>
              </w:rPr>
              <w:t>FEV1 (% predicted)</w:t>
            </w:r>
          </w:p>
        </w:tc>
        <w:tc>
          <w:tcPr>
            <w:tcW w:w="1418" w:type="dxa"/>
            <w:tcBorders>
              <w:top w:val="single" w:sz="8" w:space="0" w:color="000000"/>
              <w:bottom w:val="single" w:sz="8" w:space="0" w:color="000000"/>
            </w:tcBorders>
            <w:shd w:val="clear" w:color="auto" w:fill="auto"/>
          </w:tcPr>
          <w:p w14:paraId="721DC4F2" w14:textId="20F0DA8F" w:rsidR="007163E6" w:rsidRDefault="005D56F8" w:rsidP="006A5D25">
            <w:pPr>
              <w:jc w:val="center"/>
            </w:pPr>
            <w:r>
              <w:t>-0.27</w:t>
            </w:r>
          </w:p>
        </w:tc>
        <w:tc>
          <w:tcPr>
            <w:tcW w:w="1506" w:type="dxa"/>
            <w:tcBorders>
              <w:top w:val="single" w:sz="8" w:space="0" w:color="000000"/>
              <w:bottom w:val="single" w:sz="8" w:space="0" w:color="000000"/>
            </w:tcBorders>
            <w:shd w:val="clear" w:color="auto" w:fill="auto"/>
          </w:tcPr>
          <w:p w14:paraId="7B195D24" w14:textId="52FD6123" w:rsidR="007163E6" w:rsidRDefault="005D56F8" w:rsidP="006A5D25">
            <w:pPr>
              <w:jc w:val="center"/>
            </w:pPr>
            <w:r>
              <w:t>0.311</w:t>
            </w:r>
          </w:p>
        </w:tc>
        <w:tc>
          <w:tcPr>
            <w:tcW w:w="1471" w:type="dxa"/>
            <w:tcBorders>
              <w:top w:val="single" w:sz="8" w:space="0" w:color="000000"/>
              <w:bottom w:val="single" w:sz="8" w:space="0" w:color="000000"/>
            </w:tcBorders>
            <w:shd w:val="clear" w:color="auto" w:fill="auto"/>
          </w:tcPr>
          <w:p w14:paraId="17171735" w14:textId="5D84569A" w:rsidR="007163E6" w:rsidRDefault="005D56F8" w:rsidP="006A5D25">
            <w:pPr>
              <w:jc w:val="center"/>
            </w:pPr>
            <w:r>
              <w:t>-0.12</w:t>
            </w:r>
          </w:p>
        </w:tc>
        <w:tc>
          <w:tcPr>
            <w:tcW w:w="1559" w:type="dxa"/>
            <w:tcBorders>
              <w:top w:val="single" w:sz="8" w:space="0" w:color="000000"/>
              <w:bottom w:val="single" w:sz="8" w:space="0" w:color="000000"/>
              <w:right w:val="single" w:sz="8" w:space="0" w:color="000000"/>
            </w:tcBorders>
            <w:shd w:val="clear" w:color="auto" w:fill="auto"/>
          </w:tcPr>
          <w:p w14:paraId="6BE1F9BC" w14:textId="38FB3873" w:rsidR="007163E6" w:rsidRDefault="005D56F8" w:rsidP="006A5D25">
            <w:pPr>
              <w:jc w:val="center"/>
            </w:pPr>
            <w:r>
              <w:t>0.664</w:t>
            </w:r>
          </w:p>
        </w:tc>
      </w:tr>
      <w:tr w:rsidR="007163E6" w14:paraId="5DCB58B5" w14:textId="77777777" w:rsidTr="007327F7">
        <w:tc>
          <w:tcPr>
            <w:tcW w:w="3510" w:type="dxa"/>
            <w:shd w:val="clear" w:color="auto" w:fill="auto"/>
          </w:tcPr>
          <w:p w14:paraId="61974E98" w14:textId="77777777" w:rsidR="007163E6" w:rsidRPr="00A33CF4" w:rsidRDefault="007163E6" w:rsidP="00A33CF4">
            <w:pPr>
              <w:rPr>
                <w:b/>
              </w:rPr>
            </w:pPr>
            <w:r w:rsidRPr="00A33CF4">
              <w:rPr>
                <w:b/>
              </w:rPr>
              <w:t>FVC (mL)</w:t>
            </w:r>
          </w:p>
        </w:tc>
        <w:tc>
          <w:tcPr>
            <w:tcW w:w="1418" w:type="dxa"/>
            <w:shd w:val="clear" w:color="auto" w:fill="auto"/>
          </w:tcPr>
          <w:p w14:paraId="04AF01C7" w14:textId="092DD734" w:rsidR="007149D0" w:rsidRDefault="007149D0" w:rsidP="006A5D25">
            <w:pPr>
              <w:jc w:val="center"/>
            </w:pPr>
            <w:r>
              <w:t>-0.18</w:t>
            </w:r>
          </w:p>
        </w:tc>
        <w:tc>
          <w:tcPr>
            <w:tcW w:w="1506" w:type="dxa"/>
            <w:shd w:val="clear" w:color="auto" w:fill="auto"/>
          </w:tcPr>
          <w:p w14:paraId="48E3D9A1" w14:textId="3EA58EEA" w:rsidR="007163E6" w:rsidRDefault="007149D0" w:rsidP="006A5D25">
            <w:pPr>
              <w:jc w:val="center"/>
            </w:pPr>
            <w:r>
              <w:t>0.506</w:t>
            </w:r>
          </w:p>
        </w:tc>
        <w:tc>
          <w:tcPr>
            <w:tcW w:w="1471" w:type="dxa"/>
            <w:shd w:val="clear" w:color="auto" w:fill="auto"/>
          </w:tcPr>
          <w:p w14:paraId="6820C104" w14:textId="73D7A9F7" w:rsidR="007163E6" w:rsidRDefault="007149D0" w:rsidP="006A5D25">
            <w:pPr>
              <w:jc w:val="center"/>
            </w:pPr>
            <w:r>
              <w:t>0.15</w:t>
            </w:r>
          </w:p>
        </w:tc>
        <w:tc>
          <w:tcPr>
            <w:tcW w:w="1559" w:type="dxa"/>
            <w:shd w:val="clear" w:color="auto" w:fill="auto"/>
          </w:tcPr>
          <w:p w14:paraId="4B9993E3" w14:textId="33A0663D" w:rsidR="007163E6" w:rsidRDefault="007149D0" w:rsidP="006A5D25">
            <w:pPr>
              <w:jc w:val="center"/>
            </w:pPr>
            <w:r>
              <w:t>0.583</w:t>
            </w:r>
          </w:p>
        </w:tc>
      </w:tr>
      <w:tr w:rsidR="007163E6" w14:paraId="2C8094DE" w14:textId="77777777" w:rsidTr="007327F7">
        <w:tc>
          <w:tcPr>
            <w:tcW w:w="3510" w:type="dxa"/>
            <w:tcBorders>
              <w:top w:val="single" w:sz="8" w:space="0" w:color="000000"/>
              <w:left w:val="single" w:sz="8" w:space="0" w:color="000000"/>
              <w:bottom w:val="single" w:sz="8" w:space="0" w:color="000000"/>
            </w:tcBorders>
            <w:shd w:val="clear" w:color="auto" w:fill="auto"/>
          </w:tcPr>
          <w:p w14:paraId="5D171183" w14:textId="1C7B168D" w:rsidR="007163E6" w:rsidRPr="00A33CF4" w:rsidRDefault="007163E6" w:rsidP="00A33CF4">
            <w:pPr>
              <w:rPr>
                <w:b/>
              </w:rPr>
            </w:pPr>
            <w:r w:rsidRPr="00A33CF4">
              <w:rPr>
                <w:b/>
              </w:rPr>
              <w:t>FVC (% predicted)</w:t>
            </w:r>
          </w:p>
        </w:tc>
        <w:tc>
          <w:tcPr>
            <w:tcW w:w="1418" w:type="dxa"/>
            <w:tcBorders>
              <w:top w:val="single" w:sz="8" w:space="0" w:color="000000"/>
              <w:bottom w:val="single" w:sz="8" w:space="0" w:color="000000"/>
            </w:tcBorders>
            <w:shd w:val="clear" w:color="auto" w:fill="auto"/>
          </w:tcPr>
          <w:p w14:paraId="5907AECC" w14:textId="4F7ADFDC" w:rsidR="007163E6" w:rsidRDefault="00334C8C" w:rsidP="006A5D25">
            <w:pPr>
              <w:jc w:val="center"/>
            </w:pPr>
            <w:r>
              <w:t>-0.20</w:t>
            </w:r>
          </w:p>
        </w:tc>
        <w:tc>
          <w:tcPr>
            <w:tcW w:w="1506" w:type="dxa"/>
            <w:tcBorders>
              <w:top w:val="single" w:sz="8" w:space="0" w:color="000000"/>
              <w:bottom w:val="single" w:sz="8" w:space="0" w:color="000000"/>
            </w:tcBorders>
            <w:shd w:val="clear" w:color="auto" w:fill="auto"/>
          </w:tcPr>
          <w:p w14:paraId="16C9AAA5" w14:textId="37EAEB8A" w:rsidR="007163E6" w:rsidRDefault="00334C8C" w:rsidP="006A5D25">
            <w:pPr>
              <w:jc w:val="center"/>
            </w:pPr>
            <w:r>
              <w:t>0.458</w:t>
            </w:r>
          </w:p>
        </w:tc>
        <w:tc>
          <w:tcPr>
            <w:tcW w:w="1471" w:type="dxa"/>
            <w:tcBorders>
              <w:top w:val="single" w:sz="8" w:space="0" w:color="000000"/>
              <w:bottom w:val="single" w:sz="8" w:space="0" w:color="000000"/>
            </w:tcBorders>
            <w:shd w:val="clear" w:color="auto" w:fill="auto"/>
          </w:tcPr>
          <w:p w14:paraId="51A429F2" w14:textId="4A5AE732" w:rsidR="007163E6" w:rsidRDefault="00334C8C" w:rsidP="006A5D25">
            <w:pPr>
              <w:jc w:val="center"/>
            </w:pPr>
            <w:r>
              <w:t>0.01</w:t>
            </w:r>
          </w:p>
        </w:tc>
        <w:tc>
          <w:tcPr>
            <w:tcW w:w="1559" w:type="dxa"/>
            <w:tcBorders>
              <w:top w:val="single" w:sz="8" w:space="0" w:color="000000"/>
              <w:bottom w:val="single" w:sz="8" w:space="0" w:color="000000"/>
              <w:right w:val="single" w:sz="8" w:space="0" w:color="000000"/>
            </w:tcBorders>
            <w:shd w:val="clear" w:color="auto" w:fill="auto"/>
          </w:tcPr>
          <w:p w14:paraId="21EA16FC" w14:textId="1C644FBE" w:rsidR="007163E6" w:rsidRDefault="00334C8C" w:rsidP="006A5D25">
            <w:pPr>
              <w:jc w:val="center"/>
            </w:pPr>
            <w:r>
              <w:t>0.974</w:t>
            </w:r>
          </w:p>
        </w:tc>
      </w:tr>
      <w:tr w:rsidR="007163E6" w14:paraId="4D04577A" w14:textId="77777777" w:rsidTr="007327F7">
        <w:tc>
          <w:tcPr>
            <w:tcW w:w="3510" w:type="dxa"/>
            <w:shd w:val="clear" w:color="auto" w:fill="auto"/>
          </w:tcPr>
          <w:p w14:paraId="5BDBE1E3" w14:textId="77777777" w:rsidR="007163E6" w:rsidRPr="00A33CF4" w:rsidRDefault="007163E6" w:rsidP="00A33CF4">
            <w:pPr>
              <w:rPr>
                <w:b/>
              </w:rPr>
            </w:pPr>
            <w:r w:rsidRPr="00A33CF4">
              <w:rPr>
                <w:b/>
              </w:rPr>
              <w:t>FEV1/FVC (ratio)</w:t>
            </w:r>
          </w:p>
        </w:tc>
        <w:tc>
          <w:tcPr>
            <w:tcW w:w="1418" w:type="dxa"/>
            <w:shd w:val="clear" w:color="auto" w:fill="auto"/>
          </w:tcPr>
          <w:p w14:paraId="1D75A81E" w14:textId="4F53F90D" w:rsidR="007163E6" w:rsidRDefault="00334C8C" w:rsidP="006A5D25">
            <w:pPr>
              <w:jc w:val="center"/>
            </w:pPr>
            <w:r>
              <w:t>-0.02</w:t>
            </w:r>
          </w:p>
        </w:tc>
        <w:tc>
          <w:tcPr>
            <w:tcW w:w="1506" w:type="dxa"/>
            <w:shd w:val="clear" w:color="auto" w:fill="auto"/>
          </w:tcPr>
          <w:p w14:paraId="45BF5AE5" w14:textId="63863712" w:rsidR="007163E6" w:rsidRDefault="00334C8C" w:rsidP="006A5D25">
            <w:pPr>
              <w:jc w:val="center"/>
            </w:pPr>
            <w:r>
              <w:t>0.940</w:t>
            </w:r>
          </w:p>
        </w:tc>
        <w:tc>
          <w:tcPr>
            <w:tcW w:w="1471" w:type="dxa"/>
            <w:shd w:val="clear" w:color="auto" w:fill="auto"/>
          </w:tcPr>
          <w:p w14:paraId="590ECE6B" w14:textId="26F92707" w:rsidR="007163E6" w:rsidRDefault="00334C8C" w:rsidP="006A5D25">
            <w:pPr>
              <w:jc w:val="center"/>
            </w:pPr>
            <w:r>
              <w:t>-0.12</w:t>
            </w:r>
          </w:p>
        </w:tc>
        <w:tc>
          <w:tcPr>
            <w:tcW w:w="1559" w:type="dxa"/>
            <w:shd w:val="clear" w:color="auto" w:fill="auto"/>
          </w:tcPr>
          <w:p w14:paraId="2811C6CC" w14:textId="3F5AFD9A" w:rsidR="007163E6" w:rsidRDefault="00334C8C" w:rsidP="006A5D25">
            <w:pPr>
              <w:jc w:val="center"/>
            </w:pPr>
            <w:r>
              <w:t>0.664</w:t>
            </w:r>
          </w:p>
        </w:tc>
      </w:tr>
      <w:tr w:rsidR="007163E6" w14:paraId="3BE77BE1" w14:textId="77777777" w:rsidTr="007327F7">
        <w:tc>
          <w:tcPr>
            <w:tcW w:w="3510" w:type="dxa"/>
            <w:tcBorders>
              <w:top w:val="single" w:sz="8" w:space="0" w:color="000000"/>
              <w:left w:val="single" w:sz="8" w:space="0" w:color="000000"/>
              <w:bottom w:val="single" w:sz="8" w:space="0" w:color="000000"/>
            </w:tcBorders>
            <w:shd w:val="clear" w:color="auto" w:fill="auto"/>
          </w:tcPr>
          <w:p w14:paraId="3A9CB538" w14:textId="77777777" w:rsidR="007163E6" w:rsidRPr="00A33CF4" w:rsidRDefault="007163E6" w:rsidP="00A33CF4">
            <w:pPr>
              <w:rPr>
                <w:b/>
              </w:rPr>
            </w:pPr>
            <w:r w:rsidRPr="00A33CF4">
              <w:rPr>
                <w:b/>
              </w:rPr>
              <w:t>FEV1/FVC (z-score)</w:t>
            </w:r>
          </w:p>
        </w:tc>
        <w:tc>
          <w:tcPr>
            <w:tcW w:w="1418" w:type="dxa"/>
            <w:tcBorders>
              <w:top w:val="single" w:sz="8" w:space="0" w:color="000000"/>
              <w:bottom w:val="single" w:sz="8" w:space="0" w:color="000000"/>
            </w:tcBorders>
            <w:shd w:val="clear" w:color="auto" w:fill="auto"/>
          </w:tcPr>
          <w:p w14:paraId="28E0ED47" w14:textId="3D9C6CFC" w:rsidR="007163E6" w:rsidRDefault="00334C8C" w:rsidP="006A5D25">
            <w:pPr>
              <w:jc w:val="center"/>
            </w:pPr>
            <w:r>
              <w:t>-0.07</w:t>
            </w:r>
          </w:p>
        </w:tc>
        <w:tc>
          <w:tcPr>
            <w:tcW w:w="1506" w:type="dxa"/>
            <w:tcBorders>
              <w:top w:val="single" w:sz="8" w:space="0" w:color="000000"/>
              <w:bottom w:val="single" w:sz="8" w:space="0" w:color="000000"/>
            </w:tcBorders>
            <w:shd w:val="clear" w:color="auto" w:fill="auto"/>
          </w:tcPr>
          <w:p w14:paraId="57FB7EA7" w14:textId="6E96056E" w:rsidR="007163E6" w:rsidRDefault="00334C8C" w:rsidP="006A5D25">
            <w:pPr>
              <w:jc w:val="center"/>
            </w:pPr>
            <w:r>
              <w:t>0.812</w:t>
            </w:r>
          </w:p>
        </w:tc>
        <w:tc>
          <w:tcPr>
            <w:tcW w:w="1471" w:type="dxa"/>
            <w:tcBorders>
              <w:top w:val="single" w:sz="8" w:space="0" w:color="000000"/>
              <w:bottom w:val="single" w:sz="8" w:space="0" w:color="000000"/>
            </w:tcBorders>
            <w:shd w:val="clear" w:color="auto" w:fill="auto"/>
          </w:tcPr>
          <w:p w14:paraId="6636BFE8" w14:textId="6643484D" w:rsidR="007163E6" w:rsidRDefault="00334C8C" w:rsidP="006A5D25">
            <w:pPr>
              <w:jc w:val="center"/>
            </w:pPr>
            <w:r>
              <w:t>-0.03</w:t>
            </w:r>
          </w:p>
        </w:tc>
        <w:tc>
          <w:tcPr>
            <w:tcW w:w="1559" w:type="dxa"/>
            <w:tcBorders>
              <w:top w:val="single" w:sz="8" w:space="0" w:color="000000"/>
              <w:bottom w:val="single" w:sz="8" w:space="0" w:color="000000"/>
              <w:right w:val="single" w:sz="8" w:space="0" w:color="000000"/>
            </w:tcBorders>
            <w:shd w:val="clear" w:color="auto" w:fill="auto"/>
          </w:tcPr>
          <w:p w14:paraId="5D6D0F0E" w14:textId="3E398DE9" w:rsidR="007163E6" w:rsidRDefault="00334C8C" w:rsidP="006A5D25">
            <w:pPr>
              <w:jc w:val="center"/>
            </w:pPr>
            <w:r>
              <w:t>0.927</w:t>
            </w:r>
          </w:p>
        </w:tc>
      </w:tr>
      <w:tr w:rsidR="007163E6" w14:paraId="371D79A6" w14:textId="77777777" w:rsidTr="007327F7">
        <w:tc>
          <w:tcPr>
            <w:tcW w:w="3510" w:type="dxa"/>
            <w:shd w:val="clear" w:color="auto" w:fill="auto"/>
          </w:tcPr>
          <w:p w14:paraId="3A8840E1" w14:textId="77777777" w:rsidR="007163E6" w:rsidRPr="00A33CF4" w:rsidRDefault="007163E6" w:rsidP="00A33CF4">
            <w:pPr>
              <w:rPr>
                <w:b/>
              </w:rPr>
            </w:pPr>
            <w:r w:rsidRPr="00A33CF4">
              <w:rPr>
                <w:b/>
              </w:rPr>
              <w:t>T</w:t>
            </w:r>
            <w:r w:rsidRPr="00A33CF4">
              <w:rPr>
                <w:b/>
                <w:vertAlign w:val="subscript"/>
              </w:rPr>
              <w:t>LCO</w:t>
            </w:r>
            <w:r w:rsidRPr="00A33CF4">
              <w:rPr>
                <w:b/>
              </w:rPr>
              <w:t xml:space="preserve"> (mmol.min</w:t>
            </w:r>
            <w:r w:rsidRPr="00A33CF4">
              <w:rPr>
                <w:b/>
                <w:vertAlign w:val="superscript"/>
              </w:rPr>
              <w:t>-1</w:t>
            </w:r>
            <w:r w:rsidRPr="00A33CF4">
              <w:rPr>
                <w:b/>
              </w:rPr>
              <w:t>.kPa</w:t>
            </w:r>
            <w:r w:rsidRPr="00A33CF4">
              <w:rPr>
                <w:b/>
                <w:vertAlign w:val="superscript"/>
              </w:rPr>
              <w:t>-1</w:t>
            </w:r>
            <w:r w:rsidRPr="00A33CF4">
              <w:rPr>
                <w:b/>
              </w:rPr>
              <w:t>)</w:t>
            </w:r>
          </w:p>
        </w:tc>
        <w:tc>
          <w:tcPr>
            <w:tcW w:w="1418" w:type="dxa"/>
            <w:shd w:val="clear" w:color="auto" w:fill="auto"/>
          </w:tcPr>
          <w:p w14:paraId="182DBEEC" w14:textId="3560F1A8" w:rsidR="007163E6" w:rsidRDefault="0013364F" w:rsidP="006A5D25">
            <w:pPr>
              <w:jc w:val="center"/>
            </w:pPr>
            <w:r>
              <w:t>-0.09</w:t>
            </w:r>
          </w:p>
        </w:tc>
        <w:tc>
          <w:tcPr>
            <w:tcW w:w="1506" w:type="dxa"/>
            <w:shd w:val="clear" w:color="auto" w:fill="auto"/>
          </w:tcPr>
          <w:p w14:paraId="2E022CA4" w14:textId="6323925F" w:rsidR="007163E6" w:rsidRDefault="0013364F" w:rsidP="006A5D25">
            <w:pPr>
              <w:jc w:val="center"/>
            </w:pPr>
            <w:r>
              <w:t>0.745</w:t>
            </w:r>
          </w:p>
        </w:tc>
        <w:tc>
          <w:tcPr>
            <w:tcW w:w="1471" w:type="dxa"/>
            <w:shd w:val="clear" w:color="auto" w:fill="auto"/>
          </w:tcPr>
          <w:p w14:paraId="24775F4E" w14:textId="2F201E3B" w:rsidR="007163E6" w:rsidRDefault="0013364F" w:rsidP="006A5D25">
            <w:pPr>
              <w:jc w:val="center"/>
            </w:pPr>
            <w:r>
              <w:t>0.10</w:t>
            </w:r>
          </w:p>
        </w:tc>
        <w:tc>
          <w:tcPr>
            <w:tcW w:w="1559" w:type="dxa"/>
            <w:shd w:val="clear" w:color="auto" w:fill="auto"/>
          </w:tcPr>
          <w:p w14:paraId="128FF101" w14:textId="7E3499AB" w:rsidR="007163E6" w:rsidRDefault="0013364F" w:rsidP="006A5D25">
            <w:pPr>
              <w:jc w:val="center"/>
            </w:pPr>
            <w:r>
              <w:t>0.721</w:t>
            </w:r>
          </w:p>
        </w:tc>
      </w:tr>
      <w:tr w:rsidR="007163E6" w14:paraId="48645327" w14:textId="77777777" w:rsidTr="007163E6">
        <w:tc>
          <w:tcPr>
            <w:tcW w:w="3510" w:type="dxa"/>
            <w:tcBorders>
              <w:top w:val="single" w:sz="8" w:space="0" w:color="000000"/>
              <w:bottom w:val="single" w:sz="8" w:space="0" w:color="000000"/>
            </w:tcBorders>
            <w:shd w:val="clear" w:color="auto" w:fill="auto"/>
          </w:tcPr>
          <w:p w14:paraId="00D09752" w14:textId="77777777" w:rsidR="007163E6" w:rsidRPr="00A33CF4" w:rsidRDefault="007163E6" w:rsidP="00A33CF4">
            <w:pPr>
              <w:rPr>
                <w:b/>
              </w:rPr>
            </w:pPr>
            <w:r w:rsidRPr="00A33CF4">
              <w:rPr>
                <w:b/>
              </w:rPr>
              <w:t>T</w:t>
            </w:r>
            <w:r w:rsidRPr="00A33CF4">
              <w:rPr>
                <w:b/>
                <w:vertAlign w:val="subscript"/>
              </w:rPr>
              <w:t>LCO</w:t>
            </w:r>
            <w:r w:rsidRPr="00A33CF4">
              <w:rPr>
                <w:b/>
              </w:rPr>
              <w:t xml:space="preserve"> (% predicted)</w:t>
            </w:r>
          </w:p>
        </w:tc>
        <w:tc>
          <w:tcPr>
            <w:tcW w:w="1418" w:type="dxa"/>
            <w:tcBorders>
              <w:top w:val="single" w:sz="8" w:space="0" w:color="000000"/>
              <w:bottom w:val="single" w:sz="8" w:space="0" w:color="000000"/>
            </w:tcBorders>
            <w:shd w:val="clear" w:color="auto" w:fill="auto"/>
          </w:tcPr>
          <w:p w14:paraId="5D49D93D" w14:textId="7E96E864" w:rsidR="007163E6" w:rsidRDefault="00633E41" w:rsidP="006A5D25">
            <w:pPr>
              <w:jc w:val="center"/>
            </w:pPr>
            <w:r>
              <w:t>-0.06</w:t>
            </w:r>
          </w:p>
        </w:tc>
        <w:tc>
          <w:tcPr>
            <w:tcW w:w="1506" w:type="dxa"/>
            <w:tcBorders>
              <w:top w:val="single" w:sz="8" w:space="0" w:color="000000"/>
              <w:bottom w:val="single" w:sz="8" w:space="0" w:color="000000"/>
            </w:tcBorders>
            <w:shd w:val="clear" w:color="auto" w:fill="auto"/>
          </w:tcPr>
          <w:p w14:paraId="751FD8B1" w14:textId="354D4A8D" w:rsidR="007163E6" w:rsidRDefault="00633E41" w:rsidP="006A5D25">
            <w:pPr>
              <w:jc w:val="center"/>
            </w:pPr>
            <w:r>
              <w:t>0.829</w:t>
            </w:r>
          </w:p>
        </w:tc>
        <w:tc>
          <w:tcPr>
            <w:tcW w:w="1471" w:type="dxa"/>
            <w:tcBorders>
              <w:top w:val="single" w:sz="8" w:space="0" w:color="000000"/>
              <w:bottom w:val="single" w:sz="8" w:space="0" w:color="000000"/>
            </w:tcBorders>
            <w:shd w:val="clear" w:color="auto" w:fill="auto"/>
          </w:tcPr>
          <w:p w14:paraId="61C8FA4E" w14:textId="2025CA0F" w:rsidR="007163E6" w:rsidRDefault="00633E41" w:rsidP="006A5D25">
            <w:pPr>
              <w:jc w:val="center"/>
            </w:pPr>
            <w:r>
              <w:t>0.00</w:t>
            </w:r>
          </w:p>
        </w:tc>
        <w:tc>
          <w:tcPr>
            <w:tcW w:w="1559" w:type="dxa"/>
            <w:tcBorders>
              <w:top w:val="single" w:sz="8" w:space="0" w:color="000000"/>
              <w:bottom w:val="single" w:sz="8" w:space="0" w:color="000000"/>
            </w:tcBorders>
            <w:shd w:val="clear" w:color="auto" w:fill="auto"/>
          </w:tcPr>
          <w:p w14:paraId="763773D9" w14:textId="00FBDDE9" w:rsidR="007163E6" w:rsidRDefault="00633E41" w:rsidP="006A5D25">
            <w:pPr>
              <w:jc w:val="center"/>
            </w:pPr>
            <w:r>
              <w:t>0.991</w:t>
            </w:r>
          </w:p>
        </w:tc>
      </w:tr>
      <w:tr w:rsidR="007163E6" w14:paraId="259299B0" w14:textId="77777777" w:rsidTr="007327F7">
        <w:tc>
          <w:tcPr>
            <w:tcW w:w="3510" w:type="dxa"/>
            <w:shd w:val="clear" w:color="auto" w:fill="auto"/>
          </w:tcPr>
          <w:p w14:paraId="4BD6DACE" w14:textId="77777777" w:rsidR="007163E6" w:rsidRPr="00A33CF4" w:rsidRDefault="007163E6" w:rsidP="00A33CF4">
            <w:pPr>
              <w:rPr>
                <w:b/>
              </w:rPr>
            </w:pPr>
            <w:r w:rsidRPr="00A33CF4">
              <w:rPr>
                <w:b/>
              </w:rPr>
              <w:t>K</w:t>
            </w:r>
            <w:r w:rsidRPr="00A33CF4">
              <w:rPr>
                <w:b/>
                <w:vertAlign w:val="subscript"/>
              </w:rPr>
              <w:t xml:space="preserve">CO </w:t>
            </w:r>
            <w:r w:rsidRPr="00A33CF4">
              <w:rPr>
                <w:b/>
              </w:rPr>
              <w:t>(mmol.min</w:t>
            </w:r>
            <w:r w:rsidRPr="00A33CF4">
              <w:rPr>
                <w:b/>
                <w:vertAlign w:val="superscript"/>
              </w:rPr>
              <w:t>-1</w:t>
            </w:r>
            <w:r w:rsidRPr="00A33CF4">
              <w:rPr>
                <w:b/>
              </w:rPr>
              <w:t>.kPa</w:t>
            </w:r>
            <w:r w:rsidRPr="00A33CF4">
              <w:rPr>
                <w:b/>
                <w:vertAlign w:val="superscript"/>
              </w:rPr>
              <w:t>-1</w:t>
            </w:r>
            <w:r w:rsidRPr="00A33CF4">
              <w:rPr>
                <w:b/>
              </w:rPr>
              <w:t>.L</w:t>
            </w:r>
            <w:r w:rsidRPr="00A33CF4">
              <w:rPr>
                <w:b/>
                <w:vertAlign w:val="superscript"/>
              </w:rPr>
              <w:t>-1</w:t>
            </w:r>
            <w:r w:rsidRPr="00A33CF4">
              <w:rPr>
                <w:b/>
              </w:rPr>
              <w:t>)</w:t>
            </w:r>
          </w:p>
        </w:tc>
        <w:tc>
          <w:tcPr>
            <w:tcW w:w="1418" w:type="dxa"/>
            <w:shd w:val="clear" w:color="auto" w:fill="auto"/>
          </w:tcPr>
          <w:p w14:paraId="0C94F04C" w14:textId="7510183A" w:rsidR="007163E6" w:rsidRDefault="0013364F" w:rsidP="006A5D25">
            <w:pPr>
              <w:jc w:val="center"/>
            </w:pPr>
            <w:r>
              <w:t>0.01</w:t>
            </w:r>
          </w:p>
        </w:tc>
        <w:tc>
          <w:tcPr>
            <w:tcW w:w="1506" w:type="dxa"/>
            <w:shd w:val="clear" w:color="auto" w:fill="auto"/>
          </w:tcPr>
          <w:p w14:paraId="48D356D2" w14:textId="057E4F47" w:rsidR="007163E6" w:rsidRDefault="0013364F" w:rsidP="006A5D25">
            <w:pPr>
              <w:jc w:val="center"/>
            </w:pPr>
            <w:r>
              <w:t>0.983</w:t>
            </w:r>
          </w:p>
        </w:tc>
        <w:tc>
          <w:tcPr>
            <w:tcW w:w="1471" w:type="dxa"/>
            <w:shd w:val="clear" w:color="auto" w:fill="auto"/>
          </w:tcPr>
          <w:p w14:paraId="6EB68D81" w14:textId="59B400FA" w:rsidR="007163E6" w:rsidRDefault="0013364F" w:rsidP="006A5D25">
            <w:pPr>
              <w:jc w:val="center"/>
            </w:pPr>
            <w:r>
              <w:t>0.14</w:t>
            </w:r>
          </w:p>
        </w:tc>
        <w:tc>
          <w:tcPr>
            <w:tcW w:w="1559" w:type="dxa"/>
            <w:shd w:val="clear" w:color="auto" w:fill="auto"/>
          </w:tcPr>
          <w:p w14:paraId="6C5F782F" w14:textId="69965AC6" w:rsidR="007163E6" w:rsidRDefault="0013364F" w:rsidP="006A5D25">
            <w:pPr>
              <w:jc w:val="center"/>
            </w:pPr>
            <w:r>
              <w:t>0.610</w:t>
            </w:r>
          </w:p>
        </w:tc>
      </w:tr>
      <w:tr w:rsidR="007163E6" w14:paraId="21B7D951" w14:textId="77777777" w:rsidTr="007327F7">
        <w:tc>
          <w:tcPr>
            <w:tcW w:w="3510" w:type="dxa"/>
            <w:tcBorders>
              <w:top w:val="single" w:sz="8" w:space="0" w:color="000000"/>
              <w:left w:val="single" w:sz="8" w:space="0" w:color="000000"/>
              <w:bottom w:val="single" w:sz="8" w:space="0" w:color="000000"/>
            </w:tcBorders>
            <w:shd w:val="clear" w:color="auto" w:fill="auto"/>
          </w:tcPr>
          <w:p w14:paraId="041EBD19" w14:textId="77777777" w:rsidR="007163E6" w:rsidRPr="00A33CF4" w:rsidRDefault="007163E6" w:rsidP="00A33CF4">
            <w:pPr>
              <w:rPr>
                <w:b/>
              </w:rPr>
            </w:pPr>
            <w:r w:rsidRPr="00A33CF4">
              <w:rPr>
                <w:b/>
              </w:rPr>
              <w:t>K</w:t>
            </w:r>
            <w:r w:rsidRPr="00A33CF4">
              <w:rPr>
                <w:b/>
                <w:vertAlign w:val="subscript"/>
              </w:rPr>
              <w:t>CO</w:t>
            </w:r>
            <w:r w:rsidRPr="00A33CF4">
              <w:rPr>
                <w:b/>
              </w:rPr>
              <w:t xml:space="preserve"> (% predicted)</w:t>
            </w:r>
          </w:p>
        </w:tc>
        <w:tc>
          <w:tcPr>
            <w:tcW w:w="1418" w:type="dxa"/>
            <w:tcBorders>
              <w:top w:val="single" w:sz="8" w:space="0" w:color="000000"/>
              <w:bottom w:val="single" w:sz="8" w:space="0" w:color="000000"/>
            </w:tcBorders>
            <w:shd w:val="clear" w:color="auto" w:fill="auto"/>
          </w:tcPr>
          <w:p w14:paraId="2A49187D" w14:textId="2A2E05BE" w:rsidR="007163E6" w:rsidRDefault="00633E41" w:rsidP="006A5D25">
            <w:pPr>
              <w:jc w:val="center"/>
            </w:pPr>
            <w:r>
              <w:t>-0.05</w:t>
            </w:r>
          </w:p>
        </w:tc>
        <w:tc>
          <w:tcPr>
            <w:tcW w:w="1506" w:type="dxa"/>
            <w:tcBorders>
              <w:top w:val="single" w:sz="8" w:space="0" w:color="000000"/>
              <w:bottom w:val="single" w:sz="8" w:space="0" w:color="000000"/>
            </w:tcBorders>
            <w:shd w:val="clear" w:color="auto" w:fill="auto"/>
          </w:tcPr>
          <w:p w14:paraId="513D33EC" w14:textId="6D6F0F9F" w:rsidR="007163E6" w:rsidRDefault="00633E41" w:rsidP="006A5D25">
            <w:pPr>
              <w:jc w:val="center"/>
            </w:pPr>
            <w:r>
              <w:t>0.854</w:t>
            </w:r>
          </w:p>
        </w:tc>
        <w:tc>
          <w:tcPr>
            <w:tcW w:w="1471" w:type="dxa"/>
            <w:tcBorders>
              <w:top w:val="single" w:sz="8" w:space="0" w:color="000000"/>
              <w:bottom w:val="single" w:sz="8" w:space="0" w:color="000000"/>
            </w:tcBorders>
            <w:shd w:val="clear" w:color="auto" w:fill="auto"/>
          </w:tcPr>
          <w:p w14:paraId="33FDCDA3" w14:textId="057B997C" w:rsidR="007163E6" w:rsidRDefault="00633E41" w:rsidP="006A5D25">
            <w:pPr>
              <w:jc w:val="center"/>
            </w:pPr>
            <w:r>
              <w:t>0.14</w:t>
            </w:r>
          </w:p>
        </w:tc>
        <w:tc>
          <w:tcPr>
            <w:tcW w:w="1559" w:type="dxa"/>
            <w:tcBorders>
              <w:top w:val="single" w:sz="8" w:space="0" w:color="000000"/>
              <w:bottom w:val="single" w:sz="8" w:space="0" w:color="000000"/>
              <w:right w:val="single" w:sz="8" w:space="0" w:color="000000"/>
            </w:tcBorders>
            <w:shd w:val="clear" w:color="auto" w:fill="auto"/>
          </w:tcPr>
          <w:p w14:paraId="2AC6A515" w14:textId="5005C5A7" w:rsidR="007163E6" w:rsidRDefault="00633E41" w:rsidP="006A5D25">
            <w:pPr>
              <w:jc w:val="center"/>
            </w:pPr>
            <w:r>
              <w:t>0.617</w:t>
            </w:r>
          </w:p>
        </w:tc>
      </w:tr>
      <w:tr w:rsidR="007163E6" w14:paraId="6877143C" w14:textId="77777777" w:rsidTr="007163E6">
        <w:tc>
          <w:tcPr>
            <w:tcW w:w="3510" w:type="dxa"/>
            <w:shd w:val="clear" w:color="auto" w:fill="auto"/>
          </w:tcPr>
          <w:p w14:paraId="2518C53B" w14:textId="77777777" w:rsidR="007163E6" w:rsidRPr="00A33CF4" w:rsidRDefault="007163E6" w:rsidP="00A33CF4">
            <w:pPr>
              <w:rPr>
                <w:b/>
              </w:rPr>
            </w:pPr>
            <w:r w:rsidRPr="00A33CF4">
              <w:rPr>
                <w:b/>
              </w:rPr>
              <w:t>GAP score (index)</w:t>
            </w:r>
          </w:p>
        </w:tc>
        <w:tc>
          <w:tcPr>
            <w:tcW w:w="1418" w:type="dxa"/>
            <w:shd w:val="clear" w:color="auto" w:fill="auto"/>
          </w:tcPr>
          <w:p w14:paraId="425322E1" w14:textId="2E279E39" w:rsidR="007163E6" w:rsidRDefault="00CD6EF3" w:rsidP="006A5D25">
            <w:pPr>
              <w:jc w:val="center"/>
            </w:pPr>
            <w:r>
              <w:t>0.10</w:t>
            </w:r>
          </w:p>
        </w:tc>
        <w:tc>
          <w:tcPr>
            <w:tcW w:w="1506" w:type="dxa"/>
            <w:shd w:val="clear" w:color="auto" w:fill="auto"/>
          </w:tcPr>
          <w:p w14:paraId="0A6DDF4B" w14:textId="40EDCE4B" w:rsidR="007163E6" w:rsidRDefault="00CD6EF3" w:rsidP="006A5D25">
            <w:pPr>
              <w:jc w:val="center"/>
            </w:pPr>
            <w:r>
              <w:t>0.741</w:t>
            </w:r>
          </w:p>
        </w:tc>
        <w:tc>
          <w:tcPr>
            <w:tcW w:w="1471" w:type="dxa"/>
            <w:shd w:val="clear" w:color="auto" w:fill="auto"/>
          </w:tcPr>
          <w:p w14:paraId="341BF3A6" w14:textId="43469F54" w:rsidR="007163E6" w:rsidRDefault="00CD6EF3" w:rsidP="006A5D25">
            <w:pPr>
              <w:jc w:val="center"/>
            </w:pPr>
            <w:r>
              <w:t>0.16</w:t>
            </w:r>
          </w:p>
        </w:tc>
        <w:tc>
          <w:tcPr>
            <w:tcW w:w="1559" w:type="dxa"/>
            <w:shd w:val="clear" w:color="auto" w:fill="auto"/>
          </w:tcPr>
          <w:p w14:paraId="2F5EF202" w14:textId="075B3A8D" w:rsidR="007163E6" w:rsidRDefault="00CD6EF3" w:rsidP="006A5D25">
            <w:pPr>
              <w:jc w:val="center"/>
            </w:pPr>
            <w:r>
              <w:t>0.562</w:t>
            </w:r>
          </w:p>
        </w:tc>
      </w:tr>
      <w:tr w:rsidR="007163E6" w14:paraId="53373DF9" w14:textId="77777777" w:rsidTr="007327F7">
        <w:tc>
          <w:tcPr>
            <w:tcW w:w="3510" w:type="dxa"/>
            <w:tcBorders>
              <w:top w:val="single" w:sz="8" w:space="0" w:color="000000"/>
              <w:left w:val="single" w:sz="8" w:space="0" w:color="000000"/>
              <w:bottom w:val="single" w:sz="8" w:space="0" w:color="000000"/>
            </w:tcBorders>
            <w:shd w:val="clear" w:color="auto" w:fill="auto"/>
          </w:tcPr>
          <w:p w14:paraId="3B503603" w14:textId="77777777" w:rsidR="007163E6" w:rsidRPr="00A33CF4" w:rsidRDefault="007163E6" w:rsidP="00A33CF4">
            <w:pPr>
              <w:rPr>
                <w:b/>
              </w:rPr>
            </w:pPr>
            <w:r w:rsidRPr="00A33CF4">
              <w:rPr>
                <w:b/>
              </w:rPr>
              <w:t>CPI (index)</w:t>
            </w:r>
          </w:p>
        </w:tc>
        <w:tc>
          <w:tcPr>
            <w:tcW w:w="1418" w:type="dxa"/>
            <w:tcBorders>
              <w:top w:val="single" w:sz="8" w:space="0" w:color="000000"/>
              <w:bottom w:val="single" w:sz="8" w:space="0" w:color="000000"/>
            </w:tcBorders>
            <w:shd w:val="clear" w:color="auto" w:fill="auto"/>
          </w:tcPr>
          <w:p w14:paraId="0F34E05E" w14:textId="64E07585" w:rsidR="007163E6" w:rsidRDefault="00581C25" w:rsidP="006A5D25">
            <w:pPr>
              <w:jc w:val="center"/>
            </w:pPr>
            <w:r>
              <w:t>0.08</w:t>
            </w:r>
          </w:p>
        </w:tc>
        <w:tc>
          <w:tcPr>
            <w:tcW w:w="1506" w:type="dxa"/>
            <w:tcBorders>
              <w:top w:val="single" w:sz="8" w:space="0" w:color="000000"/>
              <w:bottom w:val="single" w:sz="8" w:space="0" w:color="000000"/>
            </w:tcBorders>
            <w:shd w:val="clear" w:color="auto" w:fill="auto"/>
          </w:tcPr>
          <w:p w14:paraId="7A90305D" w14:textId="12096961" w:rsidR="007163E6" w:rsidRDefault="00581C25" w:rsidP="006A5D25">
            <w:pPr>
              <w:jc w:val="center"/>
            </w:pPr>
            <w:r>
              <w:t>0.778</w:t>
            </w:r>
          </w:p>
        </w:tc>
        <w:tc>
          <w:tcPr>
            <w:tcW w:w="1471" w:type="dxa"/>
            <w:tcBorders>
              <w:top w:val="single" w:sz="8" w:space="0" w:color="000000"/>
              <w:bottom w:val="single" w:sz="8" w:space="0" w:color="000000"/>
            </w:tcBorders>
            <w:shd w:val="clear" w:color="auto" w:fill="auto"/>
          </w:tcPr>
          <w:p w14:paraId="089C6529" w14:textId="0E1C5D99" w:rsidR="007163E6" w:rsidRDefault="00581C25" w:rsidP="006A5D25">
            <w:pPr>
              <w:jc w:val="center"/>
            </w:pPr>
            <w:r>
              <w:t>-0.02</w:t>
            </w:r>
          </w:p>
        </w:tc>
        <w:tc>
          <w:tcPr>
            <w:tcW w:w="1559" w:type="dxa"/>
            <w:tcBorders>
              <w:top w:val="single" w:sz="8" w:space="0" w:color="000000"/>
              <w:bottom w:val="single" w:sz="8" w:space="0" w:color="000000"/>
              <w:right w:val="single" w:sz="8" w:space="0" w:color="000000"/>
            </w:tcBorders>
            <w:shd w:val="clear" w:color="auto" w:fill="auto"/>
          </w:tcPr>
          <w:p w14:paraId="72E195A8" w14:textId="713F6243" w:rsidR="007163E6" w:rsidRDefault="00581C25" w:rsidP="006A5D25">
            <w:pPr>
              <w:jc w:val="center"/>
            </w:pPr>
            <w:r>
              <w:t>0.931</w:t>
            </w:r>
          </w:p>
        </w:tc>
      </w:tr>
      <w:tr w:rsidR="007163E6" w14:paraId="6D2C1066" w14:textId="77777777" w:rsidTr="007163E6">
        <w:tc>
          <w:tcPr>
            <w:tcW w:w="3510" w:type="dxa"/>
            <w:shd w:val="clear" w:color="auto" w:fill="auto"/>
          </w:tcPr>
          <w:p w14:paraId="095161B0" w14:textId="77777777" w:rsidR="007163E6" w:rsidRPr="00A33CF4" w:rsidRDefault="007163E6" w:rsidP="00A33CF4">
            <w:pPr>
              <w:rPr>
                <w:b/>
              </w:rPr>
            </w:pPr>
            <w:r w:rsidRPr="00A33CF4">
              <w:rPr>
                <w:b/>
              </w:rPr>
              <w:t>ISWTd (m)</w:t>
            </w:r>
          </w:p>
        </w:tc>
        <w:tc>
          <w:tcPr>
            <w:tcW w:w="1418" w:type="dxa"/>
            <w:shd w:val="clear" w:color="auto" w:fill="auto"/>
          </w:tcPr>
          <w:p w14:paraId="121D4374" w14:textId="5EA8308C" w:rsidR="007163E6" w:rsidRDefault="00581C25" w:rsidP="006A5D25">
            <w:pPr>
              <w:jc w:val="center"/>
            </w:pPr>
            <w:r>
              <w:t>0.26</w:t>
            </w:r>
          </w:p>
        </w:tc>
        <w:tc>
          <w:tcPr>
            <w:tcW w:w="1506" w:type="dxa"/>
            <w:shd w:val="clear" w:color="auto" w:fill="auto"/>
          </w:tcPr>
          <w:p w14:paraId="07B17A8F" w14:textId="5BCF3262" w:rsidR="007163E6" w:rsidRDefault="00581C25" w:rsidP="006A5D25">
            <w:pPr>
              <w:jc w:val="center"/>
            </w:pPr>
            <w:r>
              <w:t>0.348</w:t>
            </w:r>
          </w:p>
        </w:tc>
        <w:tc>
          <w:tcPr>
            <w:tcW w:w="1471" w:type="dxa"/>
            <w:shd w:val="clear" w:color="auto" w:fill="auto"/>
          </w:tcPr>
          <w:p w14:paraId="3EB76304" w14:textId="36CCC773" w:rsidR="007163E6" w:rsidRDefault="00581C25" w:rsidP="006A5D25">
            <w:pPr>
              <w:jc w:val="center"/>
            </w:pPr>
            <w:r>
              <w:t>-0.02</w:t>
            </w:r>
          </w:p>
        </w:tc>
        <w:tc>
          <w:tcPr>
            <w:tcW w:w="1559" w:type="dxa"/>
            <w:shd w:val="clear" w:color="auto" w:fill="auto"/>
          </w:tcPr>
          <w:p w14:paraId="1C5E6A98" w14:textId="690C4531" w:rsidR="007163E6" w:rsidRDefault="00581C25" w:rsidP="006A5D25">
            <w:pPr>
              <w:jc w:val="center"/>
            </w:pPr>
            <w:r>
              <w:t>0.950</w:t>
            </w:r>
          </w:p>
        </w:tc>
      </w:tr>
    </w:tbl>
    <w:p w14:paraId="0E29E710" w14:textId="16C0B157" w:rsidR="00F63934" w:rsidRDefault="009805D1" w:rsidP="009805D1">
      <w:pPr>
        <w:pStyle w:val="Aftertable"/>
      </w:pPr>
      <w:r>
        <w:t>FEV1: forced expiratory volume in one second; FVC: forced vital capacity; T</w:t>
      </w:r>
      <w:r w:rsidRPr="00D05798">
        <w:rPr>
          <w:vertAlign w:val="subscript"/>
        </w:rPr>
        <w:t>LCO</w:t>
      </w:r>
      <w:r>
        <w:t>: Carbon monoxide gas transfer; K</w:t>
      </w:r>
      <w:r w:rsidRPr="00D05798">
        <w:rPr>
          <w:vertAlign w:val="subscript"/>
        </w:rPr>
        <w:t>CO</w:t>
      </w:r>
      <w:r>
        <w:t>: Carbon monoxide gas coefficient; GAP: gender, age, physiology; CPI: composite physiology index; ISWTd: incremental shuttle walk test distance; ST: septal thickness; S/V: surface area to volume ratio.</w:t>
      </w:r>
    </w:p>
    <w:p w14:paraId="345E4EF4" w14:textId="77777777" w:rsidR="00D54CA8" w:rsidRDefault="00D54CA8" w:rsidP="00D54CA8">
      <w:pPr>
        <w:pStyle w:val="figure"/>
      </w:pPr>
      <w:r>
        <w:rPr>
          <w:noProof/>
          <w:lang w:eastAsia="en-GB"/>
        </w:rPr>
        <w:lastRenderedPageBreak/>
        <w:drawing>
          <wp:inline distT="0" distB="0" distL="0" distR="0" wp14:anchorId="6E2E5EE8" wp14:editId="2C3D3223">
            <wp:extent cx="6038215" cy="2190750"/>
            <wp:effectExtent l="0" t="0" r="698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Baseline TLCO and Patz.png"/>
                    <pic:cNvPicPr/>
                  </pic:nvPicPr>
                  <pic:blipFill>
                    <a:blip r:embed="rId168">
                      <a:extLst>
                        <a:ext uri="{28A0092B-C50C-407E-A947-70E740481C1C}">
                          <a14:useLocalDpi xmlns:a14="http://schemas.microsoft.com/office/drawing/2010/main" val="0"/>
                        </a:ext>
                      </a:extLst>
                    </a:blip>
                    <a:stretch>
                      <a:fillRect/>
                    </a:stretch>
                  </pic:blipFill>
                  <pic:spPr>
                    <a:xfrm>
                      <a:off x="0" y="0"/>
                      <a:ext cx="6038215" cy="2190750"/>
                    </a:xfrm>
                    <a:prstGeom prst="rect">
                      <a:avLst/>
                    </a:prstGeom>
                  </pic:spPr>
                </pic:pic>
              </a:graphicData>
            </a:graphic>
          </wp:inline>
        </w:drawing>
      </w:r>
    </w:p>
    <w:p w14:paraId="7F7DE0C6" w14:textId="177C840A" w:rsidR="007543C1" w:rsidRDefault="000303A8" w:rsidP="00D54CA8">
      <w:pPr>
        <w:pStyle w:val="Caption"/>
      </w:pPr>
      <w:bookmarkStart w:id="6546" w:name="_Toc3145426"/>
      <w:r>
        <w:t>Figure</w:t>
      </w:r>
      <w:r w:rsidR="00D54CA8">
        <w:t xml:space="preserve"> </w:t>
      </w:r>
      <w:ins w:id="6547"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54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549" w:author="Nicholas Weatherley" w:date="2019-03-05T22:36:00Z">
        <w:r w:rsidR="00D5585D">
          <w:rPr>
            <w:noProof/>
          </w:rPr>
          <w:t>11</w:t>
        </w:r>
        <w:r w:rsidR="00D5585D">
          <w:fldChar w:fldCharType="end"/>
        </w:r>
      </w:ins>
      <w:ins w:id="6550" w:author="Windows User" w:date="2018-11-01T14:27:00Z">
        <w:del w:id="6551" w:author="Nicholas Weatherley" w:date="2019-03-05T22:36:00Z">
          <w:r w:rsidR="002F70B6" w:rsidDel="00D5585D">
            <w:fldChar w:fldCharType="begin"/>
          </w:r>
          <w:r w:rsidR="002F70B6" w:rsidDel="00D5585D">
            <w:delInstrText xml:space="preserve"> STYLEREF 1 \s </w:delInstrText>
          </w:r>
        </w:del>
      </w:ins>
      <w:del w:id="6552" w:author="Nicholas Weatherley" w:date="2019-03-05T22:36:00Z">
        <w:r w:rsidR="002F70B6" w:rsidDel="00D5585D">
          <w:fldChar w:fldCharType="separate"/>
        </w:r>
        <w:r w:rsidR="0024585E" w:rsidDel="00D5585D">
          <w:rPr>
            <w:noProof/>
          </w:rPr>
          <w:delText>6</w:delText>
        </w:r>
      </w:del>
      <w:ins w:id="6553" w:author="Windows User" w:date="2018-11-01T14:27:00Z">
        <w:del w:id="655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555" w:author="Nicholas Weatherley" w:date="2019-03-05T22:36:00Z">
        <w:r w:rsidR="002F70B6" w:rsidDel="00D5585D">
          <w:fldChar w:fldCharType="end"/>
        </w:r>
      </w:del>
      <w:del w:id="655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r w:rsidR="00D54CA8">
        <w:t>: Baseline CSSR Patz correlations with T</w:t>
      </w:r>
      <w:r w:rsidR="00D54CA8" w:rsidRPr="00D54CA8">
        <w:rPr>
          <w:vertAlign w:val="subscript"/>
        </w:rPr>
        <w:t>LCO</w:t>
      </w:r>
      <w:bookmarkEnd w:id="6546"/>
    </w:p>
    <w:p w14:paraId="2448DBBC" w14:textId="54FADA9F" w:rsidR="00D54CA8" w:rsidRPr="00D54CA8" w:rsidRDefault="00D54CA8" w:rsidP="00D54CA8">
      <w:pPr>
        <w:pStyle w:val="Figuretext"/>
      </w:pPr>
      <w:r>
        <w:t>T</w:t>
      </w:r>
      <w:r w:rsidRPr="00267C27">
        <w:rPr>
          <w:vertAlign w:val="subscript"/>
        </w:rPr>
        <w:t>LCO</w:t>
      </w:r>
      <w:r>
        <w:t xml:space="preserve">: </w:t>
      </w:r>
      <w:r w:rsidR="00C87381">
        <w:t>gas</w:t>
      </w:r>
      <w:r>
        <w:t xml:space="preserve"> transfer of the lung</w:t>
      </w:r>
      <w:r w:rsidR="00C87381">
        <w:t>s for carbon monoxide</w:t>
      </w:r>
      <w:r>
        <w:t>; ST: septal thickness; S/V: surface area to volume ratio.</w:t>
      </w:r>
    </w:p>
    <w:p w14:paraId="67F211D6" w14:textId="25FCF6C0" w:rsidR="00A075B8" w:rsidRDefault="00A075B8" w:rsidP="00A075B8">
      <w:pPr>
        <w:pStyle w:val="Heading4"/>
      </w:pPr>
      <w:r>
        <w:t>Baseline Correlations – MOXE</w:t>
      </w:r>
    </w:p>
    <w:p w14:paraId="7492EFCD" w14:textId="3F5A9EFF" w:rsidR="00A075B8" w:rsidRPr="00245E55" w:rsidRDefault="00A075B8" w:rsidP="00A075B8">
      <w:r>
        <w:t xml:space="preserve">Table </w:t>
      </w:r>
      <w:r w:rsidR="00ED4BB8">
        <w:t>6.4</w:t>
      </w:r>
      <w:r>
        <w:t xml:space="preserve"> reports correlations between baseline clinical metrics and CSSR metrics generated from the MOXE model.</w:t>
      </w:r>
    </w:p>
    <w:p w14:paraId="73950A24" w14:textId="54FE914F" w:rsidR="004A065E" w:rsidRDefault="004A065E" w:rsidP="00715E62">
      <w:pPr>
        <w:pStyle w:val="TableTitle0"/>
      </w:pPr>
      <w:bookmarkStart w:id="6557" w:name="_Toc3145533"/>
      <w:r>
        <w:t xml:space="preserve">Table </w:t>
      </w:r>
      <w:ins w:id="6558"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559"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560" w:author="Nicholas Weatherley" w:date="2019-03-04T21:03:00Z">
        <w:r w:rsidR="00E96948">
          <w:rPr>
            <w:noProof/>
          </w:rPr>
          <w:t>4</w:t>
        </w:r>
        <w:r w:rsidR="00E96948">
          <w:fldChar w:fldCharType="end"/>
        </w:r>
      </w:ins>
      <w:ins w:id="6561" w:author="Windows User" w:date="2018-11-01T15:46:00Z">
        <w:del w:id="6562" w:author="Nicholas Weatherley" w:date="2019-03-04T21:03:00Z">
          <w:r w:rsidR="00743FFA" w:rsidDel="00E96948">
            <w:fldChar w:fldCharType="begin"/>
          </w:r>
          <w:r w:rsidR="00743FFA" w:rsidDel="00E96948">
            <w:delInstrText xml:space="preserve"> STYLEREF 1 \s </w:delInstrText>
          </w:r>
        </w:del>
      </w:ins>
      <w:del w:id="6563" w:author="Nicholas Weatherley" w:date="2019-03-04T21:03:00Z">
        <w:r w:rsidR="00743FFA" w:rsidDel="00E96948">
          <w:fldChar w:fldCharType="separate"/>
        </w:r>
        <w:r w:rsidR="0024585E" w:rsidDel="00E96948">
          <w:rPr>
            <w:noProof/>
          </w:rPr>
          <w:delText>6</w:delText>
        </w:r>
      </w:del>
      <w:ins w:id="6564" w:author="Windows User" w:date="2018-11-01T15:46:00Z">
        <w:del w:id="6565"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566" w:author="Nicholas Weatherley" w:date="2019-03-04T21:03:00Z">
        <w:r w:rsidR="00743FFA" w:rsidDel="00E96948">
          <w:fldChar w:fldCharType="end"/>
        </w:r>
      </w:del>
      <w:del w:id="6567"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4</w:delText>
        </w:r>
        <w:r w:rsidR="00BB544F" w:rsidDel="004435D9">
          <w:fldChar w:fldCharType="end"/>
        </w:r>
      </w:del>
      <w:r w:rsidRPr="004A065E">
        <w:t xml:space="preserve"> </w:t>
      </w:r>
      <w:r>
        <w:t>Baseline correlations between CSSR-derived MOXE model outcomes and clinical metrics</w:t>
      </w:r>
      <w:bookmarkEnd w:id="6557"/>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2201C7" w14:paraId="13FEAA65" w14:textId="77777777" w:rsidTr="007327F7">
        <w:trPr>
          <w:tblHeader/>
        </w:trPr>
        <w:tc>
          <w:tcPr>
            <w:tcW w:w="3510" w:type="dxa"/>
            <w:vMerge w:val="restart"/>
            <w:shd w:val="clear" w:color="auto" w:fill="000000"/>
          </w:tcPr>
          <w:p w14:paraId="541227F3" w14:textId="219DBFE3" w:rsidR="002201C7" w:rsidRPr="00007F6A" w:rsidRDefault="002201C7" w:rsidP="007327F7">
            <w:pPr>
              <w:jc w:val="center"/>
              <w:rPr>
                <w:b/>
                <w:bCs/>
                <w:color w:val="FFFFFF"/>
              </w:rPr>
            </w:pPr>
            <w:r w:rsidRPr="00007F6A">
              <w:rPr>
                <w:b/>
                <w:bCs/>
                <w:color w:val="FFFFFF"/>
              </w:rPr>
              <w:t>Physiology metric</w:t>
            </w:r>
          </w:p>
        </w:tc>
        <w:tc>
          <w:tcPr>
            <w:tcW w:w="2924" w:type="dxa"/>
            <w:gridSpan w:val="2"/>
            <w:shd w:val="clear" w:color="auto" w:fill="000000"/>
          </w:tcPr>
          <w:p w14:paraId="57938046" w14:textId="46BB5B04" w:rsidR="002201C7" w:rsidRPr="00007F6A" w:rsidRDefault="002201C7" w:rsidP="007327F7">
            <w:pPr>
              <w:jc w:val="center"/>
              <w:rPr>
                <w:b/>
                <w:bCs/>
                <w:color w:val="FFFFFF"/>
              </w:rPr>
            </w:pPr>
            <w:r>
              <w:rPr>
                <w:b/>
                <w:bCs/>
                <w:color w:val="FFFFFF"/>
              </w:rPr>
              <w:t>ST</w:t>
            </w:r>
          </w:p>
        </w:tc>
        <w:tc>
          <w:tcPr>
            <w:tcW w:w="3030" w:type="dxa"/>
            <w:gridSpan w:val="2"/>
            <w:shd w:val="clear" w:color="auto" w:fill="000000"/>
          </w:tcPr>
          <w:p w14:paraId="50ACE5F4" w14:textId="2D5F140B" w:rsidR="002201C7" w:rsidRPr="00007F6A" w:rsidRDefault="002201C7" w:rsidP="007327F7">
            <w:pPr>
              <w:jc w:val="center"/>
              <w:rPr>
                <w:b/>
                <w:bCs/>
                <w:color w:val="FFFFFF"/>
              </w:rPr>
            </w:pPr>
            <w:r>
              <w:rPr>
                <w:b/>
                <w:bCs/>
                <w:color w:val="FFFFFF"/>
              </w:rPr>
              <w:t>S/V</w:t>
            </w:r>
          </w:p>
        </w:tc>
      </w:tr>
      <w:tr w:rsidR="007163E6" w14:paraId="760C85FE" w14:textId="77777777" w:rsidTr="007327F7">
        <w:tc>
          <w:tcPr>
            <w:tcW w:w="3510" w:type="dxa"/>
            <w:vMerge/>
            <w:tcBorders>
              <w:top w:val="single" w:sz="8" w:space="0" w:color="000000"/>
              <w:left w:val="single" w:sz="8" w:space="0" w:color="000000"/>
              <w:bottom w:val="single" w:sz="8" w:space="0" w:color="000000"/>
            </w:tcBorders>
            <w:shd w:val="clear" w:color="auto" w:fill="auto"/>
          </w:tcPr>
          <w:p w14:paraId="2BDB959F" w14:textId="77777777" w:rsidR="007163E6" w:rsidRPr="00007F6A" w:rsidRDefault="007163E6" w:rsidP="007327F7">
            <w:pPr>
              <w:rPr>
                <w:b/>
                <w:bCs/>
              </w:rPr>
            </w:pPr>
          </w:p>
        </w:tc>
        <w:tc>
          <w:tcPr>
            <w:tcW w:w="1418" w:type="dxa"/>
            <w:tcBorders>
              <w:top w:val="single" w:sz="8" w:space="0" w:color="000000"/>
              <w:bottom w:val="single" w:sz="8" w:space="0" w:color="000000"/>
            </w:tcBorders>
            <w:shd w:val="clear" w:color="auto" w:fill="auto"/>
          </w:tcPr>
          <w:p w14:paraId="2207BFB1" w14:textId="77777777" w:rsidR="007163E6" w:rsidRDefault="007163E6" w:rsidP="007327F7">
            <w:pPr>
              <w:jc w:val="center"/>
            </w:pPr>
            <w:r>
              <w:t>r</w:t>
            </w:r>
          </w:p>
        </w:tc>
        <w:tc>
          <w:tcPr>
            <w:tcW w:w="1506" w:type="dxa"/>
            <w:tcBorders>
              <w:top w:val="single" w:sz="8" w:space="0" w:color="000000"/>
              <w:bottom w:val="single" w:sz="8" w:space="0" w:color="000000"/>
            </w:tcBorders>
            <w:shd w:val="clear" w:color="auto" w:fill="auto"/>
          </w:tcPr>
          <w:p w14:paraId="1E51B55B" w14:textId="77777777" w:rsidR="007163E6" w:rsidRDefault="007163E6" w:rsidP="007327F7">
            <w:pPr>
              <w:jc w:val="center"/>
            </w:pPr>
            <w:r>
              <w:t>p</w:t>
            </w:r>
          </w:p>
        </w:tc>
        <w:tc>
          <w:tcPr>
            <w:tcW w:w="1471" w:type="dxa"/>
            <w:tcBorders>
              <w:top w:val="single" w:sz="8" w:space="0" w:color="000000"/>
              <w:bottom w:val="single" w:sz="8" w:space="0" w:color="000000"/>
            </w:tcBorders>
            <w:shd w:val="clear" w:color="auto" w:fill="auto"/>
          </w:tcPr>
          <w:p w14:paraId="3FA7258C" w14:textId="77777777" w:rsidR="007163E6" w:rsidRDefault="007163E6" w:rsidP="007327F7">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0A583C43" w14:textId="77777777" w:rsidR="007163E6" w:rsidRDefault="007163E6" w:rsidP="007327F7">
            <w:pPr>
              <w:jc w:val="center"/>
            </w:pPr>
            <w:r>
              <w:t>p</w:t>
            </w:r>
          </w:p>
        </w:tc>
      </w:tr>
      <w:tr w:rsidR="007163E6" w14:paraId="0A19DD27" w14:textId="77777777" w:rsidTr="007327F7">
        <w:tc>
          <w:tcPr>
            <w:tcW w:w="3510" w:type="dxa"/>
            <w:shd w:val="clear" w:color="auto" w:fill="auto"/>
          </w:tcPr>
          <w:p w14:paraId="597D4F31" w14:textId="77777777" w:rsidR="007163E6" w:rsidRPr="00007F6A" w:rsidRDefault="007163E6" w:rsidP="007327F7">
            <w:pPr>
              <w:rPr>
                <w:b/>
                <w:bCs/>
              </w:rPr>
            </w:pPr>
            <w:r w:rsidRPr="00007F6A">
              <w:rPr>
                <w:b/>
                <w:bCs/>
              </w:rPr>
              <w:t>FEV1 (mL)</w:t>
            </w:r>
          </w:p>
        </w:tc>
        <w:tc>
          <w:tcPr>
            <w:tcW w:w="1418" w:type="dxa"/>
            <w:shd w:val="clear" w:color="auto" w:fill="auto"/>
          </w:tcPr>
          <w:p w14:paraId="3753F6A0" w14:textId="471E1693" w:rsidR="007163E6" w:rsidRDefault="007327F7" w:rsidP="007327F7">
            <w:pPr>
              <w:jc w:val="center"/>
            </w:pPr>
            <w:r>
              <w:t>0.01</w:t>
            </w:r>
          </w:p>
        </w:tc>
        <w:tc>
          <w:tcPr>
            <w:tcW w:w="1506" w:type="dxa"/>
            <w:shd w:val="clear" w:color="auto" w:fill="auto"/>
          </w:tcPr>
          <w:p w14:paraId="2B291A37" w14:textId="6854D7D2" w:rsidR="007163E6" w:rsidRDefault="007327F7" w:rsidP="007327F7">
            <w:pPr>
              <w:jc w:val="center"/>
            </w:pPr>
            <w:r>
              <w:t>0.963</w:t>
            </w:r>
          </w:p>
        </w:tc>
        <w:tc>
          <w:tcPr>
            <w:tcW w:w="1471" w:type="dxa"/>
            <w:shd w:val="clear" w:color="auto" w:fill="auto"/>
          </w:tcPr>
          <w:p w14:paraId="62DF6B66" w14:textId="19E88C00" w:rsidR="007163E6" w:rsidRDefault="007327F7" w:rsidP="007327F7">
            <w:pPr>
              <w:jc w:val="center"/>
            </w:pPr>
            <w:r>
              <w:t>0.18</w:t>
            </w:r>
          </w:p>
        </w:tc>
        <w:tc>
          <w:tcPr>
            <w:tcW w:w="1559" w:type="dxa"/>
            <w:shd w:val="clear" w:color="auto" w:fill="auto"/>
          </w:tcPr>
          <w:p w14:paraId="30280378" w14:textId="094FA762" w:rsidR="007163E6" w:rsidRDefault="007327F7" w:rsidP="007327F7">
            <w:pPr>
              <w:jc w:val="center"/>
            </w:pPr>
            <w:r>
              <w:t>0.495</w:t>
            </w:r>
          </w:p>
        </w:tc>
      </w:tr>
      <w:tr w:rsidR="007163E6" w14:paraId="6D972F93" w14:textId="77777777" w:rsidTr="007327F7">
        <w:tc>
          <w:tcPr>
            <w:tcW w:w="3510" w:type="dxa"/>
            <w:tcBorders>
              <w:top w:val="single" w:sz="8" w:space="0" w:color="000000"/>
              <w:left w:val="single" w:sz="8" w:space="0" w:color="000000"/>
              <w:bottom w:val="single" w:sz="8" w:space="0" w:color="000000"/>
            </w:tcBorders>
            <w:shd w:val="clear" w:color="auto" w:fill="auto"/>
          </w:tcPr>
          <w:p w14:paraId="1D45CA62" w14:textId="77777777" w:rsidR="007163E6" w:rsidRPr="00007F6A" w:rsidRDefault="007163E6" w:rsidP="007327F7">
            <w:pPr>
              <w:rPr>
                <w:b/>
                <w:bCs/>
              </w:rPr>
            </w:pPr>
            <w:r w:rsidRPr="00007F6A">
              <w:rPr>
                <w:b/>
                <w:bCs/>
              </w:rPr>
              <w:t>FEV1 (% predicted)</w:t>
            </w:r>
          </w:p>
        </w:tc>
        <w:tc>
          <w:tcPr>
            <w:tcW w:w="1418" w:type="dxa"/>
            <w:tcBorders>
              <w:top w:val="single" w:sz="8" w:space="0" w:color="000000"/>
              <w:bottom w:val="single" w:sz="8" w:space="0" w:color="000000"/>
            </w:tcBorders>
            <w:shd w:val="clear" w:color="auto" w:fill="auto"/>
          </w:tcPr>
          <w:p w14:paraId="1971C155" w14:textId="427849AA" w:rsidR="007163E6" w:rsidRDefault="00D439FC" w:rsidP="007327F7">
            <w:pPr>
              <w:jc w:val="center"/>
            </w:pPr>
            <w:r>
              <w:t>-0.19</w:t>
            </w:r>
          </w:p>
        </w:tc>
        <w:tc>
          <w:tcPr>
            <w:tcW w:w="1506" w:type="dxa"/>
            <w:tcBorders>
              <w:top w:val="single" w:sz="8" w:space="0" w:color="000000"/>
              <w:bottom w:val="single" w:sz="8" w:space="0" w:color="000000"/>
            </w:tcBorders>
            <w:shd w:val="clear" w:color="auto" w:fill="auto"/>
          </w:tcPr>
          <w:p w14:paraId="3C12A868" w14:textId="7A4612E1" w:rsidR="007163E6" w:rsidRDefault="00D439FC" w:rsidP="007327F7">
            <w:pPr>
              <w:jc w:val="center"/>
            </w:pPr>
            <w:r>
              <w:t>0.468</w:t>
            </w:r>
          </w:p>
        </w:tc>
        <w:tc>
          <w:tcPr>
            <w:tcW w:w="1471" w:type="dxa"/>
            <w:tcBorders>
              <w:top w:val="single" w:sz="8" w:space="0" w:color="000000"/>
              <w:bottom w:val="single" w:sz="8" w:space="0" w:color="000000"/>
            </w:tcBorders>
            <w:shd w:val="clear" w:color="auto" w:fill="auto"/>
          </w:tcPr>
          <w:p w14:paraId="32D35F0C" w14:textId="6D4F49A8" w:rsidR="007163E6" w:rsidRDefault="00D439FC" w:rsidP="007327F7">
            <w:pPr>
              <w:jc w:val="center"/>
            </w:pPr>
            <w:r>
              <w:t>0.04</w:t>
            </w:r>
          </w:p>
        </w:tc>
        <w:tc>
          <w:tcPr>
            <w:tcW w:w="1559" w:type="dxa"/>
            <w:tcBorders>
              <w:top w:val="single" w:sz="8" w:space="0" w:color="000000"/>
              <w:bottom w:val="single" w:sz="8" w:space="0" w:color="000000"/>
              <w:right w:val="single" w:sz="8" w:space="0" w:color="000000"/>
            </w:tcBorders>
            <w:shd w:val="clear" w:color="auto" w:fill="auto"/>
          </w:tcPr>
          <w:p w14:paraId="71F20ADA" w14:textId="15C99F0E" w:rsidR="007163E6" w:rsidRDefault="00D439FC" w:rsidP="007327F7">
            <w:pPr>
              <w:jc w:val="center"/>
            </w:pPr>
            <w:r>
              <w:t>0.874</w:t>
            </w:r>
          </w:p>
        </w:tc>
      </w:tr>
      <w:tr w:rsidR="007163E6" w14:paraId="413ED402" w14:textId="77777777" w:rsidTr="007327F7">
        <w:tc>
          <w:tcPr>
            <w:tcW w:w="3510" w:type="dxa"/>
            <w:shd w:val="clear" w:color="auto" w:fill="auto"/>
          </w:tcPr>
          <w:p w14:paraId="5C090746" w14:textId="77777777" w:rsidR="007163E6" w:rsidRPr="00007F6A" w:rsidRDefault="007163E6" w:rsidP="007327F7">
            <w:pPr>
              <w:rPr>
                <w:b/>
                <w:bCs/>
              </w:rPr>
            </w:pPr>
            <w:r w:rsidRPr="00007F6A">
              <w:rPr>
                <w:b/>
                <w:bCs/>
              </w:rPr>
              <w:t>FVC (mL)</w:t>
            </w:r>
          </w:p>
        </w:tc>
        <w:tc>
          <w:tcPr>
            <w:tcW w:w="1418" w:type="dxa"/>
            <w:shd w:val="clear" w:color="auto" w:fill="auto"/>
          </w:tcPr>
          <w:p w14:paraId="6168DF6B" w14:textId="72E79AA6" w:rsidR="007163E6" w:rsidRDefault="00D439FC" w:rsidP="007327F7">
            <w:pPr>
              <w:jc w:val="center"/>
            </w:pPr>
            <w:r>
              <w:t>-0.04</w:t>
            </w:r>
          </w:p>
        </w:tc>
        <w:tc>
          <w:tcPr>
            <w:tcW w:w="1506" w:type="dxa"/>
            <w:shd w:val="clear" w:color="auto" w:fill="auto"/>
          </w:tcPr>
          <w:p w14:paraId="0F5007A8" w14:textId="3A24C5D8" w:rsidR="007163E6" w:rsidRDefault="00D439FC" w:rsidP="007327F7">
            <w:pPr>
              <w:jc w:val="center"/>
            </w:pPr>
            <w:r>
              <w:t>0.870</w:t>
            </w:r>
          </w:p>
        </w:tc>
        <w:tc>
          <w:tcPr>
            <w:tcW w:w="1471" w:type="dxa"/>
            <w:shd w:val="clear" w:color="auto" w:fill="auto"/>
          </w:tcPr>
          <w:p w14:paraId="0C426E35" w14:textId="2FC6CCE8" w:rsidR="007163E6" w:rsidRDefault="00D439FC" w:rsidP="007327F7">
            <w:pPr>
              <w:jc w:val="center"/>
            </w:pPr>
            <w:r>
              <w:t>0.21</w:t>
            </w:r>
          </w:p>
        </w:tc>
        <w:tc>
          <w:tcPr>
            <w:tcW w:w="1559" w:type="dxa"/>
            <w:shd w:val="clear" w:color="auto" w:fill="auto"/>
          </w:tcPr>
          <w:p w14:paraId="6B8AA73E" w14:textId="78AFA729" w:rsidR="007163E6" w:rsidRDefault="00D439FC" w:rsidP="007327F7">
            <w:pPr>
              <w:jc w:val="center"/>
            </w:pPr>
            <w:r>
              <w:t>0.430</w:t>
            </w:r>
          </w:p>
        </w:tc>
      </w:tr>
      <w:tr w:rsidR="007163E6" w14:paraId="022EA4D1" w14:textId="77777777" w:rsidTr="007327F7">
        <w:tc>
          <w:tcPr>
            <w:tcW w:w="3510" w:type="dxa"/>
            <w:tcBorders>
              <w:top w:val="single" w:sz="8" w:space="0" w:color="000000"/>
              <w:left w:val="single" w:sz="8" w:space="0" w:color="000000"/>
              <w:bottom w:val="single" w:sz="8" w:space="0" w:color="000000"/>
            </w:tcBorders>
            <w:shd w:val="clear" w:color="auto" w:fill="auto"/>
          </w:tcPr>
          <w:p w14:paraId="22582C84" w14:textId="77777777" w:rsidR="007163E6" w:rsidRPr="00007F6A" w:rsidRDefault="007163E6" w:rsidP="007327F7">
            <w:pPr>
              <w:rPr>
                <w:b/>
                <w:bCs/>
              </w:rPr>
            </w:pPr>
            <w:r w:rsidRPr="00007F6A">
              <w:rPr>
                <w:b/>
                <w:bCs/>
              </w:rPr>
              <w:t>FVC (% predicted)</w:t>
            </w:r>
          </w:p>
        </w:tc>
        <w:tc>
          <w:tcPr>
            <w:tcW w:w="1418" w:type="dxa"/>
            <w:tcBorders>
              <w:top w:val="single" w:sz="8" w:space="0" w:color="000000"/>
              <w:bottom w:val="single" w:sz="8" w:space="0" w:color="000000"/>
            </w:tcBorders>
            <w:shd w:val="clear" w:color="auto" w:fill="auto"/>
          </w:tcPr>
          <w:p w14:paraId="2BB08AFD" w14:textId="1428B2C8" w:rsidR="007163E6" w:rsidRDefault="00D439FC" w:rsidP="007327F7">
            <w:pPr>
              <w:jc w:val="center"/>
            </w:pPr>
            <w:r>
              <w:t>-0.05</w:t>
            </w:r>
          </w:p>
        </w:tc>
        <w:tc>
          <w:tcPr>
            <w:tcW w:w="1506" w:type="dxa"/>
            <w:tcBorders>
              <w:top w:val="single" w:sz="8" w:space="0" w:color="000000"/>
              <w:bottom w:val="single" w:sz="8" w:space="0" w:color="000000"/>
            </w:tcBorders>
            <w:shd w:val="clear" w:color="auto" w:fill="auto"/>
          </w:tcPr>
          <w:p w14:paraId="2ED0C6E1" w14:textId="785F4C8A" w:rsidR="007163E6" w:rsidRDefault="00D439FC" w:rsidP="007327F7">
            <w:pPr>
              <w:jc w:val="center"/>
            </w:pPr>
            <w:r>
              <w:t>0.844</w:t>
            </w:r>
          </w:p>
        </w:tc>
        <w:tc>
          <w:tcPr>
            <w:tcW w:w="1471" w:type="dxa"/>
            <w:tcBorders>
              <w:top w:val="single" w:sz="8" w:space="0" w:color="000000"/>
              <w:bottom w:val="single" w:sz="8" w:space="0" w:color="000000"/>
            </w:tcBorders>
            <w:shd w:val="clear" w:color="auto" w:fill="auto"/>
          </w:tcPr>
          <w:p w14:paraId="1A6A7DB5" w14:textId="7B083893" w:rsidR="007163E6" w:rsidRDefault="00D439FC" w:rsidP="007327F7">
            <w:pPr>
              <w:jc w:val="center"/>
            </w:pPr>
            <w:r>
              <w:t>0.14</w:t>
            </w:r>
          </w:p>
        </w:tc>
        <w:tc>
          <w:tcPr>
            <w:tcW w:w="1559" w:type="dxa"/>
            <w:tcBorders>
              <w:top w:val="single" w:sz="8" w:space="0" w:color="000000"/>
              <w:bottom w:val="single" w:sz="8" w:space="0" w:color="000000"/>
              <w:right w:val="single" w:sz="8" w:space="0" w:color="000000"/>
            </w:tcBorders>
            <w:shd w:val="clear" w:color="auto" w:fill="auto"/>
          </w:tcPr>
          <w:p w14:paraId="026545AD" w14:textId="056F55B8" w:rsidR="007163E6" w:rsidRDefault="00D439FC" w:rsidP="007327F7">
            <w:pPr>
              <w:jc w:val="center"/>
            </w:pPr>
            <w:r>
              <w:t>0.596</w:t>
            </w:r>
          </w:p>
        </w:tc>
      </w:tr>
      <w:tr w:rsidR="007163E6" w14:paraId="579D258D" w14:textId="77777777" w:rsidTr="007327F7">
        <w:tc>
          <w:tcPr>
            <w:tcW w:w="3510" w:type="dxa"/>
            <w:shd w:val="clear" w:color="auto" w:fill="auto"/>
          </w:tcPr>
          <w:p w14:paraId="5275846C" w14:textId="77777777" w:rsidR="007163E6" w:rsidRPr="00007F6A" w:rsidRDefault="007163E6" w:rsidP="007327F7">
            <w:pPr>
              <w:rPr>
                <w:b/>
                <w:bCs/>
              </w:rPr>
            </w:pPr>
            <w:r w:rsidRPr="00007F6A">
              <w:rPr>
                <w:b/>
                <w:bCs/>
              </w:rPr>
              <w:t>FEV1/FVC (ratio)</w:t>
            </w:r>
          </w:p>
        </w:tc>
        <w:tc>
          <w:tcPr>
            <w:tcW w:w="1418" w:type="dxa"/>
            <w:shd w:val="clear" w:color="auto" w:fill="auto"/>
          </w:tcPr>
          <w:p w14:paraId="0166114E" w14:textId="2132C7C0" w:rsidR="007163E6" w:rsidRDefault="0066024E" w:rsidP="007327F7">
            <w:pPr>
              <w:jc w:val="center"/>
            </w:pPr>
            <w:r>
              <w:t>-0.11</w:t>
            </w:r>
          </w:p>
        </w:tc>
        <w:tc>
          <w:tcPr>
            <w:tcW w:w="1506" w:type="dxa"/>
            <w:shd w:val="clear" w:color="auto" w:fill="auto"/>
          </w:tcPr>
          <w:p w14:paraId="43B282A6" w14:textId="6346C376" w:rsidR="007163E6" w:rsidRDefault="0066024E" w:rsidP="007327F7">
            <w:pPr>
              <w:jc w:val="center"/>
            </w:pPr>
            <w:r>
              <w:t>0.673</w:t>
            </w:r>
          </w:p>
        </w:tc>
        <w:tc>
          <w:tcPr>
            <w:tcW w:w="1471" w:type="dxa"/>
            <w:shd w:val="clear" w:color="auto" w:fill="auto"/>
          </w:tcPr>
          <w:p w14:paraId="324B05AE" w14:textId="2CC566E7" w:rsidR="007163E6" w:rsidRDefault="0066024E" w:rsidP="007327F7">
            <w:pPr>
              <w:jc w:val="center"/>
            </w:pPr>
            <w:r>
              <w:t>-0.13</w:t>
            </w:r>
          </w:p>
        </w:tc>
        <w:tc>
          <w:tcPr>
            <w:tcW w:w="1559" w:type="dxa"/>
            <w:shd w:val="clear" w:color="auto" w:fill="auto"/>
          </w:tcPr>
          <w:p w14:paraId="0325AE52" w14:textId="039A959B" w:rsidR="007163E6" w:rsidRDefault="0066024E" w:rsidP="0066024E">
            <w:pPr>
              <w:jc w:val="center"/>
            </w:pPr>
            <w:r>
              <w:t>0.616</w:t>
            </w:r>
          </w:p>
        </w:tc>
      </w:tr>
      <w:tr w:rsidR="007163E6" w14:paraId="3D3813C6" w14:textId="77777777" w:rsidTr="007327F7">
        <w:tc>
          <w:tcPr>
            <w:tcW w:w="3510" w:type="dxa"/>
            <w:tcBorders>
              <w:top w:val="single" w:sz="8" w:space="0" w:color="000000"/>
              <w:left w:val="single" w:sz="8" w:space="0" w:color="000000"/>
              <w:bottom w:val="single" w:sz="8" w:space="0" w:color="000000"/>
            </w:tcBorders>
            <w:shd w:val="clear" w:color="auto" w:fill="auto"/>
          </w:tcPr>
          <w:p w14:paraId="42B6810B" w14:textId="77777777" w:rsidR="007163E6" w:rsidRPr="00007F6A" w:rsidRDefault="007163E6" w:rsidP="007327F7">
            <w:pPr>
              <w:rPr>
                <w:b/>
                <w:bCs/>
              </w:rPr>
            </w:pPr>
            <w:r w:rsidRPr="00007F6A">
              <w:rPr>
                <w:b/>
                <w:bCs/>
              </w:rPr>
              <w:t>FEV1/FVC (z-score)</w:t>
            </w:r>
          </w:p>
        </w:tc>
        <w:tc>
          <w:tcPr>
            <w:tcW w:w="1418" w:type="dxa"/>
            <w:tcBorders>
              <w:top w:val="single" w:sz="8" w:space="0" w:color="000000"/>
              <w:bottom w:val="single" w:sz="8" w:space="0" w:color="000000"/>
            </w:tcBorders>
            <w:shd w:val="clear" w:color="auto" w:fill="auto"/>
          </w:tcPr>
          <w:p w14:paraId="6E816646" w14:textId="5C6A07E4" w:rsidR="007163E6" w:rsidRDefault="0066024E" w:rsidP="007327F7">
            <w:pPr>
              <w:jc w:val="center"/>
            </w:pPr>
            <w:r>
              <w:t>-0.13</w:t>
            </w:r>
          </w:p>
        </w:tc>
        <w:tc>
          <w:tcPr>
            <w:tcW w:w="1506" w:type="dxa"/>
            <w:tcBorders>
              <w:top w:val="single" w:sz="8" w:space="0" w:color="000000"/>
              <w:bottom w:val="single" w:sz="8" w:space="0" w:color="000000"/>
            </w:tcBorders>
            <w:shd w:val="clear" w:color="auto" w:fill="auto"/>
          </w:tcPr>
          <w:p w14:paraId="753D7F1E" w14:textId="6C0ABADE" w:rsidR="007163E6" w:rsidRDefault="0066024E" w:rsidP="007327F7">
            <w:pPr>
              <w:jc w:val="center"/>
            </w:pPr>
            <w:r>
              <w:t>0.619</w:t>
            </w:r>
          </w:p>
        </w:tc>
        <w:tc>
          <w:tcPr>
            <w:tcW w:w="1471" w:type="dxa"/>
            <w:tcBorders>
              <w:top w:val="single" w:sz="8" w:space="0" w:color="000000"/>
              <w:bottom w:val="single" w:sz="8" w:space="0" w:color="000000"/>
            </w:tcBorders>
            <w:shd w:val="clear" w:color="auto" w:fill="auto"/>
          </w:tcPr>
          <w:p w14:paraId="53428D1F" w14:textId="72AFD9D8" w:rsidR="007163E6" w:rsidRDefault="0066024E" w:rsidP="007327F7">
            <w:pPr>
              <w:jc w:val="center"/>
            </w:pPr>
            <w:r>
              <w:t>-0.06</w:t>
            </w:r>
          </w:p>
        </w:tc>
        <w:tc>
          <w:tcPr>
            <w:tcW w:w="1559" w:type="dxa"/>
            <w:tcBorders>
              <w:top w:val="single" w:sz="8" w:space="0" w:color="000000"/>
              <w:bottom w:val="single" w:sz="8" w:space="0" w:color="000000"/>
              <w:right w:val="single" w:sz="8" w:space="0" w:color="000000"/>
            </w:tcBorders>
            <w:shd w:val="clear" w:color="auto" w:fill="auto"/>
          </w:tcPr>
          <w:p w14:paraId="3B2CB567" w14:textId="5F4535C4" w:rsidR="007163E6" w:rsidRDefault="0066024E" w:rsidP="007327F7">
            <w:pPr>
              <w:jc w:val="center"/>
            </w:pPr>
            <w:r>
              <w:t>0.833</w:t>
            </w:r>
          </w:p>
        </w:tc>
      </w:tr>
      <w:tr w:rsidR="007163E6" w14:paraId="18804612" w14:textId="77777777" w:rsidTr="007327F7">
        <w:tc>
          <w:tcPr>
            <w:tcW w:w="3510" w:type="dxa"/>
            <w:shd w:val="clear" w:color="auto" w:fill="auto"/>
          </w:tcPr>
          <w:p w14:paraId="2B5B673A" w14:textId="77777777" w:rsidR="007163E6" w:rsidRPr="00007F6A" w:rsidRDefault="007163E6" w:rsidP="007327F7">
            <w:pPr>
              <w:rPr>
                <w:b/>
                <w:bCs/>
              </w:rPr>
            </w:pPr>
            <w:r w:rsidRPr="00007F6A">
              <w:rPr>
                <w:b/>
                <w:bCs/>
              </w:rPr>
              <w:t>T</w:t>
            </w:r>
            <w:r w:rsidRPr="00007F6A">
              <w:rPr>
                <w:b/>
                <w:bCs/>
                <w:vertAlign w:val="subscript"/>
              </w:rPr>
              <w:t>LCO</w:t>
            </w:r>
            <w:r w:rsidRPr="00007F6A">
              <w:rPr>
                <w:b/>
                <w:bCs/>
              </w:rPr>
              <w:t xml:space="preserve"> (mmol.min</w:t>
            </w:r>
            <w:r w:rsidRPr="00007F6A">
              <w:rPr>
                <w:b/>
                <w:bCs/>
                <w:vertAlign w:val="superscript"/>
              </w:rPr>
              <w:t>-1</w:t>
            </w:r>
            <w:r w:rsidRPr="00007F6A">
              <w:rPr>
                <w:b/>
                <w:bCs/>
              </w:rPr>
              <w:t>.kPa</w:t>
            </w:r>
            <w:r w:rsidRPr="00007F6A">
              <w:rPr>
                <w:b/>
                <w:bCs/>
                <w:vertAlign w:val="superscript"/>
              </w:rPr>
              <w:t>-1</w:t>
            </w:r>
            <w:r w:rsidRPr="00007F6A">
              <w:rPr>
                <w:b/>
                <w:bCs/>
              </w:rPr>
              <w:t>)</w:t>
            </w:r>
          </w:p>
        </w:tc>
        <w:tc>
          <w:tcPr>
            <w:tcW w:w="1418" w:type="dxa"/>
            <w:shd w:val="clear" w:color="auto" w:fill="auto"/>
          </w:tcPr>
          <w:p w14:paraId="6C93DCCE" w14:textId="7D2C9B9B" w:rsidR="007163E6" w:rsidRDefault="0066024E" w:rsidP="007327F7">
            <w:pPr>
              <w:jc w:val="center"/>
            </w:pPr>
            <w:r>
              <w:t>0.02</w:t>
            </w:r>
          </w:p>
        </w:tc>
        <w:tc>
          <w:tcPr>
            <w:tcW w:w="1506" w:type="dxa"/>
            <w:shd w:val="clear" w:color="auto" w:fill="auto"/>
          </w:tcPr>
          <w:p w14:paraId="7F8AC8A3" w14:textId="335A8FBB" w:rsidR="007163E6" w:rsidRDefault="0066024E" w:rsidP="007327F7">
            <w:pPr>
              <w:jc w:val="center"/>
            </w:pPr>
            <w:r>
              <w:t>0.940</w:t>
            </w:r>
          </w:p>
        </w:tc>
        <w:tc>
          <w:tcPr>
            <w:tcW w:w="1471" w:type="dxa"/>
            <w:shd w:val="clear" w:color="auto" w:fill="auto"/>
          </w:tcPr>
          <w:p w14:paraId="0A401486" w14:textId="6130BBAD" w:rsidR="007163E6" w:rsidRDefault="0066024E" w:rsidP="007327F7">
            <w:pPr>
              <w:jc w:val="center"/>
            </w:pPr>
            <w:r>
              <w:t>0.22</w:t>
            </w:r>
          </w:p>
        </w:tc>
        <w:tc>
          <w:tcPr>
            <w:tcW w:w="1559" w:type="dxa"/>
            <w:shd w:val="clear" w:color="auto" w:fill="auto"/>
          </w:tcPr>
          <w:p w14:paraId="575FFD2B" w14:textId="259CD742" w:rsidR="007163E6" w:rsidRDefault="0066024E" w:rsidP="007327F7">
            <w:pPr>
              <w:jc w:val="center"/>
            </w:pPr>
            <w:r>
              <w:t>0.405</w:t>
            </w:r>
          </w:p>
        </w:tc>
      </w:tr>
      <w:tr w:rsidR="007163E6" w14:paraId="00526C12" w14:textId="77777777" w:rsidTr="007163E6">
        <w:tc>
          <w:tcPr>
            <w:tcW w:w="3510" w:type="dxa"/>
            <w:tcBorders>
              <w:top w:val="single" w:sz="8" w:space="0" w:color="000000"/>
              <w:bottom w:val="single" w:sz="8" w:space="0" w:color="000000"/>
            </w:tcBorders>
            <w:shd w:val="clear" w:color="auto" w:fill="auto"/>
          </w:tcPr>
          <w:p w14:paraId="0C0CE627" w14:textId="77777777" w:rsidR="007163E6" w:rsidRPr="00007F6A" w:rsidRDefault="007163E6" w:rsidP="007327F7">
            <w:pPr>
              <w:rPr>
                <w:b/>
                <w:bCs/>
              </w:rPr>
            </w:pPr>
            <w:r w:rsidRPr="00007F6A">
              <w:rPr>
                <w:b/>
                <w:bCs/>
              </w:rPr>
              <w:t>T</w:t>
            </w:r>
            <w:r w:rsidRPr="00007F6A">
              <w:rPr>
                <w:b/>
                <w:bCs/>
                <w:vertAlign w:val="subscript"/>
              </w:rPr>
              <w:t>LCO</w:t>
            </w:r>
            <w:r w:rsidRPr="00007F6A">
              <w:rPr>
                <w:b/>
                <w:bCs/>
              </w:rPr>
              <w:t xml:space="preserve"> (% predicted)</w:t>
            </w:r>
          </w:p>
        </w:tc>
        <w:tc>
          <w:tcPr>
            <w:tcW w:w="1418" w:type="dxa"/>
            <w:tcBorders>
              <w:top w:val="single" w:sz="8" w:space="0" w:color="000000"/>
              <w:bottom w:val="single" w:sz="8" w:space="0" w:color="000000"/>
            </w:tcBorders>
            <w:shd w:val="clear" w:color="auto" w:fill="auto"/>
          </w:tcPr>
          <w:p w14:paraId="65E60FD3" w14:textId="73FA95A9" w:rsidR="007163E6" w:rsidRDefault="00633E41" w:rsidP="007327F7">
            <w:pPr>
              <w:jc w:val="center"/>
            </w:pPr>
            <w:r>
              <w:t>0.05</w:t>
            </w:r>
          </w:p>
        </w:tc>
        <w:tc>
          <w:tcPr>
            <w:tcW w:w="1506" w:type="dxa"/>
            <w:tcBorders>
              <w:top w:val="single" w:sz="8" w:space="0" w:color="000000"/>
              <w:bottom w:val="single" w:sz="8" w:space="0" w:color="000000"/>
            </w:tcBorders>
            <w:shd w:val="clear" w:color="auto" w:fill="auto"/>
          </w:tcPr>
          <w:p w14:paraId="45FA118E" w14:textId="5F7BAD6F" w:rsidR="007163E6" w:rsidRDefault="00633E41" w:rsidP="007327F7">
            <w:pPr>
              <w:jc w:val="center"/>
            </w:pPr>
            <w:r>
              <w:t>0.844</w:t>
            </w:r>
          </w:p>
        </w:tc>
        <w:tc>
          <w:tcPr>
            <w:tcW w:w="1471" w:type="dxa"/>
            <w:tcBorders>
              <w:top w:val="single" w:sz="8" w:space="0" w:color="000000"/>
              <w:bottom w:val="single" w:sz="8" w:space="0" w:color="000000"/>
            </w:tcBorders>
            <w:shd w:val="clear" w:color="auto" w:fill="auto"/>
          </w:tcPr>
          <w:p w14:paraId="258050C0" w14:textId="02F6ADFC" w:rsidR="007163E6" w:rsidRDefault="00633E41" w:rsidP="007327F7">
            <w:pPr>
              <w:jc w:val="center"/>
            </w:pPr>
            <w:r>
              <w:t>0.16</w:t>
            </w:r>
          </w:p>
        </w:tc>
        <w:tc>
          <w:tcPr>
            <w:tcW w:w="1559" w:type="dxa"/>
            <w:tcBorders>
              <w:top w:val="single" w:sz="8" w:space="0" w:color="000000"/>
              <w:bottom w:val="single" w:sz="8" w:space="0" w:color="000000"/>
            </w:tcBorders>
            <w:shd w:val="clear" w:color="auto" w:fill="auto"/>
          </w:tcPr>
          <w:p w14:paraId="46A69943" w14:textId="7E99262B" w:rsidR="007163E6" w:rsidRDefault="00633E41" w:rsidP="007327F7">
            <w:pPr>
              <w:jc w:val="center"/>
            </w:pPr>
            <w:r>
              <w:t>0.541</w:t>
            </w:r>
          </w:p>
        </w:tc>
      </w:tr>
      <w:tr w:rsidR="007163E6" w14:paraId="294909A4" w14:textId="77777777" w:rsidTr="007327F7">
        <w:tc>
          <w:tcPr>
            <w:tcW w:w="3510" w:type="dxa"/>
            <w:shd w:val="clear" w:color="auto" w:fill="auto"/>
          </w:tcPr>
          <w:p w14:paraId="7508A203" w14:textId="77777777" w:rsidR="007163E6" w:rsidRPr="00007F6A" w:rsidRDefault="007163E6" w:rsidP="007327F7">
            <w:pPr>
              <w:rPr>
                <w:b/>
                <w:bCs/>
              </w:rPr>
            </w:pPr>
            <w:r w:rsidRPr="00007F6A">
              <w:rPr>
                <w:b/>
                <w:bCs/>
              </w:rPr>
              <w:t>K</w:t>
            </w:r>
            <w:r w:rsidRPr="00007F6A">
              <w:rPr>
                <w:b/>
                <w:bCs/>
                <w:vertAlign w:val="subscript"/>
              </w:rPr>
              <w:t xml:space="preserve">CO </w:t>
            </w:r>
            <w:r w:rsidRPr="00007F6A">
              <w:rPr>
                <w:b/>
                <w:bCs/>
              </w:rPr>
              <w:t>(mmol.min</w:t>
            </w:r>
            <w:r w:rsidRPr="00007F6A">
              <w:rPr>
                <w:b/>
                <w:bCs/>
                <w:vertAlign w:val="superscript"/>
              </w:rPr>
              <w:t>-1</w:t>
            </w:r>
            <w:r w:rsidRPr="00007F6A">
              <w:rPr>
                <w:b/>
                <w:bCs/>
              </w:rPr>
              <w:t>.kPa</w:t>
            </w:r>
            <w:r w:rsidRPr="00007F6A">
              <w:rPr>
                <w:b/>
                <w:bCs/>
                <w:vertAlign w:val="superscript"/>
              </w:rPr>
              <w:t>-1</w:t>
            </w:r>
            <w:r w:rsidRPr="00007F6A">
              <w:rPr>
                <w:b/>
                <w:bCs/>
              </w:rPr>
              <w:t>.L</w:t>
            </w:r>
            <w:r w:rsidRPr="00007F6A">
              <w:rPr>
                <w:b/>
                <w:bCs/>
                <w:vertAlign w:val="superscript"/>
              </w:rPr>
              <w:t>-1</w:t>
            </w:r>
            <w:r w:rsidRPr="00007F6A">
              <w:rPr>
                <w:b/>
                <w:bCs/>
              </w:rPr>
              <w:t>)</w:t>
            </w:r>
          </w:p>
        </w:tc>
        <w:tc>
          <w:tcPr>
            <w:tcW w:w="1418" w:type="dxa"/>
            <w:shd w:val="clear" w:color="auto" w:fill="auto"/>
          </w:tcPr>
          <w:p w14:paraId="673C4520" w14:textId="1AB9609A" w:rsidR="007163E6" w:rsidRDefault="0066024E" w:rsidP="007327F7">
            <w:pPr>
              <w:jc w:val="center"/>
            </w:pPr>
            <w:r>
              <w:t>0.09</w:t>
            </w:r>
          </w:p>
        </w:tc>
        <w:tc>
          <w:tcPr>
            <w:tcW w:w="1506" w:type="dxa"/>
            <w:shd w:val="clear" w:color="auto" w:fill="auto"/>
          </w:tcPr>
          <w:p w14:paraId="0E34C467" w14:textId="14D8EB3C" w:rsidR="007163E6" w:rsidRDefault="0066024E" w:rsidP="007327F7">
            <w:pPr>
              <w:jc w:val="center"/>
            </w:pPr>
            <w:r>
              <w:t>0.743</w:t>
            </w:r>
          </w:p>
        </w:tc>
        <w:tc>
          <w:tcPr>
            <w:tcW w:w="1471" w:type="dxa"/>
            <w:shd w:val="clear" w:color="auto" w:fill="auto"/>
          </w:tcPr>
          <w:p w14:paraId="195F6CDA" w14:textId="60C5148B" w:rsidR="007163E6" w:rsidRDefault="0066024E" w:rsidP="007327F7">
            <w:pPr>
              <w:jc w:val="center"/>
            </w:pPr>
            <w:r>
              <w:t>0.31</w:t>
            </w:r>
          </w:p>
        </w:tc>
        <w:tc>
          <w:tcPr>
            <w:tcW w:w="1559" w:type="dxa"/>
            <w:shd w:val="clear" w:color="auto" w:fill="auto"/>
          </w:tcPr>
          <w:p w14:paraId="7CDF9AF8" w14:textId="03B1F7BC" w:rsidR="007163E6" w:rsidRDefault="0066024E" w:rsidP="007327F7">
            <w:pPr>
              <w:jc w:val="center"/>
            </w:pPr>
            <w:r>
              <w:t>0.213</w:t>
            </w:r>
          </w:p>
        </w:tc>
      </w:tr>
      <w:tr w:rsidR="007163E6" w14:paraId="3EA6CB6D" w14:textId="77777777" w:rsidTr="007327F7">
        <w:tc>
          <w:tcPr>
            <w:tcW w:w="3510" w:type="dxa"/>
            <w:tcBorders>
              <w:top w:val="single" w:sz="8" w:space="0" w:color="000000"/>
              <w:left w:val="single" w:sz="8" w:space="0" w:color="000000"/>
              <w:bottom w:val="single" w:sz="8" w:space="0" w:color="000000"/>
            </w:tcBorders>
            <w:shd w:val="clear" w:color="auto" w:fill="auto"/>
          </w:tcPr>
          <w:p w14:paraId="7203A1A1" w14:textId="77777777" w:rsidR="007163E6" w:rsidRPr="00007F6A" w:rsidRDefault="007163E6" w:rsidP="007327F7">
            <w:pPr>
              <w:rPr>
                <w:b/>
                <w:bCs/>
              </w:rPr>
            </w:pPr>
            <w:r w:rsidRPr="00007F6A">
              <w:rPr>
                <w:b/>
                <w:bCs/>
              </w:rPr>
              <w:t>K</w:t>
            </w:r>
            <w:r w:rsidRPr="00007F6A">
              <w:rPr>
                <w:b/>
                <w:bCs/>
                <w:vertAlign w:val="subscript"/>
              </w:rPr>
              <w:t>CO</w:t>
            </w:r>
            <w:r w:rsidRPr="00007F6A">
              <w:rPr>
                <w:b/>
                <w:bCs/>
              </w:rPr>
              <w:t xml:space="preserve"> (% predicted)</w:t>
            </w:r>
          </w:p>
        </w:tc>
        <w:tc>
          <w:tcPr>
            <w:tcW w:w="1418" w:type="dxa"/>
            <w:tcBorders>
              <w:top w:val="single" w:sz="8" w:space="0" w:color="000000"/>
              <w:bottom w:val="single" w:sz="8" w:space="0" w:color="000000"/>
            </w:tcBorders>
            <w:shd w:val="clear" w:color="auto" w:fill="auto"/>
          </w:tcPr>
          <w:p w14:paraId="105CA184" w14:textId="266906BA" w:rsidR="007163E6" w:rsidRDefault="00633E41" w:rsidP="007327F7">
            <w:pPr>
              <w:jc w:val="center"/>
            </w:pPr>
            <w:r>
              <w:t>0.07</w:t>
            </w:r>
          </w:p>
        </w:tc>
        <w:tc>
          <w:tcPr>
            <w:tcW w:w="1506" w:type="dxa"/>
            <w:tcBorders>
              <w:top w:val="single" w:sz="8" w:space="0" w:color="000000"/>
              <w:bottom w:val="single" w:sz="8" w:space="0" w:color="000000"/>
            </w:tcBorders>
            <w:shd w:val="clear" w:color="auto" w:fill="auto"/>
          </w:tcPr>
          <w:p w14:paraId="4CACFA87" w14:textId="2E33707C" w:rsidR="007163E6" w:rsidRDefault="00633E41" w:rsidP="007327F7">
            <w:pPr>
              <w:jc w:val="center"/>
            </w:pPr>
            <w:r>
              <w:t>0.801</w:t>
            </w:r>
          </w:p>
        </w:tc>
        <w:tc>
          <w:tcPr>
            <w:tcW w:w="1471" w:type="dxa"/>
            <w:tcBorders>
              <w:top w:val="single" w:sz="8" w:space="0" w:color="000000"/>
              <w:bottom w:val="single" w:sz="8" w:space="0" w:color="000000"/>
            </w:tcBorders>
            <w:shd w:val="clear" w:color="auto" w:fill="auto"/>
          </w:tcPr>
          <w:p w14:paraId="2313E204" w14:textId="6DF8738B" w:rsidR="007163E6" w:rsidRDefault="00633E41" w:rsidP="007327F7">
            <w:pPr>
              <w:jc w:val="center"/>
            </w:pPr>
            <w:r>
              <w:t>0.30</w:t>
            </w:r>
          </w:p>
        </w:tc>
        <w:tc>
          <w:tcPr>
            <w:tcW w:w="1559" w:type="dxa"/>
            <w:tcBorders>
              <w:top w:val="single" w:sz="8" w:space="0" w:color="000000"/>
              <w:bottom w:val="single" w:sz="8" w:space="0" w:color="000000"/>
              <w:right w:val="single" w:sz="8" w:space="0" w:color="000000"/>
            </w:tcBorders>
            <w:shd w:val="clear" w:color="auto" w:fill="auto"/>
          </w:tcPr>
          <w:p w14:paraId="4CD2662E" w14:textId="0A9E7956" w:rsidR="007163E6" w:rsidRDefault="00633E41" w:rsidP="007327F7">
            <w:pPr>
              <w:jc w:val="center"/>
            </w:pPr>
            <w:r>
              <w:t>0.235</w:t>
            </w:r>
          </w:p>
        </w:tc>
      </w:tr>
      <w:tr w:rsidR="007163E6" w14:paraId="3B594FB3" w14:textId="77777777" w:rsidTr="007163E6">
        <w:tc>
          <w:tcPr>
            <w:tcW w:w="3510" w:type="dxa"/>
            <w:shd w:val="clear" w:color="auto" w:fill="auto"/>
          </w:tcPr>
          <w:p w14:paraId="1FD6F0D6" w14:textId="77777777" w:rsidR="007163E6" w:rsidRPr="00007F6A" w:rsidRDefault="007163E6" w:rsidP="007327F7">
            <w:pPr>
              <w:rPr>
                <w:b/>
                <w:bCs/>
              </w:rPr>
            </w:pPr>
            <w:r w:rsidRPr="00007F6A">
              <w:rPr>
                <w:b/>
                <w:bCs/>
              </w:rPr>
              <w:lastRenderedPageBreak/>
              <w:t>GAP score (index)</w:t>
            </w:r>
          </w:p>
        </w:tc>
        <w:tc>
          <w:tcPr>
            <w:tcW w:w="1418" w:type="dxa"/>
            <w:shd w:val="clear" w:color="auto" w:fill="auto"/>
          </w:tcPr>
          <w:p w14:paraId="13E20C39" w14:textId="69735DF4" w:rsidR="007163E6" w:rsidRDefault="0066024E" w:rsidP="007327F7">
            <w:pPr>
              <w:jc w:val="center"/>
            </w:pPr>
            <w:r>
              <w:t>0.13</w:t>
            </w:r>
          </w:p>
        </w:tc>
        <w:tc>
          <w:tcPr>
            <w:tcW w:w="1506" w:type="dxa"/>
            <w:shd w:val="clear" w:color="auto" w:fill="auto"/>
          </w:tcPr>
          <w:p w14:paraId="61FBAF50" w14:textId="0026BAA1" w:rsidR="007163E6" w:rsidRDefault="0066024E" w:rsidP="007327F7">
            <w:pPr>
              <w:jc w:val="center"/>
            </w:pPr>
            <w:r>
              <w:t>0.612</w:t>
            </w:r>
          </w:p>
        </w:tc>
        <w:tc>
          <w:tcPr>
            <w:tcW w:w="1471" w:type="dxa"/>
            <w:shd w:val="clear" w:color="auto" w:fill="auto"/>
          </w:tcPr>
          <w:p w14:paraId="0F816A48" w14:textId="68D25913" w:rsidR="007163E6" w:rsidRDefault="0066024E" w:rsidP="007327F7">
            <w:pPr>
              <w:jc w:val="center"/>
            </w:pPr>
            <w:r>
              <w:t>0.08</w:t>
            </w:r>
          </w:p>
        </w:tc>
        <w:tc>
          <w:tcPr>
            <w:tcW w:w="1559" w:type="dxa"/>
            <w:shd w:val="clear" w:color="auto" w:fill="auto"/>
          </w:tcPr>
          <w:p w14:paraId="72D6F3F1" w14:textId="68B01CA5" w:rsidR="007163E6" w:rsidRDefault="0066024E" w:rsidP="007327F7">
            <w:pPr>
              <w:jc w:val="center"/>
            </w:pPr>
            <w:r>
              <w:t>0.771</w:t>
            </w:r>
          </w:p>
        </w:tc>
      </w:tr>
      <w:tr w:rsidR="007163E6" w14:paraId="3B4DE9E9" w14:textId="77777777" w:rsidTr="007327F7">
        <w:tc>
          <w:tcPr>
            <w:tcW w:w="3510" w:type="dxa"/>
            <w:tcBorders>
              <w:top w:val="single" w:sz="8" w:space="0" w:color="000000"/>
              <w:left w:val="single" w:sz="8" w:space="0" w:color="000000"/>
              <w:bottom w:val="single" w:sz="8" w:space="0" w:color="000000"/>
            </w:tcBorders>
            <w:shd w:val="clear" w:color="auto" w:fill="auto"/>
          </w:tcPr>
          <w:p w14:paraId="6C535646" w14:textId="77777777" w:rsidR="007163E6" w:rsidRPr="00007F6A" w:rsidRDefault="007163E6" w:rsidP="007327F7">
            <w:pPr>
              <w:rPr>
                <w:b/>
                <w:bCs/>
              </w:rPr>
            </w:pPr>
            <w:r w:rsidRPr="00007F6A">
              <w:rPr>
                <w:b/>
                <w:bCs/>
              </w:rPr>
              <w:t>CPI (index)</w:t>
            </w:r>
          </w:p>
        </w:tc>
        <w:tc>
          <w:tcPr>
            <w:tcW w:w="1418" w:type="dxa"/>
            <w:tcBorders>
              <w:top w:val="single" w:sz="8" w:space="0" w:color="000000"/>
              <w:bottom w:val="single" w:sz="8" w:space="0" w:color="000000"/>
            </w:tcBorders>
            <w:shd w:val="clear" w:color="auto" w:fill="auto"/>
          </w:tcPr>
          <w:p w14:paraId="5421A9E0" w14:textId="6F3B19CB" w:rsidR="007163E6" w:rsidRDefault="0066024E" w:rsidP="007327F7">
            <w:pPr>
              <w:jc w:val="center"/>
            </w:pPr>
            <w:r>
              <w:t>-0.10</w:t>
            </w:r>
          </w:p>
        </w:tc>
        <w:tc>
          <w:tcPr>
            <w:tcW w:w="1506" w:type="dxa"/>
            <w:tcBorders>
              <w:top w:val="single" w:sz="8" w:space="0" w:color="000000"/>
              <w:bottom w:val="single" w:sz="8" w:space="0" w:color="000000"/>
            </w:tcBorders>
            <w:shd w:val="clear" w:color="auto" w:fill="auto"/>
          </w:tcPr>
          <w:p w14:paraId="2A7EC653" w14:textId="446EF1B2" w:rsidR="007163E6" w:rsidRDefault="0066024E" w:rsidP="007327F7">
            <w:pPr>
              <w:jc w:val="center"/>
            </w:pPr>
            <w:r>
              <w:t>0.970</w:t>
            </w:r>
          </w:p>
        </w:tc>
        <w:tc>
          <w:tcPr>
            <w:tcW w:w="1471" w:type="dxa"/>
            <w:tcBorders>
              <w:top w:val="single" w:sz="8" w:space="0" w:color="000000"/>
              <w:bottom w:val="single" w:sz="8" w:space="0" w:color="000000"/>
            </w:tcBorders>
            <w:shd w:val="clear" w:color="auto" w:fill="auto"/>
          </w:tcPr>
          <w:p w14:paraId="5C8B30B9" w14:textId="495982AC" w:rsidR="007163E6" w:rsidRDefault="0066024E" w:rsidP="007327F7">
            <w:pPr>
              <w:jc w:val="center"/>
            </w:pPr>
            <w:r>
              <w:t>-0.17</w:t>
            </w:r>
          </w:p>
        </w:tc>
        <w:tc>
          <w:tcPr>
            <w:tcW w:w="1559" w:type="dxa"/>
            <w:tcBorders>
              <w:top w:val="single" w:sz="8" w:space="0" w:color="000000"/>
              <w:bottom w:val="single" w:sz="8" w:space="0" w:color="000000"/>
              <w:right w:val="single" w:sz="8" w:space="0" w:color="000000"/>
            </w:tcBorders>
            <w:shd w:val="clear" w:color="auto" w:fill="auto"/>
          </w:tcPr>
          <w:p w14:paraId="62D9097D" w14:textId="09F6D921" w:rsidR="007163E6" w:rsidRDefault="0066024E" w:rsidP="007327F7">
            <w:pPr>
              <w:jc w:val="center"/>
            </w:pPr>
            <w:r>
              <w:t>0.519</w:t>
            </w:r>
          </w:p>
        </w:tc>
      </w:tr>
      <w:tr w:rsidR="003755EA" w14:paraId="4FAA87DA" w14:textId="77777777" w:rsidTr="00C6684A">
        <w:trPr>
          <w:trHeight w:val="633"/>
        </w:trPr>
        <w:tc>
          <w:tcPr>
            <w:tcW w:w="3510" w:type="dxa"/>
            <w:tcBorders>
              <w:top w:val="single" w:sz="8" w:space="0" w:color="000000"/>
              <w:left w:val="single" w:sz="8" w:space="0" w:color="000000"/>
              <w:bottom w:val="single" w:sz="8" w:space="0" w:color="000000"/>
            </w:tcBorders>
            <w:shd w:val="clear" w:color="auto" w:fill="auto"/>
          </w:tcPr>
          <w:p w14:paraId="6F30AD9A" w14:textId="6B42D424" w:rsidR="003755EA" w:rsidRPr="00007F6A" w:rsidRDefault="003755EA" w:rsidP="007327F7">
            <w:pPr>
              <w:rPr>
                <w:b/>
                <w:bCs/>
              </w:rPr>
            </w:pPr>
            <w:r w:rsidRPr="00007F6A">
              <w:rPr>
                <w:b/>
                <w:bCs/>
              </w:rPr>
              <w:t>ISWTd (m)</w:t>
            </w:r>
          </w:p>
        </w:tc>
        <w:tc>
          <w:tcPr>
            <w:tcW w:w="1418" w:type="dxa"/>
            <w:tcBorders>
              <w:top w:val="single" w:sz="8" w:space="0" w:color="000000"/>
              <w:bottom w:val="single" w:sz="8" w:space="0" w:color="000000"/>
            </w:tcBorders>
            <w:shd w:val="clear" w:color="auto" w:fill="auto"/>
          </w:tcPr>
          <w:p w14:paraId="3980EBE0" w14:textId="043453FB" w:rsidR="003755EA" w:rsidRDefault="0066024E" w:rsidP="007327F7">
            <w:pPr>
              <w:jc w:val="center"/>
            </w:pPr>
            <w:r>
              <w:t>0.26</w:t>
            </w:r>
          </w:p>
        </w:tc>
        <w:tc>
          <w:tcPr>
            <w:tcW w:w="1506" w:type="dxa"/>
            <w:tcBorders>
              <w:top w:val="single" w:sz="8" w:space="0" w:color="000000"/>
              <w:bottom w:val="single" w:sz="8" w:space="0" w:color="000000"/>
            </w:tcBorders>
            <w:shd w:val="clear" w:color="auto" w:fill="auto"/>
          </w:tcPr>
          <w:p w14:paraId="21E5BED4" w14:textId="1624C7E2" w:rsidR="003755EA" w:rsidRDefault="0066024E" w:rsidP="007327F7">
            <w:pPr>
              <w:jc w:val="center"/>
            </w:pPr>
            <w:r>
              <w:t>0.341</w:t>
            </w:r>
          </w:p>
        </w:tc>
        <w:tc>
          <w:tcPr>
            <w:tcW w:w="1471" w:type="dxa"/>
            <w:tcBorders>
              <w:top w:val="single" w:sz="8" w:space="0" w:color="000000"/>
              <w:bottom w:val="single" w:sz="8" w:space="0" w:color="000000"/>
            </w:tcBorders>
            <w:shd w:val="clear" w:color="auto" w:fill="auto"/>
          </w:tcPr>
          <w:p w14:paraId="05D68550" w14:textId="1C14E473" w:rsidR="003755EA" w:rsidRDefault="0066024E" w:rsidP="007327F7">
            <w:pPr>
              <w:jc w:val="center"/>
            </w:pPr>
            <w:r>
              <w:t>0.09</w:t>
            </w:r>
          </w:p>
        </w:tc>
        <w:tc>
          <w:tcPr>
            <w:tcW w:w="1559" w:type="dxa"/>
            <w:tcBorders>
              <w:top w:val="single" w:sz="8" w:space="0" w:color="000000"/>
              <w:bottom w:val="single" w:sz="8" w:space="0" w:color="000000"/>
              <w:right w:val="single" w:sz="8" w:space="0" w:color="000000"/>
            </w:tcBorders>
            <w:shd w:val="clear" w:color="auto" w:fill="auto"/>
          </w:tcPr>
          <w:p w14:paraId="11C50DAE" w14:textId="688CBDDB" w:rsidR="003755EA" w:rsidRDefault="0066024E" w:rsidP="007327F7">
            <w:pPr>
              <w:jc w:val="center"/>
            </w:pPr>
            <w:r>
              <w:t>0.739</w:t>
            </w:r>
          </w:p>
        </w:tc>
      </w:tr>
    </w:tbl>
    <w:p w14:paraId="76863A5A" w14:textId="640E4EF5" w:rsidR="00C6684A" w:rsidRDefault="00C6684A" w:rsidP="00C6684A">
      <w:pPr>
        <w:pStyle w:val="Aftertable"/>
      </w:pPr>
      <w:r>
        <w:t>FEV1: forced expiratory volume in one second; FVC: forced vital capacity; T</w:t>
      </w:r>
      <w:r w:rsidRPr="00D05798">
        <w:rPr>
          <w:vertAlign w:val="subscript"/>
        </w:rPr>
        <w:t>LCO</w:t>
      </w:r>
      <w:r>
        <w:t>: Carbon monoxide gas transfer; K</w:t>
      </w:r>
      <w:r w:rsidRPr="00D05798">
        <w:rPr>
          <w:vertAlign w:val="subscript"/>
        </w:rPr>
        <w:t>CO</w:t>
      </w:r>
      <w:r>
        <w:t>: Carbon monoxide gas coefficient; GAP: gender, age, physiology; CPI: composite physiology index; ISWTd: incremental shuttle walk test distance; ST: septal thickness; S/V: surface area to volume ratio.</w:t>
      </w:r>
    </w:p>
    <w:p w14:paraId="63DCD31F" w14:textId="77777777" w:rsidR="00C87381" w:rsidRDefault="00C87381" w:rsidP="00C87381">
      <w:pPr>
        <w:pStyle w:val="figure"/>
      </w:pPr>
      <w:r>
        <w:rPr>
          <w:noProof/>
          <w:lang w:eastAsia="en-GB"/>
        </w:rPr>
        <w:drawing>
          <wp:inline distT="0" distB="0" distL="0" distR="0" wp14:anchorId="70BFF519" wp14:editId="5F03E064">
            <wp:extent cx="6038215" cy="2190750"/>
            <wp:effectExtent l="0" t="0" r="698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Baseline TLCO and MOXE.png"/>
                    <pic:cNvPicPr/>
                  </pic:nvPicPr>
                  <pic:blipFill>
                    <a:blip r:embed="rId169">
                      <a:extLst>
                        <a:ext uri="{28A0092B-C50C-407E-A947-70E740481C1C}">
                          <a14:useLocalDpi xmlns:a14="http://schemas.microsoft.com/office/drawing/2010/main" val="0"/>
                        </a:ext>
                      </a:extLst>
                    </a:blip>
                    <a:stretch>
                      <a:fillRect/>
                    </a:stretch>
                  </pic:blipFill>
                  <pic:spPr>
                    <a:xfrm>
                      <a:off x="0" y="0"/>
                      <a:ext cx="6038215" cy="2190750"/>
                    </a:xfrm>
                    <a:prstGeom prst="rect">
                      <a:avLst/>
                    </a:prstGeom>
                  </pic:spPr>
                </pic:pic>
              </a:graphicData>
            </a:graphic>
          </wp:inline>
        </w:drawing>
      </w:r>
    </w:p>
    <w:p w14:paraId="60D3338D" w14:textId="6963F09D" w:rsidR="00C87381" w:rsidRPr="00C87381" w:rsidRDefault="000303A8" w:rsidP="00C87381">
      <w:pPr>
        <w:pStyle w:val="Caption"/>
      </w:pPr>
      <w:bookmarkStart w:id="6568" w:name="_Toc3145427"/>
      <w:r>
        <w:t>Figure</w:t>
      </w:r>
      <w:r w:rsidR="00C87381">
        <w:t xml:space="preserve"> </w:t>
      </w:r>
      <w:ins w:id="6569"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57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571" w:author="Nicholas Weatherley" w:date="2019-03-05T22:36:00Z">
        <w:r w:rsidR="00D5585D">
          <w:rPr>
            <w:noProof/>
          </w:rPr>
          <w:t>12</w:t>
        </w:r>
        <w:r w:rsidR="00D5585D">
          <w:fldChar w:fldCharType="end"/>
        </w:r>
      </w:ins>
      <w:ins w:id="6572" w:author="Windows User" w:date="2018-11-01T14:27:00Z">
        <w:del w:id="6573" w:author="Nicholas Weatherley" w:date="2019-03-05T22:36:00Z">
          <w:r w:rsidR="002F70B6" w:rsidDel="00D5585D">
            <w:fldChar w:fldCharType="begin"/>
          </w:r>
          <w:r w:rsidR="002F70B6" w:rsidDel="00D5585D">
            <w:delInstrText xml:space="preserve"> STYLEREF 1 \s </w:delInstrText>
          </w:r>
        </w:del>
      </w:ins>
      <w:del w:id="6574" w:author="Nicholas Weatherley" w:date="2019-03-05T22:36:00Z">
        <w:r w:rsidR="002F70B6" w:rsidDel="00D5585D">
          <w:fldChar w:fldCharType="separate"/>
        </w:r>
        <w:r w:rsidR="0024585E" w:rsidDel="00D5585D">
          <w:rPr>
            <w:noProof/>
          </w:rPr>
          <w:delText>6</w:delText>
        </w:r>
      </w:del>
      <w:ins w:id="6575" w:author="Windows User" w:date="2018-11-01T14:27:00Z">
        <w:del w:id="657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577" w:author="Nicholas Weatherley" w:date="2019-03-05T22:36:00Z">
        <w:r w:rsidR="002F70B6" w:rsidDel="00D5585D">
          <w:fldChar w:fldCharType="end"/>
        </w:r>
      </w:del>
      <w:del w:id="657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C87381">
        <w:t>:</w:t>
      </w:r>
      <w:r w:rsidR="00C87381" w:rsidRPr="00C87381">
        <w:t xml:space="preserve"> Baseline CSSR </w:t>
      </w:r>
      <w:r w:rsidR="00C87381">
        <w:t>MOXE</w:t>
      </w:r>
      <w:r w:rsidR="00C87381" w:rsidRPr="00C87381">
        <w:t xml:space="preserve"> correlations with T</w:t>
      </w:r>
      <w:r w:rsidR="00C87381" w:rsidRPr="00C87381">
        <w:rPr>
          <w:vertAlign w:val="subscript"/>
        </w:rPr>
        <w:t>LCO</w:t>
      </w:r>
      <w:bookmarkEnd w:id="6568"/>
    </w:p>
    <w:p w14:paraId="1B251653" w14:textId="47257D93" w:rsidR="007543C1" w:rsidRPr="007543C1" w:rsidRDefault="00C87381" w:rsidP="00C87381">
      <w:pPr>
        <w:pStyle w:val="Figuretext"/>
      </w:pPr>
      <w:r w:rsidRPr="00C87381">
        <w:t>T</w:t>
      </w:r>
      <w:r w:rsidRPr="00C87381">
        <w:rPr>
          <w:vertAlign w:val="subscript"/>
        </w:rPr>
        <w:t>LCO</w:t>
      </w:r>
      <w:r w:rsidRPr="00C87381">
        <w:t>: gas transfer of the lungs for carbon monoxide; ST: septal thickness; S/V: surface area to volume ratio</w:t>
      </w:r>
      <w:r>
        <w:t>.</w:t>
      </w:r>
    </w:p>
    <w:p w14:paraId="6964D2CB" w14:textId="5BF7A3AA" w:rsidR="00397C28" w:rsidRDefault="00397C28" w:rsidP="00397C28">
      <w:pPr>
        <w:pStyle w:val="Heading4"/>
      </w:pPr>
      <w:r>
        <w:t>Six-Month Outcomes</w:t>
      </w:r>
    </w:p>
    <w:p w14:paraId="68933AC9" w14:textId="33604476" w:rsidR="007F5B00" w:rsidRDefault="002149E0" w:rsidP="007F5B00">
      <w:pPr>
        <w:rPr>
          <w:ins w:id="6579" w:author="Windows User" w:date="2018-11-02T11:12:00Z"/>
        </w:rPr>
      </w:pPr>
      <w:r>
        <w:t xml:space="preserve">Correlations between physiology metrics were reassessed at six months. New statistically significant correlations present between MOXE outcomes and physiology metrics at this visit are detailed </w:t>
      </w:r>
      <w:r w:rsidR="00B510A7">
        <w:t>in</w:t>
      </w:r>
      <w:r w:rsidR="000303A8">
        <w:t xml:space="preserve"> Table</w:t>
      </w:r>
      <w:r w:rsidR="00B510A7">
        <w:t xml:space="preserve"> 6.5</w:t>
      </w:r>
      <w:r>
        <w:t>. No statistically significant correlations were seen present between Patz outcome outcomes and physiology metrics</w:t>
      </w:r>
      <w:r w:rsidR="00170A61">
        <w:t>.</w:t>
      </w:r>
    </w:p>
    <w:p w14:paraId="0F2F2974" w14:textId="2F6A804C" w:rsidR="00CB6CD9" w:rsidRDefault="00CB6CD9" w:rsidP="007F5B00">
      <w:pPr>
        <w:rPr>
          <w:ins w:id="6580" w:author="Windows User" w:date="2018-11-02T11:12:00Z"/>
        </w:rPr>
      </w:pPr>
    </w:p>
    <w:p w14:paraId="23C8A386" w14:textId="3C617894" w:rsidR="00CB6CD9" w:rsidRDefault="00CB6CD9" w:rsidP="007F5B00">
      <w:pPr>
        <w:rPr>
          <w:ins w:id="6581" w:author="Windows User" w:date="2018-11-02T11:12:00Z"/>
        </w:rPr>
      </w:pPr>
    </w:p>
    <w:p w14:paraId="58CF6CAE" w14:textId="12A85B1F" w:rsidR="00CB6CD9" w:rsidRDefault="00CB6CD9" w:rsidP="007F5B00"/>
    <w:p w14:paraId="10332713" w14:textId="336B7DA2" w:rsidR="007E39F1" w:rsidDel="00CB6CD9" w:rsidRDefault="007E39F1" w:rsidP="007F5B00">
      <w:pPr>
        <w:rPr>
          <w:del w:id="6582" w:author="Windows User" w:date="2018-11-02T11:12:00Z"/>
        </w:rPr>
      </w:pPr>
    </w:p>
    <w:p w14:paraId="156EB582" w14:textId="7BAEAF99" w:rsidR="007E39F1" w:rsidDel="00CB6CD9" w:rsidRDefault="007E39F1" w:rsidP="007F5B00">
      <w:pPr>
        <w:rPr>
          <w:del w:id="6583" w:author="Windows User" w:date="2018-11-02T11:12:00Z"/>
        </w:rPr>
      </w:pPr>
    </w:p>
    <w:p w14:paraId="335D1399" w14:textId="4362A076" w:rsidR="00B510A7" w:rsidRDefault="00B510A7" w:rsidP="00715E62">
      <w:pPr>
        <w:pStyle w:val="TableTitle0"/>
      </w:pPr>
      <w:bookmarkStart w:id="6584" w:name="_Toc3145534"/>
      <w:r>
        <w:t xml:space="preserve">Table </w:t>
      </w:r>
      <w:ins w:id="6585"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58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587" w:author="Nicholas Weatherley" w:date="2019-03-04T21:03:00Z">
        <w:r w:rsidR="00E96948">
          <w:rPr>
            <w:noProof/>
          </w:rPr>
          <w:t>5</w:t>
        </w:r>
        <w:r w:rsidR="00E96948">
          <w:fldChar w:fldCharType="end"/>
        </w:r>
      </w:ins>
      <w:ins w:id="6588" w:author="Windows User" w:date="2018-11-01T15:46:00Z">
        <w:del w:id="6589" w:author="Nicholas Weatherley" w:date="2019-03-04T21:03:00Z">
          <w:r w:rsidR="00743FFA" w:rsidDel="00E96948">
            <w:fldChar w:fldCharType="begin"/>
          </w:r>
          <w:r w:rsidR="00743FFA" w:rsidDel="00E96948">
            <w:delInstrText xml:space="preserve"> STYLEREF 1 \s </w:delInstrText>
          </w:r>
        </w:del>
      </w:ins>
      <w:del w:id="6590" w:author="Nicholas Weatherley" w:date="2019-03-04T21:03:00Z">
        <w:r w:rsidR="00743FFA" w:rsidDel="00E96948">
          <w:fldChar w:fldCharType="separate"/>
        </w:r>
        <w:r w:rsidR="0024585E" w:rsidDel="00E96948">
          <w:rPr>
            <w:noProof/>
          </w:rPr>
          <w:delText>6</w:delText>
        </w:r>
      </w:del>
      <w:ins w:id="6591" w:author="Windows User" w:date="2018-11-01T15:46:00Z">
        <w:del w:id="659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593" w:author="Nicholas Weatherley" w:date="2019-03-04T21:03:00Z">
        <w:r w:rsidR="00743FFA" w:rsidDel="00E96948">
          <w:fldChar w:fldCharType="end"/>
        </w:r>
      </w:del>
      <w:del w:id="659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5</w:delText>
        </w:r>
        <w:r w:rsidR="00BB544F" w:rsidDel="004435D9">
          <w:fldChar w:fldCharType="end"/>
        </w:r>
      </w:del>
      <w:r w:rsidR="00460C41">
        <w:t>: Six month correlations between CSSR-derived MOXE model outcomes and clinical metrics</w:t>
      </w:r>
      <w:bookmarkEnd w:id="6584"/>
    </w:p>
    <w:tbl>
      <w:tblPr>
        <w:tblW w:w="9464"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510"/>
        <w:gridCol w:w="1418"/>
        <w:gridCol w:w="1506"/>
        <w:gridCol w:w="1471"/>
        <w:gridCol w:w="1559"/>
      </w:tblGrid>
      <w:tr w:rsidR="00B510A7" w14:paraId="7E6565C7" w14:textId="77777777" w:rsidTr="00F7651A">
        <w:trPr>
          <w:tblHeader/>
        </w:trPr>
        <w:tc>
          <w:tcPr>
            <w:tcW w:w="3510" w:type="dxa"/>
            <w:vMerge w:val="restart"/>
            <w:shd w:val="clear" w:color="auto" w:fill="000000"/>
          </w:tcPr>
          <w:p w14:paraId="28DD4FF2" w14:textId="77777777" w:rsidR="00B510A7" w:rsidRPr="00007F6A" w:rsidRDefault="00B510A7" w:rsidP="00F7651A">
            <w:pPr>
              <w:jc w:val="center"/>
              <w:rPr>
                <w:b/>
                <w:bCs/>
                <w:color w:val="FFFFFF"/>
              </w:rPr>
            </w:pPr>
            <w:r w:rsidRPr="00007F6A">
              <w:rPr>
                <w:b/>
                <w:bCs/>
                <w:color w:val="FFFFFF"/>
              </w:rPr>
              <w:t>Physiology metric</w:t>
            </w:r>
          </w:p>
        </w:tc>
        <w:tc>
          <w:tcPr>
            <w:tcW w:w="2924" w:type="dxa"/>
            <w:gridSpan w:val="2"/>
            <w:shd w:val="clear" w:color="auto" w:fill="000000"/>
          </w:tcPr>
          <w:p w14:paraId="4D50CDC1" w14:textId="77777777" w:rsidR="00B510A7" w:rsidRPr="00007F6A" w:rsidRDefault="00B510A7" w:rsidP="00F7651A">
            <w:pPr>
              <w:jc w:val="center"/>
              <w:rPr>
                <w:b/>
                <w:bCs/>
                <w:color w:val="FFFFFF"/>
              </w:rPr>
            </w:pPr>
            <w:r>
              <w:rPr>
                <w:b/>
                <w:bCs/>
                <w:color w:val="FFFFFF"/>
              </w:rPr>
              <w:t>ST</w:t>
            </w:r>
          </w:p>
        </w:tc>
        <w:tc>
          <w:tcPr>
            <w:tcW w:w="3030" w:type="dxa"/>
            <w:gridSpan w:val="2"/>
            <w:shd w:val="clear" w:color="auto" w:fill="000000"/>
          </w:tcPr>
          <w:p w14:paraId="2FF252F6" w14:textId="77777777" w:rsidR="00B510A7" w:rsidRPr="00007F6A" w:rsidRDefault="00B510A7" w:rsidP="00F7651A">
            <w:pPr>
              <w:jc w:val="center"/>
              <w:rPr>
                <w:b/>
                <w:bCs/>
                <w:color w:val="FFFFFF"/>
              </w:rPr>
            </w:pPr>
            <w:r>
              <w:rPr>
                <w:b/>
                <w:bCs/>
                <w:color w:val="FFFFFF"/>
              </w:rPr>
              <w:t>S/V</w:t>
            </w:r>
          </w:p>
        </w:tc>
      </w:tr>
      <w:tr w:rsidR="00B510A7" w14:paraId="6195FDE3" w14:textId="77777777" w:rsidTr="00F7651A">
        <w:tc>
          <w:tcPr>
            <w:tcW w:w="3510" w:type="dxa"/>
            <w:vMerge/>
            <w:tcBorders>
              <w:top w:val="single" w:sz="8" w:space="0" w:color="000000"/>
              <w:left w:val="single" w:sz="8" w:space="0" w:color="000000"/>
              <w:bottom w:val="single" w:sz="8" w:space="0" w:color="000000"/>
            </w:tcBorders>
            <w:shd w:val="clear" w:color="auto" w:fill="auto"/>
          </w:tcPr>
          <w:p w14:paraId="12FE8F43" w14:textId="77777777" w:rsidR="00B510A7" w:rsidRPr="00007F6A" w:rsidRDefault="00B510A7" w:rsidP="00F7651A">
            <w:pPr>
              <w:rPr>
                <w:b/>
                <w:bCs/>
              </w:rPr>
            </w:pPr>
          </w:p>
        </w:tc>
        <w:tc>
          <w:tcPr>
            <w:tcW w:w="1418" w:type="dxa"/>
            <w:tcBorders>
              <w:top w:val="single" w:sz="8" w:space="0" w:color="000000"/>
              <w:bottom w:val="single" w:sz="8" w:space="0" w:color="000000"/>
            </w:tcBorders>
            <w:shd w:val="clear" w:color="auto" w:fill="auto"/>
          </w:tcPr>
          <w:p w14:paraId="4ACABC81" w14:textId="77777777" w:rsidR="00B510A7" w:rsidRDefault="00B510A7" w:rsidP="00F7651A">
            <w:pPr>
              <w:jc w:val="center"/>
            </w:pPr>
            <w:r>
              <w:t>r</w:t>
            </w:r>
          </w:p>
        </w:tc>
        <w:tc>
          <w:tcPr>
            <w:tcW w:w="1506" w:type="dxa"/>
            <w:tcBorders>
              <w:top w:val="single" w:sz="8" w:space="0" w:color="000000"/>
              <w:bottom w:val="single" w:sz="8" w:space="0" w:color="000000"/>
            </w:tcBorders>
            <w:shd w:val="clear" w:color="auto" w:fill="auto"/>
          </w:tcPr>
          <w:p w14:paraId="5EAE7F6C" w14:textId="77777777" w:rsidR="00B510A7" w:rsidRDefault="00B510A7" w:rsidP="00F7651A">
            <w:pPr>
              <w:jc w:val="center"/>
            </w:pPr>
            <w:r>
              <w:t>p</w:t>
            </w:r>
          </w:p>
        </w:tc>
        <w:tc>
          <w:tcPr>
            <w:tcW w:w="1471" w:type="dxa"/>
            <w:tcBorders>
              <w:top w:val="single" w:sz="8" w:space="0" w:color="000000"/>
              <w:bottom w:val="single" w:sz="8" w:space="0" w:color="000000"/>
            </w:tcBorders>
            <w:shd w:val="clear" w:color="auto" w:fill="auto"/>
          </w:tcPr>
          <w:p w14:paraId="675B34EA" w14:textId="77777777" w:rsidR="00B510A7" w:rsidRDefault="00B510A7" w:rsidP="00F7651A">
            <w:pPr>
              <w:jc w:val="center"/>
            </w:pPr>
            <w:r>
              <w:t>r</w:t>
            </w:r>
          </w:p>
        </w:tc>
        <w:tc>
          <w:tcPr>
            <w:tcW w:w="1559" w:type="dxa"/>
            <w:tcBorders>
              <w:top w:val="single" w:sz="8" w:space="0" w:color="000000"/>
              <w:bottom w:val="single" w:sz="8" w:space="0" w:color="000000"/>
              <w:right w:val="single" w:sz="8" w:space="0" w:color="000000"/>
            </w:tcBorders>
            <w:shd w:val="clear" w:color="auto" w:fill="auto"/>
          </w:tcPr>
          <w:p w14:paraId="3109D751" w14:textId="77777777" w:rsidR="00B510A7" w:rsidRDefault="00B510A7" w:rsidP="00F7651A">
            <w:pPr>
              <w:jc w:val="center"/>
            </w:pPr>
            <w:r>
              <w:t>p</w:t>
            </w:r>
          </w:p>
        </w:tc>
      </w:tr>
      <w:tr w:rsidR="00B510A7" w14:paraId="5E041D7D" w14:textId="77777777" w:rsidTr="00DB7A2F">
        <w:tc>
          <w:tcPr>
            <w:tcW w:w="3510" w:type="dxa"/>
            <w:shd w:val="clear" w:color="auto" w:fill="auto"/>
          </w:tcPr>
          <w:p w14:paraId="0006C871" w14:textId="77777777" w:rsidR="00B510A7" w:rsidRPr="00007F6A" w:rsidRDefault="00B510A7" w:rsidP="00F7651A">
            <w:pPr>
              <w:rPr>
                <w:b/>
                <w:bCs/>
              </w:rPr>
            </w:pPr>
            <w:r w:rsidRPr="00007F6A">
              <w:rPr>
                <w:b/>
                <w:bCs/>
              </w:rPr>
              <w:t>T</w:t>
            </w:r>
            <w:r w:rsidRPr="00007F6A">
              <w:rPr>
                <w:b/>
                <w:bCs/>
                <w:vertAlign w:val="subscript"/>
              </w:rPr>
              <w:t>LCO</w:t>
            </w:r>
            <w:r w:rsidRPr="00007F6A">
              <w:rPr>
                <w:b/>
                <w:bCs/>
              </w:rPr>
              <w:t xml:space="preserve"> (mmol.min</w:t>
            </w:r>
            <w:r w:rsidRPr="00007F6A">
              <w:rPr>
                <w:b/>
                <w:bCs/>
                <w:vertAlign w:val="superscript"/>
              </w:rPr>
              <w:t>-1</w:t>
            </w:r>
            <w:r w:rsidRPr="00007F6A">
              <w:rPr>
                <w:b/>
                <w:bCs/>
              </w:rPr>
              <w:t>.kPa</w:t>
            </w:r>
            <w:r w:rsidRPr="00007F6A">
              <w:rPr>
                <w:b/>
                <w:bCs/>
                <w:vertAlign w:val="superscript"/>
              </w:rPr>
              <w:t>-1</w:t>
            </w:r>
            <w:r w:rsidRPr="00007F6A">
              <w:rPr>
                <w:b/>
                <w:bCs/>
              </w:rPr>
              <w:t>)</w:t>
            </w:r>
          </w:p>
        </w:tc>
        <w:tc>
          <w:tcPr>
            <w:tcW w:w="1418" w:type="dxa"/>
            <w:shd w:val="clear" w:color="auto" w:fill="D9D9D9" w:themeFill="background1" w:themeFillShade="D9"/>
          </w:tcPr>
          <w:p w14:paraId="1F444AD4" w14:textId="15F362ED" w:rsidR="00B510A7" w:rsidRDefault="006434ED" w:rsidP="00F7651A">
            <w:pPr>
              <w:jc w:val="center"/>
            </w:pPr>
            <w:r>
              <w:t>-0.67</w:t>
            </w:r>
          </w:p>
        </w:tc>
        <w:tc>
          <w:tcPr>
            <w:tcW w:w="1506" w:type="dxa"/>
            <w:shd w:val="clear" w:color="auto" w:fill="D9D9D9" w:themeFill="background1" w:themeFillShade="D9"/>
          </w:tcPr>
          <w:p w14:paraId="19F76E34" w14:textId="7362A504" w:rsidR="00B510A7" w:rsidRDefault="006434ED" w:rsidP="00F7651A">
            <w:pPr>
              <w:jc w:val="center"/>
            </w:pPr>
            <w:r>
              <w:t>0.023</w:t>
            </w:r>
          </w:p>
        </w:tc>
        <w:tc>
          <w:tcPr>
            <w:tcW w:w="1471" w:type="dxa"/>
            <w:shd w:val="clear" w:color="auto" w:fill="auto"/>
          </w:tcPr>
          <w:p w14:paraId="444B7112" w14:textId="2A618D34" w:rsidR="00B510A7" w:rsidRDefault="006434ED" w:rsidP="00F7651A">
            <w:pPr>
              <w:jc w:val="center"/>
            </w:pPr>
            <w:r>
              <w:t>-0.33</w:t>
            </w:r>
          </w:p>
        </w:tc>
        <w:tc>
          <w:tcPr>
            <w:tcW w:w="1559" w:type="dxa"/>
            <w:shd w:val="clear" w:color="auto" w:fill="auto"/>
          </w:tcPr>
          <w:p w14:paraId="1D3D9183" w14:textId="7B72DC61" w:rsidR="00B510A7" w:rsidRDefault="006434ED" w:rsidP="00F7651A">
            <w:pPr>
              <w:jc w:val="center"/>
            </w:pPr>
            <w:r>
              <w:t>0.326</w:t>
            </w:r>
          </w:p>
        </w:tc>
      </w:tr>
      <w:tr w:rsidR="00B510A7" w14:paraId="3264C470" w14:textId="77777777" w:rsidTr="00DB7A2F">
        <w:tc>
          <w:tcPr>
            <w:tcW w:w="3510" w:type="dxa"/>
            <w:tcBorders>
              <w:top w:val="single" w:sz="8" w:space="0" w:color="000000"/>
              <w:bottom w:val="single" w:sz="8" w:space="0" w:color="000000"/>
            </w:tcBorders>
            <w:shd w:val="clear" w:color="auto" w:fill="auto"/>
          </w:tcPr>
          <w:p w14:paraId="5EEC2883" w14:textId="77777777" w:rsidR="00B510A7" w:rsidRPr="00007F6A" w:rsidRDefault="00B510A7" w:rsidP="00F7651A">
            <w:pPr>
              <w:rPr>
                <w:b/>
                <w:bCs/>
              </w:rPr>
            </w:pPr>
            <w:r w:rsidRPr="00007F6A">
              <w:rPr>
                <w:b/>
                <w:bCs/>
              </w:rPr>
              <w:t>T</w:t>
            </w:r>
            <w:r w:rsidRPr="00007F6A">
              <w:rPr>
                <w:b/>
                <w:bCs/>
                <w:vertAlign w:val="subscript"/>
              </w:rPr>
              <w:t>LCO</w:t>
            </w:r>
            <w:r w:rsidRPr="00007F6A">
              <w:rPr>
                <w:b/>
                <w:bCs/>
              </w:rPr>
              <w:t xml:space="preserve"> (% predicted)</w:t>
            </w:r>
          </w:p>
        </w:tc>
        <w:tc>
          <w:tcPr>
            <w:tcW w:w="1418" w:type="dxa"/>
            <w:tcBorders>
              <w:top w:val="single" w:sz="8" w:space="0" w:color="000000"/>
              <w:bottom w:val="single" w:sz="8" w:space="0" w:color="000000"/>
            </w:tcBorders>
            <w:shd w:val="clear" w:color="auto" w:fill="D9D9D9" w:themeFill="background1" w:themeFillShade="D9"/>
          </w:tcPr>
          <w:p w14:paraId="24DB1D35" w14:textId="5DE9D2F6" w:rsidR="00B510A7" w:rsidRDefault="000D0972" w:rsidP="00F7651A">
            <w:pPr>
              <w:jc w:val="center"/>
            </w:pPr>
            <w:r>
              <w:t>-0.7</w:t>
            </w:r>
            <w:r w:rsidR="00633E41">
              <w:t>4</w:t>
            </w:r>
          </w:p>
        </w:tc>
        <w:tc>
          <w:tcPr>
            <w:tcW w:w="1506" w:type="dxa"/>
            <w:tcBorders>
              <w:top w:val="single" w:sz="8" w:space="0" w:color="000000"/>
              <w:bottom w:val="single" w:sz="8" w:space="0" w:color="000000"/>
            </w:tcBorders>
            <w:shd w:val="clear" w:color="auto" w:fill="D9D9D9" w:themeFill="background1" w:themeFillShade="D9"/>
          </w:tcPr>
          <w:p w14:paraId="04FC3826" w14:textId="1F66EB15" w:rsidR="00B510A7" w:rsidRDefault="000D0972" w:rsidP="00F7651A">
            <w:pPr>
              <w:jc w:val="center"/>
            </w:pPr>
            <w:r>
              <w:t>0.0</w:t>
            </w:r>
            <w:r w:rsidR="00633E41">
              <w:t>10</w:t>
            </w:r>
          </w:p>
        </w:tc>
        <w:tc>
          <w:tcPr>
            <w:tcW w:w="1471" w:type="dxa"/>
            <w:tcBorders>
              <w:top w:val="single" w:sz="8" w:space="0" w:color="000000"/>
              <w:bottom w:val="single" w:sz="8" w:space="0" w:color="000000"/>
            </w:tcBorders>
            <w:shd w:val="clear" w:color="auto" w:fill="auto"/>
          </w:tcPr>
          <w:p w14:paraId="5B02BEA1" w14:textId="43E5C381" w:rsidR="00B510A7" w:rsidRDefault="00633E41" w:rsidP="00F7651A">
            <w:pPr>
              <w:jc w:val="center"/>
            </w:pPr>
            <w:r>
              <w:t>-0.41</w:t>
            </w:r>
          </w:p>
        </w:tc>
        <w:tc>
          <w:tcPr>
            <w:tcW w:w="1559" w:type="dxa"/>
            <w:tcBorders>
              <w:top w:val="single" w:sz="8" w:space="0" w:color="000000"/>
              <w:bottom w:val="single" w:sz="8" w:space="0" w:color="000000"/>
            </w:tcBorders>
            <w:shd w:val="clear" w:color="auto" w:fill="auto"/>
          </w:tcPr>
          <w:p w14:paraId="13580281" w14:textId="2A5CF850" w:rsidR="00B510A7" w:rsidRDefault="00633E41" w:rsidP="00F7651A">
            <w:pPr>
              <w:jc w:val="center"/>
            </w:pPr>
            <w:r>
              <w:t>0.212</w:t>
            </w:r>
          </w:p>
        </w:tc>
      </w:tr>
      <w:tr w:rsidR="00B510A7" w14:paraId="6AB795B2" w14:textId="77777777" w:rsidTr="00DB7A2F">
        <w:tc>
          <w:tcPr>
            <w:tcW w:w="3510" w:type="dxa"/>
            <w:tcBorders>
              <w:top w:val="single" w:sz="8" w:space="0" w:color="000000"/>
              <w:left w:val="single" w:sz="8" w:space="0" w:color="000000"/>
              <w:bottom w:val="single" w:sz="8" w:space="0" w:color="000000"/>
            </w:tcBorders>
            <w:shd w:val="clear" w:color="auto" w:fill="auto"/>
          </w:tcPr>
          <w:p w14:paraId="39122617" w14:textId="77777777" w:rsidR="00B510A7" w:rsidRPr="00007F6A" w:rsidRDefault="00B510A7" w:rsidP="00F7651A">
            <w:pPr>
              <w:rPr>
                <w:b/>
                <w:bCs/>
              </w:rPr>
            </w:pPr>
            <w:r w:rsidRPr="00007F6A">
              <w:rPr>
                <w:b/>
                <w:bCs/>
              </w:rPr>
              <w:t>CPI (index)</w:t>
            </w:r>
          </w:p>
        </w:tc>
        <w:tc>
          <w:tcPr>
            <w:tcW w:w="1418" w:type="dxa"/>
            <w:tcBorders>
              <w:top w:val="single" w:sz="8" w:space="0" w:color="000000"/>
              <w:bottom w:val="single" w:sz="8" w:space="0" w:color="000000"/>
            </w:tcBorders>
            <w:shd w:val="clear" w:color="auto" w:fill="D9D9D9" w:themeFill="background1" w:themeFillShade="D9"/>
          </w:tcPr>
          <w:p w14:paraId="084C085E" w14:textId="165F5424" w:rsidR="00B510A7" w:rsidRDefault="000D0972" w:rsidP="00F7651A">
            <w:pPr>
              <w:jc w:val="center"/>
            </w:pPr>
            <w:r>
              <w:t>0.</w:t>
            </w:r>
            <w:r w:rsidR="00CC54FD">
              <w:t>68</w:t>
            </w:r>
          </w:p>
        </w:tc>
        <w:tc>
          <w:tcPr>
            <w:tcW w:w="1506" w:type="dxa"/>
            <w:tcBorders>
              <w:top w:val="single" w:sz="8" w:space="0" w:color="000000"/>
              <w:bottom w:val="single" w:sz="8" w:space="0" w:color="000000"/>
            </w:tcBorders>
            <w:shd w:val="clear" w:color="auto" w:fill="D9D9D9" w:themeFill="background1" w:themeFillShade="D9"/>
          </w:tcPr>
          <w:p w14:paraId="67E9A09D" w14:textId="28430F79" w:rsidR="00B510A7" w:rsidRDefault="000D0972" w:rsidP="00F7651A">
            <w:pPr>
              <w:jc w:val="center"/>
            </w:pPr>
            <w:r>
              <w:t>0.0</w:t>
            </w:r>
            <w:r w:rsidR="00CC54FD">
              <w:t>30</w:t>
            </w:r>
          </w:p>
        </w:tc>
        <w:tc>
          <w:tcPr>
            <w:tcW w:w="1471" w:type="dxa"/>
            <w:tcBorders>
              <w:top w:val="single" w:sz="8" w:space="0" w:color="000000"/>
              <w:bottom w:val="single" w:sz="8" w:space="0" w:color="000000"/>
            </w:tcBorders>
            <w:shd w:val="clear" w:color="auto" w:fill="auto"/>
          </w:tcPr>
          <w:p w14:paraId="08C39628" w14:textId="05F023C6" w:rsidR="00B510A7" w:rsidRDefault="000D0972" w:rsidP="00F7651A">
            <w:pPr>
              <w:jc w:val="center"/>
            </w:pPr>
            <w:r>
              <w:t>0.35</w:t>
            </w:r>
          </w:p>
        </w:tc>
        <w:tc>
          <w:tcPr>
            <w:tcW w:w="1559" w:type="dxa"/>
            <w:tcBorders>
              <w:top w:val="single" w:sz="8" w:space="0" w:color="000000"/>
              <w:bottom w:val="single" w:sz="8" w:space="0" w:color="000000"/>
              <w:right w:val="single" w:sz="8" w:space="0" w:color="000000"/>
            </w:tcBorders>
            <w:shd w:val="clear" w:color="auto" w:fill="auto"/>
          </w:tcPr>
          <w:p w14:paraId="52643E51" w14:textId="68991E58" w:rsidR="00B510A7" w:rsidRDefault="000D0972" w:rsidP="00F7651A">
            <w:pPr>
              <w:jc w:val="center"/>
            </w:pPr>
            <w:r>
              <w:t>0.328</w:t>
            </w:r>
          </w:p>
        </w:tc>
      </w:tr>
    </w:tbl>
    <w:p w14:paraId="2A216454" w14:textId="77777777" w:rsidR="00B510A7" w:rsidRDefault="00B510A7" w:rsidP="00B510A7">
      <w:pPr>
        <w:pStyle w:val="Aftertable"/>
      </w:pPr>
      <w:r>
        <w:t>FEV1: forced expiratory volume in one second; FVC: forced vital capacity; T</w:t>
      </w:r>
      <w:r w:rsidRPr="00D05798">
        <w:rPr>
          <w:vertAlign w:val="subscript"/>
        </w:rPr>
        <w:t>LCO</w:t>
      </w:r>
      <w:r>
        <w:t>: Carbon monoxide gas transfer; K</w:t>
      </w:r>
      <w:r w:rsidRPr="00D05798">
        <w:rPr>
          <w:vertAlign w:val="subscript"/>
        </w:rPr>
        <w:t>CO</w:t>
      </w:r>
      <w:r>
        <w:t>: Carbon monoxide gas coefficient; GAP: gender, age, physiology; CPI: composite physiology index; ISWTd: incremental shuttle walk test distance; ST: septal thickness; S/V: surface area to volume ratio.</w:t>
      </w:r>
    </w:p>
    <w:p w14:paraId="426B09E6" w14:textId="2A06C85A" w:rsidR="00267C27" w:rsidRDefault="00633E41" w:rsidP="00D049DE">
      <w:pPr>
        <w:pStyle w:val="figure"/>
      </w:pPr>
      <w:r>
        <w:rPr>
          <w:noProof/>
          <w:lang w:eastAsia="en-GB"/>
        </w:rPr>
        <w:drawing>
          <wp:inline distT="0" distB="0" distL="0" distR="0" wp14:anchorId="614100EE" wp14:editId="785A92D7">
            <wp:extent cx="6038215" cy="1471295"/>
            <wp:effectExtent l="0" t="0" r="6985" b="190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Six month CSSR correlations.png"/>
                    <pic:cNvPicPr/>
                  </pic:nvPicPr>
                  <pic:blipFill>
                    <a:blip r:embed="rId170">
                      <a:extLst>
                        <a:ext uri="{28A0092B-C50C-407E-A947-70E740481C1C}">
                          <a14:useLocalDpi xmlns:a14="http://schemas.microsoft.com/office/drawing/2010/main" val="0"/>
                        </a:ext>
                      </a:extLst>
                    </a:blip>
                    <a:stretch>
                      <a:fillRect/>
                    </a:stretch>
                  </pic:blipFill>
                  <pic:spPr>
                    <a:xfrm>
                      <a:off x="0" y="0"/>
                      <a:ext cx="6038215" cy="1471295"/>
                    </a:xfrm>
                    <a:prstGeom prst="rect">
                      <a:avLst/>
                    </a:prstGeom>
                  </pic:spPr>
                </pic:pic>
              </a:graphicData>
            </a:graphic>
          </wp:inline>
        </w:drawing>
      </w:r>
    </w:p>
    <w:p w14:paraId="19F31A07" w14:textId="7CB84108" w:rsidR="00EF2686" w:rsidRDefault="000303A8" w:rsidP="00267C27">
      <w:pPr>
        <w:pStyle w:val="Caption"/>
      </w:pPr>
      <w:bookmarkStart w:id="6595" w:name="_Toc3145428"/>
      <w:r>
        <w:t>Figure</w:t>
      </w:r>
      <w:r w:rsidR="00267C27">
        <w:t xml:space="preserve"> </w:t>
      </w:r>
      <w:ins w:id="6596"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59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598" w:author="Nicholas Weatherley" w:date="2019-03-05T22:36:00Z">
        <w:r w:rsidR="00D5585D">
          <w:rPr>
            <w:noProof/>
          </w:rPr>
          <w:t>13</w:t>
        </w:r>
        <w:r w:rsidR="00D5585D">
          <w:fldChar w:fldCharType="end"/>
        </w:r>
      </w:ins>
      <w:ins w:id="6599" w:author="Windows User" w:date="2018-11-01T14:27:00Z">
        <w:del w:id="6600" w:author="Nicholas Weatherley" w:date="2019-03-05T22:36:00Z">
          <w:r w:rsidR="002F70B6" w:rsidDel="00D5585D">
            <w:fldChar w:fldCharType="begin"/>
          </w:r>
          <w:r w:rsidR="002F70B6" w:rsidDel="00D5585D">
            <w:delInstrText xml:space="preserve"> STYLEREF 1 \s </w:delInstrText>
          </w:r>
        </w:del>
      </w:ins>
      <w:del w:id="6601" w:author="Nicholas Weatherley" w:date="2019-03-05T22:36:00Z">
        <w:r w:rsidR="002F70B6" w:rsidDel="00D5585D">
          <w:fldChar w:fldCharType="separate"/>
        </w:r>
        <w:r w:rsidR="0024585E" w:rsidDel="00D5585D">
          <w:rPr>
            <w:noProof/>
          </w:rPr>
          <w:delText>6</w:delText>
        </w:r>
      </w:del>
      <w:ins w:id="6602" w:author="Windows User" w:date="2018-11-01T14:27:00Z">
        <w:del w:id="660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604" w:author="Nicholas Weatherley" w:date="2019-03-05T22:36:00Z">
        <w:r w:rsidR="002F70B6" w:rsidDel="00D5585D">
          <w:fldChar w:fldCharType="end"/>
        </w:r>
      </w:del>
      <w:del w:id="660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267C27">
        <w:t>: Six-month CSSR metric correlations</w:t>
      </w:r>
      <w:bookmarkEnd w:id="6595"/>
    </w:p>
    <w:p w14:paraId="0FC1EFED" w14:textId="6F805FD9" w:rsidR="00267C27" w:rsidRPr="00267C27" w:rsidRDefault="00267C27" w:rsidP="00267C27">
      <w:pPr>
        <w:pStyle w:val="Figuretext"/>
      </w:pPr>
      <w:r>
        <w:t>T</w:t>
      </w:r>
      <w:r w:rsidRPr="00267C27">
        <w:rPr>
          <w:vertAlign w:val="subscript"/>
        </w:rPr>
        <w:t>LCO</w:t>
      </w:r>
      <w:r>
        <w:t>: carbon monoxide gas transfer of the lung; CPI: composite physiology index; ST: septal thickness.</w:t>
      </w:r>
    </w:p>
    <w:p w14:paraId="4AA10B71" w14:textId="4863CC8D" w:rsidR="00EF2686" w:rsidRDefault="006B4120" w:rsidP="001B3AFA">
      <w:r>
        <w:t>Six month c</w:t>
      </w:r>
      <w:r w:rsidR="00EF2686">
        <w:t>hanges</w:t>
      </w:r>
      <w:r>
        <w:t xml:space="preserve"> in CSSR-derived m</w:t>
      </w:r>
      <w:r w:rsidR="00C04DC2">
        <w:t xml:space="preserve">etrics are plotted in </w:t>
      </w:r>
      <w:r w:rsidR="000303A8">
        <w:t>Figure</w:t>
      </w:r>
      <w:r w:rsidR="00C04DC2">
        <w:t xml:space="preserve"> 6.1</w:t>
      </w:r>
      <w:ins w:id="6606" w:author="Windows User" w:date="2018-11-02T11:12:00Z">
        <w:r w:rsidR="00CB6CD9">
          <w:t>4</w:t>
        </w:r>
      </w:ins>
      <w:del w:id="6607" w:author="Windows User" w:date="2018-11-02T11:12:00Z">
        <w:r w:rsidR="00C04DC2" w:rsidDel="00CB6CD9">
          <w:delText>3</w:delText>
        </w:r>
      </w:del>
      <w:r>
        <w:t>. Wilcoxon Rank tests demonstrate the following, expressed as (median change; Wilcoxon p-value): Patz ST (</w:t>
      </w:r>
      <w:r w:rsidR="004B7360">
        <w:t>-1.1µm; p = 0.006</w:t>
      </w:r>
      <w:r>
        <w:t>), Patz S/V (</w:t>
      </w:r>
      <w:r w:rsidR="00651E8E">
        <w:t>59; p = 0.106</w:t>
      </w:r>
      <w:r>
        <w:t>), MOXE ST (</w:t>
      </w:r>
      <w:r w:rsidR="00651E8E">
        <w:t>-0.6µm; p = 0.377</w:t>
      </w:r>
      <w:r>
        <w:t>), MOXE S/V</w:t>
      </w:r>
      <w:r w:rsidR="0014050A">
        <w:t xml:space="preserve"> (</w:t>
      </w:r>
      <w:r w:rsidR="00651E8E">
        <w:t>67; p = 0.206</w:t>
      </w:r>
      <w:r w:rsidR="0014050A">
        <w:t>)</w:t>
      </w:r>
      <w:r>
        <w:t>.</w:t>
      </w:r>
    </w:p>
    <w:p w14:paraId="4BC7B931" w14:textId="4E2B3CC5" w:rsidR="00A228FE" w:rsidRDefault="006B4A6A" w:rsidP="00A228FE">
      <w:pPr>
        <w:pStyle w:val="figure"/>
      </w:pPr>
      <w:r>
        <w:rPr>
          <w:noProof/>
          <w:lang w:eastAsia="en-GB"/>
        </w:rPr>
        <w:drawing>
          <wp:inline distT="0" distB="0" distL="0" distR="0" wp14:anchorId="6BC726C2" wp14:editId="1DBA0B42">
            <wp:extent cx="4445526" cy="3118273"/>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Six month CSSR changes.png"/>
                    <pic:cNvPicPr/>
                  </pic:nvPicPr>
                  <pic:blipFill>
                    <a:blip r:embed="rId171">
                      <a:extLst>
                        <a:ext uri="{28A0092B-C50C-407E-A947-70E740481C1C}">
                          <a14:useLocalDpi xmlns:a14="http://schemas.microsoft.com/office/drawing/2010/main" val="0"/>
                        </a:ext>
                      </a:extLst>
                    </a:blip>
                    <a:stretch>
                      <a:fillRect/>
                    </a:stretch>
                  </pic:blipFill>
                  <pic:spPr>
                    <a:xfrm>
                      <a:off x="0" y="0"/>
                      <a:ext cx="4486124" cy="3146750"/>
                    </a:xfrm>
                    <a:prstGeom prst="rect">
                      <a:avLst/>
                    </a:prstGeom>
                  </pic:spPr>
                </pic:pic>
              </a:graphicData>
            </a:graphic>
          </wp:inline>
        </w:drawing>
      </w:r>
    </w:p>
    <w:p w14:paraId="02F3B446" w14:textId="6949B64B" w:rsidR="006B4120" w:rsidRDefault="000303A8" w:rsidP="00A228FE">
      <w:pPr>
        <w:pStyle w:val="Caption"/>
      </w:pPr>
      <w:bookmarkStart w:id="6608" w:name="_Toc3145429"/>
      <w:r>
        <w:t>Figure</w:t>
      </w:r>
      <w:r w:rsidR="00A228FE">
        <w:t xml:space="preserve"> </w:t>
      </w:r>
      <w:ins w:id="6609"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61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611" w:author="Nicholas Weatherley" w:date="2019-03-05T22:36:00Z">
        <w:r w:rsidR="00D5585D">
          <w:rPr>
            <w:noProof/>
          </w:rPr>
          <w:t>14</w:t>
        </w:r>
        <w:r w:rsidR="00D5585D">
          <w:fldChar w:fldCharType="end"/>
        </w:r>
      </w:ins>
      <w:ins w:id="6612" w:author="Windows User" w:date="2018-11-01T14:27:00Z">
        <w:del w:id="6613" w:author="Nicholas Weatherley" w:date="2019-03-05T22:36:00Z">
          <w:r w:rsidR="002F70B6" w:rsidDel="00D5585D">
            <w:fldChar w:fldCharType="begin"/>
          </w:r>
          <w:r w:rsidR="002F70B6" w:rsidDel="00D5585D">
            <w:delInstrText xml:space="preserve"> STYLEREF 1 \s </w:delInstrText>
          </w:r>
        </w:del>
      </w:ins>
      <w:del w:id="6614" w:author="Nicholas Weatherley" w:date="2019-03-05T22:36:00Z">
        <w:r w:rsidR="002F70B6" w:rsidDel="00D5585D">
          <w:fldChar w:fldCharType="separate"/>
        </w:r>
        <w:r w:rsidR="0024585E" w:rsidDel="00D5585D">
          <w:rPr>
            <w:noProof/>
          </w:rPr>
          <w:delText>6</w:delText>
        </w:r>
      </w:del>
      <w:ins w:id="6615" w:author="Windows User" w:date="2018-11-01T14:27:00Z">
        <w:del w:id="661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617" w:author="Nicholas Weatherley" w:date="2019-03-05T22:36:00Z">
        <w:r w:rsidR="002F70B6" w:rsidDel="00D5585D">
          <w:fldChar w:fldCharType="end"/>
        </w:r>
      </w:del>
      <w:del w:id="661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A228FE">
        <w:t>: Six-month change in CSSR metrics</w:t>
      </w:r>
      <w:bookmarkEnd w:id="6608"/>
    </w:p>
    <w:p w14:paraId="1DC50C5D" w14:textId="3B3E4DCA" w:rsidR="00A228FE" w:rsidRDefault="008D22A7" w:rsidP="00A228FE">
      <w:pPr>
        <w:pStyle w:val="Figuretext"/>
      </w:pPr>
      <w:r>
        <w:t>ST: septal thickness; S/V: surface area to volume ratio.</w:t>
      </w:r>
    </w:p>
    <w:p w14:paraId="158FBA55" w14:textId="31F44CD1" w:rsidR="005155EB" w:rsidRDefault="005155EB" w:rsidP="005155EB">
      <w:pPr>
        <w:pStyle w:val="Heading3"/>
      </w:pPr>
      <w:r>
        <w:lastRenderedPageBreak/>
        <w:t>Quantitative CT and CSSR Metrics</w:t>
      </w:r>
    </w:p>
    <w:p w14:paraId="0433C0CD" w14:textId="2C9FA1EF" w:rsidR="005155EB" w:rsidRDefault="005155EB" w:rsidP="005155EB">
      <w:pPr>
        <w:pStyle w:val="Heading4"/>
      </w:pPr>
      <w:r>
        <w:t>CT Parenchymal Metrics</w:t>
      </w:r>
    </w:p>
    <w:p w14:paraId="7FABE418" w14:textId="003C847C" w:rsidR="005155EB" w:rsidRPr="009B05DE" w:rsidRDefault="005155EB" w:rsidP="005155EB">
      <w:r>
        <w:t>Spearman’s coefficient of rank correlations between quantitative CT parenchymal metrics and CSSR metrics are summarised in</w:t>
      </w:r>
      <w:r w:rsidR="000303A8">
        <w:t xml:space="preserve"> Table</w:t>
      </w:r>
      <w:r>
        <w:t xml:space="preserve"> 6.6. </w:t>
      </w:r>
      <w:r w:rsidR="00E232E0">
        <w:t xml:space="preserve">No </w:t>
      </w:r>
      <w:r>
        <w:t xml:space="preserve">correlations </w:t>
      </w:r>
      <w:r w:rsidR="00E232E0">
        <w:t>were statistically significant.</w:t>
      </w:r>
    </w:p>
    <w:p w14:paraId="005A6941" w14:textId="2B675671" w:rsidR="005155EB" w:rsidRDefault="005155EB" w:rsidP="0062424E">
      <w:pPr>
        <w:pStyle w:val="TableTitle0"/>
      </w:pPr>
      <w:bookmarkStart w:id="6619" w:name="_Toc3145535"/>
      <w:r>
        <w:t xml:space="preserve">Table </w:t>
      </w:r>
      <w:ins w:id="6620"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62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622" w:author="Nicholas Weatherley" w:date="2019-03-04T21:03:00Z">
        <w:r w:rsidR="00E96948">
          <w:rPr>
            <w:noProof/>
          </w:rPr>
          <w:t>6</w:t>
        </w:r>
        <w:r w:rsidR="00E96948">
          <w:fldChar w:fldCharType="end"/>
        </w:r>
      </w:ins>
      <w:ins w:id="6623" w:author="Windows User" w:date="2018-11-01T15:46:00Z">
        <w:del w:id="6624" w:author="Nicholas Weatherley" w:date="2019-03-04T21:03:00Z">
          <w:r w:rsidR="00743FFA" w:rsidDel="00E96948">
            <w:fldChar w:fldCharType="begin"/>
          </w:r>
          <w:r w:rsidR="00743FFA" w:rsidDel="00E96948">
            <w:delInstrText xml:space="preserve"> STYLEREF 1 \s </w:delInstrText>
          </w:r>
        </w:del>
      </w:ins>
      <w:del w:id="6625" w:author="Nicholas Weatherley" w:date="2019-03-04T21:03:00Z">
        <w:r w:rsidR="00743FFA" w:rsidDel="00E96948">
          <w:fldChar w:fldCharType="separate"/>
        </w:r>
        <w:r w:rsidR="0024585E" w:rsidDel="00E96948">
          <w:rPr>
            <w:noProof/>
          </w:rPr>
          <w:delText>6</w:delText>
        </w:r>
      </w:del>
      <w:ins w:id="6626" w:author="Windows User" w:date="2018-11-01T15:46:00Z">
        <w:del w:id="662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628" w:author="Nicholas Weatherley" w:date="2019-03-04T21:03:00Z">
        <w:r w:rsidR="00743FFA" w:rsidDel="00E96948">
          <w:fldChar w:fldCharType="end"/>
        </w:r>
      </w:del>
      <w:del w:id="662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6</w:delText>
        </w:r>
        <w:r w:rsidR="00BB544F" w:rsidDel="004435D9">
          <w:fldChar w:fldCharType="end"/>
        </w:r>
      </w:del>
      <w:r>
        <w:t>: Baseline CSSR and quantitative CT parenchyma correlations</w:t>
      </w:r>
      <w:bookmarkEnd w:id="6619"/>
    </w:p>
    <w:tbl>
      <w:tblPr>
        <w:tblStyle w:val="ListTable3"/>
        <w:tblW w:w="9499" w:type="dxa"/>
        <w:tblLook w:val="04A0" w:firstRow="1" w:lastRow="0" w:firstColumn="1" w:lastColumn="0" w:noHBand="0" w:noVBand="1"/>
      </w:tblPr>
      <w:tblGrid>
        <w:gridCol w:w="2990"/>
        <w:gridCol w:w="808"/>
        <w:gridCol w:w="822"/>
        <w:gridCol w:w="815"/>
        <w:gridCol w:w="823"/>
        <w:gridCol w:w="776"/>
        <w:gridCol w:w="797"/>
        <w:gridCol w:w="813"/>
        <w:gridCol w:w="855"/>
      </w:tblGrid>
      <w:tr w:rsidR="005155EB" w14:paraId="73F666D1" w14:textId="77777777" w:rsidTr="005155E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04" w:type="dxa"/>
            <w:vAlign w:val="center"/>
          </w:tcPr>
          <w:p w14:paraId="278491E5" w14:textId="77777777" w:rsidR="005155EB" w:rsidRPr="00E7292D" w:rsidRDefault="005155EB" w:rsidP="005155EB">
            <w:pPr>
              <w:jc w:val="center"/>
              <w:rPr>
                <w:bCs w:val="0"/>
                <w:color w:val="FFFFFF"/>
              </w:rPr>
            </w:pPr>
            <w:r w:rsidRPr="00E7292D">
              <w:rPr>
                <w:bCs w:val="0"/>
                <w:color w:val="FFFFFF"/>
              </w:rPr>
              <w:t>MRI metric</w:t>
            </w:r>
          </w:p>
        </w:tc>
        <w:tc>
          <w:tcPr>
            <w:tcW w:w="3270" w:type="dxa"/>
            <w:gridSpan w:val="4"/>
            <w:tcBorders>
              <w:top w:val="single" w:sz="4" w:space="0" w:color="000000" w:themeColor="text1"/>
              <w:right w:val="single" w:sz="4" w:space="0" w:color="auto"/>
            </w:tcBorders>
            <w:vAlign w:val="center"/>
          </w:tcPr>
          <w:p w14:paraId="0E7F4472" w14:textId="4A5B8F61" w:rsidR="005155EB" w:rsidRPr="00E7292D" w:rsidRDefault="005155EB" w:rsidP="005155EB">
            <w:pPr>
              <w:jc w:val="center"/>
              <w:cnfStyle w:val="100000000000" w:firstRow="1" w:lastRow="0" w:firstColumn="0" w:lastColumn="0" w:oddVBand="0" w:evenVBand="0" w:oddHBand="0" w:evenHBand="0" w:firstRowFirstColumn="0" w:firstRowLastColumn="0" w:lastRowFirstColumn="0" w:lastRowLastColumn="0"/>
              <w:rPr>
                <w:bCs w:val="0"/>
                <w:color w:val="FFFFFF"/>
              </w:rPr>
            </w:pPr>
            <w:r>
              <w:rPr>
                <w:bCs w:val="0"/>
                <w:color w:val="FFFFFF"/>
              </w:rPr>
              <w:t>Patz</w:t>
            </w:r>
          </w:p>
        </w:tc>
        <w:tc>
          <w:tcPr>
            <w:tcW w:w="3225" w:type="dxa"/>
            <w:gridSpan w:val="4"/>
            <w:tcBorders>
              <w:left w:val="single" w:sz="4" w:space="0" w:color="auto"/>
            </w:tcBorders>
            <w:vAlign w:val="center"/>
          </w:tcPr>
          <w:p w14:paraId="43717DDD" w14:textId="5A31A40D" w:rsidR="005155EB" w:rsidRPr="005155EB" w:rsidRDefault="005155EB" w:rsidP="005155EB">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5155EB">
              <w:rPr>
                <w:bCs w:val="0"/>
                <w:color w:val="FFFFFF"/>
              </w:rPr>
              <w:t>MOXE</w:t>
            </w:r>
          </w:p>
        </w:tc>
      </w:tr>
      <w:tr w:rsidR="005155EB" w14:paraId="64345B4C" w14:textId="77777777" w:rsidTr="005F2644">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04" w:type="dxa"/>
          </w:tcPr>
          <w:p w14:paraId="57149AF2" w14:textId="77777777" w:rsidR="005155EB" w:rsidRPr="00E7292D" w:rsidRDefault="005155EB" w:rsidP="008C3F9A">
            <w:pPr>
              <w:rPr>
                <w:color w:val="FFFFFF"/>
                <w:shd w:val="clear" w:color="auto" w:fill="000000" w:themeFill="text1"/>
              </w:rPr>
            </w:pPr>
          </w:p>
        </w:tc>
        <w:tc>
          <w:tcPr>
            <w:tcW w:w="1631" w:type="dxa"/>
            <w:gridSpan w:val="2"/>
            <w:tcBorders>
              <w:top w:val="nil"/>
              <w:right w:val="single" w:sz="4" w:space="0" w:color="auto"/>
            </w:tcBorders>
            <w:shd w:val="clear" w:color="auto" w:fill="auto"/>
            <w:vAlign w:val="center"/>
          </w:tcPr>
          <w:p w14:paraId="44D186E2" w14:textId="3D6F710C"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T</w:t>
            </w:r>
          </w:p>
        </w:tc>
        <w:tc>
          <w:tcPr>
            <w:tcW w:w="1639" w:type="dxa"/>
            <w:gridSpan w:val="2"/>
            <w:tcBorders>
              <w:left w:val="single" w:sz="4" w:space="0" w:color="auto"/>
              <w:right w:val="single" w:sz="4" w:space="0" w:color="auto"/>
            </w:tcBorders>
            <w:shd w:val="clear" w:color="auto" w:fill="auto"/>
            <w:vAlign w:val="center"/>
          </w:tcPr>
          <w:p w14:paraId="1DD1D412" w14:textId="7750A988"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V</w:t>
            </w:r>
          </w:p>
        </w:tc>
        <w:tc>
          <w:tcPr>
            <w:tcW w:w="1555" w:type="dxa"/>
            <w:gridSpan w:val="2"/>
            <w:tcBorders>
              <w:top w:val="nil"/>
              <w:left w:val="single" w:sz="4" w:space="0" w:color="auto"/>
              <w:right w:val="single" w:sz="4" w:space="0" w:color="auto"/>
            </w:tcBorders>
            <w:shd w:val="clear" w:color="auto" w:fill="auto"/>
            <w:vAlign w:val="center"/>
          </w:tcPr>
          <w:p w14:paraId="376BF45E" w14:textId="6C84ADE1" w:rsidR="005155EB" w:rsidRPr="005155EB" w:rsidRDefault="005155EB" w:rsidP="005155EB">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5155EB">
              <w:rPr>
                <w:color w:val="000000" w:themeColor="text1"/>
              </w:rPr>
              <w:t>ST</w:t>
            </w:r>
          </w:p>
        </w:tc>
        <w:tc>
          <w:tcPr>
            <w:tcW w:w="1670" w:type="dxa"/>
            <w:gridSpan w:val="2"/>
            <w:tcBorders>
              <w:left w:val="single" w:sz="4" w:space="0" w:color="auto"/>
            </w:tcBorders>
            <w:shd w:val="clear" w:color="auto" w:fill="auto"/>
            <w:vAlign w:val="center"/>
          </w:tcPr>
          <w:p w14:paraId="3661E253" w14:textId="390F8B19"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V</w:t>
            </w:r>
          </w:p>
        </w:tc>
      </w:tr>
      <w:tr w:rsidR="005F2644" w14:paraId="13CE927F" w14:textId="77777777" w:rsidTr="005F2644">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04" w:type="dxa"/>
            <w:tcBorders>
              <w:bottom w:val="single" w:sz="4" w:space="0" w:color="000000" w:themeColor="text1"/>
            </w:tcBorders>
          </w:tcPr>
          <w:p w14:paraId="4ED35078" w14:textId="77777777" w:rsidR="005155EB" w:rsidRPr="00E7292D" w:rsidRDefault="005155EB" w:rsidP="008C3F9A">
            <w:pPr>
              <w:rPr>
                <w:bCs w:val="0"/>
              </w:rPr>
            </w:pPr>
            <w:r w:rsidRPr="00E7292D">
              <w:rPr>
                <w:bCs w:val="0"/>
                <w:color w:val="FFFFFF"/>
                <w:shd w:val="clear" w:color="auto" w:fill="000000" w:themeFill="text1"/>
              </w:rPr>
              <w:t>CT Metric (% of whole</w:t>
            </w:r>
            <w:r w:rsidRPr="00E7292D">
              <w:rPr>
                <w:bCs w:val="0"/>
                <w:color w:val="FFFFFF"/>
              </w:rPr>
              <w:t xml:space="preserve"> lung volume)</w:t>
            </w:r>
          </w:p>
        </w:tc>
        <w:tc>
          <w:tcPr>
            <w:tcW w:w="809" w:type="dxa"/>
            <w:shd w:val="clear" w:color="auto" w:fill="auto"/>
            <w:vAlign w:val="center"/>
          </w:tcPr>
          <w:p w14:paraId="1BC2DED7" w14:textId="77777777"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22" w:type="dxa"/>
            <w:tcBorders>
              <w:right w:val="single" w:sz="4" w:space="0" w:color="auto"/>
            </w:tcBorders>
            <w:shd w:val="clear" w:color="auto" w:fill="auto"/>
            <w:vAlign w:val="center"/>
          </w:tcPr>
          <w:p w14:paraId="1DEBB061" w14:textId="77777777"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816" w:type="dxa"/>
            <w:tcBorders>
              <w:left w:val="single" w:sz="4" w:space="0" w:color="auto"/>
            </w:tcBorders>
            <w:shd w:val="clear" w:color="auto" w:fill="auto"/>
            <w:vAlign w:val="center"/>
          </w:tcPr>
          <w:p w14:paraId="75DA3DA5" w14:textId="77777777"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23" w:type="dxa"/>
            <w:tcBorders>
              <w:right w:val="single" w:sz="4" w:space="0" w:color="auto"/>
            </w:tcBorders>
            <w:shd w:val="clear" w:color="auto" w:fill="auto"/>
            <w:vAlign w:val="center"/>
          </w:tcPr>
          <w:p w14:paraId="507BDCED" w14:textId="77777777"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777" w:type="dxa"/>
            <w:tcBorders>
              <w:left w:val="single" w:sz="4" w:space="0" w:color="auto"/>
            </w:tcBorders>
            <w:shd w:val="clear" w:color="auto" w:fill="auto"/>
            <w:vAlign w:val="center"/>
          </w:tcPr>
          <w:p w14:paraId="1BE6FA58" w14:textId="0CB77848" w:rsidR="005155EB" w:rsidRPr="00CF15C0" w:rsidRDefault="005155EB" w:rsidP="005155EB">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Pr>
                <w:b w:val="0"/>
                <w:bCs w:val="0"/>
                <w:color w:val="000000" w:themeColor="text1"/>
              </w:rPr>
              <w:t>r</w:t>
            </w:r>
          </w:p>
        </w:tc>
        <w:tc>
          <w:tcPr>
            <w:tcW w:w="778" w:type="dxa"/>
            <w:tcBorders>
              <w:right w:val="single" w:sz="4" w:space="0" w:color="auto"/>
            </w:tcBorders>
            <w:shd w:val="clear" w:color="auto" w:fill="auto"/>
            <w:vAlign w:val="center"/>
          </w:tcPr>
          <w:p w14:paraId="11F0CB9B" w14:textId="50F92864" w:rsidR="005155EB" w:rsidRPr="005155EB" w:rsidRDefault="005155EB" w:rsidP="005155EB">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5155EB">
              <w:rPr>
                <w:b w:val="0"/>
                <w:color w:val="000000" w:themeColor="text1"/>
              </w:rPr>
              <w:t>p</w:t>
            </w:r>
          </w:p>
        </w:tc>
        <w:tc>
          <w:tcPr>
            <w:tcW w:w="814" w:type="dxa"/>
            <w:tcBorders>
              <w:left w:val="single" w:sz="4" w:space="0" w:color="auto"/>
            </w:tcBorders>
            <w:shd w:val="clear" w:color="auto" w:fill="auto"/>
            <w:vAlign w:val="center"/>
          </w:tcPr>
          <w:p w14:paraId="3AD73ED9" w14:textId="17F44B13"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56" w:type="dxa"/>
            <w:shd w:val="clear" w:color="auto" w:fill="auto"/>
            <w:vAlign w:val="center"/>
          </w:tcPr>
          <w:p w14:paraId="6E92E0FF" w14:textId="77777777" w:rsidR="005155EB" w:rsidRPr="00CF15C0" w:rsidRDefault="005155EB"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5F2644" w14:paraId="71FFA649" w14:textId="77777777" w:rsidTr="005F2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right w:val="single" w:sz="4" w:space="0" w:color="auto"/>
            </w:tcBorders>
          </w:tcPr>
          <w:p w14:paraId="76D6CF5A" w14:textId="77777777" w:rsidR="005155EB" w:rsidRPr="00944F19" w:rsidRDefault="005155EB" w:rsidP="008C3F9A">
            <w:pPr>
              <w:rPr>
                <w:bCs w:val="0"/>
              </w:rPr>
            </w:pPr>
            <w:r w:rsidRPr="00944F19">
              <w:rPr>
                <w:bCs w:val="0"/>
              </w:rPr>
              <w:t>Normal Lung</w:t>
            </w:r>
          </w:p>
        </w:tc>
        <w:tc>
          <w:tcPr>
            <w:tcW w:w="809" w:type="dxa"/>
            <w:tcBorders>
              <w:left w:val="single" w:sz="4" w:space="0" w:color="auto"/>
              <w:bottom w:val="single" w:sz="4" w:space="0" w:color="auto"/>
            </w:tcBorders>
            <w:shd w:val="clear" w:color="auto" w:fill="auto"/>
          </w:tcPr>
          <w:p w14:paraId="29DD98E5" w14:textId="35667ED6"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05</w:t>
            </w:r>
          </w:p>
        </w:tc>
        <w:tc>
          <w:tcPr>
            <w:tcW w:w="822" w:type="dxa"/>
            <w:tcBorders>
              <w:bottom w:val="single" w:sz="4" w:space="0" w:color="auto"/>
              <w:right w:val="single" w:sz="4" w:space="0" w:color="auto"/>
            </w:tcBorders>
            <w:shd w:val="clear" w:color="auto" w:fill="auto"/>
          </w:tcPr>
          <w:p w14:paraId="353F63EE" w14:textId="6333B98F"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873</w:t>
            </w:r>
          </w:p>
        </w:tc>
        <w:tc>
          <w:tcPr>
            <w:tcW w:w="816" w:type="dxa"/>
            <w:tcBorders>
              <w:left w:val="single" w:sz="4" w:space="0" w:color="auto"/>
              <w:bottom w:val="single" w:sz="4" w:space="0" w:color="auto"/>
            </w:tcBorders>
            <w:shd w:val="clear" w:color="auto" w:fill="auto"/>
          </w:tcPr>
          <w:p w14:paraId="5BE97A06" w14:textId="526295D0"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09</w:t>
            </w:r>
          </w:p>
        </w:tc>
        <w:tc>
          <w:tcPr>
            <w:tcW w:w="823" w:type="dxa"/>
            <w:tcBorders>
              <w:bottom w:val="single" w:sz="4" w:space="0" w:color="auto"/>
              <w:right w:val="single" w:sz="4" w:space="0" w:color="auto"/>
            </w:tcBorders>
            <w:shd w:val="clear" w:color="auto" w:fill="auto"/>
          </w:tcPr>
          <w:p w14:paraId="26FB2CD8" w14:textId="2B1A37DD"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762</w:t>
            </w:r>
          </w:p>
        </w:tc>
        <w:tc>
          <w:tcPr>
            <w:tcW w:w="777" w:type="dxa"/>
            <w:tcBorders>
              <w:left w:val="single" w:sz="4" w:space="0" w:color="auto"/>
              <w:bottom w:val="single" w:sz="4" w:space="0" w:color="auto"/>
            </w:tcBorders>
            <w:shd w:val="clear" w:color="auto" w:fill="auto"/>
            <w:vAlign w:val="center"/>
          </w:tcPr>
          <w:p w14:paraId="17F43C11" w14:textId="27DDD0F5" w:rsidR="005155EB" w:rsidRDefault="005F2644" w:rsidP="005155EB">
            <w:pPr>
              <w:jc w:val="center"/>
              <w:cnfStyle w:val="000000100000" w:firstRow="0" w:lastRow="0" w:firstColumn="0" w:lastColumn="0" w:oddVBand="0" w:evenVBand="0" w:oddHBand="1" w:evenHBand="0" w:firstRowFirstColumn="0" w:firstRowLastColumn="0" w:lastRowFirstColumn="0" w:lastRowLastColumn="0"/>
            </w:pPr>
            <w:r>
              <w:t>0.03</w:t>
            </w:r>
          </w:p>
        </w:tc>
        <w:tc>
          <w:tcPr>
            <w:tcW w:w="778" w:type="dxa"/>
            <w:tcBorders>
              <w:bottom w:val="single" w:sz="4" w:space="0" w:color="auto"/>
              <w:right w:val="single" w:sz="4" w:space="0" w:color="auto"/>
            </w:tcBorders>
            <w:shd w:val="clear" w:color="auto" w:fill="auto"/>
            <w:vAlign w:val="center"/>
          </w:tcPr>
          <w:p w14:paraId="1F3D16B5" w14:textId="03A61F46" w:rsidR="005155EB" w:rsidRDefault="005F2644" w:rsidP="005155EB">
            <w:pPr>
              <w:jc w:val="center"/>
              <w:cnfStyle w:val="000000100000" w:firstRow="0" w:lastRow="0" w:firstColumn="0" w:lastColumn="0" w:oddVBand="0" w:evenVBand="0" w:oddHBand="1" w:evenHBand="0" w:firstRowFirstColumn="0" w:firstRowLastColumn="0" w:lastRowFirstColumn="0" w:lastRowLastColumn="0"/>
            </w:pPr>
            <w:r>
              <w:t>0.911</w:t>
            </w:r>
          </w:p>
        </w:tc>
        <w:tc>
          <w:tcPr>
            <w:tcW w:w="814" w:type="dxa"/>
            <w:tcBorders>
              <w:left w:val="single" w:sz="4" w:space="0" w:color="auto"/>
              <w:bottom w:val="single" w:sz="4" w:space="0" w:color="auto"/>
            </w:tcBorders>
            <w:shd w:val="clear" w:color="auto" w:fill="auto"/>
          </w:tcPr>
          <w:p w14:paraId="0CF42D31" w14:textId="170A72DC"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24</w:t>
            </w:r>
          </w:p>
        </w:tc>
        <w:tc>
          <w:tcPr>
            <w:tcW w:w="856" w:type="dxa"/>
            <w:tcBorders>
              <w:bottom w:val="single" w:sz="4" w:space="0" w:color="auto"/>
            </w:tcBorders>
            <w:shd w:val="clear" w:color="auto" w:fill="auto"/>
          </w:tcPr>
          <w:p w14:paraId="0E7678A9" w14:textId="06E51EC4"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400</w:t>
            </w:r>
          </w:p>
        </w:tc>
      </w:tr>
      <w:tr w:rsidR="005F2644" w14:paraId="39C8B7B8" w14:textId="77777777" w:rsidTr="005F2644">
        <w:tc>
          <w:tcPr>
            <w:cnfStyle w:val="001000000000" w:firstRow="0" w:lastRow="0" w:firstColumn="1" w:lastColumn="0" w:oddVBand="0" w:evenVBand="0" w:oddHBand="0" w:evenHBand="0" w:firstRowFirstColumn="0" w:firstRowLastColumn="0" w:lastRowFirstColumn="0" w:lastRowLastColumn="0"/>
            <w:tcW w:w="3004" w:type="dxa"/>
            <w:tcBorders>
              <w:top w:val="single" w:sz="4" w:space="0" w:color="000000" w:themeColor="text1"/>
              <w:bottom w:val="single" w:sz="4" w:space="0" w:color="000000" w:themeColor="text1"/>
              <w:right w:val="single" w:sz="4" w:space="0" w:color="auto"/>
            </w:tcBorders>
          </w:tcPr>
          <w:p w14:paraId="779B35E1" w14:textId="77777777" w:rsidR="005155EB" w:rsidRPr="00944F19" w:rsidRDefault="005155EB" w:rsidP="008C3F9A">
            <w:pPr>
              <w:rPr>
                <w:bCs w:val="0"/>
              </w:rPr>
            </w:pPr>
            <w:r w:rsidRPr="00944F19">
              <w:rPr>
                <w:bCs w:val="0"/>
              </w:rPr>
              <w:t>Low Attenuation area</w:t>
            </w:r>
          </w:p>
        </w:tc>
        <w:tc>
          <w:tcPr>
            <w:tcW w:w="809" w:type="dxa"/>
            <w:tcBorders>
              <w:top w:val="single" w:sz="4" w:space="0" w:color="auto"/>
              <w:left w:val="single" w:sz="4" w:space="0" w:color="auto"/>
              <w:bottom w:val="single" w:sz="4" w:space="0" w:color="000000" w:themeColor="text1"/>
            </w:tcBorders>
            <w:shd w:val="clear" w:color="auto" w:fill="auto"/>
          </w:tcPr>
          <w:p w14:paraId="186EE038" w14:textId="78B37FEF"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38</w:t>
            </w:r>
          </w:p>
        </w:tc>
        <w:tc>
          <w:tcPr>
            <w:tcW w:w="822" w:type="dxa"/>
            <w:tcBorders>
              <w:top w:val="single" w:sz="4" w:space="0" w:color="auto"/>
              <w:bottom w:val="single" w:sz="4" w:space="0" w:color="000000" w:themeColor="text1"/>
              <w:right w:val="single" w:sz="4" w:space="0" w:color="auto"/>
            </w:tcBorders>
            <w:shd w:val="clear" w:color="auto" w:fill="auto"/>
          </w:tcPr>
          <w:p w14:paraId="709C71F9" w14:textId="466A57BD"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20</w:t>
            </w:r>
          </w:p>
        </w:tc>
        <w:tc>
          <w:tcPr>
            <w:tcW w:w="816" w:type="dxa"/>
            <w:tcBorders>
              <w:top w:val="single" w:sz="4" w:space="0" w:color="auto"/>
              <w:left w:val="single" w:sz="4" w:space="0" w:color="auto"/>
              <w:bottom w:val="single" w:sz="4" w:space="0" w:color="000000" w:themeColor="text1"/>
            </w:tcBorders>
            <w:shd w:val="clear" w:color="auto" w:fill="auto"/>
          </w:tcPr>
          <w:p w14:paraId="3CCD4F0D" w14:textId="3DFD7E60"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10</w:t>
            </w:r>
          </w:p>
        </w:tc>
        <w:tc>
          <w:tcPr>
            <w:tcW w:w="823" w:type="dxa"/>
            <w:tcBorders>
              <w:top w:val="single" w:sz="4" w:space="0" w:color="auto"/>
              <w:bottom w:val="single" w:sz="4" w:space="0" w:color="000000" w:themeColor="text1"/>
              <w:right w:val="single" w:sz="4" w:space="0" w:color="auto"/>
            </w:tcBorders>
            <w:shd w:val="clear" w:color="auto" w:fill="auto"/>
          </w:tcPr>
          <w:p w14:paraId="2B5E6749" w14:textId="40E60EC7"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748</w:t>
            </w:r>
          </w:p>
        </w:tc>
        <w:tc>
          <w:tcPr>
            <w:tcW w:w="777" w:type="dxa"/>
            <w:tcBorders>
              <w:top w:val="single" w:sz="4" w:space="0" w:color="auto"/>
              <w:left w:val="single" w:sz="4" w:space="0" w:color="auto"/>
              <w:bottom w:val="single" w:sz="4" w:space="0" w:color="000000" w:themeColor="text1"/>
            </w:tcBorders>
            <w:shd w:val="clear" w:color="auto" w:fill="auto"/>
            <w:vAlign w:val="center"/>
          </w:tcPr>
          <w:p w14:paraId="113EE51D" w14:textId="54D1C354" w:rsidR="005155EB" w:rsidRDefault="005F2644" w:rsidP="005155EB">
            <w:pPr>
              <w:jc w:val="center"/>
              <w:cnfStyle w:val="000000000000" w:firstRow="0" w:lastRow="0" w:firstColumn="0" w:lastColumn="0" w:oddVBand="0" w:evenVBand="0" w:oddHBand="0" w:evenHBand="0" w:firstRowFirstColumn="0" w:firstRowLastColumn="0" w:lastRowFirstColumn="0" w:lastRowLastColumn="0"/>
            </w:pPr>
            <w:r>
              <w:t>-0.33</w:t>
            </w:r>
          </w:p>
        </w:tc>
        <w:tc>
          <w:tcPr>
            <w:tcW w:w="778" w:type="dxa"/>
            <w:tcBorders>
              <w:top w:val="single" w:sz="4" w:space="0" w:color="auto"/>
              <w:bottom w:val="single" w:sz="4" w:space="0" w:color="000000" w:themeColor="text1"/>
              <w:right w:val="single" w:sz="4" w:space="0" w:color="auto"/>
            </w:tcBorders>
            <w:shd w:val="clear" w:color="auto" w:fill="auto"/>
            <w:vAlign w:val="center"/>
          </w:tcPr>
          <w:p w14:paraId="7040E5FE" w14:textId="0E3F61F5" w:rsidR="005155EB" w:rsidRDefault="005F2644" w:rsidP="005155EB">
            <w:pPr>
              <w:jc w:val="center"/>
              <w:cnfStyle w:val="000000000000" w:firstRow="0" w:lastRow="0" w:firstColumn="0" w:lastColumn="0" w:oddVBand="0" w:evenVBand="0" w:oddHBand="0" w:evenHBand="0" w:firstRowFirstColumn="0" w:firstRowLastColumn="0" w:lastRowFirstColumn="0" w:lastRowLastColumn="0"/>
            </w:pPr>
            <w:r>
              <w:t>0.246</w:t>
            </w:r>
          </w:p>
        </w:tc>
        <w:tc>
          <w:tcPr>
            <w:tcW w:w="814" w:type="dxa"/>
            <w:tcBorders>
              <w:top w:val="single" w:sz="4" w:space="0" w:color="auto"/>
              <w:left w:val="single" w:sz="4" w:space="0" w:color="auto"/>
              <w:bottom w:val="single" w:sz="4" w:space="0" w:color="000000" w:themeColor="text1"/>
            </w:tcBorders>
            <w:shd w:val="clear" w:color="auto" w:fill="auto"/>
          </w:tcPr>
          <w:p w14:paraId="5FAD32E2" w14:textId="309DB1D2"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16</w:t>
            </w:r>
          </w:p>
        </w:tc>
        <w:tc>
          <w:tcPr>
            <w:tcW w:w="856" w:type="dxa"/>
            <w:tcBorders>
              <w:top w:val="single" w:sz="4" w:space="0" w:color="auto"/>
              <w:bottom w:val="single" w:sz="4" w:space="0" w:color="000000" w:themeColor="text1"/>
            </w:tcBorders>
            <w:shd w:val="clear" w:color="auto" w:fill="auto"/>
          </w:tcPr>
          <w:p w14:paraId="1286005D" w14:textId="2CBB9983"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594</w:t>
            </w:r>
          </w:p>
        </w:tc>
      </w:tr>
      <w:tr w:rsidR="005F2644" w14:paraId="6956085E" w14:textId="77777777" w:rsidTr="005F2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right w:val="single" w:sz="4" w:space="0" w:color="auto"/>
            </w:tcBorders>
          </w:tcPr>
          <w:p w14:paraId="643CCFB4" w14:textId="77777777" w:rsidR="005155EB" w:rsidRPr="00944F19" w:rsidRDefault="005155EB" w:rsidP="008C3F9A">
            <w:pPr>
              <w:rPr>
                <w:bCs w:val="0"/>
              </w:rPr>
            </w:pPr>
            <w:r w:rsidRPr="00944F19">
              <w:rPr>
                <w:bCs w:val="0"/>
              </w:rPr>
              <w:t>Ground glass</w:t>
            </w:r>
          </w:p>
        </w:tc>
        <w:tc>
          <w:tcPr>
            <w:tcW w:w="809" w:type="dxa"/>
            <w:tcBorders>
              <w:left w:val="single" w:sz="4" w:space="0" w:color="auto"/>
            </w:tcBorders>
            <w:shd w:val="clear" w:color="auto" w:fill="auto"/>
          </w:tcPr>
          <w:p w14:paraId="0BF91FA2" w14:textId="33FCF05C"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02</w:t>
            </w:r>
          </w:p>
        </w:tc>
        <w:tc>
          <w:tcPr>
            <w:tcW w:w="822" w:type="dxa"/>
            <w:tcBorders>
              <w:right w:val="single" w:sz="4" w:space="0" w:color="auto"/>
            </w:tcBorders>
            <w:shd w:val="clear" w:color="auto" w:fill="auto"/>
          </w:tcPr>
          <w:p w14:paraId="6F3F4B43" w14:textId="099DD4FD"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943</w:t>
            </w:r>
          </w:p>
        </w:tc>
        <w:tc>
          <w:tcPr>
            <w:tcW w:w="816" w:type="dxa"/>
            <w:tcBorders>
              <w:left w:val="single" w:sz="4" w:space="0" w:color="auto"/>
            </w:tcBorders>
            <w:shd w:val="clear" w:color="auto" w:fill="auto"/>
          </w:tcPr>
          <w:p w14:paraId="6A373921" w14:textId="0700A00A"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02</w:t>
            </w:r>
          </w:p>
        </w:tc>
        <w:tc>
          <w:tcPr>
            <w:tcW w:w="823" w:type="dxa"/>
            <w:tcBorders>
              <w:right w:val="single" w:sz="4" w:space="0" w:color="auto"/>
            </w:tcBorders>
            <w:shd w:val="clear" w:color="auto" w:fill="auto"/>
          </w:tcPr>
          <w:p w14:paraId="6397A77D" w14:textId="6362E892"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957</w:t>
            </w:r>
          </w:p>
        </w:tc>
        <w:tc>
          <w:tcPr>
            <w:tcW w:w="777" w:type="dxa"/>
            <w:tcBorders>
              <w:left w:val="single" w:sz="4" w:space="0" w:color="auto"/>
            </w:tcBorders>
            <w:shd w:val="clear" w:color="auto" w:fill="auto"/>
            <w:vAlign w:val="center"/>
          </w:tcPr>
          <w:p w14:paraId="357973AA" w14:textId="648116E2" w:rsidR="005155EB" w:rsidRDefault="005F2644" w:rsidP="005155EB">
            <w:pPr>
              <w:jc w:val="center"/>
              <w:cnfStyle w:val="000000100000" w:firstRow="0" w:lastRow="0" w:firstColumn="0" w:lastColumn="0" w:oddVBand="0" w:evenVBand="0" w:oddHBand="1" w:evenHBand="0" w:firstRowFirstColumn="0" w:firstRowLastColumn="0" w:lastRowFirstColumn="0" w:lastRowLastColumn="0"/>
            </w:pPr>
            <w:r>
              <w:t>-0.04</w:t>
            </w:r>
          </w:p>
        </w:tc>
        <w:tc>
          <w:tcPr>
            <w:tcW w:w="778" w:type="dxa"/>
            <w:tcBorders>
              <w:right w:val="single" w:sz="4" w:space="0" w:color="auto"/>
            </w:tcBorders>
            <w:shd w:val="clear" w:color="auto" w:fill="auto"/>
            <w:vAlign w:val="center"/>
          </w:tcPr>
          <w:p w14:paraId="7838F541" w14:textId="3F7EA37A" w:rsidR="005155EB" w:rsidRDefault="005F2644" w:rsidP="005155EB">
            <w:pPr>
              <w:jc w:val="center"/>
              <w:cnfStyle w:val="000000100000" w:firstRow="0" w:lastRow="0" w:firstColumn="0" w:lastColumn="0" w:oddVBand="0" w:evenVBand="0" w:oddHBand="1" w:evenHBand="0" w:firstRowFirstColumn="0" w:firstRowLastColumn="0" w:lastRowFirstColumn="0" w:lastRowLastColumn="0"/>
            </w:pPr>
            <w:r>
              <w:t>0.887</w:t>
            </w:r>
          </w:p>
        </w:tc>
        <w:tc>
          <w:tcPr>
            <w:tcW w:w="814" w:type="dxa"/>
            <w:tcBorders>
              <w:left w:val="single" w:sz="4" w:space="0" w:color="auto"/>
            </w:tcBorders>
            <w:shd w:val="clear" w:color="auto" w:fill="auto"/>
          </w:tcPr>
          <w:p w14:paraId="4C0153F4" w14:textId="2C50B86E"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15</w:t>
            </w:r>
          </w:p>
        </w:tc>
        <w:tc>
          <w:tcPr>
            <w:tcW w:w="856" w:type="dxa"/>
            <w:shd w:val="clear" w:color="auto" w:fill="auto"/>
          </w:tcPr>
          <w:p w14:paraId="69FEA6E8" w14:textId="2FC02615" w:rsidR="005155EB" w:rsidRDefault="005F2644" w:rsidP="008C3F9A">
            <w:pPr>
              <w:jc w:val="center"/>
              <w:cnfStyle w:val="000000100000" w:firstRow="0" w:lastRow="0" w:firstColumn="0" w:lastColumn="0" w:oddVBand="0" w:evenVBand="0" w:oddHBand="1" w:evenHBand="0" w:firstRowFirstColumn="0" w:firstRowLastColumn="0" w:lastRowFirstColumn="0" w:lastRowLastColumn="0"/>
            </w:pPr>
            <w:r>
              <w:t>0.610</w:t>
            </w:r>
          </w:p>
        </w:tc>
      </w:tr>
      <w:tr w:rsidR="005F2644" w14:paraId="532D1F76" w14:textId="77777777" w:rsidTr="005F2644">
        <w:tc>
          <w:tcPr>
            <w:cnfStyle w:val="001000000000" w:firstRow="0" w:lastRow="0" w:firstColumn="1" w:lastColumn="0" w:oddVBand="0" w:evenVBand="0" w:oddHBand="0" w:evenHBand="0" w:firstRowFirstColumn="0" w:firstRowLastColumn="0" w:lastRowFirstColumn="0" w:lastRowLastColumn="0"/>
            <w:tcW w:w="3004" w:type="dxa"/>
            <w:tcBorders>
              <w:top w:val="single" w:sz="4" w:space="0" w:color="000000" w:themeColor="text1"/>
              <w:bottom w:val="single" w:sz="4" w:space="0" w:color="000000" w:themeColor="text1"/>
              <w:right w:val="single" w:sz="4" w:space="0" w:color="auto"/>
            </w:tcBorders>
          </w:tcPr>
          <w:p w14:paraId="248BE22E" w14:textId="77777777" w:rsidR="005155EB" w:rsidRPr="00944F19" w:rsidRDefault="005155EB" w:rsidP="008C3F9A">
            <w:pPr>
              <w:rPr>
                <w:bCs w:val="0"/>
              </w:rPr>
            </w:pPr>
            <w:r w:rsidRPr="00944F19">
              <w:rPr>
                <w:bCs w:val="0"/>
              </w:rPr>
              <w:t>Honeycomb</w:t>
            </w:r>
          </w:p>
        </w:tc>
        <w:tc>
          <w:tcPr>
            <w:tcW w:w="809" w:type="dxa"/>
            <w:tcBorders>
              <w:left w:val="single" w:sz="4" w:space="0" w:color="auto"/>
            </w:tcBorders>
            <w:shd w:val="clear" w:color="auto" w:fill="auto"/>
          </w:tcPr>
          <w:p w14:paraId="2570C4FF" w14:textId="7981D076"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36</w:t>
            </w:r>
          </w:p>
        </w:tc>
        <w:tc>
          <w:tcPr>
            <w:tcW w:w="822" w:type="dxa"/>
            <w:tcBorders>
              <w:right w:val="single" w:sz="4" w:space="0" w:color="auto"/>
            </w:tcBorders>
            <w:shd w:val="clear" w:color="auto" w:fill="auto"/>
          </w:tcPr>
          <w:p w14:paraId="72422CA5" w14:textId="70F903DE"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224</w:t>
            </w:r>
          </w:p>
        </w:tc>
        <w:tc>
          <w:tcPr>
            <w:tcW w:w="816" w:type="dxa"/>
            <w:tcBorders>
              <w:left w:val="single" w:sz="4" w:space="0" w:color="auto"/>
            </w:tcBorders>
            <w:shd w:val="clear" w:color="auto" w:fill="auto"/>
          </w:tcPr>
          <w:p w14:paraId="6FB7B71D" w14:textId="1C1646CC"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15</w:t>
            </w:r>
          </w:p>
        </w:tc>
        <w:tc>
          <w:tcPr>
            <w:tcW w:w="823" w:type="dxa"/>
            <w:tcBorders>
              <w:right w:val="single" w:sz="4" w:space="0" w:color="auto"/>
            </w:tcBorders>
            <w:shd w:val="clear" w:color="auto" w:fill="auto"/>
          </w:tcPr>
          <w:p w14:paraId="75F8D96E" w14:textId="1DA6D05C"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616</w:t>
            </w:r>
          </w:p>
        </w:tc>
        <w:tc>
          <w:tcPr>
            <w:tcW w:w="777" w:type="dxa"/>
            <w:tcBorders>
              <w:left w:val="single" w:sz="4" w:space="0" w:color="auto"/>
            </w:tcBorders>
            <w:shd w:val="clear" w:color="auto" w:fill="auto"/>
            <w:vAlign w:val="center"/>
          </w:tcPr>
          <w:p w14:paraId="69ED967D" w14:textId="26B153DB" w:rsidR="005155EB" w:rsidRDefault="005F2644" w:rsidP="005155EB">
            <w:pPr>
              <w:jc w:val="center"/>
              <w:cnfStyle w:val="000000000000" w:firstRow="0" w:lastRow="0" w:firstColumn="0" w:lastColumn="0" w:oddVBand="0" w:evenVBand="0" w:oddHBand="0" w:evenHBand="0" w:firstRowFirstColumn="0" w:firstRowLastColumn="0" w:lastRowFirstColumn="0" w:lastRowLastColumn="0"/>
            </w:pPr>
            <w:r>
              <w:t>-0.42</w:t>
            </w:r>
          </w:p>
        </w:tc>
        <w:tc>
          <w:tcPr>
            <w:tcW w:w="778" w:type="dxa"/>
            <w:tcBorders>
              <w:right w:val="single" w:sz="4" w:space="0" w:color="auto"/>
            </w:tcBorders>
            <w:shd w:val="clear" w:color="auto" w:fill="auto"/>
            <w:vAlign w:val="center"/>
          </w:tcPr>
          <w:p w14:paraId="0D2A9FB7" w14:textId="7BEABAF1" w:rsidR="005155EB" w:rsidRDefault="005F2644" w:rsidP="005155EB">
            <w:pPr>
              <w:jc w:val="center"/>
              <w:cnfStyle w:val="000000000000" w:firstRow="0" w:lastRow="0" w:firstColumn="0" w:lastColumn="0" w:oddVBand="0" w:evenVBand="0" w:oddHBand="0" w:evenHBand="0" w:firstRowFirstColumn="0" w:firstRowLastColumn="0" w:lastRowFirstColumn="0" w:lastRowLastColumn="0"/>
            </w:pPr>
            <w:r>
              <w:t>0.136</w:t>
            </w:r>
          </w:p>
        </w:tc>
        <w:tc>
          <w:tcPr>
            <w:tcW w:w="814" w:type="dxa"/>
            <w:tcBorders>
              <w:left w:val="single" w:sz="4" w:space="0" w:color="auto"/>
            </w:tcBorders>
            <w:shd w:val="clear" w:color="auto" w:fill="auto"/>
          </w:tcPr>
          <w:p w14:paraId="66BA4193" w14:textId="3E2F202B"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24</w:t>
            </w:r>
          </w:p>
        </w:tc>
        <w:tc>
          <w:tcPr>
            <w:tcW w:w="856" w:type="dxa"/>
            <w:shd w:val="clear" w:color="auto" w:fill="auto"/>
          </w:tcPr>
          <w:p w14:paraId="1272A4E8" w14:textId="30F1D8CE" w:rsidR="005155EB" w:rsidRDefault="005F2644" w:rsidP="008C3F9A">
            <w:pPr>
              <w:jc w:val="center"/>
              <w:cnfStyle w:val="000000000000" w:firstRow="0" w:lastRow="0" w:firstColumn="0" w:lastColumn="0" w:oddVBand="0" w:evenVBand="0" w:oddHBand="0" w:evenHBand="0" w:firstRowFirstColumn="0" w:firstRowLastColumn="0" w:lastRowFirstColumn="0" w:lastRowLastColumn="0"/>
            </w:pPr>
            <w:r>
              <w:t>0.408</w:t>
            </w:r>
          </w:p>
        </w:tc>
      </w:tr>
      <w:tr w:rsidR="005F2644" w14:paraId="5D541D76" w14:textId="77777777" w:rsidTr="005F2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right w:val="single" w:sz="4" w:space="0" w:color="auto"/>
            </w:tcBorders>
          </w:tcPr>
          <w:p w14:paraId="051CE124" w14:textId="77777777" w:rsidR="005155EB" w:rsidRPr="00944F19" w:rsidRDefault="005155EB" w:rsidP="008C3F9A">
            <w:pPr>
              <w:rPr>
                <w:bCs w:val="0"/>
              </w:rPr>
            </w:pPr>
            <w:r w:rsidRPr="00944F19">
              <w:rPr>
                <w:bCs w:val="0"/>
              </w:rPr>
              <w:t>Reticulation</w:t>
            </w:r>
          </w:p>
        </w:tc>
        <w:tc>
          <w:tcPr>
            <w:tcW w:w="809" w:type="dxa"/>
            <w:tcBorders>
              <w:left w:val="single" w:sz="4" w:space="0" w:color="auto"/>
            </w:tcBorders>
          </w:tcPr>
          <w:p w14:paraId="3FF5CB70" w14:textId="6AFA858A"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23</w:t>
            </w:r>
          </w:p>
        </w:tc>
        <w:tc>
          <w:tcPr>
            <w:tcW w:w="822" w:type="dxa"/>
            <w:tcBorders>
              <w:right w:val="single" w:sz="4" w:space="0" w:color="auto"/>
            </w:tcBorders>
          </w:tcPr>
          <w:p w14:paraId="538A6BB7" w14:textId="27E20050"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442</w:t>
            </w:r>
          </w:p>
        </w:tc>
        <w:tc>
          <w:tcPr>
            <w:tcW w:w="816" w:type="dxa"/>
            <w:tcBorders>
              <w:left w:val="single" w:sz="4" w:space="0" w:color="auto"/>
            </w:tcBorders>
          </w:tcPr>
          <w:p w14:paraId="00533821" w14:textId="4885E5FA"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23</w:t>
            </w:r>
          </w:p>
        </w:tc>
        <w:tc>
          <w:tcPr>
            <w:tcW w:w="823" w:type="dxa"/>
            <w:tcBorders>
              <w:right w:val="single" w:sz="4" w:space="0" w:color="auto"/>
            </w:tcBorders>
          </w:tcPr>
          <w:p w14:paraId="139D0C01" w14:textId="50BDE568"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453</w:t>
            </w:r>
          </w:p>
        </w:tc>
        <w:tc>
          <w:tcPr>
            <w:tcW w:w="777" w:type="dxa"/>
            <w:tcBorders>
              <w:left w:val="single" w:sz="4" w:space="0" w:color="auto"/>
            </w:tcBorders>
            <w:vAlign w:val="center"/>
          </w:tcPr>
          <w:p w14:paraId="35655D42" w14:textId="486E73D9" w:rsidR="005155EB" w:rsidRDefault="00E232E0" w:rsidP="005155EB">
            <w:pPr>
              <w:jc w:val="center"/>
              <w:cnfStyle w:val="000000100000" w:firstRow="0" w:lastRow="0" w:firstColumn="0" w:lastColumn="0" w:oddVBand="0" w:evenVBand="0" w:oddHBand="1" w:evenHBand="0" w:firstRowFirstColumn="0" w:firstRowLastColumn="0" w:lastRowFirstColumn="0" w:lastRowLastColumn="0"/>
            </w:pPr>
            <w:r>
              <w:t>0.03</w:t>
            </w:r>
          </w:p>
        </w:tc>
        <w:tc>
          <w:tcPr>
            <w:tcW w:w="778" w:type="dxa"/>
            <w:tcBorders>
              <w:right w:val="single" w:sz="4" w:space="0" w:color="auto"/>
            </w:tcBorders>
            <w:vAlign w:val="center"/>
          </w:tcPr>
          <w:p w14:paraId="5E46AB02" w14:textId="792A9999" w:rsidR="005155EB" w:rsidRDefault="00E232E0" w:rsidP="005155EB">
            <w:pPr>
              <w:jc w:val="center"/>
              <w:cnfStyle w:val="000000100000" w:firstRow="0" w:lastRow="0" w:firstColumn="0" w:lastColumn="0" w:oddVBand="0" w:evenVBand="0" w:oddHBand="1" w:evenHBand="0" w:firstRowFirstColumn="0" w:firstRowLastColumn="0" w:lastRowFirstColumn="0" w:lastRowLastColumn="0"/>
            </w:pPr>
            <w:r>
              <w:t>0.923</w:t>
            </w:r>
          </w:p>
        </w:tc>
        <w:tc>
          <w:tcPr>
            <w:tcW w:w="814" w:type="dxa"/>
            <w:tcBorders>
              <w:left w:val="single" w:sz="4" w:space="0" w:color="auto"/>
            </w:tcBorders>
          </w:tcPr>
          <w:p w14:paraId="0AE236D1" w14:textId="72537538"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29</w:t>
            </w:r>
          </w:p>
        </w:tc>
        <w:tc>
          <w:tcPr>
            <w:tcW w:w="856" w:type="dxa"/>
          </w:tcPr>
          <w:p w14:paraId="235DB777" w14:textId="06C4E241" w:rsidR="005155EB" w:rsidRDefault="00E232E0" w:rsidP="008C3F9A">
            <w:pPr>
              <w:jc w:val="center"/>
              <w:cnfStyle w:val="000000100000" w:firstRow="0" w:lastRow="0" w:firstColumn="0" w:lastColumn="0" w:oddVBand="0" w:evenVBand="0" w:oddHBand="1" w:evenHBand="0" w:firstRowFirstColumn="0" w:firstRowLastColumn="0" w:lastRowFirstColumn="0" w:lastRowLastColumn="0"/>
            </w:pPr>
            <w:r>
              <w:t>0.311</w:t>
            </w:r>
          </w:p>
        </w:tc>
      </w:tr>
    </w:tbl>
    <w:p w14:paraId="697B1306" w14:textId="59D507F3" w:rsidR="005155EB" w:rsidRPr="005155EB" w:rsidRDefault="00E232E0" w:rsidP="00A51892">
      <w:pPr>
        <w:pStyle w:val="Aftertable"/>
      </w:pPr>
      <w:r>
        <w:t>ST</w:t>
      </w:r>
      <w:r w:rsidR="005155EB">
        <w:t xml:space="preserve">: </w:t>
      </w:r>
      <w:r>
        <w:t>Septal thickness; S/V: surface area to volume ratio</w:t>
      </w:r>
    </w:p>
    <w:p w14:paraId="507827E7" w14:textId="0611872A" w:rsidR="005155EB" w:rsidRDefault="005155EB" w:rsidP="005155EB">
      <w:pPr>
        <w:pStyle w:val="Heading4"/>
      </w:pPr>
      <w:r>
        <w:t>CT Vessel Metrics</w:t>
      </w:r>
    </w:p>
    <w:p w14:paraId="3CC7FEBC" w14:textId="705CD26C" w:rsidR="00A51892" w:rsidRPr="009B05DE" w:rsidRDefault="00A51892" w:rsidP="00A51892">
      <w:r>
        <w:t>Spearman’s coefficient of rank correlations between quantitative CT vessel metrics and CSSR metrics are summarised in</w:t>
      </w:r>
      <w:r w:rsidR="000303A8">
        <w:t xml:space="preserve"> Table</w:t>
      </w:r>
      <w:r>
        <w:t xml:space="preserve"> </w:t>
      </w:r>
      <w:r w:rsidR="0048694C">
        <w:t>6.7</w:t>
      </w:r>
      <w:r>
        <w:t>. No correlations were statistically significant.</w:t>
      </w:r>
    </w:p>
    <w:p w14:paraId="68639E0B" w14:textId="22C9D8E2" w:rsidR="00A51892" w:rsidRDefault="00A51892" w:rsidP="0062424E">
      <w:pPr>
        <w:pStyle w:val="TableTitle0"/>
      </w:pPr>
      <w:bookmarkStart w:id="6630" w:name="_Toc3145536"/>
      <w:r>
        <w:t xml:space="preserve">Table </w:t>
      </w:r>
      <w:ins w:id="6631"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63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633" w:author="Nicholas Weatherley" w:date="2019-03-04T21:03:00Z">
        <w:r w:rsidR="00E96948">
          <w:rPr>
            <w:noProof/>
          </w:rPr>
          <w:t>7</w:t>
        </w:r>
        <w:r w:rsidR="00E96948">
          <w:fldChar w:fldCharType="end"/>
        </w:r>
      </w:ins>
      <w:ins w:id="6634" w:author="Windows User" w:date="2018-11-01T15:46:00Z">
        <w:del w:id="6635" w:author="Nicholas Weatherley" w:date="2019-03-04T21:03:00Z">
          <w:r w:rsidR="00743FFA" w:rsidDel="00E96948">
            <w:fldChar w:fldCharType="begin"/>
          </w:r>
          <w:r w:rsidR="00743FFA" w:rsidDel="00E96948">
            <w:delInstrText xml:space="preserve"> STYLEREF 1 \s </w:delInstrText>
          </w:r>
        </w:del>
      </w:ins>
      <w:del w:id="6636" w:author="Nicholas Weatherley" w:date="2019-03-04T21:03:00Z">
        <w:r w:rsidR="00743FFA" w:rsidDel="00E96948">
          <w:fldChar w:fldCharType="separate"/>
        </w:r>
        <w:r w:rsidR="0024585E" w:rsidDel="00E96948">
          <w:rPr>
            <w:noProof/>
          </w:rPr>
          <w:delText>6</w:delText>
        </w:r>
      </w:del>
      <w:ins w:id="6637" w:author="Windows User" w:date="2018-11-01T15:46:00Z">
        <w:del w:id="663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639" w:author="Nicholas Weatherley" w:date="2019-03-04T21:03:00Z">
        <w:r w:rsidR="00743FFA" w:rsidDel="00E96948">
          <w:fldChar w:fldCharType="end"/>
        </w:r>
      </w:del>
      <w:del w:id="664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7</w:delText>
        </w:r>
        <w:r w:rsidR="00BB544F" w:rsidDel="004435D9">
          <w:fldChar w:fldCharType="end"/>
        </w:r>
      </w:del>
      <w:r>
        <w:t>: Baseline CSSR and quantitative CT vessel correlations</w:t>
      </w:r>
      <w:bookmarkEnd w:id="6630"/>
    </w:p>
    <w:tbl>
      <w:tblPr>
        <w:tblStyle w:val="ListTable3"/>
        <w:tblW w:w="9499" w:type="dxa"/>
        <w:tblLook w:val="04A0" w:firstRow="1" w:lastRow="0" w:firstColumn="1" w:lastColumn="0" w:noHBand="0" w:noVBand="1"/>
      </w:tblPr>
      <w:tblGrid>
        <w:gridCol w:w="2990"/>
        <w:gridCol w:w="808"/>
        <w:gridCol w:w="822"/>
        <w:gridCol w:w="815"/>
        <w:gridCol w:w="823"/>
        <w:gridCol w:w="776"/>
        <w:gridCol w:w="797"/>
        <w:gridCol w:w="813"/>
        <w:gridCol w:w="855"/>
      </w:tblGrid>
      <w:tr w:rsidR="00A51892" w14:paraId="4510F4AA" w14:textId="77777777" w:rsidTr="00A5189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990" w:type="dxa"/>
            <w:vAlign w:val="center"/>
          </w:tcPr>
          <w:p w14:paraId="4AB2ADB2" w14:textId="77777777" w:rsidR="00A51892" w:rsidRPr="00E7292D" w:rsidRDefault="00A51892" w:rsidP="008C3F9A">
            <w:pPr>
              <w:jc w:val="center"/>
              <w:rPr>
                <w:bCs w:val="0"/>
                <w:color w:val="FFFFFF"/>
              </w:rPr>
            </w:pPr>
            <w:r w:rsidRPr="00E7292D">
              <w:rPr>
                <w:bCs w:val="0"/>
                <w:color w:val="FFFFFF"/>
              </w:rPr>
              <w:t>MRI metric</w:t>
            </w:r>
          </w:p>
        </w:tc>
        <w:tc>
          <w:tcPr>
            <w:tcW w:w="3268" w:type="dxa"/>
            <w:gridSpan w:val="4"/>
            <w:tcBorders>
              <w:top w:val="single" w:sz="4" w:space="0" w:color="000000" w:themeColor="text1"/>
              <w:right w:val="single" w:sz="4" w:space="0" w:color="auto"/>
            </w:tcBorders>
            <w:vAlign w:val="center"/>
          </w:tcPr>
          <w:p w14:paraId="43BE6B7E" w14:textId="77777777" w:rsidR="00A51892" w:rsidRPr="00E7292D" w:rsidRDefault="00A51892"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Pr>
                <w:bCs w:val="0"/>
                <w:color w:val="FFFFFF"/>
              </w:rPr>
              <w:t>Patz</w:t>
            </w:r>
          </w:p>
        </w:tc>
        <w:tc>
          <w:tcPr>
            <w:tcW w:w="3241" w:type="dxa"/>
            <w:gridSpan w:val="4"/>
            <w:tcBorders>
              <w:left w:val="single" w:sz="4" w:space="0" w:color="auto"/>
            </w:tcBorders>
            <w:vAlign w:val="center"/>
          </w:tcPr>
          <w:p w14:paraId="7B2E94D7" w14:textId="77777777" w:rsidR="00A51892" w:rsidRPr="005155EB" w:rsidRDefault="00A51892" w:rsidP="008C3F9A">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5155EB">
              <w:rPr>
                <w:bCs w:val="0"/>
                <w:color w:val="FFFFFF"/>
              </w:rPr>
              <w:t>MOXE</w:t>
            </w:r>
          </w:p>
        </w:tc>
      </w:tr>
      <w:tr w:rsidR="00A51892" w14:paraId="6CEEF900" w14:textId="77777777" w:rsidTr="00A5189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990" w:type="dxa"/>
          </w:tcPr>
          <w:p w14:paraId="368701A3" w14:textId="77777777" w:rsidR="00A51892" w:rsidRPr="00E7292D" w:rsidRDefault="00A51892" w:rsidP="008C3F9A">
            <w:pPr>
              <w:rPr>
                <w:color w:val="FFFFFF"/>
                <w:shd w:val="clear" w:color="auto" w:fill="000000" w:themeFill="text1"/>
              </w:rPr>
            </w:pPr>
          </w:p>
        </w:tc>
        <w:tc>
          <w:tcPr>
            <w:tcW w:w="1630" w:type="dxa"/>
            <w:gridSpan w:val="2"/>
            <w:tcBorders>
              <w:top w:val="nil"/>
              <w:right w:val="single" w:sz="4" w:space="0" w:color="auto"/>
            </w:tcBorders>
            <w:shd w:val="clear" w:color="auto" w:fill="auto"/>
            <w:vAlign w:val="center"/>
          </w:tcPr>
          <w:p w14:paraId="7456A8EC"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T</w:t>
            </w:r>
          </w:p>
        </w:tc>
        <w:tc>
          <w:tcPr>
            <w:tcW w:w="1638" w:type="dxa"/>
            <w:gridSpan w:val="2"/>
            <w:tcBorders>
              <w:left w:val="single" w:sz="4" w:space="0" w:color="auto"/>
              <w:right w:val="single" w:sz="4" w:space="0" w:color="auto"/>
            </w:tcBorders>
            <w:shd w:val="clear" w:color="auto" w:fill="auto"/>
            <w:vAlign w:val="center"/>
          </w:tcPr>
          <w:p w14:paraId="3B9B565A"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V</w:t>
            </w:r>
          </w:p>
        </w:tc>
        <w:tc>
          <w:tcPr>
            <w:tcW w:w="1573" w:type="dxa"/>
            <w:gridSpan w:val="2"/>
            <w:tcBorders>
              <w:top w:val="nil"/>
              <w:left w:val="single" w:sz="4" w:space="0" w:color="auto"/>
              <w:right w:val="single" w:sz="4" w:space="0" w:color="auto"/>
            </w:tcBorders>
            <w:shd w:val="clear" w:color="auto" w:fill="auto"/>
            <w:vAlign w:val="center"/>
          </w:tcPr>
          <w:p w14:paraId="514C94D5" w14:textId="77777777" w:rsidR="00A51892" w:rsidRPr="005155EB" w:rsidRDefault="00A51892"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5155EB">
              <w:rPr>
                <w:color w:val="000000" w:themeColor="text1"/>
              </w:rPr>
              <w:t>ST</w:t>
            </w:r>
          </w:p>
        </w:tc>
        <w:tc>
          <w:tcPr>
            <w:tcW w:w="1668" w:type="dxa"/>
            <w:gridSpan w:val="2"/>
            <w:tcBorders>
              <w:left w:val="single" w:sz="4" w:space="0" w:color="auto"/>
            </w:tcBorders>
            <w:shd w:val="clear" w:color="auto" w:fill="auto"/>
            <w:vAlign w:val="center"/>
          </w:tcPr>
          <w:p w14:paraId="01F69CEE"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V</w:t>
            </w:r>
          </w:p>
        </w:tc>
      </w:tr>
      <w:tr w:rsidR="00A51892" w14:paraId="04225DE5" w14:textId="77777777" w:rsidTr="00A5189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990" w:type="dxa"/>
            <w:tcBorders>
              <w:bottom w:val="single" w:sz="4" w:space="0" w:color="000000" w:themeColor="text1"/>
            </w:tcBorders>
          </w:tcPr>
          <w:p w14:paraId="26D36B17" w14:textId="1C4F0EFA" w:rsidR="00A51892" w:rsidRPr="00E7292D" w:rsidRDefault="00A51892" w:rsidP="0087627B">
            <w:pPr>
              <w:rPr>
                <w:bCs w:val="0"/>
              </w:rPr>
            </w:pPr>
            <w:r w:rsidRPr="00E7292D">
              <w:rPr>
                <w:bCs w:val="0"/>
                <w:color w:val="FFFFFF"/>
                <w:shd w:val="clear" w:color="auto" w:fill="000000" w:themeFill="text1"/>
              </w:rPr>
              <w:t>CT Metric</w:t>
            </w:r>
          </w:p>
        </w:tc>
        <w:tc>
          <w:tcPr>
            <w:tcW w:w="808" w:type="dxa"/>
            <w:shd w:val="clear" w:color="auto" w:fill="auto"/>
            <w:vAlign w:val="center"/>
          </w:tcPr>
          <w:p w14:paraId="17C0261A"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22" w:type="dxa"/>
            <w:tcBorders>
              <w:right w:val="single" w:sz="4" w:space="0" w:color="auto"/>
            </w:tcBorders>
            <w:shd w:val="clear" w:color="auto" w:fill="auto"/>
            <w:vAlign w:val="center"/>
          </w:tcPr>
          <w:p w14:paraId="418277A1"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815" w:type="dxa"/>
            <w:tcBorders>
              <w:left w:val="single" w:sz="4" w:space="0" w:color="auto"/>
            </w:tcBorders>
            <w:shd w:val="clear" w:color="auto" w:fill="auto"/>
            <w:vAlign w:val="center"/>
          </w:tcPr>
          <w:p w14:paraId="45344091"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23" w:type="dxa"/>
            <w:tcBorders>
              <w:right w:val="single" w:sz="4" w:space="0" w:color="auto"/>
            </w:tcBorders>
            <w:shd w:val="clear" w:color="auto" w:fill="auto"/>
            <w:vAlign w:val="center"/>
          </w:tcPr>
          <w:p w14:paraId="009DD5CB"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c>
          <w:tcPr>
            <w:tcW w:w="776" w:type="dxa"/>
            <w:tcBorders>
              <w:left w:val="single" w:sz="4" w:space="0" w:color="auto"/>
            </w:tcBorders>
            <w:shd w:val="clear" w:color="auto" w:fill="auto"/>
            <w:vAlign w:val="center"/>
          </w:tcPr>
          <w:p w14:paraId="421F7B6D"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Pr>
                <w:b w:val="0"/>
                <w:bCs w:val="0"/>
                <w:color w:val="000000" w:themeColor="text1"/>
              </w:rPr>
              <w:t>r</w:t>
            </w:r>
          </w:p>
        </w:tc>
        <w:tc>
          <w:tcPr>
            <w:tcW w:w="797" w:type="dxa"/>
            <w:tcBorders>
              <w:right w:val="single" w:sz="4" w:space="0" w:color="auto"/>
            </w:tcBorders>
            <w:shd w:val="clear" w:color="auto" w:fill="auto"/>
            <w:vAlign w:val="center"/>
          </w:tcPr>
          <w:p w14:paraId="4CCEE4A8" w14:textId="77777777" w:rsidR="00A51892" w:rsidRPr="005155EB"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5155EB">
              <w:rPr>
                <w:b w:val="0"/>
                <w:color w:val="000000" w:themeColor="text1"/>
              </w:rPr>
              <w:t>p</w:t>
            </w:r>
          </w:p>
        </w:tc>
        <w:tc>
          <w:tcPr>
            <w:tcW w:w="813" w:type="dxa"/>
            <w:tcBorders>
              <w:left w:val="single" w:sz="4" w:space="0" w:color="auto"/>
            </w:tcBorders>
            <w:shd w:val="clear" w:color="auto" w:fill="auto"/>
            <w:vAlign w:val="center"/>
          </w:tcPr>
          <w:p w14:paraId="3826E117"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r</w:t>
            </w:r>
          </w:p>
        </w:tc>
        <w:tc>
          <w:tcPr>
            <w:tcW w:w="855" w:type="dxa"/>
            <w:shd w:val="clear" w:color="auto" w:fill="auto"/>
            <w:vAlign w:val="center"/>
          </w:tcPr>
          <w:p w14:paraId="469603F3" w14:textId="77777777" w:rsidR="00A51892" w:rsidRPr="00CF15C0" w:rsidRDefault="00A51892" w:rsidP="008C3F9A">
            <w:pPr>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CF15C0">
              <w:rPr>
                <w:b w:val="0"/>
                <w:color w:val="000000" w:themeColor="text1"/>
              </w:rPr>
              <w:t>p</w:t>
            </w:r>
          </w:p>
        </w:tc>
      </w:tr>
      <w:tr w:rsidR="00A51892" w14:paraId="4E1B7B9E" w14:textId="77777777" w:rsidTr="00A5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0" w:type="dxa"/>
            <w:tcBorders>
              <w:right w:val="single" w:sz="4" w:space="0" w:color="auto"/>
            </w:tcBorders>
          </w:tcPr>
          <w:p w14:paraId="3578BAC9" w14:textId="782E0422" w:rsidR="00A51892" w:rsidRPr="00944F19" w:rsidRDefault="00A51892" w:rsidP="008C3F9A">
            <w:pPr>
              <w:rPr>
                <w:bCs w:val="0"/>
              </w:rPr>
            </w:pPr>
            <w:r w:rsidRPr="00944F19">
              <w:t>Total PVV (% of TLV)</w:t>
            </w:r>
          </w:p>
        </w:tc>
        <w:tc>
          <w:tcPr>
            <w:tcW w:w="808" w:type="dxa"/>
            <w:tcBorders>
              <w:left w:val="single" w:sz="4" w:space="0" w:color="auto"/>
              <w:bottom w:val="single" w:sz="4" w:space="0" w:color="auto"/>
            </w:tcBorders>
            <w:shd w:val="clear" w:color="auto" w:fill="auto"/>
          </w:tcPr>
          <w:p w14:paraId="73A28B61" w14:textId="59E7FFCF"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10</w:t>
            </w:r>
          </w:p>
        </w:tc>
        <w:tc>
          <w:tcPr>
            <w:tcW w:w="822" w:type="dxa"/>
            <w:tcBorders>
              <w:bottom w:val="single" w:sz="4" w:space="0" w:color="auto"/>
              <w:right w:val="single" w:sz="4" w:space="0" w:color="auto"/>
            </w:tcBorders>
            <w:shd w:val="clear" w:color="auto" w:fill="auto"/>
          </w:tcPr>
          <w:p w14:paraId="3DCA0AB0" w14:textId="1D939F05"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734</w:t>
            </w:r>
          </w:p>
        </w:tc>
        <w:tc>
          <w:tcPr>
            <w:tcW w:w="815" w:type="dxa"/>
            <w:tcBorders>
              <w:left w:val="single" w:sz="4" w:space="0" w:color="auto"/>
              <w:bottom w:val="single" w:sz="4" w:space="0" w:color="auto"/>
            </w:tcBorders>
            <w:shd w:val="clear" w:color="auto" w:fill="auto"/>
          </w:tcPr>
          <w:p w14:paraId="0B08E4EC" w14:textId="43485457"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06</w:t>
            </w:r>
          </w:p>
        </w:tc>
        <w:tc>
          <w:tcPr>
            <w:tcW w:w="823" w:type="dxa"/>
            <w:tcBorders>
              <w:bottom w:val="single" w:sz="4" w:space="0" w:color="auto"/>
              <w:right w:val="single" w:sz="4" w:space="0" w:color="auto"/>
            </w:tcBorders>
            <w:shd w:val="clear" w:color="auto" w:fill="auto"/>
          </w:tcPr>
          <w:p w14:paraId="6F42E32F" w14:textId="48D8590F"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845</w:t>
            </w:r>
          </w:p>
        </w:tc>
        <w:tc>
          <w:tcPr>
            <w:tcW w:w="776" w:type="dxa"/>
            <w:tcBorders>
              <w:left w:val="single" w:sz="4" w:space="0" w:color="auto"/>
              <w:bottom w:val="single" w:sz="4" w:space="0" w:color="auto"/>
            </w:tcBorders>
            <w:shd w:val="clear" w:color="auto" w:fill="auto"/>
            <w:vAlign w:val="center"/>
          </w:tcPr>
          <w:p w14:paraId="74127DC7" w14:textId="7F5B845F"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16</w:t>
            </w:r>
          </w:p>
        </w:tc>
        <w:tc>
          <w:tcPr>
            <w:tcW w:w="797" w:type="dxa"/>
            <w:tcBorders>
              <w:bottom w:val="single" w:sz="4" w:space="0" w:color="auto"/>
              <w:right w:val="single" w:sz="4" w:space="0" w:color="auto"/>
            </w:tcBorders>
            <w:shd w:val="clear" w:color="auto" w:fill="auto"/>
            <w:vAlign w:val="center"/>
          </w:tcPr>
          <w:p w14:paraId="0470374E" w14:textId="74F229E5"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594</w:t>
            </w:r>
          </w:p>
        </w:tc>
        <w:tc>
          <w:tcPr>
            <w:tcW w:w="813" w:type="dxa"/>
            <w:tcBorders>
              <w:left w:val="single" w:sz="4" w:space="0" w:color="auto"/>
              <w:bottom w:val="single" w:sz="4" w:space="0" w:color="auto"/>
            </w:tcBorders>
            <w:shd w:val="clear" w:color="auto" w:fill="auto"/>
          </w:tcPr>
          <w:p w14:paraId="60065020" w14:textId="093E19ED"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21</w:t>
            </w:r>
          </w:p>
        </w:tc>
        <w:tc>
          <w:tcPr>
            <w:tcW w:w="855" w:type="dxa"/>
            <w:tcBorders>
              <w:bottom w:val="single" w:sz="4" w:space="0" w:color="auto"/>
            </w:tcBorders>
            <w:shd w:val="clear" w:color="auto" w:fill="auto"/>
          </w:tcPr>
          <w:p w14:paraId="6D3CBC94" w14:textId="2E754395"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464</w:t>
            </w:r>
          </w:p>
        </w:tc>
      </w:tr>
      <w:tr w:rsidR="00A51892" w14:paraId="164B1483" w14:textId="77777777" w:rsidTr="00A51892">
        <w:tc>
          <w:tcPr>
            <w:cnfStyle w:val="001000000000" w:firstRow="0" w:lastRow="0" w:firstColumn="1" w:lastColumn="0" w:oddVBand="0" w:evenVBand="0" w:oddHBand="0" w:evenHBand="0" w:firstRowFirstColumn="0" w:firstRowLastColumn="0" w:lastRowFirstColumn="0" w:lastRowLastColumn="0"/>
            <w:tcW w:w="2990" w:type="dxa"/>
            <w:tcBorders>
              <w:top w:val="single" w:sz="4" w:space="0" w:color="000000" w:themeColor="text1"/>
              <w:bottom w:val="single" w:sz="4" w:space="0" w:color="000000" w:themeColor="text1"/>
              <w:right w:val="single" w:sz="4" w:space="0" w:color="auto"/>
            </w:tcBorders>
          </w:tcPr>
          <w:p w14:paraId="0F622E00" w14:textId="6EFB708B" w:rsidR="00A51892" w:rsidRPr="00944F19" w:rsidRDefault="00A51892" w:rsidP="008C3F9A">
            <w:pPr>
              <w:rPr>
                <w:bCs w:val="0"/>
              </w:rPr>
            </w:pPr>
            <w:r w:rsidRPr="00944F19">
              <w:t>PVV&lt;5 (% of TVV)</w:t>
            </w:r>
          </w:p>
        </w:tc>
        <w:tc>
          <w:tcPr>
            <w:tcW w:w="808" w:type="dxa"/>
            <w:tcBorders>
              <w:top w:val="single" w:sz="4" w:space="0" w:color="auto"/>
              <w:left w:val="single" w:sz="4" w:space="0" w:color="auto"/>
              <w:bottom w:val="single" w:sz="4" w:space="0" w:color="000000" w:themeColor="text1"/>
            </w:tcBorders>
            <w:shd w:val="clear" w:color="auto" w:fill="auto"/>
          </w:tcPr>
          <w:p w14:paraId="448B620F" w14:textId="63AE8497"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33</w:t>
            </w:r>
          </w:p>
        </w:tc>
        <w:tc>
          <w:tcPr>
            <w:tcW w:w="822" w:type="dxa"/>
            <w:tcBorders>
              <w:top w:val="single" w:sz="4" w:space="0" w:color="auto"/>
              <w:bottom w:val="single" w:sz="4" w:space="0" w:color="000000" w:themeColor="text1"/>
              <w:right w:val="single" w:sz="4" w:space="0" w:color="auto"/>
            </w:tcBorders>
            <w:shd w:val="clear" w:color="auto" w:fill="auto"/>
          </w:tcPr>
          <w:p w14:paraId="323DABCC" w14:textId="3921906A"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271</w:t>
            </w:r>
          </w:p>
        </w:tc>
        <w:tc>
          <w:tcPr>
            <w:tcW w:w="815" w:type="dxa"/>
            <w:tcBorders>
              <w:top w:val="single" w:sz="4" w:space="0" w:color="auto"/>
              <w:left w:val="single" w:sz="4" w:space="0" w:color="auto"/>
              <w:bottom w:val="single" w:sz="4" w:space="0" w:color="000000" w:themeColor="text1"/>
            </w:tcBorders>
            <w:shd w:val="clear" w:color="auto" w:fill="auto"/>
          </w:tcPr>
          <w:p w14:paraId="02F47C7E" w14:textId="57ADFA23"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16</w:t>
            </w:r>
          </w:p>
        </w:tc>
        <w:tc>
          <w:tcPr>
            <w:tcW w:w="823" w:type="dxa"/>
            <w:tcBorders>
              <w:top w:val="single" w:sz="4" w:space="0" w:color="auto"/>
              <w:bottom w:val="single" w:sz="4" w:space="0" w:color="000000" w:themeColor="text1"/>
              <w:right w:val="single" w:sz="4" w:space="0" w:color="auto"/>
            </w:tcBorders>
            <w:shd w:val="clear" w:color="auto" w:fill="auto"/>
          </w:tcPr>
          <w:p w14:paraId="785896E8" w14:textId="4862036E"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603</w:t>
            </w:r>
          </w:p>
        </w:tc>
        <w:tc>
          <w:tcPr>
            <w:tcW w:w="776" w:type="dxa"/>
            <w:tcBorders>
              <w:top w:val="single" w:sz="4" w:space="0" w:color="auto"/>
              <w:left w:val="single" w:sz="4" w:space="0" w:color="auto"/>
              <w:bottom w:val="single" w:sz="4" w:space="0" w:color="000000" w:themeColor="text1"/>
            </w:tcBorders>
            <w:shd w:val="clear" w:color="auto" w:fill="auto"/>
            <w:vAlign w:val="center"/>
          </w:tcPr>
          <w:p w14:paraId="79A237C5" w14:textId="732A7052"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17</w:t>
            </w:r>
          </w:p>
        </w:tc>
        <w:tc>
          <w:tcPr>
            <w:tcW w:w="797" w:type="dxa"/>
            <w:tcBorders>
              <w:top w:val="single" w:sz="4" w:space="0" w:color="auto"/>
              <w:bottom w:val="single" w:sz="4" w:space="0" w:color="000000" w:themeColor="text1"/>
              <w:right w:val="single" w:sz="4" w:space="0" w:color="auto"/>
            </w:tcBorders>
            <w:shd w:val="clear" w:color="auto" w:fill="auto"/>
            <w:vAlign w:val="center"/>
          </w:tcPr>
          <w:p w14:paraId="5F426A4A" w14:textId="3E23E011"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573</w:t>
            </w:r>
          </w:p>
        </w:tc>
        <w:tc>
          <w:tcPr>
            <w:tcW w:w="813" w:type="dxa"/>
            <w:tcBorders>
              <w:top w:val="single" w:sz="4" w:space="0" w:color="auto"/>
              <w:left w:val="single" w:sz="4" w:space="0" w:color="auto"/>
              <w:bottom w:val="single" w:sz="4" w:space="0" w:color="000000" w:themeColor="text1"/>
            </w:tcBorders>
            <w:shd w:val="clear" w:color="auto" w:fill="auto"/>
          </w:tcPr>
          <w:p w14:paraId="11F47E1D" w14:textId="0157C3C5"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35</w:t>
            </w:r>
          </w:p>
        </w:tc>
        <w:tc>
          <w:tcPr>
            <w:tcW w:w="855" w:type="dxa"/>
            <w:tcBorders>
              <w:top w:val="single" w:sz="4" w:space="0" w:color="auto"/>
              <w:bottom w:val="single" w:sz="4" w:space="0" w:color="000000" w:themeColor="text1"/>
            </w:tcBorders>
            <w:shd w:val="clear" w:color="auto" w:fill="auto"/>
          </w:tcPr>
          <w:p w14:paraId="6B96E138" w14:textId="71F1DF18" w:rsidR="00A51892" w:rsidRDefault="00AC4318" w:rsidP="008C3F9A">
            <w:pPr>
              <w:jc w:val="center"/>
              <w:cnfStyle w:val="000000000000" w:firstRow="0" w:lastRow="0" w:firstColumn="0" w:lastColumn="0" w:oddVBand="0" w:evenVBand="0" w:oddHBand="0" w:evenHBand="0" w:firstRowFirstColumn="0" w:firstRowLastColumn="0" w:lastRowFirstColumn="0" w:lastRowLastColumn="0"/>
            </w:pPr>
            <w:r>
              <w:t>0.220</w:t>
            </w:r>
          </w:p>
        </w:tc>
      </w:tr>
      <w:tr w:rsidR="00A51892" w14:paraId="53D35AFD" w14:textId="77777777" w:rsidTr="00A5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0" w:type="dxa"/>
            <w:tcBorders>
              <w:right w:val="single" w:sz="4" w:space="0" w:color="auto"/>
            </w:tcBorders>
          </w:tcPr>
          <w:p w14:paraId="595EA01C" w14:textId="4F07CFBD" w:rsidR="00A51892" w:rsidRPr="00944F19" w:rsidRDefault="00A51892" w:rsidP="008C3F9A">
            <w:pPr>
              <w:rPr>
                <w:bCs w:val="0"/>
              </w:rPr>
            </w:pPr>
            <w:r w:rsidRPr="00944F19">
              <w:lastRenderedPageBreak/>
              <w:t>PVV&lt;10 (% of TVV)</w:t>
            </w:r>
          </w:p>
        </w:tc>
        <w:tc>
          <w:tcPr>
            <w:tcW w:w="808" w:type="dxa"/>
            <w:tcBorders>
              <w:left w:val="single" w:sz="4" w:space="0" w:color="auto"/>
            </w:tcBorders>
            <w:shd w:val="clear" w:color="auto" w:fill="auto"/>
          </w:tcPr>
          <w:p w14:paraId="1E3126B2" w14:textId="6708930A"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13</w:t>
            </w:r>
          </w:p>
        </w:tc>
        <w:tc>
          <w:tcPr>
            <w:tcW w:w="822" w:type="dxa"/>
            <w:tcBorders>
              <w:right w:val="single" w:sz="4" w:space="0" w:color="auto"/>
            </w:tcBorders>
            <w:shd w:val="clear" w:color="auto" w:fill="auto"/>
          </w:tcPr>
          <w:p w14:paraId="5EA629F1" w14:textId="05432606"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680</w:t>
            </w:r>
          </w:p>
        </w:tc>
        <w:tc>
          <w:tcPr>
            <w:tcW w:w="815" w:type="dxa"/>
            <w:tcBorders>
              <w:left w:val="single" w:sz="4" w:space="0" w:color="auto"/>
            </w:tcBorders>
            <w:shd w:val="clear" w:color="auto" w:fill="auto"/>
          </w:tcPr>
          <w:p w14:paraId="27A3F3FE" w14:textId="7C165585"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11</w:t>
            </w:r>
          </w:p>
        </w:tc>
        <w:tc>
          <w:tcPr>
            <w:tcW w:w="823" w:type="dxa"/>
            <w:tcBorders>
              <w:right w:val="single" w:sz="4" w:space="0" w:color="auto"/>
            </w:tcBorders>
            <w:shd w:val="clear" w:color="auto" w:fill="auto"/>
          </w:tcPr>
          <w:p w14:paraId="57D43143" w14:textId="7FDBC8FF"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734</w:t>
            </w:r>
          </w:p>
        </w:tc>
        <w:tc>
          <w:tcPr>
            <w:tcW w:w="776" w:type="dxa"/>
            <w:tcBorders>
              <w:left w:val="single" w:sz="4" w:space="0" w:color="auto"/>
            </w:tcBorders>
            <w:shd w:val="clear" w:color="auto" w:fill="auto"/>
            <w:vAlign w:val="center"/>
          </w:tcPr>
          <w:p w14:paraId="0272B6F4" w14:textId="2DBADE3E"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10</w:t>
            </w:r>
          </w:p>
        </w:tc>
        <w:tc>
          <w:tcPr>
            <w:tcW w:w="797" w:type="dxa"/>
            <w:tcBorders>
              <w:right w:val="single" w:sz="4" w:space="0" w:color="auto"/>
            </w:tcBorders>
            <w:shd w:val="clear" w:color="auto" w:fill="auto"/>
            <w:vAlign w:val="center"/>
          </w:tcPr>
          <w:p w14:paraId="05E1596E" w14:textId="74ECB0E2"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731</w:t>
            </w:r>
          </w:p>
        </w:tc>
        <w:tc>
          <w:tcPr>
            <w:tcW w:w="813" w:type="dxa"/>
            <w:tcBorders>
              <w:left w:val="single" w:sz="4" w:space="0" w:color="auto"/>
            </w:tcBorders>
            <w:shd w:val="clear" w:color="auto" w:fill="auto"/>
          </w:tcPr>
          <w:p w14:paraId="31307993" w14:textId="62381237"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00</w:t>
            </w:r>
          </w:p>
        </w:tc>
        <w:tc>
          <w:tcPr>
            <w:tcW w:w="855" w:type="dxa"/>
            <w:shd w:val="clear" w:color="auto" w:fill="auto"/>
          </w:tcPr>
          <w:p w14:paraId="2BB4D81B" w14:textId="082D5D52" w:rsidR="00A51892" w:rsidRDefault="00AC4318" w:rsidP="008C3F9A">
            <w:pPr>
              <w:jc w:val="center"/>
              <w:cnfStyle w:val="000000100000" w:firstRow="0" w:lastRow="0" w:firstColumn="0" w:lastColumn="0" w:oddVBand="0" w:evenVBand="0" w:oddHBand="1" w:evenHBand="0" w:firstRowFirstColumn="0" w:firstRowLastColumn="0" w:lastRowFirstColumn="0" w:lastRowLastColumn="0"/>
            </w:pPr>
            <w:r>
              <w:t>0.988</w:t>
            </w:r>
          </w:p>
        </w:tc>
      </w:tr>
    </w:tbl>
    <w:p w14:paraId="3195B2EF" w14:textId="2E94105E" w:rsidR="005155EB" w:rsidRPr="005155EB" w:rsidRDefault="005B34CB" w:rsidP="005B34CB">
      <w:pPr>
        <w:pStyle w:val="Aftertable"/>
      </w:pPr>
      <w:r>
        <w:t>PVV: Pulmonary vascular volume; TLV: total lung volume; TVV: total vascular volume; ST: Septal thickness; S/V: surface area to volume ratio.</w:t>
      </w:r>
    </w:p>
    <w:p w14:paraId="142A7C76" w14:textId="18ABB66B" w:rsidR="00743FFA" w:rsidRDefault="00743FFA" w:rsidP="007F308D">
      <w:pPr>
        <w:pStyle w:val="Heading3"/>
        <w:rPr>
          <w:ins w:id="6641" w:author="Windows User" w:date="2018-11-01T15:47:00Z"/>
        </w:rPr>
      </w:pPr>
      <w:ins w:id="6642" w:author="Windows User" w:date="2018-11-01T15:40:00Z">
        <w:r>
          <w:t>CSSR and DW-MRI</w:t>
        </w:r>
      </w:ins>
    </w:p>
    <w:p w14:paraId="0E81EDE8" w14:textId="685CE311" w:rsidR="00743FFA" w:rsidRPr="00B5643A" w:rsidRDefault="003E02DF">
      <w:pPr>
        <w:rPr>
          <w:ins w:id="6643" w:author="Windows User" w:date="2018-11-01T15:40:00Z"/>
        </w:rPr>
        <w:pPrChange w:id="6644" w:author="Windows User" w:date="2018-11-01T15:47:00Z">
          <w:pPr>
            <w:pStyle w:val="Heading3"/>
          </w:pPr>
        </w:pPrChange>
      </w:pPr>
      <w:ins w:id="6645" w:author="Windows User" w:date="2018-11-01T15:51:00Z">
        <w:r>
          <w:t>Spearman’s coefficient of rank correlations between DW-MRI metrics and CSSR metrics are summarised in Table 6.8. No correlations were statistically significant.</w:t>
        </w:r>
      </w:ins>
    </w:p>
    <w:p w14:paraId="4FE67833" w14:textId="659A4BB4" w:rsidR="00743FFA" w:rsidRDefault="00743FFA">
      <w:pPr>
        <w:pStyle w:val="TableTitle0"/>
        <w:rPr>
          <w:ins w:id="6646" w:author="Windows User" w:date="2018-11-01T15:46:00Z"/>
        </w:rPr>
        <w:pPrChange w:id="6647" w:author="Windows User" w:date="2018-11-02T10:52:00Z">
          <w:pPr/>
        </w:pPrChange>
      </w:pPr>
      <w:bookmarkStart w:id="6648" w:name="_Toc3145537"/>
      <w:ins w:id="6649" w:author="Windows User" w:date="2018-11-01T15:46:00Z">
        <w:r>
          <w:t xml:space="preserve">Table </w:t>
        </w:r>
      </w:ins>
      <w:ins w:id="6650"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65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652" w:author="Nicholas Weatherley" w:date="2019-03-04T21:03:00Z">
        <w:r w:rsidR="00E96948">
          <w:rPr>
            <w:noProof/>
          </w:rPr>
          <w:t>8</w:t>
        </w:r>
        <w:r w:rsidR="00E96948">
          <w:fldChar w:fldCharType="end"/>
        </w:r>
      </w:ins>
      <w:ins w:id="6653" w:author="Windows User" w:date="2018-11-01T15:46:00Z">
        <w:del w:id="6654" w:author="Nicholas Weatherley" w:date="2019-03-04T21:03:00Z">
          <w:r w:rsidDel="00E96948">
            <w:fldChar w:fldCharType="begin"/>
          </w:r>
          <w:r w:rsidDel="00E96948">
            <w:delInstrText xml:space="preserve"> STYLEREF 1 \s </w:delInstrText>
          </w:r>
        </w:del>
      </w:ins>
      <w:del w:id="6655" w:author="Nicholas Weatherley" w:date="2019-03-04T21:03:00Z">
        <w:r w:rsidDel="00E96948">
          <w:fldChar w:fldCharType="separate"/>
        </w:r>
        <w:r w:rsidR="0024585E" w:rsidDel="00E96948">
          <w:rPr>
            <w:noProof/>
          </w:rPr>
          <w:delText>6</w:delText>
        </w:r>
      </w:del>
      <w:ins w:id="6656" w:author="Windows User" w:date="2018-11-01T15:46:00Z">
        <w:del w:id="6657" w:author="Nicholas Weatherley" w:date="2019-03-04T21:03:00Z">
          <w:r w:rsidDel="00E96948">
            <w:fldChar w:fldCharType="end"/>
          </w:r>
          <w:r w:rsidDel="00E96948">
            <w:delText>.</w:delText>
          </w:r>
          <w:r w:rsidDel="00E96948">
            <w:fldChar w:fldCharType="begin"/>
          </w:r>
          <w:r w:rsidDel="00E96948">
            <w:delInstrText xml:space="preserve"> SEQ Table \* ARABIC \s 1 </w:delInstrText>
          </w:r>
        </w:del>
      </w:ins>
      <w:del w:id="6658" w:author="Nicholas Weatherley" w:date="2019-03-04T21:03:00Z">
        <w:r w:rsidDel="00E96948">
          <w:fldChar w:fldCharType="end"/>
        </w:r>
      </w:del>
      <w:ins w:id="6659" w:author="Windows User" w:date="2018-11-01T15:46:00Z">
        <w:r>
          <w:t>: Baseline CSSR and DW-MRI imaging metrics</w:t>
        </w:r>
        <w:bookmarkEnd w:id="6648"/>
      </w:ins>
    </w:p>
    <w:tbl>
      <w:tblPr>
        <w:tblStyle w:val="ListTable3"/>
        <w:tblW w:w="9499" w:type="dxa"/>
        <w:tblLook w:val="04A0" w:firstRow="1" w:lastRow="0" w:firstColumn="1" w:lastColumn="0" w:noHBand="0" w:noVBand="1"/>
      </w:tblPr>
      <w:tblGrid>
        <w:gridCol w:w="2990"/>
        <w:gridCol w:w="808"/>
        <w:gridCol w:w="822"/>
        <w:gridCol w:w="815"/>
        <w:gridCol w:w="823"/>
        <w:gridCol w:w="776"/>
        <w:gridCol w:w="797"/>
        <w:gridCol w:w="813"/>
        <w:gridCol w:w="855"/>
      </w:tblGrid>
      <w:tr w:rsidR="00743FFA" w14:paraId="1A0BA253" w14:textId="77777777" w:rsidTr="00792BAD">
        <w:trPr>
          <w:cnfStyle w:val="100000000000" w:firstRow="1" w:lastRow="0" w:firstColumn="0" w:lastColumn="0" w:oddVBand="0" w:evenVBand="0" w:oddHBand="0" w:evenHBand="0" w:firstRowFirstColumn="0" w:firstRowLastColumn="0" w:lastRowFirstColumn="0" w:lastRowLastColumn="0"/>
          <w:tblHeader/>
          <w:ins w:id="6660" w:author="Windows User" w:date="2018-11-01T15:46:00Z"/>
        </w:trPr>
        <w:tc>
          <w:tcPr>
            <w:cnfStyle w:val="001000000100" w:firstRow="0" w:lastRow="0" w:firstColumn="1" w:lastColumn="0" w:oddVBand="0" w:evenVBand="0" w:oddHBand="0" w:evenHBand="0" w:firstRowFirstColumn="1" w:firstRowLastColumn="0" w:lastRowFirstColumn="0" w:lastRowLastColumn="0"/>
            <w:tcW w:w="2990" w:type="dxa"/>
            <w:vAlign w:val="center"/>
          </w:tcPr>
          <w:p w14:paraId="44FBEC07" w14:textId="77777777" w:rsidR="00743FFA" w:rsidRPr="00E7292D" w:rsidRDefault="00743FFA" w:rsidP="00792BAD">
            <w:pPr>
              <w:jc w:val="center"/>
              <w:rPr>
                <w:ins w:id="6661" w:author="Windows User" w:date="2018-11-01T15:46:00Z"/>
                <w:bCs w:val="0"/>
                <w:color w:val="FFFFFF"/>
              </w:rPr>
            </w:pPr>
            <w:ins w:id="6662" w:author="Windows User" w:date="2018-11-01T15:46:00Z">
              <w:r w:rsidRPr="00E7292D">
                <w:rPr>
                  <w:bCs w:val="0"/>
                  <w:color w:val="FFFFFF"/>
                </w:rPr>
                <w:t>MRI metric</w:t>
              </w:r>
            </w:ins>
          </w:p>
        </w:tc>
        <w:tc>
          <w:tcPr>
            <w:tcW w:w="3268" w:type="dxa"/>
            <w:gridSpan w:val="4"/>
            <w:tcBorders>
              <w:top w:val="single" w:sz="4" w:space="0" w:color="000000" w:themeColor="text1"/>
              <w:right w:val="single" w:sz="4" w:space="0" w:color="auto"/>
            </w:tcBorders>
            <w:vAlign w:val="center"/>
          </w:tcPr>
          <w:p w14:paraId="0F9AA4C8" w14:textId="77777777" w:rsidR="00743FFA" w:rsidRPr="00E7292D" w:rsidRDefault="00743FFA" w:rsidP="00792BAD">
            <w:pPr>
              <w:jc w:val="center"/>
              <w:cnfStyle w:val="100000000000" w:firstRow="1" w:lastRow="0" w:firstColumn="0" w:lastColumn="0" w:oddVBand="0" w:evenVBand="0" w:oddHBand="0" w:evenHBand="0" w:firstRowFirstColumn="0" w:firstRowLastColumn="0" w:lastRowFirstColumn="0" w:lastRowLastColumn="0"/>
              <w:rPr>
                <w:ins w:id="6663" w:author="Windows User" w:date="2018-11-01T15:46:00Z"/>
                <w:bCs w:val="0"/>
                <w:color w:val="FFFFFF"/>
              </w:rPr>
            </w:pPr>
            <w:ins w:id="6664" w:author="Windows User" w:date="2018-11-01T15:46:00Z">
              <w:r>
                <w:rPr>
                  <w:bCs w:val="0"/>
                  <w:color w:val="FFFFFF"/>
                </w:rPr>
                <w:t>Patz</w:t>
              </w:r>
            </w:ins>
          </w:p>
        </w:tc>
        <w:tc>
          <w:tcPr>
            <w:tcW w:w="3241" w:type="dxa"/>
            <w:gridSpan w:val="4"/>
            <w:tcBorders>
              <w:left w:val="single" w:sz="4" w:space="0" w:color="auto"/>
            </w:tcBorders>
            <w:vAlign w:val="center"/>
          </w:tcPr>
          <w:p w14:paraId="3AB05723" w14:textId="77777777" w:rsidR="00743FFA" w:rsidRPr="005155EB" w:rsidRDefault="00743FFA" w:rsidP="00792BAD">
            <w:pPr>
              <w:jc w:val="center"/>
              <w:cnfStyle w:val="100000000000" w:firstRow="1" w:lastRow="0" w:firstColumn="0" w:lastColumn="0" w:oddVBand="0" w:evenVBand="0" w:oddHBand="0" w:evenHBand="0" w:firstRowFirstColumn="0" w:firstRowLastColumn="0" w:lastRowFirstColumn="0" w:lastRowLastColumn="0"/>
              <w:rPr>
                <w:ins w:id="6665" w:author="Windows User" w:date="2018-11-01T15:46:00Z"/>
                <w:bCs w:val="0"/>
                <w:color w:val="FFFFFF"/>
              </w:rPr>
            </w:pPr>
            <w:ins w:id="6666" w:author="Windows User" w:date="2018-11-01T15:46:00Z">
              <w:r w:rsidRPr="005155EB">
                <w:rPr>
                  <w:bCs w:val="0"/>
                  <w:color w:val="FFFFFF"/>
                </w:rPr>
                <w:t>MOXE</w:t>
              </w:r>
            </w:ins>
          </w:p>
        </w:tc>
      </w:tr>
      <w:tr w:rsidR="00743FFA" w14:paraId="14FC4D97" w14:textId="77777777" w:rsidTr="00792BAD">
        <w:trPr>
          <w:cnfStyle w:val="100000000000" w:firstRow="1" w:lastRow="0" w:firstColumn="0" w:lastColumn="0" w:oddVBand="0" w:evenVBand="0" w:oddHBand="0" w:evenHBand="0" w:firstRowFirstColumn="0" w:firstRowLastColumn="0" w:lastRowFirstColumn="0" w:lastRowLastColumn="0"/>
          <w:tblHeader/>
          <w:ins w:id="6667" w:author="Windows User" w:date="2018-11-01T15:46:00Z"/>
        </w:trPr>
        <w:tc>
          <w:tcPr>
            <w:cnfStyle w:val="001000000100" w:firstRow="0" w:lastRow="0" w:firstColumn="1" w:lastColumn="0" w:oddVBand="0" w:evenVBand="0" w:oddHBand="0" w:evenHBand="0" w:firstRowFirstColumn="1" w:firstRowLastColumn="0" w:lastRowFirstColumn="0" w:lastRowLastColumn="0"/>
            <w:tcW w:w="2990" w:type="dxa"/>
          </w:tcPr>
          <w:p w14:paraId="4B5EFE01" w14:textId="77777777" w:rsidR="00743FFA" w:rsidRPr="00E7292D" w:rsidRDefault="00743FFA" w:rsidP="00792BAD">
            <w:pPr>
              <w:rPr>
                <w:ins w:id="6668" w:author="Windows User" w:date="2018-11-01T15:46:00Z"/>
                <w:color w:val="FFFFFF"/>
                <w:shd w:val="clear" w:color="auto" w:fill="000000" w:themeFill="text1"/>
              </w:rPr>
            </w:pPr>
          </w:p>
        </w:tc>
        <w:tc>
          <w:tcPr>
            <w:tcW w:w="1630" w:type="dxa"/>
            <w:gridSpan w:val="2"/>
            <w:tcBorders>
              <w:top w:val="nil"/>
              <w:right w:val="single" w:sz="4" w:space="0" w:color="auto"/>
            </w:tcBorders>
            <w:shd w:val="clear" w:color="auto" w:fill="auto"/>
            <w:vAlign w:val="center"/>
          </w:tcPr>
          <w:p w14:paraId="16433A84"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69" w:author="Windows User" w:date="2018-11-01T15:46:00Z"/>
                <w:color w:val="000000" w:themeColor="text1"/>
              </w:rPr>
            </w:pPr>
            <w:ins w:id="6670" w:author="Windows User" w:date="2018-11-01T15:46:00Z">
              <w:r>
                <w:rPr>
                  <w:color w:val="000000" w:themeColor="text1"/>
                </w:rPr>
                <w:t>ST</w:t>
              </w:r>
            </w:ins>
          </w:p>
        </w:tc>
        <w:tc>
          <w:tcPr>
            <w:tcW w:w="1638" w:type="dxa"/>
            <w:gridSpan w:val="2"/>
            <w:tcBorders>
              <w:left w:val="single" w:sz="4" w:space="0" w:color="auto"/>
              <w:right w:val="single" w:sz="4" w:space="0" w:color="auto"/>
            </w:tcBorders>
            <w:shd w:val="clear" w:color="auto" w:fill="auto"/>
            <w:vAlign w:val="center"/>
          </w:tcPr>
          <w:p w14:paraId="2C289EBD"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71" w:author="Windows User" w:date="2018-11-01T15:46:00Z"/>
                <w:color w:val="000000" w:themeColor="text1"/>
              </w:rPr>
            </w:pPr>
            <w:ins w:id="6672" w:author="Windows User" w:date="2018-11-01T15:46:00Z">
              <w:r>
                <w:rPr>
                  <w:color w:val="000000" w:themeColor="text1"/>
                </w:rPr>
                <w:t>S/V</w:t>
              </w:r>
            </w:ins>
          </w:p>
        </w:tc>
        <w:tc>
          <w:tcPr>
            <w:tcW w:w="1573" w:type="dxa"/>
            <w:gridSpan w:val="2"/>
            <w:tcBorders>
              <w:top w:val="nil"/>
              <w:left w:val="single" w:sz="4" w:space="0" w:color="auto"/>
              <w:right w:val="single" w:sz="4" w:space="0" w:color="auto"/>
            </w:tcBorders>
            <w:shd w:val="clear" w:color="auto" w:fill="auto"/>
            <w:vAlign w:val="center"/>
          </w:tcPr>
          <w:p w14:paraId="2D5E88C3" w14:textId="77777777" w:rsidR="00743FFA" w:rsidRPr="005155EB" w:rsidRDefault="00743FFA" w:rsidP="00792BAD">
            <w:pPr>
              <w:jc w:val="center"/>
              <w:cnfStyle w:val="100000000000" w:firstRow="1" w:lastRow="0" w:firstColumn="0" w:lastColumn="0" w:oddVBand="0" w:evenVBand="0" w:oddHBand="0" w:evenHBand="0" w:firstRowFirstColumn="0" w:firstRowLastColumn="0" w:lastRowFirstColumn="0" w:lastRowLastColumn="0"/>
              <w:rPr>
                <w:ins w:id="6673" w:author="Windows User" w:date="2018-11-01T15:46:00Z"/>
                <w:color w:val="000000" w:themeColor="text1"/>
              </w:rPr>
            </w:pPr>
            <w:ins w:id="6674" w:author="Windows User" w:date="2018-11-01T15:46:00Z">
              <w:r w:rsidRPr="005155EB">
                <w:rPr>
                  <w:color w:val="000000" w:themeColor="text1"/>
                </w:rPr>
                <w:t>ST</w:t>
              </w:r>
            </w:ins>
          </w:p>
        </w:tc>
        <w:tc>
          <w:tcPr>
            <w:tcW w:w="1668" w:type="dxa"/>
            <w:gridSpan w:val="2"/>
            <w:tcBorders>
              <w:left w:val="single" w:sz="4" w:space="0" w:color="auto"/>
            </w:tcBorders>
            <w:shd w:val="clear" w:color="auto" w:fill="auto"/>
            <w:vAlign w:val="center"/>
          </w:tcPr>
          <w:p w14:paraId="1EB15AFD"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75" w:author="Windows User" w:date="2018-11-01T15:46:00Z"/>
                <w:color w:val="000000" w:themeColor="text1"/>
              </w:rPr>
            </w:pPr>
            <w:ins w:id="6676" w:author="Windows User" w:date="2018-11-01T15:46:00Z">
              <w:r>
                <w:rPr>
                  <w:color w:val="000000" w:themeColor="text1"/>
                </w:rPr>
                <w:t>S/V</w:t>
              </w:r>
            </w:ins>
          </w:p>
        </w:tc>
      </w:tr>
      <w:tr w:rsidR="00743FFA" w14:paraId="32755B2B" w14:textId="77777777" w:rsidTr="00792BAD">
        <w:trPr>
          <w:cnfStyle w:val="100000000000" w:firstRow="1" w:lastRow="0" w:firstColumn="0" w:lastColumn="0" w:oddVBand="0" w:evenVBand="0" w:oddHBand="0" w:evenHBand="0" w:firstRowFirstColumn="0" w:firstRowLastColumn="0" w:lastRowFirstColumn="0" w:lastRowLastColumn="0"/>
          <w:tblHeader/>
          <w:ins w:id="6677" w:author="Windows User" w:date="2018-11-01T15:46:00Z"/>
        </w:trPr>
        <w:tc>
          <w:tcPr>
            <w:cnfStyle w:val="001000000100" w:firstRow="0" w:lastRow="0" w:firstColumn="1" w:lastColumn="0" w:oddVBand="0" w:evenVBand="0" w:oddHBand="0" w:evenHBand="0" w:firstRowFirstColumn="1" w:firstRowLastColumn="0" w:lastRowFirstColumn="0" w:lastRowLastColumn="0"/>
            <w:tcW w:w="2990" w:type="dxa"/>
            <w:tcBorders>
              <w:bottom w:val="single" w:sz="4" w:space="0" w:color="000000" w:themeColor="text1"/>
            </w:tcBorders>
          </w:tcPr>
          <w:p w14:paraId="2E395DBE" w14:textId="5F050DD4" w:rsidR="00743FFA" w:rsidRPr="00E7292D" w:rsidRDefault="00743FFA">
            <w:pPr>
              <w:rPr>
                <w:ins w:id="6678" w:author="Windows User" w:date="2018-11-01T15:46:00Z"/>
                <w:bCs w:val="0"/>
              </w:rPr>
            </w:pPr>
            <w:ins w:id="6679" w:author="Windows User" w:date="2018-11-01T15:46:00Z">
              <w:r>
                <w:rPr>
                  <w:bCs w:val="0"/>
                  <w:color w:val="FFFFFF"/>
                  <w:shd w:val="clear" w:color="auto" w:fill="000000" w:themeFill="text1"/>
                </w:rPr>
                <w:t>DW-MRI</w:t>
              </w:r>
              <w:r w:rsidRPr="00E7292D">
                <w:rPr>
                  <w:bCs w:val="0"/>
                  <w:color w:val="FFFFFF"/>
                  <w:shd w:val="clear" w:color="auto" w:fill="000000" w:themeFill="text1"/>
                </w:rPr>
                <w:t xml:space="preserve"> Metric</w:t>
              </w:r>
            </w:ins>
          </w:p>
        </w:tc>
        <w:tc>
          <w:tcPr>
            <w:tcW w:w="808" w:type="dxa"/>
            <w:shd w:val="clear" w:color="auto" w:fill="auto"/>
            <w:vAlign w:val="center"/>
          </w:tcPr>
          <w:p w14:paraId="69CE0B3A"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80" w:author="Windows User" w:date="2018-11-01T15:46:00Z"/>
                <w:b w:val="0"/>
                <w:color w:val="000000" w:themeColor="text1"/>
              </w:rPr>
            </w:pPr>
            <w:ins w:id="6681" w:author="Windows User" w:date="2018-11-01T15:46:00Z">
              <w:r w:rsidRPr="00CF15C0">
                <w:rPr>
                  <w:b w:val="0"/>
                  <w:color w:val="000000" w:themeColor="text1"/>
                </w:rPr>
                <w:t>r</w:t>
              </w:r>
            </w:ins>
          </w:p>
        </w:tc>
        <w:tc>
          <w:tcPr>
            <w:tcW w:w="822" w:type="dxa"/>
            <w:tcBorders>
              <w:right w:val="single" w:sz="4" w:space="0" w:color="auto"/>
            </w:tcBorders>
            <w:shd w:val="clear" w:color="auto" w:fill="auto"/>
            <w:vAlign w:val="center"/>
          </w:tcPr>
          <w:p w14:paraId="20919BAB"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82" w:author="Windows User" w:date="2018-11-01T15:46:00Z"/>
                <w:b w:val="0"/>
                <w:color w:val="000000" w:themeColor="text1"/>
              </w:rPr>
            </w:pPr>
            <w:ins w:id="6683" w:author="Windows User" w:date="2018-11-01T15:46:00Z">
              <w:r w:rsidRPr="00CF15C0">
                <w:rPr>
                  <w:b w:val="0"/>
                  <w:color w:val="000000" w:themeColor="text1"/>
                </w:rPr>
                <w:t>p</w:t>
              </w:r>
            </w:ins>
          </w:p>
        </w:tc>
        <w:tc>
          <w:tcPr>
            <w:tcW w:w="815" w:type="dxa"/>
            <w:tcBorders>
              <w:left w:val="single" w:sz="4" w:space="0" w:color="auto"/>
            </w:tcBorders>
            <w:shd w:val="clear" w:color="auto" w:fill="auto"/>
            <w:vAlign w:val="center"/>
          </w:tcPr>
          <w:p w14:paraId="0D0DC2AB"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84" w:author="Windows User" w:date="2018-11-01T15:46:00Z"/>
                <w:b w:val="0"/>
                <w:color w:val="000000" w:themeColor="text1"/>
              </w:rPr>
            </w:pPr>
            <w:ins w:id="6685" w:author="Windows User" w:date="2018-11-01T15:46:00Z">
              <w:r w:rsidRPr="00CF15C0">
                <w:rPr>
                  <w:b w:val="0"/>
                  <w:color w:val="000000" w:themeColor="text1"/>
                </w:rPr>
                <w:t>r</w:t>
              </w:r>
            </w:ins>
          </w:p>
        </w:tc>
        <w:tc>
          <w:tcPr>
            <w:tcW w:w="823" w:type="dxa"/>
            <w:tcBorders>
              <w:right w:val="single" w:sz="4" w:space="0" w:color="auto"/>
            </w:tcBorders>
            <w:shd w:val="clear" w:color="auto" w:fill="auto"/>
            <w:vAlign w:val="center"/>
          </w:tcPr>
          <w:p w14:paraId="63F1E1E7"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86" w:author="Windows User" w:date="2018-11-01T15:46:00Z"/>
                <w:b w:val="0"/>
                <w:color w:val="000000" w:themeColor="text1"/>
              </w:rPr>
            </w:pPr>
            <w:ins w:id="6687" w:author="Windows User" w:date="2018-11-01T15:46:00Z">
              <w:r w:rsidRPr="00CF15C0">
                <w:rPr>
                  <w:b w:val="0"/>
                  <w:color w:val="000000" w:themeColor="text1"/>
                </w:rPr>
                <w:t>p</w:t>
              </w:r>
            </w:ins>
          </w:p>
        </w:tc>
        <w:tc>
          <w:tcPr>
            <w:tcW w:w="776" w:type="dxa"/>
            <w:tcBorders>
              <w:left w:val="single" w:sz="4" w:space="0" w:color="auto"/>
            </w:tcBorders>
            <w:shd w:val="clear" w:color="auto" w:fill="auto"/>
            <w:vAlign w:val="center"/>
          </w:tcPr>
          <w:p w14:paraId="51743535"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88" w:author="Windows User" w:date="2018-11-01T15:46:00Z"/>
                <w:b w:val="0"/>
                <w:bCs w:val="0"/>
                <w:color w:val="000000" w:themeColor="text1"/>
              </w:rPr>
            </w:pPr>
            <w:ins w:id="6689" w:author="Windows User" w:date="2018-11-01T15:46:00Z">
              <w:r>
                <w:rPr>
                  <w:b w:val="0"/>
                  <w:bCs w:val="0"/>
                  <w:color w:val="000000" w:themeColor="text1"/>
                </w:rPr>
                <w:t>r</w:t>
              </w:r>
            </w:ins>
          </w:p>
        </w:tc>
        <w:tc>
          <w:tcPr>
            <w:tcW w:w="797" w:type="dxa"/>
            <w:tcBorders>
              <w:right w:val="single" w:sz="4" w:space="0" w:color="auto"/>
            </w:tcBorders>
            <w:shd w:val="clear" w:color="auto" w:fill="auto"/>
            <w:vAlign w:val="center"/>
          </w:tcPr>
          <w:p w14:paraId="722A075F" w14:textId="77777777" w:rsidR="00743FFA" w:rsidRPr="005155EB" w:rsidRDefault="00743FFA" w:rsidP="00792BAD">
            <w:pPr>
              <w:jc w:val="center"/>
              <w:cnfStyle w:val="100000000000" w:firstRow="1" w:lastRow="0" w:firstColumn="0" w:lastColumn="0" w:oddVBand="0" w:evenVBand="0" w:oddHBand="0" w:evenHBand="0" w:firstRowFirstColumn="0" w:firstRowLastColumn="0" w:lastRowFirstColumn="0" w:lastRowLastColumn="0"/>
              <w:rPr>
                <w:ins w:id="6690" w:author="Windows User" w:date="2018-11-01T15:46:00Z"/>
                <w:b w:val="0"/>
                <w:color w:val="000000" w:themeColor="text1"/>
              </w:rPr>
            </w:pPr>
            <w:ins w:id="6691" w:author="Windows User" w:date="2018-11-01T15:46:00Z">
              <w:r w:rsidRPr="005155EB">
                <w:rPr>
                  <w:b w:val="0"/>
                  <w:color w:val="000000" w:themeColor="text1"/>
                </w:rPr>
                <w:t>p</w:t>
              </w:r>
            </w:ins>
          </w:p>
        </w:tc>
        <w:tc>
          <w:tcPr>
            <w:tcW w:w="813" w:type="dxa"/>
            <w:tcBorders>
              <w:left w:val="single" w:sz="4" w:space="0" w:color="auto"/>
            </w:tcBorders>
            <w:shd w:val="clear" w:color="auto" w:fill="auto"/>
            <w:vAlign w:val="center"/>
          </w:tcPr>
          <w:p w14:paraId="5169AE8A"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92" w:author="Windows User" w:date="2018-11-01T15:46:00Z"/>
                <w:b w:val="0"/>
                <w:color w:val="000000" w:themeColor="text1"/>
              </w:rPr>
            </w:pPr>
            <w:ins w:id="6693" w:author="Windows User" w:date="2018-11-01T15:46:00Z">
              <w:r w:rsidRPr="00CF15C0">
                <w:rPr>
                  <w:b w:val="0"/>
                  <w:color w:val="000000" w:themeColor="text1"/>
                </w:rPr>
                <w:t>r</w:t>
              </w:r>
            </w:ins>
          </w:p>
        </w:tc>
        <w:tc>
          <w:tcPr>
            <w:tcW w:w="855" w:type="dxa"/>
            <w:shd w:val="clear" w:color="auto" w:fill="auto"/>
            <w:vAlign w:val="center"/>
          </w:tcPr>
          <w:p w14:paraId="5E59B4AE" w14:textId="77777777" w:rsidR="00743FFA" w:rsidRPr="00CF15C0" w:rsidRDefault="00743FFA" w:rsidP="00792BAD">
            <w:pPr>
              <w:jc w:val="center"/>
              <w:cnfStyle w:val="100000000000" w:firstRow="1" w:lastRow="0" w:firstColumn="0" w:lastColumn="0" w:oddVBand="0" w:evenVBand="0" w:oddHBand="0" w:evenHBand="0" w:firstRowFirstColumn="0" w:firstRowLastColumn="0" w:lastRowFirstColumn="0" w:lastRowLastColumn="0"/>
              <w:rPr>
                <w:ins w:id="6694" w:author="Windows User" w:date="2018-11-01T15:46:00Z"/>
                <w:b w:val="0"/>
                <w:color w:val="000000" w:themeColor="text1"/>
              </w:rPr>
            </w:pPr>
            <w:ins w:id="6695" w:author="Windows User" w:date="2018-11-01T15:46:00Z">
              <w:r w:rsidRPr="00CF15C0">
                <w:rPr>
                  <w:b w:val="0"/>
                  <w:color w:val="000000" w:themeColor="text1"/>
                </w:rPr>
                <w:t>p</w:t>
              </w:r>
            </w:ins>
          </w:p>
        </w:tc>
      </w:tr>
      <w:tr w:rsidR="00743FFA" w14:paraId="7C919026" w14:textId="77777777" w:rsidTr="00792BAD">
        <w:trPr>
          <w:cnfStyle w:val="000000100000" w:firstRow="0" w:lastRow="0" w:firstColumn="0" w:lastColumn="0" w:oddVBand="0" w:evenVBand="0" w:oddHBand="1" w:evenHBand="0" w:firstRowFirstColumn="0" w:firstRowLastColumn="0" w:lastRowFirstColumn="0" w:lastRowLastColumn="0"/>
          <w:ins w:id="6696" w:author="Windows User" w:date="2018-11-01T15:46:00Z"/>
        </w:trPr>
        <w:tc>
          <w:tcPr>
            <w:cnfStyle w:val="001000000000" w:firstRow="0" w:lastRow="0" w:firstColumn="1" w:lastColumn="0" w:oddVBand="0" w:evenVBand="0" w:oddHBand="0" w:evenHBand="0" w:firstRowFirstColumn="0" w:firstRowLastColumn="0" w:lastRowFirstColumn="0" w:lastRowLastColumn="0"/>
            <w:tcW w:w="2990" w:type="dxa"/>
            <w:tcBorders>
              <w:right w:val="single" w:sz="4" w:space="0" w:color="auto"/>
            </w:tcBorders>
          </w:tcPr>
          <w:p w14:paraId="5B373FEF" w14:textId="2BE3425D" w:rsidR="00743FFA" w:rsidRPr="00944F19" w:rsidRDefault="00743FFA" w:rsidP="00792BAD">
            <w:pPr>
              <w:rPr>
                <w:ins w:id="6697" w:author="Windows User" w:date="2018-11-01T15:46:00Z"/>
                <w:bCs w:val="0"/>
              </w:rPr>
            </w:pPr>
            <w:ins w:id="6698" w:author="Windows User" w:date="2018-11-01T15:47:00Z">
              <w:r>
                <w:t>Mean ADC</w:t>
              </w:r>
            </w:ins>
          </w:p>
        </w:tc>
        <w:tc>
          <w:tcPr>
            <w:tcW w:w="808" w:type="dxa"/>
            <w:tcBorders>
              <w:left w:val="single" w:sz="4" w:space="0" w:color="auto"/>
              <w:bottom w:val="single" w:sz="4" w:space="0" w:color="auto"/>
            </w:tcBorders>
            <w:shd w:val="clear" w:color="auto" w:fill="auto"/>
          </w:tcPr>
          <w:p w14:paraId="719CA051" w14:textId="5A2757C4"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699" w:author="Windows User" w:date="2018-11-01T15:46:00Z"/>
              </w:rPr>
            </w:pPr>
            <w:ins w:id="6700" w:author="Windows User" w:date="2018-11-01T15:47:00Z">
              <w:r>
                <w:t>-0.37</w:t>
              </w:r>
            </w:ins>
          </w:p>
        </w:tc>
        <w:tc>
          <w:tcPr>
            <w:tcW w:w="822" w:type="dxa"/>
            <w:tcBorders>
              <w:bottom w:val="single" w:sz="4" w:space="0" w:color="auto"/>
              <w:right w:val="single" w:sz="4" w:space="0" w:color="auto"/>
            </w:tcBorders>
            <w:shd w:val="clear" w:color="auto" w:fill="auto"/>
          </w:tcPr>
          <w:p w14:paraId="20BF443B" w14:textId="7F8A6AC9"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01" w:author="Windows User" w:date="2018-11-01T15:46:00Z"/>
              </w:rPr>
            </w:pPr>
            <w:ins w:id="6702" w:author="Windows User" w:date="2018-11-01T15:48:00Z">
              <w:r>
                <w:t>0.174</w:t>
              </w:r>
            </w:ins>
          </w:p>
        </w:tc>
        <w:tc>
          <w:tcPr>
            <w:tcW w:w="815" w:type="dxa"/>
            <w:tcBorders>
              <w:left w:val="single" w:sz="4" w:space="0" w:color="auto"/>
              <w:bottom w:val="single" w:sz="4" w:space="0" w:color="auto"/>
            </w:tcBorders>
            <w:shd w:val="clear" w:color="auto" w:fill="auto"/>
          </w:tcPr>
          <w:p w14:paraId="64A94833" w14:textId="0ABEA91E"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03" w:author="Windows User" w:date="2018-11-01T15:46:00Z"/>
              </w:rPr>
            </w:pPr>
            <w:ins w:id="6704" w:author="Windows User" w:date="2018-11-01T15:48:00Z">
              <w:r>
                <w:t>-0.31</w:t>
              </w:r>
            </w:ins>
          </w:p>
        </w:tc>
        <w:tc>
          <w:tcPr>
            <w:tcW w:w="823" w:type="dxa"/>
            <w:tcBorders>
              <w:bottom w:val="single" w:sz="4" w:space="0" w:color="auto"/>
              <w:right w:val="single" w:sz="4" w:space="0" w:color="auto"/>
            </w:tcBorders>
            <w:shd w:val="clear" w:color="auto" w:fill="auto"/>
          </w:tcPr>
          <w:p w14:paraId="4D43B248" w14:textId="0F325E53"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05" w:author="Windows User" w:date="2018-11-01T15:46:00Z"/>
              </w:rPr>
            </w:pPr>
            <w:ins w:id="6706" w:author="Windows User" w:date="2018-11-01T15:48:00Z">
              <w:r>
                <w:t>0.236</w:t>
              </w:r>
            </w:ins>
          </w:p>
        </w:tc>
        <w:tc>
          <w:tcPr>
            <w:tcW w:w="776" w:type="dxa"/>
            <w:tcBorders>
              <w:left w:val="single" w:sz="4" w:space="0" w:color="auto"/>
              <w:bottom w:val="single" w:sz="4" w:space="0" w:color="auto"/>
            </w:tcBorders>
            <w:shd w:val="clear" w:color="auto" w:fill="auto"/>
            <w:vAlign w:val="center"/>
          </w:tcPr>
          <w:p w14:paraId="391B4142" w14:textId="530D868A"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07" w:author="Windows User" w:date="2018-11-01T15:46:00Z"/>
              </w:rPr>
            </w:pPr>
            <w:ins w:id="6708" w:author="Windows User" w:date="2018-11-01T15:48:00Z">
              <w:r>
                <w:t>-0.23</w:t>
              </w:r>
            </w:ins>
          </w:p>
        </w:tc>
        <w:tc>
          <w:tcPr>
            <w:tcW w:w="797" w:type="dxa"/>
            <w:tcBorders>
              <w:bottom w:val="single" w:sz="4" w:space="0" w:color="auto"/>
              <w:right w:val="single" w:sz="4" w:space="0" w:color="auto"/>
            </w:tcBorders>
            <w:shd w:val="clear" w:color="auto" w:fill="auto"/>
            <w:vAlign w:val="center"/>
          </w:tcPr>
          <w:p w14:paraId="65A3574B" w14:textId="5EE612D1"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09" w:author="Windows User" w:date="2018-11-01T15:46:00Z"/>
              </w:rPr>
            </w:pPr>
            <w:ins w:id="6710" w:author="Windows User" w:date="2018-11-01T15:48:00Z">
              <w:r>
                <w:t>0.417</w:t>
              </w:r>
            </w:ins>
          </w:p>
        </w:tc>
        <w:tc>
          <w:tcPr>
            <w:tcW w:w="813" w:type="dxa"/>
            <w:tcBorders>
              <w:left w:val="single" w:sz="4" w:space="0" w:color="auto"/>
              <w:bottom w:val="single" w:sz="4" w:space="0" w:color="auto"/>
            </w:tcBorders>
            <w:shd w:val="clear" w:color="auto" w:fill="auto"/>
          </w:tcPr>
          <w:p w14:paraId="4658BBAD" w14:textId="2418D8E0"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11" w:author="Windows User" w:date="2018-11-01T15:46:00Z"/>
              </w:rPr>
            </w:pPr>
            <w:ins w:id="6712" w:author="Windows User" w:date="2018-11-01T15:48:00Z">
              <w:r>
                <w:t>-0.36</w:t>
              </w:r>
            </w:ins>
          </w:p>
        </w:tc>
        <w:tc>
          <w:tcPr>
            <w:tcW w:w="855" w:type="dxa"/>
            <w:tcBorders>
              <w:bottom w:val="single" w:sz="4" w:space="0" w:color="auto"/>
            </w:tcBorders>
            <w:shd w:val="clear" w:color="auto" w:fill="auto"/>
          </w:tcPr>
          <w:p w14:paraId="5524B71C" w14:textId="4AF7352A" w:rsidR="00743FFA" w:rsidRDefault="00792BAD" w:rsidP="00792BAD">
            <w:pPr>
              <w:jc w:val="center"/>
              <w:cnfStyle w:val="000000100000" w:firstRow="0" w:lastRow="0" w:firstColumn="0" w:lastColumn="0" w:oddVBand="0" w:evenVBand="0" w:oddHBand="1" w:evenHBand="0" w:firstRowFirstColumn="0" w:firstRowLastColumn="0" w:lastRowFirstColumn="0" w:lastRowLastColumn="0"/>
              <w:rPr>
                <w:ins w:id="6713" w:author="Windows User" w:date="2018-11-01T15:46:00Z"/>
              </w:rPr>
            </w:pPr>
            <w:ins w:id="6714" w:author="Windows User" w:date="2018-11-01T15:48:00Z">
              <w:r>
                <w:t>0.166</w:t>
              </w:r>
            </w:ins>
          </w:p>
        </w:tc>
      </w:tr>
      <w:tr w:rsidR="00743FFA" w14:paraId="23469ECD" w14:textId="77777777" w:rsidTr="00792BAD">
        <w:trPr>
          <w:ins w:id="6715" w:author="Windows User" w:date="2018-11-01T15:46:00Z"/>
        </w:trPr>
        <w:tc>
          <w:tcPr>
            <w:cnfStyle w:val="001000000000" w:firstRow="0" w:lastRow="0" w:firstColumn="1" w:lastColumn="0" w:oddVBand="0" w:evenVBand="0" w:oddHBand="0" w:evenHBand="0" w:firstRowFirstColumn="0" w:firstRowLastColumn="0" w:lastRowFirstColumn="0" w:lastRowLastColumn="0"/>
            <w:tcW w:w="2990" w:type="dxa"/>
            <w:tcBorders>
              <w:top w:val="single" w:sz="4" w:space="0" w:color="000000" w:themeColor="text1"/>
              <w:bottom w:val="single" w:sz="4" w:space="0" w:color="000000" w:themeColor="text1"/>
              <w:right w:val="single" w:sz="4" w:space="0" w:color="auto"/>
            </w:tcBorders>
          </w:tcPr>
          <w:p w14:paraId="7753FFFB" w14:textId="32943261" w:rsidR="00743FFA" w:rsidRPr="00944F19" w:rsidRDefault="00743FFA" w:rsidP="00792BAD">
            <w:pPr>
              <w:rPr>
                <w:ins w:id="6716" w:author="Windows User" w:date="2018-11-01T15:46:00Z"/>
                <w:bCs w:val="0"/>
              </w:rPr>
            </w:pPr>
            <w:ins w:id="6717" w:author="Windows User" w:date="2018-11-01T15:47:00Z">
              <w:r>
                <w:rPr>
                  <w:bCs w:val="0"/>
                </w:rPr>
                <w:t>Mean Lm</w:t>
              </w:r>
              <w:r w:rsidRPr="00743FFA">
                <w:rPr>
                  <w:vertAlign w:val="subscript"/>
                  <w:rPrChange w:id="6718" w:author="Windows User" w:date="2018-11-01T15:47:00Z">
                    <w:rPr/>
                  </w:rPrChange>
                </w:rPr>
                <w:t>D</w:t>
              </w:r>
            </w:ins>
          </w:p>
        </w:tc>
        <w:tc>
          <w:tcPr>
            <w:tcW w:w="808" w:type="dxa"/>
            <w:tcBorders>
              <w:top w:val="single" w:sz="4" w:space="0" w:color="auto"/>
              <w:left w:val="single" w:sz="4" w:space="0" w:color="auto"/>
              <w:bottom w:val="single" w:sz="4" w:space="0" w:color="000000" w:themeColor="text1"/>
            </w:tcBorders>
            <w:shd w:val="clear" w:color="auto" w:fill="auto"/>
          </w:tcPr>
          <w:p w14:paraId="6C903BE3" w14:textId="61E80A21"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19" w:author="Windows User" w:date="2018-11-01T15:46:00Z"/>
              </w:rPr>
            </w:pPr>
            <w:ins w:id="6720" w:author="Windows User" w:date="2018-11-01T15:49:00Z">
              <w:r>
                <w:t>-0.34</w:t>
              </w:r>
            </w:ins>
          </w:p>
        </w:tc>
        <w:tc>
          <w:tcPr>
            <w:tcW w:w="822" w:type="dxa"/>
            <w:tcBorders>
              <w:top w:val="single" w:sz="4" w:space="0" w:color="auto"/>
              <w:bottom w:val="single" w:sz="4" w:space="0" w:color="000000" w:themeColor="text1"/>
              <w:right w:val="single" w:sz="4" w:space="0" w:color="auto"/>
            </w:tcBorders>
            <w:shd w:val="clear" w:color="auto" w:fill="auto"/>
          </w:tcPr>
          <w:p w14:paraId="74566F78" w14:textId="2972AC93"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21" w:author="Windows User" w:date="2018-11-01T15:46:00Z"/>
              </w:rPr>
            </w:pPr>
            <w:ins w:id="6722" w:author="Windows User" w:date="2018-11-01T15:49:00Z">
              <w:r>
                <w:t>0.215</w:t>
              </w:r>
            </w:ins>
          </w:p>
        </w:tc>
        <w:tc>
          <w:tcPr>
            <w:tcW w:w="815" w:type="dxa"/>
            <w:tcBorders>
              <w:top w:val="single" w:sz="4" w:space="0" w:color="auto"/>
              <w:left w:val="single" w:sz="4" w:space="0" w:color="auto"/>
              <w:bottom w:val="single" w:sz="4" w:space="0" w:color="000000" w:themeColor="text1"/>
            </w:tcBorders>
            <w:shd w:val="clear" w:color="auto" w:fill="auto"/>
          </w:tcPr>
          <w:p w14:paraId="32FF401C" w14:textId="762DE946"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23" w:author="Windows User" w:date="2018-11-01T15:46:00Z"/>
              </w:rPr>
            </w:pPr>
            <w:ins w:id="6724" w:author="Windows User" w:date="2018-11-01T15:49:00Z">
              <w:r>
                <w:t>-0.26</w:t>
              </w:r>
            </w:ins>
          </w:p>
        </w:tc>
        <w:tc>
          <w:tcPr>
            <w:tcW w:w="823" w:type="dxa"/>
            <w:tcBorders>
              <w:top w:val="single" w:sz="4" w:space="0" w:color="auto"/>
              <w:bottom w:val="single" w:sz="4" w:space="0" w:color="000000" w:themeColor="text1"/>
              <w:right w:val="single" w:sz="4" w:space="0" w:color="auto"/>
            </w:tcBorders>
            <w:shd w:val="clear" w:color="auto" w:fill="auto"/>
          </w:tcPr>
          <w:p w14:paraId="054B5335" w14:textId="3263BBD5"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25" w:author="Windows User" w:date="2018-11-01T15:46:00Z"/>
              </w:rPr>
            </w:pPr>
            <w:ins w:id="6726" w:author="Windows User" w:date="2018-11-01T15:49:00Z">
              <w:r>
                <w:t>0.330</w:t>
              </w:r>
            </w:ins>
          </w:p>
        </w:tc>
        <w:tc>
          <w:tcPr>
            <w:tcW w:w="776" w:type="dxa"/>
            <w:tcBorders>
              <w:top w:val="single" w:sz="4" w:space="0" w:color="auto"/>
              <w:left w:val="single" w:sz="4" w:space="0" w:color="auto"/>
              <w:bottom w:val="single" w:sz="4" w:space="0" w:color="000000" w:themeColor="text1"/>
            </w:tcBorders>
            <w:shd w:val="clear" w:color="auto" w:fill="auto"/>
            <w:vAlign w:val="center"/>
          </w:tcPr>
          <w:p w14:paraId="35C3D459" w14:textId="3ED98D5E"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27" w:author="Windows User" w:date="2018-11-01T15:46:00Z"/>
              </w:rPr>
            </w:pPr>
            <w:ins w:id="6728" w:author="Windows User" w:date="2018-11-01T15:49:00Z">
              <w:r>
                <w:t>-0.20</w:t>
              </w:r>
            </w:ins>
          </w:p>
        </w:tc>
        <w:tc>
          <w:tcPr>
            <w:tcW w:w="797" w:type="dxa"/>
            <w:tcBorders>
              <w:top w:val="single" w:sz="4" w:space="0" w:color="auto"/>
              <w:bottom w:val="single" w:sz="4" w:space="0" w:color="000000" w:themeColor="text1"/>
              <w:right w:val="single" w:sz="4" w:space="0" w:color="auto"/>
            </w:tcBorders>
            <w:shd w:val="clear" w:color="auto" w:fill="auto"/>
            <w:vAlign w:val="center"/>
          </w:tcPr>
          <w:p w14:paraId="34B627BC" w14:textId="057DCB01"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29" w:author="Windows User" w:date="2018-11-01T15:46:00Z"/>
              </w:rPr>
            </w:pPr>
            <w:ins w:id="6730" w:author="Windows User" w:date="2018-11-01T15:49:00Z">
              <w:r>
                <w:t>0.466</w:t>
              </w:r>
            </w:ins>
          </w:p>
        </w:tc>
        <w:tc>
          <w:tcPr>
            <w:tcW w:w="813" w:type="dxa"/>
            <w:tcBorders>
              <w:top w:val="single" w:sz="4" w:space="0" w:color="auto"/>
              <w:left w:val="single" w:sz="4" w:space="0" w:color="auto"/>
              <w:bottom w:val="single" w:sz="4" w:space="0" w:color="000000" w:themeColor="text1"/>
            </w:tcBorders>
            <w:shd w:val="clear" w:color="auto" w:fill="auto"/>
          </w:tcPr>
          <w:p w14:paraId="4B1F2320" w14:textId="3D268B74"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31" w:author="Windows User" w:date="2018-11-01T15:46:00Z"/>
              </w:rPr>
            </w:pPr>
            <w:ins w:id="6732" w:author="Windows User" w:date="2018-11-01T15:49:00Z">
              <w:r>
                <w:t>-0.37</w:t>
              </w:r>
            </w:ins>
          </w:p>
        </w:tc>
        <w:tc>
          <w:tcPr>
            <w:tcW w:w="855" w:type="dxa"/>
            <w:tcBorders>
              <w:top w:val="single" w:sz="4" w:space="0" w:color="auto"/>
              <w:bottom w:val="single" w:sz="4" w:space="0" w:color="000000" w:themeColor="text1"/>
            </w:tcBorders>
            <w:shd w:val="clear" w:color="auto" w:fill="auto"/>
          </w:tcPr>
          <w:p w14:paraId="04935593" w14:textId="44CC65E9" w:rsidR="00743FFA" w:rsidRDefault="00792BAD" w:rsidP="00792BAD">
            <w:pPr>
              <w:jc w:val="center"/>
              <w:cnfStyle w:val="000000000000" w:firstRow="0" w:lastRow="0" w:firstColumn="0" w:lastColumn="0" w:oddVBand="0" w:evenVBand="0" w:oddHBand="0" w:evenHBand="0" w:firstRowFirstColumn="0" w:firstRowLastColumn="0" w:lastRowFirstColumn="0" w:lastRowLastColumn="0"/>
              <w:rPr>
                <w:ins w:id="6733" w:author="Windows User" w:date="2018-11-01T15:46:00Z"/>
              </w:rPr>
            </w:pPr>
            <w:ins w:id="6734" w:author="Windows User" w:date="2018-11-01T15:49:00Z">
              <w:r>
                <w:t>0.158</w:t>
              </w:r>
            </w:ins>
          </w:p>
        </w:tc>
      </w:tr>
    </w:tbl>
    <w:p w14:paraId="40383161" w14:textId="0B506E9B" w:rsidR="00743FFA" w:rsidRPr="00B5643A" w:rsidRDefault="00792BAD">
      <w:pPr>
        <w:pStyle w:val="Aftertable"/>
        <w:rPr>
          <w:ins w:id="6735" w:author="Windows User" w:date="2018-11-01T15:40:00Z"/>
        </w:rPr>
        <w:pPrChange w:id="6736" w:author="Windows User" w:date="2018-11-01T15:50:00Z">
          <w:pPr>
            <w:pStyle w:val="Heading3"/>
          </w:pPr>
        </w:pPrChange>
      </w:pPr>
      <w:ins w:id="6737" w:author="Windows User" w:date="2018-11-01T15:50:00Z">
        <w:r>
          <w:t>DW-MRI: Diffusion-weighted MRI; ADC: apparent diffusion coefficient; Lm</w:t>
        </w:r>
        <w:r w:rsidRPr="00792BAD">
          <w:rPr>
            <w:vertAlign w:val="subscript"/>
            <w:rPrChange w:id="6738" w:author="Windows User" w:date="2018-11-01T15:50:00Z">
              <w:rPr>
                <w:b w:val="0"/>
                <w:bCs w:val="0"/>
              </w:rPr>
            </w:rPrChange>
          </w:rPr>
          <w:t>D</w:t>
        </w:r>
        <w:r>
          <w:t xml:space="preserve">: </w:t>
        </w:r>
        <w:r w:rsidR="003E02DF">
          <w:t>mean</w:t>
        </w:r>
      </w:ins>
      <w:ins w:id="6739" w:author="Windows User" w:date="2018-11-01T15:51:00Z">
        <w:r w:rsidR="003E02DF">
          <w:t>linear intercept;</w:t>
        </w:r>
      </w:ins>
      <w:ins w:id="6740" w:author="Windows User" w:date="2018-11-01T15:50:00Z">
        <w:r>
          <w:t xml:space="preserve"> </w:t>
        </w:r>
      </w:ins>
      <w:ins w:id="6741" w:author="Windows User" w:date="2018-11-01T15:49:00Z">
        <w:r>
          <w:t>ST: Septal thickness; S/V: surface area to volume ratio.</w:t>
        </w:r>
      </w:ins>
    </w:p>
    <w:p w14:paraId="21BFFD25" w14:textId="701942F4" w:rsidR="007F308D" w:rsidRDefault="00CA52FD" w:rsidP="007F308D">
      <w:pPr>
        <w:pStyle w:val="Heading3"/>
      </w:pPr>
      <w:r>
        <w:t>Conclusion</w:t>
      </w:r>
    </w:p>
    <w:p w14:paraId="16797606" w14:textId="458314F8" w:rsidR="00C6684A" w:rsidRPr="00C6684A" w:rsidRDefault="00BE6EF6" w:rsidP="00C6684A">
      <w:r>
        <w:t xml:space="preserve">Following interim analysis as described above, </w:t>
      </w:r>
      <w:r w:rsidR="002F5BB3">
        <w:t xml:space="preserve">CSSR acquisition was ceased and high-resolution spectroscopic </w:t>
      </w:r>
      <w:r w:rsidR="00FD655F">
        <w:t>peak ratios</w:t>
      </w:r>
      <w:r w:rsidR="002F5BB3">
        <w:t xml:space="preserve"> were pursued as the parameter of choice</w:t>
      </w:r>
      <w:r>
        <w:t xml:space="preserve">, </w:t>
      </w:r>
      <w:r w:rsidR="009F0848">
        <w:t xml:space="preserve">due to poor reproducibility, </w:t>
      </w:r>
      <w:r>
        <w:t>lack of significant clinical</w:t>
      </w:r>
      <w:r w:rsidR="001B4683">
        <w:t xml:space="preserve"> or radiological</w:t>
      </w:r>
      <w:r>
        <w:t xml:space="preserve"> correlations</w:t>
      </w:r>
      <w:r w:rsidR="009F0848">
        <w:t xml:space="preserve"> and lack of progressive changes </w:t>
      </w:r>
      <w:r w:rsidR="00C04DC2">
        <w:t xml:space="preserve">observed </w:t>
      </w:r>
      <w:r w:rsidR="009F0848">
        <w:t>in the cohort</w:t>
      </w:r>
      <w:r w:rsidR="001B4683">
        <w:t xml:space="preserve"> </w:t>
      </w:r>
      <w:r w:rsidR="005338C5">
        <w:t>with CSSR me</w:t>
      </w:r>
      <w:r w:rsidR="001B4683">
        <w:t>trics</w:t>
      </w:r>
      <w:r w:rsidR="009F0848">
        <w:t>.</w:t>
      </w:r>
    </w:p>
    <w:p w14:paraId="2EC18B4D" w14:textId="5E03C3FE" w:rsidR="00345D01" w:rsidRDefault="00C02DAB" w:rsidP="00D07DF9">
      <w:pPr>
        <w:pStyle w:val="Heading2"/>
      </w:pPr>
      <w:bookmarkStart w:id="6742" w:name="_Toc3145089"/>
      <w:r>
        <w:lastRenderedPageBreak/>
        <w:t>High-Resolution Spectroscopy</w:t>
      </w:r>
      <w:bookmarkEnd w:id="6742"/>
    </w:p>
    <w:p w14:paraId="2D11158F" w14:textId="2A47026E" w:rsidR="001C26CB" w:rsidRDefault="009D4BB8" w:rsidP="00345D01">
      <w:pPr>
        <w:pStyle w:val="Heading3"/>
      </w:pPr>
      <w:r>
        <w:t>Data Quality</w:t>
      </w:r>
    </w:p>
    <w:p w14:paraId="656052CF" w14:textId="15EBD2A5" w:rsidR="003D71CB" w:rsidRDefault="009D4BB8" w:rsidP="003D71CB">
      <w:pPr>
        <w:pStyle w:val="Heading4"/>
      </w:pPr>
      <w:r>
        <w:t>Participant visits</w:t>
      </w:r>
    </w:p>
    <w:p w14:paraId="6B408959" w14:textId="510CE16A" w:rsidR="002E4E84" w:rsidRPr="002E4E84" w:rsidRDefault="002E4E84" w:rsidP="002E4E84">
      <w:r>
        <w:t xml:space="preserve">Participant visits are summarised </w:t>
      </w:r>
      <w:r w:rsidR="00C70680">
        <w:t xml:space="preserve">in </w:t>
      </w:r>
      <w:r w:rsidR="000303A8">
        <w:t>Figure</w:t>
      </w:r>
      <w:r w:rsidR="00C70680">
        <w:t xml:space="preserve"> 6.1</w:t>
      </w:r>
      <w:del w:id="6743" w:author="Windows User" w:date="2018-11-02T11:12:00Z">
        <w:r w:rsidR="00C70680" w:rsidDel="00CB6CD9">
          <w:delText>4</w:delText>
        </w:r>
      </w:del>
      <w:ins w:id="6744" w:author="Windows User" w:date="2018-11-02T11:12:00Z">
        <w:r w:rsidR="00CB6CD9">
          <w:t>5</w:t>
        </w:r>
      </w:ins>
      <w:r>
        <w:t>. Only one participant was unable to perform the test at the third visit. They were also unable to perform single breath carbon monoxide gas transfer technique.</w:t>
      </w:r>
    </w:p>
    <w:p w14:paraId="06DCCB5B" w14:textId="0842C17C" w:rsidR="006E53FA" w:rsidRDefault="002E4E84" w:rsidP="006E53FA">
      <w:pPr>
        <w:pStyle w:val="figure"/>
      </w:pPr>
      <w:r>
        <w:rPr>
          <w:noProof/>
          <w:lang w:eastAsia="en-GB"/>
        </w:rPr>
        <w:drawing>
          <wp:inline distT="0" distB="0" distL="0" distR="0" wp14:anchorId="04057915" wp14:editId="5F64F701">
            <wp:extent cx="6038215" cy="1901227"/>
            <wp:effectExtent l="0" t="0" r="698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pectroscopy Participant flow.pdf"/>
                    <pic:cNvPicPr/>
                  </pic:nvPicPr>
                  <pic:blipFill rotWithShape="1">
                    <a:blip r:embed="rId172">
                      <a:extLst>
                        <a:ext uri="{28A0092B-C50C-407E-A947-70E740481C1C}">
                          <a14:useLocalDpi xmlns:a14="http://schemas.microsoft.com/office/drawing/2010/main" val="0"/>
                        </a:ext>
                      </a:extLst>
                    </a:blip>
                    <a:srcRect b="44026"/>
                    <a:stretch/>
                  </pic:blipFill>
                  <pic:spPr bwMode="auto">
                    <a:xfrm>
                      <a:off x="0" y="0"/>
                      <a:ext cx="6038215" cy="1901227"/>
                    </a:xfrm>
                    <a:prstGeom prst="rect">
                      <a:avLst/>
                    </a:prstGeom>
                    <a:ln>
                      <a:noFill/>
                    </a:ln>
                    <a:extLst>
                      <a:ext uri="{53640926-AAD7-44D8-BBD7-CCE9431645EC}">
                        <a14:shadowObscured xmlns:a14="http://schemas.microsoft.com/office/drawing/2010/main"/>
                      </a:ext>
                    </a:extLst>
                  </pic:spPr>
                </pic:pic>
              </a:graphicData>
            </a:graphic>
          </wp:inline>
        </w:drawing>
      </w:r>
    </w:p>
    <w:p w14:paraId="1EBF906B" w14:textId="2D23D2D3" w:rsidR="00BC30B4" w:rsidRDefault="000303A8" w:rsidP="006E53FA">
      <w:pPr>
        <w:pStyle w:val="Caption"/>
      </w:pPr>
      <w:bookmarkStart w:id="6745" w:name="_Toc3145430"/>
      <w:r>
        <w:t>Figure</w:t>
      </w:r>
      <w:r w:rsidR="006E53FA">
        <w:t xml:space="preserve"> </w:t>
      </w:r>
      <w:ins w:id="6746"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74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748" w:author="Nicholas Weatherley" w:date="2019-03-05T22:36:00Z">
        <w:r w:rsidR="00D5585D">
          <w:rPr>
            <w:noProof/>
          </w:rPr>
          <w:t>15</w:t>
        </w:r>
        <w:r w:rsidR="00D5585D">
          <w:fldChar w:fldCharType="end"/>
        </w:r>
      </w:ins>
      <w:ins w:id="6749" w:author="Windows User" w:date="2018-11-01T14:27:00Z">
        <w:del w:id="6750" w:author="Nicholas Weatherley" w:date="2019-03-05T22:36:00Z">
          <w:r w:rsidR="002F70B6" w:rsidDel="00D5585D">
            <w:fldChar w:fldCharType="begin"/>
          </w:r>
          <w:r w:rsidR="002F70B6" w:rsidDel="00D5585D">
            <w:delInstrText xml:space="preserve"> STYLEREF 1 \s </w:delInstrText>
          </w:r>
        </w:del>
      </w:ins>
      <w:del w:id="6751" w:author="Nicholas Weatherley" w:date="2019-03-05T22:36:00Z">
        <w:r w:rsidR="002F70B6" w:rsidDel="00D5585D">
          <w:fldChar w:fldCharType="separate"/>
        </w:r>
        <w:r w:rsidR="0024585E" w:rsidDel="00D5585D">
          <w:rPr>
            <w:noProof/>
          </w:rPr>
          <w:delText>6</w:delText>
        </w:r>
      </w:del>
      <w:ins w:id="6752" w:author="Windows User" w:date="2018-11-01T14:27:00Z">
        <w:del w:id="675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754" w:author="Nicholas Weatherley" w:date="2019-03-05T22:36:00Z">
        <w:r w:rsidR="002F70B6" w:rsidDel="00D5585D">
          <w:fldChar w:fldCharType="end"/>
        </w:r>
      </w:del>
      <w:del w:id="675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4</w:delText>
        </w:r>
        <w:r w:rsidR="00C87381" w:rsidDel="00135BE2">
          <w:fldChar w:fldCharType="end"/>
        </w:r>
      </w:del>
      <w:r w:rsidR="006E53FA">
        <w:t xml:space="preserve">: </w:t>
      </w:r>
      <w:r w:rsidR="003D71CB">
        <w:t>Xenon high resolution spectroscopy participant flow</w:t>
      </w:r>
      <w:bookmarkEnd w:id="6745"/>
    </w:p>
    <w:p w14:paraId="013506BD" w14:textId="77777777" w:rsidR="009D4BB8" w:rsidRDefault="009D4BB8" w:rsidP="009D4BB8"/>
    <w:p w14:paraId="20D34110" w14:textId="120E6031" w:rsidR="009D4BB8" w:rsidRDefault="009D4BB8" w:rsidP="009D4BB8">
      <w:pPr>
        <w:pStyle w:val="Heading4"/>
        <w:rPr>
          <w:ins w:id="6756" w:author="Windows User" w:date="2018-11-01T10:26:00Z"/>
        </w:rPr>
      </w:pPr>
      <w:r>
        <w:t>Example</w:t>
      </w:r>
      <w:r w:rsidR="00AC6E7B">
        <w:t>s</w:t>
      </w:r>
    </w:p>
    <w:p w14:paraId="4C8CF671" w14:textId="1944BBEC" w:rsidR="00BD2FEB" w:rsidRPr="00B5643A" w:rsidRDefault="00BD2FEB">
      <w:pPr>
        <w:pPrChange w:id="6757" w:author="Windows User" w:date="2018-11-01T10:26:00Z">
          <w:pPr>
            <w:pStyle w:val="Heading4"/>
          </w:pPr>
        </w:pPrChange>
      </w:pPr>
      <w:ins w:id="6758" w:author="Windows User" w:date="2018-11-01T10:26:00Z">
        <w:r>
          <w:t>The examples provided below are taken from the TR=160ms data.</w:t>
        </w:r>
      </w:ins>
      <w:ins w:id="6759" w:author="Windows User" w:date="2018-11-01T10:27:00Z">
        <w:r>
          <w:t xml:space="preserve"> This</w:t>
        </w:r>
      </w:ins>
      <w:ins w:id="6760" w:author="Windows User" w:date="2018-11-01T10:26:00Z">
        <w:r w:rsidRPr="00BD2FEB">
          <w:t xml:space="preserve"> was chosen simply because it is close to the shortest TR that we could achieve for a given resolution and bandwidth. </w:t>
        </w:r>
      </w:ins>
      <w:ins w:id="6761" w:author="Windows User" w:date="2018-11-01T10:27:00Z">
        <w:r>
          <w:t>A</w:t>
        </w:r>
      </w:ins>
      <w:ins w:id="6762" w:author="Windows User" w:date="2018-11-01T10:26:00Z">
        <w:r w:rsidRPr="00BD2FEB">
          <w:t xml:space="preserve"> short TR</w:t>
        </w:r>
      </w:ins>
      <w:ins w:id="6763" w:author="Windows User" w:date="2018-11-01T10:27:00Z">
        <w:r>
          <w:t xml:space="preserve"> was desirable to reduce downstream </w:t>
        </w:r>
      </w:ins>
      <w:ins w:id="6764" w:author="Windows User" w:date="2018-11-01T10:28:00Z">
        <w:r>
          <w:t>effects</w:t>
        </w:r>
      </w:ins>
      <w:ins w:id="6765" w:author="Windows User" w:date="2018-11-01T10:27:00Z">
        <w:r>
          <w:t xml:space="preserve"> </w:t>
        </w:r>
      </w:ins>
      <w:ins w:id="6766" w:author="Windows User" w:date="2018-11-01T10:28:00Z">
        <w:r>
          <w:t>of pulmonary venous xenon signal</w:t>
        </w:r>
      </w:ins>
      <w:ins w:id="6767" w:author="Windows User" w:date="2018-11-01T10:26:00Z">
        <w:r w:rsidRPr="00BD2FEB">
          <w:t xml:space="preserve">, but </w:t>
        </w:r>
      </w:ins>
      <w:ins w:id="6768" w:author="Windows User" w:date="2018-11-01T10:28:00Z">
        <w:r>
          <w:t>it was necessary to</w:t>
        </w:r>
      </w:ins>
      <w:ins w:id="6769" w:author="Windows User" w:date="2018-11-01T10:26:00Z">
        <w:r w:rsidRPr="00BD2FEB">
          <w:t xml:space="preserve"> maintain</w:t>
        </w:r>
        <w:r>
          <w:t xml:space="preserve"> a certain spectral resolution. </w:t>
        </w:r>
      </w:ins>
      <w:ins w:id="6770" w:author="Windows User" w:date="2018-11-01T10:29:00Z">
        <w:r>
          <w:t>W</w:t>
        </w:r>
      </w:ins>
      <w:ins w:id="6771" w:author="Windows User" w:date="2018-11-01T10:26:00Z">
        <w:r w:rsidRPr="00BD2FEB">
          <w:t>ith a 1.8 kHz bandwidth and 256 points, resolution is eff</w:t>
        </w:r>
        <w:r>
          <w:t>ectively 7Hz, or around 0.4 ppm.</w:t>
        </w:r>
      </w:ins>
      <w:ins w:id="6772" w:author="Windows User" w:date="2018-11-01T10:28:00Z">
        <w:r>
          <w:t xml:space="preserve"> W</w:t>
        </w:r>
      </w:ins>
      <w:ins w:id="6773" w:author="Windows User" w:date="2018-11-01T10:26:00Z">
        <w:r w:rsidRPr="00BD2FEB">
          <w:t>hen the short TR option</w:t>
        </w:r>
      </w:ins>
      <w:ins w:id="6774" w:author="Windows User" w:date="2018-11-01T10:29:00Z">
        <w:r>
          <w:t xml:space="preserve"> was added</w:t>
        </w:r>
      </w:ins>
      <w:ins w:id="6775" w:author="Windows User" w:date="2018-11-01T10:26:00Z">
        <w:r w:rsidRPr="00BD2FEB">
          <w:t xml:space="preserve">, </w:t>
        </w:r>
      </w:ins>
      <w:ins w:id="6776" w:author="Windows User" w:date="2018-11-01T10:29:00Z">
        <w:r>
          <w:t>it was determined that a resolution greater than</w:t>
        </w:r>
      </w:ins>
      <w:ins w:id="6777" w:author="Windows User" w:date="2018-11-01T10:26:00Z">
        <w:r>
          <w:t xml:space="preserve"> 1ppm should be maintained</w:t>
        </w:r>
        <w:r w:rsidRPr="00BD2FEB">
          <w:t>. This puts an absolute minimum limit on the TR of (256/1.8) = 142 ms,</w:t>
        </w:r>
        <w:r>
          <w:t xml:space="preserve"> but when testing the sequence in practice, </w:t>
        </w:r>
        <w:r w:rsidRPr="00BD2FEB">
          <w:t>160</w:t>
        </w:r>
      </w:ins>
      <w:ins w:id="6778" w:author="Windows User" w:date="2018-11-01T10:30:00Z">
        <w:r>
          <w:t>ms was the practical lower limit</w:t>
        </w:r>
      </w:ins>
      <w:ins w:id="6779" w:author="Windows User" w:date="2018-11-01T10:26:00Z">
        <w:r w:rsidRPr="00BD2FEB">
          <w:t>.</w:t>
        </w:r>
      </w:ins>
    </w:p>
    <w:p w14:paraId="3850DF1A" w14:textId="7E7A6219" w:rsidR="00AC6E7B" w:rsidRDefault="00C04DC2" w:rsidP="00AC6E7B">
      <w:pPr>
        <w:pStyle w:val="figure"/>
      </w:pPr>
      <w:r>
        <w:rPr>
          <w:noProof/>
          <w:lang w:eastAsia="en-GB"/>
        </w:rPr>
        <w:lastRenderedPageBreak/>
        <w:drawing>
          <wp:inline distT="0" distB="0" distL="0" distR="0" wp14:anchorId="381260EE" wp14:editId="0E5EBFB7">
            <wp:extent cx="6038215" cy="1769534"/>
            <wp:effectExtent l="0" t="0" r="6985" b="889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Example spectra.pdf"/>
                    <pic:cNvPicPr/>
                  </pic:nvPicPr>
                  <pic:blipFill rotWithShape="1">
                    <a:blip r:embed="rId173">
                      <a:extLst>
                        <a:ext uri="{28A0092B-C50C-407E-A947-70E740481C1C}">
                          <a14:useLocalDpi xmlns:a14="http://schemas.microsoft.com/office/drawing/2010/main" val="0"/>
                        </a:ext>
                      </a:extLst>
                    </a:blip>
                    <a:srcRect b="47903"/>
                    <a:stretch/>
                  </pic:blipFill>
                  <pic:spPr bwMode="auto">
                    <a:xfrm>
                      <a:off x="0" y="0"/>
                      <a:ext cx="6038215" cy="1769534"/>
                    </a:xfrm>
                    <a:prstGeom prst="rect">
                      <a:avLst/>
                    </a:prstGeom>
                    <a:ln>
                      <a:noFill/>
                    </a:ln>
                    <a:extLst>
                      <a:ext uri="{53640926-AAD7-44D8-BBD7-CCE9431645EC}">
                        <a14:shadowObscured xmlns:a14="http://schemas.microsoft.com/office/drawing/2010/main"/>
                      </a:ext>
                    </a:extLst>
                  </pic:spPr>
                </pic:pic>
              </a:graphicData>
            </a:graphic>
          </wp:inline>
        </w:drawing>
      </w:r>
    </w:p>
    <w:p w14:paraId="71946F1B" w14:textId="35670E23" w:rsidR="0071763D" w:rsidRDefault="000303A8" w:rsidP="00AC6E7B">
      <w:pPr>
        <w:pStyle w:val="Caption"/>
      </w:pPr>
      <w:bookmarkStart w:id="6780" w:name="_Toc3145431"/>
      <w:r>
        <w:t>Figure</w:t>
      </w:r>
      <w:r w:rsidR="00AC6E7B">
        <w:t xml:space="preserve"> </w:t>
      </w:r>
      <w:ins w:id="6781"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78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783" w:author="Nicholas Weatherley" w:date="2019-03-05T22:36:00Z">
        <w:r w:rsidR="00D5585D">
          <w:rPr>
            <w:noProof/>
          </w:rPr>
          <w:t>16</w:t>
        </w:r>
        <w:r w:rsidR="00D5585D">
          <w:fldChar w:fldCharType="end"/>
        </w:r>
      </w:ins>
      <w:ins w:id="6784" w:author="Windows User" w:date="2018-11-01T14:27:00Z">
        <w:del w:id="6785" w:author="Nicholas Weatherley" w:date="2019-03-05T22:36:00Z">
          <w:r w:rsidR="002F70B6" w:rsidDel="00D5585D">
            <w:fldChar w:fldCharType="begin"/>
          </w:r>
          <w:r w:rsidR="002F70B6" w:rsidDel="00D5585D">
            <w:delInstrText xml:space="preserve"> STYLEREF 1 \s </w:delInstrText>
          </w:r>
        </w:del>
      </w:ins>
      <w:del w:id="6786" w:author="Nicholas Weatherley" w:date="2019-03-05T22:36:00Z">
        <w:r w:rsidR="002F70B6" w:rsidDel="00D5585D">
          <w:fldChar w:fldCharType="separate"/>
        </w:r>
        <w:r w:rsidR="0024585E" w:rsidDel="00D5585D">
          <w:rPr>
            <w:noProof/>
          </w:rPr>
          <w:delText>6</w:delText>
        </w:r>
      </w:del>
      <w:ins w:id="6787" w:author="Windows User" w:date="2018-11-01T14:27:00Z">
        <w:del w:id="678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789" w:author="Nicholas Weatherley" w:date="2019-03-05T22:36:00Z">
        <w:r w:rsidR="002F70B6" w:rsidDel="00D5585D">
          <w:fldChar w:fldCharType="end"/>
        </w:r>
      </w:del>
      <w:del w:id="679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5</w:delText>
        </w:r>
        <w:r w:rsidR="00C87381" w:rsidDel="00135BE2">
          <w:fldChar w:fldCharType="end"/>
        </w:r>
      </w:del>
      <w:r w:rsidR="00AC6E7B">
        <w:t xml:space="preserve">: Example high-resolution </w:t>
      </w:r>
      <w:r w:rsidR="00AC6E7B" w:rsidRPr="00AC6E7B">
        <w:rPr>
          <w:vertAlign w:val="superscript"/>
        </w:rPr>
        <w:t>129</w:t>
      </w:r>
      <w:r w:rsidR="00AC6E7B">
        <w:t>Xe spectra and RBC:TP ratios</w:t>
      </w:r>
      <w:bookmarkEnd w:id="6780"/>
    </w:p>
    <w:p w14:paraId="22FF7EC0" w14:textId="45706B00" w:rsidR="00AC6E7B" w:rsidRPr="00AC6E7B" w:rsidRDefault="00AC6E7B" w:rsidP="00AC6E7B">
      <w:pPr>
        <w:pStyle w:val="Figuretext"/>
      </w:pPr>
      <w:r w:rsidRPr="00AC6E7B">
        <w:t xml:space="preserve">Example spectra acquired at 0.16s in a healthy volunteer (A) and two participants with IPF (B and C) with </w:t>
      </w:r>
      <w:r w:rsidR="00312422">
        <w:t>gender, age physiology (</w:t>
      </w:r>
      <w:r w:rsidRPr="00AC6E7B">
        <w:t>GAP</w:t>
      </w:r>
      <w:r w:rsidR="00312422">
        <w:t>)</w:t>
      </w:r>
      <w:r w:rsidRPr="00AC6E7B">
        <w:t xml:space="preserve"> indices of 3 and 5, respectively. The RBC:TP ratios for each are 0.50, 0.43 and 0.08.</w:t>
      </w:r>
      <w:r w:rsidR="00A74A92">
        <w:t xml:space="preserve"> R</w:t>
      </w:r>
      <w:r w:rsidRPr="00AC6E7B">
        <w:t>ed blood cell (RBC) and tissue / plasma (TP) peaks are labelled. Transfer factor of the lung for carbon monoxide (T</w:t>
      </w:r>
      <w:r w:rsidRPr="00AC6E7B">
        <w:rPr>
          <w:vertAlign w:val="subscript"/>
        </w:rPr>
        <w:t>LCO</w:t>
      </w:r>
      <w:r w:rsidRPr="00AC6E7B">
        <w:t>) fails to differentiate between B and C, with D</w:t>
      </w:r>
      <w:r w:rsidRPr="00AC6E7B">
        <w:rPr>
          <w:vertAlign w:val="subscript"/>
        </w:rPr>
        <w:t>LCO</w:t>
      </w:r>
      <w:r w:rsidRPr="00AC6E7B">
        <w:t xml:space="preserve"> values 49% and 54% of predicted values, respectively.</w:t>
      </w:r>
    </w:p>
    <w:p w14:paraId="5C1425E3" w14:textId="77777777" w:rsidR="00846C94" w:rsidRDefault="00846C94">
      <w:pPr>
        <w:pStyle w:val="Heading3"/>
        <w:pPrChange w:id="6791" w:author="Windows User" w:date="2018-10-30T14:17:00Z">
          <w:pPr>
            <w:pStyle w:val="Heading4"/>
          </w:pPr>
        </w:pPrChange>
      </w:pPr>
      <w:moveToRangeStart w:id="6792" w:author="Windows User" w:date="2018-10-30T14:17:00Z" w:name="move528672376"/>
      <w:moveTo w:id="6793" w:author="Windows User" w:date="2018-10-30T14:17:00Z">
        <w:r>
          <w:t>Primary Outcome Analysis</w:t>
        </w:r>
      </w:moveTo>
    </w:p>
    <w:p w14:paraId="0BFE50CE" w14:textId="77777777" w:rsidR="00846C94" w:rsidRDefault="00846C94" w:rsidP="00846C94">
      <w:moveTo w:id="6794" w:author="Windows User" w:date="2018-10-30T14:17:00Z">
        <w:r>
          <w:t>Although median RBC:TP was lower in participants experiencing a composite endpoint event, than those who did not (0.21 vs. 0.30), this did not reach statistical significance using a Mann-Whitney U test (p = 0.680).</w:t>
        </w:r>
      </w:moveTo>
    </w:p>
    <w:p w14:paraId="366EB26C" w14:textId="77777777" w:rsidR="00846C94" w:rsidRDefault="00846C94" w:rsidP="00846C94">
      <w:pPr>
        <w:pStyle w:val="figure"/>
      </w:pPr>
      <w:moveTo w:id="6795" w:author="Windows User" w:date="2018-10-30T14:17:00Z">
        <w:r>
          <w:rPr>
            <w:noProof/>
            <w:lang w:eastAsia="en-GB"/>
          </w:rPr>
          <w:drawing>
            <wp:inline distT="0" distB="0" distL="0" distR="0" wp14:anchorId="222C42C2" wp14:editId="1709E259">
              <wp:extent cx="3961583" cy="264361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rimary Outcome analysis.png"/>
                      <pic:cNvPicPr/>
                    </pic:nvPicPr>
                    <pic:blipFill rotWithShape="1">
                      <a:blip r:embed="rId174">
                        <a:extLst>
                          <a:ext uri="{28A0092B-C50C-407E-A947-70E740481C1C}">
                            <a14:useLocalDpi xmlns:a14="http://schemas.microsoft.com/office/drawing/2010/main" val="0"/>
                          </a:ext>
                        </a:extLst>
                      </a:blip>
                      <a:srcRect b="-7298"/>
                      <a:stretch/>
                    </pic:blipFill>
                    <pic:spPr bwMode="auto">
                      <a:xfrm>
                        <a:off x="0" y="0"/>
                        <a:ext cx="3962400" cy="2644157"/>
                      </a:xfrm>
                      <a:prstGeom prst="rect">
                        <a:avLst/>
                      </a:prstGeom>
                      <a:ln>
                        <a:noFill/>
                      </a:ln>
                      <a:extLst>
                        <a:ext uri="{53640926-AAD7-44D8-BBD7-CCE9431645EC}">
                          <a14:shadowObscured xmlns:a14="http://schemas.microsoft.com/office/drawing/2010/main"/>
                        </a:ext>
                      </a:extLst>
                    </pic:spPr>
                  </pic:pic>
                </a:graphicData>
              </a:graphic>
            </wp:inline>
          </w:drawing>
        </w:r>
      </w:moveTo>
    </w:p>
    <w:p w14:paraId="4FBFACEE" w14:textId="0094C08F" w:rsidR="00846C94" w:rsidRDefault="00846C94" w:rsidP="00846C94">
      <w:pPr>
        <w:pStyle w:val="Caption"/>
      </w:pPr>
      <w:bookmarkStart w:id="6796" w:name="_Toc3145432"/>
      <w:moveTo w:id="6797" w:author="Windows User" w:date="2018-10-30T14:17:00Z">
        <w:r>
          <w:t xml:space="preserve">Figure </w:t>
        </w:r>
      </w:moveTo>
      <w:ins w:id="6798"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79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00" w:author="Nicholas Weatherley" w:date="2019-03-05T22:36:00Z">
        <w:r w:rsidR="00D5585D">
          <w:rPr>
            <w:noProof/>
          </w:rPr>
          <w:t>17</w:t>
        </w:r>
        <w:r w:rsidR="00D5585D">
          <w:fldChar w:fldCharType="end"/>
        </w:r>
      </w:ins>
      <w:ins w:id="6801" w:author="Windows User" w:date="2018-11-01T14:27:00Z">
        <w:del w:id="6802" w:author="Nicholas Weatherley" w:date="2019-03-05T22:36:00Z">
          <w:r w:rsidR="002F70B6" w:rsidDel="00D5585D">
            <w:fldChar w:fldCharType="begin"/>
          </w:r>
          <w:r w:rsidR="002F70B6" w:rsidDel="00D5585D">
            <w:delInstrText xml:space="preserve"> STYLEREF 1 \s </w:delInstrText>
          </w:r>
        </w:del>
      </w:ins>
      <w:del w:id="6803" w:author="Nicholas Weatherley" w:date="2019-03-05T22:36:00Z">
        <w:r w:rsidR="002F70B6" w:rsidDel="00D5585D">
          <w:fldChar w:fldCharType="separate"/>
        </w:r>
        <w:r w:rsidR="0024585E" w:rsidDel="00D5585D">
          <w:rPr>
            <w:noProof/>
          </w:rPr>
          <w:delText>6</w:delText>
        </w:r>
      </w:del>
      <w:ins w:id="6804" w:author="Windows User" w:date="2018-11-01T14:27:00Z">
        <w:del w:id="680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806" w:author="Nicholas Weatherley" w:date="2019-03-05T22:36:00Z">
        <w:r w:rsidR="002F70B6" w:rsidDel="00D5585D">
          <w:fldChar w:fldCharType="end"/>
        </w:r>
      </w:del>
      <w:moveTo w:id="6807" w:author="Windows User" w:date="2018-10-30T14:17:00Z">
        <w:del w:id="6808" w:author="Windows User" w:date="2018-10-31T11:39:00Z">
          <w:r w:rsidDel="00135BE2">
            <w:fldChar w:fldCharType="begin"/>
          </w:r>
          <w:r w:rsidDel="00135BE2">
            <w:delInstrText xml:space="preserve"> STYLEREF 1 \s </w:delInstrText>
          </w:r>
          <w:r w:rsidDel="00135BE2">
            <w:fldChar w:fldCharType="separate"/>
          </w:r>
          <w:r w:rsidDel="00135BE2">
            <w:rPr>
              <w:noProof/>
            </w:rPr>
            <w:delText>6</w:delText>
          </w:r>
          <w:r w:rsidDel="00135BE2">
            <w:fldChar w:fldCharType="end"/>
          </w:r>
          <w:r w:rsidDel="00135BE2">
            <w:delText>.</w:delText>
          </w:r>
          <w:r w:rsidDel="00135BE2">
            <w:fldChar w:fldCharType="begin"/>
          </w:r>
          <w:r w:rsidDel="00135BE2">
            <w:delInstrText xml:space="preserve"> SEQ Figure \* ARABIC \s 1 </w:delInstrText>
          </w:r>
          <w:r w:rsidDel="00135BE2">
            <w:fldChar w:fldCharType="separate"/>
          </w:r>
          <w:r w:rsidDel="00135BE2">
            <w:rPr>
              <w:noProof/>
            </w:rPr>
            <w:delText>27</w:delText>
          </w:r>
          <w:r w:rsidDel="00135BE2">
            <w:fldChar w:fldCharType="end"/>
          </w:r>
        </w:del>
        <w:r>
          <w:t>: Primary study outcome analysis for baseline RBC:TP</w:t>
        </w:r>
      </w:moveTo>
      <w:bookmarkEnd w:id="6796"/>
    </w:p>
    <w:p w14:paraId="0759FC2F" w14:textId="77777777" w:rsidR="00846C94" w:rsidRPr="00FC1640" w:rsidDel="00846C94" w:rsidRDefault="00846C94" w:rsidP="00846C94">
      <w:pPr>
        <w:pStyle w:val="Figuretext"/>
        <w:rPr>
          <w:del w:id="6809" w:author="Windows User" w:date="2018-10-30T14:17:00Z"/>
        </w:rPr>
      </w:pPr>
      <w:moveTo w:id="6810" w:author="Windows User" w:date="2018-10-30T14:17:00Z">
        <w:r>
          <w:t>RBC:TP: red blood cell to tissue / plasma ratio.</w:t>
        </w:r>
      </w:moveTo>
    </w:p>
    <w:moveToRangeEnd w:id="6792"/>
    <w:p w14:paraId="6DDB1E89" w14:textId="77777777" w:rsidR="00846C94" w:rsidRDefault="00846C94">
      <w:pPr>
        <w:pStyle w:val="Figuretext"/>
        <w:rPr>
          <w:ins w:id="6811" w:author="Windows User" w:date="2018-10-30T14:17:00Z"/>
        </w:rPr>
        <w:pPrChange w:id="6812" w:author="Windows User" w:date="2018-10-30T14:17:00Z">
          <w:pPr>
            <w:pStyle w:val="Heading3"/>
          </w:pPr>
        </w:pPrChange>
      </w:pPr>
    </w:p>
    <w:p w14:paraId="492D7DD2" w14:textId="72647A07" w:rsidR="00B453CE" w:rsidRDefault="00FC79E6" w:rsidP="00FC79E6">
      <w:pPr>
        <w:pStyle w:val="Heading3"/>
      </w:pPr>
      <w:del w:id="6813" w:author="Windows User" w:date="2018-10-30T14:17:00Z">
        <w:r w:rsidDel="00846C94">
          <w:delText xml:space="preserve">Primary </w:delText>
        </w:r>
      </w:del>
      <w:r>
        <w:t>High-Resolution Spectroscopy Outcomes</w:t>
      </w:r>
    </w:p>
    <w:p w14:paraId="1F66E73F" w14:textId="5C732091" w:rsidR="004360C8" w:rsidRDefault="004360C8" w:rsidP="004360C8">
      <w:pPr>
        <w:rPr>
          <w:ins w:id="6814" w:author="Windows User" w:date="2018-11-02T11:12:00Z"/>
        </w:rPr>
      </w:pPr>
      <w:r>
        <w:t>Summary statistics for the RBC:TP values at each</w:t>
      </w:r>
      <w:r w:rsidR="00803209">
        <w:t xml:space="preserve"> visit are provided in</w:t>
      </w:r>
      <w:r w:rsidR="000303A8">
        <w:t xml:space="preserve"> Table</w:t>
      </w:r>
      <w:r w:rsidR="00803209">
        <w:t xml:space="preserve"> 6.</w:t>
      </w:r>
      <w:del w:id="6815" w:author="Windows User" w:date="2018-11-02T11:12:00Z">
        <w:r w:rsidR="00803209" w:rsidDel="00CB6CD9">
          <w:delText>8</w:delText>
        </w:r>
      </w:del>
      <w:ins w:id="6816" w:author="Windows User" w:date="2018-11-02T11:12:00Z">
        <w:r w:rsidR="00CB6CD9">
          <w:t>9</w:t>
        </w:r>
      </w:ins>
      <w:r>
        <w:t>.</w:t>
      </w:r>
    </w:p>
    <w:p w14:paraId="47B538C4" w14:textId="77777777" w:rsidR="00CB6CD9" w:rsidRPr="004360C8" w:rsidRDefault="00CB6CD9" w:rsidP="004360C8"/>
    <w:p w14:paraId="558432E5" w14:textId="1BB3CDC0" w:rsidR="004360C8" w:rsidRDefault="004360C8" w:rsidP="00CB10D8">
      <w:pPr>
        <w:pStyle w:val="TableTitle0"/>
      </w:pPr>
      <w:bookmarkStart w:id="6817" w:name="_Toc3145538"/>
      <w:r>
        <w:lastRenderedPageBreak/>
        <w:t xml:space="preserve">Table </w:t>
      </w:r>
      <w:ins w:id="6818"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819"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820" w:author="Nicholas Weatherley" w:date="2019-03-04T21:03:00Z">
        <w:r w:rsidR="00E96948">
          <w:rPr>
            <w:noProof/>
          </w:rPr>
          <w:t>9</w:t>
        </w:r>
        <w:r w:rsidR="00E96948">
          <w:fldChar w:fldCharType="end"/>
        </w:r>
      </w:ins>
      <w:ins w:id="6821" w:author="Windows User" w:date="2018-11-01T15:46:00Z">
        <w:del w:id="6822" w:author="Nicholas Weatherley" w:date="2019-03-04T21:03:00Z">
          <w:r w:rsidR="00743FFA" w:rsidDel="00E96948">
            <w:fldChar w:fldCharType="begin"/>
          </w:r>
          <w:r w:rsidR="00743FFA" w:rsidDel="00E96948">
            <w:delInstrText xml:space="preserve"> STYLEREF 1 \s </w:delInstrText>
          </w:r>
        </w:del>
      </w:ins>
      <w:del w:id="6823" w:author="Nicholas Weatherley" w:date="2019-03-04T21:03:00Z">
        <w:r w:rsidR="00743FFA" w:rsidDel="00E96948">
          <w:fldChar w:fldCharType="separate"/>
        </w:r>
        <w:r w:rsidR="0024585E" w:rsidDel="00E96948">
          <w:rPr>
            <w:noProof/>
          </w:rPr>
          <w:delText>6</w:delText>
        </w:r>
      </w:del>
      <w:ins w:id="6824" w:author="Windows User" w:date="2018-11-01T15:46:00Z">
        <w:del w:id="6825"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826" w:author="Nicholas Weatherley" w:date="2019-03-04T21:03:00Z">
        <w:r w:rsidR="00743FFA" w:rsidDel="00E96948">
          <w:fldChar w:fldCharType="end"/>
        </w:r>
      </w:del>
      <w:del w:id="6827"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8</w:delText>
        </w:r>
        <w:r w:rsidR="00BB544F" w:rsidDel="004435D9">
          <w:fldChar w:fldCharType="end"/>
        </w:r>
      </w:del>
      <w:r w:rsidR="00611A34">
        <w:t xml:space="preserve">: </w:t>
      </w:r>
      <w:r w:rsidR="007C20EE">
        <w:t>High-resolution spectroscopy summary outcomes for each visit</w:t>
      </w:r>
      <w:bookmarkEnd w:id="6817"/>
    </w:p>
    <w:tbl>
      <w:tblPr>
        <w:tblStyle w:val="ListTable3"/>
        <w:tblW w:w="0" w:type="auto"/>
        <w:tblLook w:val="04A0" w:firstRow="1" w:lastRow="0" w:firstColumn="1" w:lastColumn="0" w:noHBand="0" w:noVBand="1"/>
      </w:tblPr>
      <w:tblGrid>
        <w:gridCol w:w="1586"/>
        <w:gridCol w:w="1586"/>
        <w:gridCol w:w="1592"/>
        <w:gridCol w:w="1987"/>
        <w:gridCol w:w="1440"/>
        <w:gridCol w:w="1298"/>
      </w:tblGrid>
      <w:tr w:rsidR="004360C8" w14:paraId="77018AEF" w14:textId="77777777" w:rsidTr="0034319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6" w:type="dxa"/>
          </w:tcPr>
          <w:p w14:paraId="17E5BCA3" w14:textId="77777777" w:rsidR="004360C8" w:rsidRPr="00F00DE6" w:rsidRDefault="004360C8" w:rsidP="00343191">
            <w:pPr>
              <w:jc w:val="center"/>
              <w:rPr>
                <w:bCs w:val="0"/>
                <w:color w:val="FFFFFF"/>
              </w:rPr>
            </w:pPr>
            <w:r w:rsidRPr="00F00DE6">
              <w:rPr>
                <w:bCs w:val="0"/>
                <w:color w:val="FFFFFF"/>
              </w:rPr>
              <w:t>Visit</w:t>
            </w:r>
          </w:p>
        </w:tc>
        <w:tc>
          <w:tcPr>
            <w:tcW w:w="1586" w:type="dxa"/>
          </w:tcPr>
          <w:p w14:paraId="63826FD6" w14:textId="77777777" w:rsidR="004360C8" w:rsidRPr="00F00DE6" w:rsidRDefault="004360C8" w:rsidP="0034319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p>
        </w:tc>
        <w:tc>
          <w:tcPr>
            <w:tcW w:w="1592" w:type="dxa"/>
          </w:tcPr>
          <w:p w14:paraId="1E094E8B" w14:textId="77777777" w:rsidR="004360C8" w:rsidRPr="00F00DE6" w:rsidRDefault="004360C8" w:rsidP="0034319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dian</w:t>
            </w:r>
          </w:p>
        </w:tc>
        <w:tc>
          <w:tcPr>
            <w:tcW w:w="1987" w:type="dxa"/>
          </w:tcPr>
          <w:p w14:paraId="6616F041" w14:textId="77777777" w:rsidR="004360C8" w:rsidRPr="00F00DE6" w:rsidRDefault="004360C8" w:rsidP="0034319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440" w:type="dxa"/>
          </w:tcPr>
          <w:p w14:paraId="190BCB93" w14:textId="77777777" w:rsidR="004360C8" w:rsidRPr="00F00DE6" w:rsidRDefault="004360C8" w:rsidP="0034319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298" w:type="dxa"/>
          </w:tcPr>
          <w:p w14:paraId="748D97B2" w14:textId="77777777" w:rsidR="004360C8" w:rsidRPr="00F00DE6" w:rsidRDefault="004360C8" w:rsidP="0034319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4360C8" w14:paraId="7499A586" w14:textId="77777777" w:rsidTr="00343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auto"/>
          </w:tcPr>
          <w:p w14:paraId="113BFC05" w14:textId="77777777" w:rsidR="004360C8" w:rsidRPr="00007F6A" w:rsidRDefault="004360C8" w:rsidP="00343191">
            <w:pPr>
              <w:jc w:val="center"/>
              <w:rPr>
                <w:b w:val="0"/>
                <w:bCs w:val="0"/>
              </w:rPr>
            </w:pPr>
            <w:r w:rsidRPr="00007F6A">
              <w:rPr>
                <w:b w:val="0"/>
                <w:bCs w:val="0"/>
              </w:rPr>
              <w:t>Visit 1</w:t>
            </w:r>
          </w:p>
          <w:p w14:paraId="454015C5" w14:textId="77777777" w:rsidR="004360C8" w:rsidRPr="00007F6A" w:rsidRDefault="004360C8" w:rsidP="00343191">
            <w:pPr>
              <w:jc w:val="center"/>
              <w:rPr>
                <w:b w:val="0"/>
                <w:bCs w:val="0"/>
              </w:rPr>
            </w:pPr>
            <w:r>
              <w:rPr>
                <w:b w:val="0"/>
                <w:bCs w:val="0"/>
              </w:rPr>
              <w:t>(n=18</w:t>
            </w:r>
            <w:r w:rsidRPr="00007F6A">
              <w:rPr>
                <w:b w:val="0"/>
                <w:bCs w:val="0"/>
              </w:rPr>
              <w:t>)</w:t>
            </w:r>
          </w:p>
        </w:tc>
        <w:tc>
          <w:tcPr>
            <w:tcW w:w="1586" w:type="dxa"/>
            <w:shd w:val="clear" w:color="auto" w:fill="auto"/>
          </w:tcPr>
          <w:p w14:paraId="1F0774F6" w14:textId="56D696D8" w:rsidR="004360C8" w:rsidRDefault="00A363CD" w:rsidP="00343191">
            <w:pPr>
              <w:jc w:val="center"/>
              <w:cnfStyle w:val="000000100000" w:firstRow="0" w:lastRow="0" w:firstColumn="0" w:lastColumn="0" w:oddVBand="0" w:evenVBand="0" w:oddHBand="1" w:evenHBand="0" w:firstRowFirstColumn="0" w:firstRowLastColumn="0" w:lastRowFirstColumn="0" w:lastRowLastColumn="0"/>
            </w:pPr>
            <w:r>
              <w:t>RBC:TP</w:t>
            </w:r>
          </w:p>
        </w:tc>
        <w:tc>
          <w:tcPr>
            <w:tcW w:w="1592" w:type="dxa"/>
            <w:shd w:val="clear" w:color="auto" w:fill="auto"/>
          </w:tcPr>
          <w:p w14:paraId="44A74AA1" w14:textId="6582A0D5" w:rsidR="004360C8" w:rsidRDefault="00FB7B1D" w:rsidP="00343191">
            <w:pPr>
              <w:jc w:val="center"/>
              <w:cnfStyle w:val="000000100000" w:firstRow="0" w:lastRow="0" w:firstColumn="0" w:lastColumn="0" w:oddVBand="0" w:evenVBand="0" w:oddHBand="1" w:evenHBand="0" w:firstRowFirstColumn="0" w:firstRowLastColumn="0" w:lastRowFirstColumn="0" w:lastRowLastColumn="0"/>
            </w:pPr>
            <w:r>
              <w:t>0.26</w:t>
            </w:r>
          </w:p>
        </w:tc>
        <w:tc>
          <w:tcPr>
            <w:tcW w:w="1987" w:type="dxa"/>
            <w:shd w:val="clear" w:color="auto" w:fill="auto"/>
          </w:tcPr>
          <w:p w14:paraId="10CAF4C8" w14:textId="4AEE42B0" w:rsidR="004360C8" w:rsidRDefault="00FB7B1D" w:rsidP="00343191">
            <w:pPr>
              <w:jc w:val="center"/>
              <w:cnfStyle w:val="000000100000" w:firstRow="0" w:lastRow="0" w:firstColumn="0" w:lastColumn="0" w:oddVBand="0" w:evenVBand="0" w:oddHBand="1" w:evenHBand="0" w:firstRowFirstColumn="0" w:firstRowLastColumn="0" w:lastRowFirstColumn="0" w:lastRowLastColumn="0"/>
            </w:pPr>
            <w:r>
              <w:t>0.18 – 0.34</w:t>
            </w:r>
          </w:p>
        </w:tc>
        <w:tc>
          <w:tcPr>
            <w:tcW w:w="1440" w:type="dxa"/>
            <w:shd w:val="clear" w:color="auto" w:fill="auto"/>
          </w:tcPr>
          <w:p w14:paraId="60EE3624" w14:textId="47978957" w:rsidR="004360C8" w:rsidRDefault="00FB7B1D" w:rsidP="00343191">
            <w:pPr>
              <w:jc w:val="center"/>
              <w:cnfStyle w:val="000000100000" w:firstRow="0" w:lastRow="0" w:firstColumn="0" w:lastColumn="0" w:oddVBand="0" w:evenVBand="0" w:oddHBand="1" w:evenHBand="0" w:firstRowFirstColumn="0" w:firstRowLastColumn="0" w:lastRowFirstColumn="0" w:lastRowLastColumn="0"/>
            </w:pPr>
            <w:r>
              <w:t>0.06</w:t>
            </w:r>
          </w:p>
        </w:tc>
        <w:tc>
          <w:tcPr>
            <w:tcW w:w="1298" w:type="dxa"/>
            <w:shd w:val="clear" w:color="auto" w:fill="auto"/>
          </w:tcPr>
          <w:p w14:paraId="6D51C258" w14:textId="1B7CAAB2" w:rsidR="004360C8" w:rsidRDefault="00FB7B1D" w:rsidP="00343191">
            <w:pPr>
              <w:jc w:val="center"/>
              <w:cnfStyle w:val="000000100000" w:firstRow="0" w:lastRow="0" w:firstColumn="0" w:lastColumn="0" w:oddVBand="0" w:evenVBand="0" w:oddHBand="1" w:evenHBand="0" w:firstRowFirstColumn="0" w:firstRowLastColumn="0" w:lastRowFirstColumn="0" w:lastRowLastColumn="0"/>
            </w:pPr>
            <w:r>
              <w:t>0.43</w:t>
            </w:r>
          </w:p>
        </w:tc>
      </w:tr>
      <w:tr w:rsidR="004360C8" w14:paraId="2D5134E4" w14:textId="77777777" w:rsidTr="00343191">
        <w:tc>
          <w:tcPr>
            <w:cnfStyle w:val="001000000000" w:firstRow="0" w:lastRow="0" w:firstColumn="1" w:lastColumn="0" w:oddVBand="0" w:evenVBand="0" w:oddHBand="0" w:evenHBand="0" w:firstRowFirstColumn="0" w:firstRowLastColumn="0" w:lastRowFirstColumn="0" w:lastRowLastColumn="0"/>
            <w:tcW w:w="1586" w:type="dxa"/>
            <w:shd w:val="clear" w:color="auto" w:fill="D9D9D9" w:themeFill="background1" w:themeFillShade="D9"/>
          </w:tcPr>
          <w:p w14:paraId="456FF3C0" w14:textId="77777777" w:rsidR="004360C8" w:rsidRDefault="004360C8" w:rsidP="00343191">
            <w:pPr>
              <w:jc w:val="center"/>
              <w:rPr>
                <w:b w:val="0"/>
                <w:bCs w:val="0"/>
              </w:rPr>
            </w:pPr>
            <w:r>
              <w:rPr>
                <w:b w:val="0"/>
                <w:bCs w:val="0"/>
              </w:rPr>
              <w:t>Visit 2</w:t>
            </w:r>
          </w:p>
          <w:p w14:paraId="72E6E024" w14:textId="4B6AF6B3" w:rsidR="004360C8" w:rsidRPr="00007F6A" w:rsidRDefault="00BC4DEA" w:rsidP="00343191">
            <w:pPr>
              <w:jc w:val="center"/>
              <w:rPr>
                <w:b w:val="0"/>
                <w:bCs w:val="0"/>
              </w:rPr>
            </w:pPr>
            <w:r>
              <w:rPr>
                <w:b w:val="0"/>
                <w:bCs w:val="0"/>
              </w:rPr>
              <w:t>(n=14</w:t>
            </w:r>
            <w:r w:rsidR="004360C8">
              <w:rPr>
                <w:b w:val="0"/>
                <w:bCs w:val="0"/>
              </w:rPr>
              <w:t>)</w:t>
            </w:r>
          </w:p>
        </w:tc>
        <w:tc>
          <w:tcPr>
            <w:tcW w:w="1586" w:type="dxa"/>
            <w:shd w:val="clear" w:color="auto" w:fill="D9D9D9" w:themeFill="background1" w:themeFillShade="D9"/>
          </w:tcPr>
          <w:p w14:paraId="775E81D5" w14:textId="670ABDD6" w:rsidR="004360C8" w:rsidRDefault="007C20EE" w:rsidP="00343191">
            <w:pPr>
              <w:jc w:val="center"/>
              <w:cnfStyle w:val="000000000000" w:firstRow="0" w:lastRow="0" w:firstColumn="0" w:lastColumn="0" w:oddVBand="0" w:evenVBand="0" w:oddHBand="0" w:evenHBand="0" w:firstRowFirstColumn="0" w:firstRowLastColumn="0" w:lastRowFirstColumn="0" w:lastRowLastColumn="0"/>
            </w:pPr>
            <w:r>
              <w:t>RBC:TP</w:t>
            </w:r>
          </w:p>
        </w:tc>
        <w:tc>
          <w:tcPr>
            <w:tcW w:w="1592" w:type="dxa"/>
            <w:shd w:val="clear" w:color="auto" w:fill="D9D9D9" w:themeFill="background1" w:themeFillShade="D9"/>
          </w:tcPr>
          <w:p w14:paraId="61F4F764" w14:textId="76F8EED6" w:rsidR="004360C8" w:rsidRDefault="00FB7B1D" w:rsidP="00343191">
            <w:pPr>
              <w:jc w:val="center"/>
              <w:cnfStyle w:val="000000000000" w:firstRow="0" w:lastRow="0" w:firstColumn="0" w:lastColumn="0" w:oddVBand="0" w:evenVBand="0" w:oddHBand="0" w:evenHBand="0" w:firstRowFirstColumn="0" w:firstRowLastColumn="0" w:lastRowFirstColumn="0" w:lastRowLastColumn="0"/>
            </w:pPr>
            <w:r>
              <w:t>0.23</w:t>
            </w:r>
          </w:p>
        </w:tc>
        <w:tc>
          <w:tcPr>
            <w:tcW w:w="1987" w:type="dxa"/>
            <w:shd w:val="clear" w:color="auto" w:fill="D9D9D9" w:themeFill="background1" w:themeFillShade="D9"/>
          </w:tcPr>
          <w:p w14:paraId="23C4635D" w14:textId="6CE9D98F" w:rsidR="004360C8" w:rsidRDefault="00FB7B1D" w:rsidP="00343191">
            <w:pPr>
              <w:jc w:val="center"/>
              <w:cnfStyle w:val="000000000000" w:firstRow="0" w:lastRow="0" w:firstColumn="0" w:lastColumn="0" w:oddVBand="0" w:evenVBand="0" w:oddHBand="0" w:evenHBand="0" w:firstRowFirstColumn="0" w:firstRowLastColumn="0" w:lastRowFirstColumn="0" w:lastRowLastColumn="0"/>
            </w:pPr>
            <w:r>
              <w:t>0.14 – 0.30</w:t>
            </w:r>
          </w:p>
        </w:tc>
        <w:tc>
          <w:tcPr>
            <w:tcW w:w="1440" w:type="dxa"/>
            <w:shd w:val="clear" w:color="auto" w:fill="D9D9D9" w:themeFill="background1" w:themeFillShade="D9"/>
          </w:tcPr>
          <w:p w14:paraId="58A8FDB7" w14:textId="624C29C0" w:rsidR="004360C8" w:rsidRDefault="00FB7B1D" w:rsidP="00343191">
            <w:pPr>
              <w:jc w:val="center"/>
              <w:cnfStyle w:val="000000000000" w:firstRow="0" w:lastRow="0" w:firstColumn="0" w:lastColumn="0" w:oddVBand="0" w:evenVBand="0" w:oddHBand="0" w:evenHBand="0" w:firstRowFirstColumn="0" w:firstRowLastColumn="0" w:lastRowFirstColumn="0" w:lastRowLastColumn="0"/>
            </w:pPr>
            <w:r>
              <w:t>0.06</w:t>
            </w:r>
          </w:p>
        </w:tc>
        <w:tc>
          <w:tcPr>
            <w:tcW w:w="1298" w:type="dxa"/>
            <w:shd w:val="clear" w:color="auto" w:fill="D9D9D9" w:themeFill="background1" w:themeFillShade="D9"/>
          </w:tcPr>
          <w:p w14:paraId="18311076" w14:textId="1EEA8CAF" w:rsidR="004360C8" w:rsidRDefault="00FB7B1D" w:rsidP="00343191">
            <w:pPr>
              <w:jc w:val="center"/>
              <w:cnfStyle w:val="000000000000" w:firstRow="0" w:lastRow="0" w:firstColumn="0" w:lastColumn="0" w:oddVBand="0" w:evenVBand="0" w:oddHBand="0" w:evenHBand="0" w:firstRowFirstColumn="0" w:firstRowLastColumn="0" w:lastRowFirstColumn="0" w:lastRowLastColumn="0"/>
            </w:pPr>
            <w:r>
              <w:t>0.37</w:t>
            </w:r>
          </w:p>
        </w:tc>
      </w:tr>
      <w:tr w:rsidR="00343191" w14:paraId="5335442F" w14:textId="77777777" w:rsidTr="00BC4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 w:type="dxa"/>
            <w:shd w:val="clear" w:color="auto" w:fill="auto"/>
          </w:tcPr>
          <w:p w14:paraId="05B8C188" w14:textId="6C34F3DA" w:rsidR="00BC4DEA" w:rsidRDefault="005F0229" w:rsidP="00BC4DEA">
            <w:pPr>
              <w:jc w:val="center"/>
              <w:rPr>
                <w:b w:val="0"/>
                <w:bCs w:val="0"/>
              </w:rPr>
            </w:pPr>
            <w:r>
              <w:rPr>
                <w:b w:val="0"/>
                <w:bCs w:val="0"/>
              </w:rPr>
              <w:t>Visit 3</w:t>
            </w:r>
          </w:p>
          <w:p w14:paraId="49D2C933" w14:textId="39392E4D" w:rsidR="00BC4DEA" w:rsidRDefault="00BC4DEA" w:rsidP="00BC4DEA">
            <w:pPr>
              <w:jc w:val="center"/>
              <w:rPr>
                <w:b w:val="0"/>
                <w:bCs w:val="0"/>
              </w:rPr>
            </w:pPr>
            <w:r>
              <w:rPr>
                <w:b w:val="0"/>
                <w:bCs w:val="0"/>
              </w:rPr>
              <w:t>(n=13)</w:t>
            </w:r>
          </w:p>
        </w:tc>
        <w:tc>
          <w:tcPr>
            <w:tcW w:w="1586" w:type="dxa"/>
            <w:shd w:val="clear" w:color="auto" w:fill="auto"/>
          </w:tcPr>
          <w:p w14:paraId="367D773B" w14:textId="2221AC7C" w:rsidR="00BC4DEA" w:rsidRDefault="007C20EE" w:rsidP="00343191">
            <w:pPr>
              <w:jc w:val="center"/>
              <w:cnfStyle w:val="000000100000" w:firstRow="0" w:lastRow="0" w:firstColumn="0" w:lastColumn="0" w:oddVBand="0" w:evenVBand="0" w:oddHBand="1" w:evenHBand="0" w:firstRowFirstColumn="0" w:firstRowLastColumn="0" w:lastRowFirstColumn="0" w:lastRowLastColumn="0"/>
            </w:pPr>
            <w:r>
              <w:t>RBC:TP</w:t>
            </w:r>
          </w:p>
        </w:tc>
        <w:tc>
          <w:tcPr>
            <w:tcW w:w="1592" w:type="dxa"/>
            <w:shd w:val="clear" w:color="auto" w:fill="auto"/>
          </w:tcPr>
          <w:p w14:paraId="0653D3C6" w14:textId="369DD2B2" w:rsidR="00BC4DEA" w:rsidRDefault="00FB7B1D" w:rsidP="00343191">
            <w:pPr>
              <w:jc w:val="center"/>
              <w:cnfStyle w:val="000000100000" w:firstRow="0" w:lastRow="0" w:firstColumn="0" w:lastColumn="0" w:oddVBand="0" w:evenVBand="0" w:oddHBand="1" w:evenHBand="0" w:firstRowFirstColumn="0" w:firstRowLastColumn="0" w:lastRowFirstColumn="0" w:lastRowLastColumn="0"/>
            </w:pPr>
            <w:r>
              <w:t>0.25</w:t>
            </w:r>
          </w:p>
        </w:tc>
        <w:tc>
          <w:tcPr>
            <w:tcW w:w="1987" w:type="dxa"/>
            <w:shd w:val="clear" w:color="auto" w:fill="auto"/>
          </w:tcPr>
          <w:p w14:paraId="58F01564" w14:textId="5468AACB" w:rsidR="00BC4DEA" w:rsidRDefault="00FB7B1D" w:rsidP="00343191">
            <w:pPr>
              <w:jc w:val="center"/>
              <w:cnfStyle w:val="000000100000" w:firstRow="0" w:lastRow="0" w:firstColumn="0" w:lastColumn="0" w:oddVBand="0" w:evenVBand="0" w:oddHBand="1" w:evenHBand="0" w:firstRowFirstColumn="0" w:firstRowLastColumn="0" w:lastRowFirstColumn="0" w:lastRowLastColumn="0"/>
            </w:pPr>
            <w:r>
              <w:t>0.15 – 0.26</w:t>
            </w:r>
          </w:p>
        </w:tc>
        <w:tc>
          <w:tcPr>
            <w:tcW w:w="1440" w:type="dxa"/>
            <w:shd w:val="clear" w:color="auto" w:fill="auto"/>
          </w:tcPr>
          <w:p w14:paraId="0D717B97" w14:textId="4E6D179F" w:rsidR="00BC4DEA" w:rsidRDefault="00FB7B1D" w:rsidP="00343191">
            <w:pPr>
              <w:jc w:val="center"/>
              <w:cnfStyle w:val="000000100000" w:firstRow="0" w:lastRow="0" w:firstColumn="0" w:lastColumn="0" w:oddVBand="0" w:evenVBand="0" w:oddHBand="1" w:evenHBand="0" w:firstRowFirstColumn="0" w:firstRowLastColumn="0" w:lastRowFirstColumn="0" w:lastRowLastColumn="0"/>
            </w:pPr>
            <w:r>
              <w:t>0.05</w:t>
            </w:r>
          </w:p>
        </w:tc>
        <w:tc>
          <w:tcPr>
            <w:tcW w:w="1298" w:type="dxa"/>
            <w:shd w:val="clear" w:color="auto" w:fill="auto"/>
          </w:tcPr>
          <w:p w14:paraId="559F16A9" w14:textId="4A2FFB7D" w:rsidR="00BC4DEA" w:rsidRDefault="00FB7B1D" w:rsidP="00343191">
            <w:pPr>
              <w:jc w:val="center"/>
              <w:cnfStyle w:val="000000100000" w:firstRow="0" w:lastRow="0" w:firstColumn="0" w:lastColumn="0" w:oddVBand="0" w:evenVBand="0" w:oddHBand="1" w:evenHBand="0" w:firstRowFirstColumn="0" w:firstRowLastColumn="0" w:lastRowFirstColumn="0" w:lastRowLastColumn="0"/>
            </w:pPr>
            <w:r>
              <w:t>0.31</w:t>
            </w:r>
          </w:p>
        </w:tc>
      </w:tr>
    </w:tbl>
    <w:p w14:paraId="7758774D" w14:textId="5ED0605A" w:rsidR="004360C8" w:rsidRPr="004360C8" w:rsidRDefault="005F0229" w:rsidP="005F0229">
      <w:pPr>
        <w:pStyle w:val="Aftertable"/>
      </w:pPr>
      <w:r>
        <w:t>RBC:TP: red blood cell to tissue plasma ratio; IQR: interquartile range.</w:t>
      </w:r>
    </w:p>
    <w:p w14:paraId="246A096B" w14:textId="408DDB9E" w:rsidR="00345D01" w:rsidRDefault="00345D01" w:rsidP="00345D01">
      <w:pPr>
        <w:pStyle w:val="Heading3"/>
      </w:pPr>
      <w:r>
        <w:t>Reproducibility</w:t>
      </w:r>
    </w:p>
    <w:p w14:paraId="6AFAB368" w14:textId="2B6A50A1" w:rsidR="00345D01" w:rsidRDefault="009D4BB8" w:rsidP="009D4BB8">
      <w:pPr>
        <w:pStyle w:val="Heading4"/>
      </w:pPr>
      <w:r>
        <w:t>Interobserver</w:t>
      </w:r>
    </w:p>
    <w:p w14:paraId="57EFF3D6" w14:textId="5E3DE1A1" w:rsidR="009D4BB8" w:rsidRDefault="00A13789" w:rsidP="009D4BB8">
      <w:r>
        <w:t>Given the user inpu</w:t>
      </w:r>
      <w:r w:rsidR="00A05F21">
        <w:t>t required to phase each spectrum</w:t>
      </w:r>
      <w:r>
        <w:t xml:space="preserve"> and choose </w:t>
      </w:r>
      <w:r w:rsidR="00A05F21">
        <w:t>define</w:t>
      </w:r>
      <w:r>
        <w:t xml:space="preserve"> points to derive the RBC:TP ratio, interobserver analysis was conducted on seven scans chosen by random number generation, with the second observer blinded to the outcomes from the first</w:t>
      </w:r>
      <w:r w:rsidR="00C04DC2">
        <w:t xml:space="preserve"> (ND Weatherley and NJ Stewart)</w:t>
      </w:r>
      <w:r>
        <w:t>.</w:t>
      </w:r>
      <w:r w:rsidR="009B24D0">
        <w:t xml:space="preserve"> Interclass correlation coefficient</w:t>
      </w:r>
      <w:r w:rsidR="00F234D4">
        <w:t xml:space="preserve"> (ICC)</w:t>
      </w:r>
      <w:r w:rsidR="009B24D0">
        <w:t xml:space="preserve"> was 0.989, conferring </w:t>
      </w:r>
      <w:r w:rsidR="007C44D6">
        <w:t>excellent</w:t>
      </w:r>
      <w:r w:rsidR="009B24D0">
        <w:t xml:space="preserve"> agreement. The absolute and relative value Bland-Altma</w:t>
      </w:r>
      <w:r w:rsidR="00C70680">
        <w:t xml:space="preserve">n plots are shown in </w:t>
      </w:r>
      <w:r w:rsidR="000303A8">
        <w:t>Figure</w:t>
      </w:r>
      <w:r w:rsidR="00C70680">
        <w:t xml:space="preserve"> 6.1</w:t>
      </w:r>
      <w:ins w:id="6828" w:author="Windows User" w:date="2018-11-02T11:12:00Z">
        <w:r w:rsidR="00CB6CD9">
          <w:t>8</w:t>
        </w:r>
      </w:ins>
      <w:del w:id="6829" w:author="Windows User" w:date="2018-11-02T11:12:00Z">
        <w:r w:rsidR="00C70680" w:rsidDel="00CB6CD9">
          <w:delText>6</w:delText>
        </w:r>
      </w:del>
      <w:r w:rsidR="009B24D0">
        <w:t>.</w:t>
      </w:r>
    </w:p>
    <w:p w14:paraId="56E97ABB" w14:textId="7135C4A2" w:rsidR="00583532" w:rsidRDefault="00C56999" w:rsidP="00583532">
      <w:pPr>
        <w:pStyle w:val="figure"/>
      </w:pPr>
      <w:r>
        <w:rPr>
          <w:noProof/>
          <w:lang w:eastAsia="en-GB"/>
        </w:rPr>
        <w:drawing>
          <wp:inline distT="0" distB="0" distL="0" distR="0" wp14:anchorId="36C56B52" wp14:editId="6CCF1E21">
            <wp:extent cx="6038215" cy="1587500"/>
            <wp:effectExtent l="0" t="0" r="6985" b="1270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RBC-TP Interobserver Bland-Altman.png"/>
                    <pic:cNvPicPr/>
                  </pic:nvPicPr>
                  <pic:blipFill>
                    <a:blip r:embed="rId175">
                      <a:extLst>
                        <a:ext uri="{28A0092B-C50C-407E-A947-70E740481C1C}">
                          <a14:useLocalDpi xmlns:a14="http://schemas.microsoft.com/office/drawing/2010/main" val="0"/>
                        </a:ext>
                      </a:extLst>
                    </a:blip>
                    <a:stretch>
                      <a:fillRect/>
                    </a:stretch>
                  </pic:blipFill>
                  <pic:spPr>
                    <a:xfrm>
                      <a:off x="0" y="0"/>
                      <a:ext cx="6038215" cy="1587500"/>
                    </a:xfrm>
                    <a:prstGeom prst="rect">
                      <a:avLst/>
                    </a:prstGeom>
                  </pic:spPr>
                </pic:pic>
              </a:graphicData>
            </a:graphic>
          </wp:inline>
        </w:drawing>
      </w:r>
    </w:p>
    <w:p w14:paraId="5CB78CFC" w14:textId="6BC7A537" w:rsidR="009F4FEF" w:rsidRDefault="000303A8" w:rsidP="00583532">
      <w:pPr>
        <w:pStyle w:val="Caption"/>
      </w:pPr>
      <w:bookmarkStart w:id="6830" w:name="_Toc3145433"/>
      <w:r>
        <w:t>Figure</w:t>
      </w:r>
      <w:r w:rsidR="00583532">
        <w:t xml:space="preserve"> </w:t>
      </w:r>
      <w:ins w:id="6831"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83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33" w:author="Nicholas Weatherley" w:date="2019-03-05T22:36:00Z">
        <w:r w:rsidR="00D5585D">
          <w:rPr>
            <w:noProof/>
          </w:rPr>
          <w:t>18</w:t>
        </w:r>
        <w:r w:rsidR="00D5585D">
          <w:fldChar w:fldCharType="end"/>
        </w:r>
      </w:ins>
      <w:ins w:id="6834" w:author="Windows User" w:date="2018-11-01T14:27:00Z">
        <w:del w:id="6835" w:author="Nicholas Weatherley" w:date="2019-03-05T22:36:00Z">
          <w:r w:rsidR="002F70B6" w:rsidDel="00D5585D">
            <w:fldChar w:fldCharType="begin"/>
          </w:r>
          <w:r w:rsidR="002F70B6" w:rsidDel="00D5585D">
            <w:delInstrText xml:space="preserve"> STYLEREF 1 \s </w:delInstrText>
          </w:r>
        </w:del>
      </w:ins>
      <w:del w:id="6836" w:author="Nicholas Weatherley" w:date="2019-03-05T22:36:00Z">
        <w:r w:rsidR="002F70B6" w:rsidDel="00D5585D">
          <w:fldChar w:fldCharType="separate"/>
        </w:r>
        <w:r w:rsidR="0024585E" w:rsidDel="00D5585D">
          <w:rPr>
            <w:noProof/>
          </w:rPr>
          <w:delText>6</w:delText>
        </w:r>
      </w:del>
      <w:ins w:id="6837" w:author="Windows User" w:date="2018-11-01T14:27:00Z">
        <w:del w:id="683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839" w:author="Nicholas Weatherley" w:date="2019-03-05T22:36:00Z">
        <w:r w:rsidR="002F70B6" w:rsidDel="00D5585D">
          <w:fldChar w:fldCharType="end"/>
        </w:r>
      </w:del>
      <w:del w:id="684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6</w:delText>
        </w:r>
        <w:r w:rsidR="00C87381" w:rsidDel="00135BE2">
          <w:fldChar w:fldCharType="end"/>
        </w:r>
      </w:del>
      <w:r w:rsidR="00583532">
        <w:t>:</w:t>
      </w:r>
      <w:r w:rsidR="00B71B8D">
        <w:t xml:space="preserve"> Bland Altman plots of interobserver repeatability analysis of RBC:TP</w:t>
      </w:r>
      <w:bookmarkEnd w:id="6830"/>
    </w:p>
    <w:p w14:paraId="563FC9E4" w14:textId="60ACAA0C" w:rsidR="00E4795E" w:rsidRPr="00E4795E" w:rsidRDefault="00F528FE" w:rsidP="00E4795E">
      <w:pPr>
        <w:pStyle w:val="Figuretext"/>
      </w:pPr>
      <w:r>
        <w:t xml:space="preserve">Absolute and relative differences shown. </w:t>
      </w:r>
      <w:r w:rsidR="00EF16E2">
        <w:t>Dashed lines represent mean bias, dotted lines 95% confidence interval.</w:t>
      </w:r>
    </w:p>
    <w:p w14:paraId="28A3FBF1" w14:textId="36052305" w:rsidR="009D4BB8" w:rsidRDefault="009D4BB8" w:rsidP="009D4BB8">
      <w:pPr>
        <w:pStyle w:val="Heading4"/>
      </w:pPr>
      <w:r>
        <w:lastRenderedPageBreak/>
        <w:t>Interscan</w:t>
      </w:r>
    </w:p>
    <w:p w14:paraId="1054BB3F" w14:textId="20CFA24E" w:rsidR="00094FC9" w:rsidRDefault="00F234D4" w:rsidP="00094FC9">
      <w:r>
        <w:t>Interscan reproducibility was assessed in the 10 participants undergoing duplicate baseline imaging. The ICC was 0.966, conferring excellent agreement. The absolute and relative value Bland-Altma</w:t>
      </w:r>
      <w:r w:rsidR="00C70680">
        <w:t xml:space="preserve">n plots are shown in </w:t>
      </w:r>
      <w:r w:rsidR="000303A8">
        <w:t>Figure</w:t>
      </w:r>
      <w:r w:rsidR="00C70680">
        <w:t xml:space="preserve"> 6.1</w:t>
      </w:r>
      <w:ins w:id="6841" w:author="Windows User" w:date="2018-11-02T11:13:00Z">
        <w:r w:rsidR="00CB6CD9">
          <w:t>9</w:t>
        </w:r>
      </w:ins>
      <w:del w:id="6842" w:author="Windows User" w:date="2018-11-02T11:13:00Z">
        <w:r w:rsidR="00C70680" w:rsidDel="00CB6CD9">
          <w:delText>7</w:delText>
        </w:r>
      </w:del>
      <w:r>
        <w:t>.</w:t>
      </w:r>
    </w:p>
    <w:p w14:paraId="444BB0C3" w14:textId="4F6883C1" w:rsidR="005D6885" w:rsidRDefault="00C56999" w:rsidP="005D6885">
      <w:pPr>
        <w:pStyle w:val="figure"/>
      </w:pPr>
      <w:r>
        <w:rPr>
          <w:noProof/>
          <w:lang w:eastAsia="en-GB"/>
        </w:rPr>
        <w:drawing>
          <wp:inline distT="0" distB="0" distL="0" distR="0" wp14:anchorId="779366FD" wp14:editId="3EB1A240">
            <wp:extent cx="6038215" cy="1657985"/>
            <wp:effectExtent l="0" t="0" r="698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RBC-TP Interscan Bland-Altman.png"/>
                    <pic:cNvPicPr/>
                  </pic:nvPicPr>
                  <pic:blipFill>
                    <a:blip r:embed="rId176">
                      <a:extLst>
                        <a:ext uri="{28A0092B-C50C-407E-A947-70E740481C1C}">
                          <a14:useLocalDpi xmlns:a14="http://schemas.microsoft.com/office/drawing/2010/main" val="0"/>
                        </a:ext>
                      </a:extLst>
                    </a:blip>
                    <a:stretch>
                      <a:fillRect/>
                    </a:stretch>
                  </pic:blipFill>
                  <pic:spPr>
                    <a:xfrm>
                      <a:off x="0" y="0"/>
                      <a:ext cx="6038215" cy="1657985"/>
                    </a:xfrm>
                    <a:prstGeom prst="rect">
                      <a:avLst/>
                    </a:prstGeom>
                  </pic:spPr>
                </pic:pic>
              </a:graphicData>
            </a:graphic>
          </wp:inline>
        </w:drawing>
      </w:r>
    </w:p>
    <w:p w14:paraId="0BFCEF93" w14:textId="53EB32DA" w:rsidR="00334B04" w:rsidRDefault="000303A8" w:rsidP="005D6885">
      <w:pPr>
        <w:pStyle w:val="Caption"/>
      </w:pPr>
      <w:bookmarkStart w:id="6843" w:name="_Toc3145434"/>
      <w:r>
        <w:t>Figure</w:t>
      </w:r>
      <w:r w:rsidR="005D6885">
        <w:t xml:space="preserve"> </w:t>
      </w:r>
      <w:ins w:id="6844"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84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46" w:author="Nicholas Weatherley" w:date="2019-03-05T22:36:00Z">
        <w:r w:rsidR="00D5585D">
          <w:rPr>
            <w:noProof/>
          </w:rPr>
          <w:t>19</w:t>
        </w:r>
        <w:r w:rsidR="00D5585D">
          <w:fldChar w:fldCharType="end"/>
        </w:r>
      </w:ins>
      <w:ins w:id="6847" w:author="Windows User" w:date="2018-11-01T14:27:00Z">
        <w:del w:id="6848" w:author="Nicholas Weatherley" w:date="2019-03-05T22:36:00Z">
          <w:r w:rsidR="002F70B6" w:rsidDel="00D5585D">
            <w:fldChar w:fldCharType="begin"/>
          </w:r>
          <w:r w:rsidR="002F70B6" w:rsidDel="00D5585D">
            <w:delInstrText xml:space="preserve"> STYLEREF 1 \s </w:delInstrText>
          </w:r>
        </w:del>
      </w:ins>
      <w:del w:id="6849" w:author="Nicholas Weatherley" w:date="2019-03-05T22:36:00Z">
        <w:r w:rsidR="002F70B6" w:rsidDel="00D5585D">
          <w:fldChar w:fldCharType="separate"/>
        </w:r>
        <w:r w:rsidR="0024585E" w:rsidDel="00D5585D">
          <w:rPr>
            <w:noProof/>
          </w:rPr>
          <w:delText>6</w:delText>
        </w:r>
      </w:del>
      <w:ins w:id="6850" w:author="Windows User" w:date="2018-11-01T14:27:00Z">
        <w:del w:id="685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852" w:author="Nicholas Weatherley" w:date="2019-03-05T22:36:00Z">
        <w:r w:rsidR="002F70B6" w:rsidDel="00D5585D">
          <w:fldChar w:fldCharType="end"/>
        </w:r>
      </w:del>
      <w:del w:id="685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7</w:delText>
        </w:r>
        <w:r w:rsidR="00C87381" w:rsidDel="00135BE2">
          <w:fldChar w:fldCharType="end"/>
        </w:r>
      </w:del>
      <w:r w:rsidR="005D6885">
        <w:t>: Bland Altman plots of interscan repeatability analysis of RBC:TP</w:t>
      </w:r>
      <w:bookmarkEnd w:id="6843"/>
    </w:p>
    <w:p w14:paraId="03809276" w14:textId="1FD7367A" w:rsidR="005D6885" w:rsidRPr="005D6885" w:rsidRDefault="00B11FB7" w:rsidP="005D6885">
      <w:pPr>
        <w:pStyle w:val="Figuretext"/>
      </w:pPr>
      <w:r>
        <w:t>Absolute and relative differences shown. Dashed lines represent mean bias, dotted lines 95% confidence interval.</w:t>
      </w:r>
    </w:p>
    <w:p w14:paraId="1DA0244C" w14:textId="239D4B3B" w:rsidR="00094FC9" w:rsidRDefault="00094FC9" w:rsidP="00094FC9">
      <w:pPr>
        <w:pStyle w:val="Heading4"/>
      </w:pPr>
      <w:r>
        <w:t>Long and Short Repetition Time Analysis</w:t>
      </w:r>
    </w:p>
    <w:p w14:paraId="1118D50F" w14:textId="7D866380" w:rsidR="00510C57" w:rsidRDefault="008D049C" w:rsidP="00510C57">
      <w:r>
        <w:t>S</w:t>
      </w:r>
      <w:r w:rsidR="00A05F21">
        <w:t>pectra acquired with s</w:t>
      </w:r>
      <w:r>
        <w:t>hort (0.16s) and long (1s) TR</w:t>
      </w:r>
      <w:r w:rsidR="006A123E">
        <w:t>s</w:t>
      </w:r>
      <w:r w:rsidR="006E5E08">
        <w:t xml:space="preserve"> </w:t>
      </w:r>
      <w:r>
        <w:t xml:space="preserve">were available in 30 datasets. The </w:t>
      </w:r>
      <w:r w:rsidR="00091F1E">
        <w:t>ICC</w:t>
      </w:r>
      <w:r>
        <w:t xml:space="preserve"> was</w:t>
      </w:r>
      <w:r w:rsidR="00091F1E">
        <w:t xml:space="preserve"> 0.960.</w:t>
      </w:r>
      <w:r>
        <w:t xml:space="preserve"> Bland Altman plots of relative and absolute dif</w:t>
      </w:r>
      <w:r w:rsidR="00C70680">
        <w:t xml:space="preserve">ference are shown in </w:t>
      </w:r>
      <w:r w:rsidR="000303A8">
        <w:t>Figure</w:t>
      </w:r>
      <w:r w:rsidR="00C70680">
        <w:t xml:space="preserve"> 6.</w:t>
      </w:r>
      <w:ins w:id="6854" w:author="Windows User" w:date="2018-11-02T11:13:00Z">
        <w:r w:rsidR="00CB6CD9">
          <w:t>20</w:t>
        </w:r>
      </w:ins>
      <w:del w:id="6855" w:author="Windows User" w:date="2018-11-02T11:13:00Z">
        <w:r w:rsidR="00C70680" w:rsidDel="00CB6CD9">
          <w:delText>18</w:delText>
        </w:r>
      </w:del>
      <w:r>
        <w:t>.</w:t>
      </w:r>
    </w:p>
    <w:p w14:paraId="656AA226" w14:textId="77777777" w:rsidR="00B65890" w:rsidRDefault="00C56999" w:rsidP="00B65890">
      <w:pPr>
        <w:pStyle w:val="figure"/>
      </w:pPr>
      <w:r>
        <w:rPr>
          <w:noProof/>
          <w:lang w:eastAsia="en-GB"/>
        </w:rPr>
        <w:drawing>
          <wp:inline distT="0" distB="0" distL="0" distR="0" wp14:anchorId="5D2DAFE1" wp14:editId="40FED470">
            <wp:extent cx="6038215" cy="1783715"/>
            <wp:effectExtent l="0" t="0" r="698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RBC-TP short and long TR Bland-Altman.png"/>
                    <pic:cNvPicPr/>
                  </pic:nvPicPr>
                  <pic:blipFill>
                    <a:blip r:embed="rId177">
                      <a:extLst>
                        <a:ext uri="{28A0092B-C50C-407E-A947-70E740481C1C}">
                          <a14:useLocalDpi xmlns:a14="http://schemas.microsoft.com/office/drawing/2010/main" val="0"/>
                        </a:ext>
                      </a:extLst>
                    </a:blip>
                    <a:stretch>
                      <a:fillRect/>
                    </a:stretch>
                  </pic:blipFill>
                  <pic:spPr>
                    <a:xfrm>
                      <a:off x="0" y="0"/>
                      <a:ext cx="6038215" cy="1783715"/>
                    </a:xfrm>
                    <a:prstGeom prst="rect">
                      <a:avLst/>
                    </a:prstGeom>
                  </pic:spPr>
                </pic:pic>
              </a:graphicData>
            </a:graphic>
          </wp:inline>
        </w:drawing>
      </w:r>
    </w:p>
    <w:p w14:paraId="6835D834" w14:textId="5E43856D" w:rsidR="00B65890" w:rsidRDefault="000303A8" w:rsidP="00B65890">
      <w:pPr>
        <w:pStyle w:val="Caption"/>
      </w:pPr>
      <w:bookmarkStart w:id="6856" w:name="_Toc3145435"/>
      <w:r>
        <w:t>Figure</w:t>
      </w:r>
      <w:r w:rsidR="00B65890">
        <w:t xml:space="preserve"> </w:t>
      </w:r>
      <w:ins w:id="6857"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85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59" w:author="Nicholas Weatherley" w:date="2019-03-05T22:36:00Z">
        <w:r w:rsidR="00D5585D">
          <w:rPr>
            <w:noProof/>
          </w:rPr>
          <w:t>20</w:t>
        </w:r>
        <w:r w:rsidR="00D5585D">
          <w:fldChar w:fldCharType="end"/>
        </w:r>
      </w:ins>
      <w:ins w:id="6860" w:author="Windows User" w:date="2018-11-01T14:27:00Z">
        <w:del w:id="6861" w:author="Nicholas Weatherley" w:date="2019-03-05T22:36:00Z">
          <w:r w:rsidR="002F70B6" w:rsidDel="00D5585D">
            <w:fldChar w:fldCharType="begin"/>
          </w:r>
          <w:r w:rsidR="002F70B6" w:rsidDel="00D5585D">
            <w:delInstrText xml:space="preserve"> STYLEREF 1 \s </w:delInstrText>
          </w:r>
        </w:del>
      </w:ins>
      <w:del w:id="6862" w:author="Nicholas Weatherley" w:date="2019-03-05T22:36:00Z">
        <w:r w:rsidR="002F70B6" w:rsidDel="00D5585D">
          <w:fldChar w:fldCharType="separate"/>
        </w:r>
        <w:r w:rsidR="0024585E" w:rsidDel="00D5585D">
          <w:rPr>
            <w:noProof/>
          </w:rPr>
          <w:delText>6</w:delText>
        </w:r>
      </w:del>
      <w:ins w:id="6863" w:author="Windows User" w:date="2018-11-01T14:27:00Z">
        <w:del w:id="686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865" w:author="Nicholas Weatherley" w:date="2019-03-05T22:36:00Z">
        <w:r w:rsidR="002F70B6" w:rsidDel="00D5585D">
          <w:fldChar w:fldCharType="end"/>
        </w:r>
      </w:del>
      <w:del w:id="686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8</w:delText>
        </w:r>
        <w:r w:rsidR="00C87381" w:rsidDel="00135BE2">
          <w:fldChar w:fldCharType="end"/>
        </w:r>
      </w:del>
      <w:r w:rsidR="00B65890">
        <w:t>:</w:t>
      </w:r>
      <w:r w:rsidR="00B65890" w:rsidRPr="00B65890">
        <w:t xml:space="preserve"> </w:t>
      </w:r>
      <w:r w:rsidR="00B65890">
        <w:t>Bland Altman plots of long and short repetition time repeatability analysis of RBC:TP</w:t>
      </w:r>
      <w:bookmarkEnd w:id="6856"/>
    </w:p>
    <w:p w14:paraId="0AD62B6C" w14:textId="7F87AA6F" w:rsidR="00E55E77" w:rsidRPr="00510C57" w:rsidRDefault="00B65890" w:rsidP="00B65890">
      <w:pPr>
        <w:pStyle w:val="Figuretext"/>
      </w:pPr>
      <w:r>
        <w:t>Absolute and relative differences shown. Dashed lines represent mean bias, dotted lines 95% confidence interval.</w:t>
      </w:r>
      <w:r w:rsidR="007F5CC2">
        <w:t xml:space="preserve"> The</w:t>
      </w:r>
      <w:r>
        <w:t xml:space="preserve"> bias of 0.02 indicates that long TR (1s) gave an average increase in RBC:TP ratio of 0.02 compared to short TR (0.16s).</w:t>
      </w:r>
    </w:p>
    <w:p w14:paraId="2C3D23A9" w14:textId="656D8974" w:rsidR="00345D01" w:rsidRDefault="00345D01" w:rsidP="00345D01">
      <w:pPr>
        <w:pStyle w:val="Heading3"/>
      </w:pPr>
      <w:r>
        <w:t>Clinical Correlation</w:t>
      </w:r>
    </w:p>
    <w:p w14:paraId="70F7BC2B" w14:textId="5476A6B0" w:rsidR="00345D01" w:rsidRDefault="00BC3B1C" w:rsidP="00BC3B1C">
      <w:pPr>
        <w:pStyle w:val="Heading4"/>
      </w:pPr>
      <w:r>
        <w:t xml:space="preserve">Baseline </w:t>
      </w:r>
      <w:r w:rsidR="007A25EF">
        <w:t>Correlations</w:t>
      </w:r>
    </w:p>
    <w:p w14:paraId="19FDF647" w14:textId="3A1E5EFC" w:rsidR="001159A0" w:rsidRPr="001159A0" w:rsidRDefault="001159A0" w:rsidP="001159A0">
      <w:r>
        <w:t>Spearman’s coefficient of Rank correlations between the MRS derived RBC:TP metric and physiological metrics at</w:t>
      </w:r>
      <w:r w:rsidR="00803209">
        <w:t xml:space="preserve"> baseline are given in</w:t>
      </w:r>
      <w:r w:rsidR="000303A8">
        <w:t xml:space="preserve"> Table</w:t>
      </w:r>
      <w:r w:rsidR="00803209">
        <w:t xml:space="preserve"> 6.</w:t>
      </w:r>
      <w:ins w:id="6867" w:author="Windows User" w:date="2018-11-02T11:13:00Z">
        <w:r w:rsidR="00CB6CD9">
          <w:t>10</w:t>
        </w:r>
      </w:ins>
      <w:del w:id="6868" w:author="Windows User" w:date="2018-11-02T11:13:00Z">
        <w:r w:rsidR="00803209" w:rsidDel="00CB6CD9">
          <w:delText>9</w:delText>
        </w:r>
      </w:del>
      <w:r>
        <w:t>. Statistically significant correlations are shown in</w:t>
      </w:r>
      <w:r w:rsidR="00C70680">
        <w:t xml:space="preserve"> the scatterplots in </w:t>
      </w:r>
      <w:r w:rsidR="000303A8">
        <w:t>Figure</w:t>
      </w:r>
      <w:r w:rsidR="00C70680">
        <w:t xml:space="preserve"> 6.</w:t>
      </w:r>
      <w:ins w:id="6869" w:author="Windows User" w:date="2018-11-02T11:13:00Z">
        <w:r w:rsidR="00CB6CD9">
          <w:t>21</w:t>
        </w:r>
      </w:ins>
      <w:del w:id="6870" w:author="Windows User" w:date="2018-11-02T11:13:00Z">
        <w:r w:rsidR="00C70680" w:rsidDel="00CB6CD9">
          <w:delText>19</w:delText>
        </w:r>
      </w:del>
      <w:r>
        <w:t>.</w:t>
      </w:r>
    </w:p>
    <w:p w14:paraId="662C1C56" w14:textId="27669333" w:rsidR="00801CFB" w:rsidRDefault="00801CFB" w:rsidP="00801CFB">
      <w:pPr>
        <w:pStyle w:val="TableTitle0"/>
      </w:pPr>
      <w:bookmarkStart w:id="6871" w:name="_Toc3145539"/>
      <w:r>
        <w:lastRenderedPageBreak/>
        <w:t xml:space="preserve">Table </w:t>
      </w:r>
      <w:ins w:id="6872"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87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874" w:author="Nicholas Weatherley" w:date="2019-03-04T21:03:00Z">
        <w:r w:rsidR="00E96948">
          <w:rPr>
            <w:noProof/>
          </w:rPr>
          <w:t>10</w:t>
        </w:r>
        <w:r w:rsidR="00E96948">
          <w:fldChar w:fldCharType="end"/>
        </w:r>
      </w:ins>
      <w:ins w:id="6875" w:author="Windows User" w:date="2018-11-01T15:46:00Z">
        <w:del w:id="6876" w:author="Nicholas Weatherley" w:date="2019-03-04T21:03:00Z">
          <w:r w:rsidR="00743FFA" w:rsidDel="00E96948">
            <w:fldChar w:fldCharType="begin"/>
          </w:r>
          <w:r w:rsidR="00743FFA" w:rsidDel="00E96948">
            <w:delInstrText xml:space="preserve"> STYLEREF 1 \s </w:delInstrText>
          </w:r>
        </w:del>
      </w:ins>
      <w:del w:id="6877" w:author="Nicholas Weatherley" w:date="2019-03-04T21:03:00Z">
        <w:r w:rsidR="00743FFA" w:rsidDel="00E96948">
          <w:fldChar w:fldCharType="separate"/>
        </w:r>
        <w:r w:rsidR="0024585E" w:rsidDel="00E96948">
          <w:rPr>
            <w:noProof/>
          </w:rPr>
          <w:delText>6</w:delText>
        </w:r>
      </w:del>
      <w:ins w:id="6878" w:author="Windows User" w:date="2018-11-01T15:46:00Z">
        <w:del w:id="687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880" w:author="Nicholas Weatherley" w:date="2019-03-04T21:03:00Z">
        <w:r w:rsidR="00743FFA" w:rsidDel="00E96948">
          <w:fldChar w:fldCharType="end"/>
        </w:r>
      </w:del>
      <w:del w:id="688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9</w:delText>
        </w:r>
        <w:r w:rsidR="00BB544F" w:rsidDel="004435D9">
          <w:fldChar w:fldCharType="end"/>
        </w:r>
      </w:del>
      <w:r w:rsidRPr="004A065E">
        <w:t xml:space="preserve"> </w:t>
      </w:r>
      <w:r>
        <w:t>Baseline correlations between RBC:TP ratio and clinical metrics</w:t>
      </w:r>
      <w:bookmarkEnd w:id="6871"/>
    </w:p>
    <w:tbl>
      <w:tblPr>
        <w:tblW w:w="8546"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4335"/>
        <w:gridCol w:w="2134"/>
        <w:gridCol w:w="2077"/>
      </w:tblGrid>
      <w:tr w:rsidR="000F789C" w14:paraId="4E9CFE01" w14:textId="77777777" w:rsidTr="000F789C">
        <w:trPr>
          <w:tblHeader/>
        </w:trPr>
        <w:tc>
          <w:tcPr>
            <w:tcW w:w="4335" w:type="dxa"/>
            <w:vMerge w:val="restart"/>
            <w:shd w:val="clear" w:color="auto" w:fill="000000"/>
          </w:tcPr>
          <w:p w14:paraId="4547F3CC" w14:textId="77777777" w:rsidR="000F789C" w:rsidRPr="00007F6A" w:rsidRDefault="000F789C" w:rsidP="00FA0310">
            <w:pPr>
              <w:jc w:val="center"/>
              <w:rPr>
                <w:b/>
                <w:bCs/>
                <w:color w:val="FFFFFF"/>
              </w:rPr>
            </w:pPr>
            <w:r w:rsidRPr="00007F6A">
              <w:rPr>
                <w:b/>
                <w:bCs/>
                <w:color w:val="FFFFFF"/>
              </w:rPr>
              <w:t>Physiology metric</w:t>
            </w:r>
          </w:p>
        </w:tc>
        <w:tc>
          <w:tcPr>
            <w:tcW w:w="4211" w:type="dxa"/>
            <w:gridSpan w:val="2"/>
            <w:shd w:val="clear" w:color="auto" w:fill="000000"/>
          </w:tcPr>
          <w:p w14:paraId="7460A9CE" w14:textId="525BA00C" w:rsidR="000F789C" w:rsidRPr="00007F6A" w:rsidRDefault="000F789C" w:rsidP="00FA0310">
            <w:pPr>
              <w:jc w:val="center"/>
              <w:rPr>
                <w:b/>
                <w:bCs/>
                <w:color w:val="FFFFFF"/>
              </w:rPr>
            </w:pPr>
            <w:r>
              <w:rPr>
                <w:b/>
                <w:bCs/>
                <w:color w:val="FFFFFF"/>
              </w:rPr>
              <w:t>RBC:TP</w:t>
            </w:r>
          </w:p>
        </w:tc>
      </w:tr>
      <w:tr w:rsidR="000F789C" w14:paraId="43CF7C49" w14:textId="77777777" w:rsidTr="009B6CCF">
        <w:tc>
          <w:tcPr>
            <w:tcW w:w="4335" w:type="dxa"/>
            <w:vMerge/>
            <w:tcBorders>
              <w:top w:val="single" w:sz="8" w:space="0" w:color="000000"/>
              <w:left w:val="single" w:sz="8" w:space="0" w:color="000000"/>
              <w:bottom w:val="single" w:sz="8" w:space="0" w:color="000000"/>
            </w:tcBorders>
            <w:shd w:val="clear" w:color="auto" w:fill="auto"/>
          </w:tcPr>
          <w:p w14:paraId="77C9599B" w14:textId="77777777" w:rsidR="000F789C" w:rsidRPr="00007F6A" w:rsidRDefault="000F789C" w:rsidP="00FA0310">
            <w:pPr>
              <w:rPr>
                <w:b/>
                <w:bCs/>
              </w:rPr>
            </w:pPr>
          </w:p>
        </w:tc>
        <w:tc>
          <w:tcPr>
            <w:tcW w:w="2134" w:type="dxa"/>
            <w:tcBorders>
              <w:top w:val="single" w:sz="8" w:space="0" w:color="000000"/>
              <w:bottom w:val="single" w:sz="8" w:space="0" w:color="000000"/>
            </w:tcBorders>
            <w:shd w:val="clear" w:color="auto" w:fill="auto"/>
          </w:tcPr>
          <w:p w14:paraId="027F8912" w14:textId="77777777" w:rsidR="000F789C" w:rsidRDefault="000F789C" w:rsidP="00FA0310">
            <w:pPr>
              <w:jc w:val="center"/>
            </w:pPr>
            <w:r>
              <w:t>r</w:t>
            </w:r>
          </w:p>
        </w:tc>
        <w:tc>
          <w:tcPr>
            <w:tcW w:w="2077" w:type="dxa"/>
            <w:tcBorders>
              <w:top w:val="single" w:sz="8" w:space="0" w:color="000000"/>
              <w:bottom w:val="single" w:sz="8" w:space="0" w:color="000000"/>
            </w:tcBorders>
            <w:shd w:val="clear" w:color="auto" w:fill="auto"/>
          </w:tcPr>
          <w:p w14:paraId="71BA3175" w14:textId="77777777" w:rsidR="000F789C" w:rsidRDefault="000F789C" w:rsidP="00FA0310">
            <w:pPr>
              <w:jc w:val="center"/>
            </w:pPr>
            <w:r>
              <w:t>p</w:t>
            </w:r>
          </w:p>
        </w:tc>
      </w:tr>
      <w:tr w:rsidR="005762E1" w14:paraId="1A6E72D5" w14:textId="77777777" w:rsidTr="009B6CCF">
        <w:tc>
          <w:tcPr>
            <w:tcW w:w="4335" w:type="dxa"/>
            <w:shd w:val="clear" w:color="auto" w:fill="auto"/>
          </w:tcPr>
          <w:p w14:paraId="09DFC906" w14:textId="77777777" w:rsidR="005762E1" w:rsidRPr="00007F6A" w:rsidRDefault="005762E1" w:rsidP="00FA0310">
            <w:pPr>
              <w:rPr>
                <w:b/>
                <w:bCs/>
              </w:rPr>
            </w:pPr>
            <w:r w:rsidRPr="00007F6A">
              <w:rPr>
                <w:b/>
                <w:bCs/>
              </w:rPr>
              <w:t>FEV1 (mL)</w:t>
            </w:r>
          </w:p>
        </w:tc>
        <w:tc>
          <w:tcPr>
            <w:tcW w:w="2134" w:type="dxa"/>
            <w:shd w:val="clear" w:color="auto" w:fill="auto"/>
          </w:tcPr>
          <w:p w14:paraId="692FB01D" w14:textId="502AE381" w:rsidR="005762E1" w:rsidRDefault="005762E1" w:rsidP="00FA0310">
            <w:pPr>
              <w:jc w:val="center"/>
            </w:pPr>
            <w:r>
              <w:t>0.21</w:t>
            </w:r>
          </w:p>
        </w:tc>
        <w:tc>
          <w:tcPr>
            <w:tcW w:w="2077" w:type="dxa"/>
            <w:shd w:val="clear" w:color="auto" w:fill="auto"/>
          </w:tcPr>
          <w:p w14:paraId="65842691" w14:textId="1866B584" w:rsidR="005762E1" w:rsidRDefault="005762E1" w:rsidP="00FA0310">
            <w:pPr>
              <w:jc w:val="center"/>
            </w:pPr>
            <w:r>
              <w:t>0.393</w:t>
            </w:r>
          </w:p>
        </w:tc>
      </w:tr>
      <w:tr w:rsidR="005762E1" w14:paraId="1C874211" w14:textId="77777777" w:rsidTr="009B6CCF">
        <w:tc>
          <w:tcPr>
            <w:tcW w:w="4335" w:type="dxa"/>
            <w:tcBorders>
              <w:top w:val="single" w:sz="8" w:space="0" w:color="000000"/>
              <w:left w:val="single" w:sz="8" w:space="0" w:color="000000"/>
              <w:bottom w:val="single" w:sz="8" w:space="0" w:color="000000"/>
            </w:tcBorders>
            <w:shd w:val="clear" w:color="auto" w:fill="auto"/>
          </w:tcPr>
          <w:p w14:paraId="1A381BBD" w14:textId="77777777" w:rsidR="005762E1" w:rsidRPr="00007F6A" w:rsidRDefault="005762E1" w:rsidP="00FA0310">
            <w:pPr>
              <w:rPr>
                <w:b/>
                <w:bCs/>
              </w:rPr>
            </w:pPr>
            <w:r w:rsidRPr="00007F6A">
              <w:rPr>
                <w:b/>
                <w:bCs/>
              </w:rPr>
              <w:t>FEV1 (% predicted)</w:t>
            </w:r>
          </w:p>
        </w:tc>
        <w:tc>
          <w:tcPr>
            <w:tcW w:w="2134" w:type="dxa"/>
            <w:tcBorders>
              <w:top w:val="single" w:sz="8" w:space="0" w:color="000000"/>
              <w:bottom w:val="single" w:sz="8" w:space="0" w:color="000000"/>
            </w:tcBorders>
            <w:shd w:val="clear" w:color="auto" w:fill="auto"/>
          </w:tcPr>
          <w:p w14:paraId="758CEAA3" w14:textId="374E40C7" w:rsidR="005762E1" w:rsidRDefault="005762E1" w:rsidP="00FA0310">
            <w:pPr>
              <w:jc w:val="center"/>
            </w:pPr>
            <w:r>
              <w:t>-0.06</w:t>
            </w:r>
          </w:p>
        </w:tc>
        <w:tc>
          <w:tcPr>
            <w:tcW w:w="2077" w:type="dxa"/>
            <w:tcBorders>
              <w:top w:val="single" w:sz="8" w:space="0" w:color="000000"/>
              <w:bottom w:val="single" w:sz="8" w:space="0" w:color="000000"/>
            </w:tcBorders>
            <w:shd w:val="clear" w:color="auto" w:fill="auto"/>
          </w:tcPr>
          <w:p w14:paraId="3A126C45" w14:textId="5017D222" w:rsidR="005762E1" w:rsidRDefault="005762E1" w:rsidP="00FA0310">
            <w:pPr>
              <w:jc w:val="center"/>
            </w:pPr>
            <w:r>
              <w:t>0.816</w:t>
            </w:r>
          </w:p>
        </w:tc>
      </w:tr>
      <w:tr w:rsidR="005762E1" w14:paraId="5E6C9DC0" w14:textId="77777777" w:rsidTr="009B6CCF">
        <w:tc>
          <w:tcPr>
            <w:tcW w:w="4335" w:type="dxa"/>
            <w:shd w:val="clear" w:color="auto" w:fill="auto"/>
          </w:tcPr>
          <w:p w14:paraId="0BFE4CC3" w14:textId="77777777" w:rsidR="005762E1" w:rsidRPr="00007F6A" w:rsidRDefault="005762E1" w:rsidP="00FA0310">
            <w:pPr>
              <w:rPr>
                <w:b/>
                <w:bCs/>
              </w:rPr>
            </w:pPr>
            <w:r w:rsidRPr="00007F6A">
              <w:rPr>
                <w:b/>
                <w:bCs/>
              </w:rPr>
              <w:t>FVC (mL)</w:t>
            </w:r>
          </w:p>
        </w:tc>
        <w:tc>
          <w:tcPr>
            <w:tcW w:w="2134" w:type="dxa"/>
            <w:shd w:val="clear" w:color="auto" w:fill="auto"/>
          </w:tcPr>
          <w:p w14:paraId="35D38C5D" w14:textId="3FDE8582" w:rsidR="005762E1" w:rsidRDefault="005762E1" w:rsidP="00FA0310">
            <w:pPr>
              <w:jc w:val="center"/>
            </w:pPr>
            <w:r>
              <w:t>0.46</w:t>
            </w:r>
          </w:p>
        </w:tc>
        <w:tc>
          <w:tcPr>
            <w:tcW w:w="2077" w:type="dxa"/>
            <w:shd w:val="clear" w:color="auto" w:fill="auto"/>
          </w:tcPr>
          <w:p w14:paraId="0FBC961E" w14:textId="5E8E420B" w:rsidR="005762E1" w:rsidRDefault="005762E1" w:rsidP="00FA0310">
            <w:pPr>
              <w:jc w:val="center"/>
            </w:pPr>
            <w:r>
              <w:t>0.054</w:t>
            </w:r>
          </w:p>
        </w:tc>
      </w:tr>
      <w:tr w:rsidR="005762E1" w14:paraId="1F23E00A" w14:textId="77777777" w:rsidTr="009B6CCF">
        <w:tc>
          <w:tcPr>
            <w:tcW w:w="4335" w:type="dxa"/>
            <w:tcBorders>
              <w:top w:val="single" w:sz="8" w:space="0" w:color="000000"/>
              <w:left w:val="single" w:sz="8" w:space="0" w:color="000000"/>
              <w:bottom w:val="single" w:sz="8" w:space="0" w:color="000000"/>
            </w:tcBorders>
            <w:shd w:val="clear" w:color="auto" w:fill="auto"/>
          </w:tcPr>
          <w:p w14:paraId="07ECC105" w14:textId="77777777" w:rsidR="005762E1" w:rsidRPr="00007F6A" w:rsidRDefault="005762E1" w:rsidP="00FA0310">
            <w:pPr>
              <w:rPr>
                <w:b/>
                <w:bCs/>
              </w:rPr>
            </w:pPr>
            <w:r w:rsidRPr="00007F6A">
              <w:rPr>
                <w:b/>
                <w:bCs/>
              </w:rPr>
              <w:t>FVC (% predicted)</w:t>
            </w:r>
          </w:p>
        </w:tc>
        <w:tc>
          <w:tcPr>
            <w:tcW w:w="2134" w:type="dxa"/>
            <w:tcBorders>
              <w:top w:val="single" w:sz="8" w:space="0" w:color="000000"/>
              <w:bottom w:val="single" w:sz="8" w:space="0" w:color="000000"/>
            </w:tcBorders>
            <w:shd w:val="clear" w:color="auto" w:fill="auto"/>
          </w:tcPr>
          <w:p w14:paraId="20B5905F" w14:textId="3754F883" w:rsidR="005762E1" w:rsidRDefault="005762E1" w:rsidP="00FA0310">
            <w:pPr>
              <w:jc w:val="center"/>
            </w:pPr>
            <w:r>
              <w:t>0.34</w:t>
            </w:r>
          </w:p>
        </w:tc>
        <w:tc>
          <w:tcPr>
            <w:tcW w:w="2077" w:type="dxa"/>
            <w:tcBorders>
              <w:top w:val="single" w:sz="8" w:space="0" w:color="000000"/>
              <w:bottom w:val="single" w:sz="8" w:space="0" w:color="000000"/>
            </w:tcBorders>
            <w:shd w:val="clear" w:color="auto" w:fill="auto"/>
          </w:tcPr>
          <w:p w14:paraId="70703EC9" w14:textId="51CE9D05" w:rsidR="005762E1" w:rsidRDefault="005762E1" w:rsidP="00FA0310">
            <w:pPr>
              <w:jc w:val="center"/>
            </w:pPr>
            <w:r>
              <w:t>0.173</w:t>
            </w:r>
          </w:p>
        </w:tc>
      </w:tr>
      <w:tr w:rsidR="005762E1" w14:paraId="25ED5D74" w14:textId="77777777" w:rsidTr="00C442EE">
        <w:tc>
          <w:tcPr>
            <w:tcW w:w="4335" w:type="dxa"/>
            <w:shd w:val="clear" w:color="auto" w:fill="auto"/>
          </w:tcPr>
          <w:p w14:paraId="3E56B520" w14:textId="77777777" w:rsidR="005762E1" w:rsidRPr="00007F6A" w:rsidRDefault="005762E1" w:rsidP="00FA0310">
            <w:pPr>
              <w:rPr>
                <w:b/>
                <w:bCs/>
              </w:rPr>
            </w:pPr>
            <w:r w:rsidRPr="00007F6A">
              <w:rPr>
                <w:b/>
                <w:bCs/>
              </w:rPr>
              <w:t>FEV1/FVC (ratio)</w:t>
            </w:r>
          </w:p>
        </w:tc>
        <w:tc>
          <w:tcPr>
            <w:tcW w:w="2134" w:type="dxa"/>
            <w:shd w:val="clear" w:color="auto" w:fill="D9D9D9" w:themeFill="background1" w:themeFillShade="D9"/>
          </w:tcPr>
          <w:p w14:paraId="1F6F7022" w14:textId="2DA97B99" w:rsidR="005762E1" w:rsidRDefault="009B6CCF" w:rsidP="00FA0310">
            <w:pPr>
              <w:jc w:val="center"/>
            </w:pPr>
            <w:r>
              <w:t>-0.57</w:t>
            </w:r>
          </w:p>
        </w:tc>
        <w:tc>
          <w:tcPr>
            <w:tcW w:w="2077" w:type="dxa"/>
            <w:shd w:val="clear" w:color="auto" w:fill="D9D9D9" w:themeFill="background1" w:themeFillShade="D9"/>
          </w:tcPr>
          <w:p w14:paraId="112D8439" w14:textId="041F8F13" w:rsidR="005762E1" w:rsidRDefault="009B6CCF" w:rsidP="00FA0310">
            <w:pPr>
              <w:jc w:val="center"/>
            </w:pPr>
            <w:r>
              <w:t>0.013</w:t>
            </w:r>
          </w:p>
        </w:tc>
      </w:tr>
      <w:tr w:rsidR="005762E1" w14:paraId="281F2071" w14:textId="77777777" w:rsidTr="00C442EE">
        <w:tc>
          <w:tcPr>
            <w:tcW w:w="4335" w:type="dxa"/>
            <w:tcBorders>
              <w:top w:val="single" w:sz="8" w:space="0" w:color="000000"/>
              <w:left w:val="single" w:sz="8" w:space="0" w:color="000000"/>
              <w:bottom w:val="single" w:sz="8" w:space="0" w:color="000000"/>
            </w:tcBorders>
            <w:shd w:val="clear" w:color="auto" w:fill="auto"/>
          </w:tcPr>
          <w:p w14:paraId="1E26EC1B" w14:textId="77777777" w:rsidR="005762E1" w:rsidRPr="00007F6A" w:rsidRDefault="005762E1" w:rsidP="00FA0310">
            <w:pPr>
              <w:rPr>
                <w:b/>
                <w:bCs/>
              </w:rPr>
            </w:pPr>
            <w:r w:rsidRPr="00007F6A">
              <w:rPr>
                <w:b/>
                <w:bCs/>
              </w:rPr>
              <w:t>FEV1/FVC (z-score)</w:t>
            </w:r>
          </w:p>
        </w:tc>
        <w:tc>
          <w:tcPr>
            <w:tcW w:w="2134" w:type="dxa"/>
            <w:tcBorders>
              <w:top w:val="single" w:sz="8" w:space="0" w:color="000000"/>
              <w:bottom w:val="single" w:sz="8" w:space="0" w:color="000000"/>
            </w:tcBorders>
            <w:shd w:val="clear" w:color="auto" w:fill="D9D9D9" w:themeFill="background1" w:themeFillShade="D9"/>
          </w:tcPr>
          <w:p w14:paraId="563C8DCA" w14:textId="71E53BD5" w:rsidR="005762E1" w:rsidRDefault="009B6CCF" w:rsidP="00FA0310">
            <w:pPr>
              <w:jc w:val="center"/>
            </w:pPr>
            <w:r>
              <w:t>-0.57</w:t>
            </w:r>
          </w:p>
        </w:tc>
        <w:tc>
          <w:tcPr>
            <w:tcW w:w="2077" w:type="dxa"/>
            <w:tcBorders>
              <w:top w:val="single" w:sz="8" w:space="0" w:color="000000"/>
              <w:bottom w:val="single" w:sz="8" w:space="0" w:color="000000"/>
            </w:tcBorders>
            <w:shd w:val="clear" w:color="auto" w:fill="D9D9D9" w:themeFill="background1" w:themeFillShade="D9"/>
          </w:tcPr>
          <w:p w14:paraId="6C18713F" w14:textId="2F6589C5" w:rsidR="005762E1" w:rsidRDefault="009B6CCF" w:rsidP="00FA0310">
            <w:pPr>
              <w:jc w:val="center"/>
            </w:pPr>
            <w:r>
              <w:t>0.014</w:t>
            </w:r>
          </w:p>
        </w:tc>
      </w:tr>
      <w:tr w:rsidR="005762E1" w14:paraId="66DF46E2" w14:textId="77777777" w:rsidTr="00C442EE">
        <w:tc>
          <w:tcPr>
            <w:tcW w:w="4335" w:type="dxa"/>
            <w:shd w:val="clear" w:color="auto" w:fill="auto"/>
          </w:tcPr>
          <w:p w14:paraId="4D2C4D04" w14:textId="77777777" w:rsidR="005762E1" w:rsidRPr="00007F6A" w:rsidRDefault="005762E1" w:rsidP="00FA0310">
            <w:pPr>
              <w:rPr>
                <w:b/>
                <w:bCs/>
              </w:rPr>
            </w:pPr>
            <w:r w:rsidRPr="00007F6A">
              <w:rPr>
                <w:b/>
                <w:bCs/>
              </w:rPr>
              <w:t>T</w:t>
            </w:r>
            <w:r w:rsidRPr="00007F6A">
              <w:rPr>
                <w:b/>
                <w:bCs/>
                <w:vertAlign w:val="subscript"/>
              </w:rPr>
              <w:t>LCO</w:t>
            </w:r>
            <w:r w:rsidRPr="00007F6A">
              <w:rPr>
                <w:b/>
                <w:bCs/>
              </w:rPr>
              <w:t xml:space="preserve"> (mmol.min</w:t>
            </w:r>
            <w:r w:rsidRPr="00007F6A">
              <w:rPr>
                <w:b/>
                <w:bCs/>
                <w:vertAlign w:val="superscript"/>
              </w:rPr>
              <w:t>-1</w:t>
            </w:r>
            <w:r w:rsidRPr="00007F6A">
              <w:rPr>
                <w:b/>
                <w:bCs/>
              </w:rPr>
              <w:t>.kPa</w:t>
            </w:r>
            <w:r w:rsidRPr="00007F6A">
              <w:rPr>
                <w:b/>
                <w:bCs/>
                <w:vertAlign w:val="superscript"/>
              </w:rPr>
              <w:t>-1</w:t>
            </w:r>
            <w:r w:rsidRPr="00007F6A">
              <w:rPr>
                <w:b/>
                <w:bCs/>
              </w:rPr>
              <w:t>)</w:t>
            </w:r>
          </w:p>
        </w:tc>
        <w:tc>
          <w:tcPr>
            <w:tcW w:w="2134" w:type="dxa"/>
            <w:shd w:val="clear" w:color="auto" w:fill="D9D9D9" w:themeFill="background1" w:themeFillShade="D9"/>
          </w:tcPr>
          <w:p w14:paraId="3793749C" w14:textId="65630981" w:rsidR="005762E1" w:rsidRDefault="009B6CCF" w:rsidP="00FA0310">
            <w:pPr>
              <w:jc w:val="center"/>
            </w:pPr>
            <w:r>
              <w:t>0.77</w:t>
            </w:r>
          </w:p>
        </w:tc>
        <w:tc>
          <w:tcPr>
            <w:tcW w:w="2077" w:type="dxa"/>
            <w:shd w:val="clear" w:color="auto" w:fill="D9D9D9" w:themeFill="background1" w:themeFillShade="D9"/>
          </w:tcPr>
          <w:p w14:paraId="2EED5C90" w14:textId="237089E2" w:rsidR="005762E1" w:rsidRDefault="009B6CCF" w:rsidP="00FA0310">
            <w:pPr>
              <w:jc w:val="center"/>
            </w:pPr>
            <w:r>
              <w:t>&lt;0.001</w:t>
            </w:r>
          </w:p>
        </w:tc>
      </w:tr>
      <w:tr w:rsidR="005762E1" w14:paraId="00B17E49" w14:textId="77777777" w:rsidTr="00C442EE">
        <w:tc>
          <w:tcPr>
            <w:tcW w:w="4335" w:type="dxa"/>
            <w:tcBorders>
              <w:top w:val="single" w:sz="8" w:space="0" w:color="000000"/>
              <w:bottom w:val="single" w:sz="8" w:space="0" w:color="000000"/>
            </w:tcBorders>
            <w:shd w:val="clear" w:color="auto" w:fill="auto"/>
          </w:tcPr>
          <w:p w14:paraId="1EAF4D0E" w14:textId="77777777" w:rsidR="005762E1" w:rsidRPr="00007F6A" w:rsidRDefault="005762E1" w:rsidP="00FA0310">
            <w:pPr>
              <w:rPr>
                <w:b/>
                <w:bCs/>
              </w:rPr>
            </w:pPr>
            <w:r w:rsidRPr="00007F6A">
              <w:rPr>
                <w:b/>
                <w:bCs/>
              </w:rPr>
              <w:t>T</w:t>
            </w:r>
            <w:r w:rsidRPr="00007F6A">
              <w:rPr>
                <w:b/>
                <w:bCs/>
                <w:vertAlign w:val="subscript"/>
              </w:rPr>
              <w:t>LCO</w:t>
            </w:r>
            <w:r w:rsidRPr="00007F6A">
              <w:rPr>
                <w:b/>
                <w:bCs/>
              </w:rPr>
              <w:t xml:space="preserve"> (% predicted)</w:t>
            </w:r>
          </w:p>
        </w:tc>
        <w:tc>
          <w:tcPr>
            <w:tcW w:w="2134" w:type="dxa"/>
            <w:tcBorders>
              <w:top w:val="single" w:sz="8" w:space="0" w:color="000000"/>
              <w:bottom w:val="single" w:sz="8" w:space="0" w:color="000000"/>
            </w:tcBorders>
            <w:shd w:val="clear" w:color="auto" w:fill="D9D9D9" w:themeFill="background1" w:themeFillShade="D9"/>
          </w:tcPr>
          <w:p w14:paraId="462BDCB7" w14:textId="3D1E9422" w:rsidR="005762E1" w:rsidRDefault="009B6CCF" w:rsidP="00FA0310">
            <w:pPr>
              <w:jc w:val="center"/>
            </w:pPr>
            <w:r>
              <w:t>0.6</w:t>
            </w:r>
            <w:r w:rsidR="00984D4D">
              <w:t>6</w:t>
            </w:r>
          </w:p>
        </w:tc>
        <w:tc>
          <w:tcPr>
            <w:tcW w:w="2077" w:type="dxa"/>
            <w:tcBorders>
              <w:top w:val="single" w:sz="8" w:space="0" w:color="000000"/>
              <w:bottom w:val="single" w:sz="8" w:space="0" w:color="000000"/>
            </w:tcBorders>
            <w:shd w:val="clear" w:color="auto" w:fill="D9D9D9" w:themeFill="background1" w:themeFillShade="D9"/>
          </w:tcPr>
          <w:p w14:paraId="1BBF2F06" w14:textId="187D53F2" w:rsidR="005762E1" w:rsidRDefault="009B6CCF" w:rsidP="00FA0310">
            <w:pPr>
              <w:jc w:val="center"/>
            </w:pPr>
            <w:r>
              <w:t>0.00</w:t>
            </w:r>
            <w:r w:rsidR="00984D4D">
              <w:t>3</w:t>
            </w:r>
          </w:p>
        </w:tc>
      </w:tr>
      <w:tr w:rsidR="005762E1" w14:paraId="79DB88EB" w14:textId="77777777" w:rsidTr="00C442EE">
        <w:tc>
          <w:tcPr>
            <w:tcW w:w="4335" w:type="dxa"/>
            <w:shd w:val="clear" w:color="auto" w:fill="auto"/>
          </w:tcPr>
          <w:p w14:paraId="34465D69" w14:textId="77777777" w:rsidR="005762E1" w:rsidRPr="00007F6A" w:rsidRDefault="005762E1" w:rsidP="00FA0310">
            <w:pPr>
              <w:rPr>
                <w:b/>
                <w:bCs/>
              </w:rPr>
            </w:pPr>
            <w:r w:rsidRPr="00007F6A">
              <w:rPr>
                <w:b/>
                <w:bCs/>
              </w:rPr>
              <w:t>K</w:t>
            </w:r>
            <w:r w:rsidRPr="00007F6A">
              <w:rPr>
                <w:b/>
                <w:bCs/>
                <w:vertAlign w:val="subscript"/>
              </w:rPr>
              <w:t xml:space="preserve">CO </w:t>
            </w:r>
            <w:r w:rsidRPr="00007F6A">
              <w:rPr>
                <w:b/>
                <w:bCs/>
              </w:rPr>
              <w:t>(mmol.min</w:t>
            </w:r>
            <w:r w:rsidRPr="00007F6A">
              <w:rPr>
                <w:b/>
                <w:bCs/>
                <w:vertAlign w:val="superscript"/>
              </w:rPr>
              <w:t>-1</w:t>
            </w:r>
            <w:r w:rsidRPr="00007F6A">
              <w:rPr>
                <w:b/>
                <w:bCs/>
              </w:rPr>
              <w:t>.kPa</w:t>
            </w:r>
            <w:r w:rsidRPr="00007F6A">
              <w:rPr>
                <w:b/>
                <w:bCs/>
                <w:vertAlign w:val="superscript"/>
              </w:rPr>
              <w:t>-1</w:t>
            </w:r>
            <w:r w:rsidRPr="00007F6A">
              <w:rPr>
                <w:b/>
                <w:bCs/>
              </w:rPr>
              <w:t>.L</w:t>
            </w:r>
            <w:r w:rsidRPr="00007F6A">
              <w:rPr>
                <w:b/>
                <w:bCs/>
                <w:vertAlign w:val="superscript"/>
              </w:rPr>
              <w:t>-1</w:t>
            </w:r>
            <w:r w:rsidRPr="00007F6A">
              <w:rPr>
                <w:b/>
                <w:bCs/>
              </w:rPr>
              <w:t>)</w:t>
            </w:r>
          </w:p>
        </w:tc>
        <w:tc>
          <w:tcPr>
            <w:tcW w:w="2134" w:type="dxa"/>
            <w:shd w:val="clear" w:color="auto" w:fill="D9D9D9" w:themeFill="background1" w:themeFillShade="D9"/>
          </w:tcPr>
          <w:p w14:paraId="0A7A430A" w14:textId="5C55A26A" w:rsidR="005762E1" w:rsidRDefault="009B6CCF" w:rsidP="00FA0310">
            <w:pPr>
              <w:jc w:val="center"/>
            </w:pPr>
            <w:r>
              <w:t>0.69</w:t>
            </w:r>
          </w:p>
        </w:tc>
        <w:tc>
          <w:tcPr>
            <w:tcW w:w="2077" w:type="dxa"/>
            <w:shd w:val="clear" w:color="auto" w:fill="D9D9D9" w:themeFill="background1" w:themeFillShade="D9"/>
          </w:tcPr>
          <w:p w14:paraId="0F6A96F6" w14:textId="4DAD6CFD" w:rsidR="005762E1" w:rsidRDefault="009B6CCF" w:rsidP="00FA0310">
            <w:pPr>
              <w:jc w:val="center"/>
            </w:pPr>
            <w:r>
              <w:t>0.001</w:t>
            </w:r>
          </w:p>
        </w:tc>
      </w:tr>
      <w:tr w:rsidR="005762E1" w14:paraId="0A557324" w14:textId="77777777" w:rsidTr="00C442EE">
        <w:tc>
          <w:tcPr>
            <w:tcW w:w="4335" w:type="dxa"/>
            <w:tcBorders>
              <w:top w:val="single" w:sz="8" w:space="0" w:color="000000"/>
              <w:left w:val="single" w:sz="8" w:space="0" w:color="000000"/>
              <w:bottom w:val="single" w:sz="8" w:space="0" w:color="000000"/>
            </w:tcBorders>
            <w:shd w:val="clear" w:color="auto" w:fill="auto"/>
          </w:tcPr>
          <w:p w14:paraId="76209B56" w14:textId="77777777" w:rsidR="005762E1" w:rsidRPr="00007F6A" w:rsidRDefault="005762E1" w:rsidP="00FA0310">
            <w:pPr>
              <w:rPr>
                <w:b/>
                <w:bCs/>
              </w:rPr>
            </w:pPr>
            <w:r w:rsidRPr="00007F6A">
              <w:rPr>
                <w:b/>
                <w:bCs/>
              </w:rPr>
              <w:t>K</w:t>
            </w:r>
            <w:r w:rsidRPr="00007F6A">
              <w:rPr>
                <w:b/>
                <w:bCs/>
                <w:vertAlign w:val="subscript"/>
              </w:rPr>
              <w:t>CO</w:t>
            </w:r>
            <w:r w:rsidRPr="00007F6A">
              <w:rPr>
                <w:b/>
                <w:bCs/>
              </w:rPr>
              <w:t xml:space="preserve"> (% predicted)</w:t>
            </w:r>
          </w:p>
        </w:tc>
        <w:tc>
          <w:tcPr>
            <w:tcW w:w="2134" w:type="dxa"/>
            <w:tcBorders>
              <w:top w:val="single" w:sz="8" w:space="0" w:color="000000"/>
              <w:bottom w:val="single" w:sz="8" w:space="0" w:color="000000"/>
            </w:tcBorders>
            <w:shd w:val="clear" w:color="auto" w:fill="D9D9D9" w:themeFill="background1" w:themeFillShade="D9"/>
          </w:tcPr>
          <w:p w14:paraId="5BF4337E" w14:textId="72A6612C" w:rsidR="005762E1" w:rsidRDefault="009B6CCF" w:rsidP="00FA0310">
            <w:pPr>
              <w:jc w:val="center"/>
            </w:pPr>
            <w:r>
              <w:t>0.6</w:t>
            </w:r>
            <w:r w:rsidR="00984D4D">
              <w:t>8</w:t>
            </w:r>
          </w:p>
        </w:tc>
        <w:tc>
          <w:tcPr>
            <w:tcW w:w="2077" w:type="dxa"/>
            <w:tcBorders>
              <w:top w:val="single" w:sz="8" w:space="0" w:color="000000"/>
              <w:bottom w:val="single" w:sz="8" w:space="0" w:color="000000"/>
            </w:tcBorders>
            <w:shd w:val="clear" w:color="auto" w:fill="D9D9D9" w:themeFill="background1" w:themeFillShade="D9"/>
          </w:tcPr>
          <w:p w14:paraId="42684F5A" w14:textId="76836E6E" w:rsidR="005762E1" w:rsidRDefault="009B6CCF" w:rsidP="00FA0310">
            <w:pPr>
              <w:jc w:val="center"/>
            </w:pPr>
            <w:r>
              <w:t>0.002</w:t>
            </w:r>
          </w:p>
        </w:tc>
      </w:tr>
      <w:tr w:rsidR="005762E1" w14:paraId="2AD561F8" w14:textId="77777777" w:rsidTr="00C442EE">
        <w:tc>
          <w:tcPr>
            <w:tcW w:w="4335" w:type="dxa"/>
            <w:shd w:val="clear" w:color="auto" w:fill="auto"/>
          </w:tcPr>
          <w:p w14:paraId="0B2EE0C2" w14:textId="77777777" w:rsidR="005762E1" w:rsidRPr="00007F6A" w:rsidRDefault="005762E1" w:rsidP="00FA0310">
            <w:pPr>
              <w:rPr>
                <w:b/>
                <w:bCs/>
              </w:rPr>
            </w:pPr>
            <w:r w:rsidRPr="00007F6A">
              <w:rPr>
                <w:b/>
                <w:bCs/>
              </w:rPr>
              <w:t>GAP score (index)</w:t>
            </w:r>
          </w:p>
        </w:tc>
        <w:tc>
          <w:tcPr>
            <w:tcW w:w="2134" w:type="dxa"/>
            <w:shd w:val="clear" w:color="auto" w:fill="D9D9D9" w:themeFill="background1" w:themeFillShade="D9"/>
          </w:tcPr>
          <w:p w14:paraId="20711A31" w14:textId="2E277FDC" w:rsidR="005762E1" w:rsidRDefault="009B6CCF" w:rsidP="00FA0310">
            <w:pPr>
              <w:jc w:val="center"/>
            </w:pPr>
            <w:r>
              <w:t>-0.50</w:t>
            </w:r>
          </w:p>
        </w:tc>
        <w:tc>
          <w:tcPr>
            <w:tcW w:w="2077" w:type="dxa"/>
            <w:shd w:val="clear" w:color="auto" w:fill="D9D9D9" w:themeFill="background1" w:themeFillShade="D9"/>
          </w:tcPr>
          <w:p w14:paraId="2E06879E" w14:textId="12E59291" w:rsidR="005762E1" w:rsidRDefault="009B6CCF" w:rsidP="00FA0310">
            <w:pPr>
              <w:jc w:val="center"/>
            </w:pPr>
            <w:r>
              <w:t>0.035</w:t>
            </w:r>
          </w:p>
        </w:tc>
      </w:tr>
      <w:tr w:rsidR="005762E1" w14:paraId="6ABE2BB6" w14:textId="77777777" w:rsidTr="00C442EE">
        <w:tc>
          <w:tcPr>
            <w:tcW w:w="4335" w:type="dxa"/>
            <w:tcBorders>
              <w:top w:val="single" w:sz="8" w:space="0" w:color="000000"/>
              <w:left w:val="single" w:sz="8" w:space="0" w:color="000000"/>
              <w:bottom w:val="single" w:sz="8" w:space="0" w:color="000000"/>
            </w:tcBorders>
            <w:shd w:val="clear" w:color="auto" w:fill="auto"/>
          </w:tcPr>
          <w:p w14:paraId="571C3F95" w14:textId="77777777" w:rsidR="005762E1" w:rsidRPr="00007F6A" w:rsidRDefault="005762E1" w:rsidP="00FA0310">
            <w:pPr>
              <w:rPr>
                <w:b/>
                <w:bCs/>
              </w:rPr>
            </w:pPr>
            <w:r w:rsidRPr="00007F6A">
              <w:rPr>
                <w:b/>
                <w:bCs/>
              </w:rPr>
              <w:t>CPI (index)</w:t>
            </w:r>
          </w:p>
        </w:tc>
        <w:tc>
          <w:tcPr>
            <w:tcW w:w="2134" w:type="dxa"/>
            <w:tcBorders>
              <w:top w:val="single" w:sz="8" w:space="0" w:color="000000"/>
              <w:bottom w:val="single" w:sz="8" w:space="0" w:color="000000"/>
            </w:tcBorders>
            <w:shd w:val="clear" w:color="auto" w:fill="D9D9D9" w:themeFill="background1" w:themeFillShade="D9"/>
          </w:tcPr>
          <w:p w14:paraId="71C024D2" w14:textId="7E0D3C7E" w:rsidR="005762E1" w:rsidRDefault="009B6CCF" w:rsidP="00FA0310">
            <w:pPr>
              <w:jc w:val="center"/>
            </w:pPr>
            <w:r>
              <w:t>-0.69</w:t>
            </w:r>
          </w:p>
        </w:tc>
        <w:tc>
          <w:tcPr>
            <w:tcW w:w="2077" w:type="dxa"/>
            <w:tcBorders>
              <w:top w:val="single" w:sz="8" w:space="0" w:color="000000"/>
              <w:bottom w:val="single" w:sz="8" w:space="0" w:color="000000"/>
            </w:tcBorders>
            <w:shd w:val="clear" w:color="auto" w:fill="D9D9D9" w:themeFill="background1" w:themeFillShade="D9"/>
          </w:tcPr>
          <w:p w14:paraId="7351897E" w14:textId="75DB8D27" w:rsidR="005762E1" w:rsidRDefault="009B6CCF" w:rsidP="00FA0310">
            <w:pPr>
              <w:jc w:val="center"/>
            </w:pPr>
            <w:r>
              <w:t>0.001</w:t>
            </w:r>
          </w:p>
        </w:tc>
      </w:tr>
      <w:tr w:rsidR="005762E1" w14:paraId="27595DFB" w14:textId="77777777" w:rsidTr="00C442EE">
        <w:trPr>
          <w:trHeight w:val="633"/>
        </w:trPr>
        <w:tc>
          <w:tcPr>
            <w:tcW w:w="4335" w:type="dxa"/>
            <w:tcBorders>
              <w:top w:val="single" w:sz="8" w:space="0" w:color="000000"/>
              <w:left w:val="single" w:sz="8" w:space="0" w:color="000000"/>
              <w:bottom w:val="single" w:sz="8" w:space="0" w:color="000000"/>
            </w:tcBorders>
            <w:shd w:val="clear" w:color="auto" w:fill="auto"/>
          </w:tcPr>
          <w:p w14:paraId="1C9FC6E7" w14:textId="77777777" w:rsidR="005762E1" w:rsidRPr="00007F6A" w:rsidRDefault="005762E1" w:rsidP="00FA0310">
            <w:pPr>
              <w:rPr>
                <w:b/>
                <w:bCs/>
              </w:rPr>
            </w:pPr>
            <w:r w:rsidRPr="00007F6A">
              <w:rPr>
                <w:b/>
                <w:bCs/>
              </w:rPr>
              <w:t>ISWTd (m)</w:t>
            </w:r>
          </w:p>
        </w:tc>
        <w:tc>
          <w:tcPr>
            <w:tcW w:w="2134" w:type="dxa"/>
            <w:tcBorders>
              <w:top w:val="single" w:sz="8" w:space="0" w:color="000000"/>
              <w:bottom w:val="single" w:sz="8" w:space="0" w:color="000000"/>
            </w:tcBorders>
            <w:shd w:val="clear" w:color="auto" w:fill="D9D9D9" w:themeFill="background1" w:themeFillShade="D9"/>
          </w:tcPr>
          <w:p w14:paraId="389E40F8" w14:textId="3F356269" w:rsidR="005762E1" w:rsidRDefault="009B6CCF" w:rsidP="00FA0310">
            <w:pPr>
              <w:jc w:val="center"/>
            </w:pPr>
            <w:r>
              <w:t>0.61</w:t>
            </w:r>
          </w:p>
        </w:tc>
        <w:tc>
          <w:tcPr>
            <w:tcW w:w="2077" w:type="dxa"/>
            <w:tcBorders>
              <w:top w:val="single" w:sz="8" w:space="0" w:color="000000"/>
              <w:bottom w:val="single" w:sz="8" w:space="0" w:color="000000"/>
            </w:tcBorders>
            <w:shd w:val="clear" w:color="auto" w:fill="D9D9D9" w:themeFill="background1" w:themeFillShade="D9"/>
          </w:tcPr>
          <w:p w14:paraId="2A2F34A6" w14:textId="5CD6B29F" w:rsidR="005762E1" w:rsidRDefault="009B6CCF" w:rsidP="00FA0310">
            <w:pPr>
              <w:jc w:val="center"/>
            </w:pPr>
            <w:r>
              <w:t>0.009</w:t>
            </w:r>
          </w:p>
        </w:tc>
      </w:tr>
    </w:tbl>
    <w:p w14:paraId="2A772E6B" w14:textId="5B5C98AC" w:rsidR="00801CFB" w:rsidRDefault="00C506EF" w:rsidP="00801CFB">
      <w:pPr>
        <w:pStyle w:val="Aftertable"/>
      </w:pPr>
      <w:ins w:id="6882" w:author="Windows User" w:date="2018-10-31T10:40:00Z">
        <w:r>
          <w:t xml:space="preserve">RBC:TP ratios quoted are fro the short TR (i.e. 0.16s). </w:t>
        </w:r>
      </w:ins>
      <w:r w:rsidR="00801CFB">
        <w:t>FEV1: forced expiratory volume in one second; FVC: forced vital capacity; T</w:t>
      </w:r>
      <w:r w:rsidR="00801CFB" w:rsidRPr="00D05798">
        <w:rPr>
          <w:vertAlign w:val="subscript"/>
        </w:rPr>
        <w:t>LCO</w:t>
      </w:r>
      <w:r w:rsidR="00801CFB">
        <w:t>: Carbon monoxide gas transfer; K</w:t>
      </w:r>
      <w:r w:rsidR="00801CFB" w:rsidRPr="00D05798">
        <w:rPr>
          <w:vertAlign w:val="subscript"/>
        </w:rPr>
        <w:t>CO</w:t>
      </w:r>
      <w:r w:rsidR="00801CFB">
        <w:t xml:space="preserve">: Carbon monoxide gas coefficient; GAP: gender, age, physiology; CPI: composite physiology index; ISWTd: incremental shuttle walk test distance; </w:t>
      </w:r>
      <w:r w:rsidR="009B6CCF">
        <w:t>RBC:TP: red blood cell to tissue / plasma ratio</w:t>
      </w:r>
      <w:r w:rsidR="00302483">
        <w:t>.</w:t>
      </w:r>
      <w:r w:rsidR="00122A11">
        <w:t xml:space="preserve"> Statistically significant correlations are highlighted in grey.</w:t>
      </w:r>
    </w:p>
    <w:p w14:paraId="1982BEFF" w14:textId="0FCA851D" w:rsidR="000C5A26" w:rsidRDefault="00283201" w:rsidP="000C5A26">
      <w:pPr>
        <w:pStyle w:val="figure"/>
      </w:pPr>
      <w:r>
        <w:rPr>
          <w:noProof/>
          <w:lang w:eastAsia="en-GB"/>
        </w:rPr>
        <w:lastRenderedPageBreak/>
        <w:drawing>
          <wp:inline distT="0" distB="0" distL="0" distR="0" wp14:anchorId="67615EF5" wp14:editId="0EF789EF">
            <wp:extent cx="5971032" cy="881481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seline RBC-TP correlations.png"/>
                    <pic:cNvPicPr/>
                  </pic:nvPicPr>
                  <pic:blipFill>
                    <a:blip r:embed="rId178">
                      <a:extLst>
                        <a:ext uri="{28A0092B-C50C-407E-A947-70E740481C1C}">
                          <a14:useLocalDpi xmlns:a14="http://schemas.microsoft.com/office/drawing/2010/main" val="0"/>
                        </a:ext>
                      </a:extLst>
                    </a:blip>
                    <a:stretch>
                      <a:fillRect/>
                    </a:stretch>
                  </pic:blipFill>
                  <pic:spPr>
                    <a:xfrm>
                      <a:off x="0" y="0"/>
                      <a:ext cx="5971032" cy="8814816"/>
                    </a:xfrm>
                    <a:prstGeom prst="rect">
                      <a:avLst/>
                    </a:prstGeom>
                  </pic:spPr>
                </pic:pic>
              </a:graphicData>
            </a:graphic>
          </wp:inline>
        </w:drawing>
      </w:r>
    </w:p>
    <w:p w14:paraId="0EA69F35" w14:textId="6F8E8186" w:rsidR="00BC3B1C" w:rsidRDefault="000303A8" w:rsidP="000C5A26">
      <w:pPr>
        <w:pStyle w:val="Caption"/>
      </w:pPr>
      <w:bookmarkStart w:id="6883" w:name="_Toc3145436"/>
      <w:r>
        <w:t>Figure</w:t>
      </w:r>
      <w:r w:rsidR="000C5A26">
        <w:t xml:space="preserve"> </w:t>
      </w:r>
      <w:ins w:id="6884"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88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86" w:author="Nicholas Weatherley" w:date="2019-03-05T22:36:00Z">
        <w:r w:rsidR="00D5585D">
          <w:rPr>
            <w:noProof/>
          </w:rPr>
          <w:t>21</w:t>
        </w:r>
        <w:r w:rsidR="00D5585D">
          <w:fldChar w:fldCharType="end"/>
        </w:r>
      </w:ins>
      <w:ins w:id="6887" w:author="Windows User" w:date="2018-11-01T14:27:00Z">
        <w:del w:id="6888" w:author="Nicholas Weatherley" w:date="2019-03-05T22:36:00Z">
          <w:r w:rsidR="002F70B6" w:rsidDel="00D5585D">
            <w:fldChar w:fldCharType="begin"/>
          </w:r>
          <w:r w:rsidR="002F70B6" w:rsidDel="00D5585D">
            <w:delInstrText xml:space="preserve"> STYLEREF 1 \s </w:delInstrText>
          </w:r>
        </w:del>
      </w:ins>
      <w:del w:id="6889" w:author="Nicholas Weatherley" w:date="2019-03-05T22:36:00Z">
        <w:r w:rsidR="002F70B6" w:rsidDel="00D5585D">
          <w:fldChar w:fldCharType="separate"/>
        </w:r>
        <w:r w:rsidR="0024585E" w:rsidDel="00D5585D">
          <w:rPr>
            <w:noProof/>
          </w:rPr>
          <w:delText>6</w:delText>
        </w:r>
      </w:del>
      <w:ins w:id="6890" w:author="Windows User" w:date="2018-11-01T14:27:00Z">
        <w:del w:id="689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892" w:author="Nicholas Weatherley" w:date="2019-03-05T22:36:00Z">
        <w:r w:rsidR="002F70B6" w:rsidDel="00D5585D">
          <w:fldChar w:fldCharType="end"/>
        </w:r>
      </w:del>
      <w:del w:id="689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9</w:delText>
        </w:r>
        <w:r w:rsidR="00C87381" w:rsidDel="00135BE2">
          <w:fldChar w:fldCharType="end"/>
        </w:r>
      </w:del>
      <w:r w:rsidR="000C5A26">
        <w:t xml:space="preserve">: </w:t>
      </w:r>
      <w:r w:rsidR="00EC49F6">
        <w:t>Scatterplots of significant RBC:TP correlations at baseline</w:t>
      </w:r>
      <w:bookmarkEnd w:id="6883"/>
    </w:p>
    <w:p w14:paraId="7484019E" w14:textId="2618D8B3" w:rsidR="00EC49F6" w:rsidRDefault="00EC49F6" w:rsidP="00EC49F6">
      <w:pPr>
        <w:pStyle w:val="Aftertable"/>
      </w:pPr>
      <w:r>
        <w:t>T</w:t>
      </w:r>
      <w:r w:rsidRPr="00D05798">
        <w:rPr>
          <w:vertAlign w:val="subscript"/>
        </w:rPr>
        <w:t>LCO</w:t>
      </w:r>
      <w:r>
        <w:t>: Carbon monoxide gas transfer; K</w:t>
      </w:r>
      <w:r w:rsidRPr="00D05798">
        <w:rPr>
          <w:vertAlign w:val="subscript"/>
        </w:rPr>
        <w:t>CO</w:t>
      </w:r>
      <w:r>
        <w:t>: Carbon monoxide gas coefficient; CPI: composite physiology index; ISWTd: incremental shuttle walk test distance; RBC:TP: red blood cell to tissue / plasma ratio.</w:t>
      </w:r>
    </w:p>
    <w:p w14:paraId="37B29F94" w14:textId="786BB3D2" w:rsidR="00181736" w:rsidRDefault="00181736" w:rsidP="00181736">
      <w:r>
        <w:lastRenderedPageBreak/>
        <w:t>Given that the GAP score is not a continuous</w:t>
      </w:r>
      <w:r w:rsidR="005E0305">
        <w:t xml:space="preserve"> quantitative</w:t>
      </w:r>
      <w:r>
        <w:t xml:space="preserve"> variable, the group was split by median into ‘lower risk’ (index ≤ 4) or ‘higher risk’ (index &gt; 4).</w:t>
      </w:r>
      <w:r>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fldChar w:fldCharType="separate"/>
      </w:r>
      <w:r w:rsidR="008E7684" w:rsidRPr="008E7684">
        <w:rPr>
          <w:noProof/>
          <w:vertAlign w:val="superscript"/>
        </w:rPr>
        <w:t>132</w:t>
      </w:r>
      <w:r>
        <w:fldChar w:fldCharType="end"/>
      </w:r>
      <w:r>
        <w:t xml:space="preserve"> Numbers in each group were n = 10 and n = 8, respectively. Median difference in </w:t>
      </w:r>
      <w:r w:rsidR="00113269">
        <w:t xml:space="preserve">RBC:TP between the groups was </w:t>
      </w:r>
      <w:r w:rsidR="00F64CCF">
        <w:t>-0.13</w:t>
      </w:r>
      <w:r w:rsidR="00113269">
        <w:t xml:space="preserve"> </w:t>
      </w:r>
      <w:r w:rsidR="00F64CCF">
        <w:t>(95.7%</w:t>
      </w:r>
      <w:r w:rsidR="00113269">
        <w:t xml:space="preserve"> </w:t>
      </w:r>
      <w:r>
        <w:t xml:space="preserve">confidence interval in pseudomedian </w:t>
      </w:r>
      <w:r w:rsidR="00F64CCF">
        <w:t>-0.18 – 0.01</w:t>
      </w:r>
      <w:r>
        <w:t xml:space="preserve">) and Mann-Whitney U test did </w:t>
      </w:r>
      <w:r w:rsidR="00F64CCF">
        <w:t>not</w:t>
      </w:r>
      <w:r>
        <w:t xml:space="preserve"> demonstrate a significant difference between the groups (p =</w:t>
      </w:r>
      <w:r w:rsidR="00F64CCF">
        <w:t xml:space="preserve"> 0.094</w:t>
      </w:r>
      <w:r>
        <w:t>)</w:t>
      </w:r>
      <w:r w:rsidR="00467370">
        <w:t>, expressed in the box and</w:t>
      </w:r>
      <w:r w:rsidR="00C70680">
        <w:t xml:space="preserve"> whiskers diagram in </w:t>
      </w:r>
      <w:r w:rsidR="000303A8">
        <w:t>Figure</w:t>
      </w:r>
      <w:r w:rsidR="00C70680">
        <w:t xml:space="preserve"> 6.</w:t>
      </w:r>
      <w:ins w:id="6894" w:author="Windows User" w:date="2018-11-02T11:13:00Z">
        <w:r w:rsidR="00CB6CD9">
          <w:t>22</w:t>
        </w:r>
      </w:ins>
      <w:del w:id="6895" w:author="Windows User" w:date="2018-11-02T11:13:00Z">
        <w:r w:rsidR="00C70680" w:rsidDel="00CB6CD9">
          <w:delText>20</w:delText>
        </w:r>
      </w:del>
      <w:r>
        <w:t>.</w:t>
      </w:r>
      <w:r w:rsidR="008C7A92">
        <w:t xml:space="preserve"> Differences in GAP score </w:t>
      </w:r>
      <w:r w:rsidR="005F00F0">
        <w:t>are</w:t>
      </w:r>
      <w:r w:rsidR="008C7A92">
        <w:t xml:space="preserve"> also evaluated.</w:t>
      </w:r>
    </w:p>
    <w:p w14:paraId="32182DD0" w14:textId="6374C309" w:rsidR="00646E69" w:rsidRDefault="00AD5938" w:rsidP="00646E69">
      <w:pPr>
        <w:pStyle w:val="figure"/>
      </w:pPr>
      <w:r>
        <w:rPr>
          <w:noProof/>
          <w:lang w:eastAsia="en-GB"/>
        </w:rPr>
        <w:drawing>
          <wp:inline distT="0" distB="0" distL="0" distR="0" wp14:anchorId="116B25AF" wp14:editId="2FF198C4">
            <wp:extent cx="6038215" cy="303276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RBC-TP and GAP.png"/>
                    <pic:cNvPicPr/>
                  </pic:nvPicPr>
                  <pic:blipFill>
                    <a:blip r:embed="rId179">
                      <a:extLst>
                        <a:ext uri="{28A0092B-C50C-407E-A947-70E740481C1C}">
                          <a14:useLocalDpi xmlns:a14="http://schemas.microsoft.com/office/drawing/2010/main" val="0"/>
                        </a:ext>
                      </a:extLst>
                    </a:blip>
                    <a:stretch>
                      <a:fillRect/>
                    </a:stretch>
                  </pic:blipFill>
                  <pic:spPr>
                    <a:xfrm>
                      <a:off x="0" y="0"/>
                      <a:ext cx="6038215" cy="3032760"/>
                    </a:xfrm>
                    <a:prstGeom prst="rect">
                      <a:avLst/>
                    </a:prstGeom>
                  </pic:spPr>
                </pic:pic>
              </a:graphicData>
            </a:graphic>
          </wp:inline>
        </w:drawing>
      </w:r>
    </w:p>
    <w:p w14:paraId="5AA0BCAB" w14:textId="437CD781" w:rsidR="00181736" w:rsidRDefault="000303A8" w:rsidP="00646E69">
      <w:pPr>
        <w:pStyle w:val="Caption"/>
      </w:pPr>
      <w:bookmarkStart w:id="6896" w:name="_Toc3145437"/>
      <w:r>
        <w:t>Figure</w:t>
      </w:r>
      <w:r w:rsidR="00646E69">
        <w:t xml:space="preserve"> </w:t>
      </w:r>
      <w:ins w:id="6897"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89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899" w:author="Nicholas Weatherley" w:date="2019-03-05T22:36:00Z">
        <w:r w:rsidR="00D5585D">
          <w:rPr>
            <w:noProof/>
          </w:rPr>
          <w:t>22</w:t>
        </w:r>
        <w:r w:rsidR="00D5585D">
          <w:fldChar w:fldCharType="end"/>
        </w:r>
      </w:ins>
      <w:ins w:id="6900" w:author="Windows User" w:date="2018-11-01T14:27:00Z">
        <w:del w:id="6901" w:author="Nicholas Weatherley" w:date="2019-03-05T22:36:00Z">
          <w:r w:rsidR="002F70B6" w:rsidDel="00D5585D">
            <w:fldChar w:fldCharType="begin"/>
          </w:r>
          <w:r w:rsidR="002F70B6" w:rsidDel="00D5585D">
            <w:delInstrText xml:space="preserve"> STYLEREF 1 \s </w:delInstrText>
          </w:r>
        </w:del>
      </w:ins>
      <w:del w:id="6902" w:author="Nicholas Weatherley" w:date="2019-03-05T22:36:00Z">
        <w:r w:rsidR="002F70B6" w:rsidDel="00D5585D">
          <w:fldChar w:fldCharType="separate"/>
        </w:r>
        <w:r w:rsidR="0024585E" w:rsidDel="00D5585D">
          <w:rPr>
            <w:noProof/>
          </w:rPr>
          <w:delText>6</w:delText>
        </w:r>
      </w:del>
      <w:ins w:id="6903" w:author="Windows User" w:date="2018-11-01T14:27:00Z">
        <w:del w:id="690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905" w:author="Nicholas Weatherley" w:date="2019-03-05T22:36:00Z">
        <w:r w:rsidR="002F70B6" w:rsidDel="00D5585D">
          <w:fldChar w:fldCharType="end"/>
        </w:r>
      </w:del>
      <w:del w:id="690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0</w:delText>
        </w:r>
        <w:r w:rsidR="00C87381" w:rsidDel="00135BE2">
          <w:fldChar w:fldCharType="end"/>
        </w:r>
      </w:del>
      <w:r w:rsidR="00646E69">
        <w:t>: Box and Whiskers plot</w:t>
      </w:r>
      <w:r w:rsidR="00AD5938">
        <w:t>s</w:t>
      </w:r>
      <w:r w:rsidR="00646E69">
        <w:t xml:space="preserve"> of RBC:TP and GAP</w:t>
      </w:r>
      <w:bookmarkEnd w:id="6896"/>
    </w:p>
    <w:p w14:paraId="58E22A3B" w14:textId="7D704404" w:rsidR="00646E69" w:rsidRPr="00646E69" w:rsidRDefault="00646E69" w:rsidP="00646E69">
      <w:pPr>
        <w:pStyle w:val="Figuretext"/>
      </w:pPr>
      <w:r>
        <w:t xml:space="preserve">RBC:TP: red blood cell to tissue / plasma </w:t>
      </w:r>
      <w:r w:rsidR="00B16741">
        <w:t>ratio;</w:t>
      </w:r>
      <w:r>
        <w:t xml:space="preserve"> GAP: gender, age, physiology (index)</w:t>
      </w:r>
    </w:p>
    <w:p w14:paraId="2936779E" w14:textId="39F5BE85" w:rsidR="00BC3B1C" w:rsidRDefault="00BC3B1C" w:rsidP="00BC3B1C">
      <w:pPr>
        <w:pStyle w:val="Heading4"/>
      </w:pPr>
      <w:r>
        <w:t>Six-Months</w:t>
      </w:r>
    </w:p>
    <w:p w14:paraId="1F487EB6" w14:textId="5F4620C0" w:rsidR="00ED16E9" w:rsidRDefault="00ED16E9" w:rsidP="00ED16E9">
      <w:r>
        <w:t xml:space="preserve">All correlations between </w:t>
      </w:r>
      <w:r w:rsidR="00AF009A">
        <w:t>RBC:TP</w:t>
      </w:r>
      <w:r>
        <w:t xml:space="preserve"> and PFTs were reanalysed at six months (visit 2). Correlations that were determined to be statistically significant from the first visit are summarised in</w:t>
      </w:r>
      <w:r w:rsidR="000303A8">
        <w:t xml:space="preserve"> Table</w:t>
      </w:r>
      <w:r>
        <w:t xml:space="preserve"> </w:t>
      </w:r>
      <w:r w:rsidR="00803209">
        <w:t>6.1</w:t>
      </w:r>
      <w:ins w:id="6907" w:author="Windows User" w:date="2018-11-02T11:13:00Z">
        <w:r w:rsidR="00CB6CD9">
          <w:t>1</w:t>
        </w:r>
      </w:ins>
      <w:del w:id="6908" w:author="Windows User" w:date="2018-11-02T11:13:00Z">
        <w:r w:rsidR="00803209" w:rsidDel="00CB6CD9">
          <w:delText>0</w:delText>
        </w:r>
      </w:del>
      <w:r>
        <w:t xml:space="preserve">. The statistically significant correlations from visit 2 are represented in scatterplots in </w:t>
      </w:r>
      <w:r w:rsidR="000303A8">
        <w:t>Figure</w:t>
      </w:r>
      <w:r>
        <w:t xml:space="preserve"> </w:t>
      </w:r>
      <w:r w:rsidR="00C70680">
        <w:t>6.2</w:t>
      </w:r>
      <w:ins w:id="6909" w:author="Windows User" w:date="2018-11-02T11:13:00Z">
        <w:r w:rsidR="00CB6CD9">
          <w:t>3</w:t>
        </w:r>
      </w:ins>
      <w:del w:id="6910" w:author="Windows User" w:date="2018-11-02T11:13:00Z">
        <w:r w:rsidR="00C70680" w:rsidDel="00CB6CD9">
          <w:delText>1</w:delText>
        </w:r>
      </w:del>
      <w:r>
        <w:t>.</w:t>
      </w:r>
    </w:p>
    <w:p w14:paraId="4B12C0BF" w14:textId="25AB8BA0" w:rsidR="00556BF7" w:rsidRDefault="00556BF7" w:rsidP="00556BF7">
      <w:pPr>
        <w:pStyle w:val="TableTitle0"/>
      </w:pPr>
      <w:bookmarkStart w:id="6911" w:name="_Toc3145540"/>
      <w:r>
        <w:t xml:space="preserve">Table </w:t>
      </w:r>
      <w:ins w:id="6912"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91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914" w:author="Nicholas Weatherley" w:date="2019-03-04T21:03:00Z">
        <w:r w:rsidR="00E96948">
          <w:rPr>
            <w:noProof/>
          </w:rPr>
          <w:t>11</w:t>
        </w:r>
        <w:r w:rsidR="00E96948">
          <w:fldChar w:fldCharType="end"/>
        </w:r>
      </w:ins>
      <w:ins w:id="6915" w:author="Windows User" w:date="2018-11-01T15:46:00Z">
        <w:del w:id="6916" w:author="Nicholas Weatherley" w:date="2019-03-04T21:03:00Z">
          <w:r w:rsidR="00743FFA" w:rsidDel="00E96948">
            <w:fldChar w:fldCharType="begin"/>
          </w:r>
          <w:r w:rsidR="00743FFA" w:rsidDel="00E96948">
            <w:delInstrText xml:space="preserve"> STYLEREF 1 \s </w:delInstrText>
          </w:r>
        </w:del>
      </w:ins>
      <w:del w:id="6917" w:author="Nicholas Weatherley" w:date="2019-03-04T21:03:00Z">
        <w:r w:rsidR="00743FFA" w:rsidDel="00E96948">
          <w:fldChar w:fldCharType="separate"/>
        </w:r>
        <w:r w:rsidR="0024585E" w:rsidDel="00E96948">
          <w:rPr>
            <w:noProof/>
          </w:rPr>
          <w:delText>6</w:delText>
        </w:r>
      </w:del>
      <w:ins w:id="6918" w:author="Windows User" w:date="2018-11-01T15:46:00Z">
        <w:del w:id="691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920" w:author="Nicholas Weatherley" w:date="2019-03-04T21:03:00Z">
        <w:r w:rsidR="00743FFA" w:rsidDel="00E96948">
          <w:fldChar w:fldCharType="end"/>
        </w:r>
      </w:del>
      <w:del w:id="692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0</w:delText>
        </w:r>
        <w:r w:rsidR="00BB544F" w:rsidDel="004435D9">
          <w:fldChar w:fldCharType="end"/>
        </w:r>
      </w:del>
      <w:r w:rsidRPr="004A065E">
        <w:t xml:space="preserve"> </w:t>
      </w:r>
      <w:r>
        <w:t>Six-month correlations between RBC:TP ratio and clinical metrics</w:t>
      </w:r>
      <w:bookmarkEnd w:id="6911"/>
    </w:p>
    <w:tbl>
      <w:tblPr>
        <w:tblW w:w="8546"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4335"/>
        <w:gridCol w:w="2134"/>
        <w:gridCol w:w="2077"/>
      </w:tblGrid>
      <w:tr w:rsidR="00556BF7" w14:paraId="2B5E4538" w14:textId="77777777" w:rsidTr="006E2BAF">
        <w:trPr>
          <w:tblHeader/>
        </w:trPr>
        <w:tc>
          <w:tcPr>
            <w:tcW w:w="4335" w:type="dxa"/>
            <w:vMerge w:val="restart"/>
            <w:shd w:val="clear" w:color="auto" w:fill="000000"/>
          </w:tcPr>
          <w:p w14:paraId="29794870" w14:textId="77777777" w:rsidR="00556BF7" w:rsidRPr="00007F6A" w:rsidRDefault="00556BF7" w:rsidP="006E2BAF">
            <w:pPr>
              <w:jc w:val="center"/>
              <w:rPr>
                <w:b/>
                <w:bCs/>
                <w:color w:val="FFFFFF"/>
              </w:rPr>
            </w:pPr>
            <w:r w:rsidRPr="00007F6A">
              <w:rPr>
                <w:b/>
                <w:bCs/>
                <w:color w:val="FFFFFF"/>
              </w:rPr>
              <w:t>Physiology metric</w:t>
            </w:r>
          </w:p>
        </w:tc>
        <w:tc>
          <w:tcPr>
            <w:tcW w:w="4211" w:type="dxa"/>
            <w:gridSpan w:val="2"/>
            <w:shd w:val="clear" w:color="auto" w:fill="000000"/>
          </w:tcPr>
          <w:p w14:paraId="2CDCBD7E" w14:textId="77777777" w:rsidR="00556BF7" w:rsidRPr="00007F6A" w:rsidRDefault="00556BF7" w:rsidP="006E2BAF">
            <w:pPr>
              <w:jc w:val="center"/>
              <w:rPr>
                <w:b/>
                <w:bCs/>
                <w:color w:val="FFFFFF"/>
              </w:rPr>
            </w:pPr>
            <w:r>
              <w:rPr>
                <w:b/>
                <w:bCs/>
                <w:color w:val="FFFFFF"/>
              </w:rPr>
              <w:t>RBC:TP</w:t>
            </w:r>
          </w:p>
        </w:tc>
      </w:tr>
      <w:tr w:rsidR="00556BF7" w14:paraId="43BF1E44" w14:textId="77777777" w:rsidTr="006E2BAF">
        <w:tc>
          <w:tcPr>
            <w:tcW w:w="4335" w:type="dxa"/>
            <w:vMerge/>
            <w:tcBorders>
              <w:top w:val="single" w:sz="8" w:space="0" w:color="000000"/>
              <w:left w:val="single" w:sz="8" w:space="0" w:color="000000"/>
              <w:bottom w:val="single" w:sz="8" w:space="0" w:color="000000"/>
            </w:tcBorders>
            <w:shd w:val="clear" w:color="auto" w:fill="auto"/>
          </w:tcPr>
          <w:p w14:paraId="5A9242E5" w14:textId="77777777" w:rsidR="00556BF7" w:rsidRPr="00007F6A" w:rsidRDefault="00556BF7" w:rsidP="006E2BAF">
            <w:pPr>
              <w:rPr>
                <w:b/>
                <w:bCs/>
              </w:rPr>
            </w:pPr>
          </w:p>
        </w:tc>
        <w:tc>
          <w:tcPr>
            <w:tcW w:w="2134" w:type="dxa"/>
            <w:tcBorders>
              <w:top w:val="single" w:sz="8" w:space="0" w:color="000000"/>
              <w:bottom w:val="single" w:sz="8" w:space="0" w:color="000000"/>
            </w:tcBorders>
            <w:shd w:val="clear" w:color="auto" w:fill="auto"/>
          </w:tcPr>
          <w:p w14:paraId="381D24F5" w14:textId="77777777" w:rsidR="00556BF7" w:rsidRDefault="00556BF7" w:rsidP="006E2BAF">
            <w:pPr>
              <w:jc w:val="center"/>
            </w:pPr>
            <w:r>
              <w:t>r</w:t>
            </w:r>
          </w:p>
        </w:tc>
        <w:tc>
          <w:tcPr>
            <w:tcW w:w="2077" w:type="dxa"/>
            <w:tcBorders>
              <w:top w:val="single" w:sz="8" w:space="0" w:color="000000"/>
              <w:bottom w:val="single" w:sz="8" w:space="0" w:color="000000"/>
            </w:tcBorders>
            <w:shd w:val="clear" w:color="auto" w:fill="auto"/>
          </w:tcPr>
          <w:p w14:paraId="511F95B5" w14:textId="77777777" w:rsidR="00556BF7" w:rsidRDefault="00556BF7" w:rsidP="006E2BAF">
            <w:pPr>
              <w:jc w:val="center"/>
            </w:pPr>
            <w:r>
              <w:t>p</w:t>
            </w:r>
          </w:p>
        </w:tc>
      </w:tr>
      <w:tr w:rsidR="00556BF7" w14:paraId="76D565DF" w14:textId="77777777" w:rsidTr="006E2BAF">
        <w:tc>
          <w:tcPr>
            <w:tcW w:w="4335" w:type="dxa"/>
            <w:shd w:val="clear" w:color="auto" w:fill="auto"/>
          </w:tcPr>
          <w:p w14:paraId="15F8E48E" w14:textId="77777777" w:rsidR="00556BF7" w:rsidRPr="00007F6A" w:rsidRDefault="00556BF7" w:rsidP="006E2BAF">
            <w:pPr>
              <w:rPr>
                <w:b/>
                <w:bCs/>
              </w:rPr>
            </w:pPr>
            <w:r w:rsidRPr="00007F6A">
              <w:rPr>
                <w:b/>
                <w:bCs/>
              </w:rPr>
              <w:t>T</w:t>
            </w:r>
            <w:r w:rsidRPr="00007F6A">
              <w:rPr>
                <w:b/>
                <w:bCs/>
                <w:vertAlign w:val="subscript"/>
              </w:rPr>
              <w:t>LCO</w:t>
            </w:r>
            <w:r w:rsidRPr="00007F6A">
              <w:rPr>
                <w:b/>
                <w:bCs/>
              </w:rPr>
              <w:t xml:space="preserve"> (mmol.min</w:t>
            </w:r>
            <w:r w:rsidRPr="00007F6A">
              <w:rPr>
                <w:b/>
                <w:bCs/>
                <w:vertAlign w:val="superscript"/>
              </w:rPr>
              <w:t>-1</w:t>
            </w:r>
            <w:r w:rsidRPr="00007F6A">
              <w:rPr>
                <w:b/>
                <w:bCs/>
              </w:rPr>
              <w:t>.kPa</w:t>
            </w:r>
            <w:r w:rsidRPr="00007F6A">
              <w:rPr>
                <w:b/>
                <w:bCs/>
                <w:vertAlign w:val="superscript"/>
              </w:rPr>
              <w:t>-1</w:t>
            </w:r>
            <w:r w:rsidRPr="00007F6A">
              <w:rPr>
                <w:b/>
                <w:bCs/>
              </w:rPr>
              <w:t>)</w:t>
            </w:r>
          </w:p>
        </w:tc>
        <w:tc>
          <w:tcPr>
            <w:tcW w:w="2134" w:type="dxa"/>
            <w:shd w:val="clear" w:color="auto" w:fill="D9D9D9" w:themeFill="background1" w:themeFillShade="D9"/>
          </w:tcPr>
          <w:p w14:paraId="0864EADD" w14:textId="77777777" w:rsidR="00556BF7" w:rsidRDefault="00556BF7" w:rsidP="006E2BAF">
            <w:pPr>
              <w:jc w:val="center"/>
            </w:pPr>
            <w:r>
              <w:t>0.80</w:t>
            </w:r>
          </w:p>
        </w:tc>
        <w:tc>
          <w:tcPr>
            <w:tcW w:w="2077" w:type="dxa"/>
            <w:shd w:val="clear" w:color="auto" w:fill="D9D9D9" w:themeFill="background1" w:themeFillShade="D9"/>
          </w:tcPr>
          <w:p w14:paraId="2292DA82" w14:textId="77777777" w:rsidR="00556BF7" w:rsidRDefault="00556BF7" w:rsidP="006E2BAF">
            <w:pPr>
              <w:jc w:val="center"/>
            </w:pPr>
            <w:r>
              <w:t>0.001</w:t>
            </w:r>
          </w:p>
        </w:tc>
      </w:tr>
      <w:tr w:rsidR="00556BF7" w14:paraId="069403E0" w14:textId="77777777" w:rsidTr="006E2BAF">
        <w:tc>
          <w:tcPr>
            <w:tcW w:w="4335" w:type="dxa"/>
            <w:tcBorders>
              <w:top w:val="single" w:sz="8" w:space="0" w:color="000000"/>
              <w:bottom w:val="single" w:sz="8" w:space="0" w:color="000000"/>
            </w:tcBorders>
            <w:shd w:val="clear" w:color="auto" w:fill="auto"/>
          </w:tcPr>
          <w:p w14:paraId="73B20223" w14:textId="77777777" w:rsidR="00556BF7" w:rsidRPr="00007F6A" w:rsidRDefault="00556BF7" w:rsidP="006E2BAF">
            <w:pPr>
              <w:rPr>
                <w:b/>
                <w:bCs/>
              </w:rPr>
            </w:pPr>
            <w:r w:rsidRPr="00007F6A">
              <w:rPr>
                <w:b/>
                <w:bCs/>
              </w:rPr>
              <w:t>T</w:t>
            </w:r>
            <w:r w:rsidRPr="00007F6A">
              <w:rPr>
                <w:b/>
                <w:bCs/>
                <w:vertAlign w:val="subscript"/>
              </w:rPr>
              <w:t>LCO</w:t>
            </w:r>
            <w:r w:rsidRPr="00007F6A">
              <w:rPr>
                <w:b/>
                <w:bCs/>
              </w:rPr>
              <w:t xml:space="preserve"> (% predicted)</w:t>
            </w:r>
          </w:p>
        </w:tc>
        <w:tc>
          <w:tcPr>
            <w:tcW w:w="2134" w:type="dxa"/>
            <w:tcBorders>
              <w:top w:val="single" w:sz="8" w:space="0" w:color="000000"/>
              <w:bottom w:val="single" w:sz="8" w:space="0" w:color="000000"/>
            </w:tcBorders>
            <w:shd w:val="clear" w:color="auto" w:fill="D9D9D9" w:themeFill="background1" w:themeFillShade="D9"/>
          </w:tcPr>
          <w:p w14:paraId="0F08E8BC" w14:textId="1692118F" w:rsidR="00556BF7" w:rsidRDefault="00556BF7" w:rsidP="006E2BAF">
            <w:pPr>
              <w:jc w:val="center"/>
            </w:pPr>
            <w:r>
              <w:t>0.</w:t>
            </w:r>
            <w:r w:rsidR="00283201">
              <w:t>77</w:t>
            </w:r>
          </w:p>
        </w:tc>
        <w:tc>
          <w:tcPr>
            <w:tcW w:w="2077" w:type="dxa"/>
            <w:tcBorders>
              <w:top w:val="single" w:sz="8" w:space="0" w:color="000000"/>
              <w:bottom w:val="single" w:sz="8" w:space="0" w:color="000000"/>
            </w:tcBorders>
            <w:shd w:val="clear" w:color="auto" w:fill="D9D9D9" w:themeFill="background1" w:themeFillShade="D9"/>
          </w:tcPr>
          <w:p w14:paraId="63D53D0D" w14:textId="7CB84BA6" w:rsidR="00556BF7" w:rsidRDefault="00556BF7" w:rsidP="006E2BAF">
            <w:pPr>
              <w:jc w:val="center"/>
            </w:pPr>
            <w:r>
              <w:t>0.001</w:t>
            </w:r>
          </w:p>
        </w:tc>
      </w:tr>
      <w:tr w:rsidR="00556BF7" w14:paraId="72ED68BC" w14:textId="77777777" w:rsidTr="006E2BAF">
        <w:tc>
          <w:tcPr>
            <w:tcW w:w="4335" w:type="dxa"/>
            <w:shd w:val="clear" w:color="auto" w:fill="auto"/>
          </w:tcPr>
          <w:p w14:paraId="77656E48" w14:textId="77777777" w:rsidR="00556BF7" w:rsidRPr="00007F6A" w:rsidRDefault="00556BF7" w:rsidP="006E2BAF">
            <w:pPr>
              <w:rPr>
                <w:b/>
                <w:bCs/>
              </w:rPr>
            </w:pPr>
            <w:r w:rsidRPr="00007F6A">
              <w:rPr>
                <w:b/>
                <w:bCs/>
              </w:rPr>
              <w:t>K</w:t>
            </w:r>
            <w:r w:rsidRPr="00007F6A">
              <w:rPr>
                <w:b/>
                <w:bCs/>
                <w:vertAlign w:val="subscript"/>
              </w:rPr>
              <w:t xml:space="preserve">CO </w:t>
            </w:r>
            <w:r w:rsidRPr="00007F6A">
              <w:rPr>
                <w:b/>
                <w:bCs/>
              </w:rPr>
              <w:t>(mmol.min</w:t>
            </w:r>
            <w:r w:rsidRPr="00007F6A">
              <w:rPr>
                <w:b/>
                <w:bCs/>
                <w:vertAlign w:val="superscript"/>
              </w:rPr>
              <w:t>-1</w:t>
            </w:r>
            <w:r w:rsidRPr="00007F6A">
              <w:rPr>
                <w:b/>
                <w:bCs/>
              </w:rPr>
              <w:t>.kPa</w:t>
            </w:r>
            <w:r w:rsidRPr="00007F6A">
              <w:rPr>
                <w:b/>
                <w:bCs/>
                <w:vertAlign w:val="superscript"/>
              </w:rPr>
              <w:t>-1</w:t>
            </w:r>
            <w:r w:rsidRPr="00007F6A">
              <w:rPr>
                <w:b/>
                <w:bCs/>
              </w:rPr>
              <w:t>.L</w:t>
            </w:r>
            <w:r w:rsidRPr="00007F6A">
              <w:rPr>
                <w:b/>
                <w:bCs/>
                <w:vertAlign w:val="superscript"/>
              </w:rPr>
              <w:t>-1</w:t>
            </w:r>
            <w:r w:rsidRPr="00007F6A">
              <w:rPr>
                <w:b/>
                <w:bCs/>
              </w:rPr>
              <w:t>)</w:t>
            </w:r>
          </w:p>
        </w:tc>
        <w:tc>
          <w:tcPr>
            <w:tcW w:w="2134" w:type="dxa"/>
            <w:shd w:val="clear" w:color="auto" w:fill="auto"/>
          </w:tcPr>
          <w:p w14:paraId="0944AC0F" w14:textId="77777777" w:rsidR="00556BF7" w:rsidRDefault="00556BF7" w:rsidP="006E2BAF">
            <w:pPr>
              <w:jc w:val="center"/>
            </w:pPr>
            <w:r>
              <w:t>0.37</w:t>
            </w:r>
          </w:p>
        </w:tc>
        <w:tc>
          <w:tcPr>
            <w:tcW w:w="2077" w:type="dxa"/>
            <w:shd w:val="clear" w:color="auto" w:fill="auto"/>
          </w:tcPr>
          <w:p w14:paraId="2A895E25" w14:textId="77777777" w:rsidR="00556BF7" w:rsidRDefault="00556BF7" w:rsidP="006E2BAF">
            <w:pPr>
              <w:jc w:val="center"/>
            </w:pPr>
            <w:r>
              <w:t>0.194</w:t>
            </w:r>
          </w:p>
        </w:tc>
      </w:tr>
      <w:tr w:rsidR="00556BF7" w14:paraId="52EF9143" w14:textId="77777777" w:rsidTr="006E2BAF">
        <w:tc>
          <w:tcPr>
            <w:tcW w:w="4335" w:type="dxa"/>
            <w:tcBorders>
              <w:top w:val="single" w:sz="8" w:space="0" w:color="000000"/>
              <w:left w:val="single" w:sz="8" w:space="0" w:color="000000"/>
              <w:bottom w:val="single" w:sz="8" w:space="0" w:color="000000"/>
            </w:tcBorders>
            <w:shd w:val="clear" w:color="auto" w:fill="auto"/>
          </w:tcPr>
          <w:p w14:paraId="18D7F673" w14:textId="77777777" w:rsidR="00556BF7" w:rsidRPr="00007F6A" w:rsidRDefault="00556BF7" w:rsidP="006E2BAF">
            <w:pPr>
              <w:rPr>
                <w:b/>
                <w:bCs/>
              </w:rPr>
            </w:pPr>
            <w:r w:rsidRPr="00007F6A">
              <w:rPr>
                <w:b/>
                <w:bCs/>
              </w:rPr>
              <w:lastRenderedPageBreak/>
              <w:t>K</w:t>
            </w:r>
            <w:r w:rsidRPr="00007F6A">
              <w:rPr>
                <w:b/>
                <w:bCs/>
                <w:vertAlign w:val="subscript"/>
              </w:rPr>
              <w:t>CO</w:t>
            </w:r>
            <w:r w:rsidRPr="00007F6A">
              <w:rPr>
                <w:b/>
                <w:bCs/>
              </w:rPr>
              <w:t xml:space="preserve"> (% predicted)</w:t>
            </w:r>
          </w:p>
        </w:tc>
        <w:tc>
          <w:tcPr>
            <w:tcW w:w="2134" w:type="dxa"/>
            <w:tcBorders>
              <w:top w:val="single" w:sz="8" w:space="0" w:color="000000"/>
              <w:bottom w:val="single" w:sz="8" w:space="0" w:color="000000"/>
            </w:tcBorders>
            <w:shd w:val="clear" w:color="auto" w:fill="auto"/>
          </w:tcPr>
          <w:p w14:paraId="301660E3" w14:textId="0FE4841A" w:rsidR="00556BF7" w:rsidRDefault="00556BF7" w:rsidP="006E2BAF">
            <w:pPr>
              <w:jc w:val="center"/>
            </w:pPr>
            <w:r>
              <w:t>0.</w:t>
            </w:r>
            <w:r w:rsidR="00DE4F80">
              <w:t>37</w:t>
            </w:r>
          </w:p>
        </w:tc>
        <w:tc>
          <w:tcPr>
            <w:tcW w:w="2077" w:type="dxa"/>
            <w:tcBorders>
              <w:top w:val="single" w:sz="8" w:space="0" w:color="000000"/>
              <w:bottom w:val="single" w:sz="8" w:space="0" w:color="000000"/>
            </w:tcBorders>
            <w:shd w:val="clear" w:color="auto" w:fill="auto"/>
          </w:tcPr>
          <w:p w14:paraId="658FA666" w14:textId="1467773C" w:rsidR="00556BF7" w:rsidRDefault="00DE4F80" w:rsidP="006E2BAF">
            <w:pPr>
              <w:jc w:val="center"/>
            </w:pPr>
            <w:r>
              <w:t>0.197</w:t>
            </w:r>
          </w:p>
        </w:tc>
      </w:tr>
      <w:tr w:rsidR="00556BF7" w14:paraId="3542C51B" w14:textId="77777777" w:rsidTr="006E2BAF">
        <w:tc>
          <w:tcPr>
            <w:tcW w:w="4335" w:type="dxa"/>
            <w:tcBorders>
              <w:top w:val="single" w:sz="8" w:space="0" w:color="000000"/>
              <w:left w:val="single" w:sz="8" w:space="0" w:color="000000"/>
              <w:bottom w:val="single" w:sz="8" w:space="0" w:color="000000"/>
            </w:tcBorders>
            <w:shd w:val="clear" w:color="auto" w:fill="auto"/>
          </w:tcPr>
          <w:p w14:paraId="09268C98" w14:textId="77777777" w:rsidR="00556BF7" w:rsidRPr="00007F6A" w:rsidRDefault="00556BF7" w:rsidP="006E2BAF">
            <w:pPr>
              <w:rPr>
                <w:b/>
                <w:bCs/>
              </w:rPr>
            </w:pPr>
            <w:r w:rsidRPr="00007F6A">
              <w:rPr>
                <w:b/>
                <w:bCs/>
              </w:rPr>
              <w:t>CPI (index)</w:t>
            </w:r>
          </w:p>
        </w:tc>
        <w:tc>
          <w:tcPr>
            <w:tcW w:w="2134" w:type="dxa"/>
            <w:tcBorders>
              <w:top w:val="single" w:sz="8" w:space="0" w:color="000000"/>
              <w:bottom w:val="single" w:sz="8" w:space="0" w:color="000000"/>
            </w:tcBorders>
            <w:shd w:val="clear" w:color="auto" w:fill="D9D9D9" w:themeFill="background1" w:themeFillShade="D9"/>
          </w:tcPr>
          <w:p w14:paraId="26EC6156" w14:textId="77777777" w:rsidR="00556BF7" w:rsidRDefault="00556BF7" w:rsidP="006E2BAF">
            <w:pPr>
              <w:jc w:val="center"/>
            </w:pPr>
            <w:r>
              <w:t>-0.79</w:t>
            </w:r>
          </w:p>
        </w:tc>
        <w:tc>
          <w:tcPr>
            <w:tcW w:w="2077" w:type="dxa"/>
            <w:tcBorders>
              <w:top w:val="single" w:sz="8" w:space="0" w:color="000000"/>
              <w:bottom w:val="single" w:sz="8" w:space="0" w:color="000000"/>
            </w:tcBorders>
            <w:shd w:val="clear" w:color="auto" w:fill="D9D9D9" w:themeFill="background1" w:themeFillShade="D9"/>
          </w:tcPr>
          <w:p w14:paraId="555EE9F8" w14:textId="77777777" w:rsidR="00556BF7" w:rsidRDefault="00556BF7" w:rsidP="006E2BAF">
            <w:pPr>
              <w:jc w:val="center"/>
            </w:pPr>
            <w:r>
              <w:t>0.001</w:t>
            </w:r>
          </w:p>
        </w:tc>
      </w:tr>
      <w:tr w:rsidR="00556BF7" w14:paraId="2754B590" w14:textId="77777777" w:rsidTr="006E2BAF">
        <w:trPr>
          <w:trHeight w:val="633"/>
        </w:trPr>
        <w:tc>
          <w:tcPr>
            <w:tcW w:w="4335" w:type="dxa"/>
            <w:tcBorders>
              <w:top w:val="single" w:sz="8" w:space="0" w:color="000000"/>
              <w:left w:val="single" w:sz="8" w:space="0" w:color="000000"/>
              <w:bottom w:val="single" w:sz="8" w:space="0" w:color="000000"/>
            </w:tcBorders>
            <w:shd w:val="clear" w:color="auto" w:fill="auto"/>
          </w:tcPr>
          <w:p w14:paraId="5D9079DE" w14:textId="77777777" w:rsidR="00556BF7" w:rsidRPr="00007F6A" w:rsidRDefault="00556BF7" w:rsidP="006E2BAF">
            <w:pPr>
              <w:rPr>
                <w:b/>
                <w:bCs/>
              </w:rPr>
            </w:pPr>
            <w:r w:rsidRPr="00007F6A">
              <w:rPr>
                <w:b/>
                <w:bCs/>
              </w:rPr>
              <w:t>ISWTd (m)</w:t>
            </w:r>
          </w:p>
        </w:tc>
        <w:tc>
          <w:tcPr>
            <w:tcW w:w="2134" w:type="dxa"/>
            <w:tcBorders>
              <w:top w:val="single" w:sz="8" w:space="0" w:color="000000"/>
              <w:bottom w:val="single" w:sz="8" w:space="0" w:color="000000"/>
            </w:tcBorders>
            <w:shd w:val="clear" w:color="auto" w:fill="auto"/>
          </w:tcPr>
          <w:p w14:paraId="0AA02A6B" w14:textId="77777777" w:rsidR="00556BF7" w:rsidRDefault="00556BF7" w:rsidP="006E2BAF">
            <w:pPr>
              <w:jc w:val="center"/>
            </w:pPr>
            <w:r>
              <w:t>0.22</w:t>
            </w:r>
          </w:p>
        </w:tc>
        <w:tc>
          <w:tcPr>
            <w:tcW w:w="2077" w:type="dxa"/>
            <w:tcBorders>
              <w:top w:val="single" w:sz="8" w:space="0" w:color="000000"/>
              <w:bottom w:val="single" w:sz="8" w:space="0" w:color="000000"/>
            </w:tcBorders>
            <w:shd w:val="clear" w:color="auto" w:fill="auto"/>
          </w:tcPr>
          <w:p w14:paraId="3D880C82" w14:textId="77777777" w:rsidR="00556BF7" w:rsidRDefault="00556BF7" w:rsidP="006E2BAF">
            <w:pPr>
              <w:jc w:val="center"/>
            </w:pPr>
            <w:r>
              <w:t>0.475</w:t>
            </w:r>
          </w:p>
        </w:tc>
      </w:tr>
    </w:tbl>
    <w:p w14:paraId="77C62316" w14:textId="77777777" w:rsidR="00556BF7" w:rsidRDefault="00556BF7" w:rsidP="00556BF7">
      <w:pPr>
        <w:pStyle w:val="Aftertable"/>
      </w:pPr>
      <w:r>
        <w:t>FEV1: forced expiratory volume in one second; FVC: forced vital capacity; T</w:t>
      </w:r>
      <w:r w:rsidRPr="00D05798">
        <w:rPr>
          <w:vertAlign w:val="subscript"/>
        </w:rPr>
        <w:t>LCO</w:t>
      </w:r>
      <w:r>
        <w:t>: Carbon monoxide gas transfer; K</w:t>
      </w:r>
      <w:r w:rsidRPr="00D05798">
        <w:rPr>
          <w:vertAlign w:val="subscript"/>
        </w:rPr>
        <w:t>CO</w:t>
      </w:r>
      <w:r>
        <w:t>: Carbon monoxide gas coefficient; GAP: gender, age, physiology; CPI: composite physiology index; ISWTd: incremental shuttle walk test distance; RBC:TP: red blood cell to tissue / plasma ratio. Statistically significant correlations are highlighted in grey.</w:t>
      </w:r>
    </w:p>
    <w:p w14:paraId="7AB9030B" w14:textId="63698CEE" w:rsidR="00EF519C" w:rsidRDefault="00DE4F80" w:rsidP="00EF519C">
      <w:pPr>
        <w:pStyle w:val="figure"/>
      </w:pPr>
      <w:r>
        <w:rPr>
          <w:noProof/>
          <w:lang w:eastAsia="en-GB"/>
        </w:rPr>
        <w:drawing>
          <wp:inline distT="0" distB="0" distL="0" distR="0" wp14:anchorId="635080E4" wp14:editId="5C975897">
            <wp:extent cx="6038215" cy="1452880"/>
            <wp:effectExtent l="0" t="0" r="698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ix month RBC-TP correlations.png"/>
                    <pic:cNvPicPr/>
                  </pic:nvPicPr>
                  <pic:blipFill>
                    <a:blip r:embed="rId180">
                      <a:extLst>
                        <a:ext uri="{28A0092B-C50C-407E-A947-70E740481C1C}">
                          <a14:useLocalDpi xmlns:a14="http://schemas.microsoft.com/office/drawing/2010/main" val="0"/>
                        </a:ext>
                      </a:extLst>
                    </a:blip>
                    <a:stretch>
                      <a:fillRect/>
                    </a:stretch>
                  </pic:blipFill>
                  <pic:spPr>
                    <a:xfrm>
                      <a:off x="0" y="0"/>
                      <a:ext cx="6038215" cy="1452880"/>
                    </a:xfrm>
                    <a:prstGeom prst="rect">
                      <a:avLst/>
                    </a:prstGeom>
                  </pic:spPr>
                </pic:pic>
              </a:graphicData>
            </a:graphic>
          </wp:inline>
        </w:drawing>
      </w:r>
    </w:p>
    <w:p w14:paraId="771DD6DA" w14:textId="2C435AB3" w:rsidR="00CB2B06" w:rsidRDefault="000303A8" w:rsidP="00EF519C">
      <w:pPr>
        <w:pStyle w:val="Caption"/>
      </w:pPr>
      <w:bookmarkStart w:id="6922" w:name="_Toc3145438"/>
      <w:r>
        <w:t>Figure</w:t>
      </w:r>
      <w:r w:rsidR="00EF519C">
        <w:t xml:space="preserve"> </w:t>
      </w:r>
      <w:ins w:id="6923"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92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925" w:author="Nicholas Weatherley" w:date="2019-03-05T22:36:00Z">
        <w:r w:rsidR="00D5585D">
          <w:rPr>
            <w:noProof/>
          </w:rPr>
          <w:t>23</w:t>
        </w:r>
        <w:r w:rsidR="00D5585D">
          <w:fldChar w:fldCharType="end"/>
        </w:r>
      </w:ins>
      <w:ins w:id="6926" w:author="Windows User" w:date="2018-11-01T14:27:00Z">
        <w:del w:id="6927" w:author="Nicholas Weatherley" w:date="2019-03-05T22:36:00Z">
          <w:r w:rsidR="002F70B6" w:rsidDel="00D5585D">
            <w:fldChar w:fldCharType="begin"/>
          </w:r>
          <w:r w:rsidR="002F70B6" w:rsidDel="00D5585D">
            <w:delInstrText xml:space="preserve"> STYLEREF 1 \s </w:delInstrText>
          </w:r>
        </w:del>
      </w:ins>
      <w:del w:id="6928" w:author="Nicholas Weatherley" w:date="2019-03-05T22:36:00Z">
        <w:r w:rsidR="002F70B6" w:rsidDel="00D5585D">
          <w:fldChar w:fldCharType="separate"/>
        </w:r>
        <w:r w:rsidR="0024585E" w:rsidDel="00D5585D">
          <w:rPr>
            <w:noProof/>
          </w:rPr>
          <w:delText>6</w:delText>
        </w:r>
      </w:del>
      <w:ins w:id="6929" w:author="Windows User" w:date="2018-11-01T14:27:00Z">
        <w:del w:id="693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931" w:author="Nicholas Weatherley" w:date="2019-03-05T22:36:00Z">
        <w:r w:rsidR="002F70B6" w:rsidDel="00D5585D">
          <w:fldChar w:fldCharType="end"/>
        </w:r>
      </w:del>
      <w:del w:id="693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1</w:delText>
        </w:r>
        <w:r w:rsidR="00C87381" w:rsidDel="00135BE2">
          <w:fldChar w:fldCharType="end"/>
        </w:r>
      </w:del>
      <w:r w:rsidR="00EF519C">
        <w:t>: Scatterplots of significant RBC:TP correlations at six months</w:t>
      </w:r>
      <w:bookmarkEnd w:id="6922"/>
    </w:p>
    <w:p w14:paraId="01521CBB" w14:textId="6F652FB7" w:rsidR="00EF519C" w:rsidRPr="00EF519C" w:rsidRDefault="00ED442B" w:rsidP="00EF519C">
      <w:pPr>
        <w:pStyle w:val="Figuretext"/>
      </w:pPr>
      <w:r>
        <w:t>T</w:t>
      </w:r>
      <w:r w:rsidRPr="00D05798">
        <w:rPr>
          <w:vertAlign w:val="subscript"/>
        </w:rPr>
        <w:t>LCO</w:t>
      </w:r>
      <w:r>
        <w:t>: Carbon monoxide gas transfer; CPI: composite physiology index; RBC:TP: red blood cell to tissue / plasma ratio.</w:t>
      </w:r>
    </w:p>
    <w:p w14:paraId="679BF489" w14:textId="240A51BD" w:rsidR="00CB2B06" w:rsidRDefault="00CB2B06" w:rsidP="00CB2B06">
      <w:r>
        <w:t>Given that the GAP score is not a continuous variable, the group was split by median into ‘lower risk’ (index ≤ 4) or ‘higher risk’ (index &gt; 4).</w:t>
      </w:r>
      <w:r>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fldChar w:fldCharType="separate"/>
      </w:r>
      <w:r w:rsidR="008E7684" w:rsidRPr="008E7684">
        <w:rPr>
          <w:noProof/>
          <w:vertAlign w:val="superscript"/>
        </w:rPr>
        <w:t>132</w:t>
      </w:r>
      <w:r>
        <w:fldChar w:fldCharType="end"/>
      </w:r>
      <w:r>
        <w:t xml:space="preserve"> Numbers in each group were n = </w:t>
      </w:r>
      <w:r w:rsidR="006E2BAF">
        <w:t>8</w:t>
      </w:r>
      <w:r>
        <w:t xml:space="preserve"> and n = </w:t>
      </w:r>
      <w:r w:rsidR="006E2BAF">
        <w:t>6</w:t>
      </w:r>
      <w:r>
        <w:t>, respectively. Median difference in RBC</w:t>
      </w:r>
      <w:r w:rsidR="00C85060">
        <w:t>:TP between the groups was -0.16</w:t>
      </w:r>
      <w:r>
        <w:t xml:space="preserve"> (95.7% confidenc</w:t>
      </w:r>
      <w:r w:rsidR="00C85060">
        <w:t>e interval in pseudomedian -0.22 – 0.00</w:t>
      </w:r>
      <w:r>
        <w:t>) and Mann-Whitney U test demonstrate</w:t>
      </w:r>
      <w:r w:rsidR="006060F8">
        <w:t>d</w:t>
      </w:r>
      <w:r>
        <w:t xml:space="preserve"> a significant differe</w:t>
      </w:r>
      <w:r w:rsidR="006060F8">
        <w:t>nce between the groups (p = 0.032</w:t>
      </w:r>
      <w:r>
        <w:t>), expressed in the box and</w:t>
      </w:r>
      <w:r w:rsidR="00C70680">
        <w:t xml:space="preserve"> whiskers diagram in </w:t>
      </w:r>
      <w:r w:rsidR="000303A8">
        <w:t>Figure</w:t>
      </w:r>
      <w:r w:rsidR="00C70680">
        <w:t xml:space="preserve"> 6.2</w:t>
      </w:r>
      <w:ins w:id="6933" w:author="Windows User" w:date="2018-11-02T11:13:00Z">
        <w:r w:rsidR="00CB6CD9">
          <w:t>4</w:t>
        </w:r>
      </w:ins>
      <w:del w:id="6934" w:author="Windows User" w:date="2018-11-02T11:13:00Z">
        <w:r w:rsidR="00C70680" w:rsidDel="00CB6CD9">
          <w:delText>2</w:delText>
        </w:r>
      </w:del>
      <w:r>
        <w:t>.</w:t>
      </w:r>
    </w:p>
    <w:p w14:paraId="77CD6931" w14:textId="77777777" w:rsidR="00803209" w:rsidRDefault="00803209" w:rsidP="00803209">
      <w:pPr>
        <w:pStyle w:val="figure"/>
      </w:pPr>
      <w:r>
        <w:rPr>
          <w:noProof/>
          <w:lang w:eastAsia="en-GB"/>
        </w:rPr>
        <w:lastRenderedPageBreak/>
        <w:drawing>
          <wp:inline distT="0" distB="0" distL="0" distR="0" wp14:anchorId="39940244" wp14:editId="58388852">
            <wp:extent cx="3721608" cy="33528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RBC-TP and GAP six-months.png"/>
                    <pic:cNvPicPr/>
                  </pic:nvPicPr>
                  <pic:blipFill>
                    <a:blip r:embed="rId181">
                      <a:extLst>
                        <a:ext uri="{28A0092B-C50C-407E-A947-70E740481C1C}">
                          <a14:useLocalDpi xmlns:a14="http://schemas.microsoft.com/office/drawing/2010/main" val="0"/>
                        </a:ext>
                      </a:extLst>
                    </a:blip>
                    <a:stretch>
                      <a:fillRect/>
                    </a:stretch>
                  </pic:blipFill>
                  <pic:spPr>
                    <a:xfrm>
                      <a:off x="0" y="0"/>
                      <a:ext cx="3721608" cy="3352800"/>
                    </a:xfrm>
                    <a:prstGeom prst="rect">
                      <a:avLst/>
                    </a:prstGeom>
                  </pic:spPr>
                </pic:pic>
              </a:graphicData>
            </a:graphic>
          </wp:inline>
        </w:drawing>
      </w:r>
    </w:p>
    <w:p w14:paraId="54D04106" w14:textId="470FCF2A" w:rsidR="00803209" w:rsidRDefault="000303A8" w:rsidP="00803209">
      <w:pPr>
        <w:pStyle w:val="Caption"/>
      </w:pPr>
      <w:bookmarkStart w:id="6935" w:name="_Toc3145439"/>
      <w:r>
        <w:t>Figure</w:t>
      </w:r>
      <w:r w:rsidR="00803209">
        <w:t xml:space="preserve"> </w:t>
      </w:r>
      <w:ins w:id="6936"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93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938" w:author="Nicholas Weatherley" w:date="2019-03-05T22:36:00Z">
        <w:r w:rsidR="00D5585D">
          <w:rPr>
            <w:noProof/>
          </w:rPr>
          <w:t>24</w:t>
        </w:r>
        <w:r w:rsidR="00D5585D">
          <w:fldChar w:fldCharType="end"/>
        </w:r>
      </w:ins>
      <w:ins w:id="6939" w:author="Windows User" w:date="2018-11-01T14:27:00Z">
        <w:del w:id="6940" w:author="Nicholas Weatherley" w:date="2019-03-05T22:36:00Z">
          <w:r w:rsidR="002F70B6" w:rsidDel="00D5585D">
            <w:fldChar w:fldCharType="begin"/>
          </w:r>
          <w:r w:rsidR="002F70B6" w:rsidDel="00D5585D">
            <w:delInstrText xml:space="preserve"> STYLEREF 1 \s </w:delInstrText>
          </w:r>
        </w:del>
      </w:ins>
      <w:del w:id="6941" w:author="Nicholas Weatherley" w:date="2019-03-05T22:36:00Z">
        <w:r w:rsidR="002F70B6" w:rsidDel="00D5585D">
          <w:fldChar w:fldCharType="separate"/>
        </w:r>
        <w:r w:rsidR="0024585E" w:rsidDel="00D5585D">
          <w:rPr>
            <w:noProof/>
          </w:rPr>
          <w:delText>6</w:delText>
        </w:r>
      </w:del>
      <w:ins w:id="6942" w:author="Windows User" w:date="2018-11-01T14:27:00Z">
        <w:del w:id="694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944" w:author="Nicholas Weatherley" w:date="2019-03-05T22:36:00Z">
        <w:r w:rsidR="002F70B6" w:rsidDel="00D5585D">
          <w:fldChar w:fldCharType="end"/>
        </w:r>
      </w:del>
      <w:del w:id="694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2</w:delText>
        </w:r>
        <w:r w:rsidR="00C87381" w:rsidDel="00135BE2">
          <w:fldChar w:fldCharType="end"/>
        </w:r>
      </w:del>
      <w:r w:rsidR="00803209">
        <w:t>: Box and Whiskers plots of RBC:TP and GAP at six months</w:t>
      </w:r>
      <w:bookmarkEnd w:id="6935"/>
    </w:p>
    <w:p w14:paraId="489F3EE5" w14:textId="516B0AB6" w:rsidR="00803209" w:rsidRPr="00803209" w:rsidRDefault="00803209" w:rsidP="00803209">
      <w:pPr>
        <w:pStyle w:val="Figuretext"/>
      </w:pPr>
      <w:r>
        <w:t>RBC:TP: red blood cell to tissue / plasma ratio; GAP: gender, age, physiology (index)</w:t>
      </w:r>
    </w:p>
    <w:p w14:paraId="2008D3F7" w14:textId="243BAB51" w:rsidR="00ED16E9" w:rsidRDefault="00ED16E9" w:rsidP="00ED16E9">
      <w:r>
        <w:t xml:space="preserve">Changes over six months in </w:t>
      </w:r>
      <w:r w:rsidR="0005178C">
        <w:t>RBC:TP</w:t>
      </w:r>
      <w:r>
        <w:t xml:space="preserve"> </w:t>
      </w:r>
      <w:r w:rsidR="0005178C">
        <w:t>was</w:t>
      </w:r>
      <w:r>
        <w:t xml:space="preserve"> assessed by Wilcoxon Rank and </w:t>
      </w:r>
      <w:r w:rsidR="0005178C">
        <w:t>is</w:t>
      </w:r>
      <w:r>
        <w:t xml:space="preserve"> </w:t>
      </w:r>
      <w:r w:rsidR="005E71AC">
        <w:t>graphed</w:t>
      </w:r>
      <w:r>
        <w:t xml:space="preserve"> in </w:t>
      </w:r>
      <w:r w:rsidR="000303A8">
        <w:t>Figure</w:t>
      </w:r>
      <w:r>
        <w:t xml:space="preserve"> </w:t>
      </w:r>
      <w:r w:rsidR="00C70680">
        <w:t>6.2</w:t>
      </w:r>
      <w:del w:id="6946" w:author="Windows User" w:date="2018-11-02T11:13:00Z">
        <w:r w:rsidR="00C70680" w:rsidDel="00CB6CD9">
          <w:delText>3</w:delText>
        </w:r>
      </w:del>
      <w:ins w:id="6947" w:author="Windows User" w:date="2018-11-02T11:13:00Z">
        <w:r w:rsidR="00CB6CD9">
          <w:t>5</w:t>
        </w:r>
      </w:ins>
      <w:r w:rsidR="00A95529">
        <w:t xml:space="preserve">. Median </w:t>
      </w:r>
      <w:r w:rsidR="0005178C">
        <w:t xml:space="preserve">change </w:t>
      </w:r>
      <w:r>
        <w:t xml:space="preserve">of </w:t>
      </w:r>
      <w:r w:rsidR="0005178C">
        <w:t xml:space="preserve">RBC:TP </w:t>
      </w:r>
      <w:r w:rsidR="00A95529">
        <w:t>was</w:t>
      </w:r>
      <w:r w:rsidR="0005178C">
        <w:t xml:space="preserve"> </w:t>
      </w:r>
      <w:r w:rsidR="00A95529">
        <w:t>-0.05.</w:t>
      </w:r>
    </w:p>
    <w:p w14:paraId="0DB8639B" w14:textId="68119648" w:rsidR="00ED16E9" w:rsidRDefault="00E55BD9" w:rsidP="00E55BD9">
      <w:pPr>
        <w:pStyle w:val="figure"/>
      </w:pPr>
      <w:r>
        <w:rPr>
          <w:noProof/>
          <w:lang w:eastAsia="en-GB"/>
        </w:rPr>
        <w:drawing>
          <wp:inline distT="0" distB="0" distL="0" distR="0" wp14:anchorId="3D2387C0" wp14:editId="2BA4328E">
            <wp:extent cx="3764068" cy="239083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RBC-TP Six month changes.png"/>
                    <pic:cNvPicPr/>
                  </pic:nvPicPr>
                  <pic:blipFill rotWithShape="1">
                    <a:blip r:embed="rId182">
                      <a:extLst>
                        <a:ext uri="{28A0092B-C50C-407E-A947-70E740481C1C}">
                          <a14:useLocalDpi xmlns:a14="http://schemas.microsoft.com/office/drawing/2010/main" val="0"/>
                        </a:ext>
                      </a:extLst>
                    </a:blip>
                    <a:srcRect b="-3780"/>
                    <a:stretch/>
                  </pic:blipFill>
                  <pic:spPr bwMode="auto">
                    <a:xfrm>
                      <a:off x="0" y="0"/>
                      <a:ext cx="3776574" cy="2398774"/>
                    </a:xfrm>
                    <a:prstGeom prst="rect">
                      <a:avLst/>
                    </a:prstGeom>
                    <a:ln>
                      <a:noFill/>
                    </a:ln>
                    <a:extLst>
                      <a:ext uri="{53640926-AAD7-44D8-BBD7-CCE9431645EC}">
                        <a14:shadowObscured xmlns:a14="http://schemas.microsoft.com/office/drawing/2010/main"/>
                      </a:ext>
                    </a:extLst>
                  </pic:spPr>
                </pic:pic>
              </a:graphicData>
            </a:graphic>
          </wp:inline>
        </w:drawing>
      </w:r>
    </w:p>
    <w:p w14:paraId="75D1DF9C" w14:textId="5E5A52C3" w:rsidR="00ED16E9" w:rsidRDefault="000303A8" w:rsidP="00ED16E9">
      <w:pPr>
        <w:pStyle w:val="Caption"/>
      </w:pPr>
      <w:bookmarkStart w:id="6948" w:name="_Toc3145440"/>
      <w:r>
        <w:t>Figure</w:t>
      </w:r>
      <w:r w:rsidR="00ED16E9">
        <w:t xml:space="preserve"> </w:t>
      </w:r>
      <w:ins w:id="6949"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950"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951" w:author="Nicholas Weatherley" w:date="2019-03-05T22:36:00Z">
        <w:r w:rsidR="00D5585D">
          <w:rPr>
            <w:noProof/>
          </w:rPr>
          <w:t>25</w:t>
        </w:r>
        <w:r w:rsidR="00D5585D">
          <w:fldChar w:fldCharType="end"/>
        </w:r>
      </w:ins>
      <w:ins w:id="6952" w:author="Windows User" w:date="2018-11-01T14:27:00Z">
        <w:del w:id="6953" w:author="Nicholas Weatherley" w:date="2019-03-05T22:36:00Z">
          <w:r w:rsidR="002F70B6" w:rsidDel="00D5585D">
            <w:fldChar w:fldCharType="begin"/>
          </w:r>
          <w:r w:rsidR="002F70B6" w:rsidDel="00D5585D">
            <w:delInstrText xml:space="preserve"> STYLEREF 1 \s </w:delInstrText>
          </w:r>
        </w:del>
      </w:ins>
      <w:del w:id="6954" w:author="Nicholas Weatherley" w:date="2019-03-05T22:36:00Z">
        <w:r w:rsidR="002F70B6" w:rsidDel="00D5585D">
          <w:fldChar w:fldCharType="separate"/>
        </w:r>
        <w:r w:rsidR="0024585E" w:rsidDel="00D5585D">
          <w:rPr>
            <w:noProof/>
          </w:rPr>
          <w:delText>6</w:delText>
        </w:r>
      </w:del>
      <w:ins w:id="6955" w:author="Windows User" w:date="2018-11-01T14:27:00Z">
        <w:del w:id="6956"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957" w:author="Nicholas Weatherley" w:date="2019-03-05T22:36:00Z">
        <w:r w:rsidR="002F70B6" w:rsidDel="00D5585D">
          <w:fldChar w:fldCharType="end"/>
        </w:r>
      </w:del>
      <w:del w:id="6958"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3</w:delText>
        </w:r>
        <w:r w:rsidR="00C87381" w:rsidDel="00135BE2">
          <w:fldChar w:fldCharType="end"/>
        </w:r>
      </w:del>
      <w:r w:rsidR="00ED16E9">
        <w:t xml:space="preserve">: </w:t>
      </w:r>
      <w:r w:rsidR="00A037A8">
        <w:t>RBC:TP change</w:t>
      </w:r>
      <w:r w:rsidR="00DE313C">
        <w:t xml:space="preserve"> over six-month follow-up</w:t>
      </w:r>
      <w:bookmarkEnd w:id="6948"/>
    </w:p>
    <w:p w14:paraId="0F7C6D9E" w14:textId="37B9C5EF" w:rsidR="00ED16E9" w:rsidRDefault="00ED16E9" w:rsidP="00ED16E9">
      <w:pPr>
        <w:pStyle w:val="Figuretext"/>
      </w:pPr>
      <w:r>
        <w:t xml:space="preserve">P-values derived from Wilcoxon Rank test. </w:t>
      </w:r>
      <w:r w:rsidR="000233EB">
        <w:t>RBC:TP: red blood cell to tissue / plasma ratio.</w:t>
      </w:r>
    </w:p>
    <w:p w14:paraId="3386094F" w14:textId="726A9A8B" w:rsidR="00ED16E9" w:rsidRDefault="00ED16E9" w:rsidP="00ED16E9">
      <w:r>
        <w:t>Six-month change in clinically utilised PFT values (FVC, T</w:t>
      </w:r>
      <w:r w:rsidRPr="00A706A7">
        <w:rPr>
          <w:vertAlign w:val="subscript"/>
        </w:rPr>
        <w:t>LCO</w:t>
      </w:r>
      <w:r>
        <w:t>, K</w:t>
      </w:r>
      <w:r w:rsidRPr="00A706A7">
        <w:rPr>
          <w:vertAlign w:val="subscript"/>
        </w:rPr>
        <w:t>CO</w:t>
      </w:r>
      <w:r>
        <w:t xml:space="preserve"> and ISWT distance) was assessed for correlation with six-month change in </w:t>
      </w:r>
      <w:del w:id="6959" w:author="Windows User" w:date="2018-10-31T10:40:00Z">
        <w:r w:rsidDel="00C506EF">
          <w:delText>Lm</w:delText>
        </w:r>
        <w:r w:rsidRPr="00641C75" w:rsidDel="00C506EF">
          <w:rPr>
            <w:vertAlign w:val="subscript"/>
          </w:rPr>
          <w:delText>D</w:delText>
        </w:r>
        <w:r w:rsidDel="00C506EF">
          <w:delText xml:space="preserve"> histogram</w:delText>
        </w:r>
      </w:del>
      <w:ins w:id="6960" w:author="Windows User" w:date="2018-10-31T10:40:00Z">
        <w:r w:rsidR="00C506EF">
          <w:t>RBC:TP</w:t>
        </w:r>
      </w:ins>
      <w:r>
        <w:t xml:space="preserve"> metrics. Correlations between changes in absolute values and relative (percentage) va</w:t>
      </w:r>
      <w:r w:rsidR="00803209">
        <w:t>lues are provided in</w:t>
      </w:r>
      <w:r w:rsidR="000303A8">
        <w:t xml:space="preserve"> Table</w:t>
      </w:r>
      <w:r w:rsidR="00803209">
        <w:t>s 6.1</w:t>
      </w:r>
      <w:ins w:id="6961" w:author="Windows User" w:date="2018-11-02T11:13:00Z">
        <w:r w:rsidR="00CB6CD9">
          <w:t>2</w:t>
        </w:r>
      </w:ins>
      <w:del w:id="6962" w:author="Windows User" w:date="2018-11-02T11:13:00Z">
        <w:r w:rsidR="00803209" w:rsidDel="00CB6CD9">
          <w:delText>1</w:delText>
        </w:r>
      </w:del>
      <w:r>
        <w:t xml:space="preserve"> and </w:t>
      </w:r>
      <w:r w:rsidR="00803209">
        <w:t>6.1</w:t>
      </w:r>
      <w:ins w:id="6963" w:author="Windows User" w:date="2018-11-02T11:13:00Z">
        <w:r w:rsidR="00CB6CD9">
          <w:t>3</w:t>
        </w:r>
      </w:ins>
      <w:del w:id="6964" w:author="Windows User" w:date="2018-11-02T11:13:00Z">
        <w:r w:rsidR="00803209" w:rsidDel="00CB6CD9">
          <w:delText>2</w:delText>
        </w:r>
      </w:del>
      <w:r>
        <w:t>, respectively.</w:t>
      </w:r>
    </w:p>
    <w:p w14:paraId="1D74BC51" w14:textId="08B4F78F" w:rsidR="001B3B4B" w:rsidRDefault="001B3B4B" w:rsidP="001B3B4B">
      <w:pPr>
        <w:pStyle w:val="TableTitle0"/>
      </w:pPr>
      <w:bookmarkStart w:id="6965" w:name="_Toc3145541"/>
      <w:r>
        <w:lastRenderedPageBreak/>
        <w:t xml:space="preserve">Table </w:t>
      </w:r>
      <w:ins w:id="6966"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96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968" w:author="Nicholas Weatherley" w:date="2019-03-04T21:03:00Z">
        <w:r w:rsidR="00E96948">
          <w:rPr>
            <w:noProof/>
          </w:rPr>
          <w:t>12</w:t>
        </w:r>
        <w:r w:rsidR="00E96948">
          <w:fldChar w:fldCharType="end"/>
        </w:r>
      </w:ins>
      <w:ins w:id="6969" w:author="Windows User" w:date="2018-11-01T15:46:00Z">
        <w:del w:id="6970" w:author="Nicholas Weatherley" w:date="2019-03-04T21:03:00Z">
          <w:r w:rsidR="00743FFA" w:rsidDel="00E96948">
            <w:fldChar w:fldCharType="begin"/>
          </w:r>
          <w:r w:rsidR="00743FFA" w:rsidDel="00E96948">
            <w:delInstrText xml:space="preserve"> STYLEREF 1 \s </w:delInstrText>
          </w:r>
        </w:del>
      </w:ins>
      <w:del w:id="6971" w:author="Nicholas Weatherley" w:date="2019-03-04T21:03:00Z">
        <w:r w:rsidR="00743FFA" w:rsidDel="00E96948">
          <w:fldChar w:fldCharType="separate"/>
        </w:r>
        <w:r w:rsidR="0024585E" w:rsidDel="00E96948">
          <w:rPr>
            <w:noProof/>
          </w:rPr>
          <w:delText>6</w:delText>
        </w:r>
      </w:del>
      <w:ins w:id="6972" w:author="Windows User" w:date="2018-11-01T15:46:00Z">
        <w:del w:id="697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974" w:author="Nicholas Weatherley" w:date="2019-03-04T21:03:00Z">
        <w:r w:rsidR="00743FFA" w:rsidDel="00E96948">
          <w:fldChar w:fldCharType="end"/>
        </w:r>
      </w:del>
      <w:del w:id="697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1</w:delText>
        </w:r>
        <w:r w:rsidR="00BB544F" w:rsidDel="004435D9">
          <w:fldChar w:fldCharType="end"/>
        </w:r>
      </w:del>
      <w:r>
        <w:t xml:space="preserve">: </w:t>
      </w:r>
      <w:r w:rsidR="008A513A">
        <w:t>Correlations between absolute six-month changes in RBC:TP and PFTs</w:t>
      </w:r>
      <w:bookmarkEnd w:id="6965"/>
    </w:p>
    <w:tbl>
      <w:tblPr>
        <w:tblStyle w:val="ListTable3"/>
        <w:tblW w:w="9451" w:type="dxa"/>
        <w:tblLook w:val="04A0" w:firstRow="1" w:lastRow="0" w:firstColumn="1" w:lastColumn="0" w:noHBand="0" w:noVBand="1"/>
      </w:tblPr>
      <w:tblGrid>
        <w:gridCol w:w="4231"/>
        <w:gridCol w:w="2610"/>
        <w:gridCol w:w="2610"/>
      </w:tblGrid>
      <w:tr w:rsidR="00DE5FBB" w14:paraId="73689F5C" w14:textId="77777777" w:rsidTr="00DE5FB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2269412D" w14:textId="77777777" w:rsidR="00DE5FBB" w:rsidRPr="00007F6A" w:rsidRDefault="00DE5FBB" w:rsidP="007E5585">
            <w:pPr>
              <w:jc w:val="center"/>
              <w:rPr>
                <w:b w:val="0"/>
                <w:bCs w:val="0"/>
                <w:color w:val="FFFFFF"/>
              </w:rPr>
            </w:pPr>
            <w:r>
              <w:rPr>
                <w:color w:val="FFFFFF"/>
              </w:rPr>
              <w:t xml:space="preserve">Change in </w:t>
            </w:r>
            <w:r w:rsidRPr="00007F6A">
              <w:rPr>
                <w:color w:val="FFFFFF"/>
              </w:rPr>
              <w:t>Physiology metric</w:t>
            </w:r>
          </w:p>
        </w:tc>
        <w:tc>
          <w:tcPr>
            <w:tcW w:w="5220" w:type="dxa"/>
            <w:gridSpan w:val="2"/>
          </w:tcPr>
          <w:p w14:paraId="3AF61558" w14:textId="3BDA0A0D" w:rsidR="00DE5FBB" w:rsidRPr="00007F6A" w:rsidRDefault="00DE5FBB" w:rsidP="007E5585">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DE5FBB" w14:paraId="20AA90BB" w14:textId="77777777" w:rsidTr="00DE5F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0FB67F24" w14:textId="77777777" w:rsidR="00DE5FBB" w:rsidRPr="00007F6A" w:rsidRDefault="00DE5FBB" w:rsidP="007E5585">
            <w:pPr>
              <w:rPr>
                <w:b w:val="0"/>
                <w:bCs w:val="0"/>
              </w:rPr>
            </w:pPr>
          </w:p>
        </w:tc>
        <w:tc>
          <w:tcPr>
            <w:tcW w:w="2610" w:type="dxa"/>
          </w:tcPr>
          <w:p w14:paraId="67383F26" w14:textId="77777777" w:rsidR="00DE5FBB" w:rsidRDefault="00DE5FBB" w:rsidP="007E5585">
            <w:pPr>
              <w:jc w:val="center"/>
              <w:cnfStyle w:val="000000100000" w:firstRow="0" w:lastRow="0" w:firstColumn="0" w:lastColumn="0" w:oddVBand="0" w:evenVBand="0" w:oddHBand="1" w:evenHBand="0" w:firstRowFirstColumn="0" w:firstRowLastColumn="0" w:lastRowFirstColumn="0" w:lastRowLastColumn="0"/>
            </w:pPr>
            <w:r>
              <w:t>r</w:t>
            </w:r>
          </w:p>
        </w:tc>
        <w:tc>
          <w:tcPr>
            <w:tcW w:w="2610" w:type="dxa"/>
          </w:tcPr>
          <w:p w14:paraId="73DB820C" w14:textId="77777777" w:rsidR="00DE5FBB" w:rsidRDefault="00DE5FBB" w:rsidP="007E5585">
            <w:pPr>
              <w:jc w:val="center"/>
              <w:cnfStyle w:val="000000100000" w:firstRow="0" w:lastRow="0" w:firstColumn="0" w:lastColumn="0" w:oddVBand="0" w:evenVBand="0" w:oddHBand="1" w:evenHBand="0" w:firstRowFirstColumn="0" w:firstRowLastColumn="0" w:lastRowFirstColumn="0" w:lastRowLastColumn="0"/>
            </w:pPr>
            <w:r>
              <w:t>p</w:t>
            </w:r>
          </w:p>
        </w:tc>
      </w:tr>
      <w:tr w:rsidR="00DE5FBB" w14:paraId="04E8AEF5" w14:textId="77777777" w:rsidTr="009E565D">
        <w:tc>
          <w:tcPr>
            <w:cnfStyle w:val="001000000000" w:firstRow="0" w:lastRow="0" w:firstColumn="1" w:lastColumn="0" w:oddVBand="0" w:evenVBand="0" w:oddHBand="0" w:evenHBand="0" w:firstRowFirstColumn="0" w:firstRowLastColumn="0" w:lastRowFirstColumn="0" w:lastRowLastColumn="0"/>
            <w:tcW w:w="4231" w:type="dxa"/>
          </w:tcPr>
          <w:p w14:paraId="4A7F25BB" w14:textId="77777777" w:rsidR="00DE5FBB" w:rsidRPr="00C451F1" w:rsidRDefault="00DE5FBB" w:rsidP="007E5585">
            <w:pPr>
              <w:jc w:val="left"/>
              <w:rPr>
                <w:sz w:val="23"/>
                <w:szCs w:val="23"/>
              </w:rPr>
            </w:pPr>
            <w:r>
              <w:rPr>
                <w:sz w:val="23"/>
                <w:szCs w:val="23"/>
              </w:rPr>
              <w:t>FVC (L)</w:t>
            </w:r>
          </w:p>
        </w:tc>
        <w:tc>
          <w:tcPr>
            <w:tcW w:w="2610" w:type="dxa"/>
            <w:shd w:val="clear" w:color="auto" w:fill="D9D9D9" w:themeFill="background1" w:themeFillShade="D9"/>
          </w:tcPr>
          <w:p w14:paraId="0AD761EF" w14:textId="7A337A08" w:rsidR="00DE5FBB" w:rsidRPr="00DE5FBB" w:rsidRDefault="00094E8B" w:rsidP="007E5585">
            <w:pPr>
              <w:jc w:val="center"/>
              <w:cnfStyle w:val="000000000000" w:firstRow="0" w:lastRow="0" w:firstColumn="0" w:lastColumn="0" w:oddVBand="0" w:evenVBand="0" w:oddHBand="0" w:evenHBand="0" w:firstRowFirstColumn="0" w:firstRowLastColumn="0" w:lastRowFirstColumn="0" w:lastRowLastColumn="0"/>
            </w:pPr>
            <w:r>
              <w:t>0.55</w:t>
            </w:r>
          </w:p>
        </w:tc>
        <w:tc>
          <w:tcPr>
            <w:tcW w:w="2610" w:type="dxa"/>
            <w:shd w:val="clear" w:color="auto" w:fill="D9D9D9" w:themeFill="background1" w:themeFillShade="D9"/>
          </w:tcPr>
          <w:p w14:paraId="03D4CFFD" w14:textId="5FD546BF" w:rsidR="00DE5FBB" w:rsidRPr="00DE5FBB" w:rsidRDefault="009E565D" w:rsidP="007E5585">
            <w:pPr>
              <w:jc w:val="center"/>
              <w:cnfStyle w:val="000000000000" w:firstRow="0" w:lastRow="0" w:firstColumn="0" w:lastColumn="0" w:oddVBand="0" w:evenVBand="0" w:oddHBand="0" w:evenHBand="0" w:firstRowFirstColumn="0" w:firstRowLastColumn="0" w:lastRowFirstColumn="0" w:lastRowLastColumn="0"/>
            </w:pPr>
            <w:r>
              <w:t>0.044</w:t>
            </w:r>
          </w:p>
        </w:tc>
      </w:tr>
      <w:tr w:rsidR="00DE5FBB" w14:paraId="61B40FD8" w14:textId="77777777" w:rsidTr="00DE5F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6D8C9730" w14:textId="77777777" w:rsidR="00DE5FBB" w:rsidRPr="00C451F1" w:rsidRDefault="00DE5FBB" w:rsidP="007E5585">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2610" w:type="dxa"/>
            <w:shd w:val="clear" w:color="auto" w:fill="auto"/>
          </w:tcPr>
          <w:p w14:paraId="4590F064" w14:textId="4ACDA3D5" w:rsidR="00DE5FBB" w:rsidRPr="00DE5FBB" w:rsidRDefault="00094E8B" w:rsidP="007E5585">
            <w:pPr>
              <w:jc w:val="center"/>
              <w:cnfStyle w:val="000000100000" w:firstRow="0" w:lastRow="0" w:firstColumn="0" w:lastColumn="0" w:oddVBand="0" w:evenVBand="0" w:oddHBand="1" w:evenHBand="0" w:firstRowFirstColumn="0" w:firstRowLastColumn="0" w:lastRowFirstColumn="0" w:lastRowLastColumn="0"/>
            </w:pPr>
            <w:r>
              <w:t>0.33</w:t>
            </w:r>
          </w:p>
        </w:tc>
        <w:tc>
          <w:tcPr>
            <w:tcW w:w="2610" w:type="dxa"/>
            <w:shd w:val="clear" w:color="auto" w:fill="auto"/>
          </w:tcPr>
          <w:p w14:paraId="64631227" w14:textId="30E28745" w:rsidR="00DE5FBB" w:rsidRPr="00DE5FBB" w:rsidRDefault="009E565D" w:rsidP="007E5585">
            <w:pPr>
              <w:jc w:val="center"/>
              <w:cnfStyle w:val="000000100000" w:firstRow="0" w:lastRow="0" w:firstColumn="0" w:lastColumn="0" w:oddVBand="0" w:evenVBand="0" w:oddHBand="1" w:evenHBand="0" w:firstRowFirstColumn="0" w:firstRowLastColumn="0" w:lastRowFirstColumn="0" w:lastRowLastColumn="0"/>
            </w:pPr>
            <w:r>
              <w:t>0.250</w:t>
            </w:r>
          </w:p>
        </w:tc>
      </w:tr>
      <w:tr w:rsidR="00DE5FBB" w14:paraId="6D715BA0" w14:textId="77777777" w:rsidTr="00DE5FBB">
        <w:tc>
          <w:tcPr>
            <w:cnfStyle w:val="001000000000" w:firstRow="0" w:lastRow="0" w:firstColumn="1" w:lastColumn="0" w:oddVBand="0" w:evenVBand="0" w:oddHBand="0" w:evenHBand="0" w:firstRowFirstColumn="0" w:firstRowLastColumn="0" w:lastRowFirstColumn="0" w:lastRowLastColumn="0"/>
            <w:tcW w:w="4231" w:type="dxa"/>
          </w:tcPr>
          <w:p w14:paraId="53D0AB4F" w14:textId="77777777" w:rsidR="00DE5FBB" w:rsidRPr="00C451F1" w:rsidRDefault="00DE5FBB" w:rsidP="007E5585">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2610" w:type="dxa"/>
            <w:shd w:val="clear" w:color="auto" w:fill="auto"/>
          </w:tcPr>
          <w:p w14:paraId="0748C760" w14:textId="4E12F284" w:rsidR="00DE5FBB" w:rsidRPr="00DE5FBB" w:rsidRDefault="00094E8B" w:rsidP="007E5585">
            <w:pPr>
              <w:jc w:val="center"/>
              <w:cnfStyle w:val="000000000000" w:firstRow="0" w:lastRow="0" w:firstColumn="0" w:lastColumn="0" w:oddVBand="0" w:evenVBand="0" w:oddHBand="0" w:evenHBand="0" w:firstRowFirstColumn="0" w:firstRowLastColumn="0" w:lastRowFirstColumn="0" w:lastRowLastColumn="0"/>
            </w:pPr>
            <w:r>
              <w:t>0.34</w:t>
            </w:r>
          </w:p>
        </w:tc>
        <w:tc>
          <w:tcPr>
            <w:tcW w:w="2610" w:type="dxa"/>
            <w:shd w:val="clear" w:color="auto" w:fill="auto"/>
          </w:tcPr>
          <w:p w14:paraId="0E1560E8" w14:textId="7D6C2B58" w:rsidR="00DE5FBB" w:rsidRPr="00DE5FBB" w:rsidRDefault="009E565D" w:rsidP="007E5585">
            <w:pPr>
              <w:jc w:val="center"/>
              <w:cnfStyle w:val="000000000000" w:firstRow="0" w:lastRow="0" w:firstColumn="0" w:lastColumn="0" w:oddVBand="0" w:evenVBand="0" w:oddHBand="0" w:evenHBand="0" w:firstRowFirstColumn="0" w:firstRowLastColumn="0" w:lastRowFirstColumn="0" w:lastRowLastColumn="0"/>
            </w:pPr>
            <w:r>
              <w:t>0.237</w:t>
            </w:r>
          </w:p>
        </w:tc>
      </w:tr>
      <w:tr w:rsidR="00DE5FBB" w14:paraId="06357C38" w14:textId="77777777" w:rsidTr="00DE5FBB">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4231" w:type="dxa"/>
          </w:tcPr>
          <w:p w14:paraId="30D4FCE4" w14:textId="77777777" w:rsidR="00DE5FBB" w:rsidRPr="00C451F1" w:rsidRDefault="00DE5FBB" w:rsidP="007E5585">
            <w:pPr>
              <w:jc w:val="left"/>
              <w:rPr>
                <w:b w:val="0"/>
                <w:bCs w:val="0"/>
                <w:sz w:val="23"/>
                <w:szCs w:val="23"/>
              </w:rPr>
            </w:pPr>
            <w:r>
              <w:rPr>
                <w:sz w:val="23"/>
                <w:szCs w:val="23"/>
              </w:rPr>
              <w:t>ISWT distance (m)</w:t>
            </w:r>
          </w:p>
        </w:tc>
        <w:tc>
          <w:tcPr>
            <w:tcW w:w="2610" w:type="dxa"/>
            <w:shd w:val="clear" w:color="auto" w:fill="auto"/>
          </w:tcPr>
          <w:p w14:paraId="75F682BA" w14:textId="1182217E" w:rsidR="00DE5FBB" w:rsidRPr="00DE5FBB" w:rsidRDefault="00094E8B" w:rsidP="007E5585">
            <w:pPr>
              <w:jc w:val="center"/>
              <w:cnfStyle w:val="000000100000" w:firstRow="0" w:lastRow="0" w:firstColumn="0" w:lastColumn="0" w:oddVBand="0" w:evenVBand="0" w:oddHBand="1" w:evenHBand="0" w:firstRowFirstColumn="0" w:firstRowLastColumn="0" w:lastRowFirstColumn="0" w:lastRowLastColumn="0"/>
            </w:pPr>
            <w:r>
              <w:t>-0.00</w:t>
            </w:r>
          </w:p>
        </w:tc>
        <w:tc>
          <w:tcPr>
            <w:tcW w:w="2610" w:type="dxa"/>
            <w:shd w:val="clear" w:color="auto" w:fill="auto"/>
          </w:tcPr>
          <w:p w14:paraId="0D0219DA" w14:textId="39C7C189" w:rsidR="00DE5FBB" w:rsidRPr="00DE5FBB" w:rsidRDefault="009E565D" w:rsidP="007E5585">
            <w:pPr>
              <w:jc w:val="center"/>
              <w:cnfStyle w:val="000000100000" w:firstRow="0" w:lastRow="0" w:firstColumn="0" w:lastColumn="0" w:oddVBand="0" w:evenVBand="0" w:oddHBand="1" w:evenHBand="0" w:firstRowFirstColumn="0" w:firstRowLastColumn="0" w:lastRowFirstColumn="0" w:lastRowLastColumn="0"/>
            </w:pPr>
            <w:r>
              <w:t>0.991</w:t>
            </w:r>
          </w:p>
        </w:tc>
      </w:tr>
    </w:tbl>
    <w:p w14:paraId="4CEB2CBC" w14:textId="7AB10BFD" w:rsidR="001B3B4B" w:rsidRDefault="001B3B4B" w:rsidP="001B3B4B">
      <w:pPr>
        <w:pStyle w:val="Aftertable"/>
      </w:pPr>
      <w:r>
        <w:t>PFT: pulmonary function test; FVC: forced vital capacity; T</w:t>
      </w:r>
      <w:r w:rsidRPr="00D05798">
        <w:rPr>
          <w:vertAlign w:val="subscript"/>
        </w:rPr>
        <w:t>LCO</w:t>
      </w:r>
      <w:r>
        <w:t>: Carbon monoxide gas transfer; K</w:t>
      </w:r>
      <w:r w:rsidRPr="00D05798">
        <w:rPr>
          <w:vertAlign w:val="subscript"/>
        </w:rPr>
        <w:t>CO</w:t>
      </w:r>
      <w:r>
        <w:t xml:space="preserve">: Carbon monoxide gas coefficient; ISWTd: incremental shuttle walk test distance; </w:t>
      </w:r>
      <w:r w:rsidR="007E5585">
        <w:t>RBC:TP: red blood cell to tissue / plasma ratio</w:t>
      </w:r>
      <w:r>
        <w:t>.</w:t>
      </w:r>
    </w:p>
    <w:p w14:paraId="75201191" w14:textId="278A4DCB" w:rsidR="001B3B4B" w:rsidRDefault="001B3B4B" w:rsidP="001B3B4B">
      <w:pPr>
        <w:pStyle w:val="TableTitle0"/>
      </w:pPr>
      <w:bookmarkStart w:id="6976" w:name="_Toc3145542"/>
      <w:r>
        <w:t xml:space="preserve">Table </w:t>
      </w:r>
      <w:ins w:id="6977"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6978"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6979" w:author="Nicholas Weatherley" w:date="2019-03-04T21:03:00Z">
        <w:r w:rsidR="00E96948">
          <w:rPr>
            <w:noProof/>
          </w:rPr>
          <w:t>13</w:t>
        </w:r>
        <w:r w:rsidR="00E96948">
          <w:fldChar w:fldCharType="end"/>
        </w:r>
      </w:ins>
      <w:ins w:id="6980" w:author="Windows User" w:date="2018-11-01T15:46:00Z">
        <w:del w:id="6981" w:author="Nicholas Weatherley" w:date="2019-03-04T21:03:00Z">
          <w:r w:rsidR="00743FFA" w:rsidDel="00E96948">
            <w:fldChar w:fldCharType="begin"/>
          </w:r>
          <w:r w:rsidR="00743FFA" w:rsidDel="00E96948">
            <w:delInstrText xml:space="preserve"> STYLEREF 1 \s </w:delInstrText>
          </w:r>
        </w:del>
      </w:ins>
      <w:del w:id="6982" w:author="Nicholas Weatherley" w:date="2019-03-04T21:03:00Z">
        <w:r w:rsidR="00743FFA" w:rsidDel="00E96948">
          <w:fldChar w:fldCharType="separate"/>
        </w:r>
        <w:r w:rsidR="0024585E" w:rsidDel="00E96948">
          <w:rPr>
            <w:noProof/>
          </w:rPr>
          <w:delText>6</w:delText>
        </w:r>
      </w:del>
      <w:ins w:id="6983" w:author="Windows User" w:date="2018-11-01T15:46:00Z">
        <w:del w:id="6984"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6985" w:author="Nicholas Weatherley" w:date="2019-03-04T21:03:00Z">
        <w:r w:rsidR="00743FFA" w:rsidDel="00E96948">
          <w:fldChar w:fldCharType="end"/>
        </w:r>
      </w:del>
      <w:del w:id="6986"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2</w:delText>
        </w:r>
        <w:r w:rsidR="00BB544F" w:rsidDel="004435D9">
          <w:fldChar w:fldCharType="end"/>
        </w:r>
      </w:del>
      <w:r>
        <w:t>:</w:t>
      </w:r>
      <w:r w:rsidRPr="001072CC">
        <w:t xml:space="preserve"> </w:t>
      </w:r>
      <w:r>
        <w:t xml:space="preserve">Correlations between relative six-month changes in </w:t>
      </w:r>
      <w:r w:rsidR="00ED3B65">
        <w:t>RBC:TP and PFTs</w:t>
      </w:r>
      <w:bookmarkEnd w:id="6976"/>
    </w:p>
    <w:tbl>
      <w:tblPr>
        <w:tblStyle w:val="ListTable3"/>
        <w:tblW w:w="9451" w:type="dxa"/>
        <w:tblLook w:val="04A0" w:firstRow="1" w:lastRow="0" w:firstColumn="1" w:lastColumn="0" w:noHBand="0" w:noVBand="1"/>
      </w:tblPr>
      <w:tblGrid>
        <w:gridCol w:w="4231"/>
        <w:gridCol w:w="2700"/>
        <w:gridCol w:w="2520"/>
      </w:tblGrid>
      <w:tr w:rsidR="00922FFB" w14:paraId="66A939E0" w14:textId="77777777" w:rsidTr="00922FF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6A4EEFBE" w14:textId="77777777" w:rsidR="00922FFB" w:rsidRPr="00007F6A" w:rsidRDefault="00922FFB" w:rsidP="007E5585">
            <w:pPr>
              <w:jc w:val="center"/>
              <w:rPr>
                <w:b w:val="0"/>
                <w:bCs w:val="0"/>
                <w:color w:val="FFFFFF"/>
              </w:rPr>
            </w:pPr>
            <w:r>
              <w:rPr>
                <w:color w:val="FFFFFF"/>
              </w:rPr>
              <w:t xml:space="preserve">Change in </w:t>
            </w:r>
            <w:r w:rsidRPr="00007F6A">
              <w:rPr>
                <w:color w:val="FFFFFF"/>
              </w:rPr>
              <w:t>Physiology metric</w:t>
            </w:r>
          </w:p>
        </w:tc>
        <w:tc>
          <w:tcPr>
            <w:tcW w:w="5220" w:type="dxa"/>
            <w:gridSpan w:val="2"/>
          </w:tcPr>
          <w:p w14:paraId="715046D4" w14:textId="57DFC0FD" w:rsidR="00922FFB" w:rsidRPr="00007F6A" w:rsidRDefault="007E5585" w:rsidP="007E5585">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922FFB" w14:paraId="1D561736" w14:textId="77777777" w:rsidTr="00922F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051E2144" w14:textId="77777777" w:rsidR="00922FFB" w:rsidRPr="00007F6A" w:rsidRDefault="00922FFB" w:rsidP="007E5585">
            <w:pPr>
              <w:rPr>
                <w:b w:val="0"/>
                <w:bCs w:val="0"/>
              </w:rPr>
            </w:pPr>
          </w:p>
        </w:tc>
        <w:tc>
          <w:tcPr>
            <w:tcW w:w="2700" w:type="dxa"/>
          </w:tcPr>
          <w:p w14:paraId="6FEEEDD7" w14:textId="77777777" w:rsidR="00922FFB" w:rsidRPr="00DE5FBB" w:rsidRDefault="00922FFB" w:rsidP="007E5585">
            <w:pPr>
              <w:jc w:val="center"/>
              <w:cnfStyle w:val="000000100000" w:firstRow="0" w:lastRow="0" w:firstColumn="0" w:lastColumn="0" w:oddVBand="0" w:evenVBand="0" w:oddHBand="1" w:evenHBand="0" w:firstRowFirstColumn="0" w:firstRowLastColumn="0" w:lastRowFirstColumn="0" w:lastRowLastColumn="0"/>
            </w:pPr>
            <w:r w:rsidRPr="00DE5FBB">
              <w:t>r</w:t>
            </w:r>
          </w:p>
        </w:tc>
        <w:tc>
          <w:tcPr>
            <w:tcW w:w="2520" w:type="dxa"/>
          </w:tcPr>
          <w:p w14:paraId="3C273D87" w14:textId="77777777" w:rsidR="00922FFB" w:rsidRPr="00DE5FBB" w:rsidRDefault="00922FFB" w:rsidP="007E5585">
            <w:pPr>
              <w:jc w:val="center"/>
              <w:cnfStyle w:val="000000100000" w:firstRow="0" w:lastRow="0" w:firstColumn="0" w:lastColumn="0" w:oddVBand="0" w:evenVBand="0" w:oddHBand="1" w:evenHBand="0" w:firstRowFirstColumn="0" w:firstRowLastColumn="0" w:lastRowFirstColumn="0" w:lastRowLastColumn="0"/>
            </w:pPr>
            <w:r w:rsidRPr="00DE5FBB">
              <w:t>p</w:t>
            </w:r>
          </w:p>
        </w:tc>
      </w:tr>
      <w:tr w:rsidR="00922FFB" w14:paraId="3A9FCB8A" w14:textId="77777777" w:rsidTr="00922FFB">
        <w:tc>
          <w:tcPr>
            <w:cnfStyle w:val="001000000000" w:firstRow="0" w:lastRow="0" w:firstColumn="1" w:lastColumn="0" w:oddVBand="0" w:evenVBand="0" w:oddHBand="0" w:evenHBand="0" w:firstRowFirstColumn="0" w:firstRowLastColumn="0" w:lastRowFirstColumn="0" w:lastRowLastColumn="0"/>
            <w:tcW w:w="4231" w:type="dxa"/>
          </w:tcPr>
          <w:p w14:paraId="0AC5432B" w14:textId="77777777" w:rsidR="00922FFB" w:rsidRPr="00C451F1" w:rsidRDefault="00922FFB" w:rsidP="007E5585">
            <w:pPr>
              <w:jc w:val="left"/>
              <w:rPr>
                <w:b w:val="0"/>
                <w:bCs w:val="0"/>
                <w:sz w:val="23"/>
                <w:szCs w:val="23"/>
              </w:rPr>
            </w:pPr>
            <w:r>
              <w:rPr>
                <w:sz w:val="23"/>
                <w:szCs w:val="23"/>
              </w:rPr>
              <w:t>FVC (%)</w:t>
            </w:r>
          </w:p>
        </w:tc>
        <w:tc>
          <w:tcPr>
            <w:tcW w:w="2700" w:type="dxa"/>
            <w:shd w:val="clear" w:color="auto" w:fill="auto"/>
          </w:tcPr>
          <w:p w14:paraId="4CAE8636" w14:textId="5B45848F" w:rsidR="00922FFB" w:rsidRPr="00DE5FBB" w:rsidRDefault="00FF4680" w:rsidP="007E5585">
            <w:pPr>
              <w:jc w:val="center"/>
              <w:cnfStyle w:val="000000000000" w:firstRow="0" w:lastRow="0" w:firstColumn="0" w:lastColumn="0" w:oddVBand="0" w:evenVBand="0" w:oddHBand="0" w:evenHBand="0" w:firstRowFirstColumn="0" w:firstRowLastColumn="0" w:lastRowFirstColumn="0" w:lastRowLastColumn="0"/>
            </w:pPr>
            <w:r>
              <w:t>0.51</w:t>
            </w:r>
          </w:p>
        </w:tc>
        <w:tc>
          <w:tcPr>
            <w:tcW w:w="2520" w:type="dxa"/>
            <w:shd w:val="clear" w:color="auto" w:fill="auto"/>
          </w:tcPr>
          <w:p w14:paraId="5E5FAB4B" w14:textId="659636C9" w:rsidR="00922FFB" w:rsidRPr="00DE5FBB" w:rsidRDefault="00FF4680" w:rsidP="007E5585">
            <w:pPr>
              <w:jc w:val="center"/>
              <w:cnfStyle w:val="000000000000" w:firstRow="0" w:lastRow="0" w:firstColumn="0" w:lastColumn="0" w:oddVBand="0" w:evenVBand="0" w:oddHBand="0" w:evenHBand="0" w:firstRowFirstColumn="0" w:firstRowLastColumn="0" w:lastRowFirstColumn="0" w:lastRowLastColumn="0"/>
            </w:pPr>
            <w:r>
              <w:t>0.064</w:t>
            </w:r>
          </w:p>
        </w:tc>
      </w:tr>
      <w:tr w:rsidR="00922FFB" w14:paraId="4FBDB6D4" w14:textId="77777777" w:rsidTr="00922F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1F504314" w14:textId="77777777" w:rsidR="00922FFB" w:rsidRPr="00C451F1" w:rsidRDefault="00922FFB" w:rsidP="007E5585">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w:t>
            </w:r>
          </w:p>
        </w:tc>
        <w:tc>
          <w:tcPr>
            <w:tcW w:w="2700" w:type="dxa"/>
            <w:shd w:val="clear" w:color="auto" w:fill="auto"/>
          </w:tcPr>
          <w:p w14:paraId="652A16DA" w14:textId="5462AC45" w:rsidR="00922FFB" w:rsidRPr="00DE5FBB" w:rsidRDefault="00FF4680" w:rsidP="007E5585">
            <w:pPr>
              <w:jc w:val="center"/>
              <w:cnfStyle w:val="000000100000" w:firstRow="0" w:lastRow="0" w:firstColumn="0" w:lastColumn="0" w:oddVBand="0" w:evenVBand="0" w:oddHBand="1" w:evenHBand="0" w:firstRowFirstColumn="0" w:firstRowLastColumn="0" w:lastRowFirstColumn="0" w:lastRowLastColumn="0"/>
            </w:pPr>
            <w:r>
              <w:t>0.4</w:t>
            </w:r>
            <w:r w:rsidR="00DE4F80">
              <w:t>6</w:t>
            </w:r>
          </w:p>
        </w:tc>
        <w:tc>
          <w:tcPr>
            <w:tcW w:w="2520" w:type="dxa"/>
            <w:shd w:val="clear" w:color="auto" w:fill="auto"/>
          </w:tcPr>
          <w:p w14:paraId="1ABB9911" w14:textId="345C58C1" w:rsidR="00922FFB" w:rsidRPr="00DE5FBB" w:rsidRDefault="00FF4680" w:rsidP="007E5585">
            <w:pPr>
              <w:jc w:val="center"/>
              <w:cnfStyle w:val="000000100000" w:firstRow="0" w:lastRow="0" w:firstColumn="0" w:lastColumn="0" w:oddVBand="0" w:evenVBand="0" w:oddHBand="1" w:evenHBand="0" w:firstRowFirstColumn="0" w:firstRowLastColumn="0" w:lastRowFirstColumn="0" w:lastRowLastColumn="0"/>
            </w:pPr>
            <w:r>
              <w:t>0.1</w:t>
            </w:r>
            <w:r w:rsidR="00DE4F80">
              <w:t>31</w:t>
            </w:r>
          </w:p>
        </w:tc>
      </w:tr>
      <w:tr w:rsidR="00922FFB" w14:paraId="44E4AF26" w14:textId="77777777" w:rsidTr="00DE4F80">
        <w:trPr>
          <w:trHeight w:val="670"/>
        </w:trPr>
        <w:tc>
          <w:tcPr>
            <w:cnfStyle w:val="001000000000" w:firstRow="0" w:lastRow="0" w:firstColumn="1" w:lastColumn="0" w:oddVBand="0" w:evenVBand="0" w:oddHBand="0" w:evenHBand="0" w:firstRowFirstColumn="0" w:firstRowLastColumn="0" w:lastRowFirstColumn="0" w:lastRowLastColumn="0"/>
            <w:tcW w:w="4231" w:type="dxa"/>
          </w:tcPr>
          <w:p w14:paraId="3C1BD189" w14:textId="77777777" w:rsidR="00922FFB" w:rsidRPr="00C451F1" w:rsidRDefault="00922FFB" w:rsidP="007E5585">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w:t>
            </w:r>
            <w:r>
              <w:rPr>
                <w:sz w:val="23"/>
                <w:szCs w:val="23"/>
              </w:rPr>
              <w:t>%</w:t>
            </w:r>
            <w:r w:rsidRPr="00C451F1">
              <w:rPr>
                <w:sz w:val="23"/>
                <w:szCs w:val="23"/>
              </w:rPr>
              <w:t>)</w:t>
            </w:r>
          </w:p>
        </w:tc>
        <w:tc>
          <w:tcPr>
            <w:tcW w:w="2700" w:type="dxa"/>
            <w:shd w:val="clear" w:color="auto" w:fill="D9D9D9" w:themeFill="background1" w:themeFillShade="D9"/>
          </w:tcPr>
          <w:p w14:paraId="12424B8A" w14:textId="5D9DBD25" w:rsidR="00922FFB" w:rsidRPr="00DE5FBB" w:rsidRDefault="00FF4680" w:rsidP="007E5585">
            <w:pPr>
              <w:jc w:val="center"/>
              <w:cnfStyle w:val="000000000000" w:firstRow="0" w:lastRow="0" w:firstColumn="0" w:lastColumn="0" w:oddVBand="0" w:evenVBand="0" w:oddHBand="0" w:evenHBand="0" w:firstRowFirstColumn="0" w:firstRowLastColumn="0" w:lastRowFirstColumn="0" w:lastRowLastColumn="0"/>
            </w:pPr>
            <w:r>
              <w:t>0.</w:t>
            </w:r>
            <w:r w:rsidR="00DE4F80">
              <w:t>62</w:t>
            </w:r>
          </w:p>
        </w:tc>
        <w:tc>
          <w:tcPr>
            <w:tcW w:w="2520" w:type="dxa"/>
            <w:shd w:val="clear" w:color="auto" w:fill="D9D9D9" w:themeFill="background1" w:themeFillShade="D9"/>
          </w:tcPr>
          <w:p w14:paraId="1458ADA6" w14:textId="62941515" w:rsidR="00922FFB" w:rsidRPr="00DE5FBB" w:rsidRDefault="00DE4F80" w:rsidP="007E5585">
            <w:pPr>
              <w:jc w:val="center"/>
              <w:cnfStyle w:val="000000000000" w:firstRow="0" w:lastRow="0" w:firstColumn="0" w:lastColumn="0" w:oddVBand="0" w:evenVBand="0" w:oddHBand="0" w:evenHBand="0" w:firstRowFirstColumn="0" w:firstRowLastColumn="0" w:lastRowFirstColumn="0" w:lastRowLastColumn="0"/>
            </w:pPr>
            <w:r>
              <w:t>0.036</w:t>
            </w:r>
          </w:p>
        </w:tc>
      </w:tr>
      <w:tr w:rsidR="00922FFB" w14:paraId="137CD4A1" w14:textId="77777777" w:rsidTr="00922F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1420125C" w14:textId="77777777" w:rsidR="00922FFB" w:rsidRPr="00C451F1" w:rsidRDefault="00922FFB" w:rsidP="007E5585">
            <w:pPr>
              <w:jc w:val="left"/>
              <w:rPr>
                <w:b w:val="0"/>
                <w:bCs w:val="0"/>
                <w:sz w:val="23"/>
                <w:szCs w:val="23"/>
              </w:rPr>
            </w:pPr>
            <w:r>
              <w:rPr>
                <w:sz w:val="23"/>
                <w:szCs w:val="23"/>
              </w:rPr>
              <w:t>ISWT distance (%)</w:t>
            </w:r>
          </w:p>
        </w:tc>
        <w:tc>
          <w:tcPr>
            <w:tcW w:w="2700" w:type="dxa"/>
            <w:shd w:val="clear" w:color="auto" w:fill="auto"/>
          </w:tcPr>
          <w:p w14:paraId="2D6D06D3" w14:textId="39FACCF9" w:rsidR="00922FFB" w:rsidRPr="00DE5FBB" w:rsidRDefault="00FF4680" w:rsidP="007E5585">
            <w:pPr>
              <w:jc w:val="center"/>
              <w:cnfStyle w:val="000000100000" w:firstRow="0" w:lastRow="0" w:firstColumn="0" w:lastColumn="0" w:oddVBand="0" w:evenVBand="0" w:oddHBand="1" w:evenHBand="0" w:firstRowFirstColumn="0" w:firstRowLastColumn="0" w:lastRowFirstColumn="0" w:lastRowLastColumn="0"/>
            </w:pPr>
            <w:r>
              <w:t>-0.02</w:t>
            </w:r>
          </w:p>
        </w:tc>
        <w:tc>
          <w:tcPr>
            <w:tcW w:w="2520" w:type="dxa"/>
            <w:shd w:val="clear" w:color="auto" w:fill="auto"/>
          </w:tcPr>
          <w:p w14:paraId="4AAB975B" w14:textId="0EF7211D" w:rsidR="00922FFB" w:rsidRPr="00DE5FBB" w:rsidRDefault="00FF4680" w:rsidP="007E5585">
            <w:pPr>
              <w:jc w:val="center"/>
              <w:cnfStyle w:val="000000100000" w:firstRow="0" w:lastRow="0" w:firstColumn="0" w:lastColumn="0" w:oddVBand="0" w:evenVBand="0" w:oddHBand="1" w:evenHBand="0" w:firstRowFirstColumn="0" w:firstRowLastColumn="0" w:lastRowFirstColumn="0" w:lastRowLastColumn="0"/>
            </w:pPr>
            <w:r>
              <w:t>0.960</w:t>
            </w:r>
          </w:p>
        </w:tc>
      </w:tr>
    </w:tbl>
    <w:p w14:paraId="36F5EB39" w14:textId="49F134C5" w:rsidR="001B3B4B" w:rsidRDefault="001B3B4B" w:rsidP="001B3B4B">
      <w:pPr>
        <w:pStyle w:val="Aftertable"/>
      </w:pPr>
      <w:r>
        <w:t>PFT: pulmonary function test; FVC: forced vital capacity; T</w:t>
      </w:r>
      <w:r w:rsidRPr="00D05798">
        <w:rPr>
          <w:vertAlign w:val="subscript"/>
        </w:rPr>
        <w:t>LCO</w:t>
      </w:r>
      <w:r>
        <w:t>: Carbon monoxide gas transfer; K</w:t>
      </w:r>
      <w:r w:rsidRPr="00D05798">
        <w:rPr>
          <w:vertAlign w:val="subscript"/>
        </w:rPr>
        <w:t>CO</w:t>
      </w:r>
      <w:r>
        <w:t xml:space="preserve">: Carbon monoxide gas coefficient; ISWTd: incremental shuttle walk test distance; </w:t>
      </w:r>
      <w:r w:rsidR="007E5585">
        <w:t>RBC:TP: red blood cell to tissue / plasma ratio</w:t>
      </w:r>
      <w:r>
        <w:t>.</w:t>
      </w:r>
    </w:p>
    <w:p w14:paraId="3DE98665" w14:textId="5B426564" w:rsidR="007E5585" w:rsidRDefault="00DE4F80" w:rsidP="007E5585">
      <w:pPr>
        <w:pStyle w:val="figure"/>
      </w:pPr>
      <w:r>
        <w:rPr>
          <w:noProof/>
          <w:lang w:eastAsia="en-GB"/>
        </w:rPr>
        <w:drawing>
          <wp:inline distT="0" distB="0" distL="0" distR="0" wp14:anchorId="1D38A3A4" wp14:editId="137CA606">
            <wp:extent cx="6038215" cy="28219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hange in six month RBC-TP correlations.png"/>
                    <pic:cNvPicPr/>
                  </pic:nvPicPr>
                  <pic:blipFill>
                    <a:blip r:embed="rId183">
                      <a:extLst>
                        <a:ext uri="{28A0092B-C50C-407E-A947-70E740481C1C}">
                          <a14:useLocalDpi xmlns:a14="http://schemas.microsoft.com/office/drawing/2010/main" val="0"/>
                        </a:ext>
                      </a:extLst>
                    </a:blip>
                    <a:stretch>
                      <a:fillRect/>
                    </a:stretch>
                  </pic:blipFill>
                  <pic:spPr>
                    <a:xfrm>
                      <a:off x="0" y="0"/>
                      <a:ext cx="6038215" cy="2821940"/>
                    </a:xfrm>
                    <a:prstGeom prst="rect">
                      <a:avLst/>
                    </a:prstGeom>
                  </pic:spPr>
                </pic:pic>
              </a:graphicData>
            </a:graphic>
          </wp:inline>
        </w:drawing>
      </w:r>
    </w:p>
    <w:p w14:paraId="2997A731" w14:textId="3D702E86" w:rsidR="00BC3B1C" w:rsidRDefault="000303A8" w:rsidP="007E5585">
      <w:pPr>
        <w:pStyle w:val="Caption"/>
      </w:pPr>
      <w:bookmarkStart w:id="6987" w:name="_Toc3145441"/>
      <w:r>
        <w:t>Figure</w:t>
      </w:r>
      <w:r w:rsidR="007E5585">
        <w:t xml:space="preserve"> </w:t>
      </w:r>
      <w:ins w:id="6988"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698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6990" w:author="Nicholas Weatherley" w:date="2019-03-05T22:36:00Z">
        <w:r w:rsidR="00D5585D">
          <w:rPr>
            <w:noProof/>
          </w:rPr>
          <w:t>26</w:t>
        </w:r>
        <w:r w:rsidR="00D5585D">
          <w:fldChar w:fldCharType="end"/>
        </w:r>
      </w:ins>
      <w:ins w:id="6991" w:author="Windows User" w:date="2018-11-01T14:27:00Z">
        <w:del w:id="6992" w:author="Nicholas Weatherley" w:date="2019-03-05T22:36:00Z">
          <w:r w:rsidR="002F70B6" w:rsidDel="00D5585D">
            <w:fldChar w:fldCharType="begin"/>
          </w:r>
          <w:r w:rsidR="002F70B6" w:rsidDel="00D5585D">
            <w:delInstrText xml:space="preserve"> STYLEREF 1 \s </w:delInstrText>
          </w:r>
        </w:del>
      </w:ins>
      <w:del w:id="6993" w:author="Nicholas Weatherley" w:date="2019-03-05T22:36:00Z">
        <w:r w:rsidR="002F70B6" w:rsidDel="00D5585D">
          <w:fldChar w:fldCharType="separate"/>
        </w:r>
        <w:r w:rsidR="0024585E" w:rsidDel="00D5585D">
          <w:rPr>
            <w:noProof/>
          </w:rPr>
          <w:delText>6</w:delText>
        </w:r>
      </w:del>
      <w:ins w:id="6994" w:author="Windows User" w:date="2018-11-01T14:27:00Z">
        <w:del w:id="699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6996" w:author="Nicholas Weatherley" w:date="2019-03-05T22:36:00Z">
        <w:r w:rsidR="002F70B6" w:rsidDel="00D5585D">
          <w:fldChar w:fldCharType="end"/>
        </w:r>
      </w:del>
      <w:del w:id="699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4</w:delText>
        </w:r>
        <w:r w:rsidR="00C87381" w:rsidDel="00135BE2">
          <w:fldChar w:fldCharType="end"/>
        </w:r>
      </w:del>
      <w:r w:rsidR="007E5585">
        <w:t>: Correlation between</w:t>
      </w:r>
      <w:r w:rsidR="00DE4F80">
        <w:t xml:space="preserve"> proportional</w:t>
      </w:r>
      <w:r w:rsidR="007E5585">
        <w:t xml:space="preserve"> changes in </w:t>
      </w:r>
      <w:r w:rsidR="00DE4F80">
        <w:t>PFTs</w:t>
      </w:r>
      <w:r w:rsidR="007E5585">
        <w:t xml:space="preserve"> and RBC:TP over six months</w:t>
      </w:r>
      <w:bookmarkEnd w:id="6987"/>
    </w:p>
    <w:p w14:paraId="183F772A" w14:textId="40748766" w:rsidR="007E5585" w:rsidRPr="007E5585" w:rsidRDefault="007E5585" w:rsidP="007E5585">
      <w:pPr>
        <w:pStyle w:val="Figuretext"/>
      </w:pPr>
      <w:r>
        <w:t>FVC: forced vital capacity; RBC:TP: red blood cell to tissue / plasma ratio.</w:t>
      </w:r>
    </w:p>
    <w:p w14:paraId="239AC53E" w14:textId="038D9599" w:rsidR="00BC3B1C" w:rsidRDefault="00BC3B1C" w:rsidP="00BC3B1C">
      <w:pPr>
        <w:pStyle w:val="Heading4"/>
      </w:pPr>
      <w:r>
        <w:lastRenderedPageBreak/>
        <w:t>Twelve-Months</w:t>
      </w:r>
    </w:p>
    <w:p w14:paraId="61319FAF" w14:textId="711F9E61" w:rsidR="00E97B90" w:rsidRDefault="00E97B90" w:rsidP="00E97B90">
      <w:r>
        <w:t>All correlations between RBC:TP and PFTs were reanalysed at twelve months (visit 3). Correlations that were determined to be statistically significant from the first or second visit are summarised in</w:t>
      </w:r>
      <w:r w:rsidR="000303A8">
        <w:t xml:space="preserve"> Table</w:t>
      </w:r>
      <w:r>
        <w:t xml:space="preserve"> 6.1</w:t>
      </w:r>
      <w:ins w:id="6998" w:author="Windows User" w:date="2018-11-02T11:13:00Z">
        <w:r w:rsidR="00CB6CD9">
          <w:t>4</w:t>
        </w:r>
      </w:ins>
      <w:del w:id="6999" w:author="Windows User" w:date="2018-11-02T11:13:00Z">
        <w:r w:rsidDel="00CB6CD9">
          <w:delText>3</w:delText>
        </w:r>
      </w:del>
      <w:r>
        <w:t>. The statistically significant correlations from visit 3 are represented in scatterplots in</w:t>
      </w:r>
      <w:r w:rsidR="00803209">
        <w:t xml:space="preserve"> </w:t>
      </w:r>
      <w:r w:rsidR="000303A8">
        <w:t>Figure</w:t>
      </w:r>
      <w:r w:rsidR="00C70680">
        <w:t xml:space="preserve"> 6.2</w:t>
      </w:r>
      <w:del w:id="7000" w:author="Windows User" w:date="2018-11-02T11:14:00Z">
        <w:r w:rsidR="00C70680" w:rsidDel="00CB6CD9">
          <w:delText>5</w:delText>
        </w:r>
      </w:del>
      <w:ins w:id="7001" w:author="Windows User" w:date="2018-11-02T11:14:00Z">
        <w:r w:rsidR="00CB6CD9">
          <w:t>7</w:t>
        </w:r>
      </w:ins>
      <w:r>
        <w:t>.</w:t>
      </w:r>
    </w:p>
    <w:p w14:paraId="47C7F0DD" w14:textId="4CF2CF0C" w:rsidR="00E97B90" w:rsidRDefault="00E97B90" w:rsidP="00E97B90">
      <w:pPr>
        <w:pStyle w:val="TableTitle0"/>
      </w:pPr>
      <w:bookmarkStart w:id="7002" w:name="_Toc3145543"/>
      <w:r>
        <w:t xml:space="preserve">Table </w:t>
      </w:r>
      <w:ins w:id="7003"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00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005" w:author="Nicholas Weatherley" w:date="2019-03-04T21:03:00Z">
        <w:r w:rsidR="00E96948">
          <w:rPr>
            <w:noProof/>
          </w:rPr>
          <w:t>14</w:t>
        </w:r>
        <w:r w:rsidR="00E96948">
          <w:fldChar w:fldCharType="end"/>
        </w:r>
      </w:ins>
      <w:ins w:id="7006" w:author="Windows User" w:date="2018-11-01T15:46:00Z">
        <w:del w:id="7007" w:author="Nicholas Weatherley" w:date="2019-03-04T21:03:00Z">
          <w:r w:rsidR="00743FFA" w:rsidDel="00E96948">
            <w:fldChar w:fldCharType="begin"/>
          </w:r>
          <w:r w:rsidR="00743FFA" w:rsidDel="00E96948">
            <w:delInstrText xml:space="preserve"> STYLEREF 1 \s </w:delInstrText>
          </w:r>
        </w:del>
      </w:ins>
      <w:del w:id="7008" w:author="Nicholas Weatherley" w:date="2019-03-04T21:03:00Z">
        <w:r w:rsidR="00743FFA" w:rsidDel="00E96948">
          <w:fldChar w:fldCharType="separate"/>
        </w:r>
        <w:r w:rsidR="0024585E" w:rsidDel="00E96948">
          <w:rPr>
            <w:noProof/>
          </w:rPr>
          <w:delText>6</w:delText>
        </w:r>
      </w:del>
      <w:ins w:id="7009" w:author="Windows User" w:date="2018-11-01T15:46:00Z">
        <w:del w:id="701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011" w:author="Nicholas Weatherley" w:date="2019-03-04T21:03:00Z">
        <w:r w:rsidR="00743FFA" w:rsidDel="00E96948">
          <w:fldChar w:fldCharType="end"/>
        </w:r>
      </w:del>
      <w:del w:id="701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3</w:delText>
        </w:r>
        <w:r w:rsidR="00BB544F" w:rsidDel="004435D9">
          <w:fldChar w:fldCharType="end"/>
        </w:r>
      </w:del>
      <w:r w:rsidRPr="004A065E">
        <w:t xml:space="preserve"> </w:t>
      </w:r>
      <w:r w:rsidR="005775E3">
        <w:t>Twelve</w:t>
      </w:r>
      <w:r>
        <w:t>-month correlations between RBC:TP ratio and clinical metrics</w:t>
      </w:r>
      <w:bookmarkEnd w:id="7002"/>
    </w:p>
    <w:tbl>
      <w:tblPr>
        <w:tblW w:w="8546"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4335"/>
        <w:gridCol w:w="2134"/>
        <w:gridCol w:w="2077"/>
      </w:tblGrid>
      <w:tr w:rsidR="00E97B90" w14:paraId="1A2FD340" w14:textId="77777777" w:rsidTr="005775E3">
        <w:trPr>
          <w:tblHeader/>
        </w:trPr>
        <w:tc>
          <w:tcPr>
            <w:tcW w:w="4335" w:type="dxa"/>
            <w:vMerge w:val="restart"/>
            <w:shd w:val="clear" w:color="auto" w:fill="000000"/>
          </w:tcPr>
          <w:p w14:paraId="5C702487" w14:textId="77777777" w:rsidR="00E97B90" w:rsidRPr="00007F6A" w:rsidRDefault="00E97B90" w:rsidP="005775E3">
            <w:pPr>
              <w:jc w:val="center"/>
              <w:rPr>
                <w:b/>
                <w:bCs/>
                <w:color w:val="FFFFFF"/>
              </w:rPr>
            </w:pPr>
            <w:r w:rsidRPr="00007F6A">
              <w:rPr>
                <w:b/>
                <w:bCs/>
                <w:color w:val="FFFFFF"/>
              </w:rPr>
              <w:t>Physiology metric</w:t>
            </w:r>
          </w:p>
        </w:tc>
        <w:tc>
          <w:tcPr>
            <w:tcW w:w="4211" w:type="dxa"/>
            <w:gridSpan w:val="2"/>
            <w:shd w:val="clear" w:color="auto" w:fill="000000"/>
          </w:tcPr>
          <w:p w14:paraId="55362B81" w14:textId="77777777" w:rsidR="00E97B90" w:rsidRPr="00007F6A" w:rsidRDefault="00E97B90" w:rsidP="005775E3">
            <w:pPr>
              <w:jc w:val="center"/>
              <w:rPr>
                <w:b/>
                <w:bCs/>
                <w:color w:val="FFFFFF"/>
              </w:rPr>
            </w:pPr>
            <w:r>
              <w:rPr>
                <w:b/>
                <w:bCs/>
                <w:color w:val="FFFFFF"/>
              </w:rPr>
              <w:t>RBC:TP</w:t>
            </w:r>
          </w:p>
        </w:tc>
      </w:tr>
      <w:tr w:rsidR="00E97B90" w14:paraId="181CEBF6" w14:textId="77777777" w:rsidTr="005775E3">
        <w:tc>
          <w:tcPr>
            <w:tcW w:w="4335" w:type="dxa"/>
            <w:vMerge/>
            <w:tcBorders>
              <w:top w:val="single" w:sz="8" w:space="0" w:color="000000"/>
              <w:left w:val="single" w:sz="8" w:space="0" w:color="000000"/>
              <w:bottom w:val="single" w:sz="8" w:space="0" w:color="000000"/>
            </w:tcBorders>
            <w:shd w:val="clear" w:color="auto" w:fill="auto"/>
          </w:tcPr>
          <w:p w14:paraId="37C7FA7E" w14:textId="77777777" w:rsidR="00E97B90" w:rsidRPr="00007F6A" w:rsidRDefault="00E97B90" w:rsidP="005775E3">
            <w:pPr>
              <w:rPr>
                <w:b/>
                <w:bCs/>
              </w:rPr>
            </w:pPr>
          </w:p>
        </w:tc>
        <w:tc>
          <w:tcPr>
            <w:tcW w:w="2134" w:type="dxa"/>
            <w:tcBorders>
              <w:top w:val="single" w:sz="8" w:space="0" w:color="000000"/>
              <w:bottom w:val="single" w:sz="8" w:space="0" w:color="000000"/>
            </w:tcBorders>
            <w:shd w:val="clear" w:color="auto" w:fill="auto"/>
          </w:tcPr>
          <w:p w14:paraId="0DE18F1D" w14:textId="77777777" w:rsidR="00E97B90" w:rsidRDefault="00E97B90" w:rsidP="005775E3">
            <w:pPr>
              <w:jc w:val="center"/>
            </w:pPr>
            <w:r>
              <w:t>r</w:t>
            </w:r>
          </w:p>
        </w:tc>
        <w:tc>
          <w:tcPr>
            <w:tcW w:w="2077" w:type="dxa"/>
            <w:tcBorders>
              <w:top w:val="single" w:sz="8" w:space="0" w:color="000000"/>
              <w:bottom w:val="single" w:sz="8" w:space="0" w:color="000000"/>
            </w:tcBorders>
            <w:shd w:val="clear" w:color="auto" w:fill="auto"/>
          </w:tcPr>
          <w:p w14:paraId="213C0F1F" w14:textId="77777777" w:rsidR="00E97B90" w:rsidRDefault="00E97B90" w:rsidP="005775E3">
            <w:pPr>
              <w:jc w:val="center"/>
            </w:pPr>
            <w:r>
              <w:t>p</w:t>
            </w:r>
          </w:p>
        </w:tc>
      </w:tr>
      <w:tr w:rsidR="00E97B90" w14:paraId="16196FD2" w14:textId="77777777" w:rsidTr="005775E3">
        <w:tc>
          <w:tcPr>
            <w:tcW w:w="4335" w:type="dxa"/>
            <w:shd w:val="clear" w:color="auto" w:fill="auto"/>
          </w:tcPr>
          <w:p w14:paraId="2894EBB9" w14:textId="77777777" w:rsidR="00E97B90" w:rsidRPr="00007F6A" w:rsidRDefault="00E97B90" w:rsidP="005775E3">
            <w:pPr>
              <w:rPr>
                <w:b/>
                <w:bCs/>
              </w:rPr>
            </w:pPr>
            <w:r w:rsidRPr="00007F6A">
              <w:rPr>
                <w:b/>
                <w:bCs/>
              </w:rPr>
              <w:t>T</w:t>
            </w:r>
            <w:r w:rsidRPr="00007F6A">
              <w:rPr>
                <w:b/>
                <w:bCs/>
                <w:vertAlign w:val="subscript"/>
              </w:rPr>
              <w:t>LCO</w:t>
            </w:r>
            <w:r w:rsidRPr="00007F6A">
              <w:rPr>
                <w:b/>
                <w:bCs/>
              </w:rPr>
              <w:t xml:space="preserve"> (mmol.min</w:t>
            </w:r>
            <w:r w:rsidRPr="00007F6A">
              <w:rPr>
                <w:b/>
                <w:bCs/>
                <w:vertAlign w:val="superscript"/>
              </w:rPr>
              <w:t>-1</w:t>
            </w:r>
            <w:r w:rsidRPr="00007F6A">
              <w:rPr>
                <w:b/>
                <w:bCs/>
              </w:rPr>
              <w:t>.kPa</w:t>
            </w:r>
            <w:r w:rsidRPr="00007F6A">
              <w:rPr>
                <w:b/>
                <w:bCs/>
                <w:vertAlign w:val="superscript"/>
              </w:rPr>
              <w:t>-1</w:t>
            </w:r>
            <w:r w:rsidRPr="00007F6A">
              <w:rPr>
                <w:b/>
                <w:bCs/>
              </w:rPr>
              <w:t>)</w:t>
            </w:r>
          </w:p>
        </w:tc>
        <w:tc>
          <w:tcPr>
            <w:tcW w:w="2134" w:type="dxa"/>
            <w:shd w:val="clear" w:color="auto" w:fill="D9D9D9" w:themeFill="background1" w:themeFillShade="D9"/>
          </w:tcPr>
          <w:p w14:paraId="7423EA40" w14:textId="5662FAC7" w:rsidR="00E97B90" w:rsidRDefault="00E97B90" w:rsidP="005775E3">
            <w:pPr>
              <w:jc w:val="center"/>
            </w:pPr>
            <w:r>
              <w:t>0.</w:t>
            </w:r>
            <w:r w:rsidR="00BF428B">
              <w:t>92</w:t>
            </w:r>
          </w:p>
        </w:tc>
        <w:tc>
          <w:tcPr>
            <w:tcW w:w="2077" w:type="dxa"/>
            <w:shd w:val="clear" w:color="auto" w:fill="D9D9D9" w:themeFill="background1" w:themeFillShade="D9"/>
          </w:tcPr>
          <w:p w14:paraId="20DE957C" w14:textId="2E3B8075" w:rsidR="00E97B90" w:rsidRDefault="00BF428B" w:rsidP="005775E3">
            <w:pPr>
              <w:jc w:val="center"/>
            </w:pPr>
            <w:r>
              <w:t>&lt;</w:t>
            </w:r>
            <w:r w:rsidR="00E97B90">
              <w:t>0.001</w:t>
            </w:r>
          </w:p>
        </w:tc>
      </w:tr>
      <w:tr w:rsidR="00E97B90" w14:paraId="150F0A18" w14:textId="77777777" w:rsidTr="005775E3">
        <w:tc>
          <w:tcPr>
            <w:tcW w:w="4335" w:type="dxa"/>
            <w:tcBorders>
              <w:top w:val="single" w:sz="8" w:space="0" w:color="000000"/>
              <w:bottom w:val="single" w:sz="8" w:space="0" w:color="000000"/>
            </w:tcBorders>
            <w:shd w:val="clear" w:color="auto" w:fill="auto"/>
          </w:tcPr>
          <w:p w14:paraId="68E3807C" w14:textId="77777777" w:rsidR="00E97B90" w:rsidRPr="00007F6A" w:rsidRDefault="00E97B90" w:rsidP="005775E3">
            <w:pPr>
              <w:rPr>
                <w:b/>
                <w:bCs/>
              </w:rPr>
            </w:pPr>
            <w:r w:rsidRPr="00007F6A">
              <w:rPr>
                <w:b/>
                <w:bCs/>
              </w:rPr>
              <w:t>T</w:t>
            </w:r>
            <w:r w:rsidRPr="00007F6A">
              <w:rPr>
                <w:b/>
                <w:bCs/>
                <w:vertAlign w:val="subscript"/>
              </w:rPr>
              <w:t>LCO</w:t>
            </w:r>
            <w:r w:rsidRPr="00007F6A">
              <w:rPr>
                <w:b/>
                <w:bCs/>
              </w:rPr>
              <w:t xml:space="preserve"> (% predicted)</w:t>
            </w:r>
          </w:p>
        </w:tc>
        <w:tc>
          <w:tcPr>
            <w:tcW w:w="2134" w:type="dxa"/>
            <w:tcBorders>
              <w:top w:val="single" w:sz="8" w:space="0" w:color="000000"/>
              <w:bottom w:val="single" w:sz="8" w:space="0" w:color="000000"/>
            </w:tcBorders>
            <w:shd w:val="clear" w:color="auto" w:fill="D9D9D9" w:themeFill="background1" w:themeFillShade="D9"/>
          </w:tcPr>
          <w:p w14:paraId="7AC513E6" w14:textId="7C8ECC94" w:rsidR="00E97B90" w:rsidRDefault="00BF428B" w:rsidP="005775E3">
            <w:pPr>
              <w:jc w:val="center"/>
            </w:pPr>
            <w:r>
              <w:t>0.67</w:t>
            </w:r>
          </w:p>
        </w:tc>
        <w:tc>
          <w:tcPr>
            <w:tcW w:w="2077" w:type="dxa"/>
            <w:tcBorders>
              <w:top w:val="single" w:sz="8" w:space="0" w:color="000000"/>
              <w:bottom w:val="single" w:sz="8" w:space="0" w:color="000000"/>
            </w:tcBorders>
            <w:shd w:val="clear" w:color="auto" w:fill="D9D9D9" w:themeFill="background1" w:themeFillShade="D9"/>
          </w:tcPr>
          <w:p w14:paraId="75994C3F" w14:textId="3D2C13F9" w:rsidR="00E97B90" w:rsidRDefault="00BF428B" w:rsidP="00BF428B">
            <w:pPr>
              <w:jc w:val="center"/>
            </w:pPr>
            <w:r>
              <w:t>0.018</w:t>
            </w:r>
          </w:p>
        </w:tc>
      </w:tr>
      <w:tr w:rsidR="00E97B90" w14:paraId="3072A8BC" w14:textId="77777777" w:rsidTr="00BF428B">
        <w:tc>
          <w:tcPr>
            <w:tcW w:w="4335" w:type="dxa"/>
            <w:shd w:val="clear" w:color="auto" w:fill="auto"/>
          </w:tcPr>
          <w:p w14:paraId="7D030246" w14:textId="77777777" w:rsidR="00E97B90" w:rsidRPr="00007F6A" w:rsidRDefault="00E97B90" w:rsidP="005775E3">
            <w:pPr>
              <w:rPr>
                <w:b/>
                <w:bCs/>
              </w:rPr>
            </w:pPr>
            <w:r w:rsidRPr="00007F6A">
              <w:rPr>
                <w:b/>
                <w:bCs/>
              </w:rPr>
              <w:t>K</w:t>
            </w:r>
            <w:r w:rsidRPr="00007F6A">
              <w:rPr>
                <w:b/>
                <w:bCs/>
                <w:vertAlign w:val="subscript"/>
              </w:rPr>
              <w:t xml:space="preserve">CO </w:t>
            </w:r>
            <w:r w:rsidRPr="00007F6A">
              <w:rPr>
                <w:b/>
                <w:bCs/>
              </w:rPr>
              <w:t>(mmol.min</w:t>
            </w:r>
            <w:r w:rsidRPr="00007F6A">
              <w:rPr>
                <w:b/>
                <w:bCs/>
                <w:vertAlign w:val="superscript"/>
              </w:rPr>
              <w:t>-1</w:t>
            </w:r>
            <w:r w:rsidRPr="00007F6A">
              <w:rPr>
                <w:b/>
                <w:bCs/>
              </w:rPr>
              <w:t>.kPa</w:t>
            </w:r>
            <w:r w:rsidRPr="00007F6A">
              <w:rPr>
                <w:b/>
                <w:bCs/>
                <w:vertAlign w:val="superscript"/>
              </w:rPr>
              <w:t>-1</w:t>
            </w:r>
            <w:r w:rsidRPr="00007F6A">
              <w:rPr>
                <w:b/>
                <w:bCs/>
              </w:rPr>
              <w:t>.L</w:t>
            </w:r>
            <w:r w:rsidRPr="00007F6A">
              <w:rPr>
                <w:b/>
                <w:bCs/>
                <w:vertAlign w:val="superscript"/>
              </w:rPr>
              <w:t>-1</w:t>
            </w:r>
            <w:r w:rsidRPr="00007F6A">
              <w:rPr>
                <w:b/>
                <w:bCs/>
              </w:rPr>
              <w:t>)</w:t>
            </w:r>
          </w:p>
        </w:tc>
        <w:tc>
          <w:tcPr>
            <w:tcW w:w="2134" w:type="dxa"/>
            <w:shd w:val="clear" w:color="auto" w:fill="D9D9D9" w:themeFill="background1" w:themeFillShade="D9"/>
          </w:tcPr>
          <w:p w14:paraId="777B232C" w14:textId="0E37632B" w:rsidR="00E97B90" w:rsidRDefault="00E97B90" w:rsidP="005775E3">
            <w:pPr>
              <w:jc w:val="center"/>
            </w:pPr>
            <w:r>
              <w:t>0.</w:t>
            </w:r>
            <w:r w:rsidR="00BF428B">
              <w:t>64</w:t>
            </w:r>
          </w:p>
        </w:tc>
        <w:tc>
          <w:tcPr>
            <w:tcW w:w="2077" w:type="dxa"/>
            <w:shd w:val="clear" w:color="auto" w:fill="D9D9D9" w:themeFill="background1" w:themeFillShade="D9"/>
          </w:tcPr>
          <w:p w14:paraId="4A0156FB" w14:textId="126C1657" w:rsidR="00E97B90" w:rsidRDefault="00BF428B" w:rsidP="005775E3">
            <w:pPr>
              <w:jc w:val="center"/>
            </w:pPr>
            <w:r>
              <w:t>0.025</w:t>
            </w:r>
          </w:p>
        </w:tc>
      </w:tr>
      <w:tr w:rsidR="00E97B90" w14:paraId="49858A15" w14:textId="77777777" w:rsidTr="00BF428B">
        <w:tc>
          <w:tcPr>
            <w:tcW w:w="4335" w:type="dxa"/>
            <w:tcBorders>
              <w:top w:val="single" w:sz="8" w:space="0" w:color="000000"/>
              <w:left w:val="single" w:sz="8" w:space="0" w:color="000000"/>
              <w:bottom w:val="single" w:sz="8" w:space="0" w:color="000000"/>
            </w:tcBorders>
            <w:shd w:val="clear" w:color="auto" w:fill="auto"/>
          </w:tcPr>
          <w:p w14:paraId="39C00E10" w14:textId="77777777" w:rsidR="00E97B90" w:rsidRPr="00007F6A" w:rsidRDefault="00E97B90" w:rsidP="005775E3">
            <w:pPr>
              <w:rPr>
                <w:b/>
                <w:bCs/>
              </w:rPr>
            </w:pPr>
            <w:r w:rsidRPr="00007F6A">
              <w:rPr>
                <w:b/>
                <w:bCs/>
              </w:rPr>
              <w:t>K</w:t>
            </w:r>
            <w:r w:rsidRPr="00007F6A">
              <w:rPr>
                <w:b/>
                <w:bCs/>
                <w:vertAlign w:val="subscript"/>
              </w:rPr>
              <w:t>CO</w:t>
            </w:r>
            <w:r w:rsidRPr="00007F6A">
              <w:rPr>
                <w:b/>
                <w:bCs/>
              </w:rPr>
              <w:t xml:space="preserve"> (% predicted)</w:t>
            </w:r>
          </w:p>
        </w:tc>
        <w:tc>
          <w:tcPr>
            <w:tcW w:w="2134" w:type="dxa"/>
            <w:tcBorders>
              <w:top w:val="single" w:sz="8" w:space="0" w:color="000000"/>
              <w:bottom w:val="single" w:sz="8" w:space="0" w:color="000000"/>
            </w:tcBorders>
            <w:shd w:val="clear" w:color="auto" w:fill="D9D9D9" w:themeFill="background1" w:themeFillShade="D9"/>
          </w:tcPr>
          <w:p w14:paraId="17E84685" w14:textId="2D845D31" w:rsidR="00E97B90" w:rsidRDefault="00BF428B" w:rsidP="005775E3">
            <w:pPr>
              <w:jc w:val="center"/>
            </w:pPr>
            <w:r>
              <w:t>0.66</w:t>
            </w:r>
          </w:p>
        </w:tc>
        <w:tc>
          <w:tcPr>
            <w:tcW w:w="2077" w:type="dxa"/>
            <w:tcBorders>
              <w:top w:val="single" w:sz="8" w:space="0" w:color="000000"/>
              <w:bottom w:val="single" w:sz="8" w:space="0" w:color="000000"/>
            </w:tcBorders>
            <w:shd w:val="clear" w:color="auto" w:fill="D9D9D9" w:themeFill="background1" w:themeFillShade="D9"/>
          </w:tcPr>
          <w:p w14:paraId="44E61377" w14:textId="012C02FA" w:rsidR="00E97B90" w:rsidRDefault="00BF428B" w:rsidP="005775E3">
            <w:pPr>
              <w:jc w:val="center"/>
            </w:pPr>
            <w:r>
              <w:t>0.021</w:t>
            </w:r>
          </w:p>
        </w:tc>
      </w:tr>
      <w:tr w:rsidR="00E97B90" w14:paraId="3C7E765B" w14:textId="77777777" w:rsidTr="005775E3">
        <w:tc>
          <w:tcPr>
            <w:tcW w:w="4335" w:type="dxa"/>
            <w:tcBorders>
              <w:top w:val="single" w:sz="8" w:space="0" w:color="000000"/>
              <w:left w:val="single" w:sz="8" w:space="0" w:color="000000"/>
              <w:bottom w:val="single" w:sz="8" w:space="0" w:color="000000"/>
            </w:tcBorders>
            <w:shd w:val="clear" w:color="auto" w:fill="auto"/>
          </w:tcPr>
          <w:p w14:paraId="230F16E8" w14:textId="77777777" w:rsidR="00E97B90" w:rsidRPr="00007F6A" w:rsidRDefault="00E97B90" w:rsidP="005775E3">
            <w:pPr>
              <w:rPr>
                <w:b/>
                <w:bCs/>
              </w:rPr>
            </w:pPr>
            <w:r w:rsidRPr="00007F6A">
              <w:rPr>
                <w:b/>
                <w:bCs/>
              </w:rPr>
              <w:t>CPI (index)</w:t>
            </w:r>
          </w:p>
        </w:tc>
        <w:tc>
          <w:tcPr>
            <w:tcW w:w="2134" w:type="dxa"/>
            <w:tcBorders>
              <w:top w:val="single" w:sz="8" w:space="0" w:color="000000"/>
              <w:bottom w:val="single" w:sz="8" w:space="0" w:color="000000"/>
            </w:tcBorders>
            <w:shd w:val="clear" w:color="auto" w:fill="D9D9D9" w:themeFill="background1" w:themeFillShade="D9"/>
          </w:tcPr>
          <w:p w14:paraId="14EE7C81" w14:textId="175957C3" w:rsidR="00E97B90" w:rsidRDefault="00E97B90" w:rsidP="005775E3">
            <w:pPr>
              <w:jc w:val="center"/>
            </w:pPr>
            <w:r>
              <w:t>-0.</w:t>
            </w:r>
            <w:r w:rsidR="00BF428B">
              <w:t>72</w:t>
            </w:r>
          </w:p>
        </w:tc>
        <w:tc>
          <w:tcPr>
            <w:tcW w:w="2077" w:type="dxa"/>
            <w:tcBorders>
              <w:top w:val="single" w:sz="8" w:space="0" w:color="000000"/>
              <w:bottom w:val="single" w:sz="8" w:space="0" w:color="000000"/>
            </w:tcBorders>
            <w:shd w:val="clear" w:color="auto" w:fill="D9D9D9" w:themeFill="background1" w:themeFillShade="D9"/>
          </w:tcPr>
          <w:p w14:paraId="1C2B1983" w14:textId="65E43E49" w:rsidR="00E97B90" w:rsidRDefault="00BF428B" w:rsidP="005775E3">
            <w:pPr>
              <w:jc w:val="center"/>
            </w:pPr>
            <w:r>
              <w:t>0.008</w:t>
            </w:r>
          </w:p>
        </w:tc>
      </w:tr>
      <w:tr w:rsidR="00E97B90" w14:paraId="01DFB619" w14:textId="77777777" w:rsidTr="005775E3">
        <w:trPr>
          <w:trHeight w:val="633"/>
        </w:trPr>
        <w:tc>
          <w:tcPr>
            <w:tcW w:w="4335" w:type="dxa"/>
            <w:tcBorders>
              <w:top w:val="single" w:sz="8" w:space="0" w:color="000000"/>
              <w:left w:val="single" w:sz="8" w:space="0" w:color="000000"/>
              <w:bottom w:val="single" w:sz="8" w:space="0" w:color="000000"/>
            </w:tcBorders>
            <w:shd w:val="clear" w:color="auto" w:fill="auto"/>
          </w:tcPr>
          <w:p w14:paraId="5A8F4AA3" w14:textId="77777777" w:rsidR="00E97B90" w:rsidRPr="00007F6A" w:rsidRDefault="00E97B90" w:rsidP="005775E3">
            <w:pPr>
              <w:rPr>
                <w:b/>
                <w:bCs/>
              </w:rPr>
            </w:pPr>
            <w:r w:rsidRPr="00007F6A">
              <w:rPr>
                <w:b/>
                <w:bCs/>
              </w:rPr>
              <w:t>ISWTd (m)</w:t>
            </w:r>
          </w:p>
        </w:tc>
        <w:tc>
          <w:tcPr>
            <w:tcW w:w="2134" w:type="dxa"/>
            <w:tcBorders>
              <w:top w:val="single" w:sz="8" w:space="0" w:color="000000"/>
              <w:bottom w:val="single" w:sz="8" w:space="0" w:color="000000"/>
            </w:tcBorders>
            <w:shd w:val="clear" w:color="auto" w:fill="auto"/>
          </w:tcPr>
          <w:p w14:paraId="462F374A" w14:textId="03C66E13" w:rsidR="00E97B90" w:rsidRDefault="00E97B90" w:rsidP="005775E3">
            <w:pPr>
              <w:jc w:val="center"/>
            </w:pPr>
            <w:r>
              <w:t>0.</w:t>
            </w:r>
            <w:r w:rsidR="00BF428B">
              <w:t>58</w:t>
            </w:r>
          </w:p>
        </w:tc>
        <w:tc>
          <w:tcPr>
            <w:tcW w:w="2077" w:type="dxa"/>
            <w:tcBorders>
              <w:top w:val="single" w:sz="8" w:space="0" w:color="000000"/>
              <w:bottom w:val="single" w:sz="8" w:space="0" w:color="000000"/>
            </w:tcBorders>
            <w:shd w:val="clear" w:color="auto" w:fill="auto"/>
          </w:tcPr>
          <w:p w14:paraId="1C68F730" w14:textId="451025FB" w:rsidR="00E97B90" w:rsidRDefault="00BF428B" w:rsidP="005775E3">
            <w:pPr>
              <w:jc w:val="center"/>
            </w:pPr>
            <w:r>
              <w:t>0.059</w:t>
            </w:r>
          </w:p>
        </w:tc>
      </w:tr>
    </w:tbl>
    <w:p w14:paraId="7E597F65" w14:textId="1D5AE438" w:rsidR="00E97B90" w:rsidRDefault="00E97B90" w:rsidP="00E97B90">
      <w:pPr>
        <w:pStyle w:val="Aftertable"/>
      </w:pPr>
      <w:r>
        <w:t>T</w:t>
      </w:r>
      <w:r w:rsidRPr="00D05798">
        <w:rPr>
          <w:vertAlign w:val="subscript"/>
        </w:rPr>
        <w:t>LCO</w:t>
      </w:r>
      <w:r>
        <w:t>: Carbon monoxide gas transfer; K</w:t>
      </w:r>
      <w:r w:rsidRPr="00D05798">
        <w:rPr>
          <w:vertAlign w:val="subscript"/>
        </w:rPr>
        <w:t>CO</w:t>
      </w:r>
      <w:r>
        <w:t>: Carbon monoxide gas coefficient; CPI: composite physiology index; ISWTd: incremental shuttle walk test distance; RBC:TP: red blood cell to tissue / plasma ratio. Statistically significant correlations are highlighted in grey.</w:t>
      </w:r>
    </w:p>
    <w:p w14:paraId="3E5BCCC3" w14:textId="77777777" w:rsidR="00D65919" w:rsidRDefault="00D65919" w:rsidP="00D65919">
      <w:pPr>
        <w:pStyle w:val="figure"/>
      </w:pPr>
      <w:r>
        <w:rPr>
          <w:noProof/>
          <w:lang w:eastAsia="en-GB"/>
        </w:rPr>
        <w:lastRenderedPageBreak/>
        <w:drawing>
          <wp:inline distT="0" distB="0" distL="0" distR="0" wp14:anchorId="109AC11A" wp14:editId="3E7426CC">
            <wp:extent cx="6038215" cy="7723505"/>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12 month RBC-TP correlations.png"/>
                    <pic:cNvPicPr/>
                  </pic:nvPicPr>
                  <pic:blipFill>
                    <a:blip r:embed="rId184">
                      <a:extLst>
                        <a:ext uri="{28A0092B-C50C-407E-A947-70E740481C1C}">
                          <a14:useLocalDpi xmlns:a14="http://schemas.microsoft.com/office/drawing/2010/main" val="0"/>
                        </a:ext>
                      </a:extLst>
                    </a:blip>
                    <a:stretch>
                      <a:fillRect/>
                    </a:stretch>
                  </pic:blipFill>
                  <pic:spPr>
                    <a:xfrm>
                      <a:off x="0" y="0"/>
                      <a:ext cx="6038215" cy="7723505"/>
                    </a:xfrm>
                    <a:prstGeom prst="rect">
                      <a:avLst/>
                    </a:prstGeom>
                  </pic:spPr>
                </pic:pic>
              </a:graphicData>
            </a:graphic>
          </wp:inline>
        </w:drawing>
      </w:r>
    </w:p>
    <w:p w14:paraId="67739E6C" w14:textId="5B893165" w:rsidR="003A5064" w:rsidRDefault="000303A8" w:rsidP="00D65919">
      <w:pPr>
        <w:pStyle w:val="Caption"/>
      </w:pPr>
      <w:bookmarkStart w:id="7013" w:name="_Toc3145442"/>
      <w:r>
        <w:t>Figure</w:t>
      </w:r>
      <w:r w:rsidR="00D65919">
        <w:t xml:space="preserve"> </w:t>
      </w:r>
      <w:ins w:id="7014"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701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016" w:author="Nicholas Weatherley" w:date="2019-03-05T22:36:00Z">
        <w:r w:rsidR="00D5585D">
          <w:rPr>
            <w:noProof/>
          </w:rPr>
          <w:t>27</w:t>
        </w:r>
        <w:r w:rsidR="00D5585D">
          <w:fldChar w:fldCharType="end"/>
        </w:r>
      </w:ins>
      <w:ins w:id="7017" w:author="Windows User" w:date="2018-11-01T14:27:00Z">
        <w:del w:id="7018" w:author="Nicholas Weatherley" w:date="2019-03-05T22:36:00Z">
          <w:r w:rsidR="002F70B6" w:rsidDel="00D5585D">
            <w:fldChar w:fldCharType="begin"/>
          </w:r>
          <w:r w:rsidR="002F70B6" w:rsidDel="00D5585D">
            <w:delInstrText xml:space="preserve"> STYLEREF 1 \s </w:delInstrText>
          </w:r>
        </w:del>
      </w:ins>
      <w:del w:id="7019" w:author="Nicholas Weatherley" w:date="2019-03-05T22:36:00Z">
        <w:r w:rsidR="002F70B6" w:rsidDel="00D5585D">
          <w:fldChar w:fldCharType="separate"/>
        </w:r>
        <w:r w:rsidR="0024585E" w:rsidDel="00D5585D">
          <w:rPr>
            <w:noProof/>
          </w:rPr>
          <w:delText>6</w:delText>
        </w:r>
      </w:del>
      <w:ins w:id="7020" w:author="Windows User" w:date="2018-11-01T14:27:00Z">
        <w:del w:id="702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022" w:author="Nicholas Weatherley" w:date="2019-03-05T22:36:00Z">
        <w:r w:rsidR="002F70B6" w:rsidDel="00D5585D">
          <w:fldChar w:fldCharType="end"/>
        </w:r>
      </w:del>
      <w:del w:id="702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5</w:delText>
        </w:r>
        <w:r w:rsidR="00C87381" w:rsidDel="00135BE2">
          <w:fldChar w:fldCharType="end"/>
        </w:r>
      </w:del>
      <w:r w:rsidR="00D65919">
        <w:t>: Scatterplots of twelve-month RBC:TP correlations with PFTs</w:t>
      </w:r>
      <w:bookmarkEnd w:id="7013"/>
    </w:p>
    <w:p w14:paraId="668CA685" w14:textId="6C308A6F" w:rsidR="00D65919" w:rsidRDefault="00D65919" w:rsidP="00D65919">
      <w:pPr>
        <w:pStyle w:val="Figuretext"/>
      </w:pPr>
      <w:r>
        <w:t>T</w:t>
      </w:r>
      <w:r w:rsidRPr="00D05798">
        <w:rPr>
          <w:vertAlign w:val="subscript"/>
        </w:rPr>
        <w:t>LCO</w:t>
      </w:r>
      <w:r>
        <w:t>: Carbon monoxide gas transfer; K</w:t>
      </w:r>
      <w:r w:rsidRPr="00D05798">
        <w:rPr>
          <w:vertAlign w:val="subscript"/>
        </w:rPr>
        <w:t>CO</w:t>
      </w:r>
      <w:r>
        <w:t>: Carbon monoxide gas coefficient; CPI: composite physiology index; RBC:TP: red blood cell to tissue / plasma ratio.</w:t>
      </w:r>
    </w:p>
    <w:p w14:paraId="0CA3454E" w14:textId="59995414" w:rsidR="006245B6" w:rsidRDefault="006245B6" w:rsidP="006245B6">
      <w:r>
        <w:t>Changes i</w:t>
      </w:r>
      <w:r w:rsidRPr="00C74B94">
        <w:t>n RBC:TP over 12-months were assessed by Friedman tests a</w:t>
      </w:r>
      <w:r w:rsidR="00C70680">
        <w:t xml:space="preserve">nd are summarised in </w:t>
      </w:r>
      <w:r w:rsidR="000303A8">
        <w:t>Figure</w:t>
      </w:r>
      <w:r w:rsidR="00C70680">
        <w:t xml:space="preserve"> 6.2</w:t>
      </w:r>
      <w:ins w:id="7024" w:author="Windows User" w:date="2018-11-02T11:14:00Z">
        <w:r w:rsidR="00CB6CD9">
          <w:t>8</w:t>
        </w:r>
      </w:ins>
      <w:del w:id="7025" w:author="Windows User" w:date="2018-11-02T11:14:00Z">
        <w:r w:rsidR="00C70680" w:rsidDel="00CB6CD9">
          <w:delText>6</w:delText>
        </w:r>
      </w:del>
      <w:r w:rsidRPr="00C74B94">
        <w:t xml:space="preserve">. A statistically significant change is seen in </w:t>
      </w:r>
      <w:r w:rsidR="00C74B94" w:rsidRPr="00C74B94">
        <w:t>RBC:TP</w:t>
      </w:r>
      <w:r w:rsidRPr="00C74B94">
        <w:t xml:space="preserve"> over 12 months</w:t>
      </w:r>
      <w:r w:rsidR="00C17548" w:rsidRPr="00C74B94">
        <w:t>, with an ANOVA p-value of &lt;0.001</w:t>
      </w:r>
      <w:r w:rsidRPr="00C74B94">
        <w:t>.</w:t>
      </w:r>
    </w:p>
    <w:p w14:paraId="3167181E" w14:textId="291D5333" w:rsidR="00D97DC5" w:rsidRDefault="005E0305" w:rsidP="00D97DC5">
      <w:pPr>
        <w:pStyle w:val="figure"/>
      </w:pPr>
      <w:r>
        <w:rPr>
          <w:noProof/>
          <w:lang w:eastAsia="en-GB"/>
        </w:rPr>
        <w:lastRenderedPageBreak/>
        <w:drawing>
          <wp:inline distT="0" distB="0" distL="0" distR="0" wp14:anchorId="650D982D" wp14:editId="68A5C2BF">
            <wp:extent cx="6038215" cy="368935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12 month RBC-TP.png"/>
                    <pic:cNvPicPr/>
                  </pic:nvPicPr>
                  <pic:blipFill>
                    <a:blip r:embed="rId185">
                      <a:extLst>
                        <a:ext uri="{28A0092B-C50C-407E-A947-70E740481C1C}">
                          <a14:useLocalDpi xmlns:a14="http://schemas.microsoft.com/office/drawing/2010/main" val="0"/>
                        </a:ext>
                      </a:extLst>
                    </a:blip>
                    <a:stretch>
                      <a:fillRect/>
                    </a:stretch>
                  </pic:blipFill>
                  <pic:spPr>
                    <a:xfrm>
                      <a:off x="0" y="0"/>
                      <a:ext cx="6038215" cy="3689350"/>
                    </a:xfrm>
                    <a:prstGeom prst="rect">
                      <a:avLst/>
                    </a:prstGeom>
                  </pic:spPr>
                </pic:pic>
              </a:graphicData>
            </a:graphic>
          </wp:inline>
        </w:drawing>
      </w:r>
    </w:p>
    <w:p w14:paraId="4905F5A4" w14:textId="01861A7C" w:rsidR="00C74B94" w:rsidRDefault="000303A8" w:rsidP="00D97DC5">
      <w:pPr>
        <w:pStyle w:val="Caption"/>
      </w:pPr>
      <w:bookmarkStart w:id="7026" w:name="_Toc3145443"/>
      <w:r>
        <w:t>Figure</w:t>
      </w:r>
      <w:r w:rsidR="00D97DC5">
        <w:t xml:space="preserve"> </w:t>
      </w:r>
      <w:ins w:id="7027" w:author="Nicholas Weatherley" w:date="2019-03-05T22:36:00Z">
        <w:r w:rsidR="00D5585D">
          <w:fldChar w:fldCharType="begin"/>
        </w:r>
        <w:r w:rsidR="00D5585D">
          <w:instrText xml:space="preserve"> STYLEREF 1 \s </w:instrText>
        </w:r>
      </w:ins>
      <w:r w:rsidR="00D5585D">
        <w:fldChar w:fldCharType="separate"/>
      </w:r>
      <w:r w:rsidR="00D5585D">
        <w:rPr>
          <w:noProof/>
        </w:rPr>
        <w:t>6</w:t>
      </w:r>
      <w:ins w:id="702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029" w:author="Nicholas Weatherley" w:date="2019-03-05T22:36:00Z">
        <w:r w:rsidR="00D5585D">
          <w:rPr>
            <w:noProof/>
          </w:rPr>
          <w:t>28</w:t>
        </w:r>
        <w:r w:rsidR="00D5585D">
          <w:fldChar w:fldCharType="end"/>
        </w:r>
      </w:ins>
      <w:ins w:id="7030" w:author="Windows User" w:date="2018-11-01T14:27:00Z">
        <w:del w:id="7031" w:author="Nicholas Weatherley" w:date="2019-03-05T22:36:00Z">
          <w:r w:rsidR="002F70B6" w:rsidDel="00D5585D">
            <w:fldChar w:fldCharType="begin"/>
          </w:r>
          <w:r w:rsidR="002F70B6" w:rsidDel="00D5585D">
            <w:delInstrText xml:space="preserve"> STYLEREF 1 \s </w:delInstrText>
          </w:r>
        </w:del>
      </w:ins>
      <w:del w:id="7032" w:author="Nicholas Weatherley" w:date="2019-03-05T22:36:00Z">
        <w:r w:rsidR="002F70B6" w:rsidDel="00D5585D">
          <w:fldChar w:fldCharType="separate"/>
        </w:r>
        <w:r w:rsidR="0024585E" w:rsidDel="00D5585D">
          <w:rPr>
            <w:noProof/>
          </w:rPr>
          <w:delText>6</w:delText>
        </w:r>
      </w:del>
      <w:ins w:id="7033" w:author="Windows User" w:date="2018-11-01T14:27:00Z">
        <w:del w:id="703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035" w:author="Nicholas Weatherley" w:date="2019-03-05T22:36:00Z">
        <w:r w:rsidR="002F70B6" w:rsidDel="00D5585D">
          <w:fldChar w:fldCharType="end"/>
        </w:r>
      </w:del>
      <w:del w:id="703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6</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6</w:delText>
        </w:r>
        <w:r w:rsidR="00C87381" w:rsidDel="00135BE2">
          <w:fldChar w:fldCharType="end"/>
        </w:r>
      </w:del>
      <w:r w:rsidR="00D97DC5">
        <w:t>: RBC:TP changes over visit intervals</w:t>
      </w:r>
      <w:bookmarkEnd w:id="7026"/>
    </w:p>
    <w:p w14:paraId="1E6209CF" w14:textId="7DF9CBFF" w:rsidR="00D97DC5" w:rsidRDefault="005E0305" w:rsidP="00D97DC5">
      <w:pPr>
        <w:pStyle w:val="Figuretext"/>
      </w:pPr>
      <w:r>
        <w:t>Shown alongside changes in forced vital capacity (FVC) and gas transfer on the lungs for carbon monoxide (T</w:t>
      </w:r>
      <w:r w:rsidRPr="005E0305">
        <w:rPr>
          <w:vertAlign w:val="subscript"/>
        </w:rPr>
        <w:t>LCO</w:t>
      </w:r>
      <w:r>
        <w:t xml:space="preserve">). </w:t>
      </w:r>
      <w:r w:rsidR="00D97DC5">
        <w:t>RBC:TP: red blood cell to tissue / plasma ratio.</w:t>
      </w:r>
    </w:p>
    <w:p w14:paraId="1224B6C4" w14:textId="227E26F4" w:rsidR="00EF4338" w:rsidRPr="00EF4338" w:rsidRDefault="00EF4338" w:rsidP="00EF4338">
      <w:r>
        <w:t>Twelve-month change in clinically utilised PFT values (FVC, T</w:t>
      </w:r>
      <w:r w:rsidRPr="00A706A7">
        <w:rPr>
          <w:vertAlign w:val="subscript"/>
        </w:rPr>
        <w:t>LCO</w:t>
      </w:r>
      <w:r>
        <w:t>, K</w:t>
      </w:r>
      <w:r w:rsidRPr="00A706A7">
        <w:rPr>
          <w:vertAlign w:val="subscript"/>
        </w:rPr>
        <w:t>CO</w:t>
      </w:r>
      <w:r>
        <w:t xml:space="preserve"> and ISWT distance) was assessed for correlation with 12-month change in RBC:TP. Correlations between changes in absolute values and relative (percentage) values are provided in</w:t>
      </w:r>
      <w:r w:rsidR="000303A8">
        <w:t xml:space="preserve"> Table</w:t>
      </w:r>
      <w:r>
        <w:t>s 6.1</w:t>
      </w:r>
      <w:ins w:id="7037" w:author="Windows User" w:date="2018-11-02T11:14:00Z">
        <w:r w:rsidR="00CB6CD9">
          <w:t>5</w:t>
        </w:r>
      </w:ins>
      <w:del w:id="7038" w:author="Windows User" w:date="2018-11-02T11:14:00Z">
        <w:r w:rsidDel="00CB6CD9">
          <w:delText>4</w:delText>
        </w:r>
      </w:del>
      <w:r>
        <w:t xml:space="preserve"> and 6.1</w:t>
      </w:r>
      <w:ins w:id="7039" w:author="Windows User" w:date="2018-11-02T11:14:00Z">
        <w:r w:rsidR="00CB6CD9">
          <w:t>6</w:t>
        </w:r>
      </w:ins>
      <w:del w:id="7040" w:author="Windows User" w:date="2018-11-02T11:14:00Z">
        <w:r w:rsidDel="00CB6CD9">
          <w:delText>5</w:delText>
        </w:r>
      </w:del>
      <w:r>
        <w:t>, respectively.</w:t>
      </w:r>
    </w:p>
    <w:p w14:paraId="7DC2FD5E" w14:textId="6C7DED9E" w:rsidR="00EF4338" w:rsidRDefault="00EF4338" w:rsidP="00EF4338">
      <w:pPr>
        <w:pStyle w:val="TableTitle0"/>
      </w:pPr>
      <w:bookmarkStart w:id="7041" w:name="_Toc3145544"/>
      <w:r>
        <w:t xml:space="preserve">Table </w:t>
      </w:r>
      <w:ins w:id="7042"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04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044" w:author="Nicholas Weatherley" w:date="2019-03-04T21:03:00Z">
        <w:r w:rsidR="00E96948">
          <w:rPr>
            <w:noProof/>
          </w:rPr>
          <w:t>15</w:t>
        </w:r>
        <w:r w:rsidR="00E96948">
          <w:fldChar w:fldCharType="end"/>
        </w:r>
      </w:ins>
      <w:ins w:id="7045" w:author="Windows User" w:date="2018-11-01T15:46:00Z">
        <w:del w:id="7046" w:author="Nicholas Weatherley" w:date="2019-03-04T21:03:00Z">
          <w:r w:rsidR="00743FFA" w:rsidDel="00E96948">
            <w:fldChar w:fldCharType="begin"/>
          </w:r>
          <w:r w:rsidR="00743FFA" w:rsidDel="00E96948">
            <w:delInstrText xml:space="preserve"> STYLEREF 1 \s </w:delInstrText>
          </w:r>
        </w:del>
      </w:ins>
      <w:del w:id="7047" w:author="Nicholas Weatherley" w:date="2019-03-04T21:03:00Z">
        <w:r w:rsidR="00743FFA" w:rsidDel="00E96948">
          <w:fldChar w:fldCharType="separate"/>
        </w:r>
        <w:r w:rsidR="0024585E" w:rsidDel="00E96948">
          <w:rPr>
            <w:noProof/>
          </w:rPr>
          <w:delText>6</w:delText>
        </w:r>
      </w:del>
      <w:ins w:id="7048" w:author="Windows User" w:date="2018-11-01T15:46:00Z">
        <w:del w:id="704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050" w:author="Nicholas Weatherley" w:date="2019-03-04T21:03:00Z">
        <w:r w:rsidR="00743FFA" w:rsidDel="00E96948">
          <w:fldChar w:fldCharType="end"/>
        </w:r>
      </w:del>
      <w:del w:id="705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4</w:delText>
        </w:r>
        <w:r w:rsidR="00BB544F" w:rsidDel="004435D9">
          <w:fldChar w:fldCharType="end"/>
        </w:r>
      </w:del>
      <w:r>
        <w:t xml:space="preserve">: Correlations between absolute </w:t>
      </w:r>
      <w:r w:rsidR="004347DB">
        <w:t>twelve</w:t>
      </w:r>
      <w:r>
        <w:t>-month changes in RBC:TP and PFTs</w:t>
      </w:r>
      <w:bookmarkEnd w:id="7041"/>
    </w:p>
    <w:tbl>
      <w:tblPr>
        <w:tblStyle w:val="ListTable3"/>
        <w:tblW w:w="9451" w:type="dxa"/>
        <w:tblLook w:val="04A0" w:firstRow="1" w:lastRow="0" w:firstColumn="1" w:lastColumn="0" w:noHBand="0" w:noVBand="1"/>
      </w:tblPr>
      <w:tblGrid>
        <w:gridCol w:w="4231"/>
        <w:gridCol w:w="2610"/>
        <w:gridCol w:w="2610"/>
      </w:tblGrid>
      <w:tr w:rsidR="00EF4338" w14:paraId="62A595F1" w14:textId="77777777" w:rsidTr="007D08C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3C7EEC65" w14:textId="77777777" w:rsidR="00EF4338" w:rsidRPr="00007F6A" w:rsidRDefault="00EF4338" w:rsidP="007D08C0">
            <w:pPr>
              <w:jc w:val="center"/>
              <w:rPr>
                <w:b w:val="0"/>
                <w:bCs w:val="0"/>
                <w:color w:val="FFFFFF"/>
              </w:rPr>
            </w:pPr>
            <w:r>
              <w:rPr>
                <w:color w:val="FFFFFF"/>
              </w:rPr>
              <w:t xml:space="preserve">Change in </w:t>
            </w:r>
            <w:r w:rsidRPr="00007F6A">
              <w:rPr>
                <w:color w:val="FFFFFF"/>
              </w:rPr>
              <w:t>Physiology metric</w:t>
            </w:r>
          </w:p>
        </w:tc>
        <w:tc>
          <w:tcPr>
            <w:tcW w:w="5220" w:type="dxa"/>
            <w:gridSpan w:val="2"/>
          </w:tcPr>
          <w:p w14:paraId="6C3FB23C" w14:textId="77777777" w:rsidR="00EF4338" w:rsidRPr="00007F6A" w:rsidRDefault="00EF4338" w:rsidP="007D08C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EF4338" w14:paraId="1958572E" w14:textId="77777777" w:rsidTr="007D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057618FE" w14:textId="77777777" w:rsidR="00EF4338" w:rsidRPr="00007F6A" w:rsidRDefault="00EF4338" w:rsidP="007D08C0">
            <w:pPr>
              <w:rPr>
                <w:b w:val="0"/>
                <w:bCs w:val="0"/>
              </w:rPr>
            </w:pPr>
          </w:p>
        </w:tc>
        <w:tc>
          <w:tcPr>
            <w:tcW w:w="2610" w:type="dxa"/>
          </w:tcPr>
          <w:p w14:paraId="1EA984F8" w14:textId="77777777" w:rsidR="00EF4338" w:rsidRDefault="00EF4338" w:rsidP="007D08C0">
            <w:pPr>
              <w:jc w:val="center"/>
              <w:cnfStyle w:val="000000100000" w:firstRow="0" w:lastRow="0" w:firstColumn="0" w:lastColumn="0" w:oddVBand="0" w:evenVBand="0" w:oddHBand="1" w:evenHBand="0" w:firstRowFirstColumn="0" w:firstRowLastColumn="0" w:lastRowFirstColumn="0" w:lastRowLastColumn="0"/>
            </w:pPr>
            <w:r>
              <w:t>r</w:t>
            </w:r>
          </w:p>
        </w:tc>
        <w:tc>
          <w:tcPr>
            <w:tcW w:w="2610" w:type="dxa"/>
          </w:tcPr>
          <w:p w14:paraId="685ED683" w14:textId="77777777" w:rsidR="00EF4338" w:rsidRDefault="00EF4338" w:rsidP="007D08C0">
            <w:pPr>
              <w:jc w:val="center"/>
              <w:cnfStyle w:val="000000100000" w:firstRow="0" w:lastRow="0" w:firstColumn="0" w:lastColumn="0" w:oddVBand="0" w:evenVBand="0" w:oddHBand="1" w:evenHBand="0" w:firstRowFirstColumn="0" w:firstRowLastColumn="0" w:lastRowFirstColumn="0" w:lastRowLastColumn="0"/>
            </w:pPr>
            <w:r>
              <w:t>p</w:t>
            </w:r>
          </w:p>
        </w:tc>
      </w:tr>
      <w:tr w:rsidR="00EF4338" w14:paraId="4CAA30BC" w14:textId="77777777" w:rsidTr="00DD39F3">
        <w:tc>
          <w:tcPr>
            <w:cnfStyle w:val="001000000000" w:firstRow="0" w:lastRow="0" w:firstColumn="1" w:lastColumn="0" w:oddVBand="0" w:evenVBand="0" w:oddHBand="0" w:evenHBand="0" w:firstRowFirstColumn="0" w:firstRowLastColumn="0" w:lastRowFirstColumn="0" w:lastRowLastColumn="0"/>
            <w:tcW w:w="4231" w:type="dxa"/>
          </w:tcPr>
          <w:p w14:paraId="6D152F4A" w14:textId="77777777" w:rsidR="00EF4338" w:rsidRPr="00C451F1" w:rsidRDefault="00EF4338" w:rsidP="007D08C0">
            <w:pPr>
              <w:jc w:val="left"/>
              <w:rPr>
                <w:sz w:val="23"/>
                <w:szCs w:val="23"/>
              </w:rPr>
            </w:pPr>
            <w:r>
              <w:rPr>
                <w:sz w:val="23"/>
                <w:szCs w:val="23"/>
              </w:rPr>
              <w:t>FVC (L)</w:t>
            </w:r>
          </w:p>
        </w:tc>
        <w:tc>
          <w:tcPr>
            <w:tcW w:w="2610" w:type="dxa"/>
            <w:shd w:val="clear" w:color="auto" w:fill="auto"/>
          </w:tcPr>
          <w:p w14:paraId="60C410D5" w14:textId="0C8211DC" w:rsidR="00EF4338" w:rsidRPr="00DD39F3" w:rsidRDefault="00DD39F3" w:rsidP="007D08C0">
            <w:pPr>
              <w:jc w:val="center"/>
              <w:cnfStyle w:val="000000000000" w:firstRow="0" w:lastRow="0" w:firstColumn="0" w:lastColumn="0" w:oddVBand="0" w:evenVBand="0" w:oddHBand="0" w:evenHBand="0" w:firstRowFirstColumn="0" w:firstRowLastColumn="0" w:lastRowFirstColumn="0" w:lastRowLastColumn="0"/>
            </w:pPr>
            <w:r>
              <w:t>0.08</w:t>
            </w:r>
          </w:p>
        </w:tc>
        <w:tc>
          <w:tcPr>
            <w:tcW w:w="2610" w:type="dxa"/>
            <w:shd w:val="clear" w:color="auto" w:fill="auto"/>
          </w:tcPr>
          <w:p w14:paraId="5CC6AB65" w14:textId="16789BE9" w:rsidR="00EF4338" w:rsidRPr="00DD39F3" w:rsidRDefault="00DD39F3" w:rsidP="007D08C0">
            <w:pPr>
              <w:jc w:val="center"/>
              <w:cnfStyle w:val="000000000000" w:firstRow="0" w:lastRow="0" w:firstColumn="0" w:lastColumn="0" w:oddVBand="0" w:evenVBand="0" w:oddHBand="0" w:evenHBand="0" w:firstRowFirstColumn="0" w:firstRowLastColumn="0" w:lastRowFirstColumn="0" w:lastRowLastColumn="0"/>
            </w:pPr>
            <w:r>
              <w:t>0.797</w:t>
            </w:r>
          </w:p>
        </w:tc>
      </w:tr>
      <w:tr w:rsidR="00EF4338" w14:paraId="71169627" w14:textId="77777777" w:rsidTr="007D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381C7D7B" w14:textId="77777777" w:rsidR="00EF4338" w:rsidRPr="00C451F1" w:rsidRDefault="00EF4338" w:rsidP="007D08C0">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2610" w:type="dxa"/>
            <w:shd w:val="clear" w:color="auto" w:fill="auto"/>
          </w:tcPr>
          <w:p w14:paraId="3806A1B7" w14:textId="580CFF36"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07</w:t>
            </w:r>
          </w:p>
        </w:tc>
        <w:tc>
          <w:tcPr>
            <w:tcW w:w="2610" w:type="dxa"/>
            <w:shd w:val="clear" w:color="auto" w:fill="auto"/>
          </w:tcPr>
          <w:p w14:paraId="7176AEA3" w14:textId="2C01F00B"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839</w:t>
            </w:r>
          </w:p>
        </w:tc>
      </w:tr>
      <w:tr w:rsidR="00EF4338" w14:paraId="1A19E80A" w14:textId="77777777" w:rsidTr="007D08C0">
        <w:tc>
          <w:tcPr>
            <w:cnfStyle w:val="001000000000" w:firstRow="0" w:lastRow="0" w:firstColumn="1" w:lastColumn="0" w:oddVBand="0" w:evenVBand="0" w:oddHBand="0" w:evenHBand="0" w:firstRowFirstColumn="0" w:firstRowLastColumn="0" w:lastRowFirstColumn="0" w:lastRowLastColumn="0"/>
            <w:tcW w:w="4231" w:type="dxa"/>
          </w:tcPr>
          <w:p w14:paraId="0A8B4896" w14:textId="77777777" w:rsidR="00EF4338" w:rsidRPr="00C451F1" w:rsidRDefault="00EF4338" w:rsidP="007D08C0">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2610" w:type="dxa"/>
            <w:shd w:val="clear" w:color="auto" w:fill="auto"/>
          </w:tcPr>
          <w:p w14:paraId="1C6C640F" w14:textId="05A7AE63" w:rsidR="00EF4338" w:rsidRPr="00DE5FBB" w:rsidRDefault="00DD39F3" w:rsidP="007D08C0">
            <w:pPr>
              <w:jc w:val="center"/>
              <w:cnfStyle w:val="000000000000" w:firstRow="0" w:lastRow="0" w:firstColumn="0" w:lastColumn="0" w:oddVBand="0" w:evenVBand="0" w:oddHBand="0" w:evenHBand="0" w:firstRowFirstColumn="0" w:firstRowLastColumn="0" w:lastRowFirstColumn="0" w:lastRowLastColumn="0"/>
            </w:pPr>
            <w:r>
              <w:t>0.36</w:t>
            </w:r>
          </w:p>
        </w:tc>
        <w:tc>
          <w:tcPr>
            <w:tcW w:w="2610" w:type="dxa"/>
            <w:shd w:val="clear" w:color="auto" w:fill="auto"/>
          </w:tcPr>
          <w:p w14:paraId="05474475" w14:textId="6162AAE3" w:rsidR="00EF4338" w:rsidRPr="00DE5FBB" w:rsidRDefault="00DD39F3" w:rsidP="007D08C0">
            <w:pPr>
              <w:jc w:val="center"/>
              <w:cnfStyle w:val="000000000000" w:firstRow="0" w:lastRow="0" w:firstColumn="0" w:lastColumn="0" w:oddVBand="0" w:evenVBand="0" w:oddHBand="0" w:evenHBand="0" w:firstRowFirstColumn="0" w:firstRowLastColumn="0" w:lastRowFirstColumn="0" w:lastRowLastColumn="0"/>
            </w:pPr>
            <w:r>
              <w:t>0.248</w:t>
            </w:r>
          </w:p>
        </w:tc>
      </w:tr>
      <w:tr w:rsidR="00EF4338" w14:paraId="2558EA60" w14:textId="77777777" w:rsidTr="007D08C0">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4231" w:type="dxa"/>
          </w:tcPr>
          <w:p w14:paraId="6EE78F90" w14:textId="77777777" w:rsidR="00EF4338" w:rsidRPr="00C451F1" w:rsidRDefault="00EF4338" w:rsidP="007D08C0">
            <w:pPr>
              <w:jc w:val="left"/>
              <w:rPr>
                <w:b w:val="0"/>
                <w:bCs w:val="0"/>
                <w:sz w:val="23"/>
                <w:szCs w:val="23"/>
              </w:rPr>
            </w:pPr>
            <w:r>
              <w:rPr>
                <w:sz w:val="23"/>
                <w:szCs w:val="23"/>
              </w:rPr>
              <w:t>ISWT distance (m)</w:t>
            </w:r>
          </w:p>
        </w:tc>
        <w:tc>
          <w:tcPr>
            <w:tcW w:w="2610" w:type="dxa"/>
            <w:shd w:val="clear" w:color="auto" w:fill="auto"/>
          </w:tcPr>
          <w:p w14:paraId="447B6F8A" w14:textId="0CD9B16F"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01</w:t>
            </w:r>
          </w:p>
        </w:tc>
        <w:tc>
          <w:tcPr>
            <w:tcW w:w="2610" w:type="dxa"/>
            <w:shd w:val="clear" w:color="auto" w:fill="auto"/>
          </w:tcPr>
          <w:p w14:paraId="4E72CE15" w14:textId="2142BEF4"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992</w:t>
            </w:r>
          </w:p>
        </w:tc>
      </w:tr>
    </w:tbl>
    <w:p w14:paraId="5F242A2F" w14:textId="77777777" w:rsidR="00EF4338" w:rsidRDefault="00EF4338" w:rsidP="00EF4338">
      <w:pPr>
        <w:pStyle w:val="Aftertable"/>
      </w:pPr>
      <w:r>
        <w:t>PFT: pulmonary function test; FVC: forced vital capacity; T</w:t>
      </w:r>
      <w:r w:rsidRPr="00D05798">
        <w:rPr>
          <w:vertAlign w:val="subscript"/>
        </w:rPr>
        <w:t>LCO</w:t>
      </w:r>
      <w:r>
        <w:t>: Carbon monoxide gas transfer; K</w:t>
      </w:r>
      <w:r w:rsidRPr="00D05798">
        <w:rPr>
          <w:vertAlign w:val="subscript"/>
        </w:rPr>
        <w:t>CO</w:t>
      </w:r>
      <w:r>
        <w:t>: Carbon monoxide gas coefficient; ISWTd: incremental shuttle walk test distance; RBC:TP: red blood cell to tissue / plasma ratio.</w:t>
      </w:r>
    </w:p>
    <w:p w14:paraId="09732797" w14:textId="7AB5C0A5" w:rsidR="00EF4338" w:rsidRDefault="00EF4338" w:rsidP="00EF4338">
      <w:pPr>
        <w:pStyle w:val="TableTitle0"/>
      </w:pPr>
      <w:bookmarkStart w:id="7052" w:name="_Toc3145545"/>
      <w:r>
        <w:lastRenderedPageBreak/>
        <w:t xml:space="preserve">Table </w:t>
      </w:r>
      <w:ins w:id="7053"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05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055" w:author="Nicholas Weatherley" w:date="2019-03-04T21:03:00Z">
        <w:r w:rsidR="00E96948">
          <w:rPr>
            <w:noProof/>
          </w:rPr>
          <w:t>16</w:t>
        </w:r>
        <w:r w:rsidR="00E96948">
          <w:fldChar w:fldCharType="end"/>
        </w:r>
      </w:ins>
      <w:ins w:id="7056" w:author="Windows User" w:date="2018-11-01T15:46:00Z">
        <w:del w:id="7057" w:author="Nicholas Weatherley" w:date="2019-03-04T21:03:00Z">
          <w:r w:rsidR="00743FFA" w:rsidDel="00E96948">
            <w:fldChar w:fldCharType="begin"/>
          </w:r>
          <w:r w:rsidR="00743FFA" w:rsidDel="00E96948">
            <w:delInstrText xml:space="preserve"> STYLEREF 1 \s </w:delInstrText>
          </w:r>
        </w:del>
      </w:ins>
      <w:del w:id="7058" w:author="Nicholas Weatherley" w:date="2019-03-04T21:03:00Z">
        <w:r w:rsidR="00743FFA" w:rsidDel="00E96948">
          <w:fldChar w:fldCharType="separate"/>
        </w:r>
        <w:r w:rsidR="0024585E" w:rsidDel="00E96948">
          <w:rPr>
            <w:noProof/>
          </w:rPr>
          <w:delText>6</w:delText>
        </w:r>
      </w:del>
      <w:ins w:id="7059" w:author="Windows User" w:date="2018-11-01T15:46:00Z">
        <w:del w:id="706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061" w:author="Nicholas Weatherley" w:date="2019-03-04T21:03:00Z">
        <w:r w:rsidR="00743FFA" w:rsidDel="00E96948">
          <w:fldChar w:fldCharType="end"/>
        </w:r>
      </w:del>
      <w:del w:id="706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5</w:delText>
        </w:r>
        <w:r w:rsidR="00BB544F" w:rsidDel="004435D9">
          <w:fldChar w:fldCharType="end"/>
        </w:r>
      </w:del>
      <w:r>
        <w:t>:</w:t>
      </w:r>
      <w:r w:rsidRPr="001072CC">
        <w:t xml:space="preserve"> </w:t>
      </w:r>
      <w:r>
        <w:t>C</w:t>
      </w:r>
      <w:r w:rsidR="004347DB">
        <w:t>orrelations between relative twelve</w:t>
      </w:r>
      <w:r>
        <w:t>-month changes in RBC:TP and PFTs</w:t>
      </w:r>
      <w:bookmarkEnd w:id="7052"/>
    </w:p>
    <w:tbl>
      <w:tblPr>
        <w:tblStyle w:val="ListTable3"/>
        <w:tblW w:w="9451" w:type="dxa"/>
        <w:tblLook w:val="04A0" w:firstRow="1" w:lastRow="0" w:firstColumn="1" w:lastColumn="0" w:noHBand="0" w:noVBand="1"/>
      </w:tblPr>
      <w:tblGrid>
        <w:gridCol w:w="4231"/>
        <w:gridCol w:w="2700"/>
        <w:gridCol w:w="2520"/>
      </w:tblGrid>
      <w:tr w:rsidR="00EF4338" w14:paraId="24609FFF" w14:textId="77777777" w:rsidTr="007D08C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21C28F85" w14:textId="77777777" w:rsidR="00EF4338" w:rsidRPr="00007F6A" w:rsidRDefault="00EF4338" w:rsidP="007D08C0">
            <w:pPr>
              <w:jc w:val="center"/>
              <w:rPr>
                <w:b w:val="0"/>
                <w:bCs w:val="0"/>
                <w:color w:val="FFFFFF"/>
              </w:rPr>
            </w:pPr>
            <w:r>
              <w:rPr>
                <w:color w:val="FFFFFF"/>
              </w:rPr>
              <w:t xml:space="preserve">Change in </w:t>
            </w:r>
            <w:r w:rsidRPr="00007F6A">
              <w:rPr>
                <w:color w:val="FFFFFF"/>
              </w:rPr>
              <w:t>Physiology metric</w:t>
            </w:r>
          </w:p>
        </w:tc>
        <w:tc>
          <w:tcPr>
            <w:tcW w:w="5220" w:type="dxa"/>
            <w:gridSpan w:val="2"/>
          </w:tcPr>
          <w:p w14:paraId="4008959E" w14:textId="77777777" w:rsidR="00EF4338" w:rsidRPr="00007F6A" w:rsidRDefault="00EF4338" w:rsidP="007D08C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EF4338" w14:paraId="3BF1A8E9" w14:textId="77777777" w:rsidTr="007D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29E6CC0F" w14:textId="77777777" w:rsidR="00EF4338" w:rsidRPr="00007F6A" w:rsidRDefault="00EF4338" w:rsidP="007D08C0">
            <w:pPr>
              <w:rPr>
                <w:b w:val="0"/>
                <w:bCs w:val="0"/>
              </w:rPr>
            </w:pPr>
          </w:p>
        </w:tc>
        <w:tc>
          <w:tcPr>
            <w:tcW w:w="2700" w:type="dxa"/>
          </w:tcPr>
          <w:p w14:paraId="162F2DCC" w14:textId="77777777" w:rsidR="00EF4338" w:rsidRPr="00DE5FBB" w:rsidRDefault="00EF4338" w:rsidP="007D08C0">
            <w:pPr>
              <w:jc w:val="center"/>
              <w:cnfStyle w:val="000000100000" w:firstRow="0" w:lastRow="0" w:firstColumn="0" w:lastColumn="0" w:oddVBand="0" w:evenVBand="0" w:oddHBand="1" w:evenHBand="0" w:firstRowFirstColumn="0" w:firstRowLastColumn="0" w:lastRowFirstColumn="0" w:lastRowLastColumn="0"/>
            </w:pPr>
            <w:r w:rsidRPr="00DE5FBB">
              <w:t>r</w:t>
            </w:r>
          </w:p>
        </w:tc>
        <w:tc>
          <w:tcPr>
            <w:tcW w:w="2520" w:type="dxa"/>
          </w:tcPr>
          <w:p w14:paraId="2AFCB67D" w14:textId="77777777" w:rsidR="00EF4338" w:rsidRPr="00DE5FBB" w:rsidRDefault="00EF4338" w:rsidP="007D08C0">
            <w:pPr>
              <w:jc w:val="center"/>
              <w:cnfStyle w:val="000000100000" w:firstRow="0" w:lastRow="0" w:firstColumn="0" w:lastColumn="0" w:oddVBand="0" w:evenVBand="0" w:oddHBand="1" w:evenHBand="0" w:firstRowFirstColumn="0" w:firstRowLastColumn="0" w:lastRowFirstColumn="0" w:lastRowLastColumn="0"/>
            </w:pPr>
            <w:r w:rsidRPr="00DE5FBB">
              <w:t>p</w:t>
            </w:r>
          </w:p>
        </w:tc>
      </w:tr>
      <w:tr w:rsidR="00EF4338" w14:paraId="45124D07" w14:textId="77777777" w:rsidTr="007D08C0">
        <w:tc>
          <w:tcPr>
            <w:cnfStyle w:val="001000000000" w:firstRow="0" w:lastRow="0" w:firstColumn="1" w:lastColumn="0" w:oddVBand="0" w:evenVBand="0" w:oddHBand="0" w:evenHBand="0" w:firstRowFirstColumn="0" w:firstRowLastColumn="0" w:lastRowFirstColumn="0" w:lastRowLastColumn="0"/>
            <w:tcW w:w="4231" w:type="dxa"/>
          </w:tcPr>
          <w:p w14:paraId="40E9C1C5" w14:textId="77777777" w:rsidR="00EF4338" w:rsidRPr="00C451F1" w:rsidRDefault="00EF4338" w:rsidP="007D08C0">
            <w:pPr>
              <w:jc w:val="left"/>
              <w:rPr>
                <w:b w:val="0"/>
                <w:bCs w:val="0"/>
                <w:sz w:val="23"/>
                <w:szCs w:val="23"/>
              </w:rPr>
            </w:pPr>
            <w:r>
              <w:rPr>
                <w:sz w:val="23"/>
                <w:szCs w:val="23"/>
              </w:rPr>
              <w:t>FVC (%)</w:t>
            </w:r>
          </w:p>
        </w:tc>
        <w:tc>
          <w:tcPr>
            <w:tcW w:w="2700" w:type="dxa"/>
            <w:shd w:val="clear" w:color="auto" w:fill="auto"/>
          </w:tcPr>
          <w:p w14:paraId="62BB7536" w14:textId="18A44D1E" w:rsidR="00EF4338" w:rsidRPr="00DE5FBB" w:rsidRDefault="00DD39F3" w:rsidP="007D08C0">
            <w:pPr>
              <w:jc w:val="center"/>
              <w:cnfStyle w:val="000000000000" w:firstRow="0" w:lastRow="0" w:firstColumn="0" w:lastColumn="0" w:oddVBand="0" w:evenVBand="0" w:oddHBand="0" w:evenHBand="0" w:firstRowFirstColumn="0" w:firstRowLastColumn="0" w:lastRowFirstColumn="0" w:lastRowLastColumn="0"/>
            </w:pPr>
            <w:r>
              <w:t>-0.13</w:t>
            </w:r>
          </w:p>
        </w:tc>
        <w:tc>
          <w:tcPr>
            <w:tcW w:w="2520" w:type="dxa"/>
            <w:shd w:val="clear" w:color="auto" w:fill="auto"/>
          </w:tcPr>
          <w:p w14:paraId="4C8C7FDE" w14:textId="305D6029" w:rsidR="00EF4338" w:rsidRPr="00DE5FBB" w:rsidRDefault="00DD39F3" w:rsidP="007D08C0">
            <w:pPr>
              <w:jc w:val="center"/>
              <w:cnfStyle w:val="000000000000" w:firstRow="0" w:lastRow="0" w:firstColumn="0" w:lastColumn="0" w:oddVBand="0" w:evenVBand="0" w:oddHBand="0" w:evenHBand="0" w:firstRowFirstColumn="0" w:firstRowLastColumn="0" w:lastRowFirstColumn="0" w:lastRowLastColumn="0"/>
            </w:pPr>
            <w:r>
              <w:t>0.695</w:t>
            </w:r>
          </w:p>
        </w:tc>
      </w:tr>
      <w:tr w:rsidR="00EF4338" w14:paraId="7F769F92" w14:textId="77777777" w:rsidTr="007D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6A21D62A" w14:textId="77777777" w:rsidR="00EF4338" w:rsidRPr="00C451F1" w:rsidRDefault="00EF4338" w:rsidP="007D08C0">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w:t>
            </w:r>
            <w:r>
              <w:rPr>
                <w:sz w:val="23"/>
                <w:szCs w:val="23"/>
              </w:rPr>
              <w:t>(%</w:t>
            </w:r>
            <w:r w:rsidRPr="00C451F1">
              <w:rPr>
                <w:sz w:val="23"/>
                <w:szCs w:val="23"/>
              </w:rPr>
              <w:t>)</w:t>
            </w:r>
          </w:p>
        </w:tc>
        <w:tc>
          <w:tcPr>
            <w:tcW w:w="2700" w:type="dxa"/>
            <w:shd w:val="clear" w:color="auto" w:fill="auto"/>
          </w:tcPr>
          <w:p w14:paraId="2F21F42F" w14:textId="16ED700F"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09</w:t>
            </w:r>
          </w:p>
        </w:tc>
        <w:tc>
          <w:tcPr>
            <w:tcW w:w="2520" w:type="dxa"/>
            <w:shd w:val="clear" w:color="auto" w:fill="auto"/>
          </w:tcPr>
          <w:p w14:paraId="44A16A45" w14:textId="093EDC1D"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788</w:t>
            </w:r>
          </w:p>
        </w:tc>
      </w:tr>
      <w:tr w:rsidR="00EF4338" w14:paraId="551EA90D" w14:textId="77777777" w:rsidTr="00DD39F3">
        <w:trPr>
          <w:trHeight w:val="670"/>
        </w:trPr>
        <w:tc>
          <w:tcPr>
            <w:cnfStyle w:val="001000000000" w:firstRow="0" w:lastRow="0" w:firstColumn="1" w:lastColumn="0" w:oddVBand="0" w:evenVBand="0" w:oddHBand="0" w:evenHBand="0" w:firstRowFirstColumn="0" w:firstRowLastColumn="0" w:lastRowFirstColumn="0" w:lastRowLastColumn="0"/>
            <w:tcW w:w="4231" w:type="dxa"/>
          </w:tcPr>
          <w:p w14:paraId="04D4A153" w14:textId="77777777" w:rsidR="00EF4338" w:rsidRPr="00C451F1" w:rsidRDefault="00EF4338" w:rsidP="007D08C0">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w:t>
            </w:r>
            <w:r>
              <w:rPr>
                <w:sz w:val="23"/>
                <w:szCs w:val="23"/>
              </w:rPr>
              <w:t>%</w:t>
            </w:r>
            <w:r w:rsidRPr="00C451F1">
              <w:rPr>
                <w:sz w:val="23"/>
                <w:szCs w:val="23"/>
              </w:rPr>
              <w:t>)</w:t>
            </w:r>
          </w:p>
        </w:tc>
        <w:tc>
          <w:tcPr>
            <w:tcW w:w="2700" w:type="dxa"/>
            <w:shd w:val="clear" w:color="auto" w:fill="auto"/>
          </w:tcPr>
          <w:p w14:paraId="6C3D953D" w14:textId="2DF0A660" w:rsidR="00EF4338" w:rsidRPr="00DD39F3" w:rsidRDefault="00DD39F3" w:rsidP="007D08C0">
            <w:pPr>
              <w:jc w:val="center"/>
              <w:cnfStyle w:val="000000000000" w:firstRow="0" w:lastRow="0" w:firstColumn="0" w:lastColumn="0" w:oddVBand="0" w:evenVBand="0" w:oddHBand="0" w:evenHBand="0" w:firstRowFirstColumn="0" w:firstRowLastColumn="0" w:lastRowFirstColumn="0" w:lastRowLastColumn="0"/>
            </w:pPr>
            <w:r>
              <w:t>0.43</w:t>
            </w:r>
          </w:p>
        </w:tc>
        <w:tc>
          <w:tcPr>
            <w:tcW w:w="2520" w:type="dxa"/>
            <w:shd w:val="clear" w:color="auto" w:fill="auto"/>
          </w:tcPr>
          <w:p w14:paraId="119325D2" w14:textId="4B8F087F" w:rsidR="00EF4338" w:rsidRPr="00DD39F3" w:rsidRDefault="00DD39F3" w:rsidP="007D08C0">
            <w:pPr>
              <w:jc w:val="center"/>
              <w:cnfStyle w:val="000000000000" w:firstRow="0" w:lastRow="0" w:firstColumn="0" w:lastColumn="0" w:oddVBand="0" w:evenVBand="0" w:oddHBand="0" w:evenHBand="0" w:firstRowFirstColumn="0" w:firstRowLastColumn="0" w:lastRowFirstColumn="0" w:lastRowLastColumn="0"/>
            </w:pPr>
            <w:r>
              <w:t>0.166</w:t>
            </w:r>
          </w:p>
        </w:tc>
      </w:tr>
      <w:tr w:rsidR="00EF4338" w14:paraId="08EF1F3C" w14:textId="77777777" w:rsidTr="007D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144847AB" w14:textId="77777777" w:rsidR="00EF4338" w:rsidRPr="00C451F1" w:rsidRDefault="00EF4338" w:rsidP="007D08C0">
            <w:pPr>
              <w:jc w:val="left"/>
              <w:rPr>
                <w:b w:val="0"/>
                <w:bCs w:val="0"/>
                <w:sz w:val="23"/>
                <w:szCs w:val="23"/>
              </w:rPr>
            </w:pPr>
            <w:r>
              <w:rPr>
                <w:sz w:val="23"/>
                <w:szCs w:val="23"/>
              </w:rPr>
              <w:t>ISWT distance (%)</w:t>
            </w:r>
          </w:p>
        </w:tc>
        <w:tc>
          <w:tcPr>
            <w:tcW w:w="2700" w:type="dxa"/>
            <w:shd w:val="clear" w:color="auto" w:fill="auto"/>
          </w:tcPr>
          <w:p w14:paraId="33F22CD6" w14:textId="042B69D3"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20</w:t>
            </w:r>
          </w:p>
        </w:tc>
        <w:tc>
          <w:tcPr>
            <w:tcW w:w="2520" w:type="dxa"/>
            <w:shd w:val="clear" w:color="auto" w:fill="auto"/>
          </w:tcPr>
          <w:p w14:paraId="6CAECCAE" w14:textId="4945C04F" w:rsidR="00EF4338" w:rsidRPr="00DE5FBB" w:rsidRDefault="00DD39F3" w:rsidP="007D08C0">
            <w:pPr>
              <w:jc w:val="center"/>
              <w:cnfStyle w:val="000000100000" w:firstRow="0" w:lastRow="0" w:firstColumn="0" w:lastColumn="0" w:oddVBand="0" w:evenVBand="0" w:oddHBand="1" w:evenHBand="0" w:firstRowFirstColumn="0" w:firstRowLastColumn="0" w:lastRowFirstColumn="0" w:lastRowLastColumn="0"/>
            </w:pPr>
            <w:r>
              <w:t>0.562</w:t>
            </w:r>
          </w:p>
        </w:tc>
      </w:tr>
    </w:tbl>
    <w:p w14:paraId="1F5128A6" w14:textId="39AFD285" w:rsidR="000445C6" w:rsidRPr="000445C6" w:rsidDel="00374893" w:rsidRDefault="00EF4338" w:rsidP="00EE5BC4">
      <w:pPr>
        <w:pStyle w:val="Aftertable"/>
        <w:rPr>
          <w:del w:id="7063" w:author="Nicholas Weatherley" w:date="2019-02-08T16:57:00Z"/>
        </w:rPr>
      </w:pPr>
      <w:r>
        <w:t>PFT: pulmonary function test; FVC: forced vital capacity; T</w:t>
      </w:r>
      <w:r w:rsidRPr="00D05798">
        <w:rPr>
          <w:vertAlign w:val="subscript"/>
        </w:rPr>
        <w:t>LCO</w:t>
      </w:r>
      <w:r>
        <w:t>: Carbon monoxide gas transfer; K</w:t>
      </w:r>
      <w:r w:rsidRPr="00D05798">
        <w:rPr>
          <w:vertAlign w:val="subscript"/>
        </w:rPr>
        <w:t>CO</w:t>
      </w:r>
      <w:r>
        <w:t>: Carbon monoxide gas coefficient; ISWTd: incremental shuttle walk test distance; RBC:TP: red blood cell to tissue / plasma ratio.</w:t>
      </w:r>
    </w:p>
    <w:p w14:paraId="5D7C29A4" w14:textId="645FBFE3" w:rsidR="00DE4F80" w:rsidDel="00374893" w:rsidRDefault="000445C6" w:rsidP="000445C6">
      <w:pPr>
        <w:pStyle w:val="Heading4"/>
        <w:rPr>
          <w:del w:id="7064" w:author="Nicholas Weatherley" w:date="2019-02-08T16:56:00Z"/>
        </w:rPr>
      </w:pPr>
      <w:moveFromRangeStart w:id="7065" w:author="Windows User" w:date="2018-10-30T14:17:00Z" w:name="move528672376"/>
      <w:moveFrom w:id="7066" w:author="Windows User" w:date="2018-10-30T14:17:00Z">
        <w:r w:rsidDel="00846C94">
          <w:t>Primary Outcome Analys</w:t>
        </w:r>
        <w:del w:id="7067" w:author="Nicholas Weatherley" w:date="2019-02-08T16:56:00Z">
          <w:r w:rsidDel="00374893">
            <w:delText>is</w:delText>
          </w:r>
        </w:del>
      </w:moveFrom>
    </w:p>
    <w:p w14:paraId="292C0DBD" w14:textId="56DA98D7" w:rsidR="00EE5BC4" w:rsidDel="00374893" w:rsidRDefault="009A0A8B">
      <w:pPr>
        <w:pStyle w:val="Heading4"/>
        <w:rPr>
          <w:del w:id="7068" w:author="Nicholas Weatherley" w:date="2019-02-08T16:57:00Z"/>
        </w:rPr>
        <w:pPrChange w:id="7069" w:author="Nicholas Weatherley" w:date="2019-02-08T16:56:00Z">
          <w:pPr/>
        </w:pPrChange>
      </w:pPr>
      <w:moveFrom w:id="7070" w:author="Windows User" w:date="2018-10-30T14:17:00Z">
        <w:del w:id="7071" w:author="Nicholas Weatherley" w:date="2019-02-08T16:57:00Z">
          <w:r w:rsidDel="00374893">
            <w:delText>Although median RBC:TP was lower in participants experiencing a composite endpoint event, than those who did not (0.21 vs. 0.30), this did not reach statistical significan</w:delText>
          </w:r>
          <w:r w:rsidR="00806A51" w:rsidDel="00374893">
            <w:delText>ce using a Mann-Whitney U test</w:delText>
          </w:r>
          <w:r w:rsidDel="00374893">
            <w:delText xml:space="preserve"> (p = 0.680).</w:delText>
          </w:r>
        </w:del>
      </w:moveFrom>
    </w:p>
    <w:p w14:paraId="0875BF29" w14:textId="646B2CA2" w:rsidR="00FC1640" w:rsidDel="00374893" w:rsidRDefault="00FC1640" w:rsidP="00FC1640">
      <w:pPr>
        <w:pStyle w:val="figure"/>
        <w:rPr>
          <w:del w:id="7072" w:author="Nicholas Weatherley" w:date="2019-02-08T16:57:00Z"/>
        </w:rPr>
      </w:pPr>
      <w:moveFrom w:id="7073" w:author="Windows User" w:date="2018-10-30T14:17:00Z">
        <w:del w:id="7074" w:author="Nicholas Weatherley" w:date="2019-02-08T16:57:00Z">
          <w:r w:rsidRPr="00E96948" w:rsidDel="00374893">
            <w:rPr>
              <w:noProof/>
              <w:lang w:eastAsia="en-GB"/>
            </w:rPr>
            <w:drawing>
              <wp:inline distT="0" distB="0" distL="0" distR="0" wp14:anchorId="3322B3B1" wp14:editId="14D2A2F1">
                <wp:extent cx="3961583" cy="264361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rimary Outcome analysis.png"/>
                        <pic:cNvPicPr/>
                      </pic:nvPicPr>
                      <pic:blipFill rotWithShape="1">
                        <a:blip r:embed="rId174">
                          <a:extLst>
                            <a:ext uri="{28A0092B-C50C-407E-A947-70E740481C1C}">
                              <a14:useLocalDpi xmlns:a14="http://schemas.microsoft.com/office/drawing/2010/main" val="0"/>
                            </a:ext>
                          </a:extLst>
                        </a:blip>
                        <a:srcRect b="-7298"/>
                        <a:stretch/>
                      </pic:blipFill>
                      <pic:spPr bwMode="auto">
                        <a:xfrm>
                          <a:off x="0" y="0"/>
                          <a:ext cx="3962400" cy="2644157"/>
                        </a:xfrm>
                        <a:prstGeom prst="rect">
                          <a:avLst/>
                        </a:prstGeom>
                        <a:ln>
                          <a:noFill/>
                        </a:ln>
                        <a:extLst>
                          <a:ext uri="{53640926-AAD7-44D8-BBD7-CCE9431645EC}">
                            <a14:shadowObscured xmlns:a14="http://schemas.microsoft.com/office/drawing/2010/main"/>
                          </a:ext>
                        </a:extLst>
                      </pic:spPr>
                    </pic:pic>
                  </a:graphicData>
                </a:graphic>
              </wp:inline>
            </w:drawing>
          </w:r>
        </w:del>
      </w:moveFrom>
    </w:p>
    <w:p w14:paraId="5A9057B5" w14:textId="090F6C65" w:rsidR="00FC1640" w:rsidDel="00374893" w:rsidRDefault="000303A8" w:rsidP="00FC1640">
      <w:pPr>
        <w:pStyle w:val="Caption"/>
        <w:rPr>
          <w:del w:id="7075" w:author="Nicholas Weatherley" w:date="2019-02-08T16:57:00Z"/>
        </w:rPr>
      </w:pPr>
      <w:moveFrom w:id="7076" w:author="Windows User" w:date="2018-10-30T14:17:00Z">
        <w:del w:id="7077" w:author="Nicholas Weatherley" w:date="2019-02-08T16:57:00Z">
          <w:r w:rsidDel="00374893">
            <w:delText>Figure</w:delText>
          </w:r>
          <w:r w:rsidR="00FC1640" w:rsidDel="00374893">
            <w:delText xml:space="preserve"> </w:delText>
          </w:r>
          <w:r w:rsidR="00C87381" w:rsidDel="00374893">
            <w:rPr>
              <w:b w:val="0"/>
              <w:bCs w:val="0"/>
            </w:rPr>
            <w:fldChar w:fldCharType="begin"/>
          </w:r>
          <w:r w:rsidR="00C87381" w:rsidDel="00374893">
            <w:delInstrText xml:space="preserve"> STYLEREF 1 \s </w:delInstrText>
          </w:r>
          <w:r w:rsidR="00C87381" w:rsidDel="00374893">
            <w:rPr>
              <w:b w:val="0"/>
              <w:bCs w:val="0"/>
            </w:rPr>
            <w:fldChar w:fldCharType="separate"/>
          </w:r>
          <w:r w:rsidR="00C87381" w:rsidDel="00374893">
            <w:rPr>
              <w:noProof/>
            </w:rPr>
            <w:delText>6</w:delText>
          </w:r>
          <w:r w:rsidR="00C87381" w:rsidDel="00374893">
            <w:rPr>
              <w:b w:val="0"/>
              <w:bCs w:val="0"/>
            </w:rPr>
            <w:fldChar w:fldCharType="end"/>
          </w:r>
          <w:r w:rsidR="00C87381" w:rsidDel="00374893">
            <w:delText>.</w:delText>
          </w:r>
          <w:r w:rsidR="00C87381" w:rsidDel="00374893">
            <w:rPr>
              <w:b w:val="0"/>
              <w:bCs w:val="0"/>
            </w:rPr>
            <w:fldChar w:fldCharType="begin"/>
          </w:r>
          <w:r w:rsidR="00C87381" w:rsidDel="00374893">
            <w:delInstrText xml:space="preserve"> SEQ Figure \* ARABIC \s 1 </w:delInstrText>
          </w:r>
          <w:r w:rsidR="00C87381" w:rsidDel="00374893">
            <w:rPr>
              <w:b w:val="0"/>
              <w:bCs w:val="0"/>
            </w:rPr>
            <w:fldChar w:fldCharType="separate"/>
          </w:r>
          <w:r w:rsidR="00C87381" w:rsidDel="00374893">
            <w:rPr>
              <w:noProof/>
            </w:rPr>
            <w:delText>27</w:delText>
          </w:r>
          <w:r w:rsidR="00C87381" w:rsidDel="00374893">
            <w:rPr>
              <w:b w:val="0"/>
              <w:bCs w:val="0"/>
            </w:rPr>
            <w:fldChar w:fldCharType="end"/>
          </w:r>
          <w:r w:rsidR="00FC1640" w:rsidDel="00374893">
            <w:delText>: Primary study outcome analysis for baseline RBC:TP</w:delText>
          </w:r>
        </w:del>
      </w:moveFrom>
    </w:p>
    <w:p w14:paraId="6FC1B537" w14:textId="5408DA2D" w:rsidR="00FC1640" w:rsidRPr="00FC1640" w:rsidDel="00846C94" w:rsidRDefault="00FC1640">
      <w:pPr>
        <w:pStyle w:val="Aftertable"/>
        <w:pPrChange w:id="7078" w:author="Nicholas Weatherley" w:date="2019-02-08T16:57:00Z">
          <w:pPr>
            <w:pStyle w:val="Figuretext"/>
          </w:pPr>
        </w:pPrChange>
      </w:pPr>
      <w:moveFrom w:id="7079" w:author="Windows User" w:date="2018-10-30T14:17:00Z">
        <w:r w:rsidDel="00846C94">
          <w:t>RBC:TP: red blood cell to tissue / plasma ratio.</w:t>
        </w:r>
      </w:moveFrom>
    </w:p>
    <w:moveFromRangeEnd w:id="7065"/>
    <w:p w14:paraId="774A55FD" w14:textId="6B472D14" w:rsidR="00AC4318" w:rsidRDefault="00AC4318" w:rsidP="00AC4318">
      <w:pPr>
        <w:pStyle w:val="Heading3"/>
      </w:pPr>
      <w:r>
        <w:t>Quantitative CT and HR Spectroscopy Metrics</w:t>
      </w:r>
    </w:p>
    <w:p w14:paraId="4435DE9A" w14:textId="47320F6E" w:rsidR="008E547B" w:rsidRDefault="00AC4318" w:rsidP="00AC4318">
      <w:pPr>
        <w:pStyle w:val="Heading4"/>
      </w:pPr>
      <w:r>
        <w:t>CT Parenchymal Metrics</w:t>
      </w:r>
    </w:p>
    <w:p w14:paraId="45432474" w14:textId="3846D8F1" w:rsidR="0048694C" w:rsidRPr="0048694C" w:rsidRDefault="0048694C" w:rsidP="0048694C">
      <w:r>
        <w:t>Spearman’s coefficient of rank correlations between quantitative CT parenchymal metrics and HRS metrics are summarised in</w:t>
      </w:r>
      <w:r w:rsidR="000303A8">
        <w:t xml:space="preserve"> Table</w:t>
      </w:r>
      <w:r>
        <w:t xml:space="preserve"> </w:t>
      </w:r>
      <w:r w:rsidR="00D77C72">
        <w:t>6.1</w:t>
      </w:r>
      <w:ins w:id="7080" w:author="Windows User" w:date="2018-11-02T11:14:00Z">
        <w:r w:rsidR="00CB6CD9">
          <w:t>7</w:t>
        </w:r>
      </w:ins>
      <w:del w:id="7081" w:author="Windows User" w:date="2018-11-02T11:14:00Z">
        <w:r w:rsidR="00D77C72" w:rsidDel="00CB6CD9">
          <w:delText>6</w:delText>
        </w:r>
      </w:del>
      <w:r w:rsidR="009A0A8B">
        <w:t>.</w:t>
      </w:r>
      <w:r>
        <w:t xml:space="preserve"> No correlations were statistically significant.</w:t>
      </w:r>
    </w:p>
    <w:p w14:paraId="0275D11F" w14:textId="4588ADB2" w:rsidR="00AA53A8" w:rsidRDefault="00AA53A8" w:rsidP="00AA53A8">
      <w:pPr>
        <w:pStyle w:val="TableTitle0"/>
      </w:pPr>
      <w:bookmarkStart w:id="7082" w:name="_Toc3145546"/>
      <w:r>
        <w:t xml:space="preserve">Table </w:t>
      </w:r>
      <w:ins w:id="7083"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084"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085" w:author="Nicholas Weatherley" w:date="2019-03-04T21:03:00Z">
        <w:r w:rsidR="00E96948">
          <w:rPr>
            <w:noProof/>
          </w:rPr>
          <w:t>17</w:t>
        </w:r>
        <w:r w:rsidR="00E96948">
          <w:fldChar w:fldCharType="end"/>
        </w:r>
      </w:ins>
      <w:ins w:id="7086" w:author="Windows User" w:date="2018-11-01T15:46:00Z">
        <w:del w:id="7087" w:author="Nicholas Weatherley" w:date="2019-03-04T21:03:00Z">
          <w:r w:rsidR="00743FFA" w:rsidDel="00E96948">
            <w:fldChar w:fldCharType="begin"/>
          </w:r>
          <w:r w:rsidR="00743FFA" w:rsidDel="00E96948">
            <w:delInstrText xml:space="preserve"> STYLEREF 1 \s </w:delInstrText>
          </w:r>
        </w:del>
      </w:ins>
      <w:del w:id="7088" w:author="Nicholas Weatherley" w:date="2019-03-04T21:03:00Z">
        <w:r w:rsidR="00743FFA" w:rsidDel="00E96948">
          <w:fldChar w:fldCharType="separate"/>
        </w:r>
        <w:r w:rsidR="0024585E" w:rsidDel="00E96948">
          <w:rPr>
            <w:noProof/>
          </w:rPr>
          <w:delText>6</w:delText>
        </w:r>
      </w:del>
      <w:ins w:id="7089" w:author="Windows User" w:date="2018-11-01T15:46:00Z">
        <w:del w:id="7090"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091" w:author="Nicholas Weatherley" w:date="2019-03-04T21:03:00Z">
        <w:r w:rsidR="00743FFA" w:rsidDel="00E96948">
          <w:fldChar w:fldCharType="end"/>
        </w:r>
      </w:del>
      <w:del w:id="7092"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6</w:delText>
        </w:r>
        <w:r w:rsidR="00BB544F" w:rsidDel="004435D9">
          <w:fldChar w:fldCharType="end"/>
        </w:r>
      </w:del>
      <w:r>
        <w:t>: Baseline HRS and quantitative CT parenchyma correlations</w:t>
      </w:r>
      <w:bookmarkEnd w:id="7082"/>
    </w:p>
    <w:tbl>
      <w:tblPr>
        <w:tblStyle w:val="ListTable3"/>
        <w:tblW w:w="9451" w:type="dxa"/>
        <w:tblLook w:val="04A0" w:firstRow="1" w:lastRow="0" w:firstColumn="1" w:lastColumn="0" w:noHBand="0" w:noVBand="1"/>
      </w:tblPr>
      <w:tblGrid>
        <w:gridCol w:w="4231"/>
        <w:gridCol w:w="2610"/>
        <w:gridCol w:w="2610"/>
      </w:tblGrid>
      <w:tr w:rsidR="00AA53A8" w14:paraId="475970B7"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64C55DB1" w14:textId="77777777" w:rsidR="00AA53A8" w:rsidRDefault="00AA53A8" w:rsidP="008C3F9A">
            <w:pPr>
              <w:jc w:val="center"/>
              <w:rPr>
                <w:color w:val="FFFFFF"/>
              </w:rPr>
            </w:pPr>
            <w:r>
              <w:rPr>
                <w:color w:val="FFFFFF"/>
              </w:rPr>
              <w:t xml:space="preserve">Change in </w:t>
            </w:r>
            <w:r w:rsidRPr="00007F6A">
              <w:rPr>
                <w:color w:val="FFFFFF"/>
              </w:rPr>
              <w:t>Physiology metric</w:t>
            </w:r>
          </w:p>
          <w:p w14:paraId="7CE43925" w14:textId="0B24BA63" w:rsidR="0087627B" w:rsidRPr="00007F6A" w:rsidRDefault="0087627B" w:rsidP="0087627B">
            <w:pPr>
              <w:rPr>
                <w:b w:val="0"/>
                <w:bCs w:val="0"/>
                <w:color w:val="FFFFFF"/>
              </w:rPr>
            </w:pPr>
            <w:r w:rsidRPr="00E7292D">
              <w:rPr>
                <w:bCs w:val="0"/>
                <w:color w:val="FFFFFF"/>
                <w:shd w:val="clear" w:color="auto" w:fill="000000" w:themeFill="text1"/>
              </w:rPr>
              <w:t>CT Metric (% of whole</w:t>
            </w:r>
            <w:r w:rsidRPr="00E7292D">
              <w:rPr>
                <w:bCs w:val="0"/>
                <w:color w:val="FFFFFF"/>
              </w:rPr>
              <w:t xml:space="preserve"> lung volume)</w:t>
            </w:r>
          </w:p>
        </w:tc>
        <w:tc>
          <w:tcPr>
            <w:tcW w:w="5220" w:type="dxa"/>
            <w:gridSpan w:val="2"/>
          </w:tcPr>
          <w:p w14:paraId="5A714B0F" w14:textId="77777777" w:rsidR="00AA53A8" w:rsidRPr="00007F6A" w:rsidRDefault="00AA53A8"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AA53A8" w14:paraId="61DD6B67"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4D45F665" w14:textId="77777777" w:rsidR="00AA53A8" w:rsidRPr="00007F6A" w:rsidRDefault="00AA53A8" w:rsidP="008C3F9A">
            <w:pPr>
              <w:rPr>
                <w:b w:val="0"/>
                <w:bCs w:val="0"/>
              </w:rPr>
            </w:pPr>
          </w:p>
        </w:tc>
        <w:tc>
          <w:tcPr>
            <w:tcW w:w="2610" w:type="dxa"/>
          </w:tcPr>
          <w:p w14:paraId="100A5956" w14:textId="77777777" w:rsidR="00AA53A8" w:rsidRDefault="00AA53A8"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2610" w:type="dxa"/>
          </w:tcPr>
          <w:p w14:paraId="7811E725" w14:textId="77777777" w:rsidR="00AA53A8" w:rsidRDefault="00AA53A8" w:rsidP="008C3F9A">
            <w:pPr>
              <w:jc w:val="center"/>
              <w:cnfStyle w:val="000000100000" w:firstRow="0" w:lastRow="0" w:firstColumn="0" w:lastColumn="0" w:oddVBand="0" w:evenVBand="0" w:oddHBand="1" w:evenHBand="0" w:firstRowFirstColumn="0" w:firstRowLastColumn="0" w:lastRowFirstColumn="0" w:lastRowLastColumn="0"/>
            </w:pPr>
            <w:r>
              <w:t>p</w:t>
            </w:r>
          </w:p>
        </w:tc>
      </w:tr>
      <w:tr w:rsidR="00AA53A8" w14:paraId="610CAD42" w14:textId="77777777" w:rsidTr="00AA53A8">
        <w:tc>
          <w:tcPr>
            <w:cnfStyle w:val="001000000000" w:firstRow="0" w:lastRow="0" w:firstColumn="1" w:lastColumn="0" w:oddVBand="0" w:evenVBand="0" w:oddHBand="0" w:evenHBand="0" w:firstRowFirstColumn="0" w:firstRowLastColumn="0" w:lastRowFirstColumn="0" w:lastRowLastColumn="0"/>
            <w:tcW w:w="4231" w:type="dxa"/>
          </w:tcPr>
          <w:p w14:paraId="066E3D17" w14:textId="40097F70" w:rsidR="00AA53A8" w:rsidRPr="00C451F1" w:rsidRDefault="00AA53A8" w:rsidP="008C3F9A">
            <w:pPr>
              <w:jc w:val="left"/>
              <w:rPr>
                <w:sz w:val="23"/>
                <w:szCs w:val="23"/>
              </w:rPr>
            </w:pPr>
            <w:r w:rsidRPr="00944F19">
              <w:rPr>
                <w:bCs w:val="0"/>
              </w:rPr>
              <w:t>Normal Lung</w:t>
            </w:r>
          </w:p>
        </w:tc>
        <w:tc>
          <w:tcPr>
            <w:tcW w:w="2610" w:type="dxa"/>
            <w:shd w:val="clear" w:color="auto" w:fill="auto"/>
          </w:tcPr>
          <w:p w14:paraId="4E2A59B2" w14:textId="1C017ABF"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26</w:t>
            </w:r>
          </w:p>
        </w:tc>
        <w:tc>
          <w:tcPr>
            <w:tcW w:w="2610" w:type="dxa"/>
            <w:shd w:val="clear" w:color="auto" w:fill="auto"/>
          </w:tcPr>
          <w:p w14:paraId="49BFE04C" w14:textId="7FCEB857"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359</w:t>
            </w:r>
          </w:p>
        </w:tc>
      </w:tr>
      <w:tr w:rsidR="00AA53A8" w14:paraId="156BA185"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3E5F9B29" w14:textId="66313D53" w:rsidR="00AA53A8" w:rsidRPr="00C451F1" w:rsidRDefault="00AA53A8" w:rsidP="008C3F9A">
            <w:pPr>
              <w:jc w:val="left"/>
              <w:rPr>
                <w:b w:val="0"/>
                <w:bCs w:val="0"/>
                <w:sz w:val="23"/>
                <w:szCs w:val="23"/>
              </w:rPr>
            </w:pPr>
            <w:r w:rsidRPr="00944F19">
              <w:rPr>
                <w:bCs w:val="0"/>
              </w:rPr>
              <w:t>Low Attenuation area</w:t>
            </w:r>
          </w:p>
        </w:tc>
        <w:tc>
          <w:tcPr>
            <w:tcW w:w="2610" w:type="dxa"/>
            <w:shd w:val="clear" w:color="auto" w:fill="auto"/>
          </w:tcPr>
          <w:p w14:paraId="74D05A18" w14:textId="3882E255"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12</w:t>
            </w:r>
          </w:p>
        </w:tc>
        <w:tc>
          <w:tcPr>
            <w:tcW w:w="2610" w:type="dxa"/>
            <w:shd w:val="clear" w:color="auto" w:fill="auto"/>
          </w:tcPr>
          <w:p w14:paraId="781D41A0" w14:textId="1031B31E"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665</w:t>
            </w:r>
          </w:p>
        </w:tc>
      </w:tr>
      <w:tr w:rsidR="00AA53A8" w14:paraId="644C60A9" w14:textId="77777777" w:rsidTr="008C3F9A">
        <w:tc>
          <w:tcPr>
            <w:cnfStyle w:val="001000000000" w:firstRow="0" w:lastRow="0" w:firstColumn="1" w:lastColumn="0" w:oddVBand="0" w:evenVBand="0" w:oddHBand="0" w:evenHBand="0" w:firstRowFirstColumn="0" w:firstRowLastColumn="0" w:lastRowFirstColumn="0" w:lastRowLastColumn="0"/>
            <w:tcW w:w="4231" w:type="dxa"/>
          </w:tcPr>
          <w:p w14:paraId="5D2031AC" w14:textId="51BE7FD8" w:rsidR="00AA53A8" w:rsidRPr="00C451F1" w:rsidRDefault="00AA53A8" w:rsidP="008C3F9A">
            <w:pPr>
              <w:jc w:val="left"/>
              <w:rPr>
                <w:b w:val="0"/>
                <w:bCs w:val="0"/>
                <w:sz w:val="23"/>
                <w:szCs w:val="23"/>
              </w:rPr>
            </w:pPr>
            <w:r w:rsidRPr="00944F19">
              <w:rPr>
                <w:bCs w:val="0"/>
              </w:rPr>
              <w:t>Ground glass</w:t>
            </w:r>
          </w:p>
        </w:tc>
        <w:tc>
          <w:tcPr>
            <w:tcW w:w="2610" w:type="dxa"/>
            <w:shd w:val="clear" w:color="auto" w:fill="auto"/>
          </w:tcPr>
          <w:p w14:paraId="371E82D4" w14:textId="5DB15060"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34</w:t>
            </w:r>
          </w:p>
        </w:tc>
        <w:tc>
          <w:tcPr>
            <w:tcW w:w="2610" w:type="dxa"/>
            <w:shd w:val="clear" w:color="auto" w:fill="auto"/>
          </w:tcPr>
          <w:p w14:paraId="288DD5B6" w14:textId="766561D7"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221</w:t>
            </w:r>
          </w:p>
        </w:tc>
      </w:tr>
      <w:tr w:rsidR="00AA53A8" w14:paraId="330191AE" w14:textId="77777777" w:rsidTr="008C3F9A">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4231" w:type="dxa"/>
          </w:tcPr>
          <w:p w14:paraId="6125206A" w14:textId="4638BFB4" w:rsidR="00AA53A8" w:rsidRPr="00C451F1" w:rsidRDefault="00AA53A8" w:rsidP="008C3F9A">
            <w:pPr>
              <w:jc w:val="left"/>
              <w:rPr>
                <w:b w:val="0"/>
                <w:bCs w:val="0"/>
                <w:sz w:val="23"/>
                <w:szCs w:val="23"/>
              </w:rPr>
            </w:pPr>
            <w:r w:rsidRPr="00944F19">
              <w:rPr>
                <w:bCs w:val="0"/>
              </w:rPr>
              <w:t>Honeycomb</w:t>
            </w:r>
          </w:p>
        </w:tc>
        <w:tc>
          <w:tcPr>
            <w:tcW w:w="2610" w:type="dxa"/>
            <w:shd w:val="clear" w:color="auto" w:fill="auto"/>
          </w:tcPr>
          <w:p w14:paraId="6859675C" w14:textId="2A6775AF"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14</w:t>
            </w:r>
          </w:p>
        </w:tc>
        <w:tc>
          <w:tcPr>
            <w:tcW w:w="2610" w:type="dxa"/>
            <w:shd w:val="clear" w:color="auto" w:fill="auto"/>
          </w:tcPr>
          <w:p w14:paraId="48DF20FE" w14:textId="7272CF27"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632</w:t>
            </w:r>
          </w:p>
        </w:tc>
      </w:tr>
      <w:tr w:rsidR="00AA53A8" w14:paraId="03050E5B" w14:textId="77777777" w:rsidTr="008C3F9A">
        <w:trPr>
          <w:trHeight w:val="670"/>
        </w:trPr>
        <w:tc>
          <w:tcPr>
            <w:cnfStyle w:val="001000000000" w:firstRow="0" w:lastRow="0" w:firstColumn="1" w:lastColumn="0" w:oddVBand="0" w:evenVBand="0" w:oddHBand="0" w:evenHBand="0" w:firstRowFirstColumn="0" w:firstRowLastColumn="0" w:lastRowFirstColumn="0" w:lastRowLastColumn="0"/>
            <w:tcW w:w="4231" w:type="dxa"/>
          </w:tcPr>
          <w:p w14:paraId="50965C1D" w14:textId="0A1F42E5" w:rsidR="00AA53A8" w:rsidRDefault="00AA53A8" w:rsidP="008C3F9A">
            <w:pPr>
              <w:jc w:val="left"/>
              <w:rPr>
                <w:sz w:val="23"/>
                <w:szCs w:val="23"/>
              </w:rPr>
            </w:pPr>
            <w:r w:rsidRPr="00944F19">
              <w:rPr>
                <w:bCs w:val="0"/>
              </w:rPr>
              <w:t>Reticulation</w:t>
            </w:r>
          </w:p>
        </w:tc>
        <w:tc>
          <w:tcPr>
            <w:tcW w:w="2610" w:type="dxa"/>
            <w:shd w:val="clear" w:color="auto" w:fill="auto"/>
          </w:tcPr>
          <w:p w14:paraId="3358AC03" w14:textId="3982120A"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25</w:t>
            </w:r>
          </w:p>
        </w:tc>
        <w:tc>
          <w:tcPr>
            <w:tcW w:w="2610" w:type="dxa"/>
            <w:shd w:val="clear" w:color="auto" w:fill="auto"/>
          </w:tcPr>
          <w:p w14:paraId="6BCBC302" w14:textId="4DFAE1AC"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368</w:t>
            </w:r>
          </w:p>
        </w:tc>
      </w:tr>
    </w:tbl>
    <w:p w14:paraId="2499577F" w14:textId="3311C69D" w:rsidR="00AC4318" w:rsidRDefault="00BB7555" w:rsidP="00BB7555">
      <w:pPr>
        <w:pStyle w:val="Aftertable"/>
      </w:pPr>
      <w:r>
        <w:t>RBC:TP: Red blood cell to tissue / plasma ratio</w:t>
      </w:r>
    </w:p>
    <w:p w14:paraId="0885FA42" w14:textId="55EB450D" w:rsidR="00AC4318" w:rsidRDefault="00AC4318" w:rsidP="00AC4318">
      <w:pPr>
        <w:pStyle w:val="Heading4"/>
      </w:pPr>
      <w:r>
        <w:lastRenderedPageBreak/>
        <w:t>CT Vessel Metrics</w:t>
      </w:r>
    </w:p>
    <w:p w14:paraId="6D66C98A" w14:textId="4C925938" w:rsidR="0048694C" w:rsidRPr="0048694C" w:rsidRDefault="0048694C" w:rsidP="0048694C">
      <w:r>
        <w:t>Spearman’s coefficient of rank correlations between quantitative CT vessel metrics and HRS metrics are summarised in</w:t>
      </w:r>
      <w:r w:rsidR="000303A8">
        <w:t xml:space="preserve"> Table</w:t>
      </w:r>
      <w:r>
        <w:t xml:space="preserve"> </w:t>
      </w:r>
      <w:r w:rsidR="00D77C72">
        <w:t>6.1</w:t>
      </w:r>
      <w:ins w:id="7093" w:author="Windows User" w:date="2018-11-02T11:14:00Z">
        <w:r w:rsidR="00CB6CD9">
          <w:t>8</w:t>
        </w:r>
      </w:ins>
      <w:del w:id="7094" w:author="Windows User" w:date="2018-11-02T11:14:00Z">
        <w:r w:rsidR="00D77C72" w:rsidDel="00CB6CD9">
          <w:delText>7</w:delText>
        </w:r>
      </w:del>
      <w:r w:rsidR="00D77C72">
        <w:t>.</w:t>
      </w:r>
      <w:r>
        <w:t xml:space="preserve"> No correlations were statistically significant.</w:t>
      </w:r>
    </w:p>
    <w:p w14:paraId="404ADDF4" w14:textId="6C632772" w:rsidR="00AA53A8" w:rsidRDefault="00AA53A8" w:rsidP="00AA53A8">
      <w:pPr>
        <w:pStyle w:val="TableTitle0"/>
      </w:pPr>
      <w:bookmarkStart w:id="7095" w:name="_Toc3145547"/>
      <w:r>
        <w:t xml:space="preserve">Table </w:t>
      </w:r>
      <w:ins w:id="7096"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09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098" w:author="Nicholas Weatherley" w:date="2019-03-04T21:03:00Z">
        <w:r w:rsidR="00E96948">
          <w:rPr>
            <w:noProof/>
          </w:rPr>
          <w:t>18</w:t>
        </w:r>
        <w:r w:rsidR="00E96948">
          <w:fldChar w:fldCharType="end"/>
        </w:r>
      </w:ins>
      <w:ins w:id="7099" w:author="Windows User" w:date="2018-11-01T15:46:00Z">
        <w:del w:id="7100" w:author="Nicholas Weatherley" w:date="2019-03-04T21:03:00Z">
          <w:r w:rsidR="00743FFA" w:rsidDel="00E96948">
            <w:fldChar w:fldCharType="begin"/>
          </w:r>
          <w:r w:rsidR="00743FFA" w:rsidDel="00E96948">
            <w:delInstrText xml:space="preserve"> STYLEREF 1 \s </w:delInstrText>
          </w:r>
        </w:del>
      </w:ins>
      <w:del w:id="7101" w:author="Nicholas Weatherley" w:date="2019-03-04T21:03:00Z">
        <w:r w:rsidR="00743FFA" w:rsidDel="00E96948">
          <w:fldChar w:fldCharType="separate"/>
        </w:r>
        <w:r w:rsidR="0024585E" w:rsidDel="00E96948">
          <w:rPr>
            <w:noProof/>
          </w:rPr>
          <w:delText>6</w:delText>
        </w:r>
      </w:del>
      <w:ins w:id="7102" w:author="Windows User" w:date="2018-11-01T15:46:00Z">
        <w:del w:id="710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104" w:author="Nicholas Weatherley" w:date="2019-03-04T21:03:00Z">
        <w:r w:rsidR="00743FFA" w:rsidDel="00E96948">
          <w:fldChar w:fldCharType="end"/>
        </w:r>
      </w:del>
      <w:del w:id="710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7</w:delText>
        </w:r>
        <w:r w:rsidR="00BB544F" w:rsidDel="004435D9">
          <w:fldChar w:fldCharType="end"/>
        </w:r>
      </w:del>
      <w:r>
        <w:t>: Baseline HRS and quantitative CT vessel correlations</w:t>
      </w:r>
      <w:bookmarkEnd w:id="7095"/>
    </w:p>
    <w:tbl>
      <w:tblPr>
        <w:tblStyle w:val="ListTable3"/>
        <w:tblW w:w="9451" w:type="dxa"/>
        <w:tblLook w:val="04A0" w:firstRow="1" w:lastRow="0" w:firstColumn="1" w:lastColumn="0" w:noHBand="0" w:noVBand="1"/>
      </w:tblPr>
      <w:tblGrid>
        <w:gridCol w:w="4231"/>
        <w:gridCol w:w="2610"/>
        <w:gridCol w:w="2610"/>
      </w:tblGrid>
      <w:tr w:rsidR="00AA53A8" w14:paraId="04D9C64F"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31" w:type="dxa"/>
            <w:vMerge w:val="restart"/>
          </w:tcPr>
          <w:p w14:paraId="3A91BB29" w14:textId="76F99AFF" w:rsidR="0087627B" w:rsidRDefault="00AA53A8" w:rsidP="008C3F9A">
            <w:pPr>
              <w:jc w:val="center"/>
              <w:rPr>
                <w:color w:val="FFFFFF"/>
              </w:rPr>
            </w:pPr>
            <w:r>
              <w:rPr>
                <w:color w:val="FFFFFF"/>
              </w:rPr>
              <w:t xml:space="preserve">Change in </w:t>
            </w:r>
            <w:r w:rsidRPr="00007F6A">
              <w:rPr>
                <w:color w:val="FFFFFF"/>
              </w:rPr>
              <w:t>Physiology me</w:t>
            </w:r>
            <w:r w:rsidR="0087627B">
              <w:rPr>
                <w:color w:val="FFFFFF"/>
              </w:rPr>
              <w:t>tric</w:t>
            </w:r>
          </w:p>
          <w:p w14:paraId="1331AD6A" w14:textId="60BC2996" w:rsidR="00AA53A8" w:rsidRPr="00007F6A" w:rsidRDefault="0087627B" w:rsidP="0087627B">
            <w:pPr>
              <w:jc w:val="left"/>
              <w:rPr>
                <w:b w:val="0"/>
                <w:bCs w:val="0"/>
                <w:color w:val="FFFFFF"/>
              </w:rPr>
            </w:pPr>
            <w:r w:rsidRPr="00E7292D">
              <w:rPr>
                <w:bCs w:val="0"/>
                <w:color w:val="FFFFFF"/>
                <w:shd w:val="clear" w:color="auto" w:fill="000000" w:themeFill="text1"/>
              </w:rPr>
              <w:t xml:space="preserve">CT Metric </w:t>
            </w:r>
          </w:p>
        </w:tc>
        <w:tc>
          <w:tcPr>
            <w:tcW w:w="5220" w:type="dxa"/>
            <w:gridSpan w:val="2"/>
          </w:tcPr>
          <w:p w14:paraId="73D671D4" w14:textId="77777777" w:rsidR="00AA53A8" w:rsidRPr="00007F6A" w:rsidRDefault="00AA53A8"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C:TP</w:t>
            </w:r>
          </w:p>
        </w:tc>
      </w:tr>
      <w:tr w:rsidR="00AA53A8" w14:paraId="3ED7B2BF"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vMerge/>
          </w:tcPr>
          <w:p w14:paraId="31997494" w14:textId="77777777" w:rsidR="00AA53A8" w:rsidRPr="00007F6A" w:rsidRDefault="00AA53A8" w:rsidP="008C3F9A">
            <w:pPr>
              <w:rPr>
                <w:b w:val="0"/>
                <w:bCs w:val="0"/>
              </w:rPr>
            </w:pPr>
          </w:p>
        </w:tc>
        <w:tc>
          <w:tcPr>
            <w:tcW w:w="2610" w:type="dxa"/>
          </w:tcPr>
          <w:p w14:paraId="671A2E3A" w14:textId="77777777" w:rsidR="00AA53A8" w:rsidRDefault="00AA53A8"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2610" w:type="dxa"/>
          </w:tcPr>
          <w:p w14:paraId="726C4674" w14:textId="60C47F39" w:rsidR="00AA53A8" w:rsidRDefault="00BB7555" w:rsidP="008C3F9A">
            <w:pPr>
              <w:jc w:val="center"/>
              <w:cnfStyle w:val="000000100000" w:firstRow="0" w:lastRow="0" w:firstColumn="0" w:lastColumn="0" w:oddVBand="0" w:evenVBand="0" w:oddHBand="1" w:evenHBand="0" w:firstRowFirstColumn="0" w:firstRowLastColumn="0" w:lastRowFirstColumn="0" w:lastRowLastColumn="0"/>
            </w:pPr>
            <w:r>
              <w:t>P</w:t>
            </w:r>
          </w:p>
        </w:tc>
      </w:tr>
      <w:tr w:rsidR="00AA53A8" w14:paraId="00323F89" w14:textId="77777777" w:rsidTr="00AA53A8">
        <w:tc>
          <w:tcPr>
            <w:cnfStyle w:val="001000000000" w:firstRow="0" w:lastRow="0" w:firstColumn="1" w:lastColumn="0" w:oddVBand="0" w:evenVBand="0" w:oddHBand="0" w:evenHBand="0" w:firstRowFirstColumn="0" w:firstRowLastColumn="0" w:lastRowFirstColumn="0" w:lastRowLastColumn="0"/>
            <w:tcW w:w="4231" w:type="dxa"/>
          </w:tcPr>
          <w:p w14:paraId="73F124B9" w14:textId="0BF5C75F" w:rsidR="00AA53A8" w:rsidRPr="00C451F1" w:rsidRDefault="00AA53A8" w:rsidP="008C3F9A">
            <w:pPr>
              <w:jc w:val="left"/>
              <w:rPr>
                <w:sz w:val="23"/>
                <w:szCs w:val="23"/>
              </w:rPr>
            </w:pPr>
            <w:r w:rsidRPr="00944F19">
              <w:t>Total PVV (% of TLV)</w:t>
            </w:r>
          </w:p>
        </w:tc>
        <w:tc>
          <w:tcPr>
            <w:tcW w:w="2610" w:type="dxa"/>
            <w:shd w:val="clear" w:color="auto" w:fill="auto"/>
          </w:tcPr>
          <w:p w14:paraId="051AB729" w14:textId="547B4344"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35</w:t>
            </w:r>
          </w:p>
        </w:tc>
        <w:tc>
          <w:tcPr>
            <w:tcW w:w="2610" w:type="dxa"/>
            <w:shd w:val="clear" w:color="auto" w:fill="auto"/>
          </w:tcPr>
          <w:p w14:paraId="6CF14D60" w14:textId="17D072A1"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206</w:t>
            </w:r>
          </w:p>
        </w:tc>
      </w:tr>
      <w:tr w:rsidR="00AA53A8" w14:paraId="245D8704"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1" w:type="dxa"/>
          </w:tcPr>
          <w:p w14:paraId="22BC0E5D" w14:textId="44DB27C3" w:rsidR="00AA53A8" w:rsidRPr="00C451F1" w:rsidRDefault="00AA53A8" w:rsidP="008C3F9A">
            <w:pPr>
              <w:jc w:val="left"/>
              <w:rPr>
                <w:b w:val="0"/>
                <w:bCs w:val="0"/>
                <w:sz w:val="23"/>
                <w:szCs w:val="23"/>
              </w:rPr>
            </w:pPr>
            <w:r w:rsidRPr="00944F19">
              <w:t>PVV&lt;5 (% of TVV)</w:t>
            </w:r>
          </w:p>
        </w:tc>
        <w:tc>
          <w:tcPr>
            <w:tcW w:w="2610" w:type="dxa"/>
            <w:shd w:val="clear" w:color="auto" w:fill="auto"/>
          </w:tcPr>
          <w:p w14:paraId="237FC3FB" w14:textId="14E01116"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07</w:t>
            </w:r>
          </w:p>
        </w:tc>
        <w:tc>
          <w:tcPr>
            <w:tcW w:w="2610" w:type="dxa"/>
            <w:shd w:val="clear" w:color="auto" w:fill="auto"/>
          </w:tcPr>
          <w:p w14:paraId="778E2CE7" w14:textId="72FC298B" w:rsidR="00AA53A8" w:rsidRPr="00DE5FBB" w:rsidRDefault="00BB7555" w:rsidP="008C3F9A">
            <w:pPr>
              <w:jc w:val="center"/>
              <w:cnfStyle w:val="000000100000" w:firstRow="0" w:lastRow="0" w:firstColumn="0" w:lastColumn="0" w:oddVBand="0" w:evenVBand="0" w:oddHBand="1" w:evenHBand="0" w:firstRowFirstColumn="0" w:firstRowLastColumn="0" w:lastRowFirstColumn="0" w:lastRowLastColumn="0"/>
            </w:pPr>
            <w:r>
              <w:t>0.804</w:t>
            </w:r>
          </w:p>
        </w:tc>
      </w:tr>
      <w:tr w:rsidR="00AA53A8" w14:paraId="1AEB13EA" w14:textId="77777777" w:rsidTr="008C3F9A">
        <w:tc>
          <w:tcPr>
            <w:cnfStyle w:val="001000000000" w:firstRow="0" w:lastRow="0" w:firstColumn="1" w:lastColumn="0" w:oddVBand="0" w:evenVBand="0" w:oddHBand="0" w:evenHBand="0" w:firstRowFirstColumn="0" w:firstRowLastColumn="0" w:lastRowFirstColumn="0" w:lastRowLastColumn="0"/>
            <w:tcW w:w="4231" w:type="dxa"/>
          </w:tcPr>
          <w:p w14:paraId="331169EA" w14:textId="2DDE038A" w:rsidR="00AA53A8" w:rsidRPr="00C451F1" w:rsidRDefault="00AA53A8" w:rsidP="008C3F9A">
            <w:pPr>
              <w:jc w:val="left"/>
              <w:rPr>
                <w:b w:val="0"/>
                <w:bCs w:val="0"/>
                <w:sz w:val="23"/>
                <w:szCs w:val="23"/>
              </w:rPr>
            </w:pPr>
            <w:r w:rsidRPr="00944F19">
              <w:t>PVV&lt;10 (% of TVV)</w:t>
            </w:r>
          </w:p>
        </w:tc>
        <w:tc>
          <w:tcPr>
            <w:tcW w:w="2610" w:type="dxa"/>
            <w:shd w:val="clear" w:color="auto" w:fill="auto"/>
          </w:tcPr>
          <w:p w14:paraId="3E18F818" w14:textId="0375ED70"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14</w:t>
            </w:r>
          </w:p>
        </w:tc>
        <w:tc>
          <w:tcPr>
            <w:tcW w:w="2610" w:type="dxa"/>
            <w:shd w:val="clear" w:color="auto" w:fill="auto"/>
          </w:tcPr>
          <w:p w14:paraId="5EF29280" w14:textId="5E2281E8" w:rsidR="00AA53A8" w:rsidRPr="00DE5FBB" w:rsidRDefault="00BB7555" w:rsidP="008C3F9A">
            <w:pPr>
              <w:jc w:val="center"/>
              <w:cnfStyle w:val="000000000000" w:firstRow="0" w:lastRow="0" w:firstColumn="0" w:lastColumn="0" w:oddVBand="0" w:evenVBand="0" w:oddHBand="0" w:evenHBand="0" w:firstRowFirstColumn="0" w:firstRowLastColumn="0" w:lastRowFirstColumn="0" w:lastRowLastColumn="0"/>
            </w:pPr>
            <w:r>
              <w:t>0.618</w:t>
            </w:r>
          </w:p>
        </w:tc>
      </w:tr>
    </w:tbl>
    <w:p w14:paraId="6686C042" w14:textId="34ED616A" w:rsidR="00AC4318" w:rsidRPr="00AC4318" w:rsidRDefault="00BB7555" w:rsidP="00BB7555">
      <w:pPr>
        <w:pStyle w:val="Aftertable"/>
      </w:pPr>
      <w:r>
        <w:t>PVV: Pulmonary vascular volume; TLV: total lung volume; TVV: total vascular volume; RBC:TP: Red blood cell to tissue / plasma ratio.</w:t>
      </w:r>
    </w:p>
    <w:p w14:paraId="31DF7A8F" w14:textId="5BF8C057" w:rsidR="00345D01" w:rsidRDefault="00345D01" w:rsidP="00345D01">
      <w:pPr>
        <w:pStyle w:val="Heading3"/>
      </w:pPr>
      <w:r>
        <w:t>Post-hoc Exploratory Analysis</w:t>
      </w:r>
    </w:p>
    <w:p w14:paraId="3411ACB0" w14:textId="38F40454" w:rsidR="00626787" w:rsidRDefault="00A16D63" w:rsidP="00740C38">
      <w:pPr>
        <w:pStyle w:val="Heading4"/>
      </w:pPr>
      <w:r>
        <w:t>Xenon g</w:t>
      </w:r>
      <w:r w:rsidR="002D2537">
        <w:t>as diffusion</w:t>
      </w:r>
      <w:r w:rsidR="00626787">
        <w:t xml:space="preserve"> and </w:t>
      </w:r>
      <w:r w:rsidR="00A034D7">
        <w:t>ventilation</w:t>
      </w:r>
    </w:p>
    <w:p w14:paraId="60E85622" w14:textId="29679BA3" w:rsidR="00740C38" w:rsidRDefault="00AF5D79" w:rsidP="00740C38">
      <w:r>
        <w:t xml:space="preserve">Correlations between </w:t>
      </w:r>
      <w:r w:rsidR="00F30763">
        <w:t xml:space="preserve">baseline </w:t>
      </w:r>
      <w:r>
        <w:t>RBC:TP and ventilation outcome metrics VV% (ventilated volume percent) and CV (coefficient of variation)</w:t>
      </w:r>
      <w:r w:rsidR="00A16D63">
        <w:t xml:space="preserve"> were explored</w:t>
      </w:r>
      <w:r>
        <w:t xml:space="preserve">, using Spearman’s </w:t>
      </w:r>
      <w:r w:rsidR="004F7B0C">
        <w:t>Coefficient</w:t>
      </w:r>
      <w:r>
        <w:t xml:space="preserve"> of Rank Correlation. Th</w:t>
      </w:r>
      <w:r w:rsidR="00A16D63">
        <w:t>ese are summarised in</w:t>
      </w:r>
      <w:r w:rsidR="000303A8">
        <w:t xml:space="preserve"> Table</w:t>
      </w:r>
      <w:r w:rsidR="00A16D63">
        <w:t xml:space="preserve"> 6.1</w:t>
      </w:r>
      <w:ins w:id="7106" w:author="Windows User" w:date="2018-11-02T11:14:00Z">
        <w:r w:rsidR="00CB6CD9">
          <w:t>9</w:t>
        </w:r>
      </w:ins>
      <w:del w:id="7107" w:author="Windows User" w:date="2018-11-02T11:14:00Z">
        <w:r w:rsidR="00A16D63" w:rsidDel="00CB6CD9">
          <w:delText>8</w:delText>
        </w:r>
      </w:del>
      <w:r>
        <w:t>.</w:t>
      </w:r>
    </w:p>
    <w:p w14:paraId="24C4922E" w14:textId="481B2AE6" w:rsidR="00A16D63" w:rsidRDefault="00A16D63" w:rsidP="0040684E">
      <w:pPr>
        <w:pStyle w:val="TableTitle0"/>
      </w:pPr>
      <w:bookmarkStart w:id="7108" w:name="_Toc3145548"/>
      <w:r>
        <w:t xml:space="preserve">Table </w:t>
      </w:r>
      <w:ins w:id="7109"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11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111" w:author="Nicholas Weatherley" w:date="2019-03-04T21:03:00Z">
        <w:r w:rsidR="00E96948">
          <w:rPr>
            <w:noProof/>
          </w:rPr>
          <w:t>19</w:t>
        </w:r>
        <w:r w:rsidR="00E96948">
          <w:fldChar w:fldCharType="end"/>
        </w:r>
      </w:ins>
      <w:ins w:id="7112" w:author="Windows User" w:date="2018-11-01T15:46:00Z">
        <w:del w:id="7113" w:author="Nicholas Weatherley" w:date="2019-03-04T21:03:00Z">
          <w:r w:rsidR="00743FFA" w:rsidDel="00E96948">
            <w:fldChar w:fldCharType="begin"/>
          </w:r>
          <w:r w:rsidR="00743FFA" w:rsidDel="00E96948">
            <w:delInstrText xml:space="preserve"> STYLEREF 1 \s </w:delInstrText>
          </w:r>
        </w:del>
      </w:ins>
      <w:del w:id="7114" w:author="Nicholas Weatherley" w:date="2019-03-04T21:03:00Z">
        <w:r w:rsidR="00743FFA" w:rsidDel="00E96948">
          <w:fldChar w:fldCharType="separate"/>
        </w:r>
        <w:r w:rsidR="0024585E" w:rsidDel="00E96948">
          <w:rPr>
            <w:noProof/>
          </w:rPr>
          <w:delText>6</w:delText>
        </w:r>
      </w:del>
      <w:ins w:id="7115" w:author="Windows User" w:date="2018-11-01T15:46:00Z">
        <w:del w:id="711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117" w:author="Nicholas Weatherley" w:date="2019-03-04T21:03:00Z">
        <w:r w:rsidR="00743FFA" w:rsidDel="00E96948">
          <w:fldChar w:fldCharType="end"/>
        </w:r>
      </w:del>
      <w:del w:id="711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8</w:delText>
        </w:r>
        <w:r w:rsidR="00BB544F" w:rsidDel="004435D9">
          <w:fldChar w:fldCharType="end"/>
        </w:r>
      </w:del>
      <w:r w:rsidR="00457A59">
        <w:t>: Xenon gas diffusion and ventilation correlations</w:t>
      </w:r>
      <w:bookmarkEnd w:id="7108"/>
    </w:p>
    <w:tbl>
      <w:tblPr>
        <w:tblStyle w:val="ListTable3"/>
        <w:tblW w:w="0" w:type="auto"/>
        <w:tblLook w:val="04A0" w:firstRow="1" w:lastRow="0" w:firstColumn="1" w:lastColumn="0" w:noHBand="0" w:noVBand="1"/>
      </w:tblPr>
      <w:tblGrid>
        <w:gridCol w:w="3166"/>
        <w:gridCol w:w="3166"/>
        <w:gridCol w:w="3167"/>
      </w:tblGrid>
      <w:tr w:rsidR="00AF5D79" w14:paraId="43AF3D1F" w14:textId="77777777" w:rsidTr="002D253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66" w:type="dxa"/>
            <w:vMerge w:val="restart"/>
          </w:tcPr>
          <w:p w14:paraId="37B129E6" w14:textId="13A78D69" w:rsidR="00AF5D79" w:rsidRDefault="00AF5D79" w:rsidP="00740C38">
            <w:r>
              <w:t>Ventilation Metric</w:t>
            </w:r>
          </w:p>
        </w:tc>
        <w:tc>
          <w:tcPr>
            <w:tcW w:w="6333" w:type="dxa"/>
            <w:gridSpan w:val="2"/>
          </w:tcPr>
          <w:p w14:paraId="1B3B0EB0" w14:textId="7B88426C" w:rsidR="00AF5D79" w:rsidRDefault="00AF5D79" w:rsidP="00AF5D79">
            <w:pPr>
              <w:jc w:val="center"/>
              <w:cnfStyle w:val="100000000000" w:firstRow="1" w:lastRow="0" w:firstColumn="0" w:lastColumn="0" w:oddVBand="0" w:evenVBand="0" w:oddHBand="0" w:evenHBand="0" w:firstRowFirstColumn="0" w:firstRowLastColumn="0" w:lastRowFirstColumn="0" w:lastRowLastColumn="0"/>
            </w:pPr>
            <w:r>
              <w:t>RBC:TP</w:t>
            </w:r>
          </w:p>
        </w:tc>
      </w:tr>
      <w:tr w:rsidR="00AF5D79" w14:paraId="7D7C0648" w14:textId="77777777" w:rsidTr="00AF5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vMerge/>
          </w:tcPr>
          <w:p w14:paraId="34C8972B" w14:textId="77777777" w:rsidR="00AF5D79" w:rsidRDefault="00AF5D79" w:rsidP="00740C38"/>
        </w:tc>
        <w:tc>
          <w:tcPr>
            <w:tcW w:w="3166" w:type="dxa"/>
          </w:tcPr>
          <w:p w14:paraId="0E5C1C59" w14:textId="4E66C339" w:rsidR="00AF5D79" w:rsidRDefault="00AF5D79" w:rsidP="00AF5D79">
            <w:pPr>
              <w:jc w:val="center"/>
              <w:cnfStyle w:val="000000100000" w:firstRow="0" w:lastRow="0" w:firstColumn="0" w:lastColumn="0" w:oddVBand="0" w:evenVBand="0" w:oddHBand="1" w:evenHBand="0" w:firstRowFirstColumn="0" w:firstRowLastColumn="0" w:lastRowFirstColumn="0" w:lastRowLastColumn="0"/>
            </w:pPr>
            <w:r>
              <w:t>r</w:t>
            </w:r>
          </w:p>
        </w:tc>
        <w:tc>
          <w:tcPr>
            <w:tcW w:w="3167" w:type="dxa"/>
          </w:tcPr>
          <w:p w14:paraId="7EB83FFF" w14:textId="5CE33599" w:rsidR="00AF5D79" w:rsidRDefault="00AF5D79" w:rsidP="00AF5D79">
            <w:pPr>
              <w:jc w:val="center"/>
              <w:cnfStyle w:val="000000100000" w:firstRow="0" w:lastRow="0" w:firstColumn="0" w:lastColumn="0" w:oddVBand="0" w:evenVBand="0" w:oddHBand="1" w:evenHBand="0" w:firstRowFirstColumn="0" w:firstRowLastColumn="0" w:lastRowFirstColumn="0" w:lastRowLastColumn="0"/>
            </w:pPr>
            <w:r>
              <w:t>p</w:t>
            </w:r>
          </w:p>
        </w:tc>
      </w:tr>
      <w:tr w:rsidR="00AF5D79" w14:paraId="024E5F38" w14:textId="77777777" w:rsidTr="00AF5D79">
        <w:tc>
          <w:tcPr>
            <w:cnfStyle w:val="001000000000" w:firstRow="0" w:lastRow="0" w:firstColumn="1" w:lastColumn="0" w:oddVBand="0" w:evenVBand="0" w:oddHBand="0" w:evenHBand="0" w:firstRowFirstColumn="0" w:firstRowLastColumn="0" w:lastRowFirstColumn="0" w:lastRowLastColumn="0"/>
            <w:tcW w:w="3166" w:type="dxa"/>
          </w:tcPr>
          <w:p w14:paraId="1A09E0AF" w14:textId="5DF0523D" w:rsidR="00AF5D79" w:rsidRDefault="00AF5D79" w:rsidP="00740C38">
            <w:r>
              <w:t>Ventilated volume %</w:t>
            </w:r>
          </w:p>
        </w:tc>
        <w:tc>
          <w:tcPr>
            <w:tcW w:w="3166" w:type="dxa"/>
          </w:tcPr>
          <w:p w14:paraId="07FD5C0A" w14:textId="6638CB66" w:rsidR="00AF5D79" w:rsidRDefault="002D2537" w:rsidP="00AF5D79">
            <w:pPr>
              <w:jc w:val="center"/>
              <w:cnfStyle w:val="000000000000" w:firstRow="0" w:lastRow="0" w:firstColumn="0" w:lastColumn="0" w:oddVBand="0" w:evenVBand="0" w:oddHBand="0" w:evenHBand="0" w:firstRowFirstColumn="0" w:firstRowLastColumn="0" w:lastRowFirstColumn="0" w:lastRowLastColumn="0"/>
            </w:pPr>
            <w:r>
              <w:t>0.07</w:t>
            </w:r>
          </w:p>
        </w:tc>
        <w:tc>
          <w:tcPr>
            <w:tcW w:w="3167" w:type="dxa"/>
          </w:tcPr>
          <w:p w14:paraId="1DC0A388" w14:textId="2BDFF59A" w:rsidR="00AF5D79" w:rsidRDefault="002D2537" w:rsidP="00AF5D79">
            <w:pPr>
              <w:jc w:val="center"/>
              <w:cnfStyle w:val="000000000000" w:firstRow="0" w:lastRow="0" w:firstColumn="0" w:lastColumn="0" w:oddVBand="0" w:evenVBand="0" w:oddHBand="0" w:evenHBand="0" w:firstRowFirstColumn="0" w:firstRowLastColumn="0" w:lastRowFirstColumn="0" w:lastRowLastColumn="0"/>
            </w:pPr>
            <w:r>
              <w:t>0.775</w:t>
            </w:r>
          </w:p>
        </w:tc>
      </w:tr>
      <w:tr w:rsidR="00AF5D79" w14:paraId="1D928BCA" w14:textId="77777777" w:rsidTr="00AF5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14:paraId="7E00C1A9" w14:textId="1BFC2CAE" w:rsidR="00AF5D79" w:rsidRDefault="00AF5D79" w:rsidP="00AF5D79">
            <w:pPr>
              <w:jc w:val="left"/>
            </w:pPr>
            <w:r>
              <w:t>Ventilation CV</w:t>
            </w:r>
          </w:p>
        </w:tc>
        <w:tc>
          <w:tcPr>
            <w:tcW w:w="3166" w:type="dxa"/>
          </w:tcPr>
          <w:p w14:paraId="7E127BC2" w14:textId="692CF266" w:rsidR="00AF5D79" w:rsidRDefault="002D2537" w:rsidP="00AF5D79">
            <w:pPr>
              <w:jc w:val="center"/>
              <w:cnfStyle w:val="000000100000" w:firstRow="0" w:lastRow="0" w:firstColumn="0" w:lastColumn="0" w:oddVBand="0" w:evenVBand="0" w:oddHBand="1" w:evenHBand="0" w:firstRowFirstColumn="0" w:firstRowLastColumn="0" w:lastRowFirstColumn="0" w:lastRowLastColumn="0"/>
            </w:pPr>
            <w:r>
              <w:t>-0.30</w:t>
            </w:r>
          </w:p>
        </w:tc>
        <w:tc>
          <w:tcPr>
            <w:tcW w:w="3167" w:type="dxa"/>
          </w:tcPr>
          <w:p w14:paraId="2622BBFC" w14:textId="7C5C1FB3" w:rsidR="00AF5D79" w:rsidRDefault="002D2537" w:rsidP="00AF5D79">
            <w:pPr>
              <w:jc w:val="center"/>
              <w:cnfStyle w:val="000000100000" w:firstRow="0" w:lastRow="0" w:firstColumn="0" w:lastColumn="0" w:oddVBand="0" w:evenVBand="0" w:oddHBand="1" w:evenHBand="0" w:firstRowFirstColumn="0" w:firstRowLastColumn="0" w:lastRowFirstColumn="0" w:lastRowLastColumn="0"/>
            </w:pPr>
            <w:r>
              <w:t>0.225</w:t>
            </w:r>
          </w:p>
        </w:tc>
      </w:tr>
    </w:tbl>
    <w:p w14:paraId="415359CD" w14:textId="1DC011DD" w:rsidR="00AF5D79" w:rsidRPr="00740C38" w:rsidRDefault="00AF5D79" w:rsidP="00AF5D79">
      <w:pPr>
        <w:pStyle w:val="Aftertable"/>
      </w:pPr>
      <w:r>
        <w:t>CV: coefficient of variation</w:t>
      </w:r>
      <w:r w:rsidR="00A16D63">
        <w:t>; RBC:TP: red blood cell to tissue / plasma ratio.</w:t>
      </w:r>
    </w:p>
    <w:p w14:paraId="0EF3A51B" w14:textId="4F5CE79E" w:rsidR="00626787" w:rsidRDefault="002D2537" w:rsidP="002D2537">
      <w:pPr>
        <w:pStyle w:val="Heading4"/>
      </w:pPr>
      <w:r>
        <w:lastRenderedPageBreak/>
        <w:t>RBC:TP and Brownian Diffusion</w:t>
      </w:r>
      <w:r w:rsidR="000B1AF9">
        <w:t xml:space="preserve"> (ADC)</w:t>
      </w:r>
    </w:p>
    <w:p w14:paraId="1B9A84B9" w14:textId="7A01C619" w:rsidR="00A16D63" w:rsidRDefault="00A16D63" w:rsidP="00A16D63">
      <w:r>
        <w:t xml:space="preserve">Correlations between </w:t>
      </w:r>
      <w:r w:rsidR="00F30763">
        <w:t xml:space="preserve">baseline </w:t>
      </w:r>
      <w:r>
        <w:t>RBC:TP and diffusion-weighted imaging outcome metrics ADC (</w:t>
      </w:r>
      <w:r w:rsidR="00457A59">
        <w:t>apparent diffusion</w:t>
      </w:r>
      <w:r>
        <w:t xml:space="preserve"> coefficient) and Lm</w:t>
      </w:r>
      <w:r w:rsidRPr="00A16D63">
        <w:rPr>
          <w:vertAlign w:val="subscript"/>
        </w:rPr>
        <w:t>D</w:t>
      </w:r>
      <w:r>
        <w:t xml:space="preserve"> (mean linear intercept) were explored, using Spearman’s </w:t>
      </w:r>
      <w:r w:rsidR="004F7B0C">
        <w:t>Coefficient</w:t>
      </w:r>
      <w:r>
        <w:t xml:space="preserve"> of Rank Correlation. These are summarised in</w:t>
      </w:r>
      <w:r w:rsidR="000303A8">
        <w:t xml:space="preserve"> Table</w:t>
      </w:r>
      <w:r>
        <w:t xml:space="preserve"> 6.</w:t>
      </w:r>
      <w:ins w:id="7119" w:author="Windows User" w:date="2018-11-02T11:14:00Z">
        <w:r w:rsidR="00CB6CD9">
          <w:t>20</w:t>
        </w:r>
      </w:ins>
      <w:del w:id="7120" w:author="Windows User" w:date="2018-11-02T11:14:00Z">
        <w:r w:rsidDel="00CB6CD9">
          <w:delText>19</w:delText>
        </w:r>
      </w:del>
      <w:r>
        <w:t>.</w:t>
      </w:r>
    </w:p>
    <w:p w14:paraId="129DDBB8" w14:textId="33800049" w:rsidR="00457A59" w:rsidRDefault="00457A59" w:rsidP="0040684E">
      <w:pPr>
        <w:pStyle w:val="TableTitle0"/>
      </w:pPr>
      <w:bookmarkStart w:id="7121" w:name="_Toc3145549"/>
      <w:r>
        <w:t xml:space="preserve">Table </w:t>
      </w:r>
      <w:ins w:id="7122" w:author="Nicholas Weatherley" w:date="2019-03-04T21:03:00Z">
        <w:r w:rsidR="00E96948">
          <w:fldChar w:fldCharType="begin"/>
        </w:r>
        <w:r w:rsidR="00E96948">
          <w:instrText xml:space="preserve"> STYLEREF 1 \s </w:instrText>
        </w:r>
      </w:ins>
      <w:r w:rsidR="00E96948">
        <w:fldChar w:fldCharType="separate"/>
      </w:r>
      <w:r w:rsidR="00E96948">
        <w:rPr>
          <w:noProof/>
        </w:rPr>
        <w:t>6</w:t>
      </w:r>
      <w:ins w:id="712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124" w:author="Nicholas Weatherley" w:date="2019-03-04T21:03:00Z">
        <w:r w:rsidR="00E96948">
          <w:rPr>
            <w:noProof/>
          </w:rPr>
          <w:t>20</w:t>
        </w:r>
        <w:r w:rsidR="00E96948">
          <w:fldChar w:fldCharType="end"/>
        </w:r>
      </w:ins>
      <w:ins w:id="7125" w:author="Windows User" w:date="2018-11-01T15:46:00Z">
        <w:del w:id="7126" w:author="Nicholas Weatherley" w:date="2019-03-04T21:03:00Z">
          <w:r w:rsidR="00743FFA" w:rsidDel="00E96948">
            <w:fldChar w:fldCharType="begin"/>
          </w:r>
          <w:r w:rsidR="00743FFA" w:rsidDel="00E96948">
            <w:delInstrText xml:space="preserve"> STYLEREF 1 \s </w:delInstrText>
          </w:r>
        </w:del>
      </w:ins>
      <w:del w:id="7127" w:author="Nicholas Weatherley" w:date="2019-03-04T21:03:00Z">
        <w:r w:rsidR="00743FFA" w:rsidDel="00E96948">
          <w:fldChar w:fldCharType="separate"/>
        </w:r>
        <w:r w:rsidR="0024585E" w:rsidDel="00E96948">
          <w:rPr>
            <w:noProof/>
          </w:rPr>
          <w:delText>6</w:delText>
        </w:r>
      </w:del>
      <w:ins w:id="7128" w:author="Windows User" w:date="2018-11-01T15:46:00Z">
        <w:del w:id="712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130" w:author="Nicholas Weatherley" w:date="2019-03-04T21:03:00Z">
        <w:r w:rsidR="00743FFA" w:rsidDel="00E96948">
          <w:fldChar w:fldCharType="end"/>
        </w:r>
      </w:del>
      <w:del w:id="713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6</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9</w:delText>
        </w:r>
        <w:r w:rsidR="00BB544F" w:rsidDel="004435D9">
          <w:fldChar w:fldCharType="end"/>
        </w:r>
      </w:del>
      <w:r>
        <w:t>: Xenon gas diffusion and diffusion-weighted imaging outcome metric correlations</w:t>
      </w:r>
      <w:bookmarkEnd w:id="7121"/>
    </w:p>
    <w:tbl>
      <w:tblPr>
        <w:tblStyle w:val="ListTable3"/>
        <w:tblW w:w="0" w:type="auto"/>
        <w:tblLook w:val="04A0" w:firstRow="1" w:lastRow="0" w:firstColumn="1" w:lastColumn="0" w:noHBand="0" w:noVBand="1"/>
      </w:tblPr>
      <w:tblGrid>
        <w:gridCol w:w="3166"/>
        <w:gridCol w:w="3166"/>
        <w:gridCol w:w="3167"/>
      </w:tblGrid>
      <w:tr w:rsidR="00457A59" w14:paraId="77BDF28B" w14:textId="77777777" w:rsidTr="008D18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66" w:type="dxa"/>
            <w:vMerge w:val="restart"/>
          </w:tcPr>
          <w:p w14:paraId="4D02CA28" w14:textId="21717063" w:rsidR="00457A59" w:rsidRDefault="000B1AF9" w:rsidP="008D189E">
            <w:r>
              <w:t>Diffusion</w:t>
            </w:r>
            <w:r w:rsidR="00457A59">
              <w:t xml:space="preserve"> Metric</w:t>
            </w:r>
          </w:p>
        </w:tc>
        <w:tc>
          <w:tcPr>
            <w:tcW w:w="6333" w:type="dxa"/>
            <w:gridSpan w:val="2"/>
          </w:tcPr>
          <w:p w14:paraId="7F122FBA" w14:textId="77777777" w:rsidR="00457A59" w:rsidRDefault="00457A59" w:rsidP="008D189E">
            <w:pPr>
              <w:jc w:val="center"/>
              <w:cnfStyle w:val="100000000000" w:firstRow="1" w:lastRow="0" w:firstColumn="0" w:lastColumn="0" w:oddVBand="0" w:evenVBand="0" w:oddHBand="0" w:evenHBand="0" w:firstRowFirstColumn="0" w:firstRowLastColumn="0" w:lastRowFirstColumn="0" w:lastRowLastColumn="0"/>
            </w:pPr>
            <w:r>
              <w:t>RBC:TP</w:t>
            </w:r>
          </w:p>
        </w:tc>
      </w:tr>
      <w:tr w:rsidR="00457A59" w14:paraId="75391021" w14:textId="77777777" w:rsidTr="008D1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vMerge/>
          </w:tcPr>
          <w:p w14:paraId="4D0EC7FD" w14:textId="77777777" w:rsidR="00457A59" w:rsidRDefault="00457A59" w:rsidP="008D189E"/>
        </w:tc>
        <w:tc>
          <w:tcPr>
            <w:tcW w:w="3166" w:type="dxa"/>
          </w:tcPr>
          <w:p w14:paraId="4B1B1ABD" w14:textId="77777777" w:rsidR="00457A59" w:rsidRDefault="00457A59" w:rsidP="008D189E">
            <w:pPr>
              <w:jc w:val="center"/>
              <w:cnfStyle w:val="000000100000" w:firstRow="0" w:lastRow="0" w:firstColumn="0" w:lastColumn="0" w:oddVBand="0" w:evenVBand="0" w:oddHBand="1" w:evenHBand="0" w:firstRowFirstColumn="0" w:firstRowLastColumn="0" w:lastRowFirstColumn="0" w:lastRowLastColumn="0"/>
            </w:pPr>
            <w:r>
              <w:t>r</w:t>
            </w:r>
          </w:p>
        </w:tc>
        <w:tc>
          <w:tcPr>
            <w:tcW w:w="3167" w:type="dxa"/>
          </w:tcPr>
          <w:p w14:paraId="69DD98BA" w14:textId="77777777" w:rsidR="00457A59" w:rsidRDefault="00457A59" w:rsidP="008D189E">
            <w:pPr>
              <w:jc w:val="center"/>
              <w:cnfStyle w:val="000000100000" w:firstRow="0" w:lastRow="0" w:firstColumn="0" w:lastColumn="0" w:oddVBand="0" w:evenVBand="0" w:oddHBand="1" w:evenHBand="0" w:firstRowFirstColumn="0" w:firstRowLastColumn="0" w:lastRowFirstColumn="0" w:lastRowLastColumn="0"/>
            </w:pPr>
            <w:r>
              <w:t>p</w:t>
            </w:r>
          </w:p>
        </w:tc>
      </w:tr>
      <w:tr w:rsidR="00457A59" w14:paraId="142B91B6" w14:textId="77777777" w:rsidTr="008D189E">
        <w:tc>
          <w:tcPr>
            <w:cnfStyle w:val="001000000000" w:firstRow="0" w:lastRow="0" w:firstColumn="1" w:lastColumn="0" w:oddVBand="0" w:evenVBand="0" w:oddHBand="0" w:evenHBand="0" w:firstRowFirstColumn="0" w:firstRowLastColumn="0" w:lastRowFirstColumn="0" w:lastRowLastColumn="0"/>
            <w:tcW w:w="3166" w:type="dxa"/>
          </w:tcPr>
          <w:p w14:paraId="292CA5CB" w14:textId="5A23BED9" w:rsidR="00457A59" w:rsidRDefault="00457A59" w:rsidP="008D189E">
            <w:r>
              <w:t>Mean ADC</w:t>
            </w:r>
          </w:p>
        </w:tc>
        <w:tc>
          <w:tcPr>
            <w:tcW w:w="3166" w:type="dxa"/>
          </w:tcPr>
          <w:p w14:paraId="30E1347D" w14:textId="6C87D5A5" w:rsidR="00457A59" w:rsidRDefault="00F30763" w:rsidP="008D189E">
            <w:pPr>
              <w:jc w:val="center"/>
              <w:cnfStyle w:val="000000000000" w:firstRow="0" w:lastRow="0" w:firstColumn="0" w:lastColumn="0" w:oddVBand="0" w:evenVBand="0" w:oddHBand="0" w:evenHBand="0" w:firstRowFirstColumn="0" w:firstRowLastColumn="0" w:lastRowFirstColumn="0" w:lastRowLastColumn="0"/>
            </w:pPr>
            <w:r>
              <w:t>-0.24</w:t>
            </w:r>
          </w:p>
        </w:tc>
        <w:tc>
          <w:tcPr>
            <w:tcW w:w="3167" w:type="dxa"/>
          </w:tcPr>
          <w:p w14:paraId="4AA76DC9" w14:textId="321BFC0D" w:rsidR="00457A59" w:rsidRDefault="00F30763" w:rsidP="008D189E">
            <w:pPr>
              <w:jc w:val="center"/>
              <w:cnfStyle w:val="000000000000" w:firstRow="0" w:lastRow="0" w:firstColumn="0" w:lastColumn="0" w:oddVBand="0" w:evenVBand="0" w:oddHBand="0" w:evenHBand="0" w:firstRowFirstColumn="0" w:firstRowLastColumn="0" w:lastRowFirstColumn="0" w:lastRowLastColumn="0"/>
            </w:pPr>
            <w:r>
              <w:t>0.338</w:t>
            </w:r>
          </w:p>
        </w:tc>
      </w:tr>
      <w:tr w:rsidR="00457A59" w14:paraId="5BD43891" w14:textId="77777777" w:rsidTr="008D1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14:paraId="6681B6DA" w14:textId="254A455C" w:rsidR="00457A59" w:rsidRDefault="00457A59" w:rsidP="008D189E">
            <w:pPr>
              <w:jc w:val="left"/>
            </w:pPr>
            <w:r>
              <w:t>Mean Lm</w:t>
            </w:r>
            <w:r w:rsidRPr="00457A59">
              <w:rPr>
                <w:vertAlign w:val="subscript"/>
              </w:rPr>
              <w:t>D</w:t>
            </w:r>
          </w:p>
        </w:tc>
        <w:tc>
          <w:tcPr>
            <w:tcW w:w="3166" w:type="dxa"/>
          </w:tcPr>
          <w:p w14:paraId="1950AAD4" w14:textId="089AF884" w:rsidR="00457A59" w:rsidRDefault="00F30763" w:rsidP="008D189E">
            <w:pPr>
              <w:jc w:val="center"/>
              <w:cnfStyle w:val="000000100000" w:firstRow="0" w:lastRow="0" w:firstColumn="0" w:lastColumn="0" w:oddVBand="0" w:evenVBand="0" w:oddHBand="1" w:evenHBand="0" w:firstRowFirstColumn="0" w:firstRowLastColumn="0" w:lastRowFirstColumn="0" w:lastRowLastColumn="0"/>
            </w:pPr>
            <w:r>
              <w:t>-0.28</w:t>
            </w:r>
          </w:p>
        </w:tc>
        <w:tc>
          <w:tcPr>
            <w:tcW w:w="3167" w:type="dxa"/>
          </w:tcPr>
          <w:p w14:paraId="46B6547E" w14:textId="3C3C9FDE" w:rsidR="00457A59" w:rsidRDefault="00F30763" w:rsidP="008D189E">
            <w:pPr>
              <w:jc w:val="center"/>
              <w:cnfStyle w:val="000000100000" w:firstRow="0" w:lastRow="0" w:firstColumn="0" w:lastColumn="0" w:oddVBand="0" w:evenVBand="0" w:oddHBand="1" w:evenHBand="0" w:firstRowFirstColumn="0" w:firstRowLastColumn="0" w:lastRowFirstColumn="0" w:lastRowLastColumn="0"/>
            </w:pPr>
            <w:r>
              <w:t>0.270</w:t>
            </w:r>
          </w:p>
        </w:tc>
      </w:tr>
    </w:tbl>
    <w:p w14:paraId="778B07DC" w14:textId="481E99D6" w:rsidR="00457A59" w:rsidRPr="00740C38" w:rsidRDefault="00457A59" w:rsidP="00457A59">
      <w:pPr>
        <w:pStyle w:val="Aftertable"/>
      </w:pPr>
      <w:r>
        <w:t>ADC: apparent diffusion coefficient; Lm</w:t>
      </w:r>
      <w:r w:rsidRPr="00A16D63">
        <w:rPr>
          <w:vertAlign w:val="subscript"/>
        </w:rPr>
        <w:t>D</w:t>
      </w:r>
      <w:r>
        <w:t>: mean linear intercept; RBC:TP: red blood cell to tissue / plasma ratio.</w:t>
      </w:r>
    </w:p>
    <w:p w14:paraId="25B00E7C" w14:textId="136B71A7" w:rsidR="00F30763" w:rsidRDefault="00F30763" w:rsidP="00F30763">
      <w:pPr>
        <w:pStyle w:val="Heading4"/>
      </w:pPr>
      <w:r>
        <w:t>RBC:TP and Age</w:t>
      </w:r>
    </w:p>
    <w:p w14:paraId="3E227C31" w14:textId="2481F2A0" w:rsidR="00CC0EFD" w:rsidRDefault="00F30763" w:rsidP="00F320E1">
      <w:r>
        <w:t>There was no statistically significant correlation between RBC:TP and participant age (r = -0.19; p = 0.456).</w:t>
      </w:r>
    </w:p>
    <w:p w14:paraId="4F2DCF8D" w14:textId="77777777" w:rsidR="004F7118" w:rsidRDefault="004F7118" w:rsidP="004F7118">
      <w:pPr>
        <w:pStyle w:val="Heading2"/>
      </w:pPr>
      <w:bookmarkStart w:id="7132" w:name="_Toc3145090"/>
      <w:r>
        <w:lastRenderedPageBreak/>
        <w:t>Discussion</w:t>
      </w:r>
      <w:bookmarkEnd w:id="7132"/>
    </w:p>
    <w:p w14:paraId="4A36CA59" w14:textId="791B5E28" w:rsidR="000D0B39" w:rsidRDefault="000D0B39" w:rsidP="000D0B39">
      <w:pPr>
        <w:pStyle w:val="Heading3"/>
      </w:pPr>
      <w:r>
        <w:t>CSSR and Spectroscopy</w:t>
      </w:r>
      <w:r w:rsidR="00D61FA4">
        <w:t xml:space="preserve"> Reproducibility</w:t>
      </w:r>
      <w:r w:rsidR="00D24D75">
        <w:t xml:space="preserve"> and Feasibility</w:t>
      </w:r>
    </w:p>
    <w:p w14:paraId="2DD68774" w14:textId="3393DC07" w:rsidR="004F7118" w:rsidRPr="008471DF" w:rsidRDefault="00C02F4F" w:rsidP="00F320E1">
      <w:r>
        <w:t xml:space="preserve">In this study, both CSSR and high-resolution spectroscopy (HRS) have been assessed as potential longitudinal </w:t>
      </w:r>
      <w:r w:rsidR="00F5780E">
        <w:t>techniques for quantifying</w:t>
      </w:r>
      <w:r>
        <w:t xml:space="preserve"> gas exchange assessment in IPF. While</w:t>
      </w:r>
      <w:r w:rsidR="005038B8">
        <w:t xml:space="preserve"> RBC:TP generated from</w:t>
      </w:r>
      <w:r>
        <w:t xml:space="preserve"> HRS</w:t>
      </w:r>
      <w:r w:rsidR="00F5780E">
        <w:t xml:space="preserve"> was highly reproducible and correlated with T</w:t>
      </w:r>
      <w:r w:rsidR="00F5780E" w:rsidRPr="00F5780E">
        <w:rPr>
          <w:vertAlign w:val="subscript"/>
        </w:rPr>
        <w:t>LCO</w:t>
      </w:r>
      <w:r w:rsidR="00F5780E">
        <w:t xml:space="preserve"> / K</w:t>
      </w:r>
      <w:r w:rsidR="00F5780E" w:rsidRPr="00F5780E">
        <w:rPr>
          <w:vertAlign w:val="subscript"/>
        </w:rPr>
        <w:t>CO</w:t>
      </w:r>
      <w:r w:rsidR="005038B8">
        <w:t>, the metrics from CSSR</w:t>
      </w:r>
      <w:r w:rsidR="0083255A">
        <w:t xml:space="preserve"> (</w:t>
      </w:r>
      <w:r w:rsidR="005038B8">
        <w:t>ST and S/V</w:t>
      </w:r>
      <w:r w:rsidR="0083255A">
        <w:t>)</w:t>
      </w:r>
      <w:r w:rsidR="005038B8">
        <w:t xml:space="preserve"> showed poor intraparticipant reproducibility and did not correlate well with existing metrics of gas transfer.</w:t>
      </w:r>
      <w:r w:rsidR="008471DF">
        <w:t xml:space="preserve"> Although previously, ST has been reported to correlate with T</w:t>
      </w:r>
      <w:r w:rsidR="008471DF" w:rsidRPr="008471DF">
        <w:rPr>
          <w:vertAlign w:val="subscript"/>
        </w:rPr>
        <w:t>LCO</w:t>
      </w:r>
      <w:r w:rsidR="008471DF" w:rsidRPr="008471DF">
        <w:t>,</w:t>
      </w:r>
      <w:r w:rsidR="008471DF">
        <w:rPr>
          <w:vertAlign w:val="subscript"/>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vertAlign w:val="subscript"/>
        </w:rPr>
        <w:instrText xml:space="preserve"> ADDIN EN.CITE </w:instrText>
      </w:r>
      <w:r w:rsidR="00BE0F3E">
        <w:rPr>
          <w:vertAlign w:val="subscript"/>
        </w:rPr>
        <w:fldChar w:fldCharType="begin">
          <w:fldData xml:space="preserve">PEVuZE5vdGU+PENpdGU+PEF1dGhvcj5TdGV3YXJ0PC9BdXRob3I+PFllYXI+MjAxNTwvWWVhcj48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xOTYtMjA3PC9wYWdlcz48dm9sdW1lPjc0PC92b2x1bWU+PG51bWJl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</w:fldData>
        </w:fldChar>
      </w:r>
      <w:r w:rsidR="00BE0F3E">
        <w:rPr>
          <w:vertAlign w:val="subscript"/>
        </w:rPr>
        <w:instrText xml:space="preserve"> ADDIN EN.CITE.DATA </w:instrText>
      </w:r>
      <w:r w:rsidR="00BE0F3E">
        <w:rPr>
          <w:vertAlign w:val="subscript"/>
        </w:rPr>
      </w:r>
      <w:r w:rsidR="00BE0F3E">
        <w:rPr>
          <w:vertAlign w:val="subscript"/>
        </w:rPr>
        <w:fldChar w:fldCharType="end"/>
      </w:r>
      <w:r w:rsidR="008471DF">
        <w:rPr>
          <w:vertAlign w:val="subscript"/>
        </w:rPr>
      </w:r>
      <w:r w:rsidR="008471DF">
        <w:rPr>
          <w:vertAlign w:val="subscript"/>
        </w:rPr>
        <w:fldChar w:fldCharType="separate"/>
      </w:r>
      <w:r w:rsidR="00BE0F3E" w:rsidRPr="00BE0F3E">
        <w:rPr>
          <w:noProof/>
          <w:vertAlign w:val="superscript"/>
        </w:rPr>
        <w:t>295</w:t>
      </w:r>
      <w:r w:rsidR="008471DF">
        <w:rPr>
          <w:vertAlign w:val="subscript"/>
        </w:rPr>
        <w:fldChar w:fldCharType="end"/>
      </w:r>
      <w:r w:rsidR="008471DF">
        <w:t xml:space="preserve"> this included participants without disease and with scleroderma related lung disease, thus broadening the T</w:t>
      </w:r>
      <w:r w:rsidR="008471DF" w:rsidRPr="008471DF">
        <w:rPr>
          <w:vertAlign w:val="subscript"/>
        </w:rPr>
        <w:t>LCO</w:t>
      </w:r>
      <w:r w:rsidR="008471DF">
        <w:t xml:space="preserve"> and ST range. It may be that ST or S/V can discriminate between health and disease, but it was unable to reproducibly quantify gas transfer in this population</w:t>
      </w:r>
      <w:r w:rsidR="000B1AF9">
        <w:t xml:space="preserve"> of patients with IPF</w:t>
      </w:r>
      <w:r w:rsidR="008471DF">
        <w:t>.</w:t>
      </w:r>
    </w:p>
    <w:p w14:paraId="51AD5FC2" w14:textId="041F259E" w:rsidR="005218B1" w:rsidRDefault="005218B1" w:rsidP="00F320E1">
      <w:r>
        <w:t>This is contradictory to evidence from chronic obstructive pulmonary disease (COPD), where ST and S/V was shown to correlate well with T</w:t>
      </w:r>
      <w:r w:rsidRPr="005218B1">
        <w:rPr>
          <w:vertAlign w:val="subscript"/>
        </w:rPr>
        <w:t>LCO</w:t>
      </w:r>
      <w:r>
        <w:t xml:space="preserve"> and was reproducible</w:t>
      </w:r>
      <w:r w:rsidR="001C231A">
        <w:t>,</w:t>
      </w:r>
      <w:r>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instrText xml:space="preserve"> ADDIN EN.CITE </w:instrText>
      </w:r>
      <w:r w:rsidR="0036794D">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53</w:t>
      </w:r>
      <w:r>
        <w:fldChar w:fldCharType="end"/>
      </w:r>
      <w:r>
        <w:t xml:space="preserve"> </w:t>
      </w:r>
      <w:r w:rsidR="001C231A">
        <w:t xml:space="preserve">and thus requires further examination. </w:t>
      </w:r>
      <w:r w:rsidR="00281B52">
        <w:t xml:space="preserve">In this article, Stewart </w:t>
      </w:r>
      <w:r w:rsidR="002F1515" w:rsidRPr="002F1515">
        <w:rPr>
          <w:i/>
        </w:rPr>
        <w:t>et al.</w:t>
      </w:r>
      <w:r w:rsidR="002F1515">
        <w:rPr>
          <w:i/>
        </w:rPr>
        <w:t xml:space="preserve"> </w:t>
      </w:r>
      <w:r w:rsidR="00281B52">
        <w:t>also demonstrated a</w:t>
      </w:r>
      <w:r>
        <w:t xml:space="preserve"> significant difference shown in outcome metrics at different lung inflation states, </w:t>
      </w:r>
      <w:r w:rsidR="00281B52">
        <w:t>particularly</w:t>
      </w:r>
      <w:r>
        <w:t xml:space="preserve"> </w:t>
      </w:r>
      <w:r w:rsidR="00281B52">
        <w:t>between functional residual capacity (FRC) + 1 litre (FRC+1) and</w:t>
      </w:r>
      <w:r>
        <w:t xml:space="preserve"> total lung capacity</w:t>
      </w:r>
      <w:r w:rsidR="00281B52">
        <w:t xml:space="preserve"> (TLC)</w:t>
      </w:r>
      <w:r>
        <w:t>, where ST increased and S/V decreased significantly.</w:t>
      </w:r>
      <w:r>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instrText xml:space="preserve"> ADDIN EN.CITE </w:instrText>
      </w:r>
      <w:r w:rsidR="0036794D">
        <w:fldChar w:fldCharType="begin">
          <w:fldData xml:space="preserve">PEVuZE5vdGU+PENpdGU+PEF1dGhvcj5TdGV3YXJ0PC9BdXRob3I+PFllYXI+MjAxNjwvWWVhcj48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53</w:t>
      </w:r>
      <w:r>
        <w:fldChar w:fldCharType="end"/>
      </w:r>
      <w:r>
        <w:t xml:space="preserve"> Patients with COPD typically exhibit dynamic hyperinflation and thus a large</w:t>
      </w:r>
      <w:r w:rsidR="00073A03">
        <w:t xml:space="preserve"> </w:t>
      </w:r>
      <w:r w:rsidR="002F62B3">
        <w:t>difference</w:t>
      </w:r>
      <w:r>
        <w:t xml:space="preserve"> exists between </w:t>
      </w:r>
      <w:r w:rsidR="00281B52">
        <w:t>FRC+1 and TLC</w:t>
      </w:r>
      <w:r>
        <w:t xml:space="preserve">. </w:t>
      </w:r>
      <w:r w:rsidR="001A2D3A">
        <w:t>I</w:t>
      </w:r>
      <w:r>
        <w:t xml:space="preserve">PF </w:t>
      </w:r>
      <w:r w:rsidR="001A2D3A">
        <w:t xml:space="preserve">is a restrictive lung disease </w:t>
      </w:r>
      <w:r w:rsidR="005F6C59">
        <w:t>meaning</w:t>
      </w:r>
      <w:r w:rsidR="001A2D3A">
        <w:t xml:space="preserve"> patients exhibit</w:t>
      </w:r>
      <w:r>
        <w:t xml:space="preserve"> a reduction in lung volume and thus FRC + 1L is much closer to TLC. Small changes in </w:t>
      </w:r>
      <w:r w:rsidR="005F6C59">
        <w:t xml:space="preserve">proportional </w:t>
      </w:r>
      <w:r>
        <w:t xml:space="preserve">lung inflation state </w:t>
      </w:r>
      <w:r w:rsidR="005F6C59">
        <w:t xml:space="preserve">relative to TLC </w:t>
      </w:r>
      <w:r>
        <w:t>are likely to be common during the MR examination</w:t>
      </w:r>
      <w:r w:rsidR="000B1AF9">
        <w:t xml:space="preserve"> when</w:t>
      </w:r>
      <w:r>
        <w:t xml:space="preserve"> </w:t>
      </w:r>
      <w:r w:rsidR="005F6C59">
        <w:t xml:space="preserve">compared to COPD </w:t>
      </w:r>
      <w:r>
        <w:t>and this may lead to significant scan variability.</w:t>
      </w:r>
    </w:p>
    <w:p w14:paraId="400DBAFE" w14:textId="63A4C77B" w:rsidR="008A7B45" w:rsidRDefault="00902848" w:rsidP="00F320E1">
      <w:pPr>
        <w:rPr>
          <w:ins w:id="7133" w:author="Windows User" w:date="2018-11-01T10:32:00Z"/>
        </w:rPr>
      </w:pPr>
      <w:r>
        <w:t>Secondly</w:t>
      </w:r>
      <w:r w:rsidR="002F62B3">
        <w:t xml:space="preserve">, the MOXE </w:t>
      </w:r>
      <w:r w:rsidR="002F62B3">
        <w:fldChar w:fldCharType="begin"/>
      </w:r>
      <w:r w:rsidR="0036794D">
        <w:instrText xml:space="preserve"> ADDIN EN.CITE &lt;EndNote&gt;&lt;Cite&gt;&lt;Author&gt;Chang&lt;/Author&gt;&lt;Year&gt;2013&lt;/Year&gt;&lt;RecNum&gt;410&lt;/RecNum&gt;&lt;DisplayText&gt;&lt;style face="superscript"&gt;352&lt;/style&gt;&lt;/DisplayText&gt;&lt;record&gt;&lt;rec-number&gt;410&lt;/rec-number&gt;&lt;foreign-keys&gt;&lt;key app="EN" db-id="52evaf50e9fe5cewd9b555d6wtw099s0pzrz" timestamp="1444311660" guid="5af0ef70-8b26-4e36-bfcd-14e7caf410d3"&gt;410&lt;/key&gt;&lt;/foreign-keys&gt;&lt;ref-type name="Journal Article"&gt;17&lt;/ref-type&gt;&lt;contributors&gt;&lt;authors&gt;&lt;author&gt;Chang, Yulin V.&lt;/author&gt;&lt;/authors&gt;&lt;/contributors&gt;&lt;titles&gt;&lt;title&gt;MOXE: A model of gas exchange for hyperpolarized 129Xe magnetic resonance of the lung&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884-890&lt;/pages&gt;&lt;volume&gt;69&lt;/volume&gt;&lt;number&gt;3&lt;/number&gt;&lt;keywords&gt;&lt;keyword&gt;gas exchange&lt;/keyword&gt;&lt;keyword&gt;lung function&lt;/keyword&gt;&lt;keyword&gt;hyperpolarized xenon&lt;/keyword&gt;&lt;keyword&gt;surface-area-to-volume ratio&lt;/keyword&gt;&lt;keyword&gt;air-blood barrier&lt;/keyword&gt;&lt;keyword&gt;pulmonary capillary transit time&lt;/keyword&gt;&lt;/keywords&gt;&lt;dates&gt;&lt;year&gt;2013&lt;/year&gt;&lt;/dates&gt;&lt;publisher&gt;Wiley Subscription Services, Inc., A Wiley Company&lt;/publisher&gt;&lt;isbn&gt;1522-2594&lt;/isbn&gt;&lt;urls&gt;&lt;related-urls&gt;&lt;url&gt;http://dx.doi.org/10.1002/mrm.24304&lt;/url&gt;&lt;url&gt;http://onlinelibrary.wiley.com/store/10.1002/mrm.24304/asset/24304_ftp.pdf?v=1&amp;amp;t=ifi9vxf3&amp;amp;s=b76892e95d53002eeaefaec09f53162440492f46&lt;/url&gt;&lt;/related-urls&gt;&lt;/urls&gt;&lt;electronic-resource-num&gt;10.1002/mrm.24304&lt;/electronic-resource-num&gt;&lt;/record&gt;&lt;/Cite&gt;&lt;/EndNote&gt;</w:instrText>
      </w:r>
      <w:r w:rsidR="002F62B3">
        <w:fldChar w:fldCharType="separate"/>
      </w:r>
      <w:r w:rsidR="0036794D" w:rsidRPr="0036794D">
        <w:rPr>
          <w:noProof/>
          <w:vertAlign w:val="superscript"/>
        </w:rPr>
        <w:t>352</w:t>
      </w:r>
      <w:r w:rsidR="002F62B3">
        <w:fldChar w:fldCharType="end"/>
      </w:r>
      <w:r w:rsidR="002F62B3">
        <w:t xml:space="preserve"> and Patz </w:t>
      </w:r>
      <w:r w:rsidR="002F62B3">
        <w:fldChar w:fldCharType="begin"/>
      </w:r>
      <w:r w:rsidR="0036794D">
        <w:instrText xml:space="preserve"> ADDIN EN.CITE &lt;EndNote&gt;&lt;Cite&gt;&lt;Author&gt;Patz&lt;/Author&gt;&lt;Year&gt;2011&lt;/Year&gt;&lt;RecNum&gt;657&lt;/RecNum&gt;&lt;DisplayText&gt;&lt;style face="superscript"&gt;351&lt;/style&gt;&lt;/DisplayText&gt;&lt;record&gt;&lt;rec-number&gt;657&lt;/rec-number&gt;&lt;foreign-keys&gt;&lt;key app="EN" db-id="52evaf50e9fe5cewd9b555d6wtw099s0pzrz" timestamp="1469190110" guid="6ae28a6f-e813-436f-9084-9f6187122886"&gt;657&lt;/key&gt;&lt;/foreign-keys&gt;&lt;ref-type name="Journal Article"&gt;17&lt;/ref-type&gt;&lt;contributors&gt;&lt;authors&gt;&lt;author&gt;Patz, S.&lt;/author&gt;&lt;author&gt;Muradyan, I.&lt;/author&gt;&lt;author&gt;Hrovat, M. I.&lt;/author&gt;&lt;author&gt;Dabaghyan, M.&lt;/author&gt;&lt;author&gt;Washko, G. R.&lt;/author&gt;&lt;author&gt;Hatabu, H.&lt;/author&gt;&lt;author&gt;Butler, J. P.&lt;/author&gt;&lt;/authors&gt;&lt;/contributors&gt;&lt;titles&gt;&lt;title&gt;Diffusion of hyperpolarized 129 Xe in the lung: a simplified model of 129 Xe septal uptake and experimental results&lt;/title&gt;&lt;secondary-title&gt;New Journal of Physics&lt;/secondary-title&gt;&lt;alt-title&gt;New J Phys&lt;/alt-title&gt;&lt;/titles&gt;&lt;periodical&gt;&lt;full-title&gt;New Journal of Physics&lt;/full-title&gt;&lt;/periodical&gt;&lt;pages&gt;015009&lt;/pages&gt;&lt;volume&gt;13&lt;/volume&gt;&lt;number&gt;1&lt;/number&gt;&lt;dates&gt;&lt;year&gt;2011&lt;/year&gt;&lt;/dates&gt;&lt;isbn&gt;1367-2630&lt;/isbn&gt;&lt;urls&gt;&lt;related-urls&gt;&lt;url&gt;http://stacks.iop.org/1367-2630/13/i=1/a=015009&lt;/url&gt;&lt;/related-urls&gt;&lt;/urls&gt;&lt;/record&gt;&lt;/Cite&gt;&lt;/EndNote&gt;</w:instrText>
      </w:r>
      <w:r w:rsidR="002F62B3">
        <w:fldChar w:fldCharType="separate"/>
      </w:r>
      <w:r w:rsidR="0036794D" w:rsidRPr="0036794D">
        <w:rPr>
          <w:noProof/>
          <w:vertAlign w:val="superscript"/>
        </w:rPr>
        <w:t>351</w:t>
      </w:r>
      <w:r w:rsidR="002F62B3">
        <w:fldChar w:fldCharType="end"/>
      </w:r>
      <w:r w:rsidR="002F62B3">
        <w:t xml:space="preserve"> models adopt a simplified 1-dimensional model of the lung.</w:t>
      </w:r>
      <w:r w:rsidR="002F62B3">
        <w:fldChar w:fldCharType="begin">
          <w:fldData xml:space="preserve">PEVuZE5vdGU+PENpdGU+PEF1dGhvcj5EcmllaHV5czwvQXV0aG9yPjxZZWFyPjIwMDY8L1llYXI+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</w:fldData>
        </w:fldChar>
      </w:r>
      <w:r w:rsidR="00132294">
        <w:instrText xml:space="preserve"> ADDIN EN.CITE </w:instrText>
      </w:r>
      <w:r w:rsidR="00132294">
        <w:fldChar w:fldCharType="begin">
          <w:fldData xml:space="preserve">PEVuZE5vdGU+PENpdGU+PEF1dGhvcj5EcmllaHV5czwvQXV0aG9yPjxZZWFyPjIwMDY8L1llYXI+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</w:fldData>
        </w:fldChar>
      </w:r>
      <w:r w:rsidR="00132294">
        <w:instrText xml:space="preserve"> ADDIN EN.CITE.DATA </w:instrText>
      </w:r>
      <w:r w:rsidR="00132294">
        <w:fldChar w:fldCharType="end"/>
      </w:r>
      <w:r w:rsidR="002F62B3">
        <w:fldChar w:fldCharType="separate"/>
      </w:r>
      <w:r w:rsidR="00132294" w:rsidRPr="00132294">
        <w:rPr>
          <w:noProof/>
          <w:vertAlign w:val="superscript"/>
        </w:rPr>
        <w:t>274</w:t>
      </w:r>
      <w:r w:rsidR="002F62B3">
        <w:fldChar w:fldCharType="end"/>
      </w:r>
      <w:r w:rsidR="002F62B3">
        <w:t xml:space="preserve"> The model essentially treats the lung as a single unit made up of airspace, tissue and red blood cells homogeneously distributed throughout the lung. While emphysema is </w:t>
      </w:r>
      <w:r>
        <w:t>somewhat upper lobe predominant</w:t>
      </w:r>
      <w:r w:rsidR="002F62B3">
        <w:t xml:space="preserve">, </w:t>
      </w:r>
      <w:r>
        <w:t>it affects the secondary pulmonary lobule in more widely distributed pathology, compared to IPF, which is highly</w:t>
      </w:r>
      <w:r w:rsidR="000B1AF9">
        <w:t xml:space="preserve"> spatially</w:t>
      </w:r>
      <w:r>
        <w:t xml:space="preserve"> heterogeneous.</w:t>
      </w:r>
    </w:p>
    <w:p w14:paraId="6B48D7E0" w14:textId="5CFD75AB" w:rsidR="005218B1" w:rsidRPr="00F5780E" w:rsidRDefault="00902848" w:rsidP="00F320E1">
      <w:del w:id="7134" w:author="Windows User" w:date="2018-11-01T10:32:00Z">
        <w:r w:rsidDel="008A7B45">
          <w:delText xml:space="preserve"> </w:delText>
        </w:r>
      </w:del>
      <w:r>
        <w:t>Thirdly, IPF affects regions of lung which undergo the greatest expansion during inhalation and receive the greatest perfusion volume during health,</w:t>
      </w:r>
      <w:r w:rsidR="0063614C">
        <w:fldChar w:fldCharType="begin"/>
      </w:r>
      <w:r w:rsidR="0036794D">
        <w:instrText xml:space="preserve"> ADDIN EN.CITE &lt;EndNote&gt;&lt;Cite&gt;&lt;Author&gt;West&lt;/Author&gt;&lt;Year&gt;1964&lt;/Year&gt;&lt;RecNum&gt;2085&lt;/RecNum&gt;&lt;DisplayText&gt;&lt;style face="superscript"&gt;421&lt;/style&gt;&lt;/DisplayText&gt;&lt;record&gt;&lt;rec-number&gt;2085&lt;/rec-number&gt;&lt;foreign-keys&gt;&lt;key app="EN" db-id="52evaf50e9fe5cewd9b555d6wtw099s0pzrz" timestamp="1521638740" guid="0c7548cf-3385-4b8c-aa1c-6e5bdff6527d"&gt;2085&lt;/key&gt;&lt;/foreign-keys&gt;&lt;ref-type name="Journal Article"&gt;17&lt;/ref-type&gt;&lt;contributors&gt;&lt;authors&gt;&lt;author&gt;West, J. B.&lt;/author&gt;&lt;author&gt;Dollery, C. T.&lt;/author&gt;&lt;author&gt;Naimark, A.&lt;/author&gt;&lt;/authors&gt;&lt;/contributors&gt;&lt;titles&gt;&lt;title&gt;Distribution of blood flow in isolated lung; relation to vascular and alveolar pressures&lt;/title&gt;&lt;secondary-title&gt;J Appl Physiol&lt;/secondary-title&gt;&lt;alt-title&gt;Journal of applied physiology&lt;/alt-title&gt;&lt;/titles&gt;&lt;periodical&gt;&lt;full-title&gt;J Appl Physiol&lt;/full-title&gt;&lt;/periodical&gt;&lt;alt-periodical&gt;&lt;full-title&gt;J Appl Physiol (1985)&lt;/full-title&gt;&lt;abbr-1&gt;Journal of applied physiology&lt;/abbr-1&gt;&lt;/alt-periodical&gt;&lt;pages&gt;713-24&lt;/pages&gt;&lt;volume&gt;19&lt;/volume&gt;&lt;edition&gt;1964/07/01&lt;/edition&gt;&lt;keywords&gt;&lt;keyword&gt;Animals&lt;/keyword&gt;&lt;keyword&gt;*Blood Flow Velocity&lt;/keyword&gt;&lt;keyword&gt;*Blood Pressure&lt;/keyword&gt;&lt;keyword&gt;*Blood Pressure Determination&lt;/keyword&gt;&lt;keyword&gt;*Capillary Resistance&lt;/keyword&gt;&lt;keyword&gt;Dogs&lt;/keyword&gt;&lt;keyword&gt;*Hemodynamics&lt;/keyword&gt;&lt;keyword&gt;*Physiology&lt;/keyword&gt;&lt;keyword&gt;*Posture&lt;/keyword&gt;&lt;keyword&gt;*Pulmonary Artery&lt;/keyword&gt;&lt;keyword&gt;*Pulmonary Circulation&lt;/keyword&gt;&lt;keyword&gt;*Radioisotopes&lt;/keyword&gt;&lt;keyword&gt;*Radionuclide Imaging&lt;/keyword&gt;&lt;keyword&gt;*Research&lt;/keyword&gt;&lt;keyword&gt;*Xenon&lt;/keyword&gt;&lt;keyword&gt;*Dogs&lt;/keyword&gt;&lt;keyword&gt;*Experimental lab study&lt;/keyword&gt;&lt;keyword&gt;*Radioisotope scanning&lt;/keyword&gt;&lt;/keywords&gt;&lt;dates&gt;&lt;year&gt;1964&lt;/year&gt;&lt;pub-dates&gt;&lt;date&gt;Jul&lt;/date&gt;&lt;/pub-dates&gt;&lt;/dates&gt;&lt;isbn&gt;0021-8987 (Print)&amp;#xD;0021-8987&lt;/isbn&gt;&lt;accession-num&gt;14195584&lt;/accession-num&gt;&lt;urls&gt;&lt;/urls&gt;&lt;electronic-resource-num&gt;10.1152/jappl.1964.19.4.713&lt;/electronic-resource-num&gt;&lt;remote-database-provider&gt;NLM&lt;/remote-database-provider&gt;&lt;language&gt;eng&lt;/language&gt;&lt;/record&gt;&lt;/Cite&gt;&lt;/EndNote&gt;</w:instrText>
      </w:r>
      <w:r w:rsidR="0063614C">
        <w:fldChar w:fldCharType="separate"/>
      </w:r>
      <w:r w:rsidR="0036794D" w:rsidRPr="0036794D">
        <w:rPr>
          <w:noProof/>
          <w:vertAlign w:val="superscript"/>
        </w:rPr>
        <w:t>421</w:t>
      </w:r>
      <w:r w:rsidR="0063614C">
        <w:fldChar w:fldCharType="end"/>
      </w:r>
      <w:r>
        <w:t xml:space="preserve"> potentially making these regions more susceptible to small changes in overall lung inflation state and gas distribution.</w:t>
      </w:r>
    </w:p>
    <w:p w14:paraId="016FC667" w14:textId="2995A423" w:rsidR="008A7B45" w:rsidRDefault="008A7B45" w:rsidP="008A7B45">
      <w:pPr>
        <w:rPr>
          <w:ins w:id="7135" w:author="Windows User" w:date="2018-11-01T10:33:00Z"/>
        </w:rPr>
      </w:pPr>
      <w:ins w:id="7136" w:author="Windows User" w:date="2018-11-01T10:33:00Z">
        <w:r>
          <w:lastRenderedPageBreak/>
          <w:t xml:space="preserve">In general, the calculation of RBC:TP is simpler; it involves no assumptions, no modeling, no data fitting and thus seems to be more robust. RBC:TP is perhaps less sensitive to other compounding functional impairments that the patient might have, and less sensitive to experimental errors (e.g. calibration of flip angle, centre frequency) than CSSR modeling parameters. RBC:TP </w:t>
        </w:r>
      </w:ins>
      <w:ins w:id="7137" w:author="Windows User" w:date="2018-11-01T10:34:00Z">
        <w:r>
          <w:t>may also be calibrated from</w:t>
        </w:r>
      </w:ins>
      <w:ins w:id="7138" w:author="Windows User" w:date="2018-11-01T10:33:00Z">
        <w:r>
          <w:t xml:space="preserve"> CSSR data and it correlates well with the RBC:TP derived from HRS. This suggests that the </w:t>
        </w:r>
      </w:ins>
      <w:ins w:id="7139" w:author="Windows User" w:date="2018-11-01T10:35:00Z">
        <w:r>
          <w:t>potential problem</w:t>
        </w:r>
      </w:ins>
      <w:ins w:id="7140" w:author="Windows User" w:date="2018-11-01T10:33:00Z">
        <w:r>
          <w:t xml:space="preserve"> is with the modeling process rather than the CSSR sequence itself.</w:t>
        </w:r>
      </w:ins>
    </w:p>
    <w:p w14:paraId="5AF90BD9" w14:textId="180E1233" w:rsidR="008A7B45" w:rsidRDefault="005F6C59" w:rsidP="00D61FA4">
      <w:r>
        <w:t>The ratio of signal from the red blood cells to signal derived from the tissue and plasma compartments</w:t>
      </w:r>
      <w:r w:rsidR="009F3166">
        <w:t xml:space="preserve"> by contrast </w:t>
      </w:r>
      <w:r w:rsidR="00B13B1C">
        <w:t xml:space="preserve">appears </w:t>
      </w:r>
      <w:r w:rsidR="000B1AF9">
        <w:t xml:space="preserve">to be very </w:t>
      </w:r>
      <w:r w:rsidR="00B13B1C">
        <w:t xml:space="preserve">robust to intraparticipant variability in the same cohort of participants undergoing duel baseline scans. While SNR was sometimes poor at short TR (0.16), the longer TR (1s) provided a good surrogate. One may expect longer TR </w:t>
      </w:r>
      <w:r w:rsidR="00611A60">
        <w:t xml:space="preserve">values </w:t>
      </w:r>
      <w:r w:rsidR="00B13B1C">
        <w:t>to</w:t>
      </w:r>
      <w:r w:rsidR="00611A60">
        <w:t xml:space="preserve"> produce more signal from the RBC compartment, due to additional detection of signal from the downstream pulmonary veins,</w:t>
      </w:r>
      <w:r w:rsidR="008471DF">
        <w:fldChar w:fldCharType="begin"/>
      </w:r>
      <w:r w:rsidR="0036794D">
        <w:instrText xml:space="preserve"> ADDIN EN.CITE &lt;EndNote&gt;&lt;Cite&gt;&lt;Author&gt;Norquay&lt;/Author&gt;&lt;Year&gt;2017&lt;/Year&gt;&lt;RecNum&gt;2084&lt;/RecNum&gt;&lt;DisplayText&gt;&lt;style face="superscript"&gt;422&lt;/style&gt;&lt;/DisplayText&gt;&lt;record&gt;&lt;rec-number&gt;2084&lt;/rec-number&gt;&lt;foreign-keys&gt;&lt;key app="EN" db-id="52evaf50e9fe5cewd9b555d6wtw099s0pzrz" timestamp="1521638740" guid="ea544941-f843-41f4-88ae-198ba3f0218a"&gt;2084&lt;/key&gt;&lt;/foreign-keys&gt;&lt;ref-type name="Conference Proceedings"&gt;10&lt;/ref-type&gt;&lt;contributors&gt;&lt;authors&gt;&lt;author&gt;Norquay, G&lt;/author&gt;&lt;author&gt;Stewart, N.J.&lt;/author&gt;&lt;author&gt;Wild, J.M.&lt;/author&gt;&lt;/authors&gt;&lt;/contributors&gt;&lt;titles&gt;&lt;title&gt;Evaluation of 129Xe-RBC signal dynamics and chemical shift in the cardiopulmonary circuit using hyperpolarized 129Xe NMR&lt;/title&gt;&lt;secondary-title&gt;International Societry of Magnetic Resonance in Medicine Meeting&lt;/secondary-title&gt;&lt;/titles&gt;&lt;pages&gt;3327&lt;/pages&gt;&lt;dates&gt;&lt;year&gt;2017&lt;/year&gt;&lt;/dates&gt;&lt;pub-location&gt;Hawaii, USA&lt;/pub-location&gt;&lt;urls&gt;&lt;/urls&gt;&lt;/record&gt;&lt;/Cite&gt;&lt;/EndNote&gt;</w:instrText>
      </w:r>
      <w:r w:rsidR="008471DF">
        <w:fldChar w:fldCharType="separate"/>
      </w:r>
      <w:r w:rsidR="0036794D" w:rsidRPr="0036794D">
        <w:rPr>
          <w:noProof/>
          <w:vertAlign w:val="superscript"/>
        </w:rPr>
        <w:t>422</w:t>
      </w:r>
      <w:r w:rsidR="008471DF">
        <w:fldChar w:fldCharType="end"/>
      </w:r>
      <w:r w:rsidR="00611A60">
        <w:t xml:space="preserve"> as is characterised in </w:t>
      </w:r>
      <w:r w:rsidR="000303A8">
        <w:t>Figure</w:t>
      </w:r>
      <w:r w:rsidR="007543C1">
        <w:t xml:space="preserve"> 6.3.</w:t>
      </w:r>
      <w:r w:rsidR="008471DF">
        <w:t xml:space="preserve"> </w:t>
      </w:r>
      <w:r w:rsidR="00611A60">
        <w:t xml:space="preserve">At these values, there is indeed a positive bias of 0.02 in the RBC:TP ratio at a 1s TR, although this may be a </w:t>
      </w:r>
      <w:r w:rsidR="00840EFC">
        <w:t>trade-off</w:t>
      </w:r>
      <w:r w:rsidR="00611A60">
        <w:t xml:space="preserve"> between detecting as little signal as possible from the pulmonary venous system, and gaining adequate SNR from the RBC compartment, particularly as long breath holds are not feasible in this population.</w:t>
      </w:r>
    </w:p>
    <w:p w14:paraId="68145C3E" w14:textId="6B3E8F5A" w:rsidR="008E1509" w:rsidRDefault="008E1509" w:rsidP="00D61FA4">
      <w:r>
        <w:t>Even though breath-hold time is longer in this MRS procedure</w:t>
      </w:r>
      <w:r w:rsidR="000B1AF9">
        <w:t xml:space="preserve"> when</w:t>
      </w:r>
      <w:r>
        <w:t xml:space="preserve"> compared to standard single breath T</w:t>
      </w:r>
      <w:r w:rsidRPr="008E1509">
        <w:rPr>
          <w:vertAlign w:val="subscript"/>
        </w:rPr>
        <w:t>LCO</w:t>
      </w:r>
      <w:r>
        <w:t xml:space="preserve"> measurement (10s), o</w:t>
      </w:r>
      <w:r w:rsidR="005C1F64">
        <w:t>nly one participant was unable to complete the procedure at the third study visit, finding the breath holding technique to</w:t>
      </w:r>
      <w:ins w:id="7141" w:author="Windows User" w:date="2018-10-31T10:41:00Z">
        <w:r w:rsidR="00C506EF">
          <w:t>o</w:t>
        </w:r>
      </w:ins>
      <w:r w:rsidR="005C1F64">
        <w:t xml:space="preserve"> arduous to complete. Interestingly, this participant was also the only one unable to complete the single breath carbon monoxide gas transfer technique</w:t>
      </w:r>
      <w:r w:rsidR="00E17F80">
        <w:t xml:space="preserve">, a </w:t>
      </w:r>
      <w:r w:rsidR="00D24D75">
        <w:t>known adverse prognostic indicator.</w:t>
      </w:r>
      <w:r w:rsidR="00D24D75">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 </w:instrText>
      </w:r>
      <w:r w:rsidR="00BE0F3E">
        <w:fldChar w:fldCharType="begin">
          <w:fldData xml:space="preserve">PEVuZE5vdGU+PENpdGU+PEF1dGhvcj5MZXk8L0F1dGhvcj48WWVhcj4yMDEyPC9ZZWFyPjxSZWNO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</w:fldData>
        </w:fldChar>
      </w:r>
      <w:r w:rsidR="00BE0F3E">
        <w:instrText xml:space="preserve"> ADDIN EN.CITE.DATA </w:instrText>
      </w:r>
      <w:r w:rsidR="00BE0F3E">
        <w:fldChar w:fldCharType="end"/>
      </w:r>
      <w:r w:rsidR="00D24D75">
        <w:fldChar w:fldCharType="separate"/>
      </w:r>
      <w:r w:rsidR="008E7684" w:rsidRPr="008E7684">
        <w:rPr>
          <w:noProof/>
          <w:vertAlign w:val="superscript"/>
        </w:rPr>
        <w:t>132</w:t>
      </w:r>
      <w:r w:rsidR="00D24D75">
        <w:fldChar w:fldCharType="end"/>
      </w:r>
    </w:p>
    <w:p w14:paraId="44EE1B18" w14:textId="4DB014F8" w:rsidR="008E1509" w:rsidRPr="000A5F87" w:rsidRDefault="008E1509" w:rsidP="00D61FA4">
      <w:r>
        <w:t xml:space="preserve">Previous physiological studies suggest that breath-hold time is longer at </w:t>
      </w:r>
      <w:r w:rsidR="00D51E0A">
        <w:t>total lung capacity</w:t>
      </w:r>
      <w:r w:rsidR="00BB6DD1">
        <w:t xml:space="preserve"> (TLC)</w:t>
      </w:r>
      <w:r w:rsidR="00D51E0A">
        <w:t>, compared to partial lung inflation states.</w:t>
      </w:r>
      <w:r w:rsidR="00D51E0A">
        <w:fldChar w:fldCharType="begin"/>
      </w:r>
      <w:r w:rsidR="0036794D">
        <w:instrText xml:space="preserve"> ADDIN EN.CITE &lt;EndNote&gt;&lt;Cite&gt;&lt;Author&gt;Flume&lt;/Author&gt;&lt;Year&gt;1996&lt;/Year&gt;&lt;RecNum&gt;2094&lt;/RecNum&gt;&lt;DisplayText&gt;&lt;style face="superscript"&gt;423&lt;/style&gt;&lt;/DisplayText&gt;&lt;record&gt;&lt;rec-number&gt;2094&lt;/rec-number&gt;&lt;foreign-keys&gt;&lt;key app="EN" db-id="52evaf50e9fe5cewd9b555d6wtw099s0pzrz" timestamp="1521638745" guid="5c7fc698-7ac9-4618-8287-eac0e5b18f7e"&gt;2094&lt;/key&gt;&lt;/foreign-keys&gt;&lt;ref-type name="Journal Article"&gt;17&lt;/ref-type&gt;&lt;contributors&gt;&lt;authors&gt;&lt;author&gt;Flume, P. A.&lt;/author&gt;&lt;author&gt;Eldridge, F. L.&lt;/author&gt;&lt;author&gt;Edwards, L. J.&lt;/author&gt;&lt;author&gt;Mattison, L. E.&lt;/author&gt;&lt;/authors&gt;&lt;/contributors&gt;&lt;auth-address&gt;Department of Medicine, Medical University of South Carolina, Charleston 29425, USA. flumepa@musc.edu&lt;/auth-address&gt;&lt;titles&gt;&lt;title&gt;Relief of the &amp;apos;air hunger&amp;apos; of breathholding. A role for pulmonary stretch receptors&lt;/title&gt;&lt;secondary-title&gt;Respiration physiology&lt;/secondary-title&gt;&lt;alt-title&gt;Respir Physiol&lt;/alt-title&gt;&lt;/titles&gt;&lt;periodical&gt;&lt;full-title&gt;Respiration Physiology&lt;/full-title&gt;&lt;/periodical&gt;&lt;pages&gt;221-32&lt;/pages&gt;&lt;volume&gt;103&lt;/volume&gt;&lt;number&gt;3&lt;/number&gt;&lt;edition&gt;1996/03/01&lt;/edition&gt;&lt;keywords&gt;&lt;keyword&gt;Adult&lt;/keyword&gt;&lt;keyword&gt;Blood Gas Analysis&lt;/keyword&gt;&lt;keyword&gt;Female&lt;/keyword&gt;&lt;keyword&gt;Forced Expiratory Flow Rates&lt;/keyword&gt;&lt;keyword&gt;Heart Transplantation/physiology&lt;/keyword&gt;&lt;keyword&gt;Humans&lt;/keyword&gt;&lt;keyword&gt;Lung Transplantation/physiology&lt;/keyword&gt;&lt;keyword&gt;Male&lt;/keyword&gt;&lt;keyword&gt;Middle Aged&lt;/keyword&gt;&lt;keyword&gt;Pulmonary Stretch Receptors/*physiology&lt;/keyword&gt;&lt;keyword&gt;Reproducibility of Results&lt;/keyword&gt;&lt;keyword&gt;Respiratory Mechanics/*physiology&lt;/keyword&gt;&lt;keyword&gt;Total Lung Capacity&lt;/keyword&gt;&lt;keyword&gt;Vagus Nerve/physiology&lt;/keyword&gt;&lt;/keywords&gt;&lt;dates&gt;&lt;year&gt;1996&lt;/year&gt;&lt;pub-dates&gt;&lt;date&gt;Mar&lt;/date&gt;&lt;/pub-dates&gt;&lt;/dates&gt;&lt;isbn&gt;0034-5687 (Print)&amp;#xD;0034-5687&lt;/isbn&gt;&lt;accession-num&gt;8738898&lt;/accession-num&gt;&lt;urls&gt;&lt;/urls&gt;&lt;remote-database-provider&gt;NLM&lt;/remote-database-provider&gt;&lt;language&gt;eng&lt;/language&gt;&lt;/record&gt;&lt;/Cite&gt;&lt;/EndNote&gt;</w:instrText>
      </w:r>
      <w:r w:rsidR="00D51E0A">
        <w:fldChar w:fldCharType="separate"/>
      </w:r>
      <w:r w:rsidR="0036794D" w:rsidRPr="0036794D">
        <w:rPr>
          <w:noProof/>
          <w:vertAlign w:val="superscript"/>
        </w:rPr>
        <w:t>423</w:t>
      </w:r>
      <w:r w:rsidR="00D51E0A">
        <w:fldChar w:fldCharType="end"/>
      </w:r>
      <w:r w:rsidR="00BB6DD1">
        <w:t xml:space="preserve"> However, it is likely that functional residual volume plus one litre of gas is likely to be close to TLC in our population</w:t>
      </w:r>
      <w:r w:rsidR="000A5F87">
        <w:t>. The environment in which T</w:t>
      </w:r>
      <w:r w:rsidR="000A5F87" w:rsidRPr="000A5F87">
        <w:rPr>
          <w:vertAlign w:val="subscript"/>
        </w:rPr>
        <w:t>LCO</w:t>
      </w:r>
      <w:r w:rsidR="000A5F87">
        <w:t xml:space="preserve"> and MRS are performed may also make a difference in MRS tolerability. Often, participants undergoing T</w:t>
      </w:r>
      <w:r w:rsidR="000A5F87" w:rsidRPr="000A5F87">
        <w:rPr>
          <w:vertAlign w:val="subscript"/>
        </w:rPr>
        <w:t>LCO</w:t>
      </w:r>
      <w:r w:rsidR="000A5F87">
        <w:t xml:space="preserve"> have walked into a room (which IPF patients may find strenuous in itself) and perform spirometry procedures prior to T</w:t>
      </w:r>
      <w:r w:rsidR="000A5F87" w:rsidRPr="000A5F87">
        <w:rPr>
          <w:vertAlign w:val="subscript"/>
        </w:rPr>
        <w:t>LCO</w:t>
      </w:r>
      <w:r w:rsidR="000A5F87">
        <w:rPr>
          <w:vertAlign w:val="subscript"/>
        </w:rPr>
        <w:t xml:space="preserve"> </w:t>
      </w:r>
      <w:r w:rsidR="000A5F87">
        <w:t xml:space="preserve">measurement. In the scanner, participants have been lying </w:t>
      </w:r>
      <w:r w:rsidR="000B1AF9">
        <w:t>supine</w:t>
      </w:r>
      <w:r w:rsidR="000A5F87">
        <w:t xml:space="preserve"> for around 10-15 minutes prior to sequence acquisition. Evidence from patients undergoing breath holding tests post-exercise data reveals that increase in metabolic rate and exercise significantly reduce breath-holding time capacity.</w:t>
      </w:r>
      <w:r w:rsidR="000A5F87">
        <w:fldChar w:fldCharType="begin">
          <w:fldData xml:space="preserve">PEVuZE5vdGU+PENpdGU+PEF1dGhvcj5DdW1taW5nczwvQXV0aG9yPjxZZWFyPjE5NjI8L1llYXI+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</w:fldData>
        </w:fldChar>
      </w:r>
      <w:r w:rsidR="0036794D">
        <w:instrText xml:space="preserve"> ADDIN EN.CITE </w:instrText>
      </w:r>
      <w:r w:rsidR="0036794D">
        <w:fldChar w:fldCharType="begin">
          <w:fldData xml:space="preserve">PEVuZE5vdGU+PENpdGU+PEF1dGhvcj5DdW1taW5nczwvQXV0aG9yPjxZZWFyPjE5NjI8L1llYXI+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</w:fldData>
        </w:fldChar>
      </w:r>
      <w:r w:rsidR="0036794D">
        <w:instrText xml:space="preserve"> ADDIN EN.CITE.DATA </w:instrText>
      </w:r>
      <w:r w:rsidR="0036794D">
        <w:fldChar w:fldCharType="end"/>
      </w:r>
      <w:r w:rsidR="000A5F87">
        <w:fldChar w:fldCharType="separate"/>
      </w:r>
      <w:r w:rsidR="0036794D" w:rsidRPr="0036794D">
        <w:rPr>
          <w:noProof/>
          <w:vertAlign w:val="superscript"/>
        </w:rPr>
        <w:t>424-427</w:t>
      </w:r>
      <w:r w:rsidR="000A5F87">
        <w:fldChar w:fldCharType="end"/>
      </w:r>
      <w:r w:rsidR="000A5F87">
        <w:t xml:space="preserve"> The time spent in the scanner ensures heart rate and blood oxygen saturations return to resting levels, which may therefore contribute to breath hold tolerability.</w:t>
      </w:r>
    </w:p>
    <w:p w14:paraId="0588CF51" w14:textId="6494AE45" w:rsidR="005C1F64" w:rsidRPr="00D24D75" w:rsidRDefault="00D24D75" w:rsidP="00D61FA4">
      <w:r>
        <w:lastRenderedPageBreak/>
        <w:t>Although a</w:t>
      </w:r>
      <w:r w:rsidR="003F26F4">
        <w:t xml:space="preserve">n inability for some participants to complete the technique is a </w:t>
      </w:r>
      <w:r w:rsidR="004F7B0C">
        <w:t>clear limitation</w:t>
      </w:r>
      <w:r>
        <w:t>, it is worth noting tha</w:t>
      </w:r>
      <w:r w:rsidR="00AD2A08">
        <w:t>t t</w:t>
      </w:r>
      <w:r>
        <w:t>his participant’s RBC:TP was 0.18 at baseline and 0.06 at six-months, with an associated 9.9% drop in D</w:t>
      </w:r>
      <w:r w:rsidRPr="00D24D75">
        <w:rPr>
          <w:vertAlign w:val="subscript"/>
        </w:rPr>
        <w:t>LCO</w:t>
      </w:r>
      <w:r>
        <w:t xml:space="preserve"> and </w:t>
      </w:r>
      <w:r w:rsidR="00296077">
        <w:t>2.6% drop in FVC. His FVC % predicted value at the final 12-month visit was 55.1%, a relative decline of 14.4% from baseline, suggesting they were declining quickly. It is questionable what can be gained from obtaining MRS a</w:t>
      </w:r>
      <w:r w:rsidR="00D01BC5">
        <w:t xml:space="preserve">t the later stages of disease. In addition, the preceding </w:t>
      </w:r>
      <w:r w:rsidR="00296077">
        <w:t>fall in RBC:TP may have proved a predictor of the poor outcome ahead in this case.</w:t>
      </w:r>
      <w:r w:rsidR="000B1AF9">
        <w:t xml:space="preserve"> It may be possible to reduce the number of </w:t>
      </w:r>
      <w:r w:rsidR="00DF7655">
        <w:t>radiofrequency</w:t>
      </w:r>
      <w:r w:rsidR="000B1AF9">
        <w:t xml:space="preserve"> pulses used to acquire average</w:t>
      </w:r>
      <w:ins w:id="7142" w:author="Windows User" w:date="2018-10-31T10:41:00Z">
        <w:r w:rsidR="00C506EF">
          <w:t>d</w:t>
        </w:r>
      </w:ins>
      <w:del w:id="7143" w:author="Windows User" w:date="2018-10-31T10:41:00Z">
        <w:r w:rsidR="000B1AF9" w:rsidDel="00C506EF">
          <w:delText>s</w:delText>
        </w:r>
      </w:del>
      <w:r w:rsidR="000B1AF9">
        <w:t xml:space="preserve"> HRS data, which would further improve tolerability in the future.</w:t>
      </w:r>
    </w:p>
    <w:p w14:paraId="3673E839" w14:textId="107664E4" w:rsidR="00D61FA4" w:rsidRDefault="00CE6236" w:rsidP="00CE6236">
      <w:pPr>
        <w:pStyle w:val="Heading3"/>
      </w:pPr>
      <w:r>
        <w:t>RBC:TP as a Functional Measurement in IPF</w:t>
      </w:r>
    </w:p>
    <w:p w14:paraId="45D0F4C3" w14:textId="54CE3617" w:rsidR="005F4F4B" w:rsidRDefault="00C873B7" w:rsidP="005F4F4B">
      <w:r>
        <w:t>Strong correlations were observed between RBC:TP and clinical metrics, in particular T</w:t>
      </w:r>
      <w:r w:rsidRPr="00C873B7">
        <w:rPr>
          <w:vertAlign w:val="subscript"/>
        </w:rPr>
        <w:t>LCO</w:t>
      </w:r>
      <w:r>
        <w:t xml:space="preserve">. </w:t>
      </w:r>
      <w:r w:rsidR="005F4F4B">
        <w:t xml:space="preserve">This correlation </w:t>
      </w:r>
      <w:r w:rsidR="002A0174">
        <w:t>persists</w:t>
      </w:r>
      <w:r w:rsidR="005F4F4B">
        <w:t xml:space="preserve"> at </w:t>
      </w:r>
      <w:r w:rsidR="00116309">
        <w:t>6</w:t>
      </w:r>
      <w:r w:rsidR="005F4F4B">
        <w:t xml:space="preserve"> </w:t>
      </w:r>
      <w:r w:rsidR="00116309">
        <w:t>and 12 month visits</w:t>
      </w:r>
      <w:r w:rsidR="005F4F4B">
        <w:t>, despite the absence of a significant change in T</w:t>
      </w:r>
      <w:r w:rsidR="005F4F4B" w:rsidRPr="005F4F4B">
        <w:rPr>
          <w:vertAlign w:val="subscript"/>
        </w:rPr>
        <w:t>LCO</w:t>
      </w:r>
      <w:r w:rsidR="005F4F4B">
        <w:t xml:space="preserve">. However, the strength of correlation is lower than reported elsewhere. This may be due to </w:t>
      </w:r>
      <w:r w:rsidR="000B1AF9">
        <w:t>different</w:t>
      </w:r>
      <w:r w:rsidR="005F4F4B">
        <w:t xml:space="preserve"> TR </w:t>
      </w:r>
      <w:r w:rsidR="000B1AF9">
        <w:t xml:space="preserve">used </w:t>
      </w:r>
      <w:r w:rsidR="005F4F4B">
        <w:t>at our centre, differences in reference values for T</w:t>
      </w:r>
      <w:r w:rsidR="005F4F4B" w:rsidRPr="00A82CB1">
        <w:rPr>
          <w:vertAlign w:val="subscript"/>
        </w:rPr>
        <w:t>LCO</w:t>
      </w:r>
      <w:r w:rsidR="005F4F4B">
        <w:t xml:space="preserve">, the relatively milder disease state in our cohort reflected by preserved FVC, or </w:t>
      </w:r>
      <w:r w:rsidR="00116309">
        <w:t xml:space="preserve">perhaps </w:t>
      </w:r>
      <w:r w:rsidR="00701AE2">
        <w:t>most likely</w:t>
      </w:r>
      <w:r w:rsidR="00116309">
        <w:t>,</w:t>
      </w:r>
      <w:r w:rsidR="00701AE2">
        <w:t xml:space="preserve"> </w:t>
      </w:r>
      <w:r w:rsidR="005F4F4B">
        <w:t>the inclusion of healthy volunteers in previously reported correlations</w:t>
      </w:r>
      <w:r w:rsidR="00D105BA">
        <w:t>, which broadens the range of T</w:t>
      </w:r>
      <w:r w:rsidR="00D105BA" w:rsidRPr="00D105BA">
        <w:rPr>
          <w:vertAlign w:val="subscript"/>
        </w:rPr>
        <w:t>LCO</w:t>
      </w:r>
      <w:r w:rsidR="00D105BA" w:rsidRPr="00D105BA">
        <w:t xml:space="preserve"> </w:t>
      </w:r>
      <w:r w:rsidR="00D105BA">
        <w:t>values and increases the chance of finding a significant correlation</w:t>
      </w:r>
      <w:r w:rsidR="005F4F4B">
        <w:t>.</w:t>
      </w:r>
      <w:r w:rsidR="00701AE2">
        <w:fldChar w:fldCharType="begin">
          <w:fldData xml:space="preserve">PEVuZE5vdGU+PENpdGU+PEF1dGhvcj5LYXVzaGlrPC9BdXRob3I+PFllYXI+MjAxNDwvWWVhcj48
UmVjTnVtPjQyODwvUmVjTnVtPjxEaXNwbGF5VGV4dD48c3R5bGUgZmFjZT0ic3VwZXJzY3JpcHQi
PjI4MSwgMjk4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dhbmc8L0F1dGhvcj48WWVhcj4yMDE4PC9ZZWFyPjxSZWNOdW0+MTgyMDwvUmVj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jEtODwvcGFnZXM+PHZvbHVtZT43Mzwvdm9sdW1lPjxudW1iZXI+
MTwvbnVtYmVyPjxkYXRlcz48eWVhcj4yMDE4PC95ZWFyPjwvZGF0ZXM+PHVybHM+PHJlbGF0ZWQt
dXJscz48dXJsPmh0dHA6Ly90aG9yYXguYm1qLmNvbS9jb250ZW50L3Rob3JheGpubC83My8xLzIx
LmZ1bGwucGRmPC91cmw+PC9yZWxhdGVkLXVybHM+PC91cmxzPjxlbGVjdHJvbmljLXJlc291cmNl
LW51bT4xMC4xMTM2L3Rob3JheGpubC0yMDE3LTIxMDA3MDwvZWxlY3Ryb25pYy1yZXNvdXJjZS1u
dW0+PC9yZWNvcmQ+PC9DaXRlPjwvRW5kTm90ZT4A
</w:fldData>
        </w:fldChar>
      </w:r>
      <w:r w:rsidR="00BE0F3E">
        <w:instrText xml:space="preserve"> ADDIN EN.CITE </w:instrText>
      </w:r>
      <w:r w:rsidR="00BE0F3E">
        <w:fldChar w:fldCharType="begin">
          <w:fldData xml:space="preserve">PEVuZE5vdGU+PENpdGU+PEF1dGhvcj5LYXVzaGlrPC9BdXRob3I+PFllYXI+MjAxNDwvWWVhcj48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jEtODwvcGFnZXM+PHZvbHVtZT43Mzwvdm9sdW1lPjxudW1iZXI+
MTwvbnVtYmVyPjxkYXRlcz48eWVhcj4yMDE4PC95ZWFyPjwvZGF0ZXM+PHVybHM+PHJlbGF0ZWQt
dXJscz48dXJsPmh0dHA6Ly90aG9yYXguYm1qLmNvbS9jb250ZW50L3Rob3JheGpubC83My8xLzIx
LmZ1bGwucGRmPC91cmw+PC9yZWxhdGVkLXVybHM+PC91cmxzPjxlbGVjdHJvbmljLXJlc291cmNl
LW51bT4xMC4xMTM2L3Rob3JheGpubC0yMDE3LTIxMDA3MDwvZWxlY3Ryb25pYy1yZXNvdXJjZS1u
dW0+PC9yZWNvcmQ+PC9DaXRlPjwvRW5kTm90ZT4A
</w:fldData>
        </w:fldChar>
      </w:r>
      <w:r w:rsidR="00BE0F3E">
        <w:instrText xml:space="preserve"> ADDIN EN.CITE.DATA </w:instrText>
      </w:r>
      <w:r w:rsidR="00BE0F3E">
        <w:fldChar w:fldCharType="end"/>
      </w:r>
      <w:r w:rsidR="00701AE2">
        <w:fldChar w:fldCharType="separate"/>
      </w:r>
      <w:r w:rsidR="00BE0F3E" w:rsidRPr="00BE0F3E">
        <w:rPr>
          <w:noProof/>
          <w:vertAlign w:val="superscript"/>
        </w:rPr>
        <w:t>281, 298</w:t>
      </w:r>
      <w:r w:rsidR="00701AE2">
        <w:fldChar w:fldCharType="end"/>
      </w:r>
    </w:p>
    <w:p w14:paraId="06CFFA83" w14:textId="7CB48E76" w:rsidR="00116309" w:rsidRDefault="008471DF" w:rsidP="00F320E1">
      <w:r>
        <w:t>Interestingly, the RBC:TP metric does not correlate with quantitative CT outcomes.</w:t>
      </w:r>
      <w:r w:rsidR="00833D4D">
        <w:t xml:space="preserve"> This is in keeping with Wang </w:t>
      </w:r>
      <w:r w:rsidR="002F1515" w:rsidRPr="002F1515">
        <w:rPr>
          <w:i/>
        </w:rPr>
        <w:t>et al.</w:t>
      </w:r>
      <w:r w:rsidR="00833D4D">
        <w:t>, who found that T/P and RBC uptake did not correlate with semi-quantitative CT scores in a cohort of 12 patients with IPF.</w:t>
      </w:r>
      <w:r w:rsidR="00833D4D">
        <w:fldChar w:fldCharType="begin"/>
      </w:r>
      <w:r w:rsidR="00BE0F3E">
        <w:instrText xml:space="preserve"> ADDIN EN.CITE &lt;EndNote&gt;&lt;Cite&gt;&lt;Author&gt;Wang&lt;/Author&gt;&lt;Year&gt;2018&lt;/Year&gt;&lt;RecNum&gt;1820&lt;/RecNum&gt;&lt;DisplayText&gt;&lt;style face="superscript"&gt;298&lt;/style&gt;&lt;/DisplayText&gt;&lt;record&gt;&lt;rec-number&gt;1820&lt;/rec-number&gt;&lt;foreign-keys&gt;&lt;key app="EN" db-id="2wzs52ephwvx93eefep5rvxm0x22zpzvpz0w" timestamp="1507642203"&gt;1820&lt;/key&gt;&lt;/foreign-keys&gt;&lt;ref-type name="Journal Article"&gt;17&lt;/ref-type&gt;&lt;contributors&gt;&lt;authors&gt;&lt;author&gt;Wang, Jennifer M&lt;/author&gt;&lt;author&gt;Robertson, Scott H&lt;/author&gt;&lt;author&gt;Wang, Ziyi&lt;/author&gt;&lt;author&gt;He, Mu&lt;/author&gt;&lt;author&gt;Virgincar, Rohan S&lt;/author&gt;&lt;author&gt;Schrank, Geoffry M&lt;/author&gt;&lt;author&gt;Smigla, Rose Marie&lt;/author&gt;&lt;author&gt;O’Riordan, Thomas G&lt;/author&gt;&lt;author&gt;Sundy, John&lt;/author&gt;&lt;author&gt;Ebner, Lukas&lt;/author&gt;&lt;author&gt;Rackley, Craig R&lt;/author&gt;&lt;author&gt;McAdams, Page&lt;/author&gt;&lt;author&gt;Driehuys, Bastiaan&lt;/author&gt;&lt;/authors&gt;&lt;/contributors&gt;&lt;titles&gt;&lt;title&gt;Using hyperpolarized 129Xe MRI to quantify regional gas transfer in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21-8&lt;/pages&gt;&lt;volume&gt;73&lt;/volume&gt;&lt;number&gt;1&lt;/number&gt;&lt;dates&gt;&lt;year&gt;2018&lt;/year&gt;&lt;/dates&gt;&lt;urls&gt;&lt;related-urls&gt;&lt;url&gt;http://thorax.bmj.com/content/thoraxjnl/73/1/21.full.pdf&lt;/url&gt;&lt;/related-urls&gt;&lt;/urls&gt;&lt;electronic-resource-num&gt;10.1136/thoraxjnl-2017-210070&lt;/electronic-resource-num&gt;&lt;/record&gt;&lt;/Cite&gt;&lt;/EndNote&gt;</w:instrText>
      </w:r>
      <w:r w:rsidR="00833D4D">
        <w:fldChar w:fldCharType="separate"/>
      </w:r>
      <w:r w:rsidR="00BE0F3E" w:rsidRPr="00BE0F3E">
        <w:rPr>
          <w:noProof/>
          <w:vertAlign w:val="superscript"/>
        </w:rPr>
        <w:t>298</w:t>
      </w:r>
      <w:r w:rsidR="00833D4D">
        <w:fldChar w:fldCharType="end"/>
      </w:r>
      <w:r w:rsidR="00C04D4E">
        <w:t xml:space="preserve"> While T</w:t>
      </w:r>
      <w:r w:rsidR="00C04D4E" w:rsidRPr="00C04D4E">
        <w:rPr>
          <w:vertAlign w:val="subscript"/>
        </w:rPr>
        <w:t>LCO</w:t>
      </w:r>
      <w:r w:rsidR="00C04D4E">
        <w:t xml:space="preserve"> correlates with quantitative CT metrics in this cohort, K</w:t>
      </w:r>
      <w:r w:rsidR="00C04D4E" w:rsidRPr="00C04D4E">
        <w:rPr>
          <w:vertAlign w:val="subscript"/>
        </w:rPr>
        <w:t>CO</w:t>
      </w:r>
      <w:r w:rsidR="00C04D4E">
        <w:t xml:space="preserve"> </w:t>
      </w:r>
      <w:r w:rsidR="002A0174">
        <w:t>does</w:t>
      </w:r>
      <w:r w:rsidR="00C04D4E">
        <w:t xml:space="preserve"> not, suggesting that the relationship is driven by alveolar volume (V</w:t>
      </w:r>
      <w:r w:rsidR="00C04D4E" w:rsidRPr="00C04D4E">
        <w:rPr>
          <w:vertAlign w:val="subscript"/>
        </w:rPr>
        <w:t>A</w:t>
      </w:r>
      <w:r w:rsidR="00C04D4E" w:rsidRPr="00C04D4E">
        <w:t xml:space="preserve">) </w:t>
      </w:r>
      <w:r w:rsidR="00C04D4E">
        <w:t>changes, rather than unit gas exchange efficiency. This is perhaps the reason a correlation is not seen with RBC:TP, which contains no measure of structure or volume. It may also suggest that the RBC:TP metric is driven by diffusion, rather than perfusion changes, a concept which is further explored in the next chapter.</w:t>
      </w:r>
    </w:p>
    <w:p w14:paraId="4EAAD8F3" w14:textId="157765C3" w:rsidR="005F4F4B" w:rsidRPr="00C04D4E" w:rsidRDefault="00116309" w:rsidP="00F320E1">
      <w:r>
        <w:t xml:space="preserve">It is also in contrast to diffusion-weighted imaging metrics, which correlated with degree of honeycombing and percentage of abnormal lung tissue. Xenon spectroscopy and ADC thus measure different elements of the pathological structure-function on the IPF lung and our results suggest that gas transfer impairment is not reliant upon seeing cystic changes in the lung. This is congruous with the observation that non-fibrosing interstitial lung diseases demonstrate a diminishment in gas transfer in the absence of cystic lung change. </w:t>
      </w:r>
      <w:r w:rsidR="00B850B5">
        <w:t>Both</w:t>
      </w:r>
      <w:ins w:id="7144" w:author="Windows User" w:date="2018-10-31T10:41:00Z">
        <w:r w:rsidR="00C506EF">
          <w:t>,</w:t>
        </w:r>
      </w:ins>
      <w:r w:rsidR="00B850B5">
        <w:t xml:space="preserve"> </w:t>
      </w:r>
      <w:r w:rsidR="00B850B5">
        <w:lastRenderedPageBreak/>
        <w:t>however</w:t>
      </w:r>
      <w:ins w:id="7145" w:author="Windows User" w:date="2018-10-31T10:41:00Z">
        <w:r w:rsidR="00C506EF">
          <w:t>,</w:t>
        </w:r>
      </w:ins>
      <w:r w:rsidR="00B850B5">
        <w:t xml:space="preserve"> correlate with carbon monoxide gas transfer and both show progression over 12 months, suggesting they may be a synergistic </w:t>
      </w:r>
      <w:r w:rsidR="00850BB4">
        <w:t>in</w:t>
      </w:r>
      <w:r w:rsidR="00B850B5">
        <w:t xml:space="preserve"> </w:t>
      </w:r>
      <w:r w:rsidR="005C1F64">
        <w:t>the</w:t>
      </w:r>
      <w:r w:rsidR="00B850B5">
        <w:t xml:space="preserve"> patho</w:t>
      </w:r>
      <w:r w:rsidR="00850BB4">
        <w:t>physio</w:t>
      </w:r>
      <w:r w:rsidR="00B850B5">
        <w:t>logical assessment</w:t>
      </w:r>
      <w:r w:rsidR="005C1F64">
        <w:t xml:space="preserve"> of IPF</w:t>
      </w:r>
      <w:r w:rsidR="00B850B5">
        <w:t>.</w:t>
      </w:r>
    </w:p>
    <w:p w14:paraId="249A6DA7" w14:textId="4DECF777" w:rsidR="00464A31" w:rsidRDefault="004A4288" w:rsidP="00203D3F">
      <w:r>
        <w:t>Significant changes in RBC:TP were seen between baseline and 6 months in n=14 and between baseline and 12 months in n=12 participants. This suggests e</w:t>
      </w:r>
      <w:r w:rsidR="007661B6">
        <w:t>ither a</w:t>
      </w:r>
      <w:r>
        <w:t xml:space="preserve"> decrease in signal from RBC or an increase in signal from TP.  </w:t>
      </w:r>
      <w:r w:rsidR="007661B6">
        <w:t xml:space="preserve">Since conducting this study, Wang </w:t>
      </w:r>
      <w:r w:rsidR="002F1515" w:rsidRPr="002F1515">
        <w:rPr>
          <w:i/>
        </w:rPr>
        <w:t>et al.</w:t>
      </w:r>
      <w:r w:rsidR="007661B6">
        <w:t xml:space="preserve"> </w:t>
      </w:r>
      <w:r w:rsidR="00946AC5">
        <w:t>have</w:t>
      </w:r>
      <w:r w:rsidR="007661B6">
        <w:t xml:space="preserve"> produced further data on hyperpolarised xenon diffusion in IPF in different lung disease states</w:t>
      </w:r>
      <w:r w:rsidR="00464A31">
        <w:t>, using regional measurements of signal derived from gas, TP and RBC</w:t>
      </w:r>
      <w:r w:rsidR="007661B6">
        <w:t>.</w:t>
      </w:r>
      <w:r w:rsidR="00CE45FF">
        <w:fldChar w:fldCharType="begin"/>
      </w:r>
      <w:r w:rsidR="00BE0F3E">
        <w:instrText xml:space="preserve"> ADDIN EN.CITE &lt;EndNote&gt;&lt;Cite&gt;&lt;Author&gt;Wang&lt;/Author&gt;&lt;Year&gt;2018&lt;/Year&gt;&lt;RecNum&gt;1820&lt;/RecNum&gt;&lt;DisplayText&gt;&lt;style face="superscript"&gt;298&lt;/style&gt;&lt;/DisplayText&gt;&lt;record&gt;&lt;rec-number&gt;1820&lt;/rec-number&gt;&lt;foreign-keys&gt;&lt;key app="EN" db-id="2wzs52ephwvx93eefep5rvxm0x22zpzvpz0w" timestamp="1507642203"&gt;1820&lt;/key&gt;&lt;/foreign-keys&gt;&lt;ref-type name="Journal Article"&gt;17&lt;/ref-type&gt;&lt;contributors&gt;&lt;authors&gt;&lt;author&gt;Wang, Jennifer M&lt;/author&gt;&lt;author&gt;Robertson, Scott H&lt;/author&gt;&lt;author&gt;Wang, Ziyi&lt;/author&gt;&lt;author&gt;He, Mu&lt;/author&gt;&lt;author&gt;Virgincar, Rohan S&lt;/author&gt;&lt;author&gt;Schrank, Geoffry M&lt;/author&gt;&lt;author&gt;Smigla, Rose Marie&lt;/author&gt;&lt;author&gt;O’Riordan, Thomas G&lt;/author&gt;&lt;author&gt;Sundy, John&lt;/author&gt;&lt;author&gt;Ebner, Lukas&lt;/author&gt;&lt;author&gt;Rackley, Craig R&lt;/author&gt;&lt;author&gt;McAdams, Page&lt;/author&gt;&lt;author&gt;Driehuys, Bastiaan&lt;/author&gt;&lt;/authors&gt;&lt;/contributors&gt;&lt;titles&gt;&lt;title&gt;Using hyperpolarized 129Xe MRI to quantify regional gas transfer in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21-8&lt;/pages&gt;&lt;volume&gt;73&lt;/volume&gt;&lt;number&gt;1&lt;/number&gt;&lt;dates&gt;&lt;year&gt;2018&lt;/year&gt;&lt;/dates&gt;&lt;urls&gt;&lt;related-urls&gt;&lt;url&gt;http://thorax.bmj.com/content/thoraxjnl/73/1/21.full.pdf&lt;/url&gt;&lt;/related-urls&gt;&lt;/urls&gt;&lt;electronic-resource-num&gt;10.1136/thoraxjnl-2017-210070&lt;/electronic-resource-num&gt;&lt;/record&gt;&lt;/Cite&gt;&lt;/EndNote&gt;</w:instrText>
      </w:r>
      <w:r w:rsidR="00CE45FF">
        <w:fldChar w:fldCharType="separate"/>
      </w:r>
      <w:r w:rsidR="00BE0F3E" w:rsidRPr="00BE0F3E">
        <w:rPr>
          <w:noProof/>
          <w:vertAlign w:val="superscript"/>
        </w:rPr>
        <w:t>298</w:t>
      </w:r>
      <w:r w:rsidR="00CE45FF">
        <w:fldChar w:fldCharType="end"/>
      </w:r>
      <w:r w:rsidR="000B1AF9">
        <w:t xml:space="preserve"> </w:t>
      </w:r>
      <w:r w:rsidR="00CB70B3">
        <w:t xml:space="preserve">They </w:t>
      </w:r>
      <w:r w:rsidR="00946AC5">
        <w:t xml:space="preserve">have </w:t>
      </w:r>
      <w:r w:rsidR="00CB70B3">
        <w:t>describe</w:t>
      </w:r>
      <w:r w:rsidR="00946AC5">
        <w:t>d</w:t>
      </w:r>
      <w:r w:rsidR="00CB70B3">
        <w:t xml:space="preserve"> three broad patterns of spectral change within their cohort of 12 participants with IPF.</w:t>
      </w:r>
      <w:r w:rsidR="00203D3F">
        <w:t xml:space="preserve"> Firstly, </w:t>
      </w:r>
      <w:r w:rsidR="005E4BE1">
        <w:t xml:space="preserve">in </w:t>
      </w:r>
      <w:r w:rsidR="00203D3F">
        <w:t>some regions</w:t>
      </w:r>
      <w:r w:rsidR="005E4BE1">
        <w:t>,</w:t>
      </w:r>
      <w:r w:rsidR="00203D3F">
        <w:t xml:space="preserve"> </w:t>
      </w:r>
      <w:r w:rsidR="005E4BE1">
        <w:t>alveolar gas transfer</w:t>
      </w:r>
      <w:r w:rsidR="00203D3F">
        <w:t xml:space="preserve"> is slowed, cau</w:t>
      </w:r>
      <w:r w:rsidR="005E4BE1">
        <w:t xml:space="preserve">sing RBC signal to decrease. </w:t>
      </w:r>
      <w:r w:rsidR="005F00F0">
        <w:t>They hypothesise</w:t>
      </w:r>
      <w:r w:rsidR="005E4BE1">
        <w:t xml:space="preserve"> that a</w:t>
      </w:r>
      <w:r w:rsidR="00203D3F">
        <w:t>s t</w:t>
      </w:r>
      <w:r w:rsidR="005E4BE1">
        <w:t>he disease progresses</w:t>
      </w:r>
      <w:r w:rsidR="00203D3F">
        <w:t>,</w:t>
      </w:r>
      <w:r w:rsidR="005E4BE1">
        <w:t xml:space="preserve"> </w:t>
      </w:r>
      <w:r w:rsidR="00203D3F">
        <w:t xml:space="preserve">scarring becomes so severe that </w:t>
      </w:r>
      <w:r w:rsidR="00203D3F" w:rsidRPr="005E4BE1">
        <w:rPr>
          <w:vertAlign w:val="superscript"/>
        </w:rPr>
        <w:t>129</w:t>
      </w:r>
      <w:r w:rsidR="00203D3F">
        <w:t xml:space="preserve">Xe </w:t>
      </w:r>
      <w:r w:rsidR="005E4BE1">
        <w:t>diffusion</w:t>
      </w:r>
      <w:r w:rsidR="00203D3F">
        <w:t xml:space="preserve"> into or through</w:t>
      </w:r>
      <w:r w:rsidR="005E4BE1">
        <w:t xml:space="preserve"> the alveolar tissue itself is decreased. In this case, TP</w:t>
      </w:r>
      <w:r w:rsidR="00203D3F">
        <w:t xml:space="preserve"> uptake returns to the normal or low range,</w:t>
      </w:r>
      <w:r w:rsidR="005E4BE1">
        <w:t xml:space="preserve"> but</w:t>
      </w:r>
      <w:r w:rsidR="00203D3F">
        <w:t xml:space="preserve"> RBC </w:t>
      </w:r>
      <w:r w:rsidR="005E4BE1">
        <w:t>signal</w:t>
      </w:r>
      <w:r w:rsidR="00203D3F">
        <w:t xml:space="preserve"> is dramatically reduced. </w:t>
      </w:r>
      <w:r w:rsidR="005E4BE1">
        <w:t>Finally,</w:t>
      </w:r>
      <w:r w:rsidR="00203D3F">
        <w:t xml:space="preserve"> </w:t>
      </w:r>
      <w:r w:rsidR="005E4BE1">
        <w:t xml:space="preserve">regions of </w:t>
      </w:r>
      <w:r w:rsidR="00203D3F">
        <w:t xml:space="preserve">increased barrier </w:t>
      </w:r>
      <w:r w:rsidR="005E4BE1">
        <w:t>signal</w:t>
      </w:r>
      <w:r w:rsidR="00203D3F">
        <w:t xml:space="preserve"> with </w:t>
      </w:r>
      <w:r w:rsidR="005E4BE1">
        <w:t xml:space="preserve">relatively </w:t>
      </w:r>
      <w:r w:rsidR="00203D3F">
        <w:t>preserved</w:t>
      </w:r>
      <w:r w:rsidR="005E4BE1">
        <w:t xml:space="preserve"> </w:t>
      </w:r>
      <w:r w:rsidR="00203D3F">
        <w:t xml:space="preserve">RBC </w:t>
      </w:r>
      <w:r w:rsidR="005E4BE1">
        <w:t>signal is also seen, which</w:t>
      </w:r>
      <w:r w:rsidR="00203D3F">
        <w:t xml:space="preserve"> may represent</w:t>
      </w:r>
      <w:r w:rsidR="005E4BE1">
        <w:t xml:space="preserve"> early disease activity. While a global measurement is unable to capture the subtleties of these changes, it is likely </w:t>
      </w:r>
      <w:ins w:id="7146" w:author="Windows User" w:date="2018-10-31T10:41:00Z">
        <w:r w:rsidR="00C506EF">
          <w:t xml:space="preserve">that </w:t>
        </w:r>
      </w:ins>
      <w:r w:rsidR="005E4BE1">
        <w:t>the ratio continues to fall through this process and our results would therefore broadly support these findings.</w:t>
      </w:r>
    </w:p>
    <w:p w14:paraId="22BA91C6" w14:textId="34E1D8A6" w:rsidR="00CE45FF" w:rsidRDefault="00CE45FF" w:rsidP="00CE45FF">
      <w:r>
        <w:t>It is of particular interest that in spite of the strong baseline correla</w:t>
      </w:r>
      <w:r w:rsidR="000B1AF9">
        <w:t>tion, a significant decline in T</w:t>
      </w:r>
      <w:r w:rsidRPr="00CE45FF">
        <w:rPr>
          <w:vertAlign w:val="subscript"/>
        </w:rPr>
        <w:t>LCO</w:t>
      </w:r>
      <w:r>
        <w:t xml:space="preserve"> is not seen in this population over 12 months. </w:t>
      </w:r>
      <w:r w:rsidR="000B1AF9">
        <w:t>T</w:t>
      </w:r>
      <w:r w:rsidRPr="00CE45FF">
        <w:rPr>
          <w:vertAlign w:val="subscript"/>
        </w:rPr>
        <w:t>LCO</w:t>
      </w:r>
      <w:r w:rsidRPr="00C26F22">
        <w:t xml:space="preserve"> is calculated </w:t>
      </w:r>
      <w:r>
        <w:t>from exhaled</w:t>
      </w:r>
      <w:r w:rsidRPr="00C26F22">
        <w:t xml:space="preserve"> gas concentration changes measured at the mouth</w:t>
      </w:r>
      <w:r>
        <w:t xml:space="preserve">. It is therefore not a direct representation of the regional gas exchange properties within the lung and is affected by the ventilation heterogeneity. </w:t>
      </w:r>
      <w:r w:rsidRPr="00C26F22">
        <w:t xml:space="preserve">In contrast, MR spectroscopy </w:t>
      </w:r>
      <w:r>
        <w:t xml:space="preserve">assesses the gas exchange properties of the lung by obtaining </w:t>
      </w:r>
      <w:r w:rsidRPr="00144401">
        <w:rPr>
          <w:vertAlign w:val="superscript"/>
        </w:rPr>
        <w:t>129</w:t>
      </w:r>
      <w:r>
        <w:t>Xe</w:t>
      </w:r>
      <w:r w:rsidRPr="00C26F22">
        <w:t xml:space="preserve"> measurements </w:t>
      </w:r>
      <w:r>
        <w:t>directly from the alveolus,</w:t>
      </w:r>
      <w:r w:rsidRPr="00C26F22">
        <w:t xml:space="preserve"> </w:t>
      </w:r>
      <w:r>
        <w:t>the alveolar-capillary membrane</w:t>
      </w:r>
      <w:r w:rsidRPr="00C26F22">
        <w:t xml:space="preserve"> and </w:t>
      </w:r>
      <w:r>
        <w:t>the RBC. The observed reduction in RBC:TP</w:t>
      </w:r>
      <w:r w:rsidRPr="00C26F22">
        <w:t xml:space="preserve"> </w:t>
      </w:r>
      <w:r>
        <w:t xml:space="preserve">when </w:t>
      </w:r>
      <w:r w:rsidR="00374BBE">
        <w:t>T</w:t>
      </w:r>
      <w:r w:rsidRPr="00FC06C2">
        <w:rPr>
          <w:vertAlign w:val="subscript"/>
        </w:rPr>
        <w:t>LCO</w:t>
      </w:r>
      <w:r>
        <w:t xml:space="preserve"> is stable may therefore be a consequence of the differing test gas properties and measurement procedure reflecting different pathophysiological processes.</w:t>
      </w:r>
    </w:p>
    <w:p w14:paraId="1649A7E4" w14:textId="6939CBA0" w:rsidR="00CE45FF" w:rsidRDefault="00CE45FF" w:rsidP="00F320E1">
      <w:r>
        <w:t>T</w:t>
      </w:r>
      <w:r w:rsidR="004B0223">
        <w:t>hese differences may be emphasis</w:t>
      </w:r>
      <w:r>
        <w:t xml:space="preserve">ed by the postures used when measuring </w:t>
      </w:r>
      <w:r w:rsidR="000B1AF9">
        <w:t>T</w:t>
      </w:r>
      <w:r w:rsidRPr="00295810">
        <w:rPr>
          <w:vertAlign w:val="subscript"/>
        </w:rPr>
        <w:t>LCO</w:t>
      </w:r>
      <w:r>
        <w:t xml:space="preserve"> (sitting) and RBC:TP (supine). The supine posture will cause a partial re-distribution of ventilation and perfusion to regions of the lung less affected by lung disease. IPF predominantly affects the basal areas of the lung, which receive the greatest ventilation and perfusion when the subject is sitting upright during </w:t>
      </w:r>
      <w:r w:rsidR="00565AB1">
        <w:t>T</w:t>
      </w:r>
      <w:r w:rsidRPr="00B77D49">
        <w:rPr>
          <w:vertAlign w:val="subscript"/>
        </w:rPr>
        <w:t>LCO</w:t>
      </w:r>
      <w:r>
        <w:t xml:space="preserve"> measurements. Therefore, </w:t>
      </w:r>
      <w:r w:rsidR="000B1AF9">
        <w:t>T</w:t>
      </w:r>
      <w:r w:rsidRPr="00B77D49">
        <w:rPr>
          <w:vertAlign w:val="subscript"/>
        </w:rPr>
        <w:t>LCO</w:t>
      </w:r>
      <w:r>
        <w:t xml:space="preserve"> may not have shown a reduction over time in some participants due to the dependent part of the lung in the upright posture being heavily diseased, thus potentially masking increase in regional disease with time. The observed reduction in RBC:TP may be partially explained by dependent lung in the supine </w:t>
      </w:r>
      <w:r>
        <w:lastRenderedPageBreak/>
        <w:t>posture having a greater proportion of healthy lung tissue available for assessment initially, which becomes diseased as the IPF advances.</w:t>
      </w:r>
    </w:p>
    <w:p w14:paraId="6D2427AA" w14:textId="30177EC7" w:rsidR="00453D88" w:rsidRDefault="004A4288" w:rsidP="00F320E1">
      <w:r>
        <w:t>Further discussion on xenon as a perfusion and diffusion limited gas is provided in chapter 8.</w:t>
      </w:r>
      <w:r w:rsidR="005F4F4B">
        <w:t xml:space="preserve"> </w:t>
      </w:r>
    </w:p>
    <w:p w14:paraId="1B13E9A0" w14:textId="77777777" w:rsidR="00CD16E5" w:rsidRDefault="00CD16E5" w:rsidP="00F320E1"/>
    <w:p w14:paraId="04B6E70C" w14:textId="77777777" w:rsidR="00CD16E5" w:rsidRDefault="00CD16E5" w:rsidP="00F320E1"/>
    <w:p w14:paraId="77CA5BEC" w14:textId="77777777" w:rsidR="00CD16E5" w:rsidRDefault="00CD16E5" w:rsidP="00F320E1"/>
    <w:p w14:paraId="67AC606A" w14:textId="6BC73313" w:rsidR="00837ABC" w:rsidRDefault="00837ABC" w:rsidP="00837ABC">
      <w:pPr>
        <w:tabs>
          <w:tab w:val="left" w:pos="3735"/>
        </w:tabs>
        <w:rPr>
          <w:ins w:id="7147" w:author="Windows User" w:date="2018-11-02T11:14:00Z"/>
        </w:rPr>
      </w:pPr>
    </w:p>
    <w:p w14:paraId="53FF3DC9" w14:textId="50CDC0D2" w:rsidR="00CB6CD9" w:rsidRDefault="00CB6CD9" w:rsidP="00837ABC">
      <w:pPr>
        <w:tabs>
          <w:tab w:val="left" w:pos="3735"/>
        </w:tabs>
        <w:rPr>
          <w:ins w:id="7148" w:author="Windows User" w:date="2018-11-02T11:14:00Z"/>
        </w:rPr>
      </w:pPr>
    </w:p>
    <w:p w14:paraId="006B167A" w14:textId="7A2B80D2" w:rsidR="00CB6CD9" w:rsidRDefault="00CB6CD9" w:rsidP="00837ABC">
      <w:pPr>
        <w:tabs>
          <w:tab w:val="left" w:pos="3735"/>
        </w:tabs>
        <w:rPr>
          <w:ins w:id="7149" w:author="Windows User" w:date="2018-11-02T11:14:00Z"/>
        </w:rPr>
      </w:pPr>
    </w:p>
    <w:p w14:paraId="71F9ED19" w14:textId="6DE19796" w:rsidR="00CB6CD9" w:rsidRDefault="00CB6CD9" w:rsidP="00837ABC">
      <w:pPr>
        <w:tabs>
          <w:tab w:val="left" w:pos="3735"/>
        </w:tabs>
        <w:rPr>
          <w:ins w:id="7150" w:author="Windows User" w:date="2018-11-02T11:14:00Z"/>
        </w:rPr>
      </w:pPr>
    </w:p>
    <w:p w14:paraId="02814451" w14:textId="30F1D419" w:rsidR="00CB6CD9" w:rsidRDefault="00CB6CD9" w:rsidP="00837ABC">
      <w:pPr>
        <w:tabs>
          <w:tab w:val="left" w:pos="3735"/>
        </w:tabs>
        <w:rPr>
          <w:ins w:id="7151" w:author="Windows User" w:date="2018-11-02T11:14:00Z"/>
        </w:rPr>
      </w:pPr>
    </w:p>
    <w:p w14:paraId="48629DAC" w14:textId="3B977AD6" w:rsidR="00CB6CD9" w:rsidRDefault="00CB6CD9" w:rsidP="00837ABC">
      <w:pPr>
        <w:tabs>
          <w:tab w:val="left" w:pos="3735"/>
        </w:tabs>
        <w:rPr>
          <w:ins w:id="7152" w:author="Windows User" w:date="2018-11-02T11:14:00Z"/>
        </w:rPr>
      </w:pPr>
    </w:p>
    <w:p w14:paraId="3D504659" w14:textId="7ACBBC87" w:rsidR="00CB6CD9" w:rsidRDefault="00CB6CD9" w:rsidP="00837ABC">
      <w:pPr>
        <w:tabs>
          <w:tab w:val="left" w:pos="3735"/>
        </w:tabs>
        <w:rPr>
          <w:ins w:id="7153" w:author="Windows User" w:date="2018-11-02T11:14:00Z"/>
        </w:rPr>
      </w:pPr>
    </w:p>
    <w:p w14:paraId="750C8418" w14:textId="647D6121" w:rsidR="00CB6CD9" w:rsidRDefault="00CB6CD9" w:rsidP="00837ABC">
      <w:pPr>
        <w:tabs>
          <w:tab w:val="left" w:pos="3735"/>
        </w:tabs>
        <w:rPr>
          <w:ins w:id="7154" w:author="Windows User" w:date="2018-11-02T11:14:00Z"/>
        </w:rPr>
      </w:pPr>
    </w:p>
    <w:p w14:paraId="39040D06" w14:textId="3A0041E0" w:rsidR="00CB6CD9" w:rsidRDefault="00CB6CD9" w:rsidP="00837ABC">
      <w:pPr>
        <w:tabs>
          <w:tab w:val="left" w:pos="3735"/>
        </w:tabs>
        <w:rPr>
          <w:ins w:id="7155" w:author="Windows User" w:date="2018-11-02T11:14:00Z"/>
        </w:rPr>
      </w:pPr>
    </w:p>
    <w:p w14:paraId="36EC0B36" w14:textId="0133F28D" w:rsidR="00CB6CD9" w:rsidRDefault="00CB6CD9" w:rsidP="00837ABC">
      <w:pPr>
        <w:tabs>
          <w:tab w:val="left" w:pos="3735"/>
        </w:tabs>
        <w:rPr>
          <w:ins w:id="7156" w:author="Windows User" w:date="2018-11-02T11:14:00Z"/>
        </w:rPr>
      </w:pPr>
    </w:p>
    <w:p w14:paraId="40ECC6CA" w14:textId="02FE3688" w:rsidR="00CB6CD9" w:rsidRDefault="00CB6CD9" w:rsidP="00837ABC">
      <w:pPr>
        <w:tabs>
          <w:tab w:val="left" w:pos="3735"/>
        </w:tabs>
        <w:rPr>
          <w:ins w:id="7157" w:author="Windows User" w:date="2018-11-02T11:14:00Z"/>
        </w:rPr>
      </w:pPr>
    </w:p>
    <w:p w14:paraId="6D7EB8E0" w14:textId="0DF3CF61" w:rsidR="00CB6CD9" w:rsidRDefault="00CB6CD9" w:rsidP="00837ABC">
      <w:pPr>
        <w:tabs>
          <w:tab w:val="left" w:pos="3735"/>
        </w:tabs>
        <w:rPr>
          <w:ins w:id="7158" w:author="Windows User" w:date="2018-11-02T11:14:00Z"/>
        </w:rPr>
      </w:pPr>
    </w:p>
    <w:p w14:paraId="5D6779E7" w14:textId="1C6ECA2C" w:rsidR="00CB6CD9" w:rsidRDefault="00CB6CD9" w:rsidP="00837ABC">
      <w:pPr>
        <w:tabs>
          <w:tab w:val="left" w:pos="3735"/>
        </w:tabs>
        <w:rPr>
          <w:ins w:id="7159" w:author="Windows User" w:date="2018-11-02T11:14:00Z"/>
        </w:rPr>
      </w:pPr>
    </w:p>
    <w:p w14:paraId="614EA956" w14:textId="06E02926" w:rsidR="00CB6CD9" w:rsidRDefault="00CB6CD9" w:rsidP="00837ABC">
      <w:pPr>
        <w:tabs>
          <w:tab w:val="left" w:pos="3735"/>
        </w:tabs>
        <w:rPr>
          <w:ins w:id="7160" w:author="Windows User" w:date="2018-11-02T11:14:00Z"/>
        </w:rPr>
      </w:pPr>
    </w:p>
    <w:p w14:paraId="609752E5" w14:textId="029FDFAE" w:rsidR="00CB6CD9" w:rsidRDefault="00CB6CD9" w:rsidP="00837ABC">
      <w:pPr>
        <w:tabs>
          <w:tab w:val="left" w:pos="3735"/>
        </w:tabs>
        <w:rPr>
          <w:ins w:id="7161" w:author="Windows User" w:date="2018-11-02T11:14:00Z"/>
        </w:rPr>
      </w:pPr>
    </w:p>
    <w:p w14:paraId="4A54CA23" w14:textId="4AC879DC" w:rsidR="00CB6CD9" w:rsidRDefault="00CB6CD9" w:rsidP="00837ABC">
      <w:pPr>
        <w:tabs>
          <w:tab w:val="left" w:pos="3735"/>
        </w:tabs>
        <w:rPr>
          <w:ins w:id="7162" w:author="Windows User" w:date="2018-11-02T11:14:00Z"/>
        </w:rPr>
      </w:pPr>
    </w:p>
    <w:p w14:paraId="07F7BDFF" w14:textId="544AB644" w:rsidR="00CB6CD9" w:rsidRDefault="00CB6CD9" w:rsidP="00837ABC">
      <w:pPr>
        <w:tabs>
          <w:tab w:val="left" w:pos="3735"/>
        </w:tabs>
        <w:rPr>
          <w:ins w:id="7163" w:author="Windows User" w:date="2018-11-02T11:14:00Z"/>
        </w:rPr>
      </w:pPr>
    </w:p>
    <w:p w14:paraId="513F3C19" w14:textId="431973DA" w:rsidR="00CB6CD9" w:rsidRDefault="00CB6CD9" w:rsidP="00837ABC">
      <w:pPr>
        <w:tabs>
          <w:tab w:val="left" w:pos="3735"/>
        </w:tabs>
        <w:rPr>
          <w:ins w:id="7164" w:author="Windows User" w:date="2018-11-02T11:14:00Z"/>
        </w:rPr>
      </w:pPr>
    </w:p>
    <w:p w14:paraId="427E4E6F" w14:textId="77777777" w:rsidR="00CB6CD9" w:rsidRPr="00837ABC" w:rsidRDefault="00CB6CD9" w:rsidP="00837ABC">
      <w:pPr>
        <w:tabs>
          <w:tab w:val="left" w:pos="3735"/>
        </w:tabs>
        <w:sectPr w:rsidR="00CB6CD9" w:rsidRPr="00837ABC" w:rsidSect="00B5444F">
          <w:footerReference w:type="even" r:id="rId186"/>
          <w:footerReference w:type="default" r:id="rId187"/>
          <w:type w:val="continuous"/>
          <w:pgSz w:w="11900" w:h="16840"/>
          <w:pgMar w:top="850" w:right="979" w:bottom="850" w:left="850" w:header="0" w:footer="0" w:gutter="562"/>
          <w:cols w:space="708"/>
          <w:docGrid w:linePitch="360"/>
        </w:sectPr>
      </w:pPr>
    </w:p>
    <w:p w14:paraId="197E12B0" w14:textId="41405C62" w:rsidR="00CD16E5" w:rsidRPr="00F320E1" w:rsidRDefault="00CD16E5" w:rsidP="00837ABC">
      <w:pPr>
        <w:pStyle w:val="Chapterspacing"/>
      </w:pPr>
    </w:p>
    <w:p w14:paraId="7FC39B6B" w14:textId="4B361F0A" w:rsidR="002451E6" w:rsidRDefault="00BC7CC4" w:rsidP="00BC7CC4">
      <w:pPr>
        <w:pStyle w:val="Heading1"/>
      </w:pPr>
      <w:bookmarkStart w:id="7165" w:name="_Toc364347298"/>
      <w:bookmarkStart w:id="7166" w:name="_Toc364347368"/>
      <w:r>
        <w:br/>
      </w:r>
      <w:r w:rsidR="00153B56">
        <w:fldChar w:fldCharType="begin"/>
      </w:r>
      <w:r w:rsidR="00153B56">
        <w:instrText xml:space="preserve"> TC  “</w:instrText>
      </w:r>
      <w:bookmarkStart w:id="7167" w:name="_Toc499636112"/>
      <w:bookmarkStart w:id="7168" w:name="_Toc499636172"/>
      <w:bookmarkStart w:id="7169" w:name="_Toc499636225"/>
      <w:bookmarkStart w:id="7170" w:name="_Toc499636336"/>
      <w:bookmarkStart w:id="7171" w:name="_Toc499636469"/>
      <w:bookmarkStart w:id="7172" w:name="_Toc499801551"/>
      <w:bookmarkStart w:id="7173" w:name="_Toc499801617"/>
      <w:bookmarkStart w:id="7174" w:name="_Toc499812665"/>
      <w:bookmarkStart w:id="7175" w:name="_Toc499812780"/>
      <w:bookmarkStart w:id="7176" w:name="_Toc499814560"/>
      <w:bookmarkStart w:id="7177" w:name="_Toc499814631"/>
      <w:bookmarkStart w:id="7178" w:name="_Toc499892055"/>
      <w:bookmarkStart w:id="7179" w:name="_Toc499892171"/>
      <w:bookmarkStart w:id="7180" w:name="_Toc500168315"/>
      <w:bookmarkStart w:id="7181" w:name="_Toc500168386"/>
      <w:bookmarkStart w:id="7182" w:name="_Toc500232875"/>
      <w:bookmarkStart w:id="7183" w:name="_Toc500233008"/>
      <w:bookmarkStart w:id="7184" w:name="_Toc500252335"/>
      <w:bookmarkStart w:id="7185" w:name="_Toc500410380"/>
      <w:bookmarkStart w:id="7186" w:name="_Toc502821783"/>
      <w:bookmarkStart w:id="7187" w:name="_Toc502837581"/>
      <w:bookmarkStart w:id="7188" w:name="_Toc502837655"/>
      <w:bookmarkStart w:id="7189" w:name="_Toc502838782"/>
      <w:bookmarkStart w:id="7190" w:name="_Toc502838910"/>
      <w:bookmarkStart w:id="7191" w:name="_Toc503185159"/>
      <w:bookmarkStart w:id="7192" w:name="_Toc503185238"/>
      <w:bookmarkStart w:id="7193" w:name="_Toc504395945"/>
      <w:bookmarkStart w:id="7194" w:name="_Toc504396024"/>
      <w:bookmarkStart w:id="7195" w:name="_Toc504477357"/>
      <w:bookmarkStart w:id="7196" w:name="_Toc504477436"/>
      <w:bookmarkStart w:id="7197" w:name="_Toc504551487"/>
      <w:bookmarkStart w:id="7198" w:name="_Toc504551566"/>
      <w:bookmarkStart w:id="7199" w:name="_Toc504551711"/>
      <w:bookmarkStart w:id="7200" w:name="_Toc504551790"/>
      <w:bookmarkStart w:id="7201" w:name="_Toc504555650"/>
      <w:bookmarkStart w:id="7202" w:name="_Toc504556000"/>
      <w:bookmarkStart w:id="7203" w:name="_Toc504556141"/>
      <w:bookmarkStart w:id="7204" w:name="_Toc504556228"/>
      <w:bookmarkStart w:id="7205" w:name="_Toc505938515"/>
      <w:bookmarkStart w:id="7206" w:name="_Toc505938602"/>
      <w:bookmarkStart w:id="7207" w:name="_Toc505947597"/>
      <w:bookmarkStart w:id="7208" w:name="_Toc505947683"/>
      <w:bookmarkStart w:id="7209" w:name="_Toc506292118"/>
      <w:bookmarkStart w:id="7210" w:name="_Toc506383577"/>
      <w:bookmarkStart w:id="7211" w:name="_Toc506383742"/>
      <w:bookmarkStart w:id="7212" w:name="_Toc506383846"/>
      <w:bookmarkStart w:id="7213" w:name="_Toc506474913"/>
      <w:bookmarkStart w:id="7214" w:name="_Toc506475018"/>
      <w:bookmarkStart w:id="7215" w:name="_Toc506475605"/>
      <w:bookmarkStart w:id="7216" w:name="_Toc506552467"/>
      <w:bookmarkStart w:id="7217" w:name="_Toc506552572"/>
      <w:bookmarkStart w:id="7218" w:name="_Toc506818262"/>
      <w:bookmarkStart w:id="7219" w:name="_Toc506818368"/>
      <w:bookmarkStart w:id="7220" w:name="_Toc506886204"/>
      <w:bookmarkStart w:id="7221" w:name="_Toc506886310"/>
      <w:bookmarkStart w:id="7222" w:name="_Toc506886646"/>
      <w:bookmarkStart w:id="7223" w:name="_Toc506886752"/>
      <w:bookmarkStart w:id="7224" w:name="_Toc506886917"/>
      <w:bookmarkStart w:id="7225" w:name="_Toc506887023"/>
      <w:bookmarkStart w:id="7226" w:name="_Toc506887188"/>
      <w:bookmarkStart w:id="7227" w:name="_Toc506887294"/>
      <w:bookmarkStart w:id="7228" w:name="_Toc506897485"/>
      <w:bookmarkStart w:id="7229" w:name="_Toc506897591"/>
      <w:bookmarkStart w:id="7230" w:name="_Toc506898423"/>
      <w:bookmarkStart w:id="7231" w:name="_Toc506898529"/>
      <w:bookmarkStart w:id="7232" w:name="_Toc506898739"/>
      <w:bookmarkStart w:id="7233" w:name="_Toc506898845"/>
      <w:bookmarkStart w:id="7234" w:name="_Toc506899130"/>
      <w:bookmarkStart w:id="7235" w:name="_Toc506899236"/>
      <w:bookmarkStart w:id="7236" w:name="_Toc506900100"/>
      <w:bookmarkStart w:id="7237" w:name="_Toc506900206"/>
      <w:bookmarkStart w:id="7238" w:name="_Toc506901058"/>
      <w:bookmarkStart w:id="7239" w:name="_Toc506901164"/>
      <w:bookmarkStart w:id="7240" w:name="_Toc506902008"/>
      <w:bookmarkStart w:id="7241" w:name="_Toc506902114"/>
      <w:bookmarkStart w:id="7242" w:name="_Toc506973934"/>
      <w:bookmarkStart w:id="7243" w:name="_Toc506974040"/>
      <w:bookmarkStart w:id="7244" w:name="_Toc511658420"/>
      <w:bookmarkStart w:id="7245" w:name="_Toc511658589"/>
      <w:bookmarkStart w:id="7246" w:name="_Toc511658759"/>
      <w:bookmarkStart w:id="7247" w:name="_Toc511658929"/>
      <w:bookmarkStart w:id="7248" w:name="_Toc511659099"/>
      <w:bookmarkStart w:id="7249" w:name="_Toc511659269"/>
      <w:bookmarkStart w:id="7250" w:name="_Toc512240806"/>
      <w:bookmarkStart w:id="7251" w:name="_Toc512240910"/>
      <w:bookmarkStart w:id="7252" w:name="_Toc512241010"/>
      <w:bookmarkStart w:id="7253" w:name="_Toc512325124"/>
      <w:bookmarkStart w:id="7254" w:name="_Toc512325228"/>
      <w:bookmarkStart w:id="7255" w:name="_Toc512328488"/>
      <w:bookmarkStart w:id="7256" w:name="_Toc512328592"/>
      <w:bookmarkStart w:id="7257" w:name="_Toc528658067"/>
      <w:bookmarkStart w:id="7258" w:name="_Toc528658170"/>
      <w:bookmarkStart w:id="7259" w:name="_Toc528658272"/>
      <w:bookmarkStart w:id="7260" w:name="_Toc528677002"/>
      <w:bookmarkStart w:id="7261" w:name="_Toc528677107"/>
      <w:bookmarkStart w:id="7262" w:name="_Toc528746309"/>
      <w:bookmarkStart w:id="7263" w:name="_Toc528919382"/>
      <w:bookmarkStart w:id="7264" w:name="_Toc528919561"/>
      <w:bookmarkStart w:id="7265" w:name="_Toc528919739"/>
      <w:bookmarkStart w:id="7266" w:name="_Toc528919845"/>
      <w:bookmarkStart w:id="7267" w:name="_Toc528921026"/>
      <w:bookmarkStart w:id="7268" w:name="_Toc528921132"/>
      <w:bookmarkStart w:id="7269" w:name="_Toc3145444"/>
      <w:bookmarkStart w:id="7270" w:name="_Toc3145550"/>
      <w:r w:rsidR="00153B56">
        <w:instrText>Chapter 7</w:instrText>
      </w:r>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r w:rsidR="00153B56">
        <w:instrText xml:space="preserve">” \l 5 \n </w:instrText>
      </w:r>
      <w:r w:rsidR="00153B56">
        <w:fldChar w:fldCharType="end"/>
      </w:r>
      <w:bookmarkStart w:id="7271" w:name="_Toc3145091"/>
      <w:r w:rsidR="002451E6">
        <w:t>Dynamic Contrast-Enhanced Imaging</w:t>
      </w:r>
      <w:bookmarkEnd w:id="7165"/>
      <w:bookmarkEnd w:id="7166"/>
      <w:bookmarkEnd w:id="7271"/>
    </w:p>
    <w:p w14:paraId="0E2E5860" w14:textId="5C2CD2E8" w:rsidR="002451E6" w:rsidRDefault="002451E6" w:rsidP="002451E6">
      <w:pPr>
        <w:pStyle w:val="Heading2"/>
      </w:pPr>
      <w:bookmarkStart w:id="7272" w:name="_Toc364347299"/>
      <w:bookmarkStart w:id="7273" w:name="_Toc364347369"/>
      <w:bookmarkStart w:id="7274" w:name="_Toc3145092"/>
      <w:r>
        <w:lastRenderedPageBreak/>
        <w:t>Methods of analysis</w:t>
      </w:r>
      <w:bookmarkEnd w:id="7272"/>
      <w:bookmarkEnd w:id="7273"/>
      <w:bookmarkEnd w:id="7274"/>
    </w:p>
    <w:p w14:paraId="058EA3B2" w14:textId="77777777" w:rsidR="00851E65" w:rsidRDefault="00851E65" w:rsidP="00851E65">
      <w:pPr>
        <w:pStyle w:val="Heading3"/>
      </w:pPr>
      <w:r>
        <w:t>Data Acquisition</w:t>
      </w:r>
    </w:p>
    <w:p w14:paraId="4C2AA1B4" w14:textId="77777777" w:rsidR="00851E65" w:rsidRDefault="00851E65" w:rsidP="00851E65">
      <w:pPr>
        <w:pStyle w:val="Heading4"/>
      </w:pPr>
      <w:r>
        <w:t>Sequences</w:t>
      </w:r>
    </w:p>
    <w:p w14:paraId="3DA77C21" w14:textId="29E579C4" w:rsidR="00FC5889" w:rsidRPr="00FC5889" w:rsidRDefault="00FC5889">
      <w:pPr>
        <w:pStyle w:val="ListParagraph"/>
        <w:spacing w:line="360" w:lineRule="auto"/>
        <w:rPr>
          <w:ins w:id="7275" w:author="Nicholas Weatherley" w:date="2019-02-08T17:08:00Z"/>
          <w:color w:val="000000" w:themeColor="text1"/>
          <w:rPrChange w:id="7276" w:author="Nicholas Weatherley" w:date="2019-02-08T17:08:00Z">
            <w:rPr>
              <w:ins w:id="7277" w:author="Nicholas Weatherley" w:date="2019-02-08T17:08:00Z"/>
            </w:rPr>
          </w:rPrChange>
        </w:rPr>
        <w:pPrChange w:id="7278" w:author="Nicholas Weatherley" w:date="2019-02-08T17:08:00Z">
          <w:pPr/>
        </w:pPrChange>
      </w:pPr>
      <w:ins w:id="7279" w:author="Nicholas Weatherley" w:date="2019-02-08T17:08:00Z">
        <w:r w:rsidRPr="004E7BDE">
          <w:rPr>
            <w:color w:val="000000" w:themeColor="text1"/>
          </w:rPr>
          <w:t xml:space="preserve">The DCE perfusion imaging </w:t>
        </w:r>
        <w:r>
          <w:rPr>
            <w:color w:val="000000" w:themeColor="text1"/>
          </w:rPr>
          <w:t>sequence was set up by the imaging team as a robust protocol which is routinely tried and tested for imaging lung perfusion in lung disease patients in Sheffield. The sequence is optimised for time-resolved pulmonary perfusion enhancement on the criteria of image signal to noise and time resolution (short TR) rather than specifically for isotropic pixel size.</w:t>
        </w:r>
      </w:ins>
    </w:p>
    <w:p w14:paraId="217C5EF1" w14:textId="09E65364" w:rsidR="00F756B3" w:rsidRDefault="00D350EF" w:rsidP="00D350EF">
      <w:r>
        <w:t>Images were obtained with an 8-channel thoracic array coil using a 3D spoiled gradient echo time resolved view sharing sequence</w:t>
      </w:r>
      <w:r w:rsidR="003A1396">
        <w:t>,</w:t>
      </w:r>
      <w:r w:rsidR="003A1396">
        <w:fldChar w:fldCharType="begin"/>
      </w:r>
      <w:r w:rsidR="0036794D">
        <w:instrText xml:space="preserve"> ADDIN EN.CITE &lt;EndNote&gt;&lt;Cite&gt;&lt;Author&gt;Korosec&lt;/Author&gt;&lt;Year&gt;1996&lt;/Year&gt;&lt;RecNum&gt;1944&lt;/RecNum&gt;&lt;DisplayText&gt;&lt;style face="superscript"&gt;428&lt;/style&gt;&lt;/DisplayText&gt;&lt;record&gt;&lt;rec-number&gt;1944&lt;/rec-number&gt;&lt;foreign-keys&gt;&lt;key app="EN" db-id="52evaf50e9fe5cewd9b555d6wtw099s0pzrz" timestamp="1511534898" guid="af615c39-f579-46f7-a570-91fab2e7b9c4"&gt;1944&lt;/key&gt;&lt;key app="ENWeb" db-id=""&gt;0&lt;/key&gt;&lt;/foreign-keys&gt;&lt;ref-type name="Journal Article"&gt;17&lt;/ref-type&gt;&lt;contributors&gt;&lt;authors&gt;&lt;author&gt;Korosec, F. R.&lt;/author&gt;&lt;author&gt;Frayne, R.&lt;/author&gt;&lt;author&gt;Grist, T. M.&lt;/author&gt;&lt;author&gt;Mistretta, C. A.&lt;/author&gt;&lt;/authors&gt;&lt;/contributors&gt;&lt;auth-address&gt;Department of Radiology, University of Wisconsin-Madison 53792-3252, USA.&lt;/auth-address&gt;&lt;titles&gt;&lt;title&gt;Time-resolved contrast-enhanced 3D MR angiography&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345-51&lt;/pages&gt;&lt;volume&gt;36&lt;/volume&gt;&lt;number&gt;3&lt;/number&gt;&lt;edition&gt;1996/09/01&lt;/edition&gt;&lt;keywords&gt;&lt;keyword&gt;Contrast Media&lt;/keyword&gt;&lt;keyword&gt;Contrast Sensitivity&lt;/keyword&gt;&lt;keyword&gt;Humans&lt;/keyword&gt;&lt;keyword&gt;*Magnetic Resonance Angiography&lt;/keyword&gt;&lt;keyword&gt;Time Factors&lt;/keyword&gt;&lt;/keywords&gt;&lt;dates&gt;&lt;year&gt;1996&lt;/year&gt;&lt;pub-dates&gt;&lt;date&gt;Sep&lt;/date&gt;&lt;/pub-dates&gt;&lt;/dates&gt;&lt;isbn&gt;0740-3194 (Print)&amp;#xD;0740-3194&lt;/isbn&gt;&lt;accession-num&gt;8875403&lt;/accession-num&gt;&lt;urls&gt;&lt;related-urls&gt;&lt;url&gt;http://onlinelibrary.wiley.com/store/10.1002/mrm.1910360304/asset/1910360304_ftp.pdf?v=1&amp;amp;t=ja0znxv3&amp;amp;s=cf92dbb5c16918d08f0b17f72d1e269323a7d62e&lt;/url&gt;&lt;/related-urls&gt;&lt;/urls&gt;&lt;remote-database-provider&gt;NLM&lt;/remote-database-provider&gt;&lt;language&gt;eng&lt;/language&gt;&lt;/record&gt;&lt;/Cite&gt;&lt;/EndNote&gt;</w:instrText>
      </w:r>
      <w:r w:rsidR="003A1396">
        <w:fldChar w:fldCharType="separate"/>
      </w:r>
      <w:r w:rsidR="0036794D" w:rsidRPr="0036794D">
        <w:rPr>
          <w:noProof/>
          <w:vertAlign w:val="superscript"/>
        </w:rPr>
        <w:t>428</w:t>
      </w:r>
      <w:r w:rsidR="003A1396">
        <w:fldChar w:fldCharType="end"/>
      </w:r>
      <w:r>
        <w:rPr>
          <w:vertAlign w:val="superscript"/>
        </w:rPr>
        <w:t xml:space="preserve"> </w:t>
      </w:r>
      <w:r>
        <w:t>with parallel imaging.</w:t>
      </w:r>
      <w:r w:rsidR="003A1396">
        <w:fldChar w:fldCharType="begin">
          <w:fldData xml:space="preserve">PEVuZE5vdGU+PENpdGU+PEF1dGhvcj5QcnVlc3NtYW5uPC9BdXRob3I+PFllYXI+MTk5OTwvWWVh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5NTItNjI8L3BhZ2VzPjx2b2x1bWU+NDI8L3ZvbHVtZT48bnVtYmVy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</w:fldData>
        </w:fldChar>
      </w:r>
      <w:r w:rsidR="0036794D">
        <w:instrText xml:space="preserve"> ADDIN EN.CITE </w:instrText>
      </w:r>
      <w:r w:rsidR="0036794D">
        <w:fldChar w:fldCharType="begin">
          <w:fldData xml:space="preserve">PEVuZE5vdGU+PENpdGU+PEF1dGhvcj5QcnVlc3NtYW5uPC9BdXRob3I+PFllYXI+MTk5OTwvWWVh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</w:fldData>
        </w:fldChar>
      </w:r>
      <w:r w:rsidR="0036794D">
        <w:instrText xml:space="preserve"> ADDIN EN.CITE.DATA </w:instrText>
      </w:r>
      <w:r w:rsidR="0036794D">
        <w:fldChar w:fldCharType="end"/>
      </w:r>
      <w:r w:rsidR="003A1396">
        <w:fldChar w:fldCharType="separate"/>
      </w:r>
      <w:r w:rsidR="0036794D" w:rsidRPr="0036794D">
        <w:rPr>
          <w:noProof/>
          <w:vertAlign w:val="superscript"/>
        </w:rPr>
        <w:t>429</w:t>
      </w:r>
      <w:r w:rsidR="003A1396">
        <w:fldChar w:fldCharType="end"/>
      </w:r>
      <w:r w:rsidR="005952A7">
        <w:t xml:space="preserve"> </w:t>
      </w:r>
      <w:r>
        <w:t>Pulse sequence parameters included: voxel size 2.4x6.0x10.0mm</w:t>
      </w:r>
      <w:r w:rsidRPr="00465A9B">
        <w:rPr>
          <w:vertAlign w:val="superscript"/>
        </w:rPr>
        <w:t>3</w:t>
      </w:r>
      <w:r>
        <w:t>, bandwidth 250kHz, flip angle 30</w:t>
      </w:r>
      <w:r w:rsidRPr="009A1B41">
        <w:rPr>
          <w:vertAlign w:val="superscript"/>
        </w:rPr>
        <w:t>O</w:t>
      </w:r>
      <w:r>
        <w:t>, TE 1.1ms, TR 2.5ms, frame rate of 2 per second.</w:t>
      </w:r>
      <w:ins w:id="7280" w:author="Windows User" w:date="2018-11-01T16:06:00Z">
        <w:r w:rsidR="00E01254">
          <w:t xml:space="preserve"> Orientation was in the coronal plane, with number of slices adjusted to the participant</w:t>
        </w:r>
      </w:ins>
      <w:ins w:id="7281" w:author="Windows User" w:date="2018-11-01T16:07:00Z">
        <w:r w:rsidR="00E01254">
          <w:t>’s</w:t>
        </w:r>
      </w:ins>
      <w:ins w:id="7282" w:author="Windows User" w:date="2018-11-01T16:06:00Z">
        <w:r w:rsidR="00E01254">
          <w:t xml:space="preserve"> girth</w:t>
        </w:r>
      </w:ins>
      <w:ins w:id="7283" w:author="Windows User" w:date="2018-11-02T10:19:00Z">
        <w:r w:rsidR="007F3299">
          <w:t>, but not less than 24.</w:t>
        </w:r>
      </w:ins>
      <w:ins w:id="7284" w:author="Nicholas Weatherley [2]" w:date="2018-11-02T15:19:00Z">
        <w:r w:rsidR="001C15FB">
          <w:t xml:space="preserve"> The scans were radiologically reported and in keeping with radiologist preference, resolution was maximised for viewin in the coronal plane, hence the difference in spatial resolutions in each plane.</w:t>
        </w:r>
      </w:ins>
    </w:p>
    <w:p w14:paraId="4F35603D" w14:textId="4DB9EAA9" w:rsidR="00817E2B" w:rsidRPr="00817E2B" w:rsidRDefault="00D350EF" w:rsidP="0014084D">
      <w:r>
        <w:t xml:space="preserve">Images were taken during inspiration, following a bolus </w:t>
      </w:r>
      <w:r w:rsidR="00F756B3">
        <w:t>contrast as outlined below</w:t>
      </w:r>
      <w:r w:rsidR="003A1396">
        <w:t>.</w:t>
      </w:r>
    </w:p>
    <w:p w14:paraId="470B7342" w14:textId="5ACE6FBC" w:rsidR="00851E65" w:rsidRDefault="002051D5" w:rsidP="002051D5">
      <w:pPr>
        <w:pStyle w:val="Heading4"/>
      </w:pPr>
      <w:r>
        <w:t>Contrast</w:t>
      </w:r>
      <w:r w:rsidR="000F4187">
        <w:t xml:space="preserve"> Media</w:t>
      </w:r>
    </w:p>
    <w:p w14:paraId="259778BE" w14:textId="6C5E8323" w:rsidR="002051D5" w:rsidRDefault="002051D5" w:rsidP="002051D5">
      <w:r>
        <w:t>Contrast injection of gadolinium</w:t>
      </w:r>
      <w:r w:rsidR="00871261">
        <w:t xml:space="preserve"> </w:t>
      </w:r>
      <w:r w:rsidR="003E7F05">
        <w:t xml:space="preserve">chelate </w:t>
      </w:r>
      <w:r w:rsidR="00871261">
        <w:t>(Gad</w:t>
      </w:r>
      <w:del w:id="7285" w:author="Windows User" w:date="2018-10-30T16:05:00Z">
        <w:r w:rsidR="00871261" w:rsidDel="001D42B0">
          <w:delText>o</w:delText>
        </w:r>
      </w:del>
      <w:ins w:id="7286" w:author="Windows User" w:date="2018-10-30T16:05:00Z">
        <w:r w:rsidR="001D42B0">
          <w:t>a</w:t>
        </w:r>
      </w:ins>
      <w:r w:rsidR="00871261">
        <w:t>vist</w:t>
      </w:r>
      <w:ins w:id="7287" w:author="Windows User" w:date="2018-10-30T16:05:00Z">
        <w:r w:rsidR="001D42B0">
          <w:t xml:space="preserve"> - </w:t>
        </w:r>
      </w:ins>
      <w:ins w:id="7288" w:author="Windows User" w:date="2018-10-30T16:06:00Z">
        <w:r w:rsidR="001D42B0">
          <w:t>gadobutrol</w:t>
        </w:r>
      </w:ins>
      <w:r w:rsidR="00871261">
        <w:t>)</w:t>
      </w:r>
      <w:r>
        <w:t xml:space="preserve"> was injected via a peripheral cannula at a dose adju</w:t>
      </w:r>
      <w:r w:rsidR="00193C7F">
        <w:t>sted to subject weight (0.05mL.kg</w:t>
      </w:r>
      <w:r w:rsidR="00193C7F" w:rsidRPr="009B7C2A">
        <w:rPr>
          <w:vertAlign w:val="superscript"/>
        </w:rPr>
        <w:t>-1</w:t>
      </w:r>
      <w:r w:rsidR="00193C7F">
        <w:t xml:space="preserve"> at a rate of 4mL.</w:t>
      </w:r>
      <w:r>
        <w:t>sec</w:t>
      </w:r>
      <w:r w:rsidR="00193C7F" w:rsidRPr="009B7C2A">
        <w:rPr>
          <w:vertAlign w:val="superscript"/>
        </w:rPr>
        <w:t>-1</w:t>
      </w:r>
      <w:r>
        <w:t>) using an activated pump injector via the antecubital vein, followed by a 20-mL saline flush, as per previous methods used in the assessment of patients with pulmonary hypertension</w:t>
      </w:r>
      <w:r w:rsidR="00612A22">
        <w:t>.</w:t>
      </w:r>
      <w:r>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 </w:instrText>
      </w:r>
      <w:r w:rsidR="0036794D">
        <w:fldChar w:fldCharType="begin">
          <w:fldData xml:space="preserve">PEVuZE5vdGU+PENpdGU+PEF1dGhvcj5Td2lmdDwvQXV0aG9yPjxZZWFyPjIwMTQ8L1llYXI+PFJl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355</w:t>
      </w:r>
      <w:r>
        <w:fldChar w:fldCharType="end"/>
      </w:r>
      <w:ins w:id="7289" w:author="Windows User" w:date="2018-11-02T10:20:00Z">
        <w:r w:rsidR="00DA0ADC">
          <w:t xml:space="preserve"> Although a 120kg participant does not have twice the pulmonary vascular volume as a 60kg participant, the dose adjustment</w:t>
        </w:r>
      </w:ins>
      <w:ins w:id="7290" w:author="Windows User" w:date="2018-11-02T10:21:00Z">
        <w:r w:rsidR="00DA0ADC">
          <w:t xml:space="preserve"> simply</w:t>
        </w:r>
      </w:ins>
      <w:ins w:id="7291" w:author="Windows User" w:date="2018-11-02T10:20:00Z">
        <w:r w:rsidR="00DA0ADC">
          <w:t xml:space="preserve"> reflects</w:t>
        </w:r>
      </w:ins>
      <w:ins w:id="7292" w:author="Windows User" w:date="2018-11-02T10:21:00Z">
        <w:r w:rsidR="00DA0ADC">
          <w:t xml:space="preserve"> local</w:t>
        </w:r>
      </w:ins>
      <w:ins w:id="7293" w:author="Windows User" w:date="2018-11-02T10:20:00Z">
        <w:r w:rsidR="00DA0ADC">
          <w:t xml:space="preserve"> clinical practice and there is no further justification.</w:t>
        </w:r>
      </w:ins>
    </w:p>
    <w:p w14:paraId="3B672933" w14:textId="20CFE8D9" w:rsidR="00A13F45" w:rsidRPr="00A13F45" w:rsidRDefault="009B7C2A" w:rsidP="002051D5">
      <w:r>
        <w:t>As previously detailed, subjects with renal dysfunction</w:t>
      </w:r>
      <w:r w:rsidR="0045597D">
        <w:t xml:space="preserve"> were excluded from DCE-MRI</w:t>
      </w:r>
      <w:r>
        <w:t>, identified by</w:t>
      </w:r>
      <w:r w:rsidR="0045597D">
        <w:t xml:space="preserve"> inputting serum creatinine</w:t>
      </w:r>
      <w:r>
        <w:t xml:space="preserve"> </w:t>
      </w:r>
      <w:r w:rsidR="0045597D">
        <w:t xml:space="preserve">into </w:t>
      </w:r>
      <w:r>
        <w:t xml:space="preserve">the </w:t>
      </w:r>
      <w:r w:rsidR="00C63F01">
        <w:t>Cockcroft</w:t>
      </w:r>
      <w:r>
        <w:t>-Gault formula of creatinine clearance (equation 7.1).</w:t>
      </w:r>
      <w:r w:rsidR="0045597D">
        <w:fldChar w:fldCharType="begin"/>
      </w:r>
      <w:r w:rsidR="0036794D">
        <w:instrText xml:space="preserve"> ADDIN EN.CITE &lt;EndNote&gt;&lt;Cite&gt;&lt;Author&gt;Cockcroft&lt;/Author&gt;&lt;Year&gt;1976&lt;/Year&gt;&lt;RecNum&gt;1936&lt;/RecNum&gt;&lt;DisplayText&gt;&lt;style face="superscript"&gt;430&lt;/style&gt;&lt;/DisplayText&gt;&lt;record&gt;&lt;rec-number&gt;1936&lt;/rec-number&gt;&lt;foreign-keys&gt;&lt;key app="EN" db-id="52evaf50e9fe5cewd9b555d6wtw099s0pzrz" timestamp="1511534895" guid="f1391c84-6644-4481-957d-5f0caf21471b"&gt;1936&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edition&gt;1976/01/01&lt;/edition&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lt;/isbn&gt;&lt;accession-num&gt;1244564&lt;/accession-num&gt;&lt;urls&gt;&lt;/urls&gt;&lt;remote-database-provider&gt;NLM&lt;/remote-database-provider&gt;&lt;language&gt;eng&lt;/language&gt;&lt;/record&gt;&lt;/Cite&gt;&lt;/EndNote&gt;</w:instrText>
      </w:r>
      <w:r w:rsidR="0045597D">
        <w:fldChar w:fldCharType="separate"/>
      </w:r>
      <w:r w:rsidR="0036794D" w:rsidRPr="0036794D">
        <w:rPr>
          <w:noProof/>
          <w:vertAlign w:val="superscript"/>
        </w:rPr>
        <w:t>430</w:t>
      </w:r>
      <w:r w:rsidR="0045597D">
        <w:fldChar w:fldCharType="end"/>
      </w:r>
      <w:r>
        <w:t xml:space="preserve"> A cut off of 30mL.min</w:t>
      </w:r>
      <w:r w:rsidRPr="009B7C2A">
        <w:rPr>
          <w:vertAlign w:val="superscript"/>
        </w:rPr>
        <w:t>-1</w:t>
      </w:r>
      <w:r>
        <w:t xml:space="preserve"> or below, corresponding to chronic kidney disease stage 4 or 5 identified participants for exclusion from DCE-MRI.</w:t>
      </w:r>
    </w:p>
    <w:p w14:paraId="15007A51" w14:textId="31821081" w:rsidR="00072545" w:rsidRPr="00072545" w:rsidRDefault="00072545" w:rsidP="00817E2B">
      <w:pPr>
        <w:keepNext/>
      </w:pPr>
      <m:oMathPara>
        <m:oMath>
          <m:r>
            <w:rPr>
              <w:rFonts w:ascii="Cambria Math" w:hAnsi="Cambria Math"/>
            </w:rPr>
            <w:lastRenderedPageBreak/>
            <m:t>Males :CrCl=1.23. weight.</m:t>
          </m:r>
          <m:f>
            <m:fPr>
              <m:ctrlPr>
                <w:rPr>
                  <w:rFonts w:ascii="Cambria Math" w:hAnsi="Cambria Math"/>
                  <w:i/>
                </w:rPr>
              </m:ctrlPr>
            </m:fPr>
            <m:num>
              <m:r>
                <w:rPr>
                  <w:rFonts w:ascii="Cambria Math" w:hAnsi="Cambria Math"/>
                </w:rPr>
                <m:t>140-age</m:t>
              </m:r>
            </m:num>
            <m:den>
              <m:r>
                <w:rPr>
                  <w:rFonts w:ascii="Cambria Math" w:hAnsi="Cambria Math"/>
                </w:rPr>
                <m:t>Cr</m:t>
              </m:r>
            </m:den>
          </m:f>
        </m:oMath>
      </m:oMathPara>
    </w:p>
    <w:p w14:paraId="2AC45D7E" w14:textId="65BFFE1A" w:rsidR="00A13F45" w:rsidRPr="00A13F45" w:rsidRDefault="00072545" w:rsidP="00817E2B">
      <w:pPr>
        <w:keepNext/>
      </w:pPr>
      <m:oMathPara>
        <m:oMath>
          <m:r>
            <w:rPr>
              <w:rFonts w:ascii="Cambria Math" w:hAnsi="Cambria Math"/>
            </w:rPr>
            <m:t>Females :CrCl=1.04. weight.</m:t>
          </m:r>
          <m:f>
            <m:fPr>
              <m:ctrlPr>
                <w:rPr>
                  <w:rFonts w:ascii="Cambria Math" w:hAnsi="Cambria Math"/>
                  <w:i/>
                </w:rPr>
              </m:ctrlPr>
            </m:fPr>
            <m:num>
              <m:r>
                <w:rPr>
                  <w:rFonts w:ascii="Cambria Math" w:hAnsi="Cambria Math"/>
                </w:rPr>
                <m:t>140-age</m:t>
              </m:r>
            </m:num>
            <m:den>
              <m:r>
                <w:rPr>
                  <w:rFonts w:ascii="Cambria Math" w:hAnsi="Cambria Math"/>
                </w:rPr>
                <m:t>Cr</m:t>
              </m:r>
            </m:den>
          </m:f>
        </m:oMath>
      </m:oMathPara>
    </w:p>
    <w:p w14:paraId="06E0DE28" w14:textId="085FB013" w:rsidR="00A13F45" w:rsidRDefault="00AB56BD" w:rsidP="00DF63F4">
      <w:pPr>
        <w:pStyle w:val="equation"/>
      </w:pPr>
      <w:bookmarkStart w:id="7294" w:name="_Toc3145577"/>
      <w:r>
        <w:t xml:space="preserve">Equation </w:t>
      </w:r>
      <w:r w:rsidR="00173A58">
        <w:fldChar w:fldCharType="begin"/>
      </w:r>
      <w:r w:rsidR="00173A58">
        <w:instrText xml:space="preserve"> STYLEREF 1 \s </w:instrText>
      </w:r>
      <w:r w:rsidR="00173A58">
        <w:fldChar w:fldCharType="separate"/>
      </w:r>
      <w:r w:rsidR="0024585E">
        <w:rPr>
          <w:noProof/>
        </w:rPr>
        <w:t>7</w:t>
      </w:r>
      <w:r w:rsidR="00173A58">
        <w:fldChar w:fldCharType="end"/>
      </w:r>
      <w:r w:rsidR="00173A58">
        <w:t>.</w:t>
      </w:r>
      <w:r w:rsidR="00173A58">
        <w:fldChar w:fldCharType="begin"/>
      </w:r>
      <w:r w:rsidR="00173A58">
        <w:instrText xml:space="preserve"> SEQ Equation \* ARABIC \s 1 </w:instrText>
      </w:r>
      <w:r w:rsidR="00173A58">
        <w:fldChar w:fldCharType="separate"/>
      </w:r>
      <w:r w:rsidR="0024585E">
        <w:rPr>
          <w:noProof/>
        </w:rPr>
        <w:t>1</w:t>
      </w:r>
      <w:r w:rsidR="00173A58">
        <w:fldChar w:fldCharType="end"/>
      </w:r>
      <w:r>
        <w:t>: Male and female creatinine clearance reference</w:t>
      </w:r>
      <w:bookmarkEnd w:id="7294"/>
    </w:p>
    <w:p w14:paraId="0AA8FB4A" w14:textId="35C01E3A" w:rsidR="00AB56BD" w:rsidRPr="00AB56BD" w:rsidRDefault="00AB56BD" w:rsidP="00AB56BD">
      <w:pPr>
        <w:pStyle w:val="Figuretext"/>
      </w:pPr>
      <w:r>
        <w:t>Cr: creatinine (</w:t>
      </w:r>
      <w:r w:rsidR="00D126A3">
        <w:t>µmol.L</w:t>
      </w:r>
      <w:r w:rsidRPr="00AB56BD">
        <w:rPr>
          <w:vertAlign w:val="superscript"/>
        </w:rPr>
        <w:t>-1</w:t>
      </w:r>
      <w:r>
        <w:t>); Cl: clearance (mL.min</w:t>
      </w:r>
      <w:r w:rsidRPr="00AB56BD">
        <w:rPr>
          <w:vertAlign w:val="superscript"/>
        </w:rPr>
        <w:t>-1</w:t>
      </w:r>
      <w:r>
        <w:t>); weight in kilograms; age in years</w:t>
      </w:r>
      <w:r w:rsidR="000E0F5D">
        <w:t>.</w:t>
      </w:r>
      <w:r w:rsidR="004B6ED2">
        <w:t xml:space="preserve"> Adapted from Cockcroft and Gault.</w:t>
      </w:r>
      <w:r w:rsidR="004B6ED2">
        <w:fldChar w:fldCharType="begin"/>
      </w:r>
      <w:r w:rsidR="0036794D">
        <w:instrText xml:space="preserve"> ADDIN EN.CITE &lt;EndNote&gt;&lt;Cite&gt;&lt;Author&gt;Cockcroft&lt;/Author&gt;&lt;Year&gt;1976&lt;/Year&gt;&lt;RecNum&gt;1936&lt;/RecNum&gt;&lt;DisplayText&gt;&lt;style face="superscript"&gt;430&lt;/style&gt;&lt;/DisplayText&gt;&lt;record&gt;&lt;rec-number&gt;1936&lt;/rec-number&gt;&lt;foreign-keys&gt;&lt;key app="EN" db-id="52evaf50e9fe5cewd9b555d6wtw099s0pzrz" timestamp="1511534895" guid="f1391c84-6644-4481-957d-5f0caf21471b"&gt;1936&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edition&gt;1976/01/01&lt;/edition&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lt;/isbn&gt;&lt;accession-num&gt;1244564&lt;/accession-num&gt;&lt;urls&gt;&lt;/urls&gt;&lt;remote-database-provider&gt;NLM&lt;/remote-database-provider&gt;&lt;language&gt;eng&lt;/language&gt;&lt;/record&gt;&lt;/Cite&gt;&lt;/EndNote&gt;</w:instrText>
      </w:r>
      <w:r w:rsidR="004B6ED2">
        <w:fldChar w:fldCharType="separate"/>
      </w:r>
      <w:r w:rsidR="0036794D" w:rsidRPr="0036794D">
        <w:rPr>
          <w:noProof/>
          <w:vertAlign w:val="superscript"/>
        </w:rPr>
        <w:t>430</w:t>
      </w:r>
      <w:r w:rsidR="004B6ED2">
        <w:fldChar w:fldCharType="end"/>
      </w:r>
    </w:p>
    <w:p w14:paraId="7F196BB8" w14:textId="415BD66C" w:rsidR="00851E65" w:rsidRDefault="00851E65" w:rsidP="00851E65">
      <w:pPr>
        <w:pStyle w:val="Heading4"/>
      </w:pPr>
      <w:r>
        <w:t xml:space="preserve">Data </w:t>
      </w:r>
      <w:r w:rsidR="009B7C2A">
        <w:t>Quality</w:t>
      </w:r>
    </w:p>
    <w:p w14:paraId="545274E8" w14:textId="6B7C8623" w:rsidR="003E7F05" w:rsidRDefault="003E7F05" w:rsidP="008D189E">
      <w:r>
        <w:t>As previously discussed, all participants had a systolic PAP estimated by echocardiography of &lt;35mmHg at baseline assessment, or did not have tricuspid regurgitation, and thus no evidence of pulmonary hypertension.</w:t>
      </w:r>
      <w:r>
        <w:fldChar w:fldCharType="begin"/>
      </w:r>
      <w:r w:rsidR="0036794D">
        <w:instrText xml:space="preserve"> ADDIN EN.CITE &lt;EndNote&gt;&lt;Cite&gt;&lt;Author&gt;Fisher&lt;/Author&gt;&lt;Year&gt;2009&lt;/Year&gt;&lt;RecNum&gt;308&lt;/RecNum&gt;&lt;DisplayText&gt;&lt;style face="superscript"&gt;431&lt;/style&gt;&lt;/DisplayText&gt;&lt;record&gt;&lt;rec-number&gt;308&lt;/rec-number&gt;&lt;foreign-keys&gt;&lt;key app="EN" db-id="52evaf50e9fe5cewd9b555d6wtw099s0pzrz" timestamp="1435670322" guid="5e6f5783-d43a-49a3-bed8-3b932422ed0c"&gt;308&lt;/key&gt;&lt;/foreign-keys&gt;&lt;ref-type name="Journal Article"&gt;17&lt;/ref-type&gt;&lt;contributors&gt;&lt;authors&gt;&lt;author&gt;Fisher, Micah R.&lt;/author&gt;&lt;author&gt;Forfia, Paul R.&lt;/author&gt;&lt;author&gt;Chamera, Elzbieta&lt;/author&gt;&lt;author&gt;Housten-Harris, Traci&lt;/author&gt;&lt;author&gt;Champion, Hunter C.&lt;/author&gt;&lt;author&gt;Girgis, Reda E.&lt;/author&gt;&lt;author&gt;Corretti, Mary C.&lt;/author&gt;&lt;author&gt;Hassoun, Paul M.&lt;/author&gt;&lt;/authors&gt;&lt;/contributors&gt;&lt;titles&gt;&lt;title&gt;Accuracy of Doppler Echocardiography in the Hemodynamic Assessment of Pulmonary Hypertension&lt;/title&gt;&lt;secondary-title&gt;American Journal of Respiratory and Critical Care Medicine&lt;/secondary-title&gt;&lt;alt-title&gt;Am J Respir Crit Care Med&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15-621&lt;/pages&gt;&lt;volume&gt;179&lt;/volume&gt;&lt;number&gt;7&lt;/number&gt;&lt;dates&gt;&lt;year&gt;2009&lt;/year&gt;&lt;pub-dates&gt;&lt;date&gt;2009/04/01&lt;/date&gt;&lt;/pub-dates&gt;&lt;/dates&gt;&lt;publisher&gt;American Thoracic Society - AJRCCM&lt;/publisher&gt;&lt;isbn&gt;1073-449X&lt;/isbn&gt;&lt;urls&gt;&lt;related-urls&gt;&lt;url&gt;http://dx.doi.org/10.1164/rccm.200811-1691OC&lt;/url&gt;&lt;url&gt;http://www.atsjournals.org/doi/pdf/10.1164/rccm.200811-1691OC&lt;/url&gt;&lt;/related-urls&gt;&lt;/urls&gt;&lt;electronic-resource-num&gt;10.1164/rccm.200811-1691OC&lt;/electronic-resource-num&gt;&lt;access-date&gt;2015/06/30&lt;/access-date&gt;&lt;/record&gt;&lt;/Cite&gt;&lt;/EndNote&gt;</w:instrText>
      </w:r>
      <w:r>
        <w:fldChar w:fldCharType="separate"/>
      </w:r>
      <w:r w:rsidR="0036794D" w:rsidRPr="0036794D">
        <w:rPr>
          <w:noProof/>
          <w:vertAlign w:val="superscript"/>
        </w:rPr>
        <w:t>431</w:t>
      </w:r>
      <w:r>
        <w:fldChar w:fldCharType="end"/>
      </w:r>
    </w:p>
    <w:p w14:paraId="554EA289" w14:textId="41795D8A" w:rsidR="008D189E" w:rsidRPr="008D189E" w:rsidRDefault="008D189E" w:rsidP="008D189E">
      <w:r>
        <w:t>Several issues were encountered, meaning not all participants underwent DCE-MRI or their metrics were not usable. The</w:t>
      </w:r>
      <w:r w:rsidR="0088442C">
        <w:t xml:space="preserve">se are summarised in </w:t>
      </w:r>
      <w:r w:rsidR="000303A8">
        <w:t>Figure</w:t>
      </w:r>
      <w:r w:rsidR="0088442C">
        <w:t xml:space="preserve"> 7.1</w:t>
      </w:r>
      <w:r>
        <w:t>.</w:t>
      </w:r>
      <w:r w:rsidR="0088442C">
        <w:t xml:space="preserve"> All three participants in visit 1 with contraindications were due to pre-existing renal disease (all had serological tests consistent with stage 4 chronic kidney disease in the previous one year). Reasons for excluding 3 datasets </w:t>
      </w:r>
      <w:r w:rsidR="0040684E">
        <w:t>in each</w:t>
      </w:r>
      <w:r w:rsidR="0088442C">
        <w:t xml:space="preserve"> visit from the final analysis are given in</w:t>
      </w:r>
      <w:r w:rsidR="000303A8">
        <w:t xml:space="preserve"> Table</w:t>
      </w:r>
      <w:r w:rsidR="0088442C">
        <w:t xml:space="preserve"> 7.1.</w:t>
      </w:r>
    </w:p>
    <w:p w14:paraId="563F0CF2" w14:textId="12B3D9C8" w:rsidR="006229E4" w:rsidRDefault="0088442C" w:rsidP="0083005D">
      <w:pPr>
        <w:pStyle w:val="figure"/>
      </w:pPr>
      <w:r>
        <w:rPr>
          <w:noProof/>
          <w:lang w:eastAsia="en-GB"/>
        </w:rPr>
        <w:drawing>
          <wp:inline distT="0" distB="0" distL="0" distR="0" wp14:anchorId="18B68688" wp14:editId="399BA52A">
            <wp:extent cx="6038215" cy="2933323"/>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CE Participant flow.pdf"/>
                    <pic:cNvPicPr/>
                  </pic:nvPicPr>
                  <pic:blipFill rotWithShape="1">
                    <a:blip r:embed="rId188">
                      <a:extLst>
                        <a:ext uri="{28A0092B-C50C-407E-A947-70E740481C1C}">
                          <a14:useLocalDpi xmlns:a14="http://schemas.microsoft.com/office/drawing/2010/main" val="0"/>
                        </a:ext>
                      </a:extLst>
                    </a:blip>
                    <a:srcRect b="13640"/>
                    <a:stretch/>
                  </pic:blipFill>
                  <pic:spPr bwMode="auto">
                    <a:xfrm>
                      <a:off x="0" y="0"/>
                      <a:ext cx="6038215" cy="2933323"/>
                    </a:xfrm>
                    <a:prstGeom prst="rect">
                      <a:avLst/>
                    </a:prstGeom>
                    <a:ln>
                      <a:noFill/>
                    </a:ln>
                    <a:extLst>
                      <a:ext uri="{53640926-AAD7-44D8-BBD7-CCE9431645EC}">
                        <a14:shadowObscured xmlns:a14="http://schemas.microsoft.com/office/drawing/2010/main"/>
                      </a:ext>
                    </a:extLst>
                  </pic:spPr>
                </pic:pic>
              </a:graphicData>
            </a:graphic>
          </wp:inline>
        </w:drawing>
      </w:r>
    </w:p>
    <w:p w14:paraId="5B0CCD81" w14:textId="3B3EBCE5" w:rsidR="006229E4" w:rsidRDefault="000303A8" w:rsidP="006229E4">
      <w:pPr>
        <w:pStyle w:val="Caption"/>
      </w:pPr>
      <w:bookmarkStart w:id="7295" w:name="_Toc3145445"/>
      <w:r>
        <w:t>Figure</w:t>
      </w:r>
      <w:r w:rsidR="006229E4">
        <w:t xml:space="preserve"> </w:t>
      </w:r>
      <w:ins w:id="7296"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29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298" w:author="Nicholas Weatherley" w:date="2019-03-05T22:36:00Z">
        <w:r w:rsidR="00D5585D">
          <w:rPr>
            <w:noProof/>
          </w:rPr>
          <w:t>1</w:t>
        </w:r>
        <w:r w:rsidR="00D5585D">
          <w:fldChar w:fldCharType="end"/>
        </w:r>
      </w:ins>
      <w:ins w:id="7299" w:author="Windows User" w:date="2018-11-01T14:27:00Z">
        <w:del w:id="7300" w:author="Nicholas Weatherley" w:date="2019-03-05T22:36:00Z">
          <w:r w:rsidR="002F70B6" w:rsidDel="00D5585D">
            <w:fldChar w:fldCharType="begin"/>
          </w:r>
          <w:r w:rsidR="002F70B6" w:rsidDel="00D5585D">
            <w:delInstrText xml:space="preserve"> STYLEREF 1 \s </w:delInstrText>
          </w:r>
        </w:del>
      </w:ins>
      <w:del w:id="7301" w:author="Nicholas Weatherley" w:date="2019-03-05T22:36:00Z">
        <w:r w:rsidR="002F70B6" w:rsidDel="00D5585D">
          <w:fldChar w:fldCharType="separate"/>
        </w:r>
        <w:r w:rsidR="0024585E" w:rsidDel="00D5585D">
          <w:rPr>
            <w:noProof/>
          </w:rPr>
          <w:delText>7</w:delText>
        </w:r>
      </w:del>
      <w:ins w:id="7302" w:author="Windows User" w:date="2018-11-01T14:27:00Z">
        <w:del w:id="730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304" w:author="Nicholas Weatherley" w:date="2019-03-05T22:36:00Z">
        <w:r w:rsidR="002F70B6" w:rsidDel="00D5585D">
          <w:fldChar w:fldCharType="end"/>
        </w:r>
      </w:del>
      <w:del w:id="730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C8110A">
        <w:t xml:space="preserve"> DCE-MRI participant flow chart</w:t>
      </w:r>
      <w:bookmarkEnd w:id="7295"/>
    </w:p>
    <w:p w14:paraId="00755A53" w14:textId="637D0C19" w:rsidR="0083005D" w:rsidRDefault="0083005D" w:rsidP="0083005D">
      <w:pPr>
        <w:rPr>
          <w:ins w:id="7306" w:author="Nicholas Weatherley" w:date="2019-02-08T17:09:00Z"/>
        </w:rPr>
      </w:pPr>
    </w:p>
    <w:p w14:paraId="4F460840" w14:textId="4CB7720A" w:rsidR="00FC5889" w:rsidRDefault="00FC5889" w:rsidP="0083005D">
      <w:pPr>
        <w:rPr>
          <w:ins w:id="7307" w:author="Nicholas Weatherley" w:date="2019-02-08T17:09:00Z"/>
        </w:rPr>
      </w:pPr>
    </w:p>
    <w:p w14:paraId="349ECDF6" w14:textId="77777777" w:rsidR="00FC5889" w:rsidRDefault="00FC5889" w:rsidP="0083005D"/>
    <w:p w14:paraId="3CAD5E9A" w14:textId="0C2E1B3A" w:rsidR="0040684E" w:rsidRDefault="0040684E" w:rsidP="0040684E">
      <w:pPr>
        <w:pStyle w:val="TableTitle0"/>
      </w:pPr>
      <w:bookmarkStart w:id="7308" w:name="_Toc3145551"/>
      <w:r>
        <w:lastRenderedPageBreak/>
        <w:t xml:space="preserve">Table </w:t>
      </w:r>
      <w:ins w:id="7309"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31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311" w:author="Nicholas Weatherley" w:date="2019-03-04T21:03:00Z">
        <w:r w:rsidR="00E96948">
          <w:rPr>
            <w:noProof/>
          </w:rPr>
          <w:t>1</w:t>
        </w:r>
        <w:r w:rsidR="00E96948">
          <w:fldChar w:fldCharType="end"/>
        </w:r>
      </w:ins>
      <w:ins w:id="7312" w:author="Windows User" w:date="2018-11-01T15:46:00Z">
        <w:del w:id="7313" w:author="Nicholas Weatherley" w:date="2019-03-04T21:03:00Z">
          <w:r w:rsidR="00743FFA" w:rsidDel="00E96948">
            <w:fldChar w:fldCharType="begin"/>
          </w:r>
          <w:r w:rsidR="00743FFA" w:rsidDel="00E96948">
            <w:delInstrText xml:space="preserve"> STYLEREF 1 \s </w:delInstrText>
          </w:r>
        </w:del>
      </w:ins>
      <w:del w:id="7314" w:author="Nicholas Weatherley" w:date="2019-03-04T21:03:00Z">
        <w:r w:rsidR="00743FFA" w:rsidDel="00E96948">
          <w:fldChar w:fldCharType="separate"/>
        </w:r>
        <w:r w:rsidR="0024585E" w:rsidDel="00E96948">
          <w:rPr>
            <w:noProof/>
          </w:rPr>
          <w:delText>7</w:delText>
        </w:r>
      </w:del>
      <w:ins w:id="7315" w:author="Windows User" w:date="2018-11-01T15:46:00Z">
        <w:del w:id="731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317" w:author="Nicholas Weatherley" w:date="2019-03-04T21:03:00Z">
        <w:r w:rsidR="00743FFA" w:rsidDel="00E96948">
          <w:fldChar w:fldCharType="end"/>
        </w:r>
      </w:del>
      <w:del w:id="731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BB544F"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BB544F" w:rsidDel="004435D9">
          <w:rPr>
            <w:noProof/>
          </w:rPr>
          <w:delText>1</w:delText>
        </w:r>
        <w:r w:rsidR="00BB544F" w:rsidDel="004435D9">
          <w:fldChar w:fldCharType="end"/>
        </w:r>
      </w:del>
      <w:r>
        <w:t>: Reasons for DCE data exclusion from analysis</w:t>
      </w:r>
      <w:bookmarkEnd w:id="7308"/>
    </w:p>
    <w:tbl>
      <w:tblPr>
        <w:tblStyle w:val="ListTable3"/>
        <w:tblW w:w="0" w:type="auto"/>
        <w:tblLook w:val="04A0" w:firstRow="1" w:lastRow="0" w:firstColumn="1" w:lastColumn="0" w:noHBand="0" w:noVBand="1"/>
      </w:tblPr>
      <w:tblGrid>
        <w:gridCol w:w="3956"/>
        <w:gridCol w:w="1980"/>
        <w:gridCol w:w="1800"/>
        <w:gridCol w:w="1763"/>
      </w:tblGrid>
      <w:tr w:rsidR="004B63F7" w14:paraId="0AC89F3B" w14:textId="77777777" w:rsidTr="004B63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56" w:type="dxa"/>
            <w:vMerge w:val="restart"/>
            <w:vAlign w:val="center"/>
          </w:tcPr>
          <w:p w14:paraId="312F9763" w14:textId="2A0DF975" w:rsidR="004B63F7" w:rsidRDefault="004B63F7" w:rsidP="004B63F7">
            <w:pPr>
              <w:jc w:val="center"/>
            </w:pPr>
            <w:r>
              <w:t>Reason for Exclusion</w:t>
            </w:r>
          </w:p>
        </w:tc>
        <w:tc>
          <w:tcPr>
            <w:tcW w:w="5543" w:type="dxa"/>
            <w:gridSpan w:val="3"/>
          </w:tcPr>
          <w:p w14:paraId="1E324D35" w14:textId="514CABB5" w:rsidR="004B63F7" w:rsidRDefault="004B63F7" w:rsidP="004B63F7">
            <w:pPr>
              <w:jc w:val="center"/>
              <w:cnfStyle w:val="100000000000" w:firstRow="1" w:lastRow="0" w:firstColumn="0" w:lastColumn="0" w:oddVBand="0" w:evenVBand="0" w:oddHBand="0" w:evenHBand="0" w:firstRowFirstColumn="0" w:firstRowLastColumn="0" w:lastRowFirstColumn="0" w:lastRowLastColumn="0"/>
            </w:pPr>
            <w:r>
              <w:t>Visit</w:t>
            </w:r>
          </w:p>
        </w:tc>
      </w:tr>
      <w:tr w:rsidR="004B63F7" w14:paraId="05028942" w14:textId="77777777" w:rsidTr="004B63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6" w:type="dxa"/>
            <w:vMerge/>
          </w:tcPr>
          <w:p w14:paraId="4D915E05" w14:textId="77777777" w:rsidR="004B63F7" w:rsidRDefault="004B63F7" w:rsidP="0083005D"/>
        </w:tc>
        <w:tc>
          <w:tcPr>
            <w:tcW w:w="1980" w:type="dxa"/>
          </w:tcPr>
          <w:p w14:paraId="5CD0B983" w14:textId="3283E8AF" w:rsidR="004B63F7" w:rsidRDefault="0040684E" w:rsidP="004B63F7">
            <w:pPr>
              <w:jc w:val="center"/>
              <w:cnfStyle w:val="000000100000" w:firstRow="0" w:lastRow="0" w:firstColumn="0" w:lastColumn="0" w:oddVBand="0" w:evenVBand="0" w:oddHBand="1" w:evenHBand="0" w:firstRowFirstColumn="0" w:firstRowLastColumn="0" w:lastRowFirstColumn="0" w:lastRowLastColumn="0"/>
            </w:pPr>
            <w:r>
              <w:t>Baseline</w:t>
            </w:r>
          </w:p>
        </w:tc>
        <w:tc>
          <w:tcPr>
            <w:tcW w:w="1800" w:type="dxa"/>
          </w:tcPr>
          <w:p w14:paraId="4E69AC4F" w14:textId="66D4BBE1" w:rsidR="004B63F7" w:rsidRDefault="0040684E" w:rsidP="004B63F7">
            <w:pPr>
              <w:jc w:val="center"/>
              <w:cnfStyle w:val="000000100000" w:firstRow="0" w:lastRow="0" w:firstColumn="0" w:lastColumn="0" w:oddVBand="0" w:evenVBand="0" w:oddHBand="1" w:evenHBand="0" w:firstRowFirstColumn="0" w:firstRowLastColumn="0" w:lastRowFirstColumn="0" w:lastRowLastColumn="0"/>
            </w:pPr>
            <w:r>
              <w:t>Six-month</w:t>
            </w:r>
          </w:p>
        </w:tc>
        <w:tc>
          <w:tcPr>
            <w:tcW w:w="1763" w:type="dxa"/>
          </w:tcPr>
          <w:p w14:paraId="470424BF" w14:textId="3791FDF1" w:rsidR="004B63F7" w:rsidRDefault="0040684E" w:rsidP="004B63F7">
            <w:pPr>
              <w:jc w:val="center"/>
              <w:cnfStyle w:val="000000100000" w:firstRow="0" w:lastRow="0" w:firstColumn="0" w:lastColumn="0" w:oddVBand="0" w:evenVBand="0" w:oddHBand="1" w:evenHBand="0" w:firstRowFirstColumn="0" w:firstRowLastColumn="0" w:lastRowFirstColumn="0" w:lastRowLastColumn="0"/>
            </w:pPr>
            <w:r>
              <w:t>Twelve-month</w:t>
            </w:r>
          </w:p>
        </w:tc>
      </w:tr>
      <w:tr w:rsidR="004B63F7" w14:paraId="1AAF71A9" w14:textId="77777777" w:rsidTr="004B63F7">
        <w:tc>
          <w:tcPr>
            <w:cnfStyle w:val="001000000000" w:firstRow="0" w:lastRow="0" w:firstColumn="1" w:lastColumn="0" w:oddVBand="0" w:evenVBand="0" w:oddHBand="0" w:evenHBand="0" w:firstRowFirstColumn="0" w:firstRowLastColumn="0" w:lastRowFirstColumn="0" w:lastRowLastColumn="0"/>
            <w:tcW w:w="3956" w:type="dxa"/>
          </w:tcPr>
          <w:p w14:paraId="4D586299" w14:textId="41E959B9" w:rsidR="004B63F7" w:rsidRDefault="00ED50E3" w:rsidP="0040684E">
            <w:pPr>
              <w:jc w:val="left"/>
            </w:pPr>
            <w:r>
              <w:t>Probable intracardiac shunt</w:t>
            </w:r>
          </w:p>
        </w:tc>
        <w:tc>
          <w:tcPr>
            <w:tcW w:w="1980" w:type="dxa"/>
          </w:tcPr>
          <w:p w14:paraId="52CB5535" w14:textId="3023DD42" w:rsidR="004B63F7" w:rsidRDefault="00ED50E3" w:rsidP="004B63F7">
            <w:pPr>
              <w:jc w:val="center"/>
              <w:cnfStyle w:val="000000000000" w:firstRow="0" w:lastRow="0" w:firstColumn="0" w:lastColumn="0" w:oddVBand="0" w:evenVBand="0" w:oddHBand="0" w:evenHBand="0" w:firstRowFirstColumn="0" w:firstRowLastColumn="0" w:lastRowFirstColumn="0" w:lastRowLastColumn="0"/>
            </w:pPr>
            <w:r>
              <w:t>1</w:t>
            </w:r>
          </w:p>
        </w:tc>
        <w:tc>
          <w:tcPr>
            <w:tcW w:w="1800" w:type="dxa"/>
          </w:tcPr>
          <w:p w14:paraId="5D90B2FC" w14:textId="6AEBF8A7" w:rsidR="004B63F7" w:rsidRDefault="00ED50E3" w:rsidP="004B63F7">
            <w:pPr>
              <w:jc w:val="center"/>
              <w:cnfStyle w:val="000000000000" w:firstRow="0" w:lastRow="0" w:firstColumn="0" w:lastColumn="0" w:oddVBand="0" w:evenVBand="0" w:oddHBand="0" w:evenHBand="0" w:firstRowFirstColumn="0" w:firstRowLastColumn="0" w:lastRowFirstColumn="0" w:lastRowLastColumn="0"/>
            </w:pPr>
            <w:r>
              <w:t>1</w:t>
            </w:r>
          </w:p>
        </w:tc>
        <w:tc>
          <w:tcPr>
            <w:tcW w:w="1763" w:type="dxa"/>
          </w:tcPr>
          <w:p w14:paraId="132F5A7F" w14:textId="79AF0A09" w:rsidR="004B63F7" w:rsidRDefault="00ED50E3" w:rsidP="004B63F7">
            <w:pPr>
              <w:jc w:val="center"/>
              <w:cnfStyle w:val="000000000000" w:firstRow="0" w:lastRow="0" w:firstColumn="0" w:lastColumn="0" w:oddVBand="0" w:evenVBand="0" w:oddHBand="0" w:evenHBand="0" w:firstRowFirstColumn="0" w:firstRowLastColumn="0" w:lastRowFirstColumn="0" w:lastRowLastColumn="0"/>
            </w:pPr>
            <w:r>
              <w:t>1</w:t>
            </w:r>
          </w:p>
        </w:tc>
      </w:tr>
      <w:tr w:rsidR="004B63F7" w14:paraId="098BD84E" w14:textId="77777777" w:rsidTr="00406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6" w:type="dxa"/>
          </w:tcPr>
          <w:p w14:paraId="57A82AB9" w14:textId="2956195F" w:rsidR="004B63F7" w:rsidRDefault="0040684E" w:rsidP="0040684E">
            <w:pPr>
              <w:jc w:val="left"/>
            </w:pPr>
            <w:r>
              <w:t>Contrast arrival too late in pulmonary artery</w:t>
            </w:r>
          </w:p>
        </w:tc>
        <w:tc>
          <w:tcPr>
            <w:tcW w:w="1980" w:type="dxa"/>
            <w:vAlign w:val="center"/>
          </w:tcPr>
          <w:p w14:paraId="697BDC3D" w14:textId="671818C4" w:rsidR="004B63F7" w:rsidRDefault="0040684E" w:rsidP="0040684E">
            <w:pPr>
              <w:jc w:val="center"/>
              <w:cnfStyle w:val="000000100000" w:firstRow="0" w:lastRow="0" w:firstColumn="0" w:lastColumn="0" w:oddVBand="0" w:evenVBand="0" w:oddHBand="1" w:evenHBand="0" w:firstRowFirstColumn="0" w:firstRowLastColumn="0" w:lastRowFirstColumn="0" w:lastRowLastColumn="0"/>
            </w:pPr>
            <w:r>
              <w:t>2</w:t>
            </w:r>
          </w:p>
        </w:tc>
        <w:tc>
          <w:tcPr>
            <w:tcW w:w="1800" w:type="dxa"/>
            <w:vAlign w:val="center"/>
          </w:tcPr>
          <w:p w14:paraId="4FBCF29E" w14:textId="227B0D71" w:rsidR="004B63F7" w:rsidRDefault="0040684E" w:rsidP="0040684E">
            <w:pPr>
              <w:jc w:val="center"/>
              <w:cnfStyle w:val="000000100000" w:firstRow="0" w:lastRow="0" w:firstColumn="0" w:lastColumn="0" w:oddVBand="0" w:evenVBand="0" w:oddHBand="1" w:evenHBand="0" w:firstRowFirstColumn="0" w:firstRowLastColumn="0" w:lastRowFirstColumn="0" w:lastRowLastColumn="0"/>
            </w:pPr>
            <w:r>
              <w:t>2</w:t>
            </w:r>
          </w:p>
        </w:tc>
        <w:tc>
          <w:tcPr>
            <w:tcW w:w="1763" w:type="dxa"/>
            <w:vAlign w:val="center"/>
          </w:tcPr>
          <w:p w14:paraId="1EB464CD" w14:textId="65BF73A7" w:rsidR="004B63F7" w:rsidRDefault="0040684E" w:rsidP="0040684E">
            <w:pPr>
              <w:jc w:val="center"/>
              <w:cnfStyle w:val="000000100000" w:firstRow="0" w:lastRow="0" w:firstColumn="0" w:lastColumn="0" w:oddVBand="0" w:evenVBand="0" w:oddHBand="1" w:evenHBand="0" w:firstRowFirstColumn="0" w:firstRowLastColumn="0" w:lastRowFirstColumn="0" w:lastRowLastColumn="0"/>
            </w:pPr>
            <w:r>
              <w:t>2</w:t>
            </w:r>
          </w:p>
        </w:tc>
      </w:tr>
    </w:tbl>
    <w:p w14:paraId="42704C51" w14:textId="77777777" w:rsidR="004B63F7" w:rsidRDefault="004B63F7" w:rsidP="0083005D"/>
    <w:p w14:paraId="44FB8877" w14:textId="1DF4E28D" w:rsidR="0040684E" w:rsidRDefault="0040684E" w:rsidP="0083005D">
      <w:pPr>
        <w:rPr>
          <w:ins w:id="7319" w:author="Windows User" w:date="2018-11-01T15:54:00Z"/>
        </w:rPr>
      </w:pPr>
      <w:r>
        <w:t>The intracardiac shunt was agreed upon by a consultant radiologist. Late contrast arrival occurred where contrast appeared in the pulmonary artery too late to conduct a transit time analysis, as the contrast had not passed into the aorta / left heart chambers on completion of the scan. The reasons for this are thought to be multifactorial and are further explored in the discussion.</w:t>
      </w:r>
    </w:p>
    <w:p w14:paraId="56A3FB49" w14:textId="1B6AF99A" w:rsidR="00225AF3" w:rsidRPr="0083005D" w:rsidRDefault="00225AF3" w:rsidP="0083005D">
      <w:ins w:id="7320" w:author="Windows User" w:date="2018-11-01T15:55:00Z">
        <w:r>
          <w:t>The scanning window was determined by a fixed delay from injection time, although this can be overridden by a radiographer.</w:t>
        </w:r>
      </w:ins>
    </w:p>
    <w:p w14:paraId="626EA95E" w14:textId="77777777" w:rsidR="00851E65" w:rsidRDefault="00851E65" w:rsidP="00851E65">
      <w:pPr>
        <w:pStyle w:val="Heading3"/>
      </w:pPr>
      <w:r>
        <w:t>Post Processing</w:t>
      </w:r>
    </w:p>
    <w:p w14:paraId="7F52AC31" w14:textId="1C3A6337" w:rsidR="006229E4" w:rsidRPr="006229E4" w:rsidRDefault="006229E4" w:rsidP="006229E4">
      <w:r>
        <w:t xml:space="preserve">Post processing took place on local code </w:t>
      </w:r>
      <w:r w:rsidR="00B77D7C">
        <w:t>generated</w:t>
      </w:r>
      <w:r>
        <w:t xml:space="preserve"> for use in </w:t>
      </w:r>
      <w:r w:rsidR="00B77D7C">
        <w:t>Matlab R2016b (</w:t>
      </w:r>
      <w:r w:rsidR="00B77D7C" w:rsidRPr="003A065F">
        <w:t xml:space="preserve">MathWorks, Inc., </w:t>
      </w:r>
      <w:r w:rsidR="00B77D7C">
        <w:t>MA</w:t>
      </w:r>
      <w:r w:rsidR="00B77D7C" w:rsidRPr="003A065F">
        <w:t xml:space="preserve">, </w:t>
      </w:r>
      <w:r w:rsidR="00B77D7C">
        <w:t>USA).</w:t>
      </w:r>
      <w:ins w:id="7321" w:author="Windows User" w:date="2018-11-01T16:02:00Z">
        <w:r w:rsidR="00E01254">
          <w:t xml:space="preserve"> Details can be found in the publication by </w:t>
        </w:r>
      </w:ins>
      <w:ins w:id="7322" w:author="Windows User" w:date="2018-11-01T16:03:00Z">
        <w:r w:rsidR="00E01254">
          <w:t xml:space="preserve">Lin </w:t>
        </w:r>
        <w:r w:rsidR="00E01254" w:rsidRPr="00E01254">
          <w:rPr>
            <w:i/>
            <w:rPrChange w:id="7323" w:author="Windows User" w:date="2018-11-01T16:03:00Z">
              <w:rPr/>
            </w:rPrChange>
          </w:rPr>
          <w:t>et al</w:t>
        </w:r>
        <w:r w:rsidR="00E01254">
          <w:t>.</w:t>
        </w:r>
      </w:ins>
      <w:r w:rsidR="00E01254">
        <w:fldChar w:fldCharType="begin"/>
      </w:r>
      <w:r w:rsidR="0036794D">
        <w:instrText xml:space="preserve"> ADDIN EN.CITE &lt;EndNote&gt;&lt;Cite&gt;&lt;Author&gt;Lin&lt;/Author&gt;&lt;Year&gt;2013&lt;/Year&gt;&lt;RecNum&gt;1979&lt;/RecNum&gt;&lt;DisplayText&gt;&lt;style face="superscript"&gt;432&lt;/style&gt;&lt;/DisplayText&gt;&lt;record&gt;&lt;rec-number&gt;1979&lt;/rec-number&gt;&lt;foreign-keys&gt;&lt;key app="EN" db-id="52evaf50e9fe5cewd9b555d6wtw099s0pzrz" timestamp="1511534931" guid="a4db85b2-c0dc-4f36-ab45-8a44a575f302"&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r w:rsidR="00E01254">
        <w:fldChar w:fldCharType="separate"/>
      </w:r>
      <w:r w:rsidR="0036794D" w:rsidRPr="0036794D">
        <w:rPr>
          <w:noProof/>
          <w:vertAlign w:val="superscript"/>
        </w:rPr>
        <w:t>432</w:t>
      </w:r>
      <w:r w:rsidR="00E01254">
        <w:fldChar w:fldCharType="end"/>
      </w:r>
      <w:r w:rsidR="00D912A3">
        <w:t xml:space="preserve"> Some of the following is covered in section 2.4.3, but is expanded here for clarity.</w:t>
      </w:r>
    </w:p>
    <w:p w14:paraId="4A6474D5" w14:textId="5EE8545C" w:rsidR="00851E65" w:rsidRDefault="00851E65" w:rsidP="00851E65">
      <w:pPr>
        <w:pStyle w:val="Heading4"/>
      </w:pPr>
      <w:r>
        <w:t>Defining time points</w:t>
      </w:r>
    </w:p>
    <w:p w14:paraId="009A05DA" w14:textId="292B8C81" w:rsidR="00D912A3" w:rsidRDefault="006229E4" w:rsidP="00D912A3">
      <w:r>
        <w:t>Using maximum intensity projections (MiPs) to delineate vessels,</w:t>
      </w:r>
      <w:r w:rsidR="003E7F05">
        <w:t xml:space="preserve"> t</w:t>
      </w:r>
      <w:r w:rsidR="00D912A3">
        <w:t>he main pulmonary artery (PA)</w:t>
      </w:r>
      <w:r w:rsidR="008B3116">
        <w:t xml:space="preserve"> was identified and a region of interest drawn within it</w:t>
      </w:r>
      <w:r w:rsidR="00D912A3">
        <w:t>,</w:t>
      </w:r>
      <w:r w:rsidR="008B3116">
        <w:t xml:space="preserve"> </w:t>
      </w:r>
      <w:r w:rsidR="001C3ECA">
        <w:t xml:space="preserve">to generate an arterial input function (AIF) </w:t>
      </w:r>
      <w:r w:rsidR="008B3116">
        <w:t>as shown in</w:t>
      </w:r>
      <w:r w:rsidR="00D912A3">
        <w:t xml:space="preserve"> </w:t>
      </w:r>
      <w:r w:rsidR="000303A8">
        <w:t>Figure</w:t>
      </w:r>
      <w:r w:rsidR="008B3116">
        <w:t xml:space="preserve"> 7.2</w:t>
      </w:r>
      <w:r w:rsidR="00D912A3">
        <w:t>.</w:t>
      </w:r>
    </w:p>
    <w:p w14:paraId="2FDF3A76" w14:textId="77777777" w:rsidR="00D912A3" w:rsidRDefault="00D912A3" w:rsidP="00D912A3">
      <w:pPr>
        <w:pStyle w:val="figure"/>
      </w:pPr>
      <w:r>
        <w:rPr>
          <w:noProof/>
          <w:lang w:eastAsia="en-GB"/>
        </w:rPr>
        <w:lastRenderedPageBreak/>
        <w:drawing>
          <wp:inline distT="0" distB="0" distL="0" distR="0" wp14:anchorId="45E522CC" wp14:editId="0274C919">
            <wp:extent cx="6108700" cy="1634490"/>
            <wp:effectExtent l="0" t="0" r="12700" b="0"/>
            <wp:docPr id="101" name="Picture 101" descr="DCE AOI and A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CE AOI and AIF"/>
                    <pic:cNvPicPr>
                      <a:picLocks noChangeAspect="1" noChangeArrowheads="1"/>
                    </pic:cNvPicPr>
                  </pic:nvPicPr>
                  <pic:blipFill>
                    <a:blip r:embed="rId189">
                      <a:extLst>
                        <a:ext uri="{28A0092B-C50C-407E-A947-70E740481C1C}">
                          <a14:useLocalDpi xmlns:a14="http://schemas.microsoft.com/office/drawing/2010/main" val="0"/>
                        </a:ext>
                      </a:extLst>
                    </a:blip>
                    <a:srcRect b="64412"/>
                    <a:stretch>
                      <a:fillRect/>
                    </a:stretch>
                  </pic:blipFill>
                  <pic:spPr bwMode="auto">
                    <a:xfrm>
                      <a:off x="0" y="0"/>
                      <a:ext cx="6108700" cy="1634490"/>
                    </a:xfrm>
                    <a:prstGeom prst="rect">
                      <a:avLst/>
                    </a:prstGeom>
                    <a:noFill/>
                    <a:ln>
                      <a:noFill/>
                    </a:ln>
                  </pic:spPr>
                </pic:pic>
              </a:graphicData>
            </a:graphic>
          </wp:inline>
        </w:drawing>
      </w:r>
    </w:p>
    <w:p w14:paraId="21D29889" w14:textId="37486B96" w:rsidR="00D912A3" w:rsidRDefault="000303A8" w:rsidP="00D912A3">
      <w:pPr>
        <w:pStyle w:val="Caption"/>
      </w:pPr>
      <w:bookmarkStart w:id="7324" w:name="_Toc3145446"/>
      <w:r>
        <w:t>Figure</w:t>
      </w:r>
      <w:r w:rsidR="00D912A3">
        <w:t xml:space="preserve"> </w:t>
      </w:r>
      <w:ins w:id="7325"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32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327" w:author="Nicholas Weatherley" w:date="2019-03-05T22:36:00Z">
        <w:r w:rsidR="00D5585D">
          <w:rPr>
            <w:noProof/>
          </w:rPr>
          <w:t>2</w:t>
        </w:r>
        <w:r w:rsidR="00D5585D">
          <w:fldChar w:fldCharType="end"/>
        </w:r>
      </w:ins>
      <w:ins w:id="7328" w:author="Windows User" w:date="2018-11-01T14:27:00Z">
        <w:del w:id="7329" w:author="Nicholas Weatherley" w:date="2019-03-05T22:36:00Z">
          <w:r w:rsidR="002F70B6" w:rsidDel="00D5585D">
            <w:fldChar w:fldCharType="begin"/>
          </w:r>
          <w:r w:rsidR="002F70B6" w:rsidDel="00D5585D">
            <w:delInstrText xml:space="preserve"> STYLEREF 1 \s </w:delInstrText>
          </w:r>
        </w:del>
      </w:ins>
      <w:del w:id="7330" w:author="Nicholas Weatherley" w:date="2019-03-05T22:36:00Z">
        <w:r w:rsidR="002F70B6" w:rsidDel="00D5585D">
          <w:fldChar w:fldCharType="separate"/>
        </w:r>
        <w:r w:rsidR="0024585E" w:rsidDel="00D5585D">
          <w:rPr>
            <w:noProof/>
          </w:rPr>
          <w:delText>7</w:delText>
        </w:r>
      </w:del>
      <w:ins w:id="7331" w:author="Windows User" w:date="2018-11-01T14:27:00Z">
        <w:del w:id="733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333" w:author="Nicholas Weatherley" w:date="2019-03-05T22:36:00Z">
        <w:r w:rsidR="002F70B6" w:rsidDel="00D5585D">
          <w:fldChar w:fldCharType="end"/>
        </w:r>
      </w:del>
      <w:del w:id="733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2</w:delText>
        </w:r>
        <w:r w:rsidR="00C87381" w:rsidDel="00135BE2">
          <w:fldChar w:fldCharType="end"/>
        </w:r>
      </w:del>
      <w:r w:rsidR="00D912A3">
        <w:t>: Generating a pulmonary artery input function</w:t>
      </w:r>
      <w:bookmarkEnd w:id="7324"/>
    </w:p>
    <w:p w14:paraId="273292AE" w14:textId="63EC4966" w:rsidR="00D912A3" w:rsidRPr="00886D53" w:rsidRDefault="00D912A3" w:rsidP="00D912A3">
      <w:pPr>
        <w:pStyle w:val="Figuretext"/>
      </w:pPr>
      <w:r>
        <w:t xml:space="preserve">A: Peak enhancement images showing the pulmonary artery </w:t>
      </w:r>
      <w:r w:rsidR="00496756">
        <w:t xml:space="preserve">(PA) </w:t>
      </w:r>
      <w:r>
        <w:t xml:space="preserve">marked with an asterisk (*) and the contiguous anterior slice showing the right ventricular outflow tract marked with an arrow. B: The generated arterial input function </w:t>
      </w:r>
      <w:r w:rsidR="001C3ECA">
        <w:t xml:space="preserve">(AIF) </w:t>
      </w:r>
      <w:r>
        <w:t>from selected</w:t>
      </w:r>
      <w:r w:rsidR="00496756">
        <w:t xml:space="preserve"> region of interest within the PA</w:t>
      </w:r>
      <w:r>
        <w:t>. Note an initial peak of contrast approximately 12 seconds after image acquisition begins and a second smaller peak around 29 seconds, indicating passage of contrast and through the bronchial circulation, which arises from the aorta. The temporal resolution is 0.5 seconds.</w:t>
      </w:r>
    </w:p>
    <w:p w14:paraId="5A31E34E" w14:textId="77777777" w:rsidR="00D912A3" w:rsidRDefault="00D912A3" w:rsidP="00D912A3">
      <w:pPr>
        <w:pStyle w:val="Heading4"/>
      </w:pPr>
      <w:r>
        <w:t>Pulmonary Blood Flow and Volume</w:t>
      </w:r>
    </w:p>
    <w:p w14:paraId="3B8D5D8B" w14:textId="089962E8" w:rsidR="001C3ECA" w:rsidRDefault="001C3ECA" w:rsidP="001C3ECA">
      <w:r>
        <w:t>The flow and volume of blood passing through a voxel may be graphically represented by placing an ROI within the lung parenchyma and plotting signal intensity over time, assuming a linear relationship between contrast concentration and T1 tissue characteristics.</w:t>
      </w:r>
      <w:r w:rsidR="00B07CBD">
        <w:fldChar w:fldCharType="begin"/>
      </w:r>
      <w:r w:rsidR="0036794D">
        <w:instrText xml:space="preserve"> ADDIN EN.CITE &lt;EndNote&gt;&lt;Cite&gt;&lt;Author&gt;Rohrer&lt;/Author&gt;&lt;Year&gt;2012&lt;/Year&gt;&lt;RecNum&gt;2134&lt;/RecNum&gt;&lt;DisplayText&gt;&lt;style face="superscript"&gt;433&lt;/style&gt;&lt;/DisplayText&gt;&lt;record&gt;&lt;rec-number&gt;2134&lt;/rec-number&gt;&lt;foreign-keys&gt;&lt;key app="EN" db-id="52evaf50e9fe5cewd9b555d6wtw099s0pzrz" timestamp="1546692342" guid="1eedc659-e648-4600-ac40-76084d246434"&gt;2134&lt;/key&gt;&lt;key app="ENWeb" db-id=""&gt;0&lt;/key&gt;&lt;/foreign-keys&gt;&lt;ref-type name="Journal Article"&gt;17&lt;/ref-type&gt;&lt;contributors&gt;&lt;authors&gt;&lt;author&gt;Martin Rohrer&lt;/author&gt;&lt;author&gt;Hans Bauer&lt;/author&gt;&lt;author&gt;Jan Mintorovitch&lt;/author&gt;&lt;author&gt;Martin Requardt&lt;/author&gt;&lt;author&gt;Hanns-Joachim Weinmann&lt;/author&gt;&lt;/authors&gt;&lt;/contributors&gt;&lt;titles&gt;&lt;title&gt;Comparison of Magnetic Properties of MRI Contrast Media Solutions at Different Magnetic Field Strengths&lt;/title&gt;&lt;secondary-title&gt;Investigative Radiology&lt;/secondary-title&gt;&lt;alt-title&gt;Invest Radiol.&lt;/alt-title&gt;&lt;/titles&gt;&lt;periodical&gt;&lt;full-title&gt;Investigative Radiology&lt;/full-title&gt;&lt;abbr-1&gt;Invest Radiol&lt;/abbr-1&gt;&lt;/periodical&gt;&lt;pages&gt;715-724&lt;/pages&gt;&lt;volume&gt;40&lt;/volume&gt;&lt;number&gt;11&lt;/number&gt;&lt;dates&gt;&lt;year&gt;2012&lt;/year&gt;&lt;/dates&gt;&lt;urls&gt;&lt;/urls&gt;&lt;/record&gt;&lt;/Cite&gt;&lt;/EndNote&gt;</w:instrText>
      </w:r>
      <w:r w:rsidR="00B07CBD">
        <w:fldChar w:fldCharType="separate"/>
      </w:r>
      <w:r w:rsidR="0036794D" w:rsidRPr="0036794D">
        <w:rPr>
          <w:noProof/>
          <w:vertAlign w:val="superscript"/>
        </w:rPr>
        <w:t>433</w:t>
      </w:r>
      <w:r w:rsidR="00B07CBD">
        <w:fldChar w:fldCharType="end"/>
      </w:r>
      <w:r>
        <w:t xml:space="preserve"> An example of the flow signal characteristics through the lung p</w:t>
      </w:r>
      <w:r w:rsidR="00D77C72">
        <w:t xml:space="preserve">arenchyma is given in </w:t>
      </w:r>
      <w:r w:rsidR="000303A8">
        <w:t>Figure</w:t>
      </w:r>
      <w:r w:rsidR="00D77C72">
        <w:t xml:space="preserve"> 7.3</w:t>
      </w:r>
      <w:r>
        <w:t>.</w:t>
      </w:r>
      <w:ins w:id="7335" w:author="Nicholas Weatherley" w:date="2019-02-08T17:09:00Z">
        <w:r w:rsidR="00137571">
          <w:t xml:space="preserve"> </w:t>
        </w:r>
      </w:ins>
      <w:ins w:id="7336" w:author="Nicholas Weatherley" w:date="2019-02-08T17:10:00Z">
        <w:r w:rsidR="00137571">
          <w:rPr>
            <w:color w:val="000000" w:themeColor="text1"/>
          </w:rPr>
          <w:t>Note this is an inexact idealised sketch compared to the AIF from 7.2B. In practice an asymmetric enhancement curve is always observed, the degree of asymmetry generally increases with slower pulmonary transit times.</w:t>
        </w:r>
      </w:ins>
    </w:p>
    <w:p w14:paraId="394A6919" w14:textId="77777777" w:rsidR="001C3ECA" w:rsidRDefault="001C3ECA" w:rsidP="001C3ECA">
      <w:pPr>
        <w:pStyle w:val="figure"/>
      </w:pPr>
      <w:r>
        <w:rPr>
          <w:noProof/>
          <w:lang w:eastAsia="en-GB"/>
        </w:rPr>
        <w:drawing>
          <wp:inline distT="0" distB="0" distL="0" distR="0" wp14:anchorId="131B39D5" wp14:editId="16865DAC">
            <wp:extent cx="6038215" cy="3396615"/>
            <wp:effectExtent l="0" t="0" r="6985"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DCE metrics diagram.pdf"/>
                    <pic:cNvPicPr/>
                  </pic:nvPicPr>
                  <pic:blipFill>
                    <a:blip r:embed="rId57">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76AEC87C" w14:textId="4F2E6D54" w:rsidR="001C3ECA" w:rsidRDefault="000303A8" w:rsidP="001C3ECA">
      <w:pPr>
        <w:pStyle w:val="Caption"/>
      </w:pPr>
      <w:bookmarkStart w:id="7337" w:name="_Toc3145447"/>
      <w:r>
        <w:t>Figure</w:t>
      </w:r>
      <w:r w:rsidR="001C3ECA">
        <w:t xml:space="preserve"> </w:t>
      </w:r>
      <w:ins w:id="7338"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33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340" w:author="Nicholas Weatherley" w:date="2019-03-05T22:36:00Z">
        <w:r w:rsidR="00D5585D">
          <w:rPr>
            <w:noProof/>
          </w:rPr>
          <w:t>3</w:t>
        </w:r>
        <w:r w:rsidR="00D5585D">
          <w:fldChar w:fldCharType="end"/>
        </w:r>
      </w:ins>
      <w:ins w:id="7341" w:author="Windows User" w:date="2018-11-01T14:27:00Z">
        <w:del w:id="7342" w:author="Nicholas Weatherley" w:date="2019-03-05T22:36:00Z">
          <w:r w:rsidR="002F70B6" w:rsidDel="00D5585D">
            <w:fldChar w:fldCharType="begin"/>
          </w:r>
          <w:r w:rsidR="002F70B6" w:rsidDel="00D5585D">
            <w:delInstrText xml:space="preserve"> STYLEREF 1 \s </w:delInstrText>
          </w:r>
        </w:del>
      </w:ins>
      <w:del w:id="7343" w:author="Nicholas Weatherley" w:date="2019-03-05T22:36:00Z">
        <w:r w:rsidR="002F70B6" w:rsidDel="00D5585D">
          <w:fldChar w:fldCharType="separate"/>
        </w:r>
        <w:r w:rsidR="0024585E" w:rsidDel="00D5585D">
          <w:rPr>
            <w:noProof/>
          </w:rPr>
          <w:delText>7</w:delText>
        </w:r>
      </w:del>
      <w:ins w:id="7344" w:author="Windows User" w:date="2018-11-01T14:27:00Z">
        <w:del w:id="734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346" w:author="Nicholas Weatherley" w:date="2019-03-05T22:36:00Z">
        <w:r w:rsidR="002F70B6" w:rsidDel="00D5585D">
          <w:fldChar w:fldCharType="end"/>
        </w:r>
      </w:del>
      <w:del w:id="734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3</w:delText>
        </w:r>
        <w:r w:rsidR="00C87381" w:rsidDel="00135BE2">
          <w:fldChar w:fldCharType="end"/>
        </w:r>
      </w:del>
      <w:r w:rsidR="001C3ECA">
        <w:t>: Example of signal change through a parenchymal region of interest</w:t>
      </w:r>
      <w:bookmarkEnd w:id="7337"/>
    </w:p>
    <w:p w14:paraId="2A4E262C" w14:textId="77777777" w:rsidR="001C3ECA" w:rsidRPr="003C6AC6" w:rsidRDefault="001C3ECA" w:rsidP="001C3ECA">
      <w:pPr>
        <w:pStyle w:val="Figuretext"/>
      </w:pPr>
      <w:r>
        <w:t>The full width at half maximum (FWHM) signal is often used as a standard threshold for integration. The integral of the curve between these time points of the curve represents pulmonary blood volume (PBV). Dividing this by the time between the half maximal points (a surrogate of pulmonary transit time) gives the pulmonary blood flow (PBF).</w:t>
      </w:r>
    </w:p>
    <w:p w14:paraId="46EA1179" w14:textId="6E68EA59" w:rsidR="00D912A3" w:rsidRDefault="000D5612" w:rsidP="00D912A3">
      <w:r>
        <w:lastRenderedPageBreak/>
        <w:t>Thus, f</w:t>
      </w:r>
      <w:r w:rsidR="00D912A3">
        <w:t xml:space="preserve">ollowing establishment of </w:t>
      </w:r>
      <w:r>
        <w:t>the</w:t>
      </w:r>
      <w:r w:rsidR="00D912A3">
        <w:t xml:space="preserve"> AIF, the signal time curve of each voxel can be analysed and converted to a time vs. concentration time course. Equations for calculating flow of blood within a voxel during first pass, corrected to the AIF signal (typically measured in mL.100mL</w:t>
      </w:r>
      <w:r w:rsidR="00D912A3" w:rsidRPr="00B44195">
        <w:rPr>
          <w:vertAlign w:val="superscript"/>
        </w:rPr>
        <w:t>-1</w:t>
      </w:r>
      <w:r w:rsidR="00D912A3">
        <w:t>.s</w:t>
      </w:r>
      <w:r w:rsidR="00D912A3" w:rsidRPr="00B44195">
        <w:rPr>
          <w:vertAlign w:val="superscript"/>
        </w:rPr>
        <w:t>-1</w:t>
      </w:r>
      <w:r w:rsidR="00D912A3">
        <w:t>) and volume (mL.100mL</w:t>
      </w:r>
      <w:r w:rsidR="00D912A3" w:rsidRPr="00B44195">
        <w:rPr>
          <w:vertAlign w:val="superscript"/>
        </w:rPr>
        <w:t>-1</w:t>
      </w:r>
      <w:r w:rsidR="00D912A3">
        <w:t>) are</w:t>
      </w:r>
      <w:r w:rsidR="001C3ECA">
        <w:t xml:space="preserve"> reproduced from section 2.3.1</w:t>
      </w:r>
      <w:r w:rsidR="00D912A3">
        <w:t xml:space="preserve"> below.</w:t>
      </w:r>
    </w:p>
    <w:p w14:paraId="1CAD20EE" w14:textId="26ED7C77" w:rsidR="00D912A3" w:rsidRDefault="00584CAC" w:rsidP="009A5F36">
      <m:oMathPara>
        <m:oMath>
          <m:sSub>
            <m:sSubPr>
              <m:ctrlPr>
                <w:rPr>
                  <w:rFonts w:ascii="Cambria Math" w:hAnsi="Cambria Math"/>
                  <w:i/>
                </w:rPr>
              </m:ctrlPr>
            </m:sSubPr>
            <m:e>
              <m:r>
                <w:rPr>
                  <w:rFonts w:ascii="Cambria Math" w:hAnsi="Cambria Math"/>
                </w:rPr>
                <m:t>C</m:t>
              </m:r>
            </m:e>
            <m:sub>
              <m:r>
                <w:rPr>
                  <w:rFonts w:ascii="Cambria Math" w:hAnsi="Cambria Math"/>
                </w:rPr>
                <m:t>VOI</m:t>
              </m:r>
            </m:sub>
          </m:sSub>
          <m:r>
            <w:rPr>
              <w:rFonts w:ascii="Cambria Math" w:hAnsi="Cambria Math"/>
            </w:rPr>
            <m:t>=PBF</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AIF</m:t>
                  </m:r>
                </m:sub>
              </m:sSub>
              <m:d>
                <m:dPr>
                  <m:ctrlPr>
                    <w:rPr>
                      <w:rFonts w:ascii="Cambria Math" w:hAnsi="Cambria Math"/>
                      <w:i/>
                    </w:rPr>
                  </m:ctrlPr>
                </m:dPr>
                <m:e>
                  <m:r>
                    <w:rPr>
                      <w:rFonts w:ascii="Cambria Math" w:hAnsi="Cambria Math"/>
                    </w:rPr>
                    <m:t>τ</m:t>
                  </m:r>
                </m:e>
              </m:d>
              <m:r>
                <w:rPr>
                  <w:rFonts w:ascii="Cambria Math" w:hAnsi="Cambria Math"/>
                </w:rPr>
                <m:t>.R</m:t>
              </m:r>
              <m:d>
                <m:dPr>
                  <m:ctrlPr>
                    <w:rPr>
                      <w:rFonts w:ascii="Cambria Math" w:hAnsi="Cambria Math"/>
                      <w:i/>
                    </w:rPr>
                  </m:ctrlPr>
                </m:dPr>
                <m:e>
                  <m:r>
                    <w:rPr>
                      <w:rFonts w:ascii="Cambria Math" w:hAnsi="Cambria Math"/>
                    </w:rPr>
                    <m:t>t-τ</m:t>
                  </m:r>
                </m:e>
              </m:d>
              <m:r>
                <w:rPr>
                  <w:rFonts w:ascii="Cambria Math" w:hAnsi="Cambria Math"/>
                </w:rPr>
                <m:t>dτ</m:t>
              </m:r>
            </m:e>
          </m:nary>
        </m:oMath>
      </m:oMathPara>
    </w:p>
    <w:p w14:paraId="38D5195C" w14:textId="6AEC8E94" w:rsidR="00D912A3" w:rsidRDefault="00D912A3" w:rsidP="00D912A3">
      <w:pPr>
        <w:pStyle w:val="equation"/>
      </w:pPr>
      <w:bookmarkStart w:id="7348" w:name="_Toc3145578"/>
      <w:r>
        <w:t xml:space="preserve">Equation </w:t>
      </w:r>
      <w:r w:rsidR="00173A58">
        <w:fldChar w:fldCharType="begin"/>
      </w:r>
      <w:r w:rsidR="00173A58">
        <w:instrText xml:space="preserve"> STYLEREF 1 \s </w:instrText>
      </w:r>
      <w:r w:rsidR="00173A58">
        <w:fldChar w:fldCharType="separate"/>
      </w:r>
      <w:r w:rsidR="0024585E">
        <w:rPr>
          <w:noProof/>
        </w:rPr>
        <w:t>7</w:t>
      </w:r>
      <w:r w:rsidR="00173A58">
        <w:fldChar w:fldCharType="end"/>
      </w:r>
      <w:r w:rsidR="00173A58">
        <w:t>.</w:t>
      </w:r>
      <w:r w:rsidR="00173A58">
        <w:fldChar w:fldCharType="begin"/>
      </w:r>
      <w:r w:rsidR="00173A58">
        <w:instrText xml:space="preserve"> SEQ Equation \* ARABIC \s 1 </w:instrText>
      </w:r>
      <w:r w:rsidR="00173A58">
        <w:fldChar w:fldCharType="separate"/>
      </w:r>
      <w:r w:rsidR="0024585E">
        <w:rPr>
          <w:noProof/>
        </w:rPr>
        <w:t>2</w:t>
      </w:r>
      <w:r w:rsidR="00173A58">
        <w:fldChar w:fldCharType="end"/>
      </w:r>
      <w:r>
        <w:t>: Pulmonary blood flow</w:t>
      </w:r>
      <w:bookmarkEnd w:id="7348"/>
    </w:p>
    <w:p w14:paraId="623AC286" w14:textId="77777777" w:rsidR="00D912A3" w:rsidRDefault="00D912A3" w:rsidP="00D912A3">
      <w:pPr>
        <w:pStyle w:val="Figuretext"/>
      </w:pPr>
      <w:r>
        <w:t>C: contrast; PBF</w:t>
      </w:r>
      <w:r w:rsidRPr="00CE0C12">
        <w:t xml:space="preserve">: pulmonary blood </w:t>
      </w:r>
      <w:r>
        <w:t>flow</w:t>
      </w:r>
      <w:r w:rsidRPr="00CE0C12">
        <w:t>; VOI: volume of interest; AIF: arterial input function</w:t>
      </w:r>
      <w:r>
        <w:t>; R(t): remaining contrast at time t.</w:t>
      </w:r>
    </w:p>
    <w:p w14:paraId="0345824C" w14:textId="09DF06E1" w:rsidR="00D912A3" w:rsidRDefault="009A5F36" w:rsidP="009A5F36">
      <m:oMathPara>
        <m:oMath>
          <m:r>
            <w:rPr>
              <w:rFonts w:ascii="Cambria Math" w:hAnsi="Cambria Math"/>
            </w:rPr>
            <m:t>PBV=</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VOI</m:t>
                      </m:r>
                    </m:sub>
                  </m:sSub>
                  <m:d>
                    <m:dPr>
                      <m:ctrlPr>
                        <w:rPr>
                          <w:rFonts w:ascii="Cambria Math" w:hAnsi="Cambria Math"/>
                          <w:i/>
                        </w:rPr>
                      </m:ctrlPr>
                    </m:dPr>
                    <m:e>
                      <m:r>
                        <w:rPr>
                          <w:rFonts w:ascii="Cambria Math" w:hAnsi="Cambria Math"/>
                        </w:rPr>
                        <m:t>t</m:t>
                      </m:r>
                    </m:e>
                  </m:d>
                  <m:r>
                    <w:rPr>
                      <w:rFonts w:ascii="Cambria Math" w:hAnsi="Cambria Math"/>
                    </w:rPr>
                    <m:t>dt</m:t>
                  </m:r>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AIF</m:t>
                      </m:r>
                    </m:sub>
                  </m:sSub>
                  <m:d>
                    <m:dPr>
                      <m:ctrlPr>
                        <w:rPr>
                          <w:rFonts w:ascii="Cambria Math" w:hAnsi="Cambria Math"/>
                          <w:i/>
                        </w:rPr>
                      </m:ctrlPr>
                    </m:dPr>
                    <m:e>
                      <m:r>
                        <w:rPr>
                          <w:rFonts w:ascii="Cambria Math" w:hAnsi="Cambria Math"/>
                        </w:rPr>
                        <m:t>t</m:t>
                      </m:r>
                    </m:e>
                  </m:d>
                  <m:r>
                    <w:rPr>
                      <w:rFonts w:ascii="Cambria Math" w:hAnsi="Cambria Math"/>
                    </w:rPr>
                    <m:t>dt</m:t>
                  </m:r>
                </m:e>
              </m:nary>
            </m:den>
          </m:f>
        </m:oMath>
      </m:oMathPara>
    </w:p>
    <w:p w14:paraId="1CA45B81" w14:textId="7A94B03B" w:rsidR="00D912A3" w:rsidRDefault="00D912A3" w:rsidP="00D912A3">
      <w:pPr>
        <w:pStyle w:val="equation"/>
      </w:pPr>
      <w:bookmarkStart w:id="7349" w:name="_Toc3145579"/>
      <w:r>
        <w:t xml:space="preserve">Equation </w:t>
      </w:r>
      <w:r w:rsidR="00173A58">
        <w:fldChar w:fldCharType="begin"/>
      </w:r>
      <w:r w:rsidR="00173A58">
        <w:instrText xml:space="preserve"> STYLEREF 1 \s </w:instrText>
      </w:r>
      <w:r w:rsidR="00173A58">
        <w:fldChar w:fldCharType="separate"/>
      </w:r>
      <w:r w:rsidR="0024585E">
        <w:rPr>
          <w:noProof/>
        </w:rPr>
        <w:t>7</w:t>
      </w:r>
      <w:r w:rsidR="00173A58">
        <w:fldChar w:fldCharType="end"/>
      </w:r>
      <w:r w:rsidR="00173A58">
        <w:t>.</w:t>
      </w:r>
      <w:r w:rsidR="00173A58">
        <w:fldChar w:fldCharType="begin"/>
      </w:r>
      <w:r w:rsidR="00173A58">
        <w:instrText xml:space="preserve"> SEQ Equation \* ARABIC \s 1 </w:instrText>
      </w:r>
      <w:r w:rsidR="00173A58">
        <w:fldChar w:fldCharType="separate"/>
      </w:r>
      <w:r w:rsidR="0024585E">
        <w:rPr>
          <w:noProof/>
        </w:rPr>
        <w:t>3</w:t>
      </w:r>
      <w:r w:rsidR="00173A58">
        <w:fldChar w:fldCharType="end"/>
      </w:r>
      <w:r>
        <w:t>: Pulmonary blood volume</w:t>
      </w:r>
      <w:bookmarkEnd w:id="7349"/>
    </w:p>
    <w:p w14:paraId="685718B0" w14:textId="77777777" w:rsidR="00D912A3" w:rsidRPr="0082354F" w:rsidRDefault="00D912A3" w:rsidP="00D912A3">
      <w:pPr>
        <w:pStyle w:val="Figuretext"/>
      </w:pPr>
      <w:r>
        <w:t>C: contrast; PBV: pulmonary blood volume; VOI: volume of interest; AIF: arterial input function.</w:t>
      </w:r>
    </w:p>
    <w:p w14:paraId="6F9DE520" w14:textId="77777777" w:rsidR="00D912A3" w:rsidRDefault="00D912A3" w:rsidP="003A2BCE"/>
    <w:p w14:paraId="2919BFC2" w14:textId="5BDE4F9D" w:rsidR="003A2BCE" w:rsidRPr="003A2BCE" w:rsidRDefault="003A2BCE" w:rsidP="003A2BCE">
      <w:pPr>
        <w:pStyle w:val="Heading4"/>
      </w:pPr>
      <w:r>
        <w:t>Lung Mask Generation</w:t>
      </w:r>
    </w:p>
    <w:p w14:paraId="0910A721" w14:textId="113B7984" w:rsidR="00851E65" w:rsidRDefault="00D057F3" w:rsidP="00851E65">
      <w:r>
        <w:t>Once the MiPs for each coronal</w:t>
      </w:r>
      <w:r w:rsidR="00386141">
        <w:t xml:space="preserve"> slice have been generated, a mask for each slice is manually drawn </w:t>
      </w:r>
      <w:r w:rsidR="00E26402">
        <w:t>u</w:t>
      </w:r>
      <w:r w:rsidR="007C62CD">
        <w:t>sing ITK-SNAP v3.6 (University of Pennsylvania, PA, USA).</w:t>
      </w:r>
      <w:r w:rsidR="00F7601A">
        <w:t xml:space="preserve"> The mask defines the lung field within which each of the quantitative metrics are defined. Major vessels </w:t>
      </w:r>
      <w:r w:rsidR="00D85C9C">
        <w:t>including the aorta, pulmonary arteries and pulmonary veins are excluded from the mask. First and second generation pulmonary artery branches are readily identifiable</w:t>
      </w:r>
      <w:r w:rsidR="005E4F9C">
        <w:t xml:space="preserve"> in all scans</w:t>
      </w:r>
      <w:r w:rsidR="00D85C9C">
        <w:t xml:space="preserve"> and are excluded as shown in </w:t>
      </w:r>
      <w:r w:rsidR="000303A8">
        <w:t>Figure</w:t>
      </w:r>
      <w:r w:rsidR="00D85C9C">
        <w:t xml:space="preserve"> 7.4.</w:t>
      </w:r>
    </w:p>
    <w:p w14:paraId="2E208FB3" w14:textId="77777777" w:rsidR="002E2ED2" w:rsidRDefault="002E2ED2" w:rsidP="002E2ED2">
      <w:pPr>
        <w:pStyle w:val="figure"/>
      </w:pPr>
      <w:r>
        <w:rPr>
          <w:noProof/>
          <w:lang w:eastAsia="en-GB"/>
        </w:rPr>
        <w:lastRenderedPageBreak/>
        <w:drawing>
          <wp:inline distT="0" distB="0" distL="0" distR="0" wp14:anchorId="62C6627D" wp14:editId="656C04FE">
            <wp:extent cx="6038215" cy="2404533"/>
            <wp:effectExtent l="0" t="0" r="698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egmentation maps.pdf"/>
                    <pic:cNvPicPr/>
                  </pic:nvPicPr>
                  <pic:blipFill rotWithShape="1">
                    <a:blip r:embed="rId190">
                      <a:extLst>
                        <a:ext uri="{28A0092B-C50C-407E-A947-70E740481C1C}">
                          <a14:useLocalDpi xmlns:a14="http://schemas.microsoft.com/office/drawing/2010/main" val="0"/>
                        </a:ext>
                      </a:extLst>
                    </a:blip>
                    <a:srcRect b="29208"/>
                    <a:stretch/>
                  </pic:blipFill>
                  <pic:spPr bwMode="auto">
                    <a:xfrm>
                      <a:off x="0" y="0"/>
                      <a:ext cx="6038215" cy="2404533"/>
                    </a:xfrm>
                    <a:prstGeom prst="rect">
                      <a:avLst/>
                    </a:prstGeom>
                    <a:ln>
                      <a:noFill/>
                    </a:ln>
                    <a:extLst>
                      <a:ext uri="{53640926-AAD7-44D8-BBD7-CCE9431645EC}">
                        <a14:shadowObscured xmlns:a14="http://schemas.microsoft.com/office/drawing/2010/main"/>
                      </a:ext>
                    </a:extLst>
                  </pic:spPr>
                </pic:pic>
              </a:graphicData>
            </a:graphic>
          </wp:inline>
        </w:drawing>
      </w:r>
    </w:p>
    <w:p w14:paraId="67EF8594" w14:textId="37E38CB0" w:rsidR="002E2ED2" w:rsidRDefault="000303A8" w:rsidP="002E2ED2">
      <w:pPr>
        <w:pStyle w:val="Caption"/>
      </w:pPr>
      <w:bookmarkStart w:id="7350" w:name="_Toc3145448"/>
      <w:r>
        <w:t>Figure</w:t>
      </w:r>
      <w:r w:rsidR="002E2ED2">
        <w:t xml:space="preserve"> </w:t>
      </w:r>
      <w:ins w:id="7351"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352"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353" w:author="Nicholas Weatherley" w:date="2019-03-05T22:36:00Z">
        <w:r w:rsidR="00D5585D">
          <w:rPr>
            <w:noProof/>
          </w:rPr>
          <w:t>4</w:t>
        </w:r>
        <w:r w:rsidR="00D5585D">
          <w:fldChar w:fldCharType="end"/>
        </w:r>
      </w:ins>
      <w:ins w:id="7354" w:author="Windows User" w:date="2018-11-01T14:27:00Z">
        <w:del w:id="7355" w:author="Nicholas Weatherley" w:date="2019-03-05T22:36:00Z">
          <w:r w:rsidR="002F70B6" w:rsidDel="00D5585D">
            <w:fldChar w:fldCharType="begin"/>
          </w:r>
          <w:r w:rsidR="002F70B6" w:rsidDel="00D5585D">
            <w:delInstrText xml:space="preserve"> STYLEREF 1 \s </w:delInstrText>
          </w:r>
        </w:del>
      </w:ins>
      <w:del w:id="7356" w:author="Nicholas Weatherley" w:date="2019-03-05T22:36:00Z">
        <w:r w:rsidR="002F70B6" w:rsidDel="00D5585D">
          <w:fldChar w:fldCharType="separate"/>
        </w:r>
        <w:r w:rsidR="0024585E" w:rsidDel="00D5585D">
          <w:rPr>
            <w:noProof/>
          </w:rPr>
          <w:delText>7</w:delText>
        </w:r>
      </w:del>
      <w:ins w:id="7357" w:author="Windows User" w:date="2018-11-01T14:27:00Z">
        <w:del w:id="7358"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359" w:author="Nicholas Weatherley" w:date="2019-03-05T22:36:00Z">
        <w:r w:rsidR="002F70B6" w:rsidDel="00D5585D">
          <w:fldChar w:fldCharType="end"/>
        </w:r>
      </w:del>
      <w:del w:id="7360"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4</w:delText>
        </w:r>
        <w:r w:rsidR="00C87381" w:rsidDel="00135BE2">
          <w:fldChar w:fldCharType="end"/>
        </w:r>
      </w:del>
      <w:r w:rsidR="002E2ED2">
        <w:t>: Perfusion mask</w:t>
      </w:r>
      <w:bookmarkEnd w:id="7350"/>
    </w:p>
    <w:p w14:paraId="2BFFC147" w14:textId="422ADD2B" w:rsidR="002E2ED2" w:rsidRPr="002E2ED2" w:rsidRDefault="002E2ED2" w:rsidP="002E2ED2">
      <w:pPr>
        <w:pStyle w:val="Figuretext"/>
      </w:pPr>
      <w:r>
        <w:t>Maximum intensity projection of a single coronal slice perfusion image (A) with the mask manually drawn</w:t>
      </w:r>
      <w:r w:rsidR="00386141">
        <w:t xml:space="preserve"> in red</w:t>
      </w:r>
      <w:r>
        <w:t xml:space="preserve"> (B). See accompanying text for details. Ao: aorta; L: left pulmonary artery; R: right pulmonary artery.</w:t>
      </w:r>
    </w:p>
    <w:p w14:paraId="0D90E69A" w14:textId="593ED302" w:rsidR="00851E65" w:rsidRDefault="008B3116" w:rsidP="00851E65">
      <w:pPr>
        <w:pStyle w:val="Heading4"/>
      </w:pPr>
      <w:r>
        <w:t>Metrics and Parametric Maps</w:t>
      </w:r>
    </w:p>
    <w:p w14:paraId="28146138" w14:textId="37721A24" w:rsidR="00AC37BD" w:rsidRPr="00566146" w:rsidDel="001D42B0" w:rsidRDefault="00AC37BD" w:rsidP="00AC37BD">
      <w:pPr>
        <w:rPr>
          <w:rFonts w:ascii="Calibri" w:hAnsi="Calibri"/>
        </w:rPr>
      </w:pPr>
      <w:moveFromRangeStart w:id="7361" w:author="Windows User" w:date="2018-10-30T16:07:00Z" w:name="move528678970"/>
      <w:moveFrom w:id="7362" w:author="Windows User" w:date="2018-10-30T16:07:00Z">
        <w:r w:rsidRPr="00CE6B98" w:rsidDel="001D42B0">
          <w:t xml:space="preserve">Parametric maps of transit time, </w:t>
        </w:r>
        <w:r w:rsidR="00581799" w:rsidDel="001D42B0">
          <w:t>rBF and rBV</w:t>
        </w:r>
        <w:r w:rsidR="00CF5DF8" w:rsidDel="001D42B0">
          <w:t xml:space="preserve"> were calculated for each voxel.</w:t>
        </w:r>
        <w:r w:rsidR="00CF5DF8" w:rsidDel="001D42B0">
          <w:fldChar w:fldCharType="begin"/>
        </w:r>
      </w:moveFrom>
      <w:r w:rsidR="005F5AAE">
        <w:instrText xml:space="preserve"> ADDIN EN.CITE &lt;EndNote&gt;&lt;Cite&gt;&lt;Author&gt;Lin&lt;/Author&gt;&lt;Year&gt;2013&lt;/Year&gt;&lt;RecNum&gt;1979&lt;/RecNum&gt;&lt;DisplayText&gt;&lt;style face="superscript"&gt;424&lt;/style&gt;&lt;/DisplayText&gt;&lt;record&gt;&lt;rec-number&gt;1979&lt;/rec-number&gt;&lt;foreign-keys&gt;&lt;key app="EN" db-id="52evaf50e9fe5cewd9b555d6wtw099s0pzrz" timestamp="1511534931"&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moveFrom w:id="7363" w:author="Windows User" w:date="2018-10-30T16:07:00Z">
        <w:r w:rsidR="00CF5DF8" w:rsidDel="001D42B0">
          <w:fldChar w:fldCharType="separate"/>
        </w:r>
      </w:moveFrom>
      <w:r w:rsidR="005F5AAE" w:rsidRPr="005F5AAE">
        <w:rPr>
          <w:noProof/>
          <w:vertAlign w:val="superscript"/>
        </w:rPr>
        <w:t>424</w:t>
      </w:r>
      <w:moveFrom w:id="7364" w:author="Windows User" w:date="2018-10-30T16:07:00Z">
        <w:r w:rsidR="00CF5DF8" w:rsidDel="001D42B0">
          <w:fldChar w:fldCharType="end"/>
        </w:r>
        <w:r w:rsidR="00CF5DF8" w:rsidDel="001D42B0">
          <w:t xml:space="preserve"> F</w:t>
        </w:r>
        <w:r w:rsidRPr="00CE6B98" w:rsidDel="001D42B0">
          <w:t>rom the full width of half maximum (FWHM) of the first pa</w:t>
        </w:r>
        <w:r w:rsidR="00CF5DF8" w:rsidDel="001D42B0">
          <w:t xml:space="preserve">ss perfusion signal enhancement, rBF and rBV </w:t>
        </w:r>
        <w:r w:rsidRPr="00CE6B98" w:rsidDel="001D42B0">
          <w:t>were calculated for each voxel.</w:t>
        </w:r>
        <w:r w:rsidR="00CF5DF8" w:rsidDel="001D42B0">
          <w:fldChar w:fldCharType="begin"/>
        </w:r>
      </w:moveFrom>
      <w:r w:rsidR="005F5AAE">
        <w:instrText xml:space="preserve"> ADDIN EN.CITE &lt;EndNote&gt;&lt;Cite&gt;&lt;Author&gt;Lin&lt;/Author&gt;&lt;Year&gt;2013&lt;/Year&gt;&lt;RecNum&gt;1979&lt;/RecNum&gt;&lt;DisplayText&gt;&lt;style face="superscript"&gt;424&lt;/style&gt;&lt;/DisplayText&gt;&lt;record&gt;&lt;rec-number&gt;1979&lt;/rec-number&gt;&lt;foreign-keys&gt;&lt;key app="EN" db-id="52evaf50e9fe5cewd9b555d6wtw099s0pzrz" timestamp="1511534931"&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moveFrom w:id="7365" w:author="Windows User" w:date="2018-10-30T16:07:00Z">
        <w:r w:rsidR="00CF5DF8" w:rsidDel="001D42B0">
          <w:fldChar w:fldCharType="separate"/>
        </w:r>
      </w:moveFrom>
      <w:r w:rsidR="005F5AAE" w:rsidRPr="005F5AAE">
        <w:rPr>
          <w:noProof/>
          <w:vertAlign w:val="superscript"/>
        </w:rPr>
        <w:t>424</w:t>
      </w:r>
      <w:moveFrom w:id="7366" w:author="Windows User" w:date="2018-10-30T16:07:00Z">
        <w:r w:rsidR="00CF5DF8" w:rsidDel="001D42B0">
          <w:fldChar w:fldCharType="end"/>
        </w:r>
        <w:r w:rsidR="00F25114" w:rsidDel="001D42B0">
          <w:t xml:space="preserve"> As previously described, FWHM is a surrogate of transit time.</w:t>
        </w:r>
      </w:moveFrom>
    </w:p>
    <w:moveFromRangeEnd w:id="7361"/>
    <w:p w14:paraId="190A4D01" w14:textId="77777777" w:rsidR="001D42B0" w:rsidRDefault="0008716D" w:rsidP="001D42B0">
      <w:pPr>
        <w:rPr>
          <w:ins w:id="7367" w:author="Windows User" w:date="2018-10-30T16:07:00Z"/>
        </w:rPr>
      </w:pPr>
      <w:r>
        <w:t>To generat</w:t>
      </w:r>
      <w:r w:rsidR="00E33922">
        <w:t xml:space="preserve">e whole-lung metrics, the mean </w:t>
      </w:r>
      <w:r>
        <w:t>FWHM</w:t>
      </w:r>
      <w:r w:rsidR="00E33922">
        <w:t xml:space="preserve"> (s)</w:t>
      </w:r>
      <w:r>
        <w:t xml:space="preserve">, rBV </w:t>
      </w:r>
      <w:r w:rsidR="00E33922">
        <w:t>(mL.mm</w:t>
      </w:r>
      <w:r w:rsidR="00E33922" w:rsidRPr="00E33922">
        <w:rPr>
          <w:vertAlign w:val="superscript"/>
        </w:rPr>
        <w:t>-3</w:t>
      </w:r>
      <w:r w:rsidR="00E33922">
        <w:t xml:space="preserve">) </w:t>
      </w:r>
      <w:r>
        <w:t xml:space="preserve">and rBF </w:t>
      </w:r>
      <w:r w:rsidR="00E33922">
        <w:t>(mL.mm</w:t>
      </w:r>
      <w:r w:rsidR="00E33922" w:rsidRPr="00E33922">
        <w:rPr>
          <w:vertAlign w:val="superscript"/>
        </w:rPr>
        <w:t>-3</w:t>
      </w:r>
      <w:r w:rsidR="00E33922">
        <w:t>.s</w:t>
      </w:r>
      <w:r w:rsidR="00E33922" w:rsidRPr="00E33922">
        <w:rPr>
          <w:vertAlign w:val="superscript"/>
        </w:rPr>
        <w:t>-1</w:t>
      </w:r>
      <w:r w:rsidR="00E33922">
        <w:t xml:space="preserve">) </w:t>
      </w:r>
      <w:r>
        <w:t xml:space="preserve">is taken. </w:t>
      </w:r>
      <w:r w:rsidR="00E33922">
        <w:t>Blood flow and volume is standardised to flow and volume d</w:t>
      </w:r>
      <w:r w:rsidR="00DD3E56">
        <w:t xml:space="preserve">efined </w:t>
      </w:r>
      <w:r w:rsidR="00E33922">
        <w:t>by the (pulmonary) arterial input function.</w:t>
      </w:r>
    </w:p>
    <w:p w14:paraId="17AC310D" w14:textId="0B230B1A" w:rsidR="001D42B0" w:rsidRPr="00566146" w:rsidDel="00C506EF" w:rsidRDefault="001D42B0" w:rsidP="00C506EF">
      <w:pPr>
        <w:rPr>
          <w:del w:id="7368" w:author="Windows User" w:date="2018-10-31T10:43:00Z"/>
          <w:rFonts w:ascii="Calibri" w:hAnsi="Calibri"/>
        </w:rPr>
      </w:pPr>
      <w:moveToRangeStart w:id="7369" w:author="Windows User" w:date="2018-10-30T16:07:00Z" w:name="move528678970"/>
      <w:moveTo w:id="7370" w:author="Windows User" w:date="2018-10-30T16:07:00Z">
        <w:del w:id="7371" w:author="Windows User" w:date="2018-10-31T10:43:00Z">
          <w:r w:rsidRPr="00CE6B98" w:rsidDel="00C506EF">
            <w:delText xml:space="preserve">Parametric maps of transit time, </w:delText>
          </w:r>
          <w:r w:rsidDel="00C506EF">
            <w:delText>rBF and rBV were calculated for each voxel.</w:delText>
          </w:r>
          <w:r w:rsidDel="00C506EF">
            <w:fldChar w:fldCharType="begin"/>
          </w:r>
        </w:del>
      </w:moveTo>
      <w:r w:rsidR="005F5AAE">
        <w:instrText xml:space="preserve"> ADDIN EN.CITE &lt;EndNote&gt;&lt;Cite&gt;&lt;Author&gt;Lin&lt;/Author&gt;&lt;Year&gt;2013&lt;/Year&gt;&lt;RecNum&gt;1979&lt;/RecNum&gt;&lt;DisplayText&gt;&lt;style face="superscript"&gt;424&lt;/style&gt;&lt;/DisplayText&gt;&lt;record&gt;&lt;rec-number&gt;1979&lt;/rec-number&gt;&lt;foreign-keys&gt;&lt;key app="EN" db-id="52evaf50e9fe5cewd9b555d6wtw099s0pzrz" timestamp="1511534931"&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moveTo w:id="7372" w:author="Windows User" w:date="2018-10-30T16:07:00Z">
        <w:del w:id="7373" w:author="Windows User" w:date="2018-10-31T10:43:00Z">
          <w:r w:rsidDel="00C506EF">
            <w:fldChar w:fldCharType="separate"/>
          </w:r>
        </w:del>
      </w:moveTo>
      <w:r w:rsidR="005F5AAE" w:rsidRPr="005F5AAE">
        <w:rPr>
          <w:noProof/>
          <w:vertAlign w:val="superscript"/>
        </w:rPr>
        <w:t>424</w:t>
      </w:r>
      <w:moveTo w:id="7374" w:author="Windows User" w:date="2018-10-30T16:07:00Z">
        <w:del w:id="7375" w:author="Windows User" w:date="2018-10-31T10:43:00Z">
          <w:r w:rsidDel="00C506EF">
            <w:fldChar w:fldCharType="end"/>
          </w:r>
          <w:r w:rsidDel="00C506EF">
            <w:delText xml:space="preserve"> </w:delText>
          </w:r>
        </w:del>
        <w:r>
          <w:t>F</w:t>
        </w:r>
        <w:r w:rsidRPr="00CE6B98">
          <w:t>rom the full width of half maximum (FWHM) of the first pa</w:t>
        </w:r>
        <w:r>
          <w:t xml:space="preserve">ss perfusion signal enhancement, rBF and rBV </w:t>
        </w:r>
        <w:r w:rsidRPr="00CE6B98">
          <w:t>were calculated for each voxel.</w:t>
        </w:r>
        <w:r>
          <w:fldChar w:fldCharType="begin"/>
        </w:r>
      </w:moveTo>
      <w:r w:rsidR="0036794D">
        <w:instrText xml:space="preserve"> ADDIN EN.CITE &lt;EndNote&gt;&lt;Cite&gt;&lt;Author&gt;Lin&lt;/Author&gt;&lt;Year&gt;2013&lt;/Year&gt;&lt;RecNum&gt;1979&lt;/RecNum&gt;&lt;DisplayText&gt;&lt;style face="superscript"&gt;432&lt;/style&gt;&lt;/DisplayText&gt;&lt;record&gt;&lt;rec-number&gt;1979&lt;/rec-number&gt;&lt;foreign-keys&gt;&lt;key app="EN" db-id="52evaf50e9fe5cewd9b555d6wtw099s0pzrz" timestamp="1511534931" guid="a4db85b2-c0dc-4f36-ab45-8a44a575f302"&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moveTo w:id="7376" w:author="Windows User" w:date="2018-10-30T16:07:00Z">
        <w:r>
          <w:fldChar w:fldCharType="separate"/>
        </w:r>
      </w:moveTo>
      <w:r w:rsidR="0036794D" w:rsidRPr="0036794D">
        <w:rPr>
          <w:noProof/>
          <w:vertAlign w:val="superscript"/>
        </w:rPr>
        <w:t>432</w:t>
      </w:r>
      <w:moveTo w:id="7377" w:author="Windows User" w:date="2018-10-30T16:07:00Z">
        <w:r>
          <w:fldChar w:fldCharType="end"/>
        </w:r>
        <w:r>
          <w:t xml:space="preserve"> As previously described, FWHM is a surrogate of transit time.</w:t>
        </w:r>
      </w:moveTo>
      <w:ins w:id="7378" w:author="Windows User" w:date="2018-10-31T10:43:00Z">
        <w:r w:rsidR="00C506EF">
          <w:t xml:space="preserve"> From the ixellations, parametric maps of</w:t>
        </w:r>
        <w:r w:rsidR="00C506EF" w:rsidRPr="00CE6B98">
          <w:t xml:space="preserve"> transit time, </w:t>
        </w:r>
        <w:r w:rsidR="00C506EF">
          <w:t>rBF and rBV were computed.</w:t>
        </w:r>
        <w:r w:rsidR="00C506EF">
          <w:fldChar w:fldCharType="begin"/>
        </w:r>
      </w:ins>
      <w:r w:rsidR="0036794D">
        <w:instrText xml:space="preserve"> ADDIN EN.CITE &lt;EndNote&gt;&lt;Cite&gt;&lt;Author&gt;Lin&lt;/Author&gt;&lt;Year&gt;2013&lt;/Year&gt;&lt;RecNum&gt;1979&lt;/RecNum&gt;&lt;DisplayText&gt;&lt;style face="superscript"&gt;432&lt;/style&gt;&lt;/DisplayText&gt;&lt;record&gt;&lt;rec-number&gt;1979&lt;/rec-number&gt;&lt;foreign-keys&gt;&lt;key app="EN" db-id="52evaf50e9fe5cewd9b555d6wtw099s0pzrz" timestamp="1511534931" guid="a4db85b2-c0dc-4f36-ab45-8a44a575f302"&gt;1979&lt;/key&gt;&lt;/foreign-keys&gt;&lt;ref-type name="Journal Article"&gt;17&lt;/ref-type&gt;&lt;contributors&gt;&lt;authors&gt;&lt;author&gt;Lin, Yi-Ru&lt;/author&gt;&lt;author&gt;Tsai, Shang-Yueh&lt;/author&gt;&lt;author&gt;Huang, Teng-Yi&lt;/author&gt;&lt;author&gt;Chung, Hsiao-Wen&lt;/author&gt;&lt;author&gt;Huang, Yi-Luan&lt;/author&gt;&lt;author&gt;Wu, Fu-Zong&lt;/author&gt;&lt;author&gt;Lin, Chu-Chuan&lt;/author&gt;&lt;author&gt;Peng, Nan-Jing&lt;/author&gt;&lt;author&gt;Wu, Ming-Ting&lt;/author&gt;&lt;/authors&gt;&lt;/contributors&gt;&lt;titles&gt;&lt;title&gt;Inflow-weighted pulmonary perfusion: comparison between dynamic contrast-enhanced MRI versus perfusion scintigraphy in complex pulmonary circulation&lt;/title&gt;&lt;secondary-title&gt;Journal of Cardiovascular Magnetic Resonance&lt;/secondary-title&gt;&lt;alt-title&gt;J Cardiovasc Magn Reson&lt;/alt-title&gt;&lt;/titles&gt;&lt;periodical&gt;&lt;full-title&gt;Journal of Cardiovascular Magnetic Resonance&lt;/full-title&gt;&lt;abbr-1&gt;J Cardiovasc Magn Reson&lt;/abbr-1&gt;&lt;/periodical&gt;&lt;alt-periodical&gt;&lt;full-title&gt;Journal of Cardiovascular Magnetic Resonance&lt;/full-title&gt;&lt;abbr-1&gt;J Cardiovasc Magn Reson&lt;/abbr-1&gt;&lt;/alt-periodical&gt;&lt;pages&gt;21&lt;/pages&gt;&lt;volume&gt;15&lt;/volume&gt;&lt;number&gt;1&lt;/number&gt;&lt;dates&gt;&lt;year&gt;2013&lt;/year&gt;&lt;pub-dates&gt;&lt;date&gt;February 28&lt;/date&gt;&lt;/pub-dates&gt;&lt;/dates&gt;&lt;isbn&gt;1532-429X&lt;/isbn&gt;&lt;label&gt;Lin2013&lt;/label&gt;&lt;work-type&gt;journal article&lt;/work-type&gt;&lt;urls&gt;&lt;related-urls&gt;&lt;url&gt;https://doi.org/10.1186/1532-429X-15-21&lt;/url&gt;&lt;/related-urls&gt;&lt;/urls&gt;&lt;electronic-resource-num&gt;10.1186/1532-429x-15-21&lt;/electronic-resource-num&gt;&lt;/record&gt;&lt;/Cite&gt;&lt;/EndNote&gt;</w:instrText>
      </w:r>
      <w:ins w:id="7379" w:author="Windows User" w:date="2018-10-31T10:43:00Z">
        <w:r w:rsidR="00C506EF">
          <w:fldChar w:fldCharType="separate"/>
        </w:r>
      </w:ins>
      <w:r w:rsidR="0036794D" w:rsidRPr="0036794D">
        <w:rPr>
          <w:noProof/>
          <w:vertAlign w:val="superscript"/>
        </w:rPr>
        <w:t>432</w:t>
      </w:r>
      <w:ins w:id="7380" w:author="Windows User" w:date="2018-10-31T10:43:00Z">
        <w:r w:rsidR="00C506EF">
          <w:fldChar w:fldCharType="end"/>
        </w:r>
      </w:ins>
    </w:p>
    <w:moveToRangeEnd w:id="7369"/>
    <w:p w14:paraId="43488524" w14:textId="58A91A90" w:rsidR="0008716D" w:rsidRDefault="0008716D" w:rsidP="00F756B3"/>
    <w:p w14:paraId="7D874239" w14:textId="77777777" w:rsidR="002451E6" w:rsidRDefault="002451E6" w:rsidP="002451E6">
      <w:pPr>
        <w:rPr>
          <w:lang w:val="en-US"/>
        </w:rPr>
      </w:pPr>
    </w:p>
    <w:p w14:paraId="6CC934D9" w14:textId="5D1EA37B" w:rsidR="00B648ED" w:rsidRDefault="00B648ED" w:rsidP="00B648ED">
      <w:pPr>
        <w:pStyle w:val="Heading2"/>
      </w:pPr>
      <w:bookmarkStart w:id="7381" w:name="_Toc3145093"/>
      <w:r>
        <w:lastRenderedPageBreak/>
        <w:t>Qualitative Analysis</w:t>
      </w:r>
      <w:bookmarkEnd w:id="7381"/>
    </w:p>
    <w:p w14:paraId="7DF28D2B" w14:textId="4B122495" w:rsidR="00B648ED" w:rsidRDefault="00B92F7B" w:rsidP="006A365F">
      <w:pPr>
        <w:pStyle w:val="Heading3"/>
      </w:pPr>
      <w:r>
        <w:t>Perfusion Metric Regional Patterns</w:t>
      </w:r>
    </w:p>
    <w:p w14:paraId="33EDF664" w14:textId="1C50F9AC" w:rsidR="00B92F7B" w:rsidRDefault="00B92F7B" w:rsidP="00B92F7B">
      <w:pPr>
        <w:pStyle w:val="Heading4"/>
      </w:pPr>
      <w:r>
        <w:t>Distribution</w:t>
      </w:r>
    </w:p>
    <w:p w14:paraId="50D2610F" w14:textId="00792973" w:rsidR="00CC16BF" w:rsidRPr="00CC16BF" w:rsidRDefault="00E1517F" w:rsidP="00CC16BF">
      <w:r>
        <w:t xml:space="preserve">Heterogeneity was present in most parametric maps of </w:t>
      </w:r>
      <w:r w:rsidR="00F25114">
        <w:t>FWHM.</w:t>
      </w:r>
      <w:r>
        <w:t xml:space="preserve"> Elevated transit times were </w:t>
      </w:r>
      <w:r w:rsidR="00FC6835">
        <w:t>generally present in peripheral and basal compartments of lung tissue</w:t>
      </w:r>
      <w:r w:rsidR="00B9575F">
        <w:t xml:space="preserve">, irrespective of the overall mean transit time of the participant. Two examples from participants exhibiting relatively high and low mean transit times are shown in </w:t>
      </w:r>
      <w:r w:rsidR="000303A8">
        <w:t>Figure</w:t>
      </w:r>
      <w:r w:rsidR="00775CA9">
        <w:t xml:space="preserve"> 7.5. </w:t>
      </w:r>
      <w:r w:rsidR="00E52C83">
        <w:t>Enlargement</w:t>
      </w:r>
      <w:r w:rsidR="00775CA9">
        <w:t xml:space="preserve"> of central coronal slices is demonstrated in </w:t>
      </w:r>
      <w:r w:rsidR="000303A8">
        <w:t>Figure</w:t>
      </w:r>
      <w:r w:rsidR="00775CA9">
        <w:t xml:space="preserve"> 7.6.</w:t>
      </w:r>
      <w:r w:rsidR="00D77C72">
        <w:t xml:space="preserve"> </w:t>
      </w:r>
      <w:r w:rsidR="006D3700">
        <w:t>E</w:t>
      </w:r>
      <w:r w:rsidR="00D77C72">
        <w:t xml:space="preserve">xample parametric maps of flow and volume are provided in </w:t>
      </w:r>
      <w:r w:rsidR="000303A8">
        <w:t>Figure</w:t>
      </w:r>
      <w:r w:rsidR="00D77C72">
        <w:t xml:space="preserve"> 7.7.</w:t>
      </w:r>
    </w:p>
    <w:p w14:paraId="1FDA2448" w14:textId="77777777" w:rsidR="00E84AAA" w:rsidRDefault="000C0B19" w:rsidP="00E84AAA">
      <w:pPr>
        <w:pStyle w:val="figure"/>
      </w:pPr>
      <w:r>
        <w:rPr>
          <w:noProof/>
          <w:lang w:eastAsia="en-GB"/>
        </w:rPr>
        <w:drawing>
          <wp:inline distT="0" distB="0" distL="0" distR="0" wp14:anchorId="6796BEA1" wp14:editId="0F15B363">
            <wp:extent cx="6038215" cy="3217333"/>
            <wp:effectExtent l="0" t="0" r="6985" b="889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MTT distributions.pdf"/>
                    <pic:cNvPicPr/>
                  </pic:nvPicPr>
                  <pic:blipFill rotWithShape="1">
                    <a:blip r:embed="rId191">
                      <a:extLst>
                        <a:ext uri="{28A0092B-C50C-407E-A947-70E740481C1C}">
                          <a14:useLocalDpi xmlns:a14="http://schemas.microsoft.com/office/drawing/2010/main" val="0"/>
                        </a:ext>
                      </a:extLst>
                    </a:blip>
                    <a:srcRect b="5278"/>
                    <a:stretch/>
                  </pic:blipFill>
                  <pic:spPr bwMode="auto">
                    <a:xfrm>
                      <a:off x="0" y="0"/>
                      <a:ext cx="6038215" cy="3217333"/>
                    </a:xfrm>
                    <a:prstGeom prst="rect">
                      <a:avLst/>
                    </a:prstGeom>
                    <a:ln>
                      <a:noFill/>
                    </a:ln>
                    <a:extLst>
                      <a:ext uri="{53640926-AAD7-44D8-BBD7-CCE9431645EC}">
                        <a14:shadowObscured xmlns:a14="http://schemas.microsoft.com/office/drawing/2010/main"/>
                      </a:ext>
                    </a:extLst>
                  </pic:spPr>
                </pic:pic>
              </a:graphicData>
            </a:graphic>
          </wp:inline>
        </w:drawing>
      </w:r>
    </w:p>
    <w:p w14:paraId="3E904145" w14:textId="2F8E6877" w:rsidR="00E84AAA" w:rsidRDefault="000303A8" w:rsidP="00AF6518">
      <w:pPr>
        <w:pStyle w:val="Caption"/>
      </w:pPr>
      <w:bookmarkStart w:id="7382" w:name="_Toc3145449"/>
      <w:r>
        <w:t>Figure</w:t>
      </w:r>
      <w:r w:rsidR="00E84AAA">
        <w:t xml:space="preserve"> </w:t>
      </w:r>
      <w:ins w:id="7383"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38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385" w:author="Nicholas Weatherley" w:date="2019-03-05T22:36:00Z">
        <w:r w:rsidR="00D5585D">
          <w:rPr>
            <w:noProof/>
          </w:rPr>
          <w:t>5</w:t>
        </w:r>
        <w:r w:rsidR="00D5585D">
          <w:fldChar w:fldCharType="end"/>
        </w:r>
      </w:ins>
      <w:ins w:id="7386" w:author="Windows User" w:date="2018-11-01T14:27:00Z">
        <w:del w:id="7387" w:author="Nicholas Weatherley" w:date="2019-03-05T22:36:00Z">
          <w:r w:rsidR="002F70B6" w:rsidDel="00D5585D">
            <w:fldChar w:fldCharType="begin"/>
          </w:r>
          <w:r w:rsidR="002F70B6" w:rsidDel="00D5585D">
            <w:delInstrText xml:space="preserve"> STYLEREF 1 \s </w:delInstrText>
          </w:r>
        </w:del>
      </w:ins>
      <w:del w:id="7388" w:author="Nicholas Weatherley" w:date="2019-03-05T22:36:00Z">
        <w:r w:rsidR="002F70B6" w:rsidDel="00D5585D">
          <w:fldChar w:fldCharType="separate"/>
        </w:r>
        <w:r w:rsidR="0024585E" w:rsidDel="00D5585D">
          <w:rPr>
            <w:noProof/>
          </w:rPr>
          <w:delText>7</w:delText>
        </w:r>
      </w:del>
      <w:ins w:id="7389" w:author="Windows User" w:date="2018-11-01T14:27:00Z">
        <w:del w:id="739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391" w:author="Nicholas Weatherley" w:date="2019-03-05T22:36:00Z">
        <w:r w:rsidR="002F70B6" w:rsidDel="00D5585D">
          <w:fldChar w:fldCharType="end"/>
        </w:r>
      </w:del>
      <w:del w:id="739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5</w:delText>
        </w:r>
        <w:r w:rsidR="00C87381" w:rsidDel="00135BE2">
          <w:fldChar w:fldCharType="end"/>
        </w:r>
      </w:del>
      <w:r w:rsidR="00E84AAA">
        <w:t>: Regional distribution of elevated transit times</w:t>
      </w:r>
      <w:bookmarkEnd w:id="7382"/>
    </w:p>
    <w:p w14:paraId="568537D4" w14:textId="235B4128" w:rsidR="00AF6518" w:rsidRPr="00AF6518" w:rsidRDefault="00AF6518" w:rsidP="00AF6518">
      <w:pPr>
        <w:pStyle w:val="Figuretext"/>
      </w:pPr>
      <w:r>
        <w:t xml:space="preserve">Coronal sections from two participants with mean full width of half maximum (FWHM) of </w:t>
      </w:r>
      <w:r w:rsidR="001A3D4B">
        <w:t xml:space="preserve">14.6s (A) and </w:t>
      </w:r>
      <w:r w:rsidR="00336482">
        <w:t>11.5</w:t>
      </w:r>
      <w:r w:rsidR="001A3D4B">
        <w:t>s (B), respectively. Although the maps are distinctively visually different, heterogeneity in transit times with increased times in basal and peripheral lung tissue is a common feature and is representative of the dataset.</w:t>
      </w:r>
    </w:p>
    <w:p w14:paraId="7785B090" w14:textId="1D813774" w:rsidR="00987380" w:rsidRDefault="00A24653" w:rsidP="00987380">
      <w:pPr>
        <w:pStyle w:val="figure"/>
      </w:pPr>
      <w:r>
        <w:rPr>
          <w:noProof/>
          <w:lang w:eastAsia="en-GB"/>
        </w:rPr>
        <w:lastRenderedPageBreak/>
        <w:drawing>
          <wp:inline distT="0" distB="0" distL="0" distR="0" wp14:anchorId="0139241A" wp14:editId="77DB613B">
            <wp:extent cx="6038215" cy="3396615"/>
            <wp:effectExtent l="0" t="0" r="698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TT distributions close up.jpg"/>
                    <pic:cNvPicPr/>
                  </pic:nvPicPr>
                  <pic:blipFill>
                    <a:blip r:embed="rId192">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57C617A5" w14:textId="1AF782DA" w:rsidR="00987380" w:rsidRDefault="000303A8" w:rsidP="00987380">
      <w:pPr>
        <w:pStyle w:val="Caption"/>
      </w:pPr>
      <w:bookmarkStart w:id="7393" w:name="_Toc3145450"/>
      <w:r>
        <w:t>Figure</w:t>
      </w:r>
      <w:r w:rsidR="00987380">
        <w:t xml:space="preserve"> </w:t>
      </w:r>
      <w:ins w:id="7394"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395"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396" w:author="Nicholas Weatherley" w:date="2019-03-05T22:36:00Z">
        <w:r w:rsidR="00D5585D">
          <w:rPr>
            <w:noProof/>
          </w:rPr>
          <w:t>6</w:t>
        </w:r>
        <w:r w:rsidR="00D5585D">
          <w:fldChar w:fldCharType="end"/>
        </w:r>
      </w:ins>
      <w:ins w:id="7397" w:author="Windows User" w:date="2018-11-01T14:27:00Z">
        <w:del w:id="7398" w:author="Nicholas Weatherley" w:date="2019-03-05T22:36:00Z">
          <w:r w:rsidR="002F70B6" w:rsidDel="00D5585D">
            <w:fldChar w:fldCharType="begin"/>
          </w:r>
          <w:r w:rsidR="002F70B6" w:rsidDel="00D5585D">
            <w:delInstrText xml:space="preserve"> STYLEREF 1 \s </w:delInstrText>
          </w:r>
        </w:del>
      </w:ins>
      <w:del w:id="7399" w:author="Nicholas Weatherley" w:date="2019-03-05T22:36:00Z">
        <w:r w:rsidR="002F70B6" w:rsidDel="00D5585D">
          <w:fldChar w:fldCharType="separate"/>
        </w:r>
        <w:r w:rsidR="0024585E" w:rsidDel="00D5585D">
          <w:rPr>
            <w:noProof/>
          </w:rPr>
          <w:delText>7</w:delText>
        </w:r>
      </w:del>
      <w:ins w:id="7400" w:author="Windows User" w:date="2018-11-01T14:27:00Z">
        <w:del w:id="7401"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402" w:author="Nicholas Weatherley" w:date="2019-03-05T22:36:00Z">
        <w:r w:rsidR="002F70B6" w:rsidDel="00D5585D">
          <w:fldChar w:fldCharType="end"/>
        </w:r>
      </w:del>
      <w:del w:id="7403"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6</w:delText>
        </w:r>
        <w:r w:rsidR="00C87381" w:rsidDel="00135BE2">
          <w:fldChar w:fldCharType="end"/>
        </w:r>
      </w:del>
      <w:r w:rsidR="00987380">
        <w:t>:</w:t>
      </w:r>
      <w:r w:rsidR="001A3D4B">
        <w:t xml:space="preserve"> Regionally elevated transit times in selected slices</w:t>
      </w:r>
      <w:bookmarkEnd w:id="7393"/>
    </w:p>
    <w:p w14:paraId="6BCF28B6" w14:textId="134CA3C0" w:rsidR="00987380" w:rsidRDefault="00853AB1" w:rsidP="00987380">
      <w:pPr>
        <w:pStyle w:val="Figuretext"/>
      </w:pPr>
      <w:r>
        <w:t xml:space="preserve">From the same scans as shown in </w:t>
      </w:r>
      <w:r w:rsidR="000303A8">
        <w:t>Figure</w:t>
      </w:r>
      <w:r>
        <w:t xml:space="preserve"> 7.5, the larger images permit </w:t>
      </w:r>
      <w:r w:rsidR="00643ED0">
        <w:t>better</w:t>
      </w:r>
      <w:r>
        <w:t xml:space="preserve"> appreciation of elevated full width of half maximum (FWHM) times in peripheral lung tissue.</w:t>
      </w:r>
    </w:p>
    <w:p w14:paraId="041F1740" w14:textId="4EE32AA8" w:rsidR="007F593D" w:rsidRDefault="000441FF" w:rsidP="007F593D">
      <w:pPr>
        <w:pStyle w:val="figure"/>
      </w:pPr>
      <w:r>
        <w:rPr>
          <w:noProof/>
          <w:lang w:eastAsia="en-GB"/>
        </w:rPr>
        <w:lastRenderedPageBreak/>
        <w:drawing>
          <wp:inline distT="0" distB="0" distL="0" distR="0" wp14:anchorId="7BE855E8" wp14:editId="04FEA941">
            <wp:extent cx="6038215" cy="7132955"/>
            <wp:effectExtent l="0" t="0" r="698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BF and rBV examples.pdf"/>
                    <pic:cNvPicPr/>
                  </pic:nvPicPr>
                  <pic:blipFill>
                    <a:blip r:embed="rId193">
                      <a:extLst>
                        <a:ext uri="{28A0092B-C50C-407E-A947-70E740481C1C}">
                          <a14:useLocalDpi xmlns:a14="http://schemas.microsoft.com/office/drawing/2010/main" val="0"/>
                        </a:ext>
                      </a:extLst>
                    </a:blip>
                    <a:stretch>
                      <a:fillRect/>
                    </a:stretch>
                  </pic:blipFill>
                  <pic:spPr>
                    <a:xfrm>
                      <a:off x="0" y="0"/>
                      <a:ext cx="6038215" cy="7132955"/>
                    </a:xfrm>
                    <a:prstGeom prst="rect">
                      <a:avLst/>
                    </a:prstGeom>
                  </pic:spPr>
                </pic:pic>
              </a:graphicData>
            </a:graphic>
          </wp:inline>
        </w:drawing>
      </w:r>
    </w:p>
    <w:p w14:paraId="36DA5685" w14:textId="7039841A" w:rsidR="00EF4985" w:rsidRDefault="000303A8" w:rsidP="007F593D">
      <w:pPr>
        <w:pStyle w:val="Caption"/>
      </w:pPr>
      <w:bookmarkStart w:id="7404" w:name="_Toc3145451"/>
      <w:r>
        <w:t>Figure</w:t>
      </w:r>
      <w:r w:rsidR="007F593D">
        <w:t xml:space="preserve"> </w:t>
      </w:r>
      <w:ins w:id="7405"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40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407" w:author="Nicholas Weatherley" w:date="2019-03-05T22:36:00Z">
        <w:r w:rsidR="00D5585D">
          <w:rPr>
            <w:noProof/>
          </w:rPr>
          <w:t>7</w:t>
        </w:r>
        <w:r w:rsidR="00D5585D">
          <w:fldChar w:fldCharType="end"/>
        </w:r>
      </w:ins>
      <w:ins w:id="7408" w:author="Windows User" w:date="2018-11-01T14:27:00Z">
        <w:del w:id="7409" w:author="Nicholas Weatherley" w:date="2019-03-05T22:36:00Z">
          <w:r w:rsidR="002F70B6" w:rsidDel="00D5585D">
            <w:fldChar w:fldCharType="begin"/>
          </w:r>
          <w:r w:rsidR="002F70B6" w:rsidDel="00D5585D">
            <w:delInstrText xml:space="preserve"> STYLEREF 1 \s </w:delInstrText>
          </w:r>
        </w:del>
      </w:ins>
      <w:del w:id="7410" w:author="Nicholas Weatherley" w:date="2019-03-05T22:36:00Z">
        <w:r w:rsidR="002F70B6" w:rsidDel="00D5585D">
          <w:fldChar w:fldCharType="separate"/>
        </w:r>
        <w:r w:rsidR="0024585E" w:rsidDel="00D5585D">
          <w:rPr>
            <w:noProof/>
          </w:rPr>
          <w:delText>7</w:delText>
        </w:r>
      </w:del>
      <w:ins w:id="7411" w:author="Windows User" w:date="2018-11-01T14:27:00Z">
        <w:del w:id="741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413" w:author="Nicholas Weatherley" w:date="2019-03-05T22:36:00Z">
        <w:r w:rsidR="002F70B6" w:rsidDel="00D5585D">
          <w:fldChar w:fldCharType="end"/>
        </w:r>
      </w:del>
      <w:del w:id="741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7</w:delText>
        </w:r>
        <w:r w:rsidR="00C87381" w:rsidDel="00135BE2">
          <w:fldChar w:fldCharType="end"/>
        </w:r>
      </w:del>
      <w:r w:rsidR="007F593D">
        <w:t>: Parametric maps of flow and volume.</w:t>
      </w:r>
      <w:bookmarkEnd w:id="7404"/>
    </w:p>
    <w:p w14:paraId="00049A71" w14:textId="6FF43B1D" w:rsidR="00396EF5" w:rsidRPr="00396EF5" w:rsidRDefault="00396EF5" w:rsidP="00396EF5">
      <w:pPr>
        <w:pStyle w:val="Figuretext"/>
      </w:pPr>
      <w:r>
        <w:t>Examples of regional blood flow (rBF) and volume (rBV) from the same participant, shown in panels A and B, respectively. There is less of a clear basal / peripheral distribution of flow or volume</w:t>
      </w:r>
      <w:r w:rsidR="0069119B">
        <w:t xml:space="preserve"> compared to the transit time maps. In all cases, rBV and rBF maps are strikingly similar to one another</w:t>
      </w:r>
      <w:r w:rsidR="006D3700">
        <w:t>.</w:t>
      </w:r>
    </w:p>
    <w:p w14:paraId="6986F94C" w14:textId="267223CA" w:rsidR="00B92F7B" w:rsidRDefault="00B92F7B" w:rsidP="00B92F7B">
      <w:pPr>
        <w:pStyle w:val="Heading4"/>
      </w:pPr>
      <w:r>
        <w:t>Anatomical Correlates</w:t>
      </w:r>
    </w:p>
    <w:p w14:paraId="3ED388BC" w14:textId="4CC32B35" w:rsidR="00EE6AD5" w:rsidRPr="00EE6AD5" w:rsidRDefault="000303A8" w:rsidP="00EE6AD5">
      <w:r>
        <w:t>Figure</w:t>
      </w:r>
      <w:r w:rsidR="00EE6AD5">
        <w:t>s 7.8 through 7.10 are representative images comparing FWHM, rBF and rBV parametric maps</w:t>
      </w:r>
      <w:r w:rsidR="003C29DB">
        <w:t>, matched visually</w:t>
      </w:r>
      <w:r w:rsidR="00EE6AD5">
        <w:t xml:space="preserve"> to regions of disease evident on CT.</w:t>
      </w:r>
    </w:p>
    <w:p w14:paraId="6EDBDF97" w14:textId="77777777" w:rsidR="009D0CEA" w:rsidRDefault="009D0CEA" w:rsidP="009D0CEA">
      <w:pPr>
        <w:pStyle w:val="figure"/>
      </w:pPr>
      <w:r>
        <w:rPr>
          <w:noProof/>
          <w:lang w:eastAsia="en-GB"/>
        </w:rPr>
        <w:lastRenderedPageBreak/>
        <w:drawing>
          <wp:inline distT="0" distB="0" distL="0" distR="0" wp14:anchorId="3CA4F065" wp14:editId="453E98FE">
            <wp:extent cx="5973868" cy="4230840"/>
            <wp:effectExtent l="0" t="0" r="0" b="1143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TT and CT.pdf"/>
                    <pic:cNvPicPr/>
                  </pic:nvPicPr>
                  <pic:blipFill rotWithShape="1">
                    <a:blip r:embed="rId194">
                      <a:extLst>
                        <a:ext uri="{28A0092B-C50C-407E-A947-70E740481C1C}">
                          <a14:useLocalDpi xmlns:a14="http://schemas.microsoft.com/office/drawing/2010/main" val="0"/>
                        </a:ext>
                      </a:extLst>
                    </a:blip>
                    <a:srcRect r="24983"/>
                    <a:stretch/>
                  </pic:blipFill>
                  <pic:spPr bwMode="auto">
                    <a:xfrm>
                      <a:off x="0" y="0"/>
                      <a:ext cx="5984692" cy="4238506"/>
                    </a:xfrm>
                    <a:prstGeom prst="rect">
                      <a:avLst/>
                    </a:prstGeom>
                    <a:ln>
                      <a:noFill/>
                    </a:ln>
                    <a:extLst>
                      <a:ext uri="{53640926-AAD7-44D8-BBD7-CCE9431645EC}">
                        <a14:shadowObscured xmlns:a14="http://schemas.microsoft.com/office/drawing/2010/main"/>
                      </a:ext>
                    </a:extLst>
                  </pic:spPr>
                </pic:pic>
              </a:graphicData>
            </a:graphic>
          </wp:inline>
        </w:drawing>
      </w:r>
    </w:p>
    <w:p w14:paraId="672B3CFB" w14:textId="01A1C689" w:rsidR="00B92F7B" w:rsidRDefault="000303A8" w:rsidP="009D0CEA">
      <w:pPr>
        <w:pStyle w:val="Caption"/>
      </w:pPr>
      <w:bookmarkStart w:id="7415" w:name="_Toc3145452"/>
      <w:r>
        <w:t>Figure</w:t>
      </w:r>
      <w:r w:rsidR="009D0CEA">
        <w:t xml:space="preserve"> </w:t>
      </w:r>
      <w:ins w:id="7416"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41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418" w:author="Nicholas Weatherley" w:date="2019-03-05T22:36:00Z">
        <w:r w:rsidR="00D5585D">
          <w:rPr>
            <w:noProof/>
          </w:rPr>
          <w:t>8</w:t>
        </w:r>
        <w:r w:rsidR="00D5585D">
          <w:fldChar w:fldCharType="end"/>
        </w:r>
      </w:ins>
      <w:ins w:id="7419" w:author="Windows User" w:date="2018-11-01T14:27:00Z">
        <w:del w:id="7420" w:author="Nicholas Weatherley" w:date="2019-03-05T22:36:00Z">
          <w:r w:rsidR="002F70B6" w:rsidDel="00D5585D">
            <w:fldChar w:fldCharType="begin"/>
          </w:r>
          <w:r w:rsidR="002F70B6" w:rsidDel="00D5585D">
            <w:delInstrText xml:space="preserve"> STYLEREF 1 \s </w:delInstrText>
          </w:r>
        </w:del>
      </w:ins>
      <w:del w:id="7421" w:author="Nicholas Weatherley" w:date="2019-03-05T22:36:00Z">
        <w:r w:rsidR="002F70B6" w:rsidDel="00D5585D">
          <w:fldChar w:fldCharType="separate"/>
        </w:r>
        <w:r w:rsidR="0024585E" w:rsidDel="00D5585D">
          <w:rPr>
            <w:noProof/>
          </w:rPr>
          <w:delText>7</w:delText>
        </w:r>
      </w:del>
      <w:ins w:id="7422" w:author="Windows User" w:date="2018-11-01T14:27:00Z">
        <w:del w:id="742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424" w:author="Nicholas Weatherley" w:date="2019-03-05T22:36:00Z">
        <w:r w:rsidR="002F70B6" w:rsidDel="00D5585D">
          <w:fldChar w:fldCharType="end"/>
        </w:r>
      </w:del>
      <w:del w:id="742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8</w:delText>
        </w:r>
        <w:r w:rsidR="00C87381" w:rsidDel="00135BE2">
          <w:fldChar w:fldCharType="end"/>
        </w:r>
      </w:del>
      <w:r w:rsidR="009D0CEA">
        <w:t>: Transit time and anatomical features of fibrosis</w:t>
      </w:r>
      <w:bookmarkEnd w:id="7415"/>
    </w:p>
    <w:p w14:paraId="35EF3845" w14:textId="1E2F94E1" w:rsidR="009D0CEA" w:rsidRDefault="00B73D7E" w:rsidP="009D0CEA">
      <w:pPr>
        <w:pStyle w:val="Figuretext"/>
      </w:pPr>
      <w:r>
        <w:t>The participant with fulminant honeycomb change in panels A and B has a higher overall mean full width at half maximum (FWHM), measuring at</w:t>
      </w:r>
      <w:r w:rsidR="00940F0D">
        <w:t xml:space="preserve"> </w:t>
      </w:r>
      <w:r>
        <w:t xml:space="preserve">14.6s, compared to the participant </w:t>
      </w:r>
      <w:r w:rsidR="00940F0D">
        <w:t xml:space="preserve">with less honeycomb and more reticular change </w:t>
      </w:r>
      <w:r>
        <w:t xml:space="preserve">in panels C and D, who has a FWHM of </w:t>
      </w:r>
      <w:r w:rsidR="00940F0D">
        <w:t>11.8s</w:t>
      </w:r>
      <w:r w:rsidR="00355E96">
        <w:t>.</w:t>
      </w:r>
      <w:r w:rsidRPr="00B73D7E">
        <w:t xml:space="preserve"> </w:t>
      </w:r>
      <w:r w:rsidR="00940F0D">
        <w:t>Nevertheless, a</w:t>
      </w:r>
      <w:r w:rsidRPr="00256551">
        <w:t>reas of increase</w:t>
      </w:r>
      <w:r w:rsidR="00940F0D">
        <w:t>d</w:t>
      </w:r>
      <w:r w:rsidRPr="00256551">
        <w:t xml:space="preserve"> </w:t>
      </w:r>
      <w:r w:rsidR="00940F0D">
        <w:t>FWHM</w:t>
      </w:r>
      <w:r w:rsidRPr="00256551">
        <w:t xml:space="preserve"> are apparent in peripheral and basal regions of</w:t>
      </w:r>
      <w:r w:rsidR="00355E96">
        <w:t xml:space="preserve"> lung tissue in both volunteers and appear to be raised predominantly in areas of fibrotic change.</w:t>
      </w:r>
    </w:p>
    <w:p w14:paraId="2524A20F" w14:textId="77777777" w:rsidR="00321920" w:rsidRPr="00321920" w:rsidRDefault="00321920" w:rsidP="00321920"/>
    <w:p w14:paraId="67D5EC30" w14:textId="1FF4EF03" w:rsidR="00BD27F7" w:rsidRDefault="00321920" w:rsidP="00BD27F7">
      <w:pPr>
        <w:pStyle w:val="figure"/>
      </w:pPr>
      <w:r>
        <w:rPr>
          <w:noProof/>
          <w:lang w:eastAsia="en-GB"/>
        </w:rPr>
        <w:lastRenderedPageBreak/>
        <w:drawing>
          <wp:inline distT="0" distB="0" distL="0" distR="0" wp14:anchorId="12820A34" wp14:editId="2D384137">
            <wp:extent cx="6038215" cy="3396615"/>
            <wp:effectExtent l="0" t="0" r="6985"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T and rBF.pdf"/>
                    <pic:cNvPicPr/>
                  </pic:nvPicPr>
                  <pic:blipFill>
                    <a:blip r:embed="rId195">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5B948DC5" w14:textId="576123AA" w:rsidR="00E37C9D" w:rsidRDefault="000303A8" w:rsidP="00BD27F7">
      <w:pPr>
        <w:pStyle w:val="Caption"/>
      </w:pPr>
      <w:bookmarkStart w:id="7426" w:name="_Toc3145453"/>
      <w:r>
        <w:t>Figure</w:t>
      </w:r>
      <w:r w:rsidR="00BD27F7">
        <w:t xml:space="preserve"> </w:t>
      </w:r>
      <w:ins w:id="7427"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42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429" w:author="Nicholas Weatherley" w:date="2019-03-05T22:36:00Z">
        <w:r w:rsidR="00D5585D">
          <w:rPr>
            <w:noProof/>
          </w:rPr>
          <w:t>9</w:t>
        </w:r>
        <w:r w:rsidR="00D5585D">
          <w:fldChar w:fldCharType="end"/>
        </w:r>
      </w:ins>
      <w:ins w:id="7430" w:author="Windows User" w:date="2018-11-01T14:27:00Z">
        <w:del w:id="7431" w:author="Nicholas Weatherley" w:date="2019-03-05T22:36:00Z">
          <w:r w:rsidR="002F70B6" w:rsidDel="00D5585D">
            <w:fldChar w:fldCharType="begin"/>
          </w:r>
          <w:r w:rsidR="002F70B6" w:rsidDel="00D5585D">
            <w:delInstrText xml:space="preserve"> STYLEREF 1 \s </w:delInstrText>
          </w:r>
        </w:del>
      </w:ins>
      <w:del w:id="7432" w:author="Nicholas Weatherley" w:date="2019-03-05T22:36:00Z">
        <w:r w:rsidR="002F70B6" w:rsidDel="00D5585D">
          <w:fldChar w:fldCharType="separate"/>
        </w:r>
        <w:r w:rsidR="0024585E" w:rsidDel="00D5585D">
          <w:rPr>
            <w:noProof/>
          </w:rPr>
          <w:delText>7</w:delText>
        </w:r>
      </w:del>
      <w:ins w:id="7433" w:author="Windows User" w:date="2018-11-01T14:27:00Z">
        <w:del w:id="743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435" w:author="Nicholas Weatherley" w:date="2019-03-05T22:36:00Z">
        <w:r w:rsidR="002F70B6" w:rsidDel="00D5585D">
          <w:fldChar w:fldCharType="end"/>
        </w:r>
      </w:del>
      <w:del w:id="743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9</w:delText>
        </w:r>
        <w:r w:rsidR="00C87381" w:rsidDel="00135BE2">
          <w:fldChar w:fldCharType="end"/>
        </w:r>
      </w:del>
      <w:r w:rsidR="00BD27F7">
        <w:t>: Regional blood flow and anatomical features of fibrosis</w:t>
      </w:r>
      <w:bookmarkEnd w:id="7426"/>
    </w:p>
    <w:p w14:paraId="0601DB93" w14:textId="7B2A56A8" w:rsidR="00BD27F7" w:rsidRDefault="00BD27F7" w:rsidP="00BD27F7">
      <w:pPr>
        <w:pStyle w:val="Figuretext"/>
      </w:pPr>
      <w:r>
        <w:t xml:space="preserve">The relationship between regional blood flow (rBF) and fibrotic regions is less apparent that that of transit time. </w:t>
      </w:r>
      <w:r w:rsidR="00595A51">
        <w:t>Signal heterogeneity appears to be dominated by changes in large vessels and it is difficult to associate regions of low blood flow with regions of d</w:t>
      </w:r>
      <w:r w:rsidR="00671D72">
        <w:t>isease in these representative examples.</w:t>
      </w:r>
    </w:p>
    <w:p w14:paraId="0CE21E51" w14:textId="3C950679" w:rsidR="00CD6127" w:rsidRDefault="00321920" w:rsidP="00CD6127">
      <w:pPr>
        <w:pStyle w:val="figure"/>
      </w:pPr>
      <w:r>
        <w:rPr>
          <w:noProof/>
          <w:lang w:eastAsia="en-GB"/>
        </w:rPr>
        <w:drawing>
          <wp:inline distT="0" distB="0" distL="0" distR="0" wp14:anchorId="3C261FD5" wp14:editId="2AE9B44F">
            <wp:extent cx="6038215" cy="3396615"/>
            <wp:effectExtent l="0" t="0" r="6985"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T and rBV.pdf"/>
                    <pic:cNvPicPr/>
                  </pic:nvPicPr>
                  <pic:blipFill>
                    <a:blip r:embed="rId196">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224B605F" w14:textId="46C0DF01" w:rsidR="00671D72" w:rsidRDefault="000303A8" w:rsidP="00CD6127">
      <w:pPr>
        <w:pStyle w:val="Caption"/>
      </w:pPr>
      <w:bookmarkStart w:id="7437" w:name="_Toc3145454"/>
      <w:r>
        <w:t>Figure</w:t>
      </w:r>
      <w:r w:rsidR="00CD6127">
        <w:t xml:space="preserve"> </w:t>
      </w:r>
      <w:ins w:id="7438"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43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440" w:author="Nicholas Weatherley" w:date="2019-03-05T22:36:00Z">
        <w:r w:rsidR="00D5585D">
          <w:rPr>
            <w:noProof/>
          </w:rPr>
          <w:t>10</w:t>
        </w:r>
        <w:r w:rsidR="00D5585D">
          <w:fldChar w:fldCharType="end"/>
        </w:r>
      </w:ins>
      <w:ins w:id="7441" w:author="Windows User" w:date="2018-11-01T14:27:00Z">
        <w:del w:id="7442" w:author="Nicholas Weatherley" w:date="2019-03-05T22:36:00Z">
          <w:r w:rsidR="002F70B6" w:rsidDel="00D5585D">
            <w:fldChar w:fldCharType="begin"/>
          </w:r>
          <w:r w:rsidR="002F70B6" w:rsidDel="00D5585D">
            <w:delInstrText xml:space="preserve"> STYLEREF 1 \s </w:delInstrText>
          </w:r>
        </w:del>
      </w:ins>
      <w:del w:id="7443" w:author="Nicholas Weatherley" w:date="2019-03-05T22:36:00Z">
        <w:r w:rsidR="002F70B6" w:rsidDel="00D5585D">
          <w:fldChar w:fldCharType="separate"/>
        </w:r>
        <w:r w:rsidR="0024585E" w:rsidDel="00D5585D">
          <w:rPr>
            <w:noProof/>
          </w:rPr>
          <w:delText>7</w:delText>
        </w:r>
      </w:del>
      <w:ins w:id="7444" w:author="Windows User" w:date="2018-11-01T14:27:00Z">
        <w:del w:id="744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446" w:author="Nicholas Weatherley" w:date="2019-03-05T22:36:00Z">
        <w:r w:rsidR="002F70B6" w:rsidDel="00D5585D">
          <w:fldChar w:fldCharType="end"/>
        </w:r>
      </w:del>
      <w:del w:id="744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0</w:delText>
        </w:r>
        <w:r w:rsidR="00C87381" w:rsidDel="00135BE2">
          <w:fldChar w:fldCharType="end"/>
        </w:r>
      </w:del>
      <w:r w:rsidR="00CD6127">
        <w:t>:</w:t>
      </w:r>
      <w:r w:rsidR="00CD6127" w:rsidRPr="00CD6127">
        <w:t xml:space="preserve"> </w:t>
      </w:r>
      <w:r w:rsidR="00CD6127">
        <w:t>Regional blood volume and anatomical features of fibrosis</w:t>
      </w:r>
      <w:bookmarkEnd w:id="7437"/>
    </w:p>
    <w:p w14:paraId="4087CB5B" w14:textId="0D5F8FD1" w:rsidR="00CD6127" w:rsidRPr="00CD6127" w:rsidRDefault="00923C8F" w:rsidP="00CD6127">
      <w:pPr>
        <w:pStyle w:val="Figuretext"/>
      </w:pPr>
      <w:r>
        <w:t xml:space="preserve">Similar to regional blood flow reported in </w:t>
      </w:r>
      <w:r w:rsidR="000303A8">
        <w:t>Figure</w:t>
      </w:r>
      <w:r>
        <w:t xml:space="preserve"> 7.9, regional </w:t>
      </w:r>
      <w:r w:rsidR="004F7B0C">
        <w:t>blood</w:t>
      </w:r>
      <w:r>
        <w:t xml:space="preserve"> volume (rBV) heterogeneity is dominated by perihilar branching vessels and heterogeneity of signal within diseased lung parenchyma is not readily appreciable. There are however, subtle regions of perfusion defects apparent on a small number of scan slices. These appear to reside within diseased lung tissue (arrows).</w:t>
      </w:r>
    </w:p>
    <w:p w14:paraId="2FABF0E8" w14:textId="67B1F7AE" w:rsidR="00B92F7B" w:rsidRDefault="00B92F7B" w:rsidP="00B92F7B">
      <w:pPr>
        <w:pStyle w:val="Heading3"/>
      </w:pPr>
      <w:r>
        <w:lastRenderedPageBreak/>
        <w:t xml:space="preserve">Intraparticipant </w:t>
      </w:r>
      <w:r w:rsidR="00AF7825">
        <w:t>Studies</w:t>
      </w:r>
    </w:p>
    <w:p w14:paraId="789E1A8C" w14:textId="1C874391" w:rsidR="00B92F7B" w:rsidRDefault="00B92F7B" w:rsidP="00B92F7B">
      <w:pPr>
        <w:pStyle w:val="Heading4"/>
      </w:pPr>
      <w:r>
        <w:t>Reproducibility</w:t>
      </w:r>
    </w:p>
    <w:p w14:paraId="00BAE246" w14:textId="23685BFE" w:rsidR="00B92F7B" w:rsidRDefault="00295820" w:rsidP="00B92F7B">
      <w:r>
        <w:t xml:space="preserve">Due to the low number of </w:t>
      </w:r>
      <w:r w:rsidR="00F1328D">
        <w:t xml:space="preserve">scans repeated successfully on the same day (n = </w:t>
      </w:r>
      <w:r w:rsidR="00C715A9">
        <w:t>4</w:t>
      </w:r>
      <w:r w:rsidR="00F1328D">
        <w:t>)</w:t>
      </w:r>
      <w:r w:rsidR="00C715A9">
        <w:t>, little inference can be made regarding the same day reproducibility of the</w:t>
      </w:r>
      <w:r w:rsidR="00A76539">
        <w:t xml:space="preserve"> DCE scans</w:t>
      </w:r>
      <w:ins w:id="7448" w:author="Nicholas Weatherley" w:date="2019-03-04T21:07:00Z">
        <w:r w:rsidR="000C2DC8">
          <w:t xml:space="preserve"> and no formal statistical analysis has been performed</w:t>
        </w:r>
      </w:ins>
      <w:r w:rsidR="00C715A9">
        <w:t>.</w:t>
      </w:r>
      <w:ins w:id="7449" w:author="Nicholas Weatherley" w:date="2019-03-04T21:02:00Z">
        <w:r w:rsidR="00E96948">
          <w:t xml:space="preserve"> Mean transit times</w:t>
        </w:r>
      </w:ins>
      <w:ins w:id="7450" w:author="Nicholas Weatherley" w:date="2019-03-04T21:03:00Z">
        <w:r w:rsidR="00E96948">
          <w:t xml:space="preserve"> (FWHM)</w:t>
        </w:r>
      </w:ins>
      <w:ins w:id="7451" w:author="Nicholas Weatherley" w:date="2019-03-04T21:02:00Z">
        <w:r w:rsidR="00E96948">
          <w:t xml:space="preserve"> are listed in table </w:t>
        </w:r>
      </w:ins>
      <w:ins w:id="7452" w:author="Nicholas Weatherley" w:date="2019-03-04T21:03:00Z">
        <w:r w:rsidR="00E96948">
          <w:t>7.2.</w:t>
        </w:r>
      </w:ins>
      <w:r w:rsidR="00A76539">
        <w:t xml:space="preserve"> Example slices of same-day scans from these four participants are provided in </w:t>
      </w:r>
      <w:r w:rsidR="000303A8">
        <w:t>Figure</w:t>
      </w:r>
      <w:r w:rsidR="00A76539">
        <w:t xml:space="preserve"> 7.11.</w:t>
      </w:r>
    </w:p>
    <w:p w14:paraId="7D8DA849" w14:textId="5E297638" w:rsidR="00E96948" w:rsidRDefault="00E96948" w:rsidP="005A5DEC">
      <w:pPr>
        <w:pStyle w:val="TableTitle0"/>
        <w:pPrChange w:id="7453" w:author="Nicholas Weatherley" w:date="2019-03-10T21:19:00Z">
          <w:pPr>
            <w:pStyle w:val="Caption"/>
          </w:pPr>
        </w:pPrChange>
      </w:pPr>
      <w:bookmarkStart w:id="7454" w:name="_Toc3145552"/>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2</w:t>
      </w:r>
      <w:r>
        <w:fldChar w:fldCharType="end"/>
      </w:r>
      <w:r>
        <w:t>: Mean transit times reproducibility</w:t>
      </w:r>
      <w:bookmarkEnd w:id="7454"/>
    </w:p>
    <w:tbl>
      <w:tblPr>
        <w:tblStyle w:val="ListTable3"/>
        <w:tblW w:w="9499" w:type="dxa"/>
        <w:tblLook w:val="04A0" w:firstRow="1" w:lastRow="0" w:firstColumn="1" w:lastColumn="0" w:noHBand="0" w:noVBand="1"/>
        <w:tblPrChange w:id="7455" w:author="Nicholas Weatherley" w:date="2019-03-04T21:10:00Z">
          <w:tblPr>
            <w:tblStyle w:val="ListTable3"/>
            <w:tblW w:w="13062" w:type="dxa"/>
            <w:tblLook w:val="04A0" w:firstRow="1" w:lastRow="0" w:firstColumn="1" w:lastColumn="0" w:noHBand="0" w:noVBand="1"/>
          </w:tblPr>
        </w:tblPrChange>
      </w:tblPr>
      <w:tblGrid>
        <w:gridCol w:w="4387"/>
        <w:gridCol w:w="2556"/>
        <w:gridCol w:w="2556"/>
        <w:tblGridChange w:id="7456">
          <w:tblGrid>
            <w:gridCol w:w="2374"/>
            <w:gridCol w:w="3562"/>
            <w:gridCol w:w="3563"/>
          </w:tblGrid>
        </w:tblGridChange>
      </w:tblGrid>
      <w:tr w:rsidR="00F22DF2" w14:paraId="7E8CC390" w14:textId="3071CF8C" w:rsidTr="00F22DF2">
        <w:trPr>
          <w:cnfStyle w:val="100000000000" w:firstRow="1" w:lastRow="0" w:firstColumn="0" w:lastColumn="0" w:oddVBand="0" w:evenVBand="0" w:oddHBand="0" w:evenHBand="0" w:firstRowFirstColumn="0" w:firstRowLastColumn="0" w:lastRowFirstColumn="0" w:lastRowLastColumn="0"/>
          <w:cantSplit/>
          <w:tblHeader/>
          <w:trPrChange w:id="7457" w:author="Nicholas Weatherley" w:date="2019-03-04T21:10:00Z">
            <w:trPr>
              <w:cantSplit/>
              <w:tblHeader/>
            </w:trPr>
          </w:trPrChange>
        </w:trPr>
        <w:tc>
          <w:tcPr>
            <w:cnfStyle w:val="001000000100" w:firstRow="0" w:lastRow="0" w:firstColumn="1" w:lastColumn="0" w:oddVBand="0" w:evenVBand="0" w:oddHBand="0" w:evenHBand="0" w:firstRowFirstColumn="1" w:firstRowLastColumn="0" w:lastRowFirstColumn="0" w:lastRowLastColumn="0"/>
            <w:tcW w:w="0" w:type="dxa"/>
            <w:tcPrChange w:id="7458" w:author="Nicholas Weatherley" w:date="2019-03-04T21:10:00Z">
              <w:tcPr>
                <w:tcW w:w="2374" w:type="dxa"/>
              </w:tcPr>
            </w:tcPrChange>
          </w:tcPr>
          <w:p w14:paraId="2B60B97B" w14:textId="1EA21D66" w:rsidR="00F22DF2" w:rsidRDefault="00F22DF2">
            <w:pPr>
              <w:jc w:val="center"/>
              <w:cnfStyle w:val="101000000100" w:firstRow="1" w:lastRow="0" w:firstColumn="1" w:lastColumn="0" w:oddVBand="0" w:evenVBand="0" w:oddHBand="0" w:evenHBand="0" w:firstRowFirstColumn="1" w:firstRowLastColumn="0" w:lastRowFirstColumn="0" w:lastRowLastColumn="0"/>
              <w:pPrChange w:id="7459" w:author="Nicholas Weatherley" w:date="2019-03-04T21:08:00Z">
                <w:pPr>
                  <w:cnfStyle w:val="101000000100" w:firstRow="1" w:lastRow="0" w:firstColumn="1" w:lastColumn="0" w:oddVBand="0" w:evenVBand="0" w:oddHBand="0" w:evenHBand="0" w:firstRowFirstColumn="1" w:firstRowLastColumn="0" w:lastRowFirstColumn="0" w:lastRowLastColumn="0"/>
                </w:pPr>
              </w:pPrChange>
            </w:pPr>
            <w:r>
              <w:t>Pariticipant</w:t>
            </w:r>
          </w:p>
        </w:tc>
        <w:tc>
          <w:tcPr>
            <w:tcW w:w="0" w:type="dxa"/>
            <w:tcPrChange w:id="7460" w:author="Nicholas Weatherley" w:date="2019-03-04T21:10:00Z">
              <w:tcPr>
                <w:tcW w:w="3562" w:type="dxa"/>
              </w:tcPr>
            </w:tcPrChange>
          </w:tcPr>
          <w:p w14:paraId="63DC47D9" w14:textId="2C704C40" w:rsidR="00F22DF2" w:rsidRPr="00E96948" w:rsidRDefault="00F22DF2" w:rsidP="00E96948">
            <w:pPr>
              <w:jc w:val="center"/>
              <w:cnfStyle w:val="100000000000" w:firstRow="1" w:lastRow="0" w:firstColumn="0" w:lastColumn="0" w:oddVBand="0" w:evenVBand="0" w:oddHBand="0" w:evenHBand="0" w:firstRowFirstColumn="0" w:firstRowLastColumn="0" w:lastRowFirstColumn="0" w:lastRowLastColumn="0"/>
              <w:rPr>
                <w:bCs w:val="0"/>
                <w:sz w:val="22"/>
                <w:szCs w:val="22"/>
              </w:rPr>
            </w:pPr>
            <w:ins w:id="7461" w:author="Nicholas Weatherley" w:date="2019-03-04T21:06:00Z">
              <w:r w:rsidRPr="00E96948">
                <w:rPr>
                  <w:sz w:val="22"/>
                  <w:szCs w:val="22"/>
                </w:rPr>
                <w:t>FWHM Scan A</w:t>
              </w:r>
            </w:ins>
            <w:ins w:id="7462" w:author="Nicholas Weatherley" w:date="2019-03-04T21:08:00Z">
              <w:r>
                <w:rPr>
                  <w:bCs w:val="0"/>
                  <w:sz w:val="22"/>
                  <w:szCs w:val="22"/>
                </w:rPr>
                <w:t xml:space="preserve"> (s)</w:t>
              </w:r>
            </w:ins>
          </w:p>
        </w:tc>
        <w:tc>
          <w:tcPr>
            <w:tcW w:w="0" w:type="dxa"/>
            <w:tcPrChange w:id="7463" w:author="Nicholas Weatherley" w:date="2019-03-04T21:10:00Z">
              <w:tcPr>
                <w:tcW w:w="3563" w:type="dxa"/>
              </w:tcPr>
            </w:tcPrChange>
          </w:tcPr>
          <w:p w14:paraId="24021282" w14:textId="509F482E" w:rsidR="00F22DF2" w:rsidRPr="002E360C" w:rsidRDefault="00F22DF2" w:rsidP="00E96948">
            <w:pPr>
              <w:jc w:val="center"/>
              <w:cnfStyle w:val="100000000000" w:firstRow="1" w:lastRow="0" w:firstColumn="0" w:lastColumn="0" w:oddVBand="0" w:evenVBand="0" w:oddHBand="0" w:evenHBand="0" w:firstRowFirstColumn="0" w:firstRowLastColumn="0" w:lastRowFirstColumn="0" w:lastRowLastColumn="0"/>
              <w:rPr>
                <w:sz w:val="22"/>
                <w:szCs w:val="22"/>
              </w:rPr>
            </w:pPr>
            <w:ins w:id="7464" w:author="Nicholas Weatherley" w:date="2019-03-04T21:07:00Z">
              <w:r w:rsidRPr="002A55A7">
                <w:rPr>
                  <w:bCs w:val="0"/>
                  <w:sz w:val="22"/>
                  <w:szCs w:val="22"/>
                </w:rPr>
                <w:t xml:space="preserve">FWHM Scan </w:t>
              </w:r>
              <w:r>
                <w:rPr>
                  <w:bCs w:val="0"/>
                  <w:sz w:val="22"/>
                  <w:szCs w:val="22"/>
                </w:rPr>
                <w:t>B</w:t>
              </w:r>
            </w:ins>
            <w:ins w:id="7465" w:author="Nicholas Weatherley" w:date="2019-03-04T21:08:00Z">
              <w:r>
                <w:rPr>
                  <w:bCs w:val="0"/>
                  <w:sz w:val="22"/>
                  <w:szCs w:val="22"/>
                </w:rPr>
                <w:t xml:space="preserve"> (s)</w:t>
              </w:r>
            </w:ins>
          </w:p>
        </w:tc>
      </w:tr>
      <w:tr w:rsidR="00F22DF2" w14:paraId="0F1DC32D" w14:textId="77777777" w:rsidTr="00F22DF2">
        <w:trPr>
          <w:cnfStyle w:val="000000100000" w:firstRow="0" w:lastRow="0" w:firstColumn="0" w:lastColumn="0" w:oddVBand="0" w:evenVBand="0" w:oddHBand="1" w:evenHBand="0" w:firstRowFirstColumn="0" w:firstRowLastColumn="0" w:lastRowFirstColumn="0" w:lastRowLastColumn="0"/>
          <w:cantSplit/>
          <w:trPrChange w:id="7466" w:author="Nicholas Weatherley" w:date="2019-03-04T21:10:00Z">
            <w:trPr>
              <w:wAfter w:w="3563" w:type="dxa"/>
              <w:cantSplit/>
            </w:trPr>
          </w:trPrChange>
        </w:trPr>
        <w:tc>
          <w:tcPr>
            <w:cnfStyle w:val="001000000000" w:firstRow="0" w:lastRow="0" w:firstColumn="1" w:lastColumn="0" w:oddVBand="0" w:evenVBand="0" w:oddHBand="0" w:evenHBand="0" w:firstRowFirstColumn="0" w:firstRowLastColumn="0" w:lastRowFirstColumn="0" w:lastRowLastColumn="0"/>
            <w:tcW w:w="0" w:type="dxa"/>
            <w:tcPrChange w:id="7467" w:author="Nicholas Weatherley" w:date="2019-03-04T21:10:00Z">
              <w:tcPr>
                <w:tcW w:w="2374" w:type="dxa"/>
              </w:tcPr>
            </w:tcPrChange>
          </w:tcPr>
          <w:p w14:paraId="7937704F" w14:textId="1217F701" w:rsidR="00F22DF2" w:rsidRPr="002E360C" w:rsidRDefault="00F22DF2">
            <w:pPr>
              <w:jc w:val="center"/>
              <w:cnfStyle w:val="001000100000" w:firstRow="0" w:lastRow="0" w:firstColumn="1" w:lastColumn="0" w:oddVBand="0" w:evenVBand="0" w:oddHBand="1" w:evenHBand="0" w:firstRowFirstColumn="0" w:firstRowLastColumn="0" w:lastRowFirstColumn="0" w:lastRowLastColumn="0"/>
              <w:rPr>
                <w:sz w:val="22"/>
                <w:szCs w:val="22"/>
              </w:rPr>
              <w:pPrChange w:id="7468" w:author="Nicholas Weatherley" w:date="2019-03-04T21:04:00Z">
                <w:pPr>
                  <w:cnfStyle w:val="001000100000" w:firstRow="0" w:lastRow="0" w:firstColumn="1" w:lastColumn="0" w:oddVBand="0" w:evenVBand="0" w:oddHBand="1" w:evenHBand="0" w:firstRowFirstColumn="0" w:firstRowLastColumn="0" w:lastRowFirstColumn="0" w:lastRowLastColumn="0"/>
                </w:pPr>
              </w:pPrChange>
            </w:pPr>
            <w:r>
              <w:rPr>
                <w:sz w:val="22"/>
                <w:szCs w:val="22"/>
              </w:rPr>
              <w:t>A</w:t>
            </w:r>
          </w:p>
        </w:tc>
        <w:tc>
          <w:tcPr>
            <w:tcW w:w="0" w:type="dxa"/>
            <w:tcPrChange w:id="7469" w:author="Nicholas Weatherley" w:date="2019-03-04T21:10:00Z">
              <w:tcPr>
                <w:tcW w:w="3562" w:type="dxa"/>
              </w:tcPr>
            </w:tcPrChange>
          </w:tcPr>
          <w:p w14:paraId="4D2795A2" w14:textId="6ED9E46D" w:rsidR="00F22DF2" w:rsidRPr="00517B06" w:rsidRDefault="00F22DF2" w:rsidP="00E96948">
            <w:pPr>
              <w:jc w:val="center"/>
              <w:cnfStyle w:val="000000100000" w:firstRow="0" w:lastRow="0" w:firstColumn="0" w:lastColumn="0" w:oddVBand="0" w:evenVBand="0" w:oddHBand="1" w:evenHBand="0" w:firstRowFirstColumn="0" w:firstRowLastColumn="0" w:lastRowFirstColumn="0" w:lastRowLastColumn="0"/>
              <w:rPr>
                <w:b/>
                <w:sz w:val="22"/>
                <w:szCs w:val="22"/>
              </w:rPr>
            </w:pPr>
            <w:ins w:id="7470" w:author="Nicholas Weatherley" w:date="2019-03-04T21:08:00Z">
              <w:r>
                <w:rPr>
                  <w:b/>
                  <w:sz w:val="22"/>
                  <w:szCs w:val="22"/>
                </w:rPr>
                <w:t>8.74</w:t>
              </w:r>
            </w:ins>
          </w:p>
        </w:tc>
        <w:tc>
          <w:tcPr>
            <w:tcW w:w="0" w:type="dxa"/>
            <w:tcPrChange w:id="7471" w:author="Nicholas Weatherley" w:date="2019-03-04T21:10:00Z">
              <w:tcPr>
                <w:tcW w:w="3563" w:type="dxa"/>
              </w:tcPr>
            </w:tcPrChange>
          </w:tcPr>
          <w:p w14:paraId="0F6ACBEC" w14:textId="421CBB07" w:rsidR="00F22DF2" w:rsidRPr="00517B06" w:rsidRDefault="00F22DF2" w:rsidP="00E96948">
            <w:pPr>
              <w:jc w:val="center"/>
              <w:cnfStyle w:val="000000100000" w:firstRow="0" w:lastRow="0" w:firstColumn="0" w:lastColumn="0" w:oddVBand="0" w:evenVBand="0" w:oddHBand="1" w:evenHBand="0" w:firstRowFirstColumn="0" w:firstRowLastColumn="0" w:lastRowFirstColumn="0" w:lastRowLastColumn="0"/>
              <w:rPr>
                <w:b/>
                <w:sz w:val="22"/>
                <w:szCs w:val="22"/>
              </w:rPr>
            </w:pPr>
            <w:ins w:id="7472" w:author="Nicholas Weatherley" w:date="2019-03-04T21:08:00Z">
              <w:r>
                <w:rPr>
                  <w:b/>
                  <w:sz w:val="22"/>
                  <w:szCs w:val="22"/>
                </w:rPr>
                <w:t>7.94</w:t>
              </w:r>
            </w:ins>
          </w:p>
        </w:tc>
      </w:tr>
      <w:tr w:rsidR="00F22DF2" w14:paraId="460FE547" w14:textId="77777777" w:rsidTr="00F22DF2">
        <w:trPr>
          <w:cantSplit/>
          <w:trPrChange w:id="7473" w:author="Nicholas Weatherley" w:date="2019-03-04T21:10:00Z">
            <w:trPr>
              <w:wAfter w:w="3563" w:type="dxa"/>
              <w:cantSplit/>
            </w:trPr>
          </w:trPrChange>
        </w:trPr>
        <w:tc>
          <w:tcPr>
            <w:cnfStyle w:val="001000000000" w:firstRow="0" w:lastRow="0" w:firstColumn="1" w:lastColumn="0" w:oddVBand="0" w:evenVBand="0" w:oddHBand="0" w:evenHBand="0" w:firstRowFirstColumn="0" w:firstRowLastColumn="0" w:lastRowFirstColumn="0" w:lastRowLastColumn="0"/>
            <w:tcW w:w="0" w:type="dxa"/>
            <w:tcPrChange w:id="7474" w:author="Nicholas Weatherley" w:date="2019-03-04T21:10:00Z">
              <w:tcPr>
                <w:tcW w:w="2374" w:type="dxa"/>
              </w:tcPr>
            </w:tcPrChange>
          </w:tcPr>
          <w:p w14:paraId="03D54FCC" w14:textId="3C6BA925" w:rsidR="00F22DF2" w:rsidRPr="002E360C" w:rsidRDefault="00F22DF2">
            <w:pPr>
              <w:jc w:val="center"/>
              <w:rPr>
                <w:sz w:val="22"/>
                <w:szCs w:val="22"/>
              </w:rPr>
              <w:pPrChange w:id="7475" w:author="Nicholas Weatherley" w:date="2019-03-04T21:04:00Z">
                <w:pPr/>
              </w:pPrChange>
            </w:pPr>
            <w:r>
              <w:rPr>
                <w:sz w:val="22"/>
                <w:szCs w:val="22"/>
              </w:rPr>
              <w:t>B</w:t>
            </w:r>
          </w:p>
        </w:tc>
        <w:tc>
          <w:tcPr>
            <w:tcW w:w="0" w:type="dxa"/>
            <w:tcPrChange w:id="7476" w:author="Nicholas Weatherley" w:date="2019-03-04T21:10:00Z">
              <w:tcPr>
                <w:tcW w:w="3562" w:type="dxa"/>
              </w:tcPr>
            </w:tcPrChange>
          </w:tcPr>
          <w:p w14:paraId="7FBF0262" w14:textId="2156841D" w:rsidR="00F22DF2" w:rsidRPr="00517B06" w:rsidRDefault="00F22DF2" w:rsidP="00E96948">
            <w:pPr>
              <w:jc w:val="center"/>
              <w:cnfStyle w:val="000000000000" w:firstRow="0" w:lastRow="0" w:firstColumn="0" w:lastColumn="0" w:oddVBand="0" w:evenVBand="0" w:oddHBand="0" w:evenHBand="0" w:firstRowFirstColumn="0" w:firstRowLastColumn="0" w:lastRowFirstColumn="0" w:lastRowLastColumn="0"/>
              <w:rPr>
                <w:b/>
                <w:sz w:val="22"/>
                <w:szCs w:val="22"/>
              </w:rPr>
            </w:pPr>
            <w:ins w:id="7477" w:author="Nicholas Weatherley" w:date="2019-03-04T21:09:00Z">
              <w:r>
                <w:rPr>
                  <w:b/>
                  <w:sz w:val="22"/>
                  <w:szCs w:val="22"/>
                </w:rPr>
                <w:t>13.94</w:t>
              </w:r>
            </w:ins>
          </w:p>
        </w:tc>
        <w:tc>
          <w:tcPr>
            <w:tcW w:w="0" w:type="dxa"/>
            <w:tcPrChange w:id="7478" w:author="Nicholas Weatherley" w:date="2019-03-04T21:10:00Z">
              <w:tcPr>
                <w:tcW w:w="3563" w:type="dxa"/>
              </w:tcPr>
            </w:tcPrChange>
          </w:tcPr>
          <w:p w14:paraId="26DEA295" w14:textId="685C7542" w:rsidR="00F22DF2" w:rsidRPr="00517B06" w:rsidRDefault="00F22DF2" w:rsidP="00E96948">
            <w:pPr>
              <w:jc w:val="center"/>
              <w:cnfStyle w:val="000000000000" w:firstRow="0" w:lastRow="0" w:firstColumn="0" w:lastColumn="0" w:oddVBand="0" w:evenVBand="0" w:oddHBand="0" w:evenHBand="0" w:firstRowFirstColumn="0" w:firstRowLastColumn="0" w:lastRowFirstColumn="0" w:lastRowLastColumn="0"/>
              <w:rPr>
                <w:b/>
                <w:sz w:val="22"/>
                <w:szCs w:val="22"/>
              </w:rPr>
            </w:pPr>
            <w:ins w:id="7479" w:author="Nicholas Weatherley" w:date="2019-03-04T21:09:00Z">
              <w:r>
                <w:rPr>
                  <w:b/>
                  <w:sz w:val="22"/>
                  <w:szCs w:val="22"/>
                </w:rPr>
                <w:t>12.95</w:t>
              </w:r>
            </w:ins>
          </w:p>
        </w:tc>
      </w:tr>
      <w:tr w:rsidR="00F22DF2" w14:paraId="4E3747D9" w14:textId="77777777" w:rsidTr="00F22DF2">
        <w:trPr>
          <w:cnfStyle w:val="000000100000" w:firstRow="0" w:lastRow="0" w:firstColumn="0" w:lastColumn="0" w:oddVBand="0" w:evenVBand="0" w:oddHBand="1" w:evenHBand="0" w:firstRowFirstColumn="0" w:firstRowLastColumn="0" w:lastRowFirstColumn="0" w:lastRowLastColumn="0"/>
          <w:cantSplit/>
          <w:trPrChange w:id="7480" w:author="Nicholas Weatherley" w:date="2019-03-04T21:10:00Z">
            <w:trPr>
              <w:wAfter w:w="3563" w:type="dxa"/>
              <w:cantSplit/>
            </w:trPr>
          </w:trPrChange>
        </w:trPr>
        <w:tc>
          <w:tcPr>
            <w:cnfStyle w:val="001000000000" w:firstRow="0" w:lastRow="0" w:firstColumn="1" w:lastColumn="0" w:oddVBand="0" w:evenVBand="0" w:oddHBand="0" w:evenHBand="0" w:firstRowFirstColumn="0" w:firstRowLastColumn="0" w:lastRowFirstColumn="0" w:lastRowLastColumn="0"/>
            <w:tcW w:w="0" w:type="dxa"/>
            <w:tcPrChange w:id="7481" w:author="Nicholas Weatherley" w:date="2019-03-04T21:10:00Z">
              <w:tcPr>
                <w:tcW w:w="2374" w:type="dxa"/>
              </w:tcPr>
            </w:tcPrChange>
          </w:tcPr>
          <w:p w14:paraId="6ADBA2A4" w14:textId="4F8D02C0" w:rsidR="00F22DF2" w:rsidRPr="00734FC7" w:rsidRDefault="00F22DF2">
            <w:pPr>
              <w:jc w:val="center"/>
              <w:cnfStyle w:val="001000100000" w:firstRow="0" w:lastRow="0" w:firstColumn="1" w:lastColumn="0" w:oddVBand="0" w:evenVBand="0" w:oddHBand="1" w:evenHBand="0" w:firstRowFirstColumn="0" w:firstRowLastColumn="0" w:lastRowFirstColumn="0" w:lastRowLastColumn="0"/>
              <w:rPr>
                <w:sz w:val="22"/>
                <w:szCs w:val="22"/>
              </w:rPr>
              <w:pPrChange w:id="7482" w:author="Nicholas Weatherley" w:date="2019-03-04T21:04:00Z">
                <w:pPr>
                  <w:cnfStyle w:val="001000100000" w:firstRow="0" w:lastRow="0" w:firstColumn="1" w:lastColumn="0" w:oddVBand="0" w:evenVBand="0" w:oddHBand="1" w:evenHBand="0" w:firstRowFirstColumn="0" w:firstRowLastColumn="0" w:lastRowFirstColumn="0" w:lastRowLastColumn="0"/>
                </w:pPr>
              </w:pPrChange>
            </w:pPr>
            <w:r>
              <w:rPr>
                <w:sz w:val="22"/>
                <w:szCs w:val="22"/>
              </w:rPr>
              <w:t>C</w:t>
            </w:r>
          </w:p>
        </w:tc>
        <w:tc>
          <w:tcPr>
            <w:tcW w:w="0" w:type="dxa"/>
            <w:tcPrChange w:id="7483" w:author="Nicholas Weatherley" w:date="2019-03-04T21:10:00Z">
              <w:tcPr>
                <w:tcW w:w="3562" w:type="dxa"/>
              </w:tcPr>
            </w:tcPrChange>
          </w:tcPr>
          <w:p w14:paraId="4A860357" w14:textId="51801CBF" w:rsidR="00F22DF2" w:rsidRPr="00517B06" w:rsidRDefault="00F22DF2" w:rsidP="00E96948">
            <w:pPr>
              <w:jc w:val="center"/>
              <w:cnfStyle w:val="000000100000" w:firstRow="0" w:lastRow="0" w:firstColumn="0" w:lastColumn="0" w:oddVBand="0" w:evenVBand="0" w:oddHBand="1" w:evenHBand="0" w:firstRowFirstColumn="0" w:firstRowLastColumn="0" w:lastRowFirstColumn="0" w:lastRowLastColumn="0"/>
              <w:rPr>
                <w:b/>
                <w:sz w:val="22"/>
                <w:szCs w:val="22"/>
              </w:rPr>
            </w:pPr>
            <w:ins w:id="7484" w:author="Nicholas Weatherley" w:date="2019-03-04T21:09:00Z">
              <w:r>
                <w:rPr>
                  <w:b/>
                  <w:sz w:val="22"/>
                  <w:szCs w:val="22"/>
                </w:rPr>
                <w:t>11.79</w:t>
              </w:r>
            </w:ins>
          </w:p>
        </w:tc>
        <w:tc>
          <w:tcPr>
            <w:tcW w:w="0" w:type="dxa"/>
            <w:tcPrChange w:id="7485" w:author="Nicholas Weatherley" w:date="2019-03-04T21:10:00Z">
              <w:tcPr>
                <w:tcW w:w="3563" w:type="dxa"/>
              </w:tcPr>
            </w:tcPrChange>
          </w:tcPr>
          <w:p w14:paraId="04BFD411" w14:textId="362EDE4D" w:rsidR="00F22DF2" w:rsidRPr="00517B06" w:rsidRDefault="00F22DF2" w:rsidP="00E96948">
            <w:pPr>
              <w:jc w:val="center"/>
              <w:cnfStyle w:val="000000100000" w:firstRow="0" w:lastRow="0" w:firstColumn="0" w:lastColumn="0" w:oddVBand="0" w:evenVBand="0" w:oddHBand="1" w:evenHBand="0" w:firstRowFirstColumn="0" w:firstRowLastColumn="0" w:lastRowFirstColumn="0" w:lastRowLastColumn="0"/>
              <w:rPr>
                <w:b/>
                <w:sz w:val="22"/>
                <w:szCs w:val="22"/>
              </w:rPr>
            </w:pPr>
            <w:ins w:id="7486" w:author="Nicholas Weatherley" w:date="2019-03-04T21:09:00Z">
              <w:r>
                <w:rPr>
                  <w:b/>
                  <w:sz w:val="22"/>
                  <w:szCs w:val="22"/>
                </w:rPr>
                <w:t>11.69</w:t>
              </w:r>
            </w:ins>
          </w:p>
        </w:tc>
      </w:tr>
      <w:tr w:rsidR="00F22DF2" w14:paraId="2323EFB0" w14:textId="77777777" w:rsidTr="00F22DF2">
        <w:trPr>
          <w:cantSplit/>
          <w:trPrChange w:id="7487" w:author="Nicholas Weatherley" w:date="2019-03-04T21:10:00Z">
            <w:trPr>
              <w:wAfter w:w="3563" w:type="dxa"/>
              <w:cantSplit/>
            </w:trPr>
          </w:trPrChange>
        </w:trPr>
        <w:tc>
          <w:tcPr>
            <w:cnfStyle w:val="001000000000" w:firstRow="0" w:lastRow="0" w:firstColumn="1" w:lastColumn="0" w:oddVBand="0" w:evenVBand="0" w:oddHBand="0" w:evenHBand="0" w:firstRowFirstColumn="0" w:firstRowLastColumn="0" w:lastRowFirstColumn="0" w:lastRowLastColumn="0"/>
            <w:tcW w:w="0" w:type="dxa"/>
            <w:tcPrChange w:id="7488" w:author="Nicholas Weatherley" w:date="2019-03-04T21:10:00Z">
              <w:tcPr>
                <w:tcW w:w="2374" w:type="dxa"/>
              </w:tcPr>
            </w:tcPrChange>
          </w:tcPr>
          <w:p w14:paraId="33A574BE" w14:textId="34AEFACB" w:rsidR="00F22DF2" w:rsidRDefault="00F22DF2" w:rsidP="00E96948">
            <w:pPr>
              <w:jc w:val="center"/>
              <w:rPr>
                <w:sz w:val="22"/>
                <w:szCs w:val="22"/>
              </w:rPr>
            </w:pPr>
            <w:r>
              <w:rPr>
                <w:sz w:val="22"/>
                <w:szCs w:val="22"/>
              </w:rPr>
              <w:t>D</w:t>
            </w:r>
          </w:p>
        </w:tc>
        <w:tc>
          <w:tcPr>
            <w:tcW w:w="0" w:type="dxa"/>
            <w:tcPrChange w:id="7489" w:author="Nicholas Weatherley" w:date="2019-03-04T21:10:00Z">
              <w:tcPr>
                <w:tcW w:w="3562" w:type="dxa"/>
              </w:tcPr>
            </w:tcPrChange>
          </w:tcPr>
          <w:p w14:paraId="7FEC8AB9" w14:textId="536EAC03" w:rsidR="00F22DF2" w:rsidRPr="00517B06" w:rsidRDefault="00F22DF2" w:rsidP="00E96948">
            <w:pPr>
              <w:jc w:val="center"/>
              <w:cnfStyle w:val="000000000000" w:firstRow="0" w:lastRow="0" w:firstColumn="0" w:lastColumn="0" w:oddVBand="0" w:evenVBand="0" w:oddHBand="0" w:evenHBand="0" w:firstRowFirstColumn="0" w:firstRowLastColumn="0" w:lastRowFirstColumn="0" w:lastRowLastColumn="0"/>
              <w:rPr>
                <w:b/>
                <w:sz w:val="22"/>
                <w:szCs w:val="22"/>
              </w:rPr>
            </w:pPr>
            <w:ins w:id="7490" w:author="Nicholas Weatherley" w:date="2019-03-04T21:09:00Z">
              <w:r>
                <w:rPr>
                  <w:b/>
                  <w:sz w:val="22"/>
                  <w:szCs w:val="22"/>
                </w:rPr>
                <w:t>11.38</w:t>
              </w:r>
            </w:ins>
          </w:p>
        </w:tc>
        <w:tc>
          <w:tcPr>
            <w:tcW w:w="0" w:type="dxa"/>
            <w:tcPrChange w:id="7491" w:author="Nicholas Weatherley" w:date="2019-03-04T21:10:00Z">
              <w:tcPr>
                <w:tcW w:w="3563" w:type="dxa"/>
              </w:tcPr>
            </w:tcPrChange>
          </w:tcPr>
          <w:p w14:paraId="3C36F363" w14:textId="7E23D302" w:rsidR="00F22DF2" w:rsidRPr="00517B06" w:rsidRDefault="00F22DF2" w:rsidP="00E96948">
            <w:pPr>
              <w:jc w:val="center"/>
              <w:cnfStyle w:val="000000000000" w:firstRow="0" w:lastRow="0" w:firstColumn="0" w:lastColumn="0" w:oddVBand="0" w:evenVBand="0" w:oddHBand="0" w:evenHBand="0" w:firstRowFirstColumn="0" w:firstRowLastColumn="0" w:lastRowFirstColumn="0" w:lastRowLastColumn="0"/>
              <w:rPr>
                <w:b/>
                <w:sz w:val="22"/>
                <w:szCs w:val="22"/>
              </w:rPr>
            </w:pPr>
            <w:ins w:id="7492" w:author="Nicholas Weatherley" w:date="2019-03-04T21:09:00Z">
              <w:r>
                <w:rPr>
                  <w:b/>
                  <w:sz w:val="22"/>
                  <w:szCs w:val="22"/>
                </w:rPr>
                <w:t>13.75</w:t>
              </w:r>
            </w:ins>
          </w:p>
        </w:tc>
      </w:tr>
    </w:tbl>
    <w:p w14:paraId="04F3D1D0" w14:textId="3B6A4BBB" w:rsidR="00E96948" w:rsidRDefault="00E96948">
      <w:pPr>
        <w:pStyle w:val="Aftertable"/>
        <w:pPrChange w:id="7493" w:author="Nicholas Weatherley" w:date="2019-03-04T21:04:00Z">
          <w:pPr/>
        </w:pPrChange>
      </w:pPr>
      <w:r>
        <w:t>MWHF: Full width at half maximum</w:t>
      </w:r>
    </w:p>
    <w:p w14:paraId="64F396C6" w14:textId="2FF036C2" w:rsidR="00E6747C" w:rsidRDefault="003A181C" w:rsidP="00E6747C">
      <w:pPr>
        <w:pStyle w:val="figure"/>
      </w:pPr>
      <w:r>
        <w:rPr>
          <w:noProof/>
          <w:lang w:eastAsia="en-GB"/>
        </w:rPr>
        <w:drawing>
          <wp:inline distT="0" distB="0" distL="0" distR="0" wp14:anchorId="2D718778" wp14:editId="1432F971">
            <wp:extent cx="6038215" cy="3396615"/>
            <wp:effectExtent l="0" t="0" r="6985"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producibility examples.jpg"/>
                    <pic:cNvPicPr/>
                  </pic:nvPicPr>
                  <pic:blipFill>
                    <a:blip r:embed="rId197">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3D586B53" w14:textId="6097D925" w:rsidR="00A76539" w:rsidRDefault="000303A8" w:rsidP="00E6747C">
      <w:pPr>
        <w:pStyle w:val="Caption"/>
      </w:pPr>
      <w:bookmarkStart w:id="7494" w:name="_Toc3145455"/>
      <w:r>
        <w:t>Figure</w:t>
      </w:r>
      <w:r w:rsidR="00E6747C">
        <w:t xml:space="preserve"> </w:t>
      </w:r>
      <w:ins w:id="7495"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496"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497" w:author="Nicholas Weatherley" w:date="2019-03-05T22:36:00Z">
        <w:r w:rsidR="00D5585D">
          <w:rPr>
            <w:noProof/>
          </w:rPr>
          <w:t>11</w:t>
        </w:r>
        <w:r w:rsidR="00D5585D">
          <w:fldChar w:fldCharType="end"/>
        </w:r>
      </w:ins>
      <w:ins w:id="7498" w:author="Windows User" w:date="2018-11-01T14:27:00Z">
        <w:del w:id="7499" w:author="Nicholas Weatherley" w:date="2019-03-05T22:36:00Z">
          <w:r w:rsidR="002F70B6" w:rsidDel="00D5585D">
            <w:fldChar w:fldCharType="begin"/>
          </w:r>
          <w:r w:rsidR="002F70B6" w:rsidDel="00D5585D">
            <w:delInstrText xml:space="preserve"> STYLEREF 1 \s </w:delInstrText>
          </w:r>
        </w:del>
      </w:ins>
      <w:del w:id="7500" w:author="Nicholas Weatherley" w:date="2019-03-05T22:36:00Z">
        <w:r w:rsidR="002F70B6" w:rsidDel="00D5585D">
          <w:fldChar w:fldCharType="separate"/>
        </w:r>
        <w:r w:rsidR="0024585E" w:rsidDel="00D5585D">
          <w:rPr>
            <w:noProof/>
          </w:rPr>
          <w:delText>7</w:delText>
        </w:r>
      </w:del>
      <w:ins w:id="7501" w:author="Windows User" w:date="2018-11-01T14:27:00Z">
        <w:del w:id="7502"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503" w:author="Nicholas Weatherley" w:date="2019-03-05T22:36:00Z">
        <w:r w:rsidR="002F70B6" w:rsidDel="00D5585D">
          <w:fldChar w:fldCharType="end"/>
        </w:r>
      </w:del>
      <w:del w:id="7504"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1</w:delText>
        </w:r>
        <w:r w:rsidR="00C87381" w:rsidDel="00135BE2">
          <w:fldChar w:fldCharType="end"/>
        </w:r>
      </w:del>
      <w:r w:rsidR="00E6747C">
        <w:t>:</w:t>
      </w:r>
      <w:r w:rsidR="008D0D82">
        <w:t xml:space="preserve"> Parametric m</w:t>
      </w:r>
      <w:r w:rsidR="004B6002">
        <w:t>aps of</w:t>
      </w:r>
      <w:r w:rsidR="008D0D82">
        <w:t xml:space="preserve"> FWHM dem</w:t>
      </w:r>
      <w:r w:rsidR="004B6002">
        <w:t>onstrating</w:t>
      </w:r>
      <w:r w:rsidR="008D0D82">
        <w:t xml:space="preserve"> reproducibility</w:t>
      </w:r>
      <w:bookmarkEnd w:id="7494"/>
    </w:p>
    <w:p w14:paraId="1A5EB954" w14:textId="78299DF6" w:rsidR="008D0D82" w:rsidRPr="008D0D82" w:rsidRDefault="001F2378" w:rsidP="008D0D82">
      <w:pPr>
        <w:pStyle w:val="Figuretext"/>
      </w:pPr>
      <w:r>
        <w:t>Four participants (A-D) and representative best matching slices of parametric full width of half maximum (FWHM) maps at baseline (i) and repeat baseline (ii). Although some variability exists, the maps are strikingly similar, with regions of increased FWHM consistent between the two scans.</w:t>
      </w:r>
    </w:p>
    <w:p w14:paraId="0C37C4A2" w14:textId="527F273F" w:rsidR="00B92F7B" w:rsidRDefault="00B92F7B" w:rsidP="00B92F7B">
      <w:pPr>
        <w:pStyle w:val="Heading4"/>
      </w:pPr>
      <w:r>
        <w:lastRenderedPageBreak/>
        <w:t>Progression</w:t>
      </w:r>
    </w:p>
    <w:p w14:paraId="074C863D" w14:textId="54CFE97A" w:rsidR="00F37A8C" w:rsidRPr="00F37A8C" w:rsidRDefault="000303A8" w:rsidP="00F37A8C">
      <w:r>
        <w:t>Figure</w:t>
      </w:r>
      <w:r w:rsidR="00F37A8C">
        <w:t xml:space="preserve"> 7.12 provides examples of two participants who demonstrated an increase in</w:t>
      </w:r>
      <w:r w:rsidR="006D3700">
        <w:t xml:space="preserve"> average</w:t>
      </w:r>
      <w:r w:rsidR="00F37A8C">
        <w:t xml:space="preserve"> whole lung FWHM over 12 months.</w:t>
      </w:r>
    </w:p>
    <w:p w14:paraId="0F67AC09" w14:textId="4D32A9D9" w:rsidR="004B6002" w:rsidRDefault="003A181C" w:rsidP="004B6002">
      <w:pPr>
        <w:pStyle w:val="figure"/>
      </w:pPr>
      <w:r>
        <w:rPr>
          <w:noProof/>
          <w:lang w:eastAsia="en-GB"/>
        </w:rPr>
        <w:drawing>
          <wp:inline distT="0" distB="0" distL="0" distR="0" wp14:anchorId="2BAAC386" wp14:editId="4C40E56D">
            <wp:extent cx="6038215" cy="3396615"/>
            <wp:effectExtent l="0" t="0" r="6985"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rogression example.jpg"/>
                    <pic:cNvPicPr/>
                  </pic:nvPicPr>
                  <pic:blipFill>
                    <a:blip r:embed="rId198">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51E6625A" w14:textId="37690341" w:rsidR="000B2515" w:rsidRDefault="000303A8" w:rsidP="004B6002">
      <w:pPr>
        <w:pStyle w:val="Caption"/>
      </w:pPr>
      <w:bookmarkStart w:id="7505" w:name="_Toc3145456"/>
      <w:r>
        <w:t>Figure</w:t>
      </w:r>
      <w:r w:rsidR="004B6002">
        <w:t xml:space="preserve"> </w:t>
      </w:r>
      <w:ins w:id="7506"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50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508" w:author="Nicholas Weatherley" w:date="2019-03-05T22:36:00Z">
        <w:r w:rsidR="00D5585D">
          <w:rPr>
            <w:noProof/>
          </w:rPr>
          <w:t>12</w:t>
        </w:r>
        <w:r w:rsidR="00D5585D">
          <w:fldChar w:fldCharType="end"/>
        </w:r>
      </w:ins>
      <w:ins w:id="7509" w:author="Windows User" w:date="2018-11-01T14:27:00Z">
        <w:del w:id="7510" w:author="Nicholas Weatherley" w:date="2019-03-05T22:36:00Z">
          <w:r w:rsidR="002F70B6" w:rsidDel="00D5585D">
            <w:fldChar w:fldCharType="begin"/>
          </w:r>
          <w:r w:rsidR="002F70B6" w:rsidDel="00D5585D">
            <w:delInstrText xml:space="preserve"> STYLEREF 1 \s </w:delInstrText>
          </w:r>
        </w:del>
      </w:ins>
      <w:del w:id="7511" w:author="Nicholas Weatherley" w:date="2019-03-05T22:36:00Z">
        <w:r w:rsidR="002F70B6" w:rsidDel="00D5585D">
          <w:fldChar w:fldCharType="separate"/>
        </w:r>
        <w:r w:rsidR="0024585E" w:rsidDel="00D5585D">
          <w:rPr>
            <w:noProof/>
          </w:rPr>
          <w:delText>7</w:delText>
        </w:r>
      </w:del>
      <w:ins w:id="7512" w:author="Windows User" w:date="2018-11-01T14:27:00Z">
        <w:del w:id="751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514" w:author="Nicholas Weatherley" w:date="2019-03-05T22:36:00Z">
        <w:r w:rsidR="002F70B6" w:rsidDel="00D5585D">
          <w:fldChar w:fldCharType="end"/>
        </w:r>
      </w:del>
      <w:del w:id="751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2</w:delText>
        </w:r>
        <w:r w:rsidR="00C87381" w:rsidDel="00135BE2">
          <w:fldChar w:fldCharType="end"/>
        </w:r>
      </w:del>
      <w:r w:rsidR="004B6002">
        <w:t>:</w:t>
      </w:r>
      <w:r w:rsidR="004B6002" w:rsidRPr="004B6002">
        <w:t xml:space="preserve"> </w:t>
      </w:r>
      <w:r w:rsidR="004B6002">
        <w:t xml:space="preserve">Parametric maps of FWHM </w:t>
      </w:r>
      <w:r w:rsidR="00931B5D">
        <w:t>demonstrati</w:t>
      </w:r>
      <w:r w:rsidR="004B6002">
        <w:t xml:space="preserve">ng </w:t>
      </w:r>
      <w:r w:rsidR="00221113">
        <w:t>progression over 12-</w:t>
      </w:r>
      <w:r w:rsidR="004B6002">
        <w:t>month follow up</w:t>
      </w:r>
      <w:bookmarkEnd w:id="7505"/>
    </w:p>
    <w:p w14:paraId="3B851CF3" w14:textId="3576834A" w:rsidR="00931B5D" w:rsidRPr="00931B5D" w:rsidRDefault="00BB637F" w:rsidP="00931B5D">
      <w:pPr>
        <w:pStyle w:val="Figuretext"/>
      </w:pPr>
      <w:r>
        <w:t>Two participants at baseline (A and C) and best matching slices at 12-month follow-up (B and D) of parametric full width of half maximum (FWHM) maps. The participant in panel A</w:t>
      </w:r>
      <w:r w:rsidR="00FB1681">
        <w:t xml:space="preserve"> and B</w:t>
      </w:r>
      <w:r>
        <w:t xml:space="preserve"> has a mean FWHM </w:t>
      </w:r>
      <w:r w:rsidR="00FB1681">
        <w:t>of 8.7s, increasing to 10.0s at 12 months. In particular, increases in transit time are seen in the right mid-zone and left lung periphery and base, as marked by the arrows. The participant in panel C and D has a baseline mean FWHM of</w:t>
      </w:r>
      <w:r>
        <w:t xml:space="preserve"> </w:t>
      </w:r>
      <w:r w:rsidR="00FB1681">
        <w:t xml:space="preserve">13.5s, increasing to 17.0s at 12 months. The increase </w:t>
      </w:r>
      <w:r w:rsidR="00EB763B">
        <w:t xml:space="preserve">in this participant </w:t>
      </w:r>
      <w:r w:rsidR="00FB1681">
        <w:t xml:space="preserve">appears more marked, but remains most apparent </w:t>
      </w:r>
      <w:r w:rsidR="00AF441A">
        <w:t>i</w:t>
      </w:r>
      <w:r w:rsidR="00FB1681">
        <w:t>n basal and peripheral lung tissue.</w:t>
      </w:r>
    </w:p>
    <w:p w14:paraId="7B727F12" w14:textId="78341FBD" w:rsidR="00B648ED" w:rsidRDefault="00B648ED" w:rsidP="00B648ED">
      <w:pPr>
        <w:pStyle w:val="Heading2"/>
      </w:pPr>
      <w:bookmarkStart w:id="7516" w:name="_Toc3145094"/>
      <w:r>
        <w:lastRenderedPageBreak/>
        <w:t>Quantitative outcomes</w:t>
      </w:r>
      <w:bookmarkEnd w:id="7516"/>
    </w:p>
    <w:p w14:paraId="7281CA20" w14:textId="2AFA2463" w:rsidR="00B648ED" w:rsidRDefault="00B648ED" w:rsidP="00B648ED">
      <w:pPr>
        <w:pStyle w:val="Heading3"/>
      </w:pPr>
      <w:r>
        <w:t>Reproducibility</w:t>
      </w:r>
    </w:p>
    <w:p w14:paraId="161B28D5" w14:textId="104E70C4" w:rsidR="00B648ED" w:rsidRDefault="00037CAD" w:rsidP="00B648ED">
      <w:r>
        <w:t>Bland-Altman</w:t>
      </w:r>
      <w:r w:rsidR="007A6195">
        <w:t xml:space="preserve"> plots of FWHM, rBF CV and rBV CV are</w:t>
      </w:r>
      <w:r w:rsidR="00B242B8">
        <w:t xml:space="preserve"> shown with absolute and relative differences on the y-axis in </w:t>
      </w:r>
      <w:r w:rsidR="000303A8">
        <w:t>Figure</w:t>
      </w:r>
      <w:r w:rsidR="00B242B8">
        <w:t xml:space="preserve"> 7.13. Given the low number of successful repeated scans (n = 4), intraclass correlation coefficient</w:t>
      </w:r>
      <w:r w:rsidR="00B34569">
        <w:t>s were</w:t>
      </w:r>
      <w:r w:rsidR="00B242B8">
        <w:t xml:space="preserve"> not performed.</w:t>
      </w:r>
    </w:p>
    <w:p w14:paraId="651CB5D3" w14:textId="53F5A039" w:rsidR="007B54B9" w:rsidRDefault="00403896" w:rsidP="007B54B9">
      <w:pPr>
        <w:pStyle w:val="figure"/>
      </w:pPr>
      <w:r>
        <w:rPr>
          <w:noProof/>
          <w:lang w:eastAsia="en-GB"/>
        </w:rPr>
        <w:drawing>
          <wp:inline distT="0" distB="0" distL="0" distR="0" wp14:anchorId="11108A18" wp14:editId="5BBA916E">
            <wp:extent cx="6038215" cy="6462395"/>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DCE Reproducibility .png"/>
                    <pic:cNvPicPr/>
                  </pic:nvPicPr>
                  <pic:blipFill>
                    <a:blip r:embed="rId199">
                      <a:extLst>
                        <a:ext uri="{28A0092B-C50C-407E-A947-70E740481C1C}">
                          <a14:useLocalDpi xmlns:a14="http://schemas.microsoft.com/office/drawing/2010/main" val="0"/>
                        </a:ext>
                      </a:extLst>
                    </a:blip>
                    <a:stretch>
                      <a:fillRect/>
                    </a:stretch>
                  </pic:blipFill>
                  <pic:spPr>
                    <a:xfrm>
                      <a:off x="0" y="0"/>
                      <a:ext cx="6038215" cy="6462395"/>
                    </a:xfrm>
                    <a:prstGeom prst="rect">
                      <a:avLst/>
                    </a:prstGeom>
                  </pic:spPr>
                </pic:pic>
              </a:graphicData>
            </a:graphic>
          </wp:inline>
        </w:drawing>
      </w:r>
    </w:p>
    <w:p w14:paraId="63DBFE30" w14:textId="4F9CC41A" w:rsidR="00B242B8" w:rsidRDefault="000303A8" w:rsidP="007B54B9">
      <w:pPr>
        <w:pStyle w:val="Caption"/>
      </w:pPr>
      <w:bookmarkStart w:id="7517" w:name="_Toc3145457"/>
      <w:r>
        <w:t>Figure</w:t>
      </w:r>
      <w:r w:rsidR="007B54B9">
        <w:t xml:space="preserve"> </w:t>
      </w:r>
      <w:ins w:id="7518"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51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520" w:author="Nicholas Weatherley" w:date="2019-03-05T22:36:00Z">
        <w:r w:rsidR="00D5585D">
          <w:rPr>
            <w:noProof/>
          </w:rPr>
          <w:t>13</w:t>
        </w:r>
        <w:r w:rsidR="00D5585D">
          <w:fldChar w:fldCharType="end"/>
        </w:r>
      </w:ins>
      <w:ins w:id="7521" w:author="Windows User" w:date="2018-11-01T14:27:00Z">
        <w:del w:id="7522" w:author="Nicholas Weatherley" w:date="2019-03-05T22:36:00Z">
          <w:r w:rsidR="002F70B6" w:rsidDel="00D5585D">
            <w:fldChar w:fldCharType="begin"/>
          </w:r>
          <w:r w:rsidR="002F70B6" w:rsidDel="00D5585D">
            <w:delInstrText xml:space="preserve"> STYLEREF 1 \s </w:delInstrText>
          </w:r>
        </w:del>
      </w:ins>
      <w:del w:id="7523" w:author="Nicholas Weatherley" w:date="2019-03-05T22:36:00Z">
        <w:r w:rsidR="002F70B6" w:rsidDel="00D5585D">
          <w:fldChar w:fldCharType="separate"/>
        </w:r>
        <w:r w:rsidR="0024585E" w:rsidDel="00D5585D">
          <w:rPr>
            <w:noProof/>
          </w:rPr>
          <w:delText>7</w:delText>
        </w:r>
      </w:del>
      <w:ins w:id="7524" w:author="Windows User" w:date="2018-11-01T14:27:00Z">
        <w:del w:id="752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526" w:author="Nicholas Weatherley" w:date="2019-03-05T22:36:00Z">
        <w:r w:rsidR="002F70B6" w:rsidDel="00D5585D">
          <w:fldChar w:fldCharType="end"/>
        </w:r>
      </w:del>
      <w:del w:id="752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3</w:delText>
        </w:r>
        <w:r w:rsidR="00C87381" w:rsidDel="00135BE2">
          <w:fldChar w:fldCharType="end"/>
        </w:r>
      </w:del>
      <w:r w:rsidR="007B54B9">
        <w:t>: Bland-Altman plots of same-day DCE-MRI metrics</w:t>
      </w:r>
      <w:bookmarkEnd w:id="7517"/>
    </w:p>
    <w:p w14:paraId="4823DC2A" w14:textId="178A1417" w:rsidR="007B54B9" w:rsidRPr="007B54B9" w:rsidRDefault="00403896" w:rsidP="007B54B9">
      <w:pPr>
        <w:pStyle w:val="Figuretext"/>
      </w:pPr>
      <w:r>
        <w:t>Dashed lines represent mean bias, dotted lines 95% confidence intervals. FWHM: full width at half maximum; rBF: regional blood flow; rBV: regional blood volume.</w:t>
      </w:r>
    </w:p>
    <w:p w14:paraId="6CBB5149" w14:textId="77777777" w:rsidR="00846C94" w:rsidRDefault="00846C94">
      <w:pPr>
        <w:pStyle w:val="Heading3"/>
        <w:pPrChange w:id="7528" w:author="Windows User" w:date="2018-10-30T14:19:00Z">
          <w:pPr>
            <w:pStyle w:val="Heading4"/>
          </w:pPr>
        </w:pPrChange>
      </w:pPr>
      <w:moveToRangeStart w:id="7529" w:author="Windows User" w:date="2018-10-30T14:18:00Z" w:name="move528672449"/>
      <w:moveTo w:id="7530" w:author="Windows User" w:date="2018-10-30T14:18:00Z">
        <w:r>
          <w:lastRenderedPageBreak/>
          <w:t>Primary Outcome Analysis</w:t>
        </w:r>
      </w:moveTo>
    </w:p>
    <w:p w14:paraId="692A45BE" w14:textId="448D73D5" w:rsidR="00846C94" w:rsidRPr="00F26F0D" w:rsidDel="00B5643A" w:rsidRDefault="00846C94" w:rsidP="00846C94">
      <w:pPr>
        <w:rPr>
          <w:del w:id="7531" w:author="Windows User" w:date="2018-11-02T10:53:00Z"/>
        </w:rPr>
      </w:pPr>
      <w:moveTo w:id="7532" w:author="Windows User" w:date="2018-10-30T14:18:00Z">
        <w:r>
          <w:t>Differences in baseline DCE-MRI metrics between participants reaching a pre-defined composite clinical endpoint of FVC decline ≥10%, T</w:t>
        </w:r>
        <w:r w:rsidRPr="00F26F0D">
          <w:rPr>
            <w:vertAlign w:val="subscript"/>
          </w:rPr>
          <w:t>LCO</w:t>
        </w:r>
        <w:r>
          <w:t xml:space="preserve"> decline ≥ 15%, or death (n = 7) were compared with participants not reaching this endpoint (n = 5) using Mann-Whitney U tests. The analysis is summarised in Table 7.</w:t>
        </w:r>
      </w:moveTo>
      <w:ins w:id="7533" w:author="Nicholas Weatherley" w:date="2019-03-04T21:10:00Z">
        <w:r w:rsidR="00F22DF2">
          <w:t>3</w:t>
        </w:r>
      </w:ins>
      <w:ins w:id="7534" w:author="Windows User" w:date="2018-11-02T11:15:00Z">
        <w:del w:id="7535" w:author="Nicholas Weatherley" w:date="2019-03-04T21:10:00Z">
          <w:r w:rsidR="00F301D8" w:rsidDel="00F22DF2">
            <w:delText>2</w:delText>
          </w:r>
        </w:del>
      </w:ins>
      <w:moveTo w:id="7536" w:author="Windows User" w:date="2018-10-30T14:18:00Z">
        <w:del w:id="7537" w:author="Windows User" w:date="2018-11-02T11:15:00Z">
          <w:r w:rsidDel="00F301D8">
            <w:delText>10</w:delText>
          </w:r>
        </w:del>
        <w:r>
          <w:t>.</w:t>
        </w:r>
      </w:moveTo>
    </w:p>
    <w:p w14:paraId="15C27D57" w14:textId="4231B196" w:rsidR="00846C94" w:rsidRDefault="00846C94">
      <w:pPr>
        <w:pPrChange w:id="7538" w:author="Windows User" w:date="2018-11-02T10:53:00Z">
          <w:pPr>
            <w:pStyle w:val="TableTitle0"/>
          </w:pPr>
        </w:pPrChange>
      </w:pPr>
      <w:moveTo w:id="7539" w:author="Windows User" w:date="2018-10-30T14:18:00Z">
        <w:del w:id="7540" w:author="Windows User" w:date="2018-10-31T10:47:00Z">
          <w:r w:rsidDel="001970C7">
            <w:delText xml:space="preserve">Table </w:delText>
          </w:r>
          <w:r w:rsidDel="001970C7">
            <w:fldChar w:fldCharType="begin"/>
          </w:r>
          <w:r w:rsidDel="001970C7">
            <w:delInstrText xml:space="preserve"> STYLEREF 1 \s </w:delInstrText>
          </w:r>
          <w:r w:rsidDel="001970C7">
            <w:fldChar w:fldCharType="separate"/>
          </w:r>
          <w:r w:rsidDel="001970C7">
            <w:rPr>
              <w:noProof/>
            </w:rPr>
            <w:delText>7</w:delText>
          </w:r>
          <w:r w:rsidDel="001970C7">
            <w:fldChar w:fldCharType="end"/>
          </w:r>
          <w:r w:rsidDel="001970C7">
            <w:delText>.</w:delText>
          </w:r>
          <w:r w:rsidDel="001970C7">
            <w:fldChar w:fldCharType="begin"/>
          </w:r>
          <w:r w:rsidDel="001970C7">
            <w:delInstrText xml:space="preserve"> SEQ Table \* ARABIC \s 1 </w:delInstrText>
          </w:r>
          <w:r w:rsidDel="001970C7">
            <w:fldChar w:fldCharType="separate"/>
          </w:r>
          <w:r w:rsidDel="001970C7">
            <w:rPr>
              <w:noProof/>
            </w:rPr>
            <w:delText>10</w:delText>
          </w:r>
          <w:r w:rsidDel="001970C7">
            <w:fldChar w:fldCharType="end"/>
          </w:r>
          <w:r w:rsidDel="001970C7">
            <w:delText>: Primary outcome analysis for baseline DCE-MRI metrics</w:delText>
          </w:r>
        </w:del>
      </w:moveTo>
    </w:p>
    <w:p w14:paraId="54C5BCCB" w14:textId="3622EEEE" w:rsidR="008A6846" w:rsidRDefault="001970C7">
      <w:pPr>
        <w:pStyle w:val="TableTitle0"/>
        <w:rPr>
          <w:ins w:id="7541" w:author="Windows User" w:date="2018-10-31T10:49:00Z"/>
        </w:rPr>
        <w:pPrChange w:id="7542" w:author="Windows User" w:date="2018-11-02T10:53:00Z">
          <w:pPr/>
        </w:pPrChange>
      </w:pPr>
      <w:bookmarkStart w:id="7543" w:name="_Toc3145553"/>
      <w:ins w:id="7544" w:author="Windows User" w:date="2018-10-31T10:47:00Z">
        <w:r>
          <w:t xml:space="preserve">Table </w:t>
        </w:r>
      </w:ins>
      <w:ins w:id="7545"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54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547" w:author="Nicholas Weatherley" w:date="2019-03-04T21:03:00Z">
        <w:r w:rsidR="00E96948">
          <w:rPr>
            <w:noProof/>
          </w:rPr>
          <w:t>3</w:t>
        </w:r>
        <w:r w:rsidR="00E96948">
          <w:fldChar w:fldCharType="end"/>
        </w:r>
      </w:ins>
      <w:ins w:id="7548" w:author="Windows User" w:date="2018-11-01T15:46:00Z">
        <w:del w:id="7549" w:author="Nicholas Weatherley" w:date="2019-03-04T21:03:00Z">
          <w:r w:rsidR="00743FFA" w:rsidDel="00E96948">
            <w:fldChar w:fldCharType="begin"/>
          </w:r>
          <w:r w:rsidR="00743FFA" w:rsidDel="00E96948">
            <w:delInstrText xml:space="preserve"> STYLEREF 1 \s </w:delInstrText>
          </w:r>
        </w:del>
      </w:ins>
      <w:del w:id="7550" w:author="Nicholas Weatherley" w:date="2019-03-04T21:03:00Z">
        <w:r w:rsidR="00743FFA" w:rsidDel="00E96948">
          <w:fldChar w:fldCharType="separate"/>
        </w:r>
        <w:r w:rsidR="0024585E" w:rsidDel="00E96948">
          <w:rPr>
            <w:noProof/>
          </w:rPr>
          <w:delText>7</w:delText>
        </w:r>
      </w:del>
      <w:ins w:id="7551" w:author="Windows User" w:date="2018-11-01T15:46:00Z">
        <w:del w:id="755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553" w:author="Nicholas Weatherley" w:date="2019-03-04T21:03:00Z">
        <w:r w:rsidR="00743FFA" w:rsidDel="00E96948">
          <w:fldChar w:fldCharType="end"/>
        </w:r>
      </w:del>
      <w:ins w:id="7554" w:author="Windows User" w:date="2018-10-31T10:47:00Z">
        <w:r>
          <w:t>: Primary outcome analysis for baseline DCE-MRI metrics</w:t>
        </w:r>
      </w:ins>
      <w:bookmarkEnd w:id="7543"/>
    </w:p>
    <w:tbl>
      <w:tblPr>
        <w:tblStyle w:val="ListTable3"/>
        <w:tblW w:w="0" w:type="auto"/>
        <w:tblLook w:val="04A0" w:firstRow="1" w:lastRow="0" w:firstColumn="1" w:lastColumn="0" w:noHBand="0" w:noVBand="1"/>
      </w:tblPr>
      <w:tblGrid>
        <w:gridCol w:w="2374"/>
        <w:gridCol w:w="2375"/>
        <w:gridCol w:w="2375"/>
        <w:gridCol w:w="2375"/>
      </w:tblGrid>
      <w:tr w:rsidR="00846C94" w14:paraId="68AF90CA" w14:textId="77777777" w:rsidTr="00846C94">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2374" w:type="dxa"/>
          </w:tcPr>
          <w:p w14:paraId="614F3AFC" w14:textId="77777777" w:rsidR="00846C94" w:rsidRDefault="00846C94" w:rsidP="00846C94">
            <w:moveTo w:id="7555" w:author="Windows User" w:date="2018-10-30T14:18:00Z">
              <w:r>
                <w:t>DW-MRI Metric</w:t>
              </w:r>
            </w:moveTo>
          </w:p>
        </w:tc>
        <w:tc>
          <w:tcPr>
            <w:tcW w:w="2375" w:type="dxa"/>
          </w:tcPr>
          <w:p w14:paraId="3796C138" w14:textId="77777777" w:rsidR="00846C94" w:rsidRPr="002E360C" w:rsidRDefault="00846C94"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7556" w:author="Windows User" w:date="2018-10-30T14:18:00Z">
              <w:r w:rsidRPr="002E360C">
                <w:rPr>
                  <w:sz w:val="22"/>
                  <w:szCs w:val="22"/>
                </w:rPr>
                <w:t>Mean Value Event</w:t>
              </w:r>
            </w:moveTo>
          </w:p>
        </w:tc>
        <w:tc>
          <w:tcPr>
            <w:tcW w:w="2375" w:type="dxa"/>
          </w:tcPr>
          <w:p w14:paraId="2D7F5BDC" w14:textId="77777777" w:rsidR="00846C94" w:rsidRPr="002E360C" w:rsidRDefault="00846C94"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7557" w:author="Windows User" w:date="2018-10-30T14:18:00Z">
              <w:r>
                <w:rPr>
                  <w:sz w:val="22"/>
                  <w:szCs w:val="22"/>
                </w:rPr>
                <w:t>Mean Value No E</w:t>
              </w:r>
              <w:r w:rsidRPr="002E360C">
                <w:rPr>
                  <w:sz w:val="22"/>
                  <w:szCs w:val="22"/>
                </w:rPr>
                <w:t>vent</w:t>
              </w:r>
            </w:moveTo>
          </w:p>
        </w:tc>
        <w:tc>
          <w:tcPr>
            <w:tcW w:w="2375" w:type="dxa"/>
          </w:tcPr>
          <w:p w14:paraId="09F3CA96" w14:textId="77777777" w:rsidR="00846C94" w:rsidRPr="002E360C" w:rsidRDefault="00846C94" w:rsidP="00846C94">
            <w:pPr>
              <w:jc w:val="center"/>
              <w:cnfStyle w:val="100000000000" w:firstRow="1" w:lastRow="0" w:firstColumn="0" w:lastColumn="0" w:oddVBand="0" w:evenVBand="0" w:oddHBand="0" w:evenHBand="0" w:firstRowFirstColumn="0" w:firstRowLastColumn="0" w:lastRowFirstColumn="0" w:lastRowLastColumn="0"/>
              <w:rPr>
                <w:sz w:val="22"/>
                <w:szCs w:val="22"/>
              </w:rPr>
            </w:pPr>
            <w:moveTo w:id="7558" w:author="Windows User" w:date="2018-10-30T14:18:00Z">
              <w:r>
                <w:rPr>
                  <w:sz w:val="22"/>
                  <w:szCs w:val="22"/>
                </w:rPr>
                <w:t xml:space="preserve">Mann- Whitney U test </w:t>
              </w:r>
              <w:r w:rsidRPr="002E360C">
                <w:rPr>
                  <w:sz w:val="22"/>
                  <w:szCs w:val="22"/>
                </w:rPr>
                <w:t>p-value</w:t>
              </w:r>
            </w:moveTo>
          </w:p>
        </w:tc>
      </w:tr>
      <w:tr w:rsidR="00846C94" w14:paraId="24933DB9" w14:textId="77777777" w:rsidTr="00846C9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74" w:type="dxa"/>
          </w:tcPr>
          <w:p w14:paraId="32528D58" w14:textId="77777777" w:rsidR="00846C94" w:rsidRPr="002E360C" w:rsidRDefault="00846C94" w:rsidP="00846C94">
            <w:pPr>
              <w:rPr>
                <w:sz w:val="22"/>
                <w:szCs w:val="22"/>
              </w:rPr>
            </w:pPr>
            <w:moveTo w:id="7559" w:author="Windows User" w:date="2018-10-30T14:18:00Z">
              <w:r>
                <w:rPr>
                  <w:sz w:val="22"/>
                  <w:szCs w:val="22"/>
                </w:rPr>
                <w:t>FWHM (s)</w:t>
              </w:r>
            </w:moveTo>
          </w:p>
        </w:tc>
        <w:tc>
          <w:tcPr>
            <w:tcW w:w="2375" w:type="dxa"/>
          </w:tcPr>
          <w:p w14:paraId="24053B64" w14:textId="77777777" w:rsidR="00846C94" w:rsidRPr="002E360C" w:rsidRDefault="00846C94"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7560" w:author="Windows User" w:date="2018-10-30T14:18:00Z">
              <w:r>
                <w:rPr>
                  <w:sz w:val="22"/>
                  <w:szCs w:val="22"/>
                </w:rPr>
                <w:t>13.0</w:t>
              </w:r>
            </w:moveTo>
          </w:p>
        </w:tc>
        <w:tc>
          <w:tcPr>
            <w:tcW w:w="2375" w:type="dxa"/>
          </w:tcPr>
          <w:p w14:paraId="77C43DAC" w14:textId="77777777" w:rsidR="00846C94" w:rsidRPr="002E360C" w:rsidRDefault="00846C94"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7561" w:author="Windows User" w:date="2018-10-30T14:18:00Z">
              <w:r>
                <w:rPr>
                  <w:sz w:val="22"/>
                  <w:szCs w:val="22"/>
                </w:rPr>
                <w:t>12.8</w:t>
              </w:r>
            </w:moveTo>
          </w:p>
        </w:tc>
        <w:tc>
          <w:tcPr>
            <w:tcW w:w="2375" w:type="dxa"/>
          </w:tcPr>
          <w:p w14:paraId="3E7EE13A" w14:textId="77777777" w:rsidR="00846C94" w:rsidRPr="00517B06" w:rsidRDefault="00846C94" w:rsidP="00846C94">
            <w:pPr>
              <w:jc w:val="center"/>
              <w:cnfStyle w:val="000000100000" w:firstRow="0" w:lastRow="0" w:firstColumn="0" w:lastColumn="0" w:oddVBand="0" w:evenVBand="0" w:oddHBand="1" w:evenHBand="0" w:firstRowFirstColumn="0" w:firstRowLastColumn="0" w:lastRowFirstColumn="0" w:lastRowLastColumn="0"/>
              <w:rPr>
                <w:b/>
                <w:sz w:val="22"/>
                <w:szCs w:val="22"/>
              </w:rPr>
            </w:pPr>
            <w:moveTo w:id="7562" w:author="Windows User" w:date="2018-10-30T14:18:00Z">
              <w:r>
                <w:rPr>
                  <w:b/>
                  <w:sz w:val="22"/>
                  <w:szCs w:val="22"/>
                </w:rPr>
                <w:t>0.500</w:t>
              </w:r>
            </w:moveTo>
          </w:p>
        </w:tc>
      </w:tr>
      <w:tr w:rsidR="00846C94" w14:paraId="758F186F" w14:textId="77777777" w:rsidTr="00846C94">
        <w:trPr>
          <w:cantSplit/>
        </w:trPr>
        <w:tc>
          <w:tcPr>
            <w:cnfStyle w:val="001000000000" w:firstRow="0" w:lastRow="0" w:firstColumn="1" w:lastColumn="0" w:oddVBand="0" w:evenVBand="0" w:oddHBand="0" w:evenHBand="0" w:firstRowFirstColumn="0" w:firstRowLastColumn="0" w:lastRowFirstColumn="0" w:lastRowLastColumn="0"/>
            <w:tcW w:w="2374" w:type="dxa"/>
          </w:tcPr>
          <w:p w14:paraId="3FB398E8" w14:textId="77777777" w:rsidR="00846C94" w:rsidRPr="002E360C" w:rsidRDefault="00846C94" w:rsidP="00846C94">
            <w:pPr>
              <w:rPr>
                <w:sz w:val="22"/>
                <w:szCs w:val="22"/>
              </w:rPr>
            </w:pPr>
            <w:moveTo w:id="7563" w:author="Windows User" w:date="2018-10-30T14:18:00Z">
              <w:r>
                <w:rPr>
                  <w:sz w:val="22"/>
                  <w:szCs w:val="22"/>
                </w:rPr>
                <w:t>rBF (mL.mm</w:t>
              </w:r>
              <w:r w:rsidRPr="00734FC7">
                <w:rPr>
                  <w:sz w:val="22"/>
                  <w:szCs w:val="22"/>
                  <w:vertAlign w:val="superscript"/>
                </w:rPr>
                <w:t>-3</w:t>
              </w:r>
              <w:r>
                <w:rPr>
                  <w:sz w:val="22"/>
                  <w:szCs w:val="22"/>
                </w:rPr>
                <w:t>.s</w:t>
              </w:r>
              <w:r w:rsidRPr="00734FC7">
                <w:rPr>
                  <w:sz w:val="22"/>
                  <w:szCs w:val="22"/>
                  <w:vertAlign w:val="superscript"/>
                </w:rPr>
                <w:t>-1</w:t>
              </w:r>
              <w:r>
                <w:rPr>
                  <w:sz w:val="22"/>
                  <w:szCs w:val="22"/>
                </w:rPr>
                <w:t>)</w:t>
              </w:r>
            </w:moveTo>
          </w:p>
        </w:tc>
        <w:tc>
          <w:tcPr>
            <w:tcW w:w="2375" w:type="dxa"/>
          </w:tcPr>
          <w:p w14:paraId="67FDC6AF" w14:textId="77777777" w:rsidR="00846C94" w:rsidRPr="002E360C" w:rsidRDefault="00846C94" w:rsidP="00846C94">
            <w:pPr>
              <w:jc w:val="center"/>
              <w:cnfStyle w:val="000000000000" w:firstRow="0" w:lastRow="0" w:firstColumn="0" w:lastColumn="0" w:oddVBand="0" w:evenVBand="0" w:oddHBand="0" w:evenHBand="0" w:firstRowFirstColumn="0" w:firstRowLastColumn="0" w:lastRowFirstColumn="0" w:lastRowLastColumn="0"/>
              <w:rPr>
                <w:sz w:val="22"/>
                <w:szCs w:val="22"/>
              </w:rPr>
            </w:pPr>
            <w:moveTo w:id="7564" w:author="Windows User" w:date="2018-10-30T14:18:00Z">
              <w:r>
                <w:rPr>
                  <w:sz w:val="22"/>
                  <w:szCs w:val="22"/>
                </w:rPr>
                <w:t>3.20</w:t>
              </w:r>
            </w:moveTo>
          </w:p>
        </w:tc>
        <w:tc>
          <w:tcPr>
            <w:tcW w:w="2375" w:type="dxa"/>
          </w:tcPr>
          <w:p w14:paraId="0DBC0F94" w14:textId="77777777" w:rsidR="00846C94" w:rsidRPr="002E360C" w:rsidRDefault="00846C94" w:rsidP="00846C94">
            <w:pPr>
              <w:jc w:val="center"/>
              <w:cnfStyle w:val="000000000000" w:firstRow="0" w:lastRow="0" w:firstColumn="0" w:lastColumn="0" w:oddVBand="0" w:evenVBand="0" w:oddHBand="0" w:evenHBand="0" w:firstRowFirstColumn="0" w:firstRowLastColumn="0" w:lastRowFirstColumn="0" w:lastRowLastColumn="0"/>
              <w:rPr>
                <w:sz w:val="22"/>
                <w:szCs w:val="22"/>
              </w:rPr>
            </w:pPr>
            <w:moveTo w:id="7565" w:author="Windows User" w:date="2018-10-30T14:18:00Z">
              <w:r>
                <w:rPr>
                  <w:sz w:val="22"/>
                  <w:szCs w:val="22"/>
                </w:rPr>
                <w:t>2.40</w:t>
              </w:r>
            </w:moveTo>
          </w:p>
        </w:tc>
        <w:tc>
          <w:tcPr>
            <w:tcW w:w="2375" w:type="dxa"/>
          </w:tcPr>
          <w:p w14:paraId="02AE58BE" w14:textId="77777777" w:rsidR="00846C94" w:rsidRPr="00517B06" w:rsidRDefault="00846C94" w:rsidP="00846C94">
            <w:pPr>
              <w:jc w:val="center"/>
              <w:cnfStyle w:val="000000000000" w:firstRow="0" w:lastRow="0" w:firstColumn="0" w:lastColumn="0" w:oddVBand="0" w:evenVBand="0" w:oddHBand="0" w:evenHBand="0" w:firstRowFirstColumn="0" w:firstRowLastColumn="0" w:lastRowFirstColumn="0" w:lastRowLastColumn="0"/>
              <w:rPr>
                <w:b/>
                <w:sz w:val="22"/>
                <w:szCs w:val="22"/>
              </w:rPr>
            </w:pPr>
            <w:moveTo w:id="7566" w:author="Windows User" w:date="2018-10-30T14:18:00Z">
              <w:r>
                <w:rPr>
                  <w:b/>
                  <w:sz w:val="22"/>
                  <w:szCs w:val="22"/>
                </w:rPr>
                <w:t>0.163</w:t>
              </w:r>
            </w:moveTo>
          </w:p>
        </w:tc>
      </w:tr>
      <w:tr w:rsidR="00846C94" w14:paraId="0CE2D9E5" w14:textId="77777777" w:rsidTr="00846C9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74" w:type="dxa"/>
          </w:tcPr>
          <w:p w14:paraId="0DA94900" w14:textId="77777777" w:rsidR="00846C94" w:rsidRPr="00734FC7" w:rsidRDefault="00846C94" w:rsidP="00846C94">
            <w:pPr>
              <w:rPr>
                <w:sz w:val="22"/>
                <w:szCs w:val="22"/>
              </w:rPr>
            </w:pPr>
            <w:moveTo w:id="7567" w:author="Windows User" w:date="2018-10-30T14:18:00Z">
              <w:r>
                <w:rPr>
                  <w:sz w:val="22"/>
                  <w:szCs w:val="22"/>
                </w:rPr>
                <w:t>rBV(mL.mm</w:t>
              </w:r>
              <w:r w:rsidRPr="00734FC7">
                <w:rPr>
                  <w:sz w:val="22"/>
                  <w:szCs w:val="22"/>
                  <w:vertAlign w:val="superscript"/>
                </w:rPr>
                <w:t>-3</w:t>
              </w:r>
              <w:r>
                <w:rPr>
                  <w:sz w:val="22"/>
                  <w:szCs w:val="22"/>
                </w:rPr>
                <w:t>)</w:t>
              </w:r>
            </w:moveTo>
          </w:p>
        </w:tc>
        <w:tc>
          <w:tcPr>
            <w:tcW w:w="2375" w:type="dxa"/>
          </w:tcPr>
          <w:p w14:paraId="326233FB" w14:textId="77777777" w:rsidR="00846C94" w:rsidRPr="002E360C" w:rsidRDefault="00846C94"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7568" w:author="Windows User" w:date="2018-10-30T14:18:00Z">
              <w:r>
                <w:rPr>
                  <w:sz w:val="22"/>
                  <w:szCs w:val="22"/>
                </w:rPr>
                <w:t>2.84</w:t>
              </w:r>
            </w:moveTo>
          </w:p>
        </w:tc>
        <w:tc>
          <w:tcPr>
            <w:tcW w:w="2375" w:type="dxa"/>
          </w:tcPr>
          <w:p w14:paraId="7C70F9C0" w14:textId="77777777" w:rsidR="00846C94" w:rsidRPr="002E360C" w:rsidRDefault="00846C94" w:rsidP="00846C94">
            <w:pPr>
              <w:jc w:val="center"/>
              <w:cnfStyle w:val="000000100000" w:firstRow="0" w:lastRow="0" w:firstColumn="0" w:lastColumn="0" w:oddVBand="0" w:evenVBand="0" w:oddHBand="1" w:evenHBand="0" w:firstRowFirstColumn="0" w:firstRowLastColumn="0" w:lastRowFirstColumn="0" w:lastRowLastColumn="0"/>
              <w:rPr>
                <w:sz w:val="22"/>
                <w:szCs w:val="22"/>
              </w:rPr>
            </w:pPr>
            <w:moveTo w:id="7569" w:author="Windows User" w:date="2018-10-30T14:18:00Z">
              <w:r>
                <w:rPr>
                  <w:sz w:val="22"/>
                  <w:szCs w:val="22"/>
                </w:rPr>
                <w:t>2.10</w:t>
              </w:r>
            </w:moveTo>
          </w:p>
        </w:tc>
        <w:tc>
          <w:tcPr>
            <w:tcW w:w="2375" w:type="dxa"/>
          </w:tcPr>
          <w:p w14:paraId="152A253A" w14:textId="77777777" w:rsidR="00846C94" w:rsidRPr="00517B06" w:rsidRDefault="00846C94" w:rsidP="00846C94">
            <w:pPr>
              <w:jc w:val="center"/>
              <w:cnfStyle w:val="000000100000" w:firstRow="0" w:lastRow="0" w:firstColumn="0" w:lastColumn="0" w:oddVBand="0" w:evenVBand="0" w:oddHBand="1" w:evenHBand="0" w:firstRowFirstColumn="0" w:firstRowLastColumn="0" w:lastRowFirstColumn="0" w:lastRowLastColumn="0"/>
              <w:rPr>
                <w:b/>
                <w:sz w:val="22"/>
                <w:szCs w:val="22"/>
              </w:rPr>
            </w:pPr>
            <w:moveTo w:id="7570" w:author="Windows User" w:date="2018-10-30T14:18:00Z">
              <w:r>
                <w:rPr>
                  <w:b/>
                  <w:sz w:val="22"/>
                  <w:szCs w:val="22"/>
                </w:rPr>
                <w:t>0.106</w:t>
              </w:r>
            </w:moveTo>
          </w:p>
        </w:tc>
      </w:tr>
    </w:tbl>
    <w:p w14:paraId="75CDE607" w14:textId="77777777" w:rsidR="00846C94" w:rsidRPr="002F6C50" w:rsidDel="00846C94" w:rsidRDefault="00846C94" w:rsidP="00846C94">
      <w:pPr>
        <w:pStyle w:val="Aftertable"/>
        <w:rPr>
          <w:del w:id="7571" w:author="Windows User" w:date="2018-10-30T14:18:00Z"/>
        </w:rPr>
      </w:pPr>
      <w:moveTo w:id="7572" w:author="Windows User" w:date="2018-10-30T14:18:00Z">
        <w:r>
          <w:t xml:space="preserve">DW-MRI: diffusion-weighted magnetic resonance imaging; </w:t>
        </w:r>
        <w:r w:rsidRPr="00DB226D">
          <w:t>FWHM: full width at half maximum; rBF: regional blood flow; rBV: regional blood volume.</w:t>
        </w:r>
      </w:moveTo>
    </w:p>
    <w:moveToRangeEnd w:id="7529"/>
    <w:p w14:paraId="48F6450F" w14:textId="77777777" w:rsidR="00846C94" w:rsidRDefault="00846C94">
      <w:pPr>
        <w:pStyle w:val="Aftertable"/>
        <w:rPr>
          <w:ins w:id="7573" w:author="Windows User" w:date="2018-10-30T14:18:00Z"/>
        </w:rPr>
        <w:pPrChange w:id="7574" w:author="Windows User" w:date="2018-10-30T14:18:00Z">
          <w:pPr>
            <w:pStyle w:val="Heading3"/>
          </w:pPr>
        </w:pPrChange>
      </w:pPr>
    </w:p>
    <w:p w14:paraId="53B08FBA" w14:textId="4DAB8ABD" w:rsidR="00B648ED" w:rsidRDefault="00B648ED" w:rsidP="00B648ED">
      <w:pPr>
        <w:pStyle w:val="Heading3"/>
      </w:pPr>
      <w:r>
        <w:t>Summary Outcomes</w:t>
      </w:r>
    </w:p>
    <w:p w14:paraId="59C7618F" w14:textId="1D6F75E0" w:rsidR="00004E71" w:rsidRDefault="00004E71" w:rsidP="00004E71">
      <w:pPr>
        <w:pStyle w:val="Heading4"/>
      </w:pPr>
      <w:r>
        <w:t>Metric Summaries</w:t>
      </w:r>
    </w:p>
    <w:p w14:paraId="10E26F5E" w14:textId="01A1887A" w:rsidR="00820FEA" w:rsidRPr="004360C8" w:rsidRDefault="00820FEA" w:rsidP="00820FEA">
      <w:r>
        <w:t>Summary statistics for the perfusion metric values at each visit are provid</w:t>
      </w:r>
      <w:r w:rsidR="006D3700">
        <w:t>ed in</w:t>
      </w:r>
      <w:r w:rsidR="000303A8">
        <w:t xml:space="preserve"> Table</w:t>
      </w:r>
      <w:r w:rsidR="006D3700">
        <w:t xml:space="preserve"> 7.</w:t>
      </w:r>
      <w:ins w:id="7575" w:author="Nicholas Weatherley" w:date="2019-03-04T21:10:00Z">
        <w:r w:rsidR="00F22DF2">
          <w:t>4</w:t>
        </w:r>
      </w:ins>
      <w:ins w:id="7576" w:author="Windows User" w:date="2018-11-02T11:15:00Z">
        <w:del w:id="7577" w:author="Nicholas Weatherley" w:date="2019-03-04T21:10:00Z">
          <w:r w:rsidR="00F301D8" w:rsidDel="00F22DF2">
            <w:delText>3</w:delText>
          </w:r>
        </w:del>
      </w:ins>
      <w:del w:id="7578" w:author="Windows User" w:date="2018-11-02T11:15:00Z">
        <w:r w:rsidR="006D3700" w:rsidDel="00F301D8">
          <w:delText>2</w:delText>
        </w:r>
      </w:del>
      <w:r>
        <w:t>.</w:t>
      </w:r>
    </w:p>
    <w:p w14:paraId="59D72D68" w14:textId="6C7A90AA" w:rsidR="00820FEA" w:rsidRDefault="00820FEA" w:rsidP="00820FEA">
      <w:pPr>
        <w:pStyle w:val="TableTitle0"/>
      </w:pPr>
      <w:bookmarkStart w:id="7579" w:name="_Toc3145554"/>
      <w:r>
        <w:t xml:space="preserve">Table </w:t>
      </w:r>
      <w:ins w:id="7580"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58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582" w:author="Nicholas Weatherley" w:date="2019-03-04T21:03:00Z">
        <w:r w:rsidR="00E96948">
          <w:rPr>
            <w:noProof/>
          </w:rPr>
          <w:t>4</w:t>
        </w:r>
        <w:r w:rsidR="00E96948">
          <w:fldChar w:fldCharType="end"/>
        </w:r>
      </w:ins>
      <w:ins w:id="7583" w:author="Windows User" w:date="2018-11-01T15:46:00Z">
        <w:del w:id="7584" w:author="Nicholas Weatherley" w:date="2019-03-04T21:03:00Z">
          <w:r w:rsidR="00743FFA" w:rsidDel="00E96948">
            <w:fldChar w:fldCharType="begin"/>
          </w:r>
          <w:r w:rsidR="00743FFA" w:rsidDel="00E96948">
            <w:delInstrText xml:space="preserve"> STYLEREF 1 \s </w:delInstrText>
          </w:r>
        </w:del>
      </w:ins>
      <w:del w:id="7585" w:author="Nicholas Weatherley" w:date="2019-03-04T21:03:00Z">
        <w:r w:rsidR="00743FFA" w:rsidDel="00E96948">
          <w:fldChar w:fldCharType="separate"/>
        </w:r>
        <w:r w:rsidR="0024585E" w:rsidDel="00E96948">
          <w:rPr>
            <w:noProof/>
          </w:rPr>
          <w:delText>7</w:delText>
        </w:r>
      </w:del>
      <w:ins w:id="7586" w:author="Windows User" w:date="2018-11-01T15:46:00Z">
        <w:del w:id="758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588" w:author="Nicholas Weatherley" w:date="2019-03-04T21:03:00Z">
        <w:r w:rsidR="00743FFA" w:rsidDel="00E96948">
          <w:fldChar w:fldCharType="end"/>
        </w:r>
      </w:del>
      <w:del w:id="758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2</w:delText>
        </w:r>
        <w:r w:rsidR="00BB544F" w:rsidDel="004435D9">
          <w:fldChar w:fldCharType="end"/>
        </w:r>
      </w:del>
      <w:r>
        <w:t>: Perfusion metric summary outcomes for each visit</w:t>
      </w:r>
      <w:bookmarkEnd w:id="7579"/>
    </w:p>
    <w:tbl>
      <w:tblPr>
        <w:tblStyle w:val="ListTable3"/>
        <w:tblW w:w="0" w:type="auto"/>
        <w:tblLook w:val="04A0" w:firstRow="1" w:lastRow="0" w:firstColumn="1" w:lastColumn="0" w:noHBand="0" w:noVBand="1"/>
      </w:tblPr>
      <w:tblGrid>
        <w:gridCol w:w="1974"/>
        <w:gridCol w:w="2250"/>
        <w:gridCol w:w="1170"/>
        <w:gridCol w:w="1800"/>
        <w:gridCol w:w="1260"/>
        <w:gridCol w:w="1035"/>
      </w:tblGrid>
      <w:tr w:rsidR="001B4C46" w14:paraId="38223562" w14:textId="77777777" w:rsidTr="001B4C46">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974" w:type="dxa"/>
          </w:tcPr>
          <w:p w14:paraId="2EF5DAD4" w14:textId="77777777" w:rsidR="00820FEA" w:rsidRPr="00F00DE6" w:rsidRDefault="00820FEA" w:rsidP="000E511E">
            <w:pPr>
              <w:jc w:val="center"/>
              <w:rPr>
                <w:bCs w:val="0"/>
                <w:color w:val="FFFFFF"/>
              </w:rPr>
            </w:pPr>
            <w:r w:rsidRPr="00F00DE6">
              <w:rPr>
                <w:bCs w:val="0"/>
                <w:color w:val="FFFFFF"/>
              </w:rPr>
              <w:t>Visit</w:t>
            </w:r>
          </w:p>
        </w:tc>
        <w:tc>
          <w:tcPr>
            <w:tcW w:w="2250" w:type="dxa"/>
          </w:tcPr>
          <w:p w14:paraId="28D8CE02" w14:textId="6BDA736C" w:rsidR="00820FEA" w:rsidRPr="00F00DE6" w:rsidRDefault="00820FEA" w:rsidP="00684BE1">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etric</w:t>
            </w:r>
          </w:p>
        </w:tc>
        <w:tc>
          <w:tcPr>
            <w:tcW w:w="1170" w:type="dxa"/>
          </w:tcPr>
          <w:p w14:paraId="2063F826" w14:textId="0A3A0E2A" w:rsidR="00820FEA" w:rsidRPr="00F00DE6" w:rsidRDefault="00684BE1" w:rsidP="000E511E">
            <w:pPr>
              <w:jc w:val="center"/>
              <w:cnfStyle w:val="100000000000" w:firstRow="1" w:lastRow="0" w:firstColumn="0" w:lastColumn="0" w:oddVBand="0" w:evenVBand="0" w:oddHBand="0" w:evenHBand="0" w:firstRowFirstColumn="0" w:firstRowLastColumn="0" w:lastRowFirstColumn="0" w:lastRowLastColumn="0"/>
              <w:rPr>
                <w:bCs w:val="0"/>
                <w:color w:val="FFFFFF"/>
              </w:rPr>
            </w:pPr>
            <w:r>
              <w:rPr>
                <w:bCs w:val="0"/>
                <w:color w:val="FFFFFF"/>
              </w:rPr>
              <w:t>Mean</w:t>
            </w:r>
          </w:p>
        </w:tc>
        <w:tc>
          <w:tcPr>
            <w:tcW w:w="1800" w:type="dxa"/>
          </w:tcPr>
          <w:p w14:paraId="36337FFB" w14:textId="77777777" w:rsidR="00820FEA" w:rsidRPr="00F00DE6" w:rsidRDefault="00820FEA" w:rsidP="000E511E">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IQR</w:t>
            </w:r>
          </w:p>
        </w:tc>
        <w:tc>
          <w:tcPr>
            <w:tcW w:w="1260" w:type="dxa"/>
          </w:tcPr>
          <w:p w14:paraId="70C1802B" w14:textId="77777777" w:rsidR="00820FEA" w:rsidRPr="00F00DE6" w:rsidRDefault="00820FEA" w:rsidP="000E511E">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in</w:t>
            </w:r>
          </w:p>
        </w:tc>
        <w:tc>
          <w:tcPr>
            <w:tcW w:w="1035" w:type="dxa"/>
          </w:tcPr>
          <w:p w14:paraId="4A5EF678" w14:textId="77777777" w:rsidR="00820FEA" w:rsidRPr="00F00DE6" w:rsidRDefault="00820FEA" w:rsidP="000E511E">
            <w:pPr>
              <w:jc w:val="center"/>
              <w:cnfStyle w:val="100000000000" w:firstRow="1" w:lastRow="0" w:firstColumn="0" w:lastColumn="0" w:oddVBand="0" w:evenVBand="0" w:oddHBand="0" w:evenHBand="0" w:firstRowFirstColumn="0" w:firstRowLastColumn="0" w:lastRowFirstColumn="0" w:lastRowLastColumn="0"/>
              <w:rPr>
                <w:bCs w:val="0"/>
                <w:color w:val="FFFFFF"/>
              </w:rPr>
            </w:pPr>
            <w:r w:rsidRPr="00F00DE6">
              <w:rPr>
                <w:bCs w:val="0"/>
                <w:color w:val="FFFFFF"/>
              </w:rPr>
              <w:t>Max</w:t>
            </w:r>
          </w:p>
        </w:tc>
      </w:tr>
      <w:tr w:rsidR="001B4C46" w14:paraId="62FBFBD8" w14:textId="77777777" w:rsidTr="001B4C4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974" w:type="dxa"/>
            <w:shd w:val="clear" w:color="auto" w:fill="auto"/>
          </w:tcPr>
          <w:p w14:paraId="1366B7A3" w14:textId="77777777" w:rsidR="00820FEA" w:rsidRPr="00007F6A" w:rsidRDefault="00820FEA" w:rsidP="000E511E">
            <w:pPr>
              <w:jc w:val="center"/>
              <w:rPr>
                <w:b w:val="0"/>
                <w:bCs w:val="0"/>
              </w:rPr>
            </w:pPr>
            <w:r w:rsidRPr="00007F6A">
              <w:rPr>
                <w:b w:val="0"/>
                <w:bCs w:val="0"/>
              </w:rPr>
              <w:t>Visit 1</w:t>
            </w:r>
          </w:p>
          <w:p w14:paraId="669FA32E" w14:textId="4DDF3000" w:rsidR="00820FEA" w:rsidRPr="00007F6A" w:rsidRDefault="00D72C9A" w:rsidP="000E511E">
            <w:pPr>
              <w:jc w:val="center"/>
              <w:rPr>
                <w:b w:val="0"/>
                <w:bCs w:val="0"/>
              </w:rPr>
            </w:pPr>
            <w:r>
              <w:rPr>
                <w:b w:val="0"/>
                <w:bCs w:val="0"/>
              </w:rPr>
              <w:t>(n=</w:t>
            </w:r>
            <w:r w:rsidR="00D245E5">
              <w:rPr>
                <w:b w:val="0"/>
                <w:bCs w:val="0"/>
              </w:rPr>
              <w:t>12</w:t>
            </w:r>
            <w:r w:rsidR="00820FEA" w:rsidRPr="00007F6A">
              <w:rPr>
                <w:b w:val="0"/>
                <w:bCs w:val="0"/>
              </w:rPr>
              <w:t>)</w:t>
            </w:r>
          </w:p>
        </w:tc>
        <w:tc>
          <w:tcPr>
            <w:tcW w:w="2250" w:type="dxa"/>
            <w:shd w:val="clear" w:color="auto" w:fill="auto"/>
          </w:tcPr>
          <w:p w14:paraId="3A1CCCFE" w14:textId="0A4B17C1" w:rsidR="00820FEA" w:rsidRDefault="00820FEA" w:rsidP="001B4C46">
            <w:pPr>
              <w:jc w:val="left"/>
              <w:cnfStyle w:val="000000100000" w:firstRow="0" w:lastRow="0" w:firstColumn="0" w:lastColumn="0" w:oddVBand="0" w:evenVBand="0" w:oddHBand="1" w:evenHBand="0" w:firstRowFirstColumn="0" w:firstRowLastColumn="0" w:lastRowFirstColumn="0" w:lastRowLastColumn="0"/>
            </w:pPr>
            <w:r>
              <w:t>FWHM</w:t>
            </w:r>
            <w:r w:rsidR="001B4C46">
              <w:t xml:space="preserve"> (s)</w:t>
            </w:r>
          </w:p>
          <w:p w14:paraId="7DDAF08C" w14:textId="21B726A7" w:rsidR="001B4C46" w:rsidRDefault="00820FEA" w:rsidP="001B4C46">
            <w:pPr>
              <w:jc w:val="left"/>
              <w:cnfStyle w:val="000000100000" w:firstRow="0" w:lastRow="0" w:firstColumn="0" w:lastColumn="0" w:oddVBand="0" w:evenVBand="0" w:oddHBand="1" w:evenHBand="0" w:firstRowFirstColumn="0" w:firstRowLastColumn="0" w:lastRowFirstColumn="0" w:lastRowLastColumn="0"/>
            </w:pPr>
            <w:r>
              <w:t>rBF</w:t>
            </w:r>
            <w:r w:rsidR="001B4C46">
              <w:t xml:space="preserve"> (mL.mm</w:t>
            </w:r>
            <w:r w:rsidR="001B4C46" w:rsidRPr="001B4C46">
              <w:rPr>
                <w:vertAlign w:val="superscript"/>
              </w:rPr>
              <w:t>-3</w:t>
            </w:r>
            <w:r w:rsidR="001B4C46">
              <w:t>.s</w:t>
            </w:r>
            <w:r w:rsidR="001B4C46" w:rsidRPr="001B4C46">
              <w:rPr>
                <w:vertAlign w:val="superscript"/>
              </w:rPr>
              <w:t>-1</w:t>
            </w:r>
            <w:r w:rsidR="001B4C46">
              <w:t>)</w:t>
            </w:r>
          </w:p>
          <w:p w14:paraId="15441A0B" w14:textId="1B9CF6B5" w:rsidR="00820FEA" w:rsidRDefault="00820FEA" w:rsidP="001B4C46">
            <w:pPr>
              <w:jc w:val="left"/>
              <w:cnfStyle w:val="000000100000" w:firstRow="0" w:lastRow="0" w:firstColumn="0" w:lastColumn="0" w:oddVBand="0" w:evenVBand="0" w:oddHBand="1" w:evenHBand="0" w:firstRowFirstColumn="0" w:firstRowLastColumn="0" w:lastRowFirstColumn="0" w:lastRowLastColumn="0"/>
            </w:pPr>
            <w:r>
              <w:t>rBV</w:t>
            </w:r>
            <w:r w:rsidR="00EA22A4">
              <w:t xml:space="preserve"> </w:t>
            </w:r>
            <w:r w:rsidR="001B4C46">
              <w:t>(mL.mm</w:t>
            </w:r>
            <w:r w:rsidR="001B4C46" w:rsidRPr="001B4C46">
              <w:rPr>
                <w:vertAlign w:val="superscript"/>
              </w:rPr>
              <w:t>-3</w:t>
            </w:r>
            <w:r w:rsidR="001B4C46">
              <w:t>)</w:t>
            </w:r>
          </w:p>
        </w:tc>
        <w:tc>
          <w:tcPr>
            <w:tcW w:w="1170" w:type="dxa"/>
            <w:shd w:val="clear" w:color="auto" w:fill="auto"/>
          </w:tcPr>
          <w:p w14:paraId="72199EA3" w14:textId="5AA06DEC" w:rsidR="00820FEA" w:rsidRDefault="00A44D22" w:rsidP="000E511E">
            <w:pPr>
              <w:jc w:val="center"/>
              <w:cnfStyle w:val="000000100000" w:firstRow="0" w:lastRow="0" w:firstColumn="0" w:lastColumn="0" w:oddVBand="0" w:evenVBand="0" w:oddHBand="1" w:evenHBand="0" w:firstRowFirstColumn="0" w:firstRowLastColumn="0" w:lastRowFirstColumn="0" w:lastRowLastColumn="0"/>
            </w:pPr>
            <w:r>
              <w:t>13.0</w:t>
            </w:r>
          </w:p>
          <w:p w14:paraId="5BE7C82D" w14:textId="6952B8F8"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2.58</w:t>
            </w:r>
          </w:p>
          <w:p w14:paraId="70A7D4E9" w14:textId="55F72E37" w:rsidR="00EA22A4" w:rsidRDefault="003326D5" w:rsidP="003326D5">
            <w:pPr>
              <w:jc w:val="center"/>
              <w:cnfStyle w:val="000000100000" w:firstRow="0" w:lastRow="0" w:firstColumn="0" w:lastColumn="0" w:oddVBand="0" w:evenVBand="0" w:oddHBand="1" w:evenHBand="0" w:firstRowFirstColumn="0" w:firstRowLastColumn="0" w:lastRowFirstColumn="0" w:lastRowLastColumn="0"/>
            </w:pPr>
            <w:r>
              <w:t>2.29</w:t>
            </w:r>
          </w:p>
        </w:tc>
        <w:tc>
          <w:tcPr>
            <w:tcW w:w="1800" w:type="dxa"/>
            <w:shd w:val="clear" w:color="auto" w:fill="auto"/>
          </w:tcPr>
          <w:p w14:paraId="42442E69" w14:textId="77777777" w:rsidR="00820FEA" w:rsidRDefault="00EA22A4" w:rsidP="000E511E">
            <w:pPr>
              <w:jc w:val="center"/>
              <w:cnfStyle w:val="000000100000" w:firstRow="0" w:lastRow="0" w:firstColumn="0" w:lastColumn="0" w:oddVBand="0" w:evenVBand="0" w:oddHBand="1" w:evenHBand="0" w:firstRowFirstColumn="0" w:firstRowLastColumn="0" w:lastRowFirstColumn="0" w:lastRowLastColumn="0"/>
            </w:pPr>
            <w:r>
              <w:t>11.5 – 14.3</w:t>
            </w:r>
          </w:p>
          <w:p w14:paraId="4CB53847" w14:textId="772D700D"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1.92 – 3.25</w:t>
            </w:r>
          </w:p>
          <w:p w14:paraId="719FE255" w14:textId="72D3B912" w:rsidR="00EA22A4" w:rsidRDefault="003326D5" w:rsidP="003326D5">
            <w:pPr>
              <w:jc w:val="center"/>
              <w:cnfStyle w:val="000000100000" w:firstRow="0" w:lastRow="0" w:firstColumn="0" w:lastColumn="0" w:oddVBand="0" w:evenVBand="0" w:oddHBand="1" w:evenHBand="0" w:firstRowFirstColumn="0" w:firstRowLastColumn="0" w:lastRowFirstColumn="0" w:lastRowLastColumn="0"/>
            </w:pPr>
            <w:r>
              <w:t>1.70 – 2.86</w:t>
            </w:r>
          </w:p>
        </w:tc>
        <w:tc>
          <w:tcPr>
            <w:tcW w:w="1260" w:type="dxa"/>
            <w:shd w:val="clear" w:color="auto" w:fill="auto"/>
          </w:tcPr>
          <w:p w14:paraId="4697F7DF" w14:textId="77777777" w:rsidR="00820FEA" w:rsidRDefault="00EA22A4" w:rsidP="000E511E">
            <w:pPr>
              <w:jc w:val="center"/>
              <w:cnfStyle w:val="000000100000" w:firstRow="0" w:lastRow="0" w:firstColumn="0" w:lastColumn="0" w:oddVBand="0" w:evenVBand="0" w:oddHBand="1" w:evenHBand="0" w:firstRowFirstColumn="0" w:firstRowLastColumn="0" w:lastRowFirstColumn="0" w:lastRowLastColumn="0"/>
            </w:pPr>
            <w:r>
              <w:t>8.7</w:t>
            </w:r>
          </w:p>
          <w:p w14:paraId="4F0D09F7" w14:textId="22A79935"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1.48</w:t>
            </w:r>
          </w:p>
          <w:p w14:paraId="1DBAC21B" w14:textId="43F4ABF1"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1.28</w:t>
            </w:r>
          </w:p>
        </w:tc>
        <w:tc>
          <w:tcPr>
            <w:tcW w:w="1035" w:type="dxa"/>
            <w:shd w:val="clear" w:color="auto" w:fill="auto"/>
          </w:tcPr>
          <w:p w14:paraId="5F3CD63B" w14:textId="77777777" w:rsidR="00820FEA" w:rsidRDefault="00EA22A4" w:rsidP="000E511E">
            <w:pPr>
              <w:jc w:val="center"/>
              <w:cnfStyle w:val="000000100000" w:firstRow="0" w:lastRow="0" w:firstColumn="0" w:lastColumn="0" w:oddVBand="0" w:evenVBand="0" w:oddHBand="1" w:evenHBand="0" w:firstRowFirstColumn="0" w:firstRowLastColumn="0" w:lastRowFirstColumn="0" w:lastRowLastColumn="0"/>
            </w:pPr>
            <w:r>
              <w:t>17.3</w:t>
            </w:r>
          </w:p>
          <w:p w14:paraId="3BF3787D" w14:textId="1FF04E88"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3.90</w:t>
            </w:r>
          </w:p>
          <w:p w14:paraId="20B53697" w14:textId="52F16B9C" w:rsidR="00EA22A4" w:rsidRDefault="003326D5" w:rsidP="000E511E">
            <w:pPr>
              <w:jc w:val="center"/>
              <w:cnfStyle w:val="000000100000" w:firstRow="0" w:lastRow="0" w:firstColumn="0" w:lastColumn="0" w:oddVBand="0" w:evenVBand="0" w:oddHBand="1" w:evenHBand="0" w:firstRowFirstColumn="0" w:firstRowLastColumn="0" w:lastRowFirstColumn="0" w:lastRowLastColumn="0"/>
            </w:pPr>
            <w:r>
              <w:t>3.55</w:t>
            </w:r>
          </w:p>
        </w:tc>
      </w:tr>
      <w:tr w:rsidR="001B4C46" w14:paraId="6A31849C" w14:textId="77777777" w:rsidTr="001B4C46">
        <w:trPr>
          <w:cantSplit/>
        </w:trPr>
        <w:tc>
          <w:tcPr>
            <w:cnfStyle w:val="001000000000" w:firstRow="0" w:lastRow="0" w:firstColumn="1" w:lastColumn="0" w:oddVBand="0" w:evenVBand="0" w:oddHBand="0" w:evenHBand="0" w:firstRowFirstColumn="0" w:firstRowLastColumn="0" w:lastRowFirstColumn="0" w:lastRowLastColumn="0"/>
            <w:tcW w:w="1974" w:type="dxa"/>
            <w:shd w:val="clear" w:color="auto" w:fill="D9D9D9" w:themeFill="background1" w:themeFillShade="D9"/>
          </w:tcPr>
          <w:p w14:paraId="77F98820" w14:textId="54B41FF8" w:rsidR="00820FEA" w:rsidRDefault="00820FEA" w:rsidP="000E511E">
            <w:pPr>
              <w:jc w:val="center"/>
              <w:rPr>
                <w:b w:val="0"/>
                <w:bCs w:val="0"/>
              </w:rPr>
            </w:pPr>
            <w:r>
              <w:rPr>
                <w:b w:val="0"/>
                <w:bCs w:val="0"/>
              </w:rPr>
              <w:t>Visit 2</w:t>
            </w:r>
          </w:p>
          <w:p w14:paraId="3AE81ABA" w14:textId="15587760" w:rsidR="00820FEA" w:rsidRPr="00007F6A" w:rsidRDefault="00D72C9A" w:rsidP="000E511E">
            <w:pPr>
              <w:jc w:val="center"/>
              <w:rPr>
                <w:b w:val="0"/>
                <w:bCs w:val="0"/>
              </w:rPr>
            </w:pPr>
            <w:r>
              <w:rPr>
                <w:b w:val="0"/>
                <w:bCs w:val="0"/>
              </w:rPr>
              <w:t>(n=</w:t>
            </w:r>
            <w:r w:rsidR="002457EB">
              <w:rPr>
                <w:b w:val="0"/>
                <w:bCs w:val="0"/>
              </w:rPr>
              <w:t>10</w:t>
            </w:r>
            <w:r w:rsidR="00820FEA">
              <w:rPr>
                <w:b w:val="0"/>
                <w:bCs w:val="0"/>
              </w:rPr>
              <w:t>)</w:t>
            </w:r>
          </w:p>
        </w:tc>
        <w:tc>
          <w:tcPr>
            <w:tcW w:w="2250" w:type="dxa"/>
            <w:shd w:val="clear" w:color="auto" w:fill="D9D9D9" w:themeFill="background1" w:themeFillShade="D9"/>
          </w:tcPr>
          <w:p w14:paraId="4A0BE93D" w14:textId="0C19614B" w:rsidR="00820FEA" w:rsidRDefault="00820FEA" w:rsidP="001B4C46">
            <w:pPr>
              <w:jc w:val="left"/>
              <w:cnfStyle w:val="000000000000" w:firstRow="0" w:lastRow="0" w:firstColumn="0" w:lastColumn="0" w:oddVBand="0" w:evenVBand="0" w:oddHBand="0" w:evenHBand="0" w:firstRowFirstColumn="0" w:firstRowLastColumn="0" w:lastRowFirstColumn="0" w:lastRowLastColumn="0"/>
            </w:pPr>
            <w:r>
              <w:t>FWHM</w:t>
            </w:r>
            <w:r w:rsidR="001B4C46">
              <w:t xml:space="preserve"> (s)</w:t>
            </w:r>
          </w:p>
          <w:p w14:paraId="0182BB81" w14:textId="77777777" w:rsidR="001B4C46" w:rsidRDefault="001B4C46" w:rsidP="001B4C46">
            <w:pPr>
              <w:jc w:val="left"/>
              <w:cnfStyle w:val="000000000000" w:firstRow="0" w:lastRow="0" w:firstColumn="0" w:lastColumn="0" w:oddVBand="0" w:evenVBand="0" w:oddHBand="0" w:evenHBand="0" w:firstRowFirstColumn="0" w:firstRowLastColumn="0" w:lastRowFirstColumn="0" w:lastRowLastColumn="0"/>
            </w:pPr>
            <w:r>
              <w:t>rBF (mL.mm</w:t>
            </w:r>
            <w:r w:rsidRPr="001B4C46">
              <w:rPr>
                <w:vertAlign w:val="superscript"/>
              </w:rPr>
              <w:t>-3</w:t>
            </w:r>
            <w:r>
              <w:t>.s</w:t>
            </w:r>
            <w:r w:rsidRPr="001B4C46">
              <w:rPr>
                <w:vertAlign w:val="superscript"/>
              </w:rPr>
              <w:t>-1</w:t>
            </w:r>
            <w:r>
              <w:t>)</w:t>
            </w:r>
          </w:p>
          <w:p w14:paraId="75562902" w14:textId="0F600128" w:rsidR="00820FEA" w:rsidRDefault="001B4C46" w:rsidP="001B4C46">
            <w:pPr>
              <w:jc w:val="left"/>
              <w:cnfStyle w:val="000000000000" w:firstRow="0" w:lastRow="0" w:firstColumn="0" w:lastColumn="0" w:oddVBand="0" w:evenVBand="0" w:oddHBand="0" w:evenHBand="0" w:firstRowFirstColumn="0" w:firstRowLastColumn="0" w:lastRowFirstColumn="0" w:lastRowLastColumn="0"/>
            </w:pPr>
            <w:r>
              <w:t>rBV (mL.mm</w:t>
            </w:r>
            <w:r w:rsidRPr="001B4C46">
              <w:rPr>
                <w:vertAlign w:val="superscript"/>
              </w:rPr>
              <w:t>-3</w:t>
            </w:r>
            <w:r>
              <w:t>)</w:t>
            </w:r>
          </w:p>
        </w:tc>
        <w:tc>
          <w:tcPr>
            <w:tcW w:w="1170" w:type="dxa"/>
            <w:shd w:val="clear" w:color="auto" w:fill="D9D9D9" w:themeFill="background1" w:themeFillShade="D9"/>
          </w:tcPr>
          <w:p w14:paraId="633BEE4D" w14:textId="68A2E660" w:rsidR="00820FEA" w:rsidRDefault="004F275D" w:rsidP="000E511E">
            <w:pPr>
              <w:jc w:val="center"/>
              <w:cnfStyle w:val="000000000000" w:firstRow="0" w:lastRow="0" w:firstColumn="0" w:lastColumn="0" w:oddVBand="0" w:evenVBand="0" w:oddHBand="0" w:evenHBand="0" w:firstRowFirstColumn="0" w:firstRowLastColumn="0" w:lastRowFirstColumn="0" w:lastRowLastColumn="0"/>
            </w:pPr>
            <w:r>
              <w:t>13.3</w:t>
            </w:r>
          </w:p>
          <w:p w14:paraId="0D31F4F0" w14:textId="69E470DE"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3.09</w:t>
            </w:r>
          </w:p>
          <w:p w14:paraId="057030F5" w14:textId="478682B2"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2.73</w:t>
            </w:r>
          </w:p>
        </w:tc>
        <w:tc>
          <w:tcPr>
            <w:tcW w:w="1800" w:type="dxa"/>
            <w:shd w:val="clear" w:color="auto" w:fill="D9D9D9" w:themeFill="background1" w:themeFillShade="D9"/>
          </w:tcPr>
          <w:p w14:paraId="508E636B" w14:textId="77777777" w:rsidR="00820FEA" w:rsidRDefault="00485A99" w:rsidP="000E511E">
            <w:pPr>
              <w:jc w:val="center"/>
              <w:cnfStyle w:val="000000000000" w:firstRow="0" w:lastRow="0" w:firstColumn="0" w:lastColumn="0" w:oddVBand="0" w:evenVBand="0" w:oddHBand="0" w:evenHBand="0" w:firstRowFirstColumn="0" w:firstRowLastColumn="0" w:lastRowFirstColumn="0" w:lastRowLastColumn="0"/>
            </w:pPr>
            <w:r>
              <w:t>12.2 – 14.9</w:t>
            </w:r>
          </w:p>
          <w:p w14:paraId="0188DD9C" w14:textId="7C1FE1AC"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2.40 – 3.74</w:t>
            </w:r>
          </w:p>
          <w:p w14:paraId="3C12EAF7" w14:textId="2F1B6513"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2.10 – 3.30</w:t>
            </w:r>
          </w:p>
        </w:tc>
        <w:tc>
          <w:tcPr>
            <w:tcW w:w="1260" w:type="dxa"/>
            <w:shd w:val="clear" w:color="auto" w:fill="D9D9D9" w:themeFill="background1" w:themeFillShade="D9"/>
          </w:tcPr>
          <w:p w14:paraId="7AAA6610" w14:textId="77777777" w:rsidR="00820FEA" w:rsidRDefault="00485A99" w:rsidP="000E511E">
            <w:pPr>
              <w:jc w:val="center"/>
              <w:cnfStyle w:val="000000000000" w:firstRow="0" w:lastRow="0" w:firstColumn="0" w:lastColumn="0" w:oddVBand="0" w:evenVBand="0" w:oddHBand="0" w:evenHBand="0" w:firstRowFirstColumn="0" w:firstRowLastColumn="0" w:lastRowFirstColumn="0" w:lastRowLastColumn="0"/>
            </w:pPr>
            <w:r>
              <w:t>9.9</w:t>
            </w:r>
          </w:p>
          <w:p w14:paraId="761A5D16" w14:textId="16D9E7DB"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1.65</w:t>
            </w:r>
          </w:p>
          <w:p w14:paraId="3CCCD5E7" w14:textId="50E1554C"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1.42</w:t>
            </w:r>
          </w:p>
        </w:tc>
        <w:tc>
          <w:tcPr>
            <w:tcW w:w="1035" w:type="dxa"/>
            <w:shd w:val="clear" w:color="auto" w:fill="D9D9D9" w:themeFill="background1" w:themeFillShade="D9"/>
          </w:tcPr>
          <w:p w14:paraId="6C72024F" w14:textId="77777777" w:rsidR="00820FEA" w:rsidRDefault="00485A99" w:rsidP="000E511E">
            <w:pPr>
              <w:jc w:val="center"/>
              <w:cnfStyle w:val="000000000000" w:firstRow="0" w:lastRow="0" w:firstColumn="0" w:lastColumn="0" w:oddVBand="0" w:evenVBand="0" w:oddHBand="0" w:evenHBand="0" w:firstRowFirstColumn="0" w:firstRowLastColumn="0" w:lastRowFirstColumn="0" w:lastRowLastColumn="0"/>
            </w:pPr>
            <w:r>
              <w:t>17.7</w:t>
            </w:r>
          </w:p>
          <w:p w14:paraId="6CCF9180" w14:textId="76F18F43"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4.16</w:t>
            </w:r>
          </w:p>
          <w:p w14:paraId="1936E666" w14:textId="52C99D68" w:rsidR="00485A99" w:rsidRDefault="004F275D" w:rsidP="000E511E">
            <w:pPr>
              <w:jc w:val="center"/>
              <w:cnfStyle w:val="000000000000" w:firstRow="0" w:lastRow="0" w:firstColumn="0" w:lastColumn="0" w:oddVBand="0" w:evenVBand="0" w:oddHBand="0" w:evenHBand="0" w:firstRowFirstColumn="0" w:firstRowLastColumn="0" w:lastRowFirstColumn="0" w:lastRowLastColumn="0"/>
            </w:pPr>
            <w:r>
              <w:t>3.68</w:t>
            </w:r>
          </w:p>
        </w:tc>
      </w:tr>
      <w:tr w:rsidR="001B4C46" w14:paraId="20B2B9EE" w14:textId="77777777" w:rsidTr="001B4C4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974" w:type="dxa"/>
            <w:shd w:val="clear" w:color="auto" w:fill="auto"/>
          </w:tcPr>
          <w:p w14:paraId="08B93F4C" w14:textId="77777777" w:rsidR="00820FEA" w:rsidRDefault="00820FEA" w:rsidP="000E511E">
            <w:pPr>
              <w:jc w:val="center"/>
              <w:rPr>
                <w:b w:val="0"/>
                <w:bCs w:val="0"/>
              </w:rPr>
            </w:pPr>
            <w:r>
              <w:rPr>
                <w:b w:val="0"/>
                <w:bCs w:val="0"/>
              </w:rPr>
              <w:lastRenderedPageBreak/>
              <w:t>Visit 3</w:t>
            </w:r>
          </w:p>
          <w:p w14:paraId="45BE0C4B" w14:textId="7DE862CE" w:rsidR="00820FEA" w:rsidRDefault="00D72C9A" w:rsidP="000E511E">
            <w:pPr>
              <w:jc w:val="center"/>
              <w:rPr>
                <w:b w:val="0"/>
                <w:bCs w:val="0"/>
              </w:rPr>
            </w:pPr>
            <w:r>
              <w:rPr>
                <w:b w:val="0"/>
                <w:bCs w:val="0"/>
              </w:rPr>
              <w:t>(n=</w:t>
            </w:r>
            <w:r w:rsidR="002457EB">
              <w:rPr>
                <w:b w:val="0"/>
                <w:bCs w:val="0"/>
              </w:rPr>
              <w:t>9</w:t>
            </w:r>
            <w:r w:rsidR="00820FEA">
              <w:rPr>
                <w:b w:val="0"/>
                <w:bCs w:val="0"/>
              </w:rPr>
              <w:t>)</w:t>
            </w:r>
          </w:p>
        </w:tc>
        <w:tc>
          <w:tcPr>
            <w:tcW w:w="2250" w:type="dxa"/>
            <w:shd w:val="clear" w:color="auto" w:fill="auto"/>
          </w:tcPr>
          <w:p w14:paraId="37F261B3" w14:textId="44B63D3B" w:rsidR="00820FEA" w:rsidRDefault="00820FEA" w:rsidP="001B4C46">
            <w:pPr>
              <w:jc w:val="left"/>
              <w:cnfStyle w:val="000000100000" w:firstRow="0" w:lastRow="0" w:firstColumn="0" w:lastColumn="0" w:oddVBand="0" w:evenVBand="0" w:oddHBand="1" w:evenHBand="0" w:firstRowFirstColumn="0" w:firstRowLastColumn="0" w:lastRowFirstColumn="0" w:lastRowLastColumn="0"/>
            </w:pPr>
            <w:r>
              <w:t>FWHM</w:t>
            </w:r>
            <w:r w:rsidR="001B4C46">
              <w:t>(s)</w:t>
            </w:r>
          </w:p>
          <w:p w14:paraId="6CBA365C" w14:textId="77777777" w:rsidR="001B4C46" w:rsidRDefault="001B4C46" w:rsidP="001B4C46">
            <w:pPr>
              <w:jc w:val="left"/>
              <w:cnfStyle w:val="000000100000" w:firstRow="0" w:lastRow="0" w:firstColumn="0" w:lastColumn="0" w:oddVBand="0" w:evenVBand="0" w:oddHBand="1" w:evenHBand="0" w:firstRowFirstColumn="0" w:firstRowLastColumn="0" w:lastRowFirstColumn="0" w:lastRowLastColumn="0"/>
            </w:pPr>
            <w:r>
              <w:t>rBF (mL.mm</w:t>
            </w:r>
            <w:r w:rsidRPr="001B4C46">
              <w:rPr>
                <w:vertAlign w:val="superscript"/>
              </w:rPr>
              <w:t>-3</w:t>
            </w:r>
            <w:r>
              <w:t>.s</w:t>
            </w:r>
            <w:r w:rsidRPr="001B4C46">
              <w:rPr>
                <w:vertAlign w:val="superscript"/>
              </w:rPr>
              <w:t>-1</w:t>
            </w:r>
            <w:r>
              <w:t>)</w:t>
            </w:r>
          </w:p>
          <w:p w14:paraId="26EA703D" w14:textId="3EC44F0C" w:rsidR="00820FEA" w:rsidRDefault="001B4C46" w:rsidP="001B4C46">
            <w:pPr>
              <w:jc w:val="left"/>
              <w:cnfStyle w:val="000000100000" w:firstRow="0" w:lastRow="0" w:firstColumn="0" w:lastColumn="0" w:oddVBand="0" w:evenVBand="0" w:oddHBand="1" w:evenHBand="0" w:firstRowFirstColumn="0" w:firstRowLastColumn="0" w:lastRowFirstColumn="0" w:lastRowLastColumn="0"/>
            </w:pPr>
            <w:r>
              <w:t>rBV (mL.mm</w:t>
            </w:r>
            <w:r w:rsidRPr="001B4C46">
              <w:rPr>
                <w:vertAlign w:val="superscript"/>
              </w:rPr>
              <w:t>-3</w:t>
            </w:r>
            <w:r>
              <w:t>)</w:t>
            </w:r>
          </w:p>
        </w:tc>
        <w:tc>
          <w:tcPr>
            <w:tcW w:w="1170" w:type="dxa"/>
            <w:shd w:val="clear" w:color="auto" w:fill="auto"/>
          </w:tcPr>
          <w:p w14:paraId="23E02347" w14:textId="77777777" w:rsidR="00820FEA" w:rsidRDefault="00485A99" w:rsidP="000E511E">
            <w:pPr>
              <w:jc w:val="center"/>
              <w:cnfStyle w:val="000000100000" w:firstRow="0" w:lastRow="0" w:firstColumn="0" w:lastColumn="0" w:oddVBand="0" w:evenVBand="0" w:oddHBand="1" w:evenHBand="0" w:firstRowFirstColumn="0" w:firstRowLastColumn="0" w:lastRowFirstColumn="0" w:lastRowLastColumn="0"/>
            </w:pPr>
            <w:r>
              <w:t>14.0</w:t>
            </w:r>
          </w:p>
          <w:p w14:paraId="68B619A8" w14:textId="53670737"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3.26</w:t>
            </w:r>
          </w:p>
          <w:p w14:paraId="0AE0A995" w14:textId="13DF5A76"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2.89</w:t>
            </w:r>
          </w:p>
        </w:tc>
        <w:tc>
          <w:tcPr>
            <w:tcW w:w="1800" w:type="dxa"/>
            <w:shd w:val="clear" w:color="auto" w:fill="auto"/>
          </w:tcPr>
          <w:p w14:paraId="2D032B15" w14:textId="77777777" w:rsidR="00820FEA" w:rsidRDefault="00485A99" w:rsidP="000E511E">
            <w:pPr>
              <w:jc w:val="center"/>
              <w:cnfStyle w:val="000000100000" w:firstRow="0" w:lastRow="0" w:firstColumn="0" w:lastColumn="0" w:oddVBand="0" w:evenVBand="0" w:oddHBand="1" w:evenHBand="0" w:firstRowFirstColumn="0" w:firstRowLastColumn="0" w:lastRowFirstColumn="0" w:lastRowLastColumn="0"/>
            </w:pPr>
            <w:r>
              <w:t>12.6 – 16.0</w:t>
            </w:r>
          </w:p>
          <w:p w14:paraId="6D98916E" w14:textId="272B8B77"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2.44 – 3.94</w:t>
            </w:r>
          </w:p>
          <w:p w14:paraId="67D66F4D" w14:textId="218E3A49"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2.15 – 3.54</w:t>
            </w:r>
          </w:p>
        </w:tc>
        <w:tc>
          <w:tcPr>
            <w:tcW w:w="1260" w:type="dxa"/>
            <w:shd w:val="clear" w:color="auto" w:fill="auto"/>
          </w:tcPr>
          <w:p w14:paraId="111009C5" w14:textId="77777777" w:rsidR="00820FEA" w:rsidRDefault="00485A99" w:rsidP="000E511E">
            <w:pPr>
              <w:jc w:val="center"/>
              <w:cnfStyle w:val="000000100000" w:firstRow="0" w:lastRow="0" w:firstColumn="0" w:lastColumn="0" w:oddVBand="0" w:evenVBand="0" w:oddHBand="1" w:evenHBand="0" w:firstRowFirstColumn="0" w:firstRowLastColumn="0" w:lastRowFirstColumn="0" w:lastRowLastColumn="0"/>
            </w:pPr>
            <w:r>
              <w:t>10.0</w:t>
            </w:r>
          </w:p>
          <w:p w14:paraId="2F53981E" w14:textId="1E65E111"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2.21</w:t>
            </w:r>
          </w:p>
          <w:p w14:paraId="2878C354" w14:textId="08B2027A" w:rsidR="00485A99" w:rsidRDefault="00A417B2" w:rsidP="00A417B2">
            <w:pPr>
              <w:jc w:val="center"/>
              <w:cnfStyle w:val="000000100000" w:firstRow="0" w:lastRow="0" w:firstColumn="0" w:lastColumn="0" w:oddVBand="0" w:evenVBand="0" w:oddHBand="1" w:evenHBand="0" w:firstRowFirstColumn="0" w:firstRowLastColumn="0" w:lastRowFirstColumn="0" w:lastRowLastColumn="0"/>
            </w:pPr>
            <w:r>
              <w:t>1.94</w:t>
            </w:r>
          </w:p>
        </w:tc>
        <w:tc>
          <w:tcPr>
            <w:tcW w:w="1035" w:type="dxa"/>
            <w:shd w:val="clear" w:color="auto" w:fill="auto"/>
          </w:tcPr>
          <w:p w14:paraId="34FF90AA" w14:textId="77777777" w:rsidR="00820FEA" w:rsidRDefault="00485A99" w:rsidP="000E511E">
            <w:pPr>
              <w:jc w:val="center"/>
              <w:cnfStyle w:val="000000100000" w:firstRow="0" w:lastRow="0" w:firstColumn="0" w:lastColumn="0" w:oddVBand="0" w:evenVBand="0" w:oddHBand="1" w:evenHBand="0" w:firstRowFirstColumn="0" w:firstRowLastColumn="0" w:lastRowFirstColumn="0" w:lastRowLastColumn="0"/>
            </w:pPr>
            <w:r>
              <w:t>17.0</w:t>
            </w:r>
          </w:p>
          <w:p w14:paraId="4B5D9476" w14:textId="2B0F9735"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4.39</w:t>
            </w:r>
          </w:p>
          <w:p w14:paraId="3BEA25A3" w14:textId="64ABF77F" w:rsidR="00485A99" w:rsidRDefault="00A417B2" w:rsidP="000E511E">
            <w:pPr>
              <w:jc w:val="center"/>
              <w:cnfStyle w:val="000000100000" w:firstRow="0" w:lastRow="0" w:firstColumn="0" w:lastColumn="0" w:oddVBand="0" w:evenVBand="0" w:oddHBand="1" w:evenHBand="0" w:firstRowFirstColumn="0" w:firstRowLastColumn="0" w:lastRowFirstColumn="0" w:lastRowLastColumn="0"/>
            </w:pPr>
            <w:r>
              <w:t>3.90</w:t>
            </w:r>
          </w:p>
        </w:tc>
      </w:tr>
    </w:tbl>
    <w:p w14:paraId="59FE6FA2" w14:textId="580A479B" w:rsidR="00D654DB" w:rsidRPr="00D654DB" w:rsidRDefault="00736331" w:rsidP="00890E20">
      <w:pPr>
        <w:pStyle w:val="Aftertable"/>
      </w:pPr>
      <w:r>
        <w:t>FWHM: full width at half maximum; rBF: regional blood f</w:t>
      </w:r>
      <w:r w:rsidR="009E6C0A">
        <w:t>low; rBV: regional blood volume</w:t>
      </w:r>
      <w:r w:rsidR="00820FEA">
        <w:t>; IQR: interquartile range.</w:t>
      </w:r>
    </w:p>
    <w:p w14:paraId="46D88F90" w14:textId="7D08681E" w:rsidR="00B648ED" w:rsidRDefault="00B648ED" w:rsidP="00B648ED">
      <w:pPr>
        <w:pStyle w:val="Heading3"/>
      </w:pPr>
      <w:r>
        <w:t>Clinical Evaluation</w:t>
      </w:r>
    </w:p>
    <w:p w14:paraId="58C054A9" w14:textId="3A612969" w:rsidR="00A47575" w:rsidRDefault="00114D39" w:rsidP="00114D39">
      <w:pPr>
        <w:pStyle w:val="Heading4"/>
      </w:pPr>
      <w:r>
        <w:t>Baseline Correlations</w:t>
      </w:r>
    </w:p>
    <w:p w14:paraId="02122689" w14:textId="2CFD587C" w:rsidR="000D41C6" w:rsidRPr="000D41C6" w:rsidRDefault="006D3700" w:rsidP="000D41C6">
      <w:r>
        <w:t>Table 7.</w:t>
      </w:r>
      <w:del w:id="7590" w:author="Windows User" w:date="2018-11-02T11:16:00Z">
        <w:r w:rsidDel="00F301D8">
          <w:delText>3</w:delText>
        </w:r>
      </w:del>
      <w:ins w:id="7591" w:author="Nicholas Weatherley" w:date="2019-03-04T21:11:00Z">
        <w:r w:rsidR="00F22DF2">
          <w:t>5</w:t>
        </w:r>
      </w:ins>
      <w:ins w:id="7592" w:author="Windows User" w:date="2018-11-02T11:16:00Z">
        <w:del w:id="7593" w:author="Nicholas Weatherley" w:date="2019-03-04T21:11:00Z">
          <w:r w:rsidR="00F301D8" w:rsidDel="00F22DF2">
            <w:delText>4</w:delText>
          </w:r>
        </w:del>
      </w:ins>
      <w:r w:rsidR="00601659">
        <w:t xml:space="preserve"> summarises the correlations at baseline between DCE-MRI metrics and clinical metrics.</w:t>
      </w:r>
    </w:p>
    <w:p w14:paraId="4981DE04" w14:textId="1978DAF7" w:rsidR="00775A0F" w:rsidRDefault="00775A0F" w:rsidP="00775A0F">
      <w:pPr>
        <w:pStyle w:val="TableTitle0"/>
      </w:pPr>
      <w:bookmarkStart w:id="7594" w:name="_Toc3145555"/>
      <w:r>
        <w:t xml:space="preserve">Table </w:t>
      </w:r>
      <w:ins w:id="7595"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596"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597" w:author="Nicholas Weatherley" w:date="2019-03-04T21:03:00Z">
        <w:r w:rsidR="00E96948">
          <w:rPr>
            <w:noProof/>
          </w:rPr>
          <w:t>5</w:t>
        </w:r>
        <w:r w:rsidR="00E96948">
          <w:fldChar w:fldCharType="end"/>
        </w:r>
      </w:ins>
      <w:ins w:id="7598" w:author="Windows User" w:date="2018-11-01T15:46:00Z">
        <w:del w:id="7599" w:author="Nicholas Weatherley" w:date="2019-03-04T21:03:00Z">
          <w:r w:rsidR="00743FFA" w:rsidDel="00E96948">
            <w:fldChar w:fldCharType="begin"/>
          </w:r>
          <w:r w:rsidR="00743FFA" w:rsidDel="00E96948">
            <w:delInstrText xml:space="preserve"> STYLEREF 1 \s </w:delInstrText>
          </w:r>
        </w:del>
      </w:ins>
      <w:del w:id="7600" w:author="Nicholas Weatherley" w:date="2019-03-04T21:03:00Z">
        <w:r w:rsidR="00743FFA" w:rsidDel="00E96948">
          <w:fldChar w:fldCharType="separate"/>
        </w:r>
        <w:r w:rsidR="0024585E" w:rsidDel="00E96948">
          <w:rPr>
            <w:noProof/>
          </w:rPr>
          <w:delText>7</w:delText>
        </w:r>
      </w:del>
      <w:ins w:id="7601" w:author="Windows User" w:date="2018-11-01T15:46:00Z">
        <w:del w:id="7602"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603" w:author="Nicholas Weatherley" w:date="2019-03-04T21:03:00Z">
        <w:r w:rsidR="00743FFA" w:rsidDel="00E96948">
          <w:fldChar w:fldCharType="end"/>
        </w:r>
      </w:del>
      <w:del w:id="7604"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3</w:delText>
        </w:r>
        <w:r w:rsidR="00BB544F" w:rsidDel="004435D9">
          <w:fldChar w:fldCharType="end"/>
        </w:r>
      </w:del>
      <w:r>
        <w:t xml:space="preserve">: Baseline </w:t>
      </w:r>
      <w:r w:rsidR="00B80FE8">
        <w:t>DCE-MRI</w:t>
      </w:r>
      <w:r>
        <w:t xml:space="preserve"> metric correlations</w:t>
      </w:r>
      <w:bookmarkEnd w:id="7594"/>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775A0F" w14:paraId="1A6D8109" w14:textId="77777777" w:rsidTr="008A37A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162F1B18" w14:textId="77777777" w:rsidR="00775A0F" w:rsidRPr="00007F6A" w:rsidRDefault="00775A0F" w:rsidP="000E511E">
            <w:pPr>
              <w:jc w:val="center"/>
              <w:rPr>
                <w:b w:val="0"/>
                <w:bCs w:val="0"/>
                <w:color w:val="FFFFFF"/>
              </w:rPr>
            </w:pPr>
            <w:r w:rsidRPr="00007F6A">
              <w:rPr>
                <w:color w:val="FFFFFF"/>
              </w:rPr>
              <w:t>Physiology metric</w:t>
            </w:r>
          </w:p>
        </w:tc>
        <w:tc>
          <w:tcPr>
            <w:tcW w:w="2160" w:type="dxa"/>
            <w:gridSpan w:val="2"/>
          </w:tcPr>
          <w:p w14:paraId="282F37D2" w14:textId="145181AA" w:rsidR="00775A0F" w:rsidRPr="00007F6A" w:rsidRDefault="00CE27B0" w:rsidP="000E51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367D2D6F" w14:textId="6B1296AF" w:rsidR="00775A0F" w:rsidRPr="00007F6A" w:rsidRDefault="00CE27B0" w:rsidP="000E51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 xml:space="preserve">rBF </w:t>
            </w:r>
          </w:p>
        </w:tc>
        <w:tc>
          <w:tcPr>
            <w:tcW w:w="2115" w:type="dxa"/>
            <w:gridSpan w:val="2"/>
          </w:tcPr>
          <w:p w14:paraId="7B44D35D" w14:textId="7D47B548" w:rsidR="00775A0F" w:rsidRPr="00007F6A" w:rsidRDefault="00CE27B0" w:rsidP="000E51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 xml:space="preserve">rBV </w:t>
            </w:r>
          </w:p>
        </w:tc>
      </w:tr>
      <w:tr w:rsidR="00775A0F" w14:paraId="69EA0E6E"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75FBFF9F" w14:textId="77777777" w:rsidR="00775A0F" w:rsidRPr="00007F6A" w:rsidRDefault="00775A0F" w:rsidP="000E511E">
            <w:pPr>
              <w:rPr>
                <w:b w:val="0"/>
                <w:bCs w:val="0"/>
              </w:rPr>
            </w:pPr>
          </w:p>
        </w:tc>
        <w:tc>
          <w:tcPr>
            <w:tcW w:w="1080" w:type="dxa"/>
          </w:tcPr>
          <w:p w14:paraId="5F8A704B"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D02DF10"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2343F47"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396C7829"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14A8FEB"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47FE7BC" w14:textId="77777777" w:rsidR="00775A0F" w:rsidRDefault="00775A0F" w:rsidP="000E511E">
            <w:pPr>
              <w:jc w:val="center"/>
              <w:cnfStyle w:val="000000100000" w:firstRow="0" w:lastRow="0" w:firstColumn="0" w:lastColumn="0" w:oddVBand="0" w:evenVBand="0" w:oddHBand="1" w:evenHBand="0" w:firstRowFirstColumn="0" w:firstRowLastColumn="0" w:lastRowFirstColumn="0" w:lastRowLastColumn="0"/>
            </w:pPr>
            <w:r>
              <w:t>p</w:t>
            </w:r>
          </w:p>
        </w:tc>
      </w:tr>
      <w:tr w:rsidR="00775A0F" w14:paraId="4BCE483C"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53388AF8" w14:textId="77777777" w:rsidR="00775A0F" w:rsidRPr="00C451F1" w:rsidRDefault="00775A0F" w:rsidP="000E511E">
            <w:pPr>
              <w:jc w:val="left"/>
              <w:rPr>
                <w:b w:val="0"/>
                <w:bCs w:val="0"/>
                <w:sz w:val="23"/>
                <w:szCs w:val="23"/>
              </w:rPr>
            </w:pPr>
            <w:r w:rsidRPr="00C451F1">
              <w:rPr>
                <w:sz w:val="23"/>
                <w:szCs w:val="23"/>
              </w:rPr>
              <w:t>FEV1 (mL)</w:t>
            </w:r>
          </w:p>
        </w:tc>
        <w:tc>
          <w:tcPr>
            <w:tcW w:w="1080" w:type="dxa"/>
          </w:tcPr>
          <w:p w14:paraId="3B383358" w14:textId="5EA1D9AB" w:rsidR="00775A0F" w:rsidRPr="00C451F1" w:rsidRDefault="006B51A0"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w:t>
            </w:r>
          </w:p>
        </w:tc>
        <w:tc>
          <w:tcPr>
            <w:tcW w:w="1080" w:type="dxa"/>
          </w:tcPr>
          <w:p w14:paraId="76169C58" w14:textId="0E32812C" w:rsidR="00775A0F" w:rsidRPr="00C451F1" w:rsidRDefault="00817A2B"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3</w:t>
            </w:r>
          </w:p>
        </w:tc>
        <w:tc>
          <w:tcPr>
            <w:tcW w:w="1080" w:type="dxa"/>
          </w:tcPr>
          <w:p w14:paraId="5C78D2F4" w14:textId="73293356" w:rsidR="00775A0F" w:rsidRPr="00C451F1" w:rsidRDefault="0013776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tcPr>
          <w:p w14:paraId="2241C591" w14:textId="0EA3705E" w:rsidR="00775A0F" w:rsidRPr="00C451F1" w:rsidRDefault="0013776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33</w:t>
            </w:r>
          </w:p>
        </w:tc>
        <w:tc>
          <w:tcPr>
            <w:tcW w:w="1080" w:type="dxa"/>
          </w:tcPr>
          <w:p w14:paraId="504506DE" w14:textId="2F1A7F05" w:rsidR="00775A0F" w:rsidRPr="00C451F1" w:rsidRDefault="0013776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w:t>
            </w:r>
          </w:p>
        </w:tc>
        <w:tc>
          <w:tcPr>
            <w:tcW w:w="1035" w:type="dxa"/>
          </w:tcPr>
          <w:p w14:paraId="03255F86" w14:textId="2687B77D" w:rsidR="00775A0F" w:rsidRPr="00C451F1" w:rsidRDefault="0013776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63</w:t>
            </w:r>
          </w:p>
        </w:tc>
      </w:tr>
      <w:tr w:rsidR="00775A0F" w14:paraId="636209AA"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43B5F440" w14:textId="77777777" w:rsidR="00775A0F" w:rsidRPr="00C451F1" w:rsidRDefault="00775A0F" w:rsidP="000E511E">
            <w:pPr>
              <w:jc w:val="left"/>
              <w:rPr>
                <w:b w:val="0"/>
                <w:bCs w:val="0"/>
                <w:sz w:val="23"/>
                <w:szCs w:val="23"/>
              </w:rPr>
            </w:pPr>
            <w:r w:rsidRPr="00323AA1">
              <w:rPr>
                <w:bCs w:val="0"/>
                <w:sz w:val="23"/>
                <w:szCs w:val="23"/>
              </w:rPr>
              <w:t>FEV1</w:t>
            </w:r>
            <w:r w:rsidRPr="00C451F1">
              <w:rPr>
                <w:b w:val="0"/>
                <w:bCs w:val="0"/>
                <w:sz w:val="23"/>
                <w:szCs w:val="23"/>
              </w:rPr>
              <w:t xml:space="preserve"> </w:t>
            </w:r>
            <w:r w:rsidRPr="00C451F1">
              <w:rPr>
                <w:sz w:val="23"/>
                <w:szCs w:val="23"/>
              </w:rPr>
              <w:t>(% predicted)</w:t>
            </w:r>
          </w:p>
        </w:tc>
        <w:tc>
          <w:tcPr>
            <w:tcW w:w="1080" w:type="dxa"/>
          </w:tcPr>
          <w:p w14:paraId="36680C8C" w14:textId="226A733D" w:rsidR="00775A0F" w:rsidRPr="00C451F1" w:rsidRDefault="004F056D"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w:t>
            </w:r>
          </w:p>
        </w:tc>
        <w:tc>
          <w:tcPr>
            <w:tcW w:w="1080" w:type="dxa"/>
          </w:tcPr>
          <w:p w14:paraId="50B633C5" w14:textId="1C902153" w:rsidR="00775A0F" w:rsidRPr="00C451F1" w:rsidRDefault="004F056D"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46</w:t>
            </w:r>
          </w:p>
        </w:tc>
        <w:tc>
          <w:tcPr>
            <w:tcW w:w="1080" w:type="dxa"/>
          </w:tcPr>
          <w:p w14:paraId="78ECEF65" w14:textId="2E38EF39"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w:t>
            </w:r>
          </w:p>
        </w:tc>
        <w:tc>
          <w:tcPr>
            <w:tcW w:w="1080" w:type="dxa"/>
          </w:tcPr>
          <w:p w14:paraId="34A8E5EF" w14:textId="593E25F0"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83</w:t>
            </w:r>
          </w:p>
        </w:tc>
        <w:tc>
          <w:tcPr>
            <w:tcW w:w="1080" w:type="dxa"/>
          </w:tcPr>
          <w:p w14:paraId="4E89DF8F" w14:textId="404245EC"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w:t>
            </w:r>
          </w:p>
        </w:tc>
        <w:tc>
          <w:tcPr>
            <w:tcW w:w="1035" w:type="dxa"/>
          </w:tcPr>
          <w:p w14:paraId="1A5253B5" w14:textId="46534848"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97</w:t>
            </w:r>
          </w:p>
        </w:tc>
      </w:tr>
      <w:tr w:rsidR="00775A0F" w14:paraId="49A18FFA"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4319A077" w14:textId="77777777" w:rsidR="00775A0F" w:rsidRPr="00C451F1" w:rsidRDefault="00775A0F" w:rsidP="000E511E">
            <w:pPr>
              <w:jc w:val="left"/>
              <w:rPr>
                <w:b w:val="0"/>
                <w:bCs w:val="0"/>
                <w:sz w:val="23"/>
                <w:szCs w:val="23"/>
              </w:rPr>
            </w:pPr>
            <w:r w:rsidRPr="00C451F1">
              <w:rPr>
                <w:sz w:val="23"/>
                <w:szCs w:val="23"/>
              </w:rPr>
              <w:t>FVC (mL)</w:t>
            </w:r>
          </w:p>
        </w:tc>
        <w:tc>
          <w:tcPr>
            <w:tcW w:w="1080" w:type="dxa"/>
          </w:tcPr>
          <w:p w14:paraId="492DC9AD" w14:textId="797D5A1D" w:rsidR="00775A0F" w:rsidRPr="00C451F1" w:rsidRDefault="00D3269F"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w:t>
            </w:r>
          </w:p>
        </w:tc>
        <w:tc>
          <w:tcPr>
            <w:tcW w:w="1080" w:type="dxa"/>
          </w:tcPr>
          <w:p w14:paraId="7C9EC085" w14:textId="15DFBE3D" w:rsidR="00775A0F" w:rsidRPr="00C451F1" w:rsidRDefault="00D3269F"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9</w:t>
            </w:r>
          </w:p>
        </w:tc>
        <w:tc>
          <w:tcPr>
            <w:tcW w:w="1080" w:type="dxa"/>
          </w:tcPr>
          <w:p w14:paraId="714CA3E0" w14:textId="2B82FF2D"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w:t>
            </w:r>
          </w:p>
        </w:tc>
        <w:tc>
          <w:tcPr>
            <w:tcW w:w="1080" w:type="dxa"/>
          </w:tcPr>
          <w:p w14:paraId="2437C86E" w14:textId="5B842A40"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56</w:t>
            </w:r>
          </w:p>
        </w:tc>
        <w:tc>
          <w:tcPr>
            <w:tcW w:w="1080" w:type="dxa"/>
          </w:tcPr>
          <w:p w14:paraId="0B10E7C6" w14:textId="0EFFFA46"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035" w:type="dxa"/>
          </w:tcPr>
          <w:p w14:paraId="2298592B" w14:textId="0D3115CA"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3</w:t>
            </w:r>
          </w:p>
        </w:tc>
      </w:tr>
      <w:tr w:rsidR="00775A0F" w14:paraId="30D77D35"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61D3CFD" w14:textId="77777777" w:rsidR="00775A0F" w:rsidRPr="00C451F1" w:rsidRDefault="00775A0F" w:rsidP="000E511E">
            <w:pPr>
              <w:jc w:val="left"/>
              <w:rPr>
                <w:b w:val="0"/>
                <w:bCs w:val="0"/>
                <w:sz w:val="23"/>
                <w:szCs w:val="23"/>
              </w:rPr>
            </w:pPr>
            <w:r w:rsidRPr="00C451F1">
              <w:rPr>
                <w:sz w:val="23"/>
                <w:szCs w:val="23"/>
              </w:rPr>
              <w:t>FVC (% predicted)</w:t>
            </w:r>
          </w:p>
        </w:tc>
        <w:tc>
          <w:tcPr>
            <w:tcW w:w="1080" w:type="dxa"/>
          </w:tcPr>
          <w:p w14:paraId="3AB9A794" w14:textId="48C05599" w:rsidR="00775A0F" w:rsidRPr="00C451F1" w:rsidRDefault="00FE4651"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w:t>
            </w:r>
          </w:p>
        </w:tc>
        <w:tc>
          <w:tcPr>
            <w:tcW w:w="1080" w:type="dxa"/>
          </w:tcPr>
          <w:p w14:paraId="7F5EA14B" w14:textId="15A0A820" w:rsidR="00775A0F" w:rsidRPr="00C451F1" w:rsidRDefault="00FE4651"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4</w:t>
            </w:r>
          </w:p>
        </w:tc>
        <w:tc>
          <w:tcPr>
            <w:tcW w:w="1080" w:type="dxa"/>
          </w:tcPr>
          <w:p w14:paraId="6C5EB3DA" w14:textId="2F1DAF5D"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080" w:type="dxa"/>
          </w:tcPr>
          <w:p w14:paraId="0826AAE9" w14:textId="20DD597B"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7</w:t>
            </w:r>
          </w:p>
        </w:tc>
        <w:tc>
          <w:tcPr>
            <w:tcW w:w="1080" w:type="dxa"/>
          </w:tcPr>
          <w:p w14:paraId="4E7751BC" w14:textId="66BE7D3A"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7</w:t>
            </w:r>
          </w:p>
        </w:tc>
        <w:tc>
          <w:tcPr>
            <w:tcW w:w="1035" w:type="dxa"/>
          </w:tcPr>
          <w:p w14:paraId="52876FC3" w14:textId="34D70718"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04</w:t>
            </w:r>
          </w:p>
        </w:tc>
      </w:tr>
      <w:tr w:rsidR="00775A0F" w14:paraId="30BC6360"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55EB2D46" w14:textId="77777777" w:rsidR="00775A0F" w:rsidRPr="00C451F1" w:rsidRDefault="00775A0F" w:rsidP="000E511E">
            <w:pPr>
              <w:jc w:val="left"/>
              <w:rPr>
                <w:b w:val="0"/>
                <w:bCs w:val="0"/>
                <w:sz w:val="23"/>
                <w:szCs w:val="23"/>
              </w:rPr>
            </w:pPr>
            <w:r w:rsidRPr="00C451F1">
              <w:rPr>
                <w:sz w:val="23"/>
                <w:szCs w:val="23"/>
              </w:rPr>
              <w:t>FEV1/FVC (ratio)</w:t>
            </w:r>
          </w:p>
        </w:tc>
        <w:tc>
          <w:tcPr>
            <w:tcW w:w="1080" w:type="dxa"/>
          </w:tcPr>
          <w:p w14:paraId="3A34BA29" w14:textId="7BDEBCA1" w:rsidR="00775A0F" w:rsidRPr="00C451F1" w:rsidRDefault="00272DA0"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80" w:type="dxa"/>
          </w:tcPr>
          <w:p w14:paraId="13D687AC" w14:textId="2AF75A43" w:rsidR="00775A0F" w:rsidRPr="00C451F1" w:rsidRDefault="00272DA0"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75</w:t>
            </w:r>
          </w:p>
        </w:tc>
        <w:tc>
          <w:tcPr>
            <w:tcW w:w="1080" w:type="dxa"/>
          </w:tcPr>
          <w:p w14:paraId="281F7D9E" w14:textId="3837E236"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2</w:t>
            </w:r>
          </w:p>
        </w:tc>
        <w:tc>
          <w:tcPr>
            <w:tcW w:w="1080" w:type="dxa"/>
          </w:tcPr>
          <w:p w14:paraId="5B22EFB6" w14:textId="52EDF7D3"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18</w:t>
            </w:r>
          </w:p>
        </w:tc>
        <w:tc>
          <w:tcPr>
            <w:tcW w:w="1080" w:type="dxa"/>
          </w:tcPr>
          <w:p w14:paraId="665306BC" w14:textId="73CB518A"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w:t>
            </w:r>
          </w:p>
        </w:tc>
        <w:tc>
          <w:tcPr>
            <w:tcW w:w="1035" w:type="dxa"/>
          </w:tcPr>
          <w:p w14:paraId="1A365089" w14:textId="66F06E26"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6</w:t>
            </w:r>
          </w:p>
        </w:tc>
      </w:tr>
      <w:tr w:rsidR="00775A0F" w14:paraId="62B629D1"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463D17EA" w14:textId="77777777" w:rsidR="00775A0F" w:rsidRPr="00C451F1" w:rsidRDefault="00775A0F" w:rsidP="000E511E">
            <w:pPr>
              <w:jc w:val="left"/>
              <w:rPr>
                <w:b w:val="0"/>
                <w:bCs w:val="0"/>
                <w:sz w:val="23"/>
                <w:szCs w:val="23"/>
              </w:rPr>
            </w:pPr>
            <w:r w:rsidRPr="00C451F1">
              <w:rPr>
                <w:sz w:val="23"/>
                <w:szCs w:val="23"/>
              </w:rPr>
              <w:t>FEV1/FVC (z-score)</w:t>
            </w:r>
          </w:p>
        </w:tc>
        <w:tc>
          <w:tcPr>
            <w:tcW w:w="1080" w:type="dxa"/>
          </w:tcPr>
          <w:p w14:paraId="30CB5522" w14:textId="47899D0E" w:rsidR="00775A0F" w:rsidRPr="00C451F1" w:rsidRDefault="001C7964"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80" w:type="dxa"/>
          </w:tcPr>
          <w:p w14:paraId="038DCD20" w14:textId="055AF4BC" w:rsidR="00775A0F" w:rsidRPr="00C451F1" w:rsidRDefault="001C7964"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12</w:t>
            </w:r>
          </w:p>
        </w:tc>
        <w:tc>
          <w:tcPr>
            <w:tcW w:w="1080" w:type="dxa"/>
          </w:tcPr>
          <w:p w14:paraId="7202FAF2" w14:textId="18973C12"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w:t>
            </w:r>
          </w:p>
        </w:tc>
        <w:tc>
          <w:tcPr>
            <w:tcW w:w="1080" w:type="dxa"/>
          </w:tcPr>
          <w:p w14:paraId="77620A33" w14:textId="7CE847D1"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9</w:t>
            </w:r>
          </w:p>
        </w:tc>
        <w:tc>
          <w:tcPr>
            <w:tcW w:w="1080" w:type="dxa"/>
          </w:tcPr>
          <w:p w14:paraId="072E4323" w14:textId="76180F7D"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w:t>
            </w:r>
          </w:p>
        </w:tc>
        <w:tc>
          <w:tcPr>
            <w:tcW w:w="1035" w:type="dxa"/>
          </w:tcPr>
          <w:p w14:paraId="14D24BE4" w14:textId="56D760A1"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6</w:t>
            </w:r>
          </w:p>
        </w:tc>
      </w:tr>
      <w:tr w:rsidR="00775A0F" w14:paraId="4AB16BF2"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016F156A" w14:textId="77777777" w:rsidR="00775A0F" w:rsidRPr="00C451F1" w:rsidRDefault="00775A0F" w:rsidP="000E511E">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D9D9D9" w:themeFill="background1" w:themeFillShade="D9"/>
          </w:tcPr>
          <w:p w14:paraId="1D9538DC" w14:textId="54D2E0BD" w:rsidR="00775A0F" w:rsidRPr="00C451F1" w:rsidRDefault="005617E5"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080" w:type="dxa"/>
            <w:shd w:val="clear" w:color="auto" w:fill="D9D9D9" w:themeFill="background1" w:themeFillShade="D9"/>
          </w:tcPr>
          <w:p w14:paraId="00B30FFE" w14:textId="307F266E" w:rsidR="00775A0F" w:rsidRPr="00C451F1" w:rsidRDefault="005617E5"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9</w:t>
            </w:r>
          </w:p>
        </w:tc>
        <w:tc>
          <w:tcPr>
            <w:tcW w:w="1080" w:type="dxa"/>
          </w:tcPr>
          <w:p w14:paraId="70792780" w14:textId="1FA2DA1B"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tcPr>
          <w:p w14:paraId="72ED3FBD" w14:textId="4595FA93"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04</w:t>
            </w:r>
          </w:p>
        </w:tc>
        <w:tc>
          <w:tcPr>
            <w:tcW w:w="1080" w:type="dxa"/>
          </w:tcPr>
          <w:p w14:paraId="12B32861" w14:textId="25BABF28"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w:t>
            </w:r>
          </w:p>
        </w:tc>
        <w:tc>
          <w:tcPr>
            <w:tcW w:w="1035" w:type="dxa"/>
          </w:tcPr>
          <w:p w14:paraId="7E20C84F" w14:textId="08442EA3"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97</w:t>
            </w:r>
          </w:p>
        </w:tc>
      </w:tr>
      <w:tr w:rsidR="00775A0F" w14:paraId="32A42497"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1386F676" w14:textId="77777777" w:rsidR="00775A0F" w:rsidRPr="00C451F1" w:rsidRDefault="00775A0F" w:rsidP="000E511E">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 predicted)</w:t>
            </w:r>
          </w:p>
        </w:tc>
        <w:tc>
          <w:tcPr>
            <w:tcW w:w="1080" w:type="dxa"/>
            <w:shd w:val="clear" w:color="auto" w:fill="auto"/>
          </w:tcPr>
          <w:p w14:paraId="3BA9D4A6" w14:textId="404108A6" w:rsidR="00775A0F" w:rsidRPr="00C451F1" w:rsidRDefault="005617E5"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0</w:t>
            </w:r>
          </w:p>
        </w:tc>
        <w:tc>
          <w:tcPr>
            <w:tcW w:w="1080" w:type="dxa"/>
            <w:shd w:val="clear" w:color="auto" w:fill="auto"/>
          </w:tcPr>
          <w:p w14:paraId="7D4FBE97" w14:textId="0031CD6B" w:rsidR="00775A0F" w:rsidRPr="00C451F1" w:rsidRDefault="00C06E99"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4</w:t>
            </w:r>
          </w:p>
        </w:tc>
        <w:tc>
          <w:tcPr>
            <w:tcW w:w="1080" w:type="dxa"/>
            <w:shd w:val="clear" w:color="auto" w:fill="auto"/>
          </w:tcPr>
          <w:p w14:paraId="774FA256" w14:textId="05CA41DD"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w:t>
            </w:r>
          </w:p>
        </w:tc>
        <w:tc>
          <w:tcPr>
            <w:tcW w:w="1080" w:type="dxa"/>
            <w:shd w:val="clear" w:color="auto" w:fill="auto"/>
          </w:tcPr>
          <w:p w14:paraId="4513A445" w14:textId="00BE5CB5"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80</w:t>
            </w:r>
          </w:p>
        </w:tc>
        <w:tc>
          <w:tcPr>
            <w:tcW w:w="1080" w:type="dxa"/>
            <w:shd w:val="clear" w:color="auto" w:fill="auto"/>
          </w:tcPr>
          <w:p w14:paraId="1D91BB9E" w14:textId="230B4596"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w:t>
            </w:r>
          </w:p>
        </w:tc>
        <w:tc>
          <w:tcPr>
            <w:tcW w:w="1035" w:type="dxa"/>
            <w:shd w:val="clear" w:color="auto" w:fill="auto"/>
          </w:tcPr>
          <w:p w14:paraId="7AD759FC" w14:textId="0279503E"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79</w:t>
            </w:r>
          </w:p>
        </w:tc>
      </w:tr>
      <w:tr w:rsidR="00775A0F" w14:paraId="6B45D627" w14:textId="77777777" w:rsidTr="00AD5CA3">
        <w:tc>
          <w:tcPr>
            <w:cnfStyle w:val="001000000000" w:firstRow="0" w:lastRow="0" w:firstColumn="1" w:lastColumn="0" w:oddVBand="0" w:evenVBand="0" w:oddHBand="0" w:evenHBand="0" w:firstRowFirstColumn="0" w:firstRowLastColumn="0" w:lastRowFirstColumn="0" w:lastRowLastColumn="0"/>
            <w:tcW w:w="3054" w:type="dxa"/>
          </w:tcPr>
          <w:p w14:paraId="5E1C7B10" w14:textId="77777777" w:rsidR="00775A0F" w:rsidRPr="00C451F1" w:rsidRDefault="00775A0F" w:rsidP="000E511E">
            <w:pPr>
              <w:jc w:val="left"/>
              <w:rPr>
                <w:b w:val="0"/>
                <w:bCs w:val="0"/>
                <w:sz w:val="23"/>
                <w:szCs w:val="23"/>
              </w:rPr>
            </w:pPr>
            <w:r w:rsidRPr="00C451F1">
              <w:rPr>
                <w:sz w:val="23"/>
                <w:szCs w:val="23"/>
              </w:rPr>
              <w:t>K</w:t>
            </w:r>
            <w:r w:rsidRPr="00C451F1">
              <w:rPr>
                <w:sz w:val="23"/>
                <w:szCs w:val="23"/>
                <w:vertAlign w:val="subscript"/>
              </w:rPr>
              <w:t xml:space="preserve">CO </w:t>
            </w:r>
            <w:r w:rsidRPr="00C451F1">
              <w:rPr>
                <w:sz w:val="23"/>
                <w:szCs w:val="23"/>
              </w:rPr>
              <w:t>(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L</w:t>
            </w:r>
            <w:r w:rsidRPr="00C451F1">
              <w:rPr>
                <w:sz w:val="23"/>
                <w:szCs w:val="23"/>
                <w:vertAlign w:val="superscript"/>
              </w:rPr>
              <w:t>-1</w:t>
            </w:r>
            <w:r w:rsidRPr="00C451F1">
              <w:rPr>
                <w:sz w:val="23"/>
                <w:szCs w:val="23"/>
              </w:rPr>
              <w:t>)</w:t>
            </w:r>
          </w:p>
        </w:tc>
        <w:tc>
          <w:tcPr>
            <w:tcW w:w="1080" w:type="dxa"/>
            <w:shd w:val="clear" w:color="auto" w:fill="auto"/>
          </w:tcPr>
          <w:p w14:paraId="05A9F639" w14:textId="074EF505" w:rsidR="00775A0F" w:rsidRPr="00C451F1" w:rsidRDefault="004A1519"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1</w:t>
            </w:r>
          </w:p>
        </w:tc>
        <w:tc>
          <w:tcPr>
            <w:tcW w:w="1080" w:type="dxa"/>
            <w:shd w:val="clear" w:color="auto" w:fill="auto"/>
          </w:tcPr>
          <w:p w14:paraId="6457A147" w14:textId="7B1A8273" w:rsidR="00775A0F" w:rsidRPr="00C451F1" w:rsidRDefault="004A1519"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9</w:t>
            </w:r>
          </w:p>
        </w:tc>
        <w:tc>
          <w:tcPr>
            <w:tcW w:w="1080" w:type="dxa"/>
            <w:shd w:val="clear" w:color="auto" w:fill="auto"/>
          </w:tcPr>
          <w:p w14:paraId="10D2FFF5" w14:textId="03EAB40D"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1</w:t>
            </w:r>
          </w:p>
        </w:tc>
        <w:tc>
          <w:tcPr>
            <w:tcW w:w="1080" w:type="dxa"/>
            <w:shd w:val="clear" w:color="auto" w:fill="auto"/>
          </w:tcPr>
          <w:p w14:paraId="09B20158" w14:textId="5E0A1A4E"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2</w:t>
            </w:r>
          </w:p>
        </w:tc>
        <w:tc>
          <w:tcPr>
            <w:tcW w:w="1080" w:type="dxa"/>
            <w:shd w:val="clear" w:color="auto" w:fill="auto"/>
          </w:tcPr>
          <w:p w14:paraId="0CEA4E4F" w14:textId="44A01C65"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w:t>
            </w:r>
          </w:p>
        </w:tc>
        <w:tc>
          <w:tcPr>
            <w:tcW w:w="1035" w:type="dxa"/>
            <w:shd w:val="clear" w:color="auto" w:fill="auto"/>
          </w:tcPr>
          <w:p w14:paraId="13CAEF2A" w14:textId="4D6E2469"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4</w:t>
            </w:r>
          </w:p>
        </w:tc>
      </w:tr>
      <w:tr w:rsidR="00775A0F" w14:paraId="4B70AEAF" w14:textId="77777777" w:rsidTr="00AD5CA3">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71358356" w14:textId="77777777" w:rsidR="00775A0F" w:rsidRPr="00C451F1" w:rsidRDefault="00775A0F" w:rsidP="000E511E">
            <w:pPr>
              <w:jc w:val="left"/>
              <w:rPr>
                <w:b w:val="0"/>
                <w:bCs w:val="0"/>
                <w:sz w:val="23"/>
                <w:szCs w:val="23"/>
              </w:rPr>
            </w:pPr>
            <w:r w:rsidRPr="00C451F1">
              <w:rPr>
                <w:sz w:val="23"/>
                <w:szCs w:val="23"/>
              </w:rPr>
              <w:t>K</w:t>
            </w:r>
            <w:r w:rsidRPr="00C451F1">
              <w:rPr>
                <w:sz w:val="23"/>
                <w:szCs w:val="23"/>
                <w:vertAlign w:val="subscript"/>
              </w:rPr>
              <w:t>CO</w:t>
            </w:r>
            <w:r w:rsidRPr="00C451F1">
              <w:rPr>
                <w:sz w:val="23"/>
                <w:szCs w:val="23"/>
              </w:rPr>
              <w:t xml:space="preserve"> (% predicted)</w:t>
            </w:r>
          </w:p>
        </w:tc>
        <w:tc>
          <w:tcPr>
            <w:tcW w:w="1080" w:type="dxa"/>
            <w:shd w:val="clear" w:color="auto" w:fill="auto"/>
          </w:tcPr>
          <w:p w14:paraId="2CFC6D1C" w14:textId="668EE810" w:rsidR="00775A0F" w:rsidRPr="00C451F1" w:rsidRDefault="000E511E"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w:t>
            </w:r>
            <w:r w:rsidR="00C06E99">
              <w:rPr>
                <w:sz w:val="20"/>
                <w:szCs w:val="20"/>
              </w:rPr>
              <w:t>2</w:t>
            </w:r>
          </w:p>
        </w:tc>
        <w:tc>
          <w:tcPr>
            <w:tcW w:w="1080" w:type="dxa"/>
            <w:shd w:val="clear" w:color="auto" w:fill="auto"/>
          </w:tcPr>
          <w:p w14:paraId="6AF2902E" w14:textId="54AAEAA3" w:rsidR="00775A0F" w:rsidRPr="00C451F1" w:rsidRDefault="00C06E99"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18</w:t>
            </w:r>
          </w:p>
        </w:tc>
        <w:tc>
          <w:tcPr>
            <w:tcW w:w="1080" w:type="dxa"/>
            <w:shd w:val="clear" w:color="auto" w:fill="auto"/>
          </w:tcPr>
          <w:p w14:paraId="769219B6" w14:textId="299607AC"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w:t>
            </w:r>
          </w:p>
        </w:tc>
        <w:tc>
          <w:tcPr>
            <w:tcW w:w="1080" w:type="dxa"/>
            <w:shd w:val="clear" w:color="auto" w:fill="auto"/>
          </w:tcPr>
          <w:p w14:paraId="5DF155A0" w14:textId="7BB10B1A"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09</w:t>
            </w:r>
          </w:p>
        </w:tc>
        <w:tc>
          <w:tcPr>
            <w:tcW w:w="1080" w:type="dxa"/>
            <w:shd w:val="clear" w:color="auto" w:fill="auto"/>
          </w:tcPr>
          <w:p w14:paraId="0E6EB45E" w14:textId="5203D86F"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w:t>
            </w:r>
          </w:p>
        </w:tc>
        <w:tc>
          <w:tcPr>
            <w:tcW w:w="1035" w:type="dxa"/>
            <w:shd w:val="clear" w:color="auto" w:fill="auto"/>
          </w:tcPr>
          <w:p w14:paraId="480A3A70" w14:textId="7892FB0E"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57</w:t>
            </w:r>
          </w:p>
        </w:tc>
      </w:tr>
      <w:tr w:rsidR="00775A0F" w14:paraId="2713C09A"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3CEA3ACE" w14:textId="77777777" w:rsidR="00775A0F" w:rsidRPr="00C451F1" w:rsidRDefault="00775A0F" w:rsidP="000E511E">
            <w:pPr>
              <w:jc w:val="left"/>
              <w:rPr>
                <w:b w:val="0"/>
                <w:bCs w:val="0"/>
                <w:sz w:val="23"/>
                <w:szCs w:val="23"/>
              </w:rPr>
            </w:pPr>
            <w:r w:rsidRPr="00C451F1">
              <w:rPr>
                <w:sz w:val="23"/>
                <w:szCs w:val="23"/>
              </w:rPr>
              <w:lastRenderedPageBreak/>
              <w:t>GAP score (index)</w:t>
            </w:r>
          </w:p>
        </w:tc>
        <w:tc>
          <w:tcPr>
            <w:tcW w:w="1080" w:type="dxa"/>
            <w:shd w:val="clear" w:color="auto" w:fill="auto"/>
          </w:tcPr>
          <w:p w14:paraId="00DEB267" w14:textId="6F857446" w:rsidR="00775A0F" w:rsidRPr="00C451F1" w:rsidRDefault="00741AAC"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6</w:t>
            </w:r>
          </w:p>
        </w:tc>
        <w:tc>
          <w:tcPr>
            <w:tcW w:w="1080" w:type="dxa"/>
            <w:shd w:val="clear" w:color="auto" w:fill="auto"/>
          </w:tcPr>
          <w:p w14:paraId="7A6ECA6B" w14:textId="6DCA8C6D" w:rsidR="00775A0F" w:rsidRPr="00C451F1" w:rsidRDefault="00741AAC"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9</w:t>
            </w:r>
          </w:p>
        </w:tc>
        <w:tc>
          <w:tcPr>
            <w:tcW w:w="1080" w:type="dxa"/>
            <w:shd w:val="clear" w:color="auto" w:fill="auto"/>
          </w:tcPr>
          <w:p w14:paraId="07586323" w14:textId="39B63508"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7</w:t>
            </w:r>
          </w:p>
        </w:tc>
        <w:tc>
          <w:tcPr>
            <w:tcW w:w="1080" w:type="dxa"/>
            <w:shd w:val="clear" w:color="auto" w:fill="auto"/>
          </w:tcPr>
          <w:p w14:paraId="64DFE2E5" w14:textId="1E1D51F2"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5</w:t>
            </w:r>
          </w:p>
        </w:tc>
        <w:tc>
          <w:tcPr>
            <w:tcW w:w="1080" w:type="dxa"/>
            <w:shd w:val="clear" w:color="auto" w:fill="auto"/>
          </w:tcPr>
          <w:p w14:paraId="7C105955" w14:textId="129B83B0"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35" w:type="dxa"/>
            <w:shd w:val="clear" w:color="auto" w:fill="auto"/>
          </w:tcPr>
          <w:p w14:paraId="1A401289" w14:textId="70C5D596"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4</w:t>
            </w:r>
          </w:p>
        </w:tc>
      </w:tr>
      <w:tr w:rsidR="00775A0F" w14:paraId="7D4E51BA" w14:textId="77777777" w:rsidTr="008A3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BD09B94" w14:textId="77777777" w:rsidR="00775A0F" w:rsidRPr="00C451F1" w:rsidRDefault="00775A0F" w:rsidP="000E511E">
            <w:pPr>
              <w:jc w:val="left"/>
              <w:rPr>
                <w:b w:val="0"/>
                <w:bCs w:val="0"/>
                <w:sz w:val="23"/>
                <w:szCs w:val="23"/>
              </w:rPr>
            </w:pPr>
            <w:r w:rsidRPr="00C451F1">
              <w:rPr>
                <w:sz w:val="23"/>
                <w:szCs w:val="23"/>
              </w:rPr>
              <w:t>CPI (index)</w:t>
            </w:r>
          </w:p>
        </w:tc>
        <w:tc>
          <w:tcPr>
            <w:tcW w:w="1080" w:type="dxa"/>
            <w:shd w:val="clear" w:color="auto" w:fill="auto"/>
          </w:tcPr>
          <w:p w14:paraId="4CED491E" w14:textId="5CBB679E" w:rsidR="00775A0F" w:rsidRPr="00C451F1" w:rsidRDefault="001E2CF2"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080" w:type="dxa"/>
            <w:shd w:val="clear" w:color="auto" w:fill="auto"/>
          </w:tcPr>
          <w:p w14:paraId="461AE142" w14:textId="1C830E90" w:rsidR="00775A0F" w:rsidRPr="00C451F1" w:rsidRDefault="001E2CF2"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6</w:t>
            </w:r>
          </w:p>
        </w:tc>
        <w:tc>
          <w:tcPr>
            <w:tcW w:w="1080" w:type="dxa"/>
            <w:shd w:val="clear" w:color="auto" w:fill="auto"/>
          </w:tcPr>
          <w:p w14:paraId="10408742" w14:textId="709FD8B2"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w:t>
            </w:r>
          </w:p>
        </w:tc>
        <w:tc>
          <w:tcPr>
            <w:tcW w:w="1080" w:type="dxa"/>
            <w:shd w:val="clear" w:color="auto" w:fill="auto"/>
          </w:tcPr>
          <w:p w14:paraId="1691A022" w14:textId="3F491296"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70</w:t>
            </w:r>
          </w:p>
        </w:tc>
        <w:tc>
          <w:tcPr>
            <w:tcW w:w="1080" w:type="dxa"/>
            <w:shd w:val="clear" w:color="auto" w:fill="auto"/>
          </w:tcPr>
          <w:p w14:paraId="6BB8F1D2" w14:textId="17B65346"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35" w:type="dxa"/>
            <w:shd w:val="clear" w:color="auto" w:fill="auto"/>
          </w:tcPr>
          <w:p w14:paraId="3121EB58" w14:textId="48A5701B" w:rsidR="00775A0F" w:rsidRPr="00C451F1" w:rsidRDefault="00092A23" w:rsidP="000E51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97</w:t>
            </w:r>
          </w:p>
        </w:tc>
      </w:tr>
      <w:tr w:rsidR="00775A0F" w14:paraId="0C255D57"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40A246B4" w14:textId="77777777" w:rsidR="00775A0F" w:rsidRPr="00C451F1" w:rsidRDefault="00775A0F" w:rsidP="000E511E">
            <w:pPr>
              <w:jc w:val="left"/>
              <w:rPr>
                <w:b w:val="0"/>
                <w:bCs w:val="0"/>
                <w:sz w:val="23"/>
                <w:szCs w:val="23"/>
              </w:rPr>
            </w:pPr>
            <w:r w:rsidRPr="00C451F1">
              <w:rPr>
                <w:sz w:val="23"/>
                <w:szCs w:val="23"/>
              </w:rPr>
              <w:t>ISWTd (m)</w:t>
            </w:r>
          </w:p>
        </w:tc>
        <w:tc>
          <w:tcPr>
            <w:tcW w:w="1080" w:type="dxa"/>
          </w:tcPr>
          <w:p w14:paraId="2C7F443A" w14:textId="639447DF" w:rsidR="00775A0F" w:rsidRPr="00C451F1" w:rsidRDefault="001E2CF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w:t>
            </w:r>
          </w:p>
        </w:tc>
        <w:tc>
          <w:tcPr>
            <w:tcW w:w="1080" w:type="dxa"/>
          </w:tcPr>
          <w:p w14:paraId="296940EF" w14:textId="4A9629C7" w:rsidR="00775A0F" w:rsidRPr="00C451F1" w:rsidRDefault="001E2CF2"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4</w:t>
            </w:r>
          </w:p>
        </w:tc>
        <w:tc>
          <w:tcPr>
            <w:tcW w:w="1080" w:type="dxa"/>
          </w:tcPr>
          <w:p w14:paraId="45ECDED3" w14:textId="039F274B"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1</w:t>
            </w:r>
          </w:p>
        </w:tc>
        <w:tc>
          <w:tcPr>
            <w:tcW w:w="1080" w:type="dxa"/>
          </w:tcPr>
          <w:p w14:paraId="2B2D21DD" w14:textId="0BB321B8"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4</w:t>
            </w:r>
          </w:p>
        </w:tc>
        <w:tc>
          <w:tcPr>
            <w:tcW w:w="1080" w:type="dxa"/>
          </w:tcPr>
          <w:p w14:paraId="7D78F39F" w14:textId="7B9B8D1F"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w:t>
            </w:r>
          </w:p>
        </w:tc>
        <w:tc>
          <w:tcPr>
            <w:tcW w:w="1035" w:type="dxa"/>
          </w:tcPr>
          <w:p w14:paraId="242720E3" w14:textId="1981E4AD" w:rsidR="00775A0F" w:rsidRPr="00C451F1" w:rsidRDefault="00092A23" w:rsidP="000E51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5</w:t>
            </w:r>
          </w:p>
        </w:tc>
      </w:tr>
    </w:tbl>
    <w:p w14:paraId="107A80EA" w14:textId="3F282668" w:rsidR="00775A0F" w:rsidRPr="00D05798" w:rsidRDefault="00775A0F" w:rsidP="00775A0F">
      <w:pPr>
        <w:pStyle w:val="Aftertable"/>
      </w:pPr>
      <w:r>
        <w:t>Greyed boxes indicate a two-tailed p-value &lt; 0.05. FEV1: forced expiratory volume in one second; FVC: forced vital capacity</w:t>
      </w:r>
      <w:r w:rsidR="004E720E" w:rsidRPr="004E720E">
        <w:t xml:space="preserve"> </w:t>
      </w:r>
      <w:r w:rsidR="004E720E">
        <w:t>T</w:t>
      </w:r>
      <w:r w:rsidR="004E720E" w:rsidRPr="00D05798">
        <w:rPr>
          <w:vertAlign w:val="subscript"/>
        </w:rPr>
        <w:t>LCO</w:t>
      </w:r>
      <w:r w:rsidR="004E720E">
        <w:t>: transfer factor of the lungs for carbon monoxide; K</w:t>
      </w:r>
      <w:r w:rsidR="004E720E" w:rsidRPr="00D05798">
        <w:rPr>
          <w:vertAlign w:val="subscript"/>
        </w:rPr>
        <w:t>CO</w:t>
      </w:r>
      <w:r w:rsidR="004E720E">
        <w:t xml:space="preserve">: transfer </w:t>
      </w:r>
      <w:r w:rsidR="006C1A47">
        <w:t xml:space="preserve">coefficient </w:t>
      </w:r>
      <w:r w:rsidR="004E720E">
        <w:t xml:space="preserve">of the lungs for carbon monoxide; </w:t>
      </w:r>
      <w:r>
        <w:t>GAP: gender, age, physiology; CPI: composite physiology index; ISWTd: incremental shuttle walk test distance;</w:t>
      </w:r>
      <w:r w:rsidR="00D74123">
        <w:t xml:space="preserve"> FWHM: full width at half maximum; rBF: regional blood f</w:t>
      </w:r>
      <w:r w:rsidR="001F40EA">
        <w:t>low; rBV: regional blood volume</w:t>
      </w:r>
    </w:p>
    <w:p w14:paraId="2CDCE8E5" w14:textId="2224B041" w:rsidR="00E25EF6" w:rsidRDefault="00D205BA" w:rsidP="00E25EF6">
      <w:pPr>
        <w:pStyle w:val="figure"/>
      </w:pPr>
      <w:r>
        <w:rPr>
          <w:noProof/>
          <w:lang w:eastAsia="en-GB"/>
        </w:rPr>
        <w:drawing>
          <wp:inline distT="0" distB="0" distL="0" distR="0" wp14:anchorId="748A6069" wp14:editId="2B26B922">
            <wp:extent cx="4653068" cy="3732190"/>
            <wp:effectExtent l="0" t="0" r="0" b="190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Baseline correlations.png"/>
                    <pic:cNvPicPr/>
                  </pic:nvPicPr>
                  <pic:blipFill rotWithShape="1">
                    <a:blip r:embed="rId200">
                      <a:extLst>
                        <a:ext uri="{28A0092B-C50C-407E-A947-70E740481C1C}">
                          <a14:useLocalDpi xmlns:a14="http://schemas.microsoft.com/office/drawing/2010/main" val="0"/>
                        </a:ext>
                      </a:extLst>
                    </a:blip>
                    <a:srcRect r="66488"/>
                    <a:stretch/>
                  </pic:blipFill>
                  <pic:spPr bwMode="auto">
                    <a:xfrm>
                      <a:off x="0" y="0"/>
                      <a:ext cx="4659448" cy="3737307"/>
                    </a:xfrm>
                    <a:prstGeom prst="rect">
                      <a:avLst/>
                    </a:prstGeom>
                    <a:ln>
                      <a:noFill/>
                    </a:ln>
                    <a:extLst>
                      <a:ext uri="{53640926-AAD7-44D8-BBD7-CCE9431645EC}">
                        <a14:shadowObscured xmlns:a14="http://schemas.microsoft.com/office/drawing/2010/main"/>
                      </a:ext>
                    </a:extLst>
                  </pic:spPr>
                </pic:pic>
              </a:graphicData>
            </a:graphic>
          </wp:inline>
        </w:drawing>
      </w:r>
    </w:p>
    <w:p w14:paraId="781DC56A" w14:textId="70EDDC8E" w:rsidR="00890E20" w:rsidRDefault="000303A8" w:rsidP="00E25EF6">
      <w:pPr>
        <w:pStyle w:val="Caption"/>
      </w:pPr>
      <w:bookmarkStart w:id="7605" w:name="_Toc3145458"/>
      <w:r>
        <w:t>Figure</w:t>
      </w:r>
      <w:r w:rsidR="00E25EF6">
        <w:t xml:space="preserve"> </w:t>
      </w:r>
      <w:ins w:id="7606"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607"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608" w:author="Nicholas Weatherley" w:date="2019-03-05T22:36:00Z">
        <w:r w:rsidR="00D5585D">
          <w:rPr>
            <w:noProof/>
          </w:rPr>
          <w:t>14</w:t>
        </w:r>
        <w:r w:rsidR="00D5585D">
          <w:fldChar w:fldCharType="end"/>
        </w:r>
      </w:ins>
      <w:ins w:id="7609" w:author="Windows User" w:date="2018-11-01T14:27:00Z">
        <w:del w:id="7610" w:author="Nicholas Weatherley" w:date="2019-03-05T22:36:00Z">
          <w:r w:rsidR="002F70B6" w:rsidDel="00D5585D">
            <w:fldChar w:fldCharType="begin"/>
          </w:r>
          <w:r w:rsidR="002F70B6" w:rsidDel="00D5585D">
            <w:delInstrText xml:space="preserve"> STYLEREF 1 \s </w:delInstrText>
          </w:r>
        </w:del>
      </w:ins>
      <w:del w:id="7611" w:author="Nicholas Weatherley" w:date="2019-03-05T22:36:00Z">
        <w:r w:rsidR="002F70B6" w:rsidDel="00D5585D">
          <w:fldChar w:fldCharType="separate"/>
        </w:r>
        <w:r w:rsidR="0024585E" w:rsidDel="00D5585D">
          <w:rPr>
            <w:noProof/>
          </w:rPr>
          <w:delText>7</w:delText>
        </w:r>
      </w:del>
      <w:ins w:id="7612" w:author="Windows User" w:date="2018-11-01T14:27:00Z">
        <w:del w:id="7613"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614" w:author="Nicholas Weatherley" w:date="2019-03-05T22:36:00Z">
        <w:r w:rsidR="002F70B6" w:rsidDel="00D5585D">
          <w:fldChar w:fldCharType="end"/>
        </w:r>
      </w:del>
      <w:del w:id="7615"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6D3700"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6D3700" w:rsidDel="00135BE2">
          <w:rPr>
            <w:noProof/>
          </w:rPr>
          <w:delText>14</w:delText>
        </w:r>
        <w:r w:rsidR="00C87381" w:rsidDel="00135BE2">
          <w:fldChar w:fldCharType="end"/>
        </w:r>
      </w:del>
      <w:r w:rsidR="00E25EF6">
        <w:t>: Scatterplots of significant perfusion correlations</w:t>
      </w:r>
      <w:bookmarkEnd w:id="7605"/>
    </w:p>
    <w:p w14:paraId="22DF0542" w14:textId="7345E1F8" w:rsidR="00E25EF6" w:rsidRDefault="004E720E" w:rsidP="00E25EF6">
      <w:pPr>
        <w:pStyle w:val="Figuretext"/>
      </w:pPr>
      <w:r>
        <w:t>T</w:t>
      </w:r>
      <w:r w:rsidRPr="00D05798">
        <w:rPr>
          <w:vertAlign w:val="subscript"/>
        </w:rPr>
        <w:t>LCO</w:t>
      </w:r>
      <w:r>
        <w:t>: transfer factor of the lungs for carbon monoxide; K</w:t>
      </w:r>
      <w:r w:rsidRPr="00D05798">
        <w:rPr>
          <w:vertAlign w:val="subscript"/>
        </w:rPr>
        <w:t>CO</w:t>
      </w:r>
      <w:r>
        <w:t xml:space="preserve">: transfer </w:t>
      </w:r>
      <w:r w:rsidR="006C1A47">
        <w:t xml:space="preserve">coefficient </w:t>
      </w:r>
      <w:r>
        <w:t xml:space="preserve">of the lungs for carbon monoxide; </w:t>
      </w:r>
      <w:r w:rsidR="001D07EA">
        <w:t>FWHM: full width at half maximum; rBF: regional blood flo</w:t>
      </w:r>
      <w:r w:rsidR="001F40EA">
        <w:t>w; rBV: regional blood volume.</w:t>
      </w:r>
    </w:p>
    <w:p w14:paraId="708965CC" w14:textId="5A9A84AB" w:rsidR="00EA79F5" w:rsidRDefault="00EA79F5" w:rsidP="00EA79F5">
      <w:pPr>
        <w:pStyle w:val="Heading4"/>
      </w:pPr>
      <w:r>
        <w:t>Six Months</w:t>
      </w:r>
    </w:p>
    <w:p w14:paraId="73D117E5" w14:textId="0E384E50" w:rsidR="00030774" w:rsidRDefault="00030774" w:rsidP="00030774">
      <w:r>
        <w:t>All correlations between RBC:TP and PFTs were reanalysed at six months (visit 2). Correlations that were determined to be statistically significant from the first visit are summar</w:t>
      </w:r>
      <w:r w:rsidR="00F249F3">
        <w:t>ised in</w:t>
      </w:r>
      <w:r w:rsidR="000303A8">
        <w:t xml:space="preserve"> Table</w:t>
      </w:r>
      <w:r w:rsidR="006D3700">
        <w:t xml:space="preserve"> 7.</w:t>
      </w:r>
      <w:del w:id="7616" w:author="Windows User" w:date="2018-11-02T11:16:00Z">
        <w:r w:rsidR="006D3700" w:rsidDel="00F301D8">
          <w:delText>4</w:delText>
        </w:r>
      </w:del>
      <w:ins w:id="7617" w:author="Nicholas Weatherley" w:date="2019-03-04T21:11:00Z">
        <w:r w:rsidR="00F22DF2">
          <w:t>6</w:t>
        </w:r>
      </w:ins>
      <w:ins w:id="7618" w:author="Windows User" w:date="2018-11-02T11:16:00Z">
        <w:del w:id="7619" w:author="Nicholas Weatherley" w:date="2019-03-04T21:11:00Z">
          <w:r w:rsidR="00F301D8" w:rsidDel="00F22DF2">
            <w:delText>5</w:delText>
          </w:r>
        </w:del>
      </w:ins>
      <w:r w:rsidR="00835115">
        <w:t>. None were statistically</w:t>
      </w:r>
      <w:r w:rsidR="00C97481">
        <w:t xml:space="preserve"> </w:t>
      </w:r>
      <w:r w:rsidR="00835115">
        <w:t>si</w:t>
      </w:r>
      <w:r w:rsidR="00C97481">
        <w:t>g</w:t>
      </w:r>
      <w:r w:rsidR="00835115">
        <w:t>nificant</w:t>
      </w:r>
      <w:r w:rsidR="00C97481">
        <w:t>.</w:t>
      </w:r>
    </w:p>
    <w:p w14:paraId="378E8EB9" w14:textId="0C3EB4CC" w:rsidR="00030774" w:rsidRDefault="00030774" w:rsidP="00030774">
      <w:pPr>
        <w:pStyle w:val="TableTitle0"/>
      </w:pPr>
      <w:bookmarkStart w:id="7620" w:name="_Toc3145556"/>
      <w:r>
        <w:lastRenderedPageBreak/>
        <w:t xml:space="preserve">Table </w:t>
      </w:r>
      <w:ins w:id="7621"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62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623" w:author="Nicholas Weatherley" w:date="2019-03-04T21:03:00Z">
        <w:r w:rsidR="00E96948">
          <w:rPr>
            <w:noProof/>
          </w:rPr>
          <w:t>6</w:t>
        </w:r>
        <w:r w:rsidR="00E96948">
          <w:fldChar w:fldCharType="end"/>
        </w:r>
      </w:ins>
      <w:ins w:id="7624" w:author="Windows User" w:date="2018-11-01T15:46:00Z">
        <w:del w:id="7625" w:author="Nicholas Weatherley" w:date="2019-03-04T21:03:00Z">
          <w:r w:rsidR="00743FFA" w:rsidDel="00E96948">
            <w:fldChar w:fldCharType="begin"/>
          </w:r>
          <w:r w:rsidR="00743FFA" w:rsidDel="00E96948">
            <w:delInstrText xml:space="preserve"> STYLEREF 1 \s </w:delInstrText>
          </w:r>
        </w:del>
      </w:ins>
      <w:del w:id="7626" w:author="Nicholas Weatherley" w:date="2019-03-04T21:03:00Z">
        <w:r w:rsidR="00743FFA" w:rsidDel="00E96948">
          <w:fldChar w:fldCharType="separate"/>
        </w:r>
        <w:r w:rsidR="0024585E" w:rsidDel="00E96948">
          <w:rPr>
            <w:noProof/>
          </w:rPr>
          <w:delText>7</w:delText>
        </w:r>
      </w:del>
      <w:ins w:id="7627" w:author="Windows User" w:date="2018-11-01T15:46:00Z">
        <w:del w:id="762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629" w:author="Nicholas Weatherley" w:date="2019-03-04T21:03:00Z">
        <w:r w:rsidR="00743FFA" w:rsidDel="00E96948">
          <w:fldChar w:fldCharType="end"/>
        </w:r>
      </w:del>
      <w:del w:id="763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4</w:delText>
        </w:r>
        <w:r w:rsidR="00BB544F" w:rsidDel="004435D9">
          <w:fldChar w:fldCharType="end"/>
        </w:r>
      </w:del>
      <w:r w:rsidRPr="004A065E">
        <w:t xml:space="preserve"> </w:t>
      </w:r>
      <w:r>
        <w:t xml:space="preserve">Six-month correlations between </w:t>
      </w:r>
      <w:r w:rsidR="00152D0B">
        <w:t>perfusion</w:t>
      </w:r>
      <w:r>
        <w:t xml:space="preserve"> and clinical metrics</w:t>
      </w:r>
      <w:bookmarkEnd w:id="762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8A37A7" w14:paraId="51F8AEA9" w14:textId="77777777" w:rsidTr="00353F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3F19A01B" w14:textId="77777777" w:rsidR="008A37A7" w:rsidRPr="00007F6A" w:rsidRDefault="008A37A7" w:rsidP="00353FB0">
            <w:pPr>
              <w:jc w:val="center"/>
              <w:rPr>
                <w:b w:val="0"/>
                <w:bCs w:val="0"/>
                <w:color w:val="FFFFFF"/>
              </w:rPr>
            </w:pPr>
            <w:r w:rsidRPr="00007F6A">
              <w:rPr>
                <w:color w:val="FFFFFF"/>
              </w:rPr>
              <w:t>Physiology metric</w:t>
            </w:r>
          </w:p>
        </w:tc>
        <w:tc>
          <w:tcPr>
            <w:tcW w:w="2160" w:type="dxa"/>
            <w:gridSpan w:val="2"/>
          </w:tcPr>
          <w:p w14:paraId="551FF084" w14:textId="77777777" w:rsidR="008A37A7" w:rsidRPr="00007F6A" w:rsidRDefault="008A37A7"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455AE772" w14:textId="77777777" w:rsidR="008A37A7" w:rsidRPr="00007F6A" w:rsidRDefault="008A37A7"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 CV</w:t>
            </w:r>
          </w:p>
        </w:tc>
        <w:tc>
          <w:tcPr>
            <w:tcW w:w="2115" w:type="dxa"/>
            <w:gridSpan w:val="2"/>
          </w:tcPr>
          <w:p w14:paraId="4B6DE50B" w14:textId="77777777" w:rsidR="008A37A7" w:rsidRPr="00007F6A" w:rsidRDefault="008A37A7"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 CV</w:t>
            </w:r>
          </w:p>
        </w:tc>
      </w:tr>
      <w:tr w:rsidR="008A37A7" w14:paraId="55B42E06" w14:textId="77777777" w:rsidTr="00353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4C51772A" w14:textId="77777777" w:rsidR="008A37A7" w:rsidRPr="00007F6A" w:rsidRDefault="008A37A7" w:rsidP="00353FB0">
            <w:pPr>
              <w:rPr>
                <w:b w:val="0"/>
                <w:bCs w:val="0"/>
              </w:rPr>
            </w:pPr>
          </w:p>
        </w:tc>
        <w:tc>
          <w:tcPr>
            <w:tcW w:w="1080" w:type="dxa"/>
          </w:tcPr>
          <w:p w14:paraId="6C556411"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2ECC9E7"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710A61C8"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36561EB5"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20E4D2B5"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05743223" w14:textId="77777777" w:rsidR="008A37A7" w:rsidRDefault="008A37A7" w:rsidP="00353FB0">
            <w:pPr>
              <w:jc w:val="center"/>
              <w:cnfStyle w:val="000000100000" w:firstRow="0" w:lastRow="0" w:firstColumn="0" w:lastColumn="0" w:oddVBand="0" w:evenVBand="0" w:oddHBand="1" w:evenHBand="0" w:firstRowFirstColumn="0" w:firstRowLastColumn="0" w:lastRowFirstColumn="0" w:lastRowLastColumn="0"/>
            </w:pPr>
            <w:r>
              <w:t>p</w:t>
            </w:r>
          </w:p>
        </w:tc>
      </w:tr>
      <w:tr w:rsidR="008A37A7" w14:paraId="083019F6" w14:textId="77777777" w:rsidTr="008A37A7">
        <w:tc>
          <w:tcPr>
            <w:cnfStyle w:val="001000000000" w:firstRow="0" w:lastRow="0" w:firstColumn="1" w:lastColumn="0" w:oddVBand="0" w:evenVBand="0" w:oddHBand="0" w:evenHBand="0" w:firstRowFirstColumn="0" w:firstRowLastColumn="0" w:lastRowFirstColumn="0" w:lastRowLastColumn="0"/>
            <w:tcW w:w="3054" w:type="dxa"/>
          </w:tcPr>
          <w:p w14:paraId="2DED5436" w14:textId="77777777" w:rsidR="008A37A7" w:rsidRPr="00C451F1" w:rsidRDefault="008A37A7" w:rsidP="00353FB0">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auto"/>
          </w:tcPr>
          <w:p w14:paraId="04C45DC8" w14:textId="5D81E57B" w:rsidR="008A37A7" w:rsidRPr="00C451F1" w:rsidRDefault="00BD08F2"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C97481">
              <w:rPr>
                <w:sz w:val="20"/>
                <w:szCs w:val="20"/>
              </w:rPr>
              <w:t>0.21</w:t>
            </w:r>
          </w:p>
        </w:tc>
        <w:tc>
          <w:tcPr>
            <w:tcW w:w="1080" w:type="dxa"/>
            <w:shd w:val="clear" w:color="auto" w:fill="auto"/>
          </w:tcPr>
          <w:p w14:paraId="7C4E840A" w14:textId="0E049BE5" w:rsidR="008A37A7" w:rsidRPr="00C451F1" w:rsidRDefault="00C9748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56</w:t>
            </w:r>
          </w:p>
        </w:tc>
        <w:tc>
          <w:tcPr>
            <w:tcW w:w="1080" w:type="dxa"/>
            <w:shd w:val="clear" w:color="auto" w:fill="auto"/>
          </w:tcPr>
          <w:p w14:paraId="6B2C7149" w14:textId="17A9E9AF" w:rsidR="008A37A7" w:rsidRPr="00C451F1" w:rsidRDefault="00C9748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w:t>
            </w:r>
            <w:r w:rsidR="001F40EA">
              <w:rPr>
                <w:sz w:val="20"/>
                <w:szCs w:val="20"/>
              </w:rPr>
              <w:t>6</w:t>
            </w:r>
          </w:p>
        </w:tc>
        <w:tc>
          <w:tcPr>
            <w:tcW w:w="1080" w:type="dxa"/>
            <w:shd w:val="clear" w:color="auto" w:fill="auto"/>
          </w:tcPr>
          <w:p w14:paraId="2302EEE3" w14:textId="1F48E64E" w:rsidR="008A37A7" w:rsidRPr="00C451F1" w:rsidRDefault="001F40EA"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1</w:t>
            </w:r>
          </w:p>
        </w:tc>
        <w:tc>
          <w:tcPr>
            <w:tcW w:w="1080" w:type="dxa"/>
            <w:shd w:val="clear" w:color="auto" w:fill="auto"/>
          </w:tcPr>
          <w:p w14:paraId="42934D8F" w14:textId="180DBC0A" w:rsidR="008A37A7" w:rsidRPr="00C451F1" w:rsidRDefault="001F40EA"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w:t>
            </w:r>
          </w:p>
        </w:tc>
        <w:tc>
          <w:tcPr>
            <w:tcW w:w="1035" w:type="dxa"/>
            <w:shd w:val="clear" w:color="auto" w:fill="auto"/>
          </w:tcPr>
          <w:p w14:paraId="281351A6" w14:textId="09DADBEE" w:rsidR="008A37A7" w:rsidRPr="00C451F1" w:rsidRDefault="001F40EA"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1</w:t>
            </w:r>
          </w:p>
        </w:tc>
      </w:tr>
    </w:tbl>
    <w:p w14:paraId="771BC701" w14:textId="012E9AAB" w:rsidR="00030774" w:rsidRDefault="004E720E" w:rsidP="00030774">
      <w:pPr>
        <w:pStyle w:val="Aftertable"/>
      </w:pPr>
      <w:r>
        <w:t>T</w:t>
      </w:r>
      <w:r w:rsidRPr="00D05798">
        <w:rPr>
          <w:vertAlign w:val="subscript"/>
        </w:rPr>
        <w:t>LCO</w:t>
      </w:r>
      <w:r>
        <w:t>: transfer factor of the lungs for carbon monoxide; K</w:t>
      </w:r>
      <w:r w:rsidRPr="00D05798">
        <w:rPr>
          <w:vertAlign w:val="subscript"/>
        </w:rPr>
        <w:t>CO</w:t>
      </w:r>
      <w:r>
        <w:t xml:space="preserve">: transfer </w:t>
      </w:r>
      <w:r w:rsidR="006C1A47">
        <w:t xml:space="preserve">coefficient </w:t>
      </w:r>
      <w:r>
        <w:t>of the lungs for carbon monoxide;</w:t>
      </w:r>
      <w:r w:rsidR="00030774">
        <w:t xml:space="preserve"> </w:t>
      </w:r>
      <w:r w:rsidR="00835115">
        <w:t>FWHM: full width at half maximum; rBF: regional blood flow; rBV: regional blood volume; CV: coefficient of variation.</w:t>
      </w:r>
    </w:p>
    <w:p w14:paraId="60B3AF20" w14:textId="738DCEA6" w:rsidR="00030774" w:rsidRDefault="00030774" w:rsidP="00030774">
      <w:r>
        <w:t xml:space="preserve">Changes over six months in </w:t>
      </w:r>
      <w:r w:rsidR="00172987">
        <w:t>perfusion metrics</w:t>
      </w:r>
      <w:r>
        <w:t xml:space="preserve"> </w:t>
      </w:r>
      <w:r w:rsidR="00172987">
        <w:t>were</w:t>
      </w:r>
      <w:r>
        <w:t xml:space="preserve"> assessed by Wilcoxon Rank and is graphed in </w:t>
      </w:r>
      <w:r w:rsidR="000303A8">
        <w:t>Figure</w:t>
      </w:r>
      <w:r>
        <w:t xml:space="preserve"> </w:t>
      </w:r>
      <w:r w:rsidR="006D3700">
        <w:t>7.15</w:t>
      </w:r>
      <w:r>
        <w:t xml:space="preserve">. Median change of </w:t>
      </w:r>
      <w:r w:rsidR="00F0295F">
        <w:t xml:space="preserve">FWHM, rBF and rBV was </w:t>
      </w:r>
      <w:r w:rsidR="00434468">
        <w:t>1.3</w:t>
      </w:r>
      <w:r w:rsidR="00D05097">
        <w:t xml:space="preserve"> </w:t>
      </w:r>
      <w:r w:rsidR="00434468">
        <w:t>s</w:t>
      </w:r>
      <w:r w:rsidR="00F0295F">
        <w:t>,</w:t>
      </w:r>
      <w:r w:rsidR="001F40EA">
        <w:t xml:space="preserve"> </w:t>
      </w:r>
      <w:r w:rsidR="00A56E6F">
        <w:t>0.71</w:t>
      </w:r>
      <w:r w:rsidR="00D05097">
        <w:t xml:space="preserve"> </w:t>
      </w:r>
      <w:r w:rsidR="001F40EA">
        <w:t>mL.mm</w:t>
      </w:r>
      <w:r w:rsidR="001F40EA" w:rsidRPr="001F40EA">
        <w:rPr>
          <w:vertAlign w:val="superscript"/>
        </w:rPr>
        <w:t>-3</w:t>
      </w:r>
      <w:r w:rsidR="001F40EA">
        <w:t>s</w:t>
      </w:r>
      <w:r w:rsidR="001F40EA" w:rsidRPr="001F40EA">
        <w:rPr>
          <w:vertAlign w:val="superscript"/>
        </w:rPr>
        <w:t>-1</w:t>
      </w:r>
      <w:r w:rsidR="001F40EA">
        <w:t xml:space="preserve">, </w:t>
      </w:r>
      <w:r w:rsidR="00D05097">
        <w:t xml:space="preserve">and 0.65 </w:t>
      </w:r>
      <w:r w:rsidR="001F40EA">
        <w:t>mL.mm</w:t>
      </w:r>
      <w:r w:rsidR="001F40EA" w:rsidRPr="001F40EA">
        <w:rPr>
          <w:vertAlign w:val="superscript"/>
        </w:rPr>
        <w:t>-3</w:t>
      </w:r>
      <w:r w:rsidR="001F40EA">
        <w:t xml:space="preserve">, </w:t>
      </w:r>
      <w:r w:rsidR="00F0295F">
        <w:t>respectively</w:t>
      </w:r>
      <w:r>
        <w:t>.</w:t>
      </w:r>
    </w:p>
    <w:p w14:paraId="7C9AC5A2" w14:textId="553D7E93" w:rsidR="00A44DCD" w:rsidRDefault="00D05097" w:rsidP="00A44DCD">
      <w:pPr>
        <w:pStyle w:val="figure"/>
      </w:pPr>
      <w:r>
        <w:rPr>
          <w:noProof/>
          <w:lang w:eastAsia="en-GB"/>
        </w:rPr>
        <w:drawing>
          <wp:inline distT="0" distB="0" distL="0" distR="0" wp14:anchorId="332DC1C4" wp14:editId="3B44402D">
            <wp:extent cx="6038215" cy="1244600"/>
            <wp:effectExtent l="0" t="0" r="698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Six month changes.png"/>
                    <pic:cNvPicPr/>
                  </pic:nvPicPr>
                  <pic:blipFill>
                    <a:blip r:embed="rId201">
                      <a:extLst>
                        <a:ext uri="{28A0092B-C50C-407E-A947-70E740481C1C}">
                          <a14:useLocalDpi xmlns:a14="http://schemas.microsoft.com/office/drawing/2010/main" val="0"/>
                        </a:ext>
                      </a:extLst>
                    </a:blip>
                    <a:stretch>
                      <a:fillRect/>
                    </a:stretch>
                  </pic:blipFill>
                  <pic:spPr>
                    <a:xfrm>
                      <a:off x="0" y="0"/>
                      <a:ext cx="6038215" cy="1244600"/>
                    </a:xfrm>
                    <a:prstGeom prst="rect">
                      <a:avLst/>
                    </a:prstGeom>
                  </pic:spPr>
                </pic:pic>
              </a:graphicData>
            </a:graphic>
          </wp:inline>
        </w:drawing>
      </w:r>
    </w:p>
    <w:p w14:paraId="68524A25" w14:textId="68350FAF" w:rsidR="00030774" w:rsidRDefault="000303A8" w:rsidP="00A44DCD">
      <w:pPr>
        <w:pStyle w:val="Caption"/>
      </w:pPr>
      <w:bookmarkStart w:id="7631" w:name="_Toc3145459"/>
      <w:r>
        <w:t>Figure</w:t>
      </w:r>
      <w:r w:rsidR="00A44DCD">
        <w:t xml:space="preserve"> </w:t>
      </w:r>
      <w:ins w:id="7632"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633"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634" w:author="Nicholas Weatherley" w:date="2019-03-05T22:36:00Z">
        <w:r w:rsidR="00D5585D">
          <w:rPr>
            <w:noProof/>
          </w:rPr>
          <w:t>15</w:t>
        </w:r>
        <w:r w:rsidR="00D5585D">
          <w:fldChar w:fldCharType="end"/>
        </w:r>
      </w:ins>
      <w:ins w:id="7635" w:author="Windows User" w:date="2018-11-01T14:27:00Z">
        <w:del w:id="7636" w:author="Nicholas Weatherley" w:date="2019-03-05T22:36:00Z">
          <w:r w:rsidR="002F70B6" w:rsidDel="00D5585D">
            <w:fldChar w:fldCharType="begin"/>
          </w:r>
          <w:r w:rsidR="002F70B6" w:rsidDel="00D5585D">
            <w:delInstrText xml:space="preserve"> STYLEREF 1 \s </w:delInstrText>
          </w:r>
        </w:del>
      </w:ins>
      <w:del w:id="7637" w:author="Nicholas Weatherley" w:date="2019-03-05T22:36:00Z">
        <w:r w:rsidR="002F70B6" w:rsidDel="00D5585D">
          <w:fldChar w:fldCharType="separate"/>
        </w:r>
        <w:r w:rsidR="0024585E" w:rsidDel="00D5585D">
          <w:rPr>
            <w:noProof/>
          </w:rPr>
          <w:delText>7</w:delText>
        </w:r>
      </w:del>
      <w:ins w:id="7638" w:author="Windows User" w:date="2018-11-01T14:27:00Z">
        <w:del w:id="7639"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640" w:author="Nicholas Weatherley" w:date="2019-03-05T22:36:00Z">
        <w:r w:rsidR="002F70B6" w:rsidDel="00D5585D">
          <w:fldChar w:fldCharType="end"/>
        </w:r>
      </w:del>
      <w:del w:id="7641"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6D3700"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6D3700" w:rsidDel="00135BE2">
          <w:rPr>
            <w:noProof/>
          </w:rPr>
          <w:delText>15</w:delText>
        </w:r>
        <w:r w:rsidR="00C87381" w:rsidDel="00135BE2">
          <w:fldChar w:fldCharType="end"/>
        </w:r>
      </w:del>
      <w:r w:rsidR="00A44DCD">
        <w:t>: Box and whisker plot six month changes in perfusion metrics</w:t>
      </w:r>
      <w:bookmarkEnd w:id="7631"/>
    </w:p>
    <w:p w14:paraId="0EC55B82" w14:textId="0298FDA5" w:rsidR="00030774" w:rsidRDefault="00030774" w:rsidP="00030774">
      <w:pPr>
        <w:pStyle w:val="Figuretext"/>
      </w:pPr>
      <w:r>
        <w:t xml:space="preserve">P-values derived from Wilcoxon Rank test. </w:t>
      </w:r>
      <w:r w:rsidR="00A44DCD">
        <w:t>FWHM: full width at half maximum; rBF: regional blood flow; rBV: regional blood volume</w:t>
      </w:r>
      <w:r w:rsidR="00D05097">
        <w:t>.</w:t>
      </w:r>
    </w:p>
    <w:p w14:paraId="44543DC7" w14:textId="0DF17C1E" w:rsidR="00030774" w:rsidRDefault="00030774" w:rsidP="00030774">
      <w:r>
        <w:t>Six-month change in clinically utilised PFT values (FVC, T</w:t>
      </w:r>
      <w:r w:rsidRPr="00A706A7">
        <w:rPr>
          <w:vertAlign w:val="subscript"/>
        </w:rPr>
        <w:t>LCO</w:t>
      </w:r>
      <w:r>
        <w:t>, K</w:t>
      </w:r>
      <w:r w:rsidRPr="00A706A7">
        <w:rPr>
          <w:vertAlign w:val="subscript"/>
        </w:rPr>
        <w:t>CO</w:t>
      </w:r>
      <w:r>
        <w:t xml:space="preserve"> and ISWT distance) was assessed for correlation with six-month change in </w:t>
      </w:r>
      <w:r w:rsidR="008A513A">
        <w:t>perfusion</w:t>
      </w:r>
      <w:r>
        <w:t xml:space="preserve"> metrics. Correlations between changes i</w:t>
      </w:r>
      <w:r w:rsidR="009844A1">
        <w:t xml:space="preserve">n absolute values and relative </w:t>
      </w:r>
      <w:r>
        <w:t>v</w:t>
      </w:r>
      <w:r w:rsidR="006D3700">
        <w:t>alues are provided in</w:t>
      </w:r>
      <w:r w:rsidR="000303A8">
        <w:t xml:space="preserve"> Table</w:t>
      </w:r>
      <w:r w:rsidR="006D3700">
        <w:t>s 7.</w:t>
      </w:r>
      <w:ins w:id="7642" w:author="Nicholas Weatherley" w:date="2019-03-04T21:11:00Z">
        <w:r w:rsidR="00F22DF2">
          <w:t>7</w:t>
        </w:r>
      </w:ins>
      <w:ins w:id="7643" w:author="Windows User" w:date="2018-11-02T11:16:00Z">
        <w:del w:id="7644" w:author="Nicholas Weatherley" w:date="2019-03-04T21:11:00Z">
          <w:r w:rsidR="00F301D8" w:rsidDel="00F22DF2">
            <w:delText>6</w:delText>
          </w:r>
        </w:del>
      </w:ins>
      <w:del w:id="7645" w:author="Windows User" w:date="2018-11-02T11:16:00Z">
        <w:r w:rsidR="006D3700" w:rsidDel="00F301D8">
          <w:delText>5</w:delText>
        </w:r>
      </w:del>
      <w:r>
        <w:t xml:space="preserve"> and </w:t>
      </w:r>
      <w:r w:rsidR="006D3700">
        <w:t>7.</w:t>
      </w:r>
      <w:ins w:id="7646" w:author="Nicholas Weatherley" w:date="2019-03-04T21:11:00Z">
        <w:r w:rsidR="00F22DF2">
          <w:t>8</w:t>
        </w:r>
      </w:ins>
      <w:ins w:id="7647" w:author="Windows User" w:date="2018-11-02T11:16:00Z">
        <w:del w:id="7648" w:author="Nicholas Weatherley" w:date="2019-03-04T21:11:00Z">
          <w:r w:rsidR="00F301D8" w:rsidDel="00F22DF2">
            <w:delText>7</w:delText>
          </w:r>
        </w:del>
      </w:ins>
      <w:del w:id="7649" w:author="Windows User" w:date="2018-11-02T11:16:00Z">
        <w:r w:rsidR="006D3700" w:rsidDel="00F301D8">
          <w:delText>6</w:delText>
        </w:r>
      </w:del>
      <w:r w:rsidR="00F81F42">
        <w:t xml:space="preserve">, </w:t>
      </w:r>
      <w:r>
        <w:t>respectively.</w:t>
      </w:r>
    </w:p>
    <w:p w14:paraId="7D86030D" w14:textId="1BACF862" w:rsidR="008A513A" w:rsidRDefault="008A513A" w:rsidP="00134B1A">
      <w:pPr>
        <w:pStyle w:val="TableTitle0"/>
      </w:pPr>
      <w:bookmarkStart w:id="7650" w:name="_Toc3145557"/>
      <w:r>
        <w:t xml:space="preserve">Table </w:t>
      </w:r>
      <w:ins w:id="7651"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65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653" w:author="Nicholas Weatherley" w:date="2019-03-04T21:03:00Z">
        <w:r w:rsidR="00E96948">
          <w:rPr>
            <w:noProof/>
          </w:rPr>
          <w:t>7</w:t>
        </w:r>
        <w:r w:rsidR="00E96948">
          <w:fldChar w:fldCharType="end"/>
        </w:r>
      </w:ins>
      <w:ins w:id="7654" w:author="Windows User" w:date="2018-11-01T15:46:00Z">
        <w:del w:id="7655" w:author="Nicholas Weatherley" w:date="2019-03-04T21:03:00Z">
          <w:r w:rsidR="00743FFA" w:rsidDel="00E96948">
            <w:fldChar w:fldCharType="begin"/>
          </w:r>
          <w:r w:rsidR="00743FFA" w:rsidDel="00E96948">
            <w:delInstrText xml:space="preserve"> STYLEREF 1 \s </w:delInstrText>
          </w:r>
        </w:del>
      </w:ins>
      <w:del w:id="7656" w:author="Nicholas Weatherley" w:date="2019-03-04T21:03:00Z">
        <w:r w:rsidR="00743FFA" w:rsidDel="00E96948">
          <w:fldChar w:fldCharType="separate"/>
        </w:r>
        <w:r w:rsidR="0024585E" w:rsidDel="00E96948">
          <w:rPr>
            <w:noProof/>
          </w:rPr>
          <w:delText>7</w:delText>
        </w:r>
      </w:del>
      <w:ins w:id="7657" w:author="Windows User" w:date="2018-11-01T15:46:00Z">
        <w:del w:id="765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659" w:author="Nicholas Weatherley" w:date="2019-03-04T21:03:00Z">
        <w:r w:rsidR="00743FFA" w:rsidDel="00E96948">
          <w:fldChar w:fldCharType="end"/>
        </w:r>
      </w:del>
      <w:del w:id="766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5</w:delText>
        </w:r>
        <w:r w:rsidR="00BB544F" w:rsidDel="004435D9">
          <w:fldChar w:fldCharType="end"/>
        </w:r>
      </w:del>
      <w:r>
        <w:t xml:space="preserve">: </w:t>
      </w:r>
      <w:r w:rsidR="003E4AA5">
        <w:t>Correlations between absolute six-month changes in perfusion metrics and PFTs</w:t>
      </w:r>
      <w:bookmarkEnd w:id="765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6D2C64" w14:paraId="31765006" w14:textId="77777777" w:rsidTr="00353F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00A62C2C" w14:textId="77777777" w:rsidR="006D2C64" w:rsidRPr="00007F6A" w:rsidRDefault="006D2C64" w:rsidP="00353FB0">
            <w:pPr>
              <w:jc w:val="center"/>
              <w:rPr>
                <w:b w:val="0"/>
                <w:bCs w:val="0"/>
                <w:color w:val="FFFFFF"/>
              </w:rPr>
            </w:pPr>
            <w:r w:rsidRPr="00007F6A">
              <w:rPr>
                <w:color w:val="FFFFFF"/>
              </w:rPr>
              <w:t>Physiology metric</w:t>
            </w:r>
          </w:p>
        </w:tc>
        <w:tc>
          <w:tcPr>
            <w:tcW w:w="2160" w:type="dxa"/>
            <w:gridSpan w:val="2"/>
          </w:tcPr>
          <w:p w14:paraId="01F94B23" w14:textId="77777777" w:rsidR="006D2C64" w:rsidRPr="00007F6A" w:rsidRDefault="006D2C64"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53C42534" w14:textId="0EEEFAA6" w:rsidR="006D2C64" w:rsidRPr="00007F6A" w:rsidRDefault="006D2C64"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w:t>
            </w:r>
          </w:p>
        </w:tc>
        <w:tc>
          <w:tcPr>
            <w:tcW w:w="2115" w:type="dxa"/>
            <w:gridSpan w:val="2"/>
          </w:tcPr>
          <w:p w14:paraId="26D416AA" w14:textId="0FB40441" w:rsidR="006D2C64" w:rsidRPr="00007F6A" w:rsidRDefault="006D2C64"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w:t>
            </w:r>
          </w:p>
        </w:tc>
      </w:tr>
      <w:tr w:rsidR="006D2C64" w14:paraId="43DF53E5" w14:textId="77777777" w:rsidTr="00353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22E8CEF9" w14:textId="77777777" w:rsidR="006D2C64" w:rsidRPr="00007F6A" w:rsidRDefault="006D2C64" w:rsidP="00353FB0">
            <w:pPr>
              <w:rPr>
                <w:b w:val="0"/>
                <w:bCs w:val="0"/>
              </w:rPr>
            </w:pPr>
          </w:p>
        </w:tc>
        <w:tc>
          <w:tcPr>
            <w:tcW w:w="1080" w:type="dxa"/>
          </w:tcPr>
          <w:p w14:paraId="5858E34C"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514C754"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692FD0DB"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A6C5E9D"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A768CF1"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1109E693" w14:textId="77777777" w:rsidR="006D2C64" w:rsidRDefault="006D2C64" w:rsidP="00353FB0">
            <w:pPr>
              <w:jc w:val="center"/>
              <w:cnfStyle w:val="000000100000" w:firstRow="0" w:lastRow="0" w:firstColumn="0" w:lastColumn="0" w:oddVBand="0" w:evenVBand="0" w:oddHBand="1" w:evenHBand="0" w:firstRowFirstColumn="0" w:firstRowLastColumn="0" w:lastRowFirstColumn="0" w:lastRowLastColumn="0"/>
            </w:pPr>
            <w:r>
              <w:t>p</w:t>
            </w:r>
          </w:p>
        </w:tc>
      </w:tr>
      <w:tr w:rsidR="006D2C64" w14:paraId="15866636" w14:textId="77777777" w:rsidTr="00353FB0">
        <w:tc>
          <w:tcPr>
            <w:cnfStyle w:val="001000000000" w:firstRow="0" w:lastRow="0" w:firstColumn="1" w:lastColumn="0" w:oddVBand="0" w:evenVBand="0" w:oddHBand="0" w:evenHBand="0" w:firstRowFirstColumn="0" w:firstRowLastColumn="0" w:lastRowFirstColumn="0" w:lastRowLastColumn="0"/>
            <w:tcW w:w="3054" w:type="dxa"/>
          </w:tcPr>
          <w:p w14:paraId="69A23E66" w14:textId="78DB6A1A" w:rsidR="006D2C64" w:rsidRPr="006D2C64" w:rsidRDefault="006D2C64" w:rsidP="00353FB0">
            <w:pPr>
              <w:jc w:val="left"/>
              <w:rPr>
                <w:bCs w:val="0"/>
                <w:sz w:val="23"/>
                <w:szCs w:val="23"/>
              </w:rPr>
            </w:pPr>
            <w:r w:rsidRPr="006D2C64">
              <w:rPr>
                <w:bCs w:val="0"/>
                <w:sz w:val="23"/>
                <w:szCs w:val="23"/>
              </w:rPr>
              <w:t>FVC (L)</w:t>
            </w:r>
          </w:p>
        </w:tc>
        <w:tc>
          <w:tcPr>
            <w:tcW w:w="1080" w:type="dxa"/>
            <w:shd w:val="clear" w:color="auto" w:fill="auto"/>
          </w:tcPr>
          <w:p w14:paraId="1040B077" w14:textId="58FEE364" w:rsidR="006D2C64" w:rsidRPr="00C451F1" w:rsidRDefault="00BD778E"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c>
          <w:tcPr>
            <w:tcW w:w="1080" w:type="dxa"/>
            <w:shd w:val="clear" w:color="auto" w:fill="auto"/>
          </w:tcPr>
          <w:p w14:paraId="1CBE7DCE" w14:textId="38198974" w:rsidR="006D2C64" w:rsidRPr="00C451F1" w:rsidRDefault="005D61C9"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12</w:t>
            </w:r>
          </w:p>
        </w:tc>
        <w:tc>
          <w:tcPr>
            <w:tcW w:w="1080" w:type="dxa"/>
            <w:shd w:val="clear" w:color="auto" w:fill="auto"/>
          </w:tcPr>
          <w:p w14:paraId="52ED00A1" w14:textId="5715DC17" w:rsidR="006D2C64" w:rsidRPr="00C451F1" w:rsidRDefault="0015754F"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4</w:t>
            </w:r>
          </w:p>
        </w:tc>
        <w:tc>
          <w:tcPr>
            <w:tcW w:w="1080" w:type="dxa"/>
            <w:shd w:val="clear" w:color="auto" w:fill="auto"/>
          </w:tcPr>
          <w:p w14:paraId="693E148D" w14:textId="6C47B0A5" w:rsidR="006D2C64"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5</w:t>
            </w:r>
          </w:p>
        </w:tc>
        <w:tc>
          <w:tcPr>
            <w:tcW w:w="1080" w:type="dxa"/>
            <w:shd w:val="clear" w:color="auto" w:fill="auto"/>
          </w:tcPr>
          <w:p w14:paraId="0DA74CED" w14:textId="7CA94E5F" w:rsidR="006D2C64" w:rsidRPr="00C451F1" w:rsidRDefault="0015754F"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w:t>
            </w:r>
          </w:p>
        </w:tc>
        <w:tc>
          <w:tcPr>
            <w:tcW w:w="1035" w:type="dxa"/>
            <w:shd w:val="clear" w:color="auto" w:fill="auto"/>
          </w:tcPr>
          <w:p w14:paraId="663EE28F" w14:textId="1550A2BB" w:rsidR="006D2C64"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59</w:t>
            </w:r>
          </w:p>
        </w:tc>
      </w:tr>
      <w:tr w:rsidR="006D2C64" w14:paraId="6CB3AA88" w14:textId="77777777" w:rsidTr="00353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00BEC6C" w14:textId="2459D405" w:rsidR="006D2C64" w:rsidRPr="006D2C64" w:rsidRDefault="006D2C64" w:rsidP="00353FB0">
            <w:pPr>
              <w:jc w:val="left"/>
              <w:rPr>
                <w:bCs w:val="0"/>
                <w:sz w:val="23"/>
                <w:szCs w:val="23"/>
              </w:rPr>
            </w:pPr>
            <w:r w:rsidRPr="006D2C64">
              <w:rPr>
                <w:sz w:val="23"/>
                <w:szCs w:val="23"/>
              </w:rPr>
              <w:t>T</w:t>
            </w:r>
            <w:r w:rsidRPr="006D2C64">
              <w:rPr>
                <w:sz w:val="23"/>
                <w:szCs w:val="23"/>
                <w:vertAlign w:val="subscript"/>
              </w:rPr>
              <w:t>LCO</w:t>
            </w:r>
            <w:r w:rsidRPr="006D2C64">
              <w:rPr>
                <w:sz w:val="23"/>
                <w:szCs w:val="23"/>
              </w:rPr>
              <w:t xml:space="preserve"> (mmol.min</w:t>
            </w:r>
            <w:r w:rsidRPr="006D2C64">
              <w:rPr>
                <w:sz w:val="23"/>
                <w:szCs w:val="23"/>
                <w:vertAlign w:val="superscript"/>
              </w:rPr>
              <w:t>-1</w:t>
            </w:r>
            <w:r w:rsidRPr="006D2C64">
              <w:rPr>
                <w:sz w:val="23"/>
                <w:szCs w:val="23"/>
              </w:rPr>
              <w:t>.kPa</w:t>
            </w:r>
            <w:r w:rsidRPr="006D2C64">
              <w:rPr>
                <w:sz w:val="23"/>
                <w:szCs w:val="23"/>
                <w:vertAlign w:val="superscript"/>
              </w:rPr>
              <w:t>-1</w:t>
            </w:r>
            <w:r w:rsidRPr="006D2C64">
              <w:rPr>
                <w:sz w:val="23"/>
                <w:szCs w:val="23"/>
              </w:rPr>
              <w:t>)</w:t>
            </w:r>
          </w:p>
        </w:tc>
        <w:tc>
          <w:tcPr>
            <w:tcW w:w="1080" w:type="dxa"/>
            <w:shd w:val="clear" w:color="auto" w:fill="auto"/>
          </w:tcPr>
          <w:p w14:paraId="4479DE06" w14:textId="4F28102C" w:rsidR="006D2C64" w:rsidRPr="00C451F1" w:rsidRDefault="00BD778E"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w:t>
            </w:r>
          </w:p>
        </w:tc>
        <w:tc>
          <w:tcPr>
            <w:tcW w:w="1080" w:type="dxa"/>
            <w:shd w:val="clear" w:color="auto" w:fill="auto"/>
          </w:tcPr>
          <w:p w14:paraId="12477083" w14:textId="6536F33B" w:rsidR="006D2C64" w:rsidRPr="00C451F1" w:rsidRDefault="005D61C9"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81</w:t>
            </w:r>
          </w:p>
        </w:tc>
        <w:tc>
          <w:tcPr>
            <w:tcW w:w="1080" w:type="dxa"/>
            <w:shd w:val="clear" w:color="auto" w:fill="auto"/>
          </w:tcPr>
          <w:p w14:paraId="59B40D62" w14:textId="72DAE056" w:rsidR="006D2C64" w:rsidRPr="00C451F1" w:rsidRDefault="0015754F"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9</w:t>
            </w:r>
          </w:p>
        </w:tc>
        <w:tc>
          <w:tcPr>
            <w:tcW w:w="1080" w:type="dxa"/>
            <w:shd w:val="clear" w:color="auto" w:fill="auto"/>
          </w:tcPr>
          <w:p w14:paraId="6B72407D" w14:textId="517F8BEA" w:rsidR="006D2C64"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03</w:t>
            </w:r>
          </w:p>
        </w:tc>
        <w:tc>
          <w:tcPr>
            <w:tcW w:w="1080" w:type="dxa"/>
            <w:shd w:val="clear" w:color="auto" w:fill="auto"/>
          </w:tcPr>
          <w:p w14:paraId="1920FE16" w14:textId="51DD2685" w:rsidR="006D2C64" w:rsidRPr="00C451F1" w:rsidRDefault="0015754F"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0</w:t>
            </w:r>
          </w:p>
        </w:tc>
        <w:tc>
          <w:tcPr>
            <w:tcW w:w="1035" w:type="dxa"/>
            <w:shd w:val="clear" w:color="auto" w:fill="auto"/>
          </w:tcPr>
          <w:p w14:paraId="21C06371" w14:textId="252781C0" w:rsidR="006D2C64"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7</w:t>
            </w:r>
          </w:p>
        </w:tc>
      </w:tr>
      <w:tr w:rsidR="006D2C64" w14:paraId="22EBBE97" w14:textId="77777777" w:rsidTr="00353FB0">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3A2245C" w14:textId="252789BA" w:rsidR="006D2C64" w:rsidRPr="006D2C64" w:rsidRDefault="006D2C64" w:rsidP="00353FB0">
            <w:pPr>
              <w:jc w:val="left"/>
              <w:rPr>
                <w:bCs w:val="0"/>
                <w:sz w:val="23"/>
                <w:szCs w:val="23"/>
              </w:rPr>
            </w:pPr>
            <w:r w:rsidRPr="006D2C64">
              <w:rPr>
                <w:sz w:val="23"/>
                <w:szCs w:val="23"/>
              </w:rPr>
              <w:t>K</w:t>
            </w:r>
            <w:r w:rsidRPr="006D2C64">
              <w:rPr>
                <w:sz w:val="23"/>
                <w:szCs w:val="23"/>
                <w:vertAlign w:val="subscript"/>
              </w:rPr>
              <w:t xml:space="preserve">CO </w:t>
            </w:r>
            <w:r w:rsidRPr="006D2C64">
              <w:rPr>
                <w:sz w:val="23"/>
                <w:szCs w:val="23"/>
              </w:rPr>
              <w:t>(mmol.min</w:t>
            </w:r>
            <w:r w:rsidRPr="006D2C64">
              <w:rPr>
                <w:sz w:val="23"/>
                <w:szCs w:val="23"/>
                <w:vertAlign w:val="superscript"/>
              </w:rPr>
              <w:t>-1</w:t>
            </w:r>
            <w:r w:rsidRPr="006D2C64">
              <w:rPr>
                <w:sz w:val="23"/>
                <w:szCs w:val="23"/>
              </w:rPr>
              <w:t>.kPa</w:t>
            </w:r>
            <w:r w:rsidRPr="006D2C64">
              <w:rPr>
                <w:sz w:val="23"/>
                <w:szCs w:val="23"/>
                <w:vertAlign w:val="superscript"/>
              </w:rPr>
              <w:t>-1</w:t>
            </w:r>
            <w:r w:rsidRPr="006D2C64">
              <w:rPr>
                <w:sz w:val="23"/>
                <w:szCs w:val="23"/>
              </w:rPr>
              <w:t>.L</w:t>
            </w:r>
            <w:r w:rsidRPr="006D2C64">
              <w:rPr>
                <w:sz w:val="23"/>
                <w:szCs w:val="23"/>
                <w:vertAlign w:val="superscript"/>
              </w:rPr>
              <w:t>-1</w:t>
            </w:r>
            <w:r w:rsidRPr="006D2C64">
              <w:rPr>
                <w:sz w:val="23"/>
                <w:szCs w:val="23"/>
              </w:rPr>
              <w:t>)</w:t>
            </w:r>
          </w:p>
        </w:tc>
        <w:tc>
          <w:tcPr>
            <w:tcW w:w="1080" w:type="dxa"/>
            <w:shd w:val="clear" w:color="auto" w:fill="auto"/>
          </w:tcPr>
          <w:p w14:paraId="3E59A820" w14:textId="37D8A56C" w:rsidR="006D2C64" w:rsidRPr="00C451F1" w:rsidRDefault="00BD778E"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w:t>
            </w:r>
          </w:p>
        </w:tc>
        <w:tc>
          <w:tcPr>
            <w:tcW w:w="1080" w:type="dxa"/>
            <w:shd w:val="clear" w:color="auto" w:fill="auto"/>
          </w:tcPr>
          <w:p w14:paraId="1093B124" w14:textId="5B67E3E9" w:rsidR="006D2C64" w:rsidRPr="00C451F1" w:rsidRDefault="005D61C9"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35</w:t>
            </w:r>
          </w:p>
        </w:tc>
        <w:tc>
          <w:tcPr>
            <w:tcW w:w="1080" w:type="dxa"/>
            <w:shd w:val="clear" w:color="auto" w:fill="auto"/>
          </w:tcPr>
          <w:p w14:paraId="0CFF5992" w14:textId="3D3EE175" w:rsidR="006D2C64" w:rsidRPr="00C451F1" w:rsidRDefault="0015754F"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3B1BDEF3" w14:textId="77A9723F" w:rsidR="006D2C64"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6</w:t>
            </w:r>
          </w:p>
        </w:tc>
        <w:tc>
          <w:tcPr>
            <w:tcW w:w="1080" w:type="dxa"/>
            <w:shd w:val="clear" w:color="auto" w:fill="auto"/>
          </w:tcPr>
          <w:p w14:paraId="3744F0DC" w14:textId="305C1873" w:rsidR="006D2C64" w:rsidRPr="00C451F1" w:rsidRDefault="0015754F"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35" w:type="dxa"/>
            <w:shd w:val="clear" w:color="auto" w:fill="auto"/>
          </w:tcPr>
          <w:p w14:paraId="6AD906EE" w14:textId="3A90D060" w:rsidR="006D2C64"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56</w:t>
            </w:r>
          </w:p>
        </w:tc>
      </w:tr>
      <w:tr w:rsidR="006D2C64" w14:paraId="54C91346" w14:textId="77777777" w:rsidTr="00353FB0">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7FB279DA" w14:textId="674B3A05" w:rsidR="006D2C64" w:rsidRPr="006D2C64" w:rsidRDefault="006D2C64" w:rsidP="00353FB0">
            <w:pPr>
              <w:jc w:val="left"/>
              <w:rPr>
                <w:sz w:val="23"/>
                <w:szCs w:val="23"/>
              </w:rPr>
            </w:pPr>
            <w:r w:rsidRPr="006D2C64">
              <w:rPr>
                <w:sz w:val="23"/>
                <w:szCs w:val="23"/>
              </w:rPr>
              <w:t>ISWTd (m)</w:t>
            </w:r>
          </w:p>
        </w:tc>
        <w:tc>
          <w:tcPr>
            <w:tcW w:w="1080" w:type="dxa"/>
            <w:shd w:val="clear" w:color="auto" w:fill="auto"/>
          </w:tcPr>
          <w:p w14:paraId="7CF9ACD6" w14:textId="74134896" w:rsidR="006D2C64" w:rsidRDefault="00BD778E"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w:t>
            </w:r>
          </w:p>
        </w:tc>
        <w:tc>
          <w:tcPr>
            <w:tcW w:w="1080" w:type="dxa"/>
            <w:shd w:val="clear" w:color="auto" w:fill="auto"/>
          </w:tcPr>
          <w:p w14:paraId="11687C44" w14:textId="42C09898" w:rsidR="006D2C64" w:rsidRDefault="005D61C9"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82</w:t>
            </w:r>
          </w:p>
        </w:tc>
        <w:tc>
          <w:tcPr>
            <w:tcW w:w="1080" w:type="dxa"/>
            <w:shd w:val="clear" w:color="auto" w:fill="auto"/>
          </w:tcPr>
          <w:p w14:paraId="7073ED2E" w14:textId="5822D08A" w:rsidR="006D2C64" w:rsidRDefault="0015754F"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8</w:t>
            </w:r>
          </w:p>
        </w:tc>
        <w:tc>
          <w:tcPr>
            <w:tcW w:w="1080" w:type="dxa"/>
            <w:shd w:val="clear" w:color="auto" w:fill="auto"/>
          </w:tcPr>
          <w:p w14:paraId="2A5EEB8F" w14:textId="13246692" w:rsidR="006D2C64"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73</w:t>
            </w:r>
          </w:p>
        </w:tc>
        <w:tc>
          <w:tcPr>
            <w:tcW w:w="1080" w:type="dxa"/>
            <w:shd w:val="clear" w:color="auto" w:fill="auto"/>
          </w:tcPr>
          <w:p w14:paraId="167F8B84" w14:textId="0691C5AB" w:rsidR="006D2C64" w:rsidRDefault="0015754F"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35" w:type="dxa"/>
            <w:shd w:val="clear" w:color="auto" w:fill="auto"/>
          </w:tcPr>
          <w:p w14:paraId="36181421" w14:textId="767FAE0D" w:rsidR="006D2C64"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03</w:t>
            </w:r>
          </w:p>
        </w:tc>
      </w:tr>
    </w:tbl>
    <w:p w14:paraId="40BF1289" w14:textId="092D8A55" w:rsidR="006D2C64" w:rsidRDefault="00832650" w:rsidP="00832650">
      <w:pPr>
        <w:pStyle w:val="Aftertable"/>
      </w:pPr>
      <w:r>
        <w:t xml:space="preserve">PFT: pulmonary function test; FVC: forced vital capacity; </w:t>
      </w:r>
      <w:r w:rsidR="004E720E">
        <w:t>T</w:t>
      </w:r>
      <w:r w:rsidR="004E720E" w:rsidRPr="00D05798">
        <w:rPr>
          <w:vertAlign w:val="subscript"/>
        </w:rPr>
        <w:t>LCO</w:t>
      </w:r>
      <w:r w:rsidR="004E720E">
        <w:t>: transfer factor of the lungs for carbon monoxide; K</w:t>
      </w:r>
      <w:r w:rsidR="004E720E" w:rsidRPr="00D05798">
        <w:rPr>
          <w:vertAlign w:val="subscript"/>
        </w:rPr>
        <w:t>CO</w:t>
      </w:r>
      <w:r w:rsidR="004E720E">
        <w:t xml:space="preserve">: transfer </w:t>
      </w:r>
      <w:r w:rsidR="006C1A47">
        <w:t xml:space="preserve">coefficient </w:t>
      </w:r>
      <w:r w:rsidR="004E720E">
        <w:t>of the lungs for carbon monoxide</w:t>
      </w:r>
      <w:r>
        <w:t>; ISWTd: incremental shuttle walk test distance</w:t>
      </w:r>
      <w:r w:rsidR="00F202FA">
        <w:t>;</w:t>
      </w:r>
      <w:r w:rsidR="00F202FA" w:rsidRPr="00F202FA">
        <w:t xml:space="preserve"> </w:t>
      </w:r>
      <w:r w:rsidR="00F202FA">
        <w:t>FWHM: full width at half maximum; rBF: regional blood flow; rBV: regional blood volume; CV: coefficient of variation.</w:t>
      </w:r>
    </w:p>
    <w:p w14:paraId="5B00DF9C" w14:textId="3FBB88D9" w:rsidR="003E4AA5" w:rsidRDefault="003E4AA5" w:rsidP="00134B1A">
      <w:pPr>
        <w:pStyle w:val="TableTitle0"/>
      </w:pPr>
      <w:bookmarkStart w:id="7661" w:name="_Toc3145558"/>
      <w:r>
        <w:lastRenderedPageBreak/>
        <w:t xml:space="preserve">Table </w:t>
      </w:r>
      <w:ins w:id="7662"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66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664" w:author="Nicholas Weatherley" w:date="2019-03-04T21:03:00Z">
        <w:r w:rsidR="00E96948">
          <w:rPr>
            <w:noProof/>
          </w:rPr>
          <w:t>8</w:t>
        </w:r>
        <w:r w:rsidR="00E96948">
          <w:fldChar w:fldCharType="end"/>
        </w:r>
      </w:ins>
      <w:ins w:id="7665" w:author="Windows User" w:date="2018-11-01T15:46:00Z">
        <w:del w:id="7666" w:author="Nicholas Weatherley" w:date="2019-03-04T21:03:00Z">
          <w:r w:rsidR="00743FFA" w:rsidDel="00E96948">
            <w:fldChar w:fldCharType="begin"/>
          </w:r>
          <w:r w:rsidR="00743FFA" w:rsidDel="00E96948">
            <w:delInstrText xml:space="preserve"> STYLEREF 1 \s </w:delInstrText>
          </w:r>
        </w:del>
      </w:ins>
      <w:del w:id="7667" w:author="Nicholas Weatherley" w:date="2019-03-04T21:03:00Z">
        <w:r w:rsidR="00743FFA" w:rsidDel="00E96948">
          <w:fldChar w:fldCharType="separate"/>
        </w:r>
        <w:r w:rsidR="0024585E" w:rsidDel="00E96948">
          <w:rPr>
            <w:noProof/>
          </w:rPr>
          <w:delText>7</w:delText>
        </w:r>
      </w:del>
      <w:ins w:id="7668" w:author="Windows User" w:date="2018-11-01T15:46:00Z">
        <w:del w:id="766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670" w:author="Nicholas Weatherley" w:date="2019-03-04T21:03:00Z">
        <w:r w:rsidR="00743FFA" w:rsidDel="00E96948">
          <w:fldChar w:fldCharType="end"/>
        </w:r>
      </w:del>
      <w:del w:id="767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6</w:delText>
        </w:r>
        <w:r w:rsidR="00BB544F" w:rsidDel="004435D9">
          <w:fldChar w:fldCharType="end"/>
        </w:r>
      </w:del>
      <w:r>
        <w:t>:</w:t>
      </w:r>
      <w:r w:rsidRPr="003E4AA5">
        <w:t xml:space="preserve"> </w:t>
      </w:r>
      <w:r>
        <w:t>Correlations between relative six-month changes in perfusion metrics and PFTs</w:t>
      </w:r>
      <w:bookmarkEnd w:id="7661"/>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832650" w14:paraId="5BB747C0" w14:textId="77777777" w:rsidTr="009844A1">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0D096036" w14:textId="77777777" w:rsidR="00832650" w:rsidRPr="00007F6A" w:rsidRDefault="00832650" w:rsidP="00353FB0">
            <w:pPr>
              <w:jc w:val="center"/>
              <w:rPr>
                <w:b w:val="0"/>
                <w:bCs w:val="0"/>
                <w:color w:val="FFFFFF"/>
              </w:rPr>
            </w:pPr>
            <w:r w:rsidRPr="00007F6A">
              <w:rPr>
                <w:color w:val="FFFFFF"/>
              </w:rPr>
              <w:t>Physiology metric</w:t>
            </w:r>
          </w:p>
        </w:tc>
        <w:tc>
          <w:tcPr>
            <w:tcW w:w="2160" w:type="dxa"/>
            <w:gridSpan w:val="2"/>
          </w:tcPr>
          <w:p w14:paraId="3BBCB2BC" w14:textId="77777777" w:rsidR="00832650" w:rsidRPr="00007F6A" w:rsidRDefault="00832650"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5121BC33" w14:textId="3C251E8A" w:rsidR="00832650" w:rsidRPr="00007F6A" w:rsidRDefault="009844A1"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w:t>
            </w:r>
          </w:p>
        </w:tc>
        <w:tc>
          <w:tcPr>
            <w:tcW w:w="2115" w:type="dxa"/>
            <w:gridSpan w:val="2"/>
          </w:tcPr>
          <w:p w14:paraId="163DCB91" w14:textId="1A3D802B" w:rsidR="00832650" w:rsidRPr="00007F6A" w:rsidRDefault="00832650" w:rsidP="00353FB0">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w:t>
            </w:r>
          </w:p>
        </w:tc>
      </w:tr>
      <w:tr w:rsidR="00832650" w14:paraId="6559938C" w14:textId="77777777" w:rsidTr="009844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214874EE" w14:textId="77777777" w:rsidR="00832650" w:rsidRPr="00007F6A" w:rsidRDefault="00832650" w:rsidP="00353FB0">
            <w:pPr>
              <w:rPr>
                <w:b w:val="0"/>
                <w:bCs w:val="0"/>
              </w:rPr>
            </w:pPr>
          </w:p>
        </w:tc>
        <w:tc>
          <w:tcPr>
            <w:tcW w:w="1080" w:type="dxa"/>
          </w:tcPr>
          <w:p w14:paraId="73BAA2AD"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9FFCD58"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4575849B"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486D0DC4"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AB601C8"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536F0682" w14:textId="77777777" w:rsidR="00832650" w:rsidRDefault="00832650" w:rsidP="00353FB0">
            <w:pPr>
              <w:jc w:val="center"/>
              <w:cnfStyle w:val="000000100000" w:firstRow="0" w:lastRow="0" w:firstColumn="0" w:lastColumn="0" w:oddVBand="0" w:evenVBand="0" w:oddHBand="1" w:evenHBand="0" w:firstRowFirstColumn="0" w:firstRowLastColumn="0" w:lastRowFirstColumn="0" w:lastRowLastColumn="0"/>
            </w:pPr>
            <w:r>
              <w:t>p</w:t>
            </w:r>
          </w:p>
        </w:tc>
      </w:tr>
      <w:tr w:rsidR="00832650" w14:paraId="41AB05A3" w14:textId="77777777" w:rsidTr="009844A1">
        <w:tc>
          <w:tcPr>
            <w:cnfStyle w:val="001000000000" w:firstRow="0" w:lastRow="0" w:firstColumn="1" w:lastColumn="0" w:oddVBand="0" w:evenVBand="0" w:oddHBand="0" w:evenHBand="0" w:firstRowFirstColumn="0" w:firstRowLastColumn="0" w:lastRowFirstColumn="0" w:lastRowLastColumn="0"/>
            <w:tcW w:w="3054" w:type="dxa"/>
          </w:tcPr>
          <w:p w14:paraId="387E5866" w14:textId="4FD16FF3" w:rsidR="00832650" w:rsidRPr="006D2C64" w:rsidRDefault="00832650" w:rsidP="00353FB0">
            <w:pPr>
              <w:jc w:val="left"/>
              <w:rPr>
                <w:bCs w:val="0"/>
                <w:sz w:val="23"/>
                <w:szCs w:val="23"/>
              </w:rPr>
            </w:pPr>
            <w:r w:rsidRPr="006D2C64">
              <w:rPr>
                <w:bCs w:val="0"/>
                <w:sz w:val="23"/>
                <w:szCs w:val="23"/>
              </w:rPr>
              <w:t>FVC (</w:t>
            </w:r>
            <w:r>
              <w:rPr>
                <w:bCs w:val="0"/>
                <w:sz w:val="23"/>
                <w:szCs w:val="23"/>
              </w:rPr>
              <w:t>%)</w:t>
            </w:r>
          </w:p>
        </w:tc>
        <w:tc>
          <w:tcPr>
            <w:tcW w:w="1080" w:type="dxa"/>
            <w:shd w:val="clear" w:color="auto" w:fill="auto"/>
          </w:tcPr>
          <w:p w14:paraId="6212022A" w14:textId="731C2179" w:rsidR="00832650" w:rsidRPr="00C451F1" w:rsidRDefault="00DC677B"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80" w:type="dxa"/>
            <w:shd w:val="clear" w:color="auto" w:fill="auto"/>
          </w:tcPr>
          <w:p w14:paraId="67E9FF8A" w14:textId="49F5B4AA" w:rsidR="00832650" w:rsidRPr="00C451F1" w:rsidRDefault="000D0B8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10</w:t>
            </w:r>
          </w:p>
        </w:tc>
        <w:tc>
          <w:tcPr>
            <w:tcW w:w="1080" w:type="dxa"/>
            <w:shd w:val="clear" w:color="auto" w:fill="auto"/>
          </w:tcPr>
          <w:p w14:paraId="16FD3BC2" w14:textId="1B451FB6"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w:t>
            </w:r>
          </w:p>
        </w:tc>
        <w:tc>
          <w:tcPr>
            <w:tcW w:w="1080" w:type="dxa"/>
            <w:shd w:val="clear" w:color="auto" w:fill="auto"/>
          </w:tcPr>
          <w:p w14:paraId="0BEA472A" w14:textId="3FF35E31"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3</w:t>
            </w:r>
          </w:p>
        </w:tc>
        <w:tc>
          <w:tcPr>
            <w:tcW w:w="1080" w:type="dxa"/>
            <w:shd w:val="clear" w:color="auto" w:fill="auto"/>
          </w:tcPr>
          <w:p w14:paraId="35B8C6E3" w14:textId="45DE4DAD"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w:t>
            </w:r>
          </w:p>
        </w:tc>
        <w:tc>
          <w:tcPr>
            <w:tcW w:w="1035" w:type="dxa"/>
            <w:shd w:val="clear" w:color="auto" w:fill="auto"/>
          </w:tcPr>
          <w:p w14:paraId="0CB2C7E3" w14:textId="767161C1"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44</w:t>
            </w:r>
          </w:p>
        </w:tc>
      </w:tr>
      <w:tr w:rsidR="00832650" w14:paraId="26EC46B7" w14:textId="77777777" w:rsidTr="009844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59042491" w14:textId="74CA7EAC" w:rsidR="00832650" w:rsidRPr="006D2C64" w:rsidRDefault="00832650" w:rsidP="00353FB0">
            <w:pPr>
              <w:jc w:val="left"/>
              <w:rPr>
                <w:bCs w:val="0"/>
                <w:sz w:val="23"/>
                <w:szCs w:val="23"/>
              </w:rPr>
            </w:pPr>
            <w:r w:rsidRPr="006D2C64">
              <w:rPr>
                <w:sz w:val="23"/>
                <w:szCs w:val="23"/>
              </w:rPr>
              <w:t>T</w:t>
            </w:r>
            <w:r w:rsidRPr="006D2C64">
              <w:rPr>
                <w:sz w:val="23"/>
                <w:szCs w:val="23"/>
                <w:vertAlign w:val="subscript"/>
              </w:rPr>
              <w:t>LCO</w:t>
            </w:r>
            <w:r w:rsidRPr="006D2C64">
              <w:rPr>
                <w:sz w:val="23"/>
                <w:szCs w:val="23"/>
              </w:rPr>
              <w:t xml:space="preserve"> </w:t>
            </w:r>
            <w:r w:rsidRPr="006D2C64">
              <w:rPr>
                <w:bCs w:val="0"/>
                <w:sz w:val="23"/>
                <w:szCs w:val="23"/>
              </w:rPr>
              <w:t>(</w:t>
            </w:r>
            <w:r>
              <w:rPr>
                <w:bCs w:val="0"/>
                <w:sz w:val="23"/>
                <w:szCs w:val="23"/>
              </w:rPr>
              <w:t>%)</w:t>
            </w:r>
          </w:p>
        </w:tc>
        <w:tc>
          <w:tcPr>
            <w:tcW w:w="1080" w:type="dxa"/>
            <w:shd w:val="clear" w:color="auto" w:fill="auto"/>
          </w:tcPr>
          <w:p w14:paraId="0EFBAD2A" w14:textId="699E5156" w:rsidR="00832650" w:rsidRPr="00C451F1" w:rsidRDefault="00DC677B"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w:t>
            </w:r>
            <w:r w:rsidR="00EA7A56">
              <w:rPr>
                <w:sz w:val="20"/>
                <w:szCs w:val="20"/>
              </w:rPr>
              <w:t>7</w:t>
            </w:r>
          </w:p>
        </w:tc>
        <w:tc>
          <w:tcPr>
            <w:tcW w:w="1080" w:type="dxa"/>
            <w:shd w:val="clear" w:color="auto" w:fill="auto"/>
          </w:tcPr>
          <w:p w14:paraId="682ED99B" w14:textId="1FB92848" w:rsidR="00832650" w:rsidRPr="00C451F1" w:rsidRDefault="000D0B81" w:rsidP="00EA7A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EA7A56">
              <w:rPr>
                <w:sz w:val="20"/>
                <w:szCs w:val="20"/>
              </w:rPr>
              <w:t>678</w:t>
            </w:r>
          </w:p>
        </w:tc>
        <w:tc>
          <w:tcPr>
            <w:tcW w:w="1080" w:type="dxa"/>
            <w:shd w:val="clear" w:color="auto" w:fill="auto"/>
          </w:tcPr>
          <w:p w14:paraId="685EF5BC" w14:textId="7C56C767" w:rsidR="00832650"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080" w:type="dxa"/>
            <w:shd w:val="clear" w:color="auto" w:fill="auto"/>
          </w:tcPr>
          <w:p w14:paraId="1E0612C1" w14:textId="76C00ECA" w:rsidR="00832650"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8</w:t>
            </w:r>
          </w:p>
        </w:tc>
        <w:tc>
          <w:tcPr>
            <w:tcW w:w="1080" w:type="dxa"/>
            <w:shd w:val="clear" w:color="auto" w:fill="auto"/>
          </w:tcPr>
          <w:p w14:paraId="6A0A2757" w14:textId="282CA74A" w:rsidR="00832650"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5</w:t>
            </w:r>
          </w:p>
        </w:tc>
        <w:tc>
          <w:tcPr>
            <w:tcW w:w="1035" w:type="dxa"/>
            <w:shd w:val="clear" w:color="auto" w:fill="auto"/>
          </w:tcPr>
          <w:p w14:paraId="22941B69" w14:textId="410447F4" w:rsidR="00832650" w:rsidRPr="00C451F1" w:rsidRDefault="009844A1" w:rsidP="00353FB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0</w:t>
            </w:r>
          </w:p>
        </w:tc>
      </w:tr>
      <w:tr w:rsidR="00832650" w14:paraId="0AEC4097" w14:textId="77777777" w:rsidTr="009844A1">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51619D77" w14:textId="6EF45E7A" w:rsidR="00832650" w:rsidRPr="006D2C64" w:rsidRDefault="00832650" w:rsidP="00353FB0">
            <w:pPr>
              <w:jc w:val="left"/>
              <w:rPr>
                <w:bCs w:val="0"/>
                <w:sz w:val="23"/>
                <w:szCs w:val="23"/>
              </w:rPr>
            </w:pPr>
            <w:r w:rsidRPr="006D2C64">
              <w:rPr>
                <w:sz w:val="23"/>
                <w:szCs w:val="23"/>
              </w:rPr>
              <w:t>K</w:t>
            </w:r>
            <w:r w:rsidRPr="006D2C64">
              <w:rPr>
                <w:sz w:val="23"/>
                <w:szCs w:val="23"/>
                <w:vertAlign w:val="subscript"/>
              </w:rPr>
              <w:t xml:space="preserve">CO </w:t>
            </w:r>
            <w:r w:rsidRPr="006D2C64">
              <w:rPr>
                <w:bCs w:val="0"/>
                <w:sz w:val="23"/>
                <w:szCs w:val="23"/>
              </w:rPr>
              <w:t>(</w:t>
            </w:r>
            <w:r>
              <w:rPr>
                <w:bCs w:val="0"/>
                <w:sz w:val="23"/>
                <w:szCs w:val="23"/>
              </w:rPr>
              <w:t>%)</w:t>
            </w:r>
          </w:p>
        </w:tc>
        <w:tc>
          <w:tcPr>
            <w:tcW w:w="1080" w:type="dxa"/>
            <w:shd w:val="clear" w:color="auto" w:fill="auto"/>
          </w:tcPr>
          <w:p w14:paraId="28E2C6E8" w14:textId="2B6E22A6" w:rsidR="00832650" w:rsidRPr="00C451F1" w:rsidRDefault="00DC677B"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EA7A56">
              <w:rPr>
                <w:sz w:val="20"/>
                <w:szCs w:val="20"/>
              </w:rPr>
              <w:t>30</w:t>
            </w:r>
          </w:p>
        </w:tc>
        <w:tc>
          <w:tcPr>
            <w:tcW w:w="1080" w:type="dxa"/>
            <w:shd w:val="clear" w:color="auto" w:fill="auto"/>
          </w:tcPr>
          <w:p w14:paraId="1EF5829B" w14:textId="03144E7E" w:rsidR="00832650" w:rsidRPr="00C451F1" w:rsidRDefault="00EA7A56"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37</w:t>
            </w:r>
          </w:p>
        </w:tc>
        <w:tc>
          <w:tcPr>
            <w:tcW w:w="1080" w:type="dxa"/>
            <w:shd w:val="clear" w:color="auto" w:fill="auto"/>
          </w:tcPr>
          <w:p w14:paraId="4BA0435C" w14:textId="541A98E0"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shd w:val="clear" w:color="auto" w:fill="auto"/>
          </w:tcPr>
          <w:p w14:paraId="5E44EC19" w14:textId="5C493D1F"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0</w:t>
            </w:r>
          </w:p>
        </w:tc>
        <w:tc>
          <w:tcPr>
            <w:tcW w:w="1080" w:type="dxa"/>
            <w:shd w:val="clear" w:color="auto" w:fill="auto"/>
          </w:tcPr>
          <w:p w14:paraId="15226675" w14:textId="7143AE48"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w:t>
            </w:r>
          </w:p>
        </w:tc>
        <w:tc>
          <w:tcPr>
            <w:tcW w:w="1035" w:type="dxa"/>
            <w:shd w:val="clear" w:color="auto" w:fill="auto"/>
          </w:tcPr>
          <w:p w14:paraId="63C15524" w14:textId="00BAB42B" w:rsidR="00832650" w:rsidRPr="00C451F1" w:rsidRDefault="009844A1" w:rsidP="00353FB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2</w:t>
            </w:r>
          </w:p>
        </w:tc>
      </w:tr>
      <w:tr w:rsidR="00832650" w14:paraId="16AFCF47" w14:textId="77777777" w:rsidTr="009844A1">
        <w:trPr>
          <w:cnfStyle w:val="000000100000" w:firstRow="0" w:lastRow="0" w:firstColumn="0" w:lastColumn="0" w:oddVBand="0" w:evenVBand="0" w:oddHBand="1" w:evenHBand="0" w:firstRowFirstColumn="0" w:firstRowLastColumn="0" w:lastRowFirstColumn="0" w:lastRowLastColumn="0"/>
          <w:cantSplit/>
          <w:trHeight w:val="670"/>
        </w:trPr>
        <w:tc>
          <w:tcPr>
            <w:cnfStyle w:val="001000000000" w:firstRow="0" w:lastRow="0" w:firstColumn="1" w:lastColumn="0" w:oddVBand="0" w:evenVBand="0" w:oddHBand="0" w:evenHBand="0" w:firstRowFirstColumn="0" w:firstRowLastColumn="0" w:lastRowFirstColumn="0" w:lastRowLastColumn="0"/>
            <w:tcW w:w="3054" w:type="dxa"/>
          </w:tcPr>
          <w:p w14:paraId="247693A9" w14:textId="401C22E9" w:rsidR="00832650" w:rsidRPr="006D2C64" w:rsidRDefault="00832650" w:rsidP="009844A1">
            <w:pPr>
              <w:keepLines/>
              <w:jc w:val="left"/>
              <w:rPr>
                <w:sz w:val="23"/>
                <w:szCs w:val="23"/>
              </w:rPr>
            </w:pPr>
            <w:r w:rsidRPr="006D2C64">
              <w:rPr>
                <w:sz w:val="23"/>
                <w:szCs w:val="23"/>
              </w:rPr>
              <w:t xml:space="preserve">ISWTd </w:t>
            </w:r>
            <w:r w:rsidRPr="006D2C64">
              <w:rPr>
                <w:bCs w:val="0"/>
                <w:sz w:val="23"/>
                <w:szCs w:val="23"/>
              </w:rPr>
              <w:t>(</w:t>
            </w:r>
            <w:r>
              <w:rPr>
                <w:bCs w:val="0"/>
                <w:sz w:val="23"/>
                <w:szCs w:val="23"/>
              </w:rPr>
              <w:t>%)</w:t>
            </w:r>
          </w:p>
        </w:tc>
        <w:tc>
          <w:tcPr>
            <w:tcW w:w="1080" w:type="dxa"/>
            <w:shd w:val="clear" w:color="auto" w:fill="auto"/>
          </w:tcPr>
          <w:p w14:paraId="740B73B6" w14:textId="308F5C48" w:rsidR="00832650" w:rsidRDefault="00DC677B"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w:t>
            </w:r>
          </w:p>
        </w:tc>
        <w:tc>
          <w:tcPr>
            <w:tcW w:w="1080" w:type="dxa"/>
            <w:shd w:val="clear" w:color="auto" w:fill="auto"/>
          </w:tcPr>
          <w:p w14:paraId="76630B98" w14:textId="4C404709" w:rsidR="00832650" w:rsidRDefault="000D0B81"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93</w:t>
            </w:r>
          </w:p>
        </w:tc>
        <w:tc>
          <w:tcPr>
            <w:tcW w:w="1080" w:type="dxa"/>
            <w:shd w:val="clear" w:color="auto" w:fill="auto"/>
          </w:tcPr>
          <w:p w14:paraId="50C0B76F" w14:textId="55EFCC92" w:rsidR="00832650" w:rsidRDefault="009844A1"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9</w:t>
            </w:r>
          </w:p>
        </w:tc>
        <w:tc>
          <w:tcPr>
            <w:tcW w:w="1080" w:type="dxa"/>
            <w:shd w:val="clear" w:color="auto" w:fill="auto"/>
          </w:tcPr>
          <w:p w14:paraId="0C4A08DA" w14:textId="159E8A4C" w:rsidR="00832650" w:rsidRDefault="009844A1"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65</w:t>
            </w:r>
          </w:p>
        </w:tc>
        <w:tc>
          <w:tcPr>
            <w:tcW w:w="1080" w:type="dxa"/>
            <w:shd w:val="clear" w:color="auto" w:fill="auto"/>
          </w:tcPr>
          <w:p w14:paraId="0F423969" w14:textId="6B87DB39" w:rsidR="00832650" w:rsidRDefault="009844A1"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1</w:t>
            </w:r>
          </w:p>
        </w:tc>
        <w:tc>
          <w:tcPr>
            <w:tcW w:w="1035" w:type="dxa"/>
            <w:shd w:val="clear" w:color="auto" w:fill="auto"/>
          </w:tcPr>
          <w:p w14:paraId="7AA13D0B" w14:textId="7E2C53AF" w:rsidR="00832650" w:rsidRDefault="009844A1" w:rsidP="009844A1">
            <w:pPr>
              <w:keepLines/>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19</w:t>
            </w:r>
          </w:p>
        </w:tc>
      </w:tr>
    </w:tbl>
    <w:p w14:paraId="4D4B8873" w14:textId="2D5F599B" w:rsidR="000D0B81" w:rsidRPr="000D0B81" w:rsidRDefault="00030774" w:rsidP="009844A1">
      <w:pPr>
        <w:pStyle w:val="Aftertable"/>
        <w:keepLines/>
      </w:pPr>
      <w:r>
        <w:t xml:space="preserve">PFT: pulmonary function test; FVC: forced vital capacity; </w:t>
      </w:r>
      <w:r w:rsidR="004E720E">
        <w:t>T</w:t>
      </w:r>
      <w:r w:rsidR="004E720E" w:rsidRPr="00D05798">
        <w:rPr>
          <w:vertAlign w:val="subscript"/>
        </w:rPr>
        <w:t>LCO</w:t>
      </w:r>
      <w:r w:rsidR="004E720E">
        <w:t>: transfer factor of the lungs for carbon monoxide; K</w:t>
      </w:r>
      <w:r w:rsidR="004E720E" w:rsidRPr="00D05798">
        <w:rPr>
          <w:vertAlign w:val="subscript"/>
        </w:rPr>
        <w:t>CO</w:t>
      </w:r>
      <w:r w:rsidR="004E720E">
        <w:t>: transfer coef</w:t>
      </w:r>
      <w:r w:rsidR="006C1A47">
        <w:t>f</w:t>
      </w:r>
      <w:r w:rsidR="004E720E">
        <w:t>icient of the lungs for carbon monoxide</w:t>
      </w:r>
      <w:r>
        <w:t>; ISWTd: increme</w:t>
      </w:r>
      <w:r w:rsidR="00557BAE">
        <w:t>ntal shuttle walk test distance</w:t>
      </w:r>
      <w:r w:rsidR="00F202FA">
        <w:t>; FWHM: full width at half maximum; rBF: regional blood fl</w:t>
      </w:r>
      <w:r w:rsidR="009844A1">
        <w:t>ow; rBV: regional blood volume.</w:t>
      </w:r>
    </w:p>
    <w:p w14:paraId="295199D8" w14:textId="041EC0EE" w:rsidR="00EA79F5" w:rsidRDefault="00EA79F5" w:rsidP="00EA79F5">
      <w:pPr>
        <w:pStyle w:val="Heading4"/>
      </w:pPr>
      <w:r>
        <w:t>Twelve Months</w:t>
      </w:r>
    </w:p>
    <w:p w14:paraId="04B92CCD" w14:textId="043351BF" w:rsidR="00F72B6C" w:rsidRDefault="00F72B6C" w:rsidP="00F72B6C">
      <w:r>
        <w:t>All correlations between RBC:TP and PFTs were reanalysed at twelve months (visit 3). Correlations that were determined to be statistically significant from the first</w:t>
      </w:r>
      <w:r w:rsidR="008F5E33">
        <w:t xml:space="preserve"> or second</w:t>
      </w:r>
      <w:r>
        <w:t xml:space="preserve"> v</w:t>
      </w:r>
      <w:r w:rsidR="006D3700">
        <w:t>isit are summarised in</w:t>
      </w:r>
      <w:r w:rsidR="000303A8">
        <w:t xml:space="preserve"> Table</w:t>
      </w:r>
      <w:r w:rsidR="006D3700">
        <w:t xml:space="preserve"> 7.</w:t>
      </w:r>
      <w:ins w:id="7672" w:author="Nicholas Weatherley" w:date="2019-03-04T21:11:00Z">
        <w:r w:rsidR="00F22DF2">
          <w:t>9</w:t>
        </w:r>
      </w:ins>
      <w:ins w:id="7673" w:author="Windows User" w:date="2018-11-02T11:16:00Z">
        <w:del w:id="7674" w:author="Nicholas Weatherley" w:date="2019-03-04T21:11:00Z">
          <w:r w:rsidR="00F301D8" w:rsidDel="00F22DF2">
            <w:delText>8</w:delText>
          </w:r>
        </w:del>
      </w:ins>
      <w:del w:id="7675" w:author="Windows User" w:date="2018-11-02T11:16:00Z">
        <w:r w:rsidR="006D3700" w:rsidDel="00F301D8">
          <w:delText>7</w:delText>
        </w:r>
      </w:del>
      <w:r>
        <w:t>.</w:t>
      </w:r>
    </w:p>
    <w:p w14:paraId="4EF874FC" w14:textId="0F886D15" w:rsidR="00F72B6C" w:rsidRDefault="00F72B6C" w:rsidP="00F72B6C">
      <w:pPr>
        <w:pStyle w:val="TableTitle0"/>
      </w:pPr>
      <w:bookmarkStart w:id="7676" w:name="_Toc3145559"/>
      <w:r>
        <w:t xml:space="preserve">Table </w:t>
      </w:r>
      <w:ins w:id="7677"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678"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679" w:author="Nicholas Weatherley" w:date="2019-03-04T21:03:00Z">
        <w:r w:rsidR="00E96948">
          <w:rPr>
            <w:noProof/>
          </w:rPr>
          <w:t>9</w:t>
        </w:r>
        <w:r w:rsidR="00E96948">
          <w:fldChar w:fldCharType="end"/>
        </w:r>
      </w:ins>
      <w:ins w:id="7680" w:author="Windows User" w:date="2018-11-01T15:46:00Z">
        <w:del w:id="7681" w:author="Nicholas Weatherley" w:date="2019-03-04T21:03:00Z">
          <w:r w:rsidR="00743FFA" w:rsidDel="00E96948">
            <w:fldChar w:fldCharType="begin"/>
          </w:r>
          <w:r w:rsidR="00743FFA" w:rsidDel="00E96948">
            <w:delInstrText xml:space="preserve"> STYLEREF 1 \s </w:delInstrText>
          </w:r>
        </w:del>
      </w:ins>
      <w:del w:id="7682" w:author="Nicholas Weatherley" w:date="2019-03-04T21:03:00Z">
        <w:r w:rsidR="00743FFA" w:rsidDel="00E96948">
          <w:fldChar w:fldCharType="separate"/>
        </w:r>
        <w:r w:rsidR="0024585E" w:rsidDel="00E96948">
          <w:rPr>
            <w:noProof/>
          </w:rPr>
          <w:delText>7</w:delText>
        </w:r>
      </w:del>
      <w:ins w:id="7683" w:author="Windows User" w:date="2018-11-01T15:46:00Z">
        <w:del w:id="7684"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685" w:author="Nicholas Weatherley" w:date="2019-03-04T21:03:00Z">
        <w:r w:rsidR="00743FFA" w:rsidDel="00E96948">
          <w:fldChar w:fldCharType="end"/>
        </w:r>
      </w:del>
      <w:del w:id="7686"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7</w:delText>
        </w:r>
        <w:r w:rsidR="00BB544F" w:rsidDel="004435D9">
          <w:fldChar w:fldCharType="end"/>
        </w:r>
      </w:del>
      <w:r w:rsidRPr="004A065E">
        <w:t xml:space="preserve"> </w:t>
      </w:r>
      <w:r w:rsidR="008F5E33">
        <w:t>Twelve</w:t>
      </w:r>
      <w:r>
        <w:t>-month correlations between perfusion and clinical metrics</w:t>
      </w:r>
      <w:bookmarkEnd w:id="7676"/>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F72B6C" w14:paraId="755BDE6E" w14:textId="77777777" w:rsidTr="00AA7A1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2CACD073" w14:textId="77777777" w:rsidR="00F72B6C" w:rsidRPr="00007F6A" w:rsidRDefault="00F72B6C" w:rsidP="00AA7A1E">
            <w:pPr>
              <w:jc w:val="center"/>
              <w:rPr>
                <w:b w:val="0"/>
                <w:bCs w:val="0"/>
                <w:color w:val="FFFFFF"/>
              </w:rPr>
            </w:pPr>
            <w:r w:rsidRPr="00007F6A">
              <w:rPr>
                <w:color w:val="FFFFFF"/>
              </w:rPr>
              <w:t>Physiology metric</w:t>
            </w:r>
          </w:p>
        </w:tc>
        <w:tc>
          <w:tcPr>
            <w:tcW w:w="2160" w:type="dxa"/>
            <w:gridSpan w:val="2"/>
          </w:tcPr>
          <w:p w14:paraId="7CC58AA4" w14:textId="77777777" w:rsidR="00F72B6C" w:rsidRPr="00007F6A" w:rsidRDefault="00F72B6C" w:rsidP="00AA7A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41649EA1" w14:textId="0266AF34" w:rsidR="00F72B6C" w:rsidRPr="00007F6A" w:rsidRDefault="00D35861" w:rsidP="00AA7A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w:t>
            </w:r>
          </w:p>
        </w:tc>
        <w:tc>
          <w:tcPr>
            <w:tcW w:w="2115" w:type="dxa"/>
            <w:gridSpan w:val="2"/>
          </w:tcPr>
          <w:p w14:paraId="4C265370" w14:textId="75AC0E6E" w:rsidR="00F72B6C" w:rsidRPr="00007F6A" w:rsidRDefault="00F72B6C" w:rsidP="00AA7A1E">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w:t>
            </w:r>
          </w:p>
        </w:tc>
      </w:tr>
      <w:tr w:rsidR="00F72B6C" w14:paraId="20109C14" w14:textId="77777777" w:rsidTr="00AA7A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60710DA2" w14:textId="77777777" w:rsidR="00F72B6C" w:rsidRPr="00007F6A" w:rsidRDefault="00F72B6C" w:rsidP="00AA7A1E">
            <w:pPr>
              <w:rPr>
                <w:b w:val="0"/>
                <w:bCs w:val="0"/>
              </w:rPr>
            </w:pPr>
          </w:p>
        </w:tc>
        <w:tc>
          <w:tcPr>
            <w:tcW w:w="1080" w:type="dxa"/>
          </w:tcPr>
          <w:p w14:paraId="6C24DA70"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CDCEBAE"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224A48C1"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16D5E616"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26E8A8E5"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46A416EF" w14:textId="77777777" w:rsidR="00F72B6C" w:rsidRDefault="00F72B6C" w:rsidP="00AA7A1E">
            <w:pPr>
              <w:jc w:val="center"/>
              <w:cnfStyle w:val="000000100000" w:firstRow="0" w:lastRow="0" w:firstColumn="0" w:lastColumn="0" w:oddVBand="0" w:evenVBand="0" w:oddHBand="1" w:evenHBand="0" w:firstRowFirstColumn="0" w:firstRowLastColumn="0" w:lastRowFirstColumn="0" w:lastRowLastColumn="0"/>
            </w:pPr>
            <w:r>
              <w:t>p</w:t>
            </w:r>
          </w:p>
        </w:tc>
      </w:tr>
      <w:tr w:rsidR="00DC4DC7" w14:paraId="6669F199" w14:textId="77777777" w:rsidTr="00AA7A1E">
        <w:tc>
          <w:tcPr>
            <w:cnfStyle w:val="001000000000" w:firstRow="0" w:lastRow="0" w:firstColumn="1" w:lastColumn="0" w:oddVBand="0" w:evenVBand="0" w:oddHBand="0" w:evenHBand="0" w:firstRowFirstColumn="0" w:firstRowLastColumn="0" w:lastRowFirstColumn="0" w:lastRowLastColumn="0"/>
            <w:tcW w:w="3054" w:type="dxa"/>
          </w:tcPr>
          <w:p w14:paraId="38406928" w14:textId="77777777" w:rsidR="00DC4DC7" w:rsidRPr="00C451F1" w:rsidRDefault="00DC4DC7" w:rsidP="00AA7A1E">
            <w:pPr>
              <w:jc w:val="left"/>
              <w:rPr>
                <w:b w:val="0"/>
                <w:bCs w:val="0"/>
                <w:sz w:val="23"/>
                <w:szCs w:val="23"/>
              </w:rPr>
            </w:pPr>
            <w:r w:rsidRPr="00C451F1">
              <w:rPr>
                <w:sz w:val="23"/>
                <w:szCs w:val="23"/>
              </w:rPr>
              <w:t>T</w:t>
            </w:r>
            <w:r w:rsidRPr="00C451F1">
              <w:rPr>
                <w:sz w:val="23"/>
                <w:szCs w:val="23"/>
                <w:vertAlign w:val="subscript"/>
              </w:rPr>
              <w:t>LCO</w:t>
            </w:r>
            <w:r w:rsidRPr="00C451F1">
              <w:rPr>
                <w:sz w:val="23"/>
                <w:szCs w:val="23"/>
              </w:rPr>
              <w:t xml:space="preserve"> (mmol.min</w:t>
            </w:r>
            <w:r w:rsidRPr="00C451F1">
              <w:rPr>
                <w:sz w:val="23"/>
                <w:szCs w:val="23"/>
                <w:vertAlign w:val="superscript"/>
              </w:rPr>
              <w:t>-1</w:t>
            </w:r>
            <w:r w:rsidRPr="00C451F1">
              <w:rPr>
                <w:sz w:val="23"/>
                <w:szCs w:val="23"/>
              </w:rPr>
              <w:t>.kPa</w:t>
            </w:r>
            <w:r w:rsidRPr="00C451F1">
              <w:rPr>
                <w:sz w:val="23"/>
                <w:szCs w:val="23"/>
                <w:vertAlign w:val="superscript"/>
              </w:rPr>
              <w:t>-1</w:t>
            </w:r>
            <w:r w:rsidRPr="00C451F1">
              <w:rPr>
                <w:sz w:val="23"/>
                <w:szCs w:val="23"/>
              </w:rPr>
              <w:t>)</w:t>
            </w:r>
          </w:p>
        </w:tc>
        <w:tc>
          <w:tcPr>
            <w:tcW w:w="1080" w:type="dxa"/>
            <w:shd w:val="clear" w:color="auto" w:fill="auto"/>
          </w:tcPr>
          <w:p w14:paraId="1A0EFEB9" w14:textId="050A9C72"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shd w:val="clear" w:color="auto" w:fill="auto"/>
          </w:tcPr>
          <w:p w14:paraId="4C4EB4DB" w14:textId="03207485"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65</w:t>
            </w:r>
          </w:p>
        </w:tc>
        <w:tc>
          <w:tcPr>
            <w:tcW w:w="1080" w:type="dxa"/>
            <w:shd w:val="clear" w:color="auto" w:fill="auto"/>
          </w:tcPr>
          <w:p w14:paraId="027D1180" w14:textId="31813FB3"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80" w:type="dxa"/>
            <w:shd w:val="clear" w:color="auto" w:fill="auto"/>
          </w:tcPr>
          <w:p w14:paraId="13150A1C" w14:textId="24A4A5C6"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65</w:t>
            </w:r>
          </w:p>
        </w:tc>
        <w:tc>
          <w:tcPr>
            <w:tcW w:w="1080" w:type="dxa"/>
            <w:shd w:val="clear" w:color="auto" w:fill="auto"/>
          </w:tcPr>
          <w:p w14:paraId="293186E7" w14:textId="6487A146"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w:t>
            </w:r>
          </w:p>
        </w:tc>
        <w:tc>
          <w:tcPr>
            <w:tcW w:w="1035" w:type="dxa"/>
            <w:shd w:val="clear" w:color="auto" w:fill="auto"/>
          </w:tcPr>
          <w:p w14:paraId="6C111545" w14:textId="1BB60BA2" w:rsidR="00DC4DC7" w:rsidRPr="00C451F1" w:rsidRDefault="00DC4DC7" w:rsidP="00AA7A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65</w:t>
            </w:r>
          </w:p>
        </w:tc>
      </w:tr>
    </w:tbl>
    <w:p w14:paraId="4496E569" w14:textId="5C1B2FBC" w:rsidR="00F72B6C" w:rsidRDefault="00F72B6C" w:rsidP="00F72B6C">
      <w:pPr>
        <w:pStyle w:val="Aftertable"/>
      </w:pPr>
      <w:r>
        <w:t>T</w:t>
      </w:r>
      <w:r w:rsidRPr="00D05798">
        <w:rPr>
          <w:vertAlign w:val="subscript"/>
        </w:rPr>
        <w:t>LCO</w:t>
      </w:r>
      <w:r w:rsidR="004E720E">
        <w:t>: t</w:t>
      </w:r>
      <w:r>
        <w:t>ransfer</w:t>
      </w:r>
      <w:r w:rsidR="004E720E">
        <w:t xml:space="preserve"> factor of the lungs for carbon monoxide</w:t>
      </w:r>
      <w:r>
        <w:t>; FWHM: full width at half maximum; rBF: regional blood f</w:t>
      </w:r>
      <w:r w:rsidR="005F189F">
        <w:t>low; rBV: regional blood volume</w:t>
      </w:r>
      <w:r>
        <w:t>.</w:t>
      </w:r>
    </w:p>
    <w:p w14:paraId="607C6E70" w14:textId="6042BC7E" w:rsidR="004E720E" w:rsidRDefault="004E720E" w:rsidP="004E720E">
      <w:pPr>
        <w:pStyle w:val="figure"/>
      </w:pPr>
    </w:p>
    <w:p w14:paraId="64A30D07" w14:textId="1228EA23" w:rsidR="00E77E16" w:rsidRPr="00D828B1" w:rsidRDefault="00E77E16" w:rsidP="00E77E16">
      <w:r>
        <w:t xml:space="preserve">Changes over 12-month </w:t>
      </w:r>
      <w:r w:rsidR="009E46CB">
        <w:t>DCE-MRI</w:t>
      </w:r>
      <w:r>
        <w:t xml:space="preserve"> metrics were assessed by Friedman tests a</w:t>
      </w:r>
      <w:r w:rsidR="009E46CB">
        <w:t xml:space="preserve">nd are summarised in </w:t>
      </w:r>
      <w:r w:rsidR="000303A8">
        <w:t>Figure</w:t>
      </w:r>
      <w:r w:rsidR="009E46CB">
        <w:t xml:space="preserve"> 7.18</w:t>
      </w:r>
      <w:r>
        <w:t xml:space="preserve">. </w:t>
      </w:r>
      <w:r w:rsidR="004F7B0C">
        <w:t>Baseline, 6-month and 12-month values for MTT (mean baseline, 6-month and 12-month measures 12.3</w:t>
      </w:r>
      <w:r w:rsidR="00CB2200">
        <w:t xml:space="preserve"> </w:t>
      </w:r>
      <w:r w:rsidR="004F7B0C">
        <w:t>s, 13.6</w:t>
      </w:r>
      <w:r w:rsidR="00CB2200">
        <w:t xml:space="preserve"> </w:t>
      </w:r>
      <w:r w:rsidR="004F7B0C">
        <w:t>s and 14.1</w:t>
      </w:r>
      <w:r w:rsidR="00CB2200">
        <w:t xml:space="preserve"> </w:t>
      </w:r>
      <w:r w:rsidR="004F7B0C">
        <w:t>s, respectively) were significantly different with an ANOVA p-value of p = 0.027. Changes in rBF (mean baseline,</w:t>
      </w:r>
      <w:r w:rsidR="00CB2200">
        <w:t xml:space="preserve"> 6-month and 12-month measures 2.58 mL.mm</w:t>
      </w:r>
      <w:r w:rsidR="00CB2200" w:rsidRPr="00CB2200">
        <w:rPr>
          <w:vertAlign w:val="superscript"/>
        </w:rPr>
        <w:t>3</w:t>
      </w:r>
      <w:r w:rsidR="00CB2200">
        <w:t>.s</w:t>
      </w:r>
      <w:r w:rsidR="00CB2200" w:rsidRPr="00CB2200">
        <w:rPr>
          <w:vertAlign w:val="superscript"/>
        </w:rPr>
        <w:t>-1</w:t>
      </w:r>
      <w:r w:rsidR="004F7B0C">
        <w:t>,</w:t>
      </w:r>
      <w:r w:rsidR="00CB2200">
        <w:t xml:space="preserve"> 3.09 mL.mm</w:t>
      </w:r>
      <w:r w:rsidR="00CB2200" w:rsidRPr="00CB2200">
        <w:rPr>
          <w:vertAlign w:val="superscript"/>
        </w:rPr>
        <w:t>3</w:t>
      </w:r>
      <w:r w:rsidR="00CB2200">
        <w:t>.s</w:t>
      </w:r>
      <w:r w:rsidR="00CB2200" w:rsidRPr="00CB2200">
        <w:rPr>
          <w:vertAlign w:val="superscript"/>
        </w:rPr>
        <w:t>-1</w:t>
      </w:r>
      <w:r w:rsidR="00CB2200" w:rsidRPr="00CB2200">
        <w:t>,</w:t>
      </w:r>
      <w:r w:rsidR="00CB2200">
        <w:t xml:space="preserve"> and 3.26</w:t>
      </w:r>
      <w:r w:rsidR="00CB2200" w:rsidRPr="00CB2200">
        <w:t xml:space="preserve"> </w:t>
      </w:r>
      <w:r w:rsidR="00CB2200">
        <w:t>mL.mm</w:t>
      </w:r>
      <w:r w:rsidR="00CB2200" w:rsidRPr="00CB2200">
        <w:rPr>
          <w:vertAlign w:val="superscript"/>
        </w:rPr>
        <w:t>3</w:t>
      </w:r>
      <w:r w:rsidR="00CB2200">
        <w:t>.s</w:t>
      </w:r>
      <w:r w:rsidR="00CB2200" w:rsidRPr="00CB2200">
        <w:rPr>
          <w:vertAlign w:val="superscript"/>
        </w:rPr>
        <w:t>-1</w:t>
      </w:r>
      <w:r w:rsidR="004F7B0C">
        <w:t xml:space="preserve"> respectively) and rBV (mean baseline, 6-month and 12-month measures</w:t>
      </w:r>
      <w:r w:rsidR="00CB2200">
        <w:t xml:space="preserve"> 2.29 mL.mm</w:t>
      </w:r>
      <w:r w:rsidR="00CB2200" w:rsidRPr="00CB2200">
        <w:rPr>
          <w:vertAlign w:val="superscript"/>
        </w:rPr>
        <w:t>3</w:t>
      </w:r>
      <w:r w:rsidR="004F7B0C">
        <w:t>,</w:t>
      </w:r>
      <w:r w:rsidR="00CB2200">
        <w:t xml:space="preserve"> 2.73 mL.mm</w:t>
      </w:r>
      <w:r w:rsidR="00CB2200" w:rsidRPr="00CB2200">
        <w:rPr>
          <w:vertAlign w:val="superscript"/>
        </w:rPr>
        <w:t>3</w:t>
      </w:r>
      <w:r w:rsidR="00CB2200">
        <w:t>, and 2.89</w:t>
      </w:r>
      <w:r w:rsidR="004F7B0C">
        <w:t xml:space="preserve"> </w:t>
      </w:r>
      <w:r w:rsidR="00CB2200">
        <w:t>mL.mm</w:t>
      </w:r>
      <w:r w:rsidR="00CB2200" w:rsidRPr="00CB2200">
        <w:rPr>
          <w:vertAlign w:val="superscript"/>
        </w:rPr>
        <w:t>3</w:t>
      </w:r>
      <w:r w:rsidR="00CB2200">
        <w:t xml:space="preserve">, </w:t>
      </w:r>
      <w:r w:rsidR="004F7B0C">
        <w:t>respectively) were non-significant at</w:t>
      </w:r>
      <w:r w:rsidR="00CB2200">
        <w:t xml:space="preserve"> ANOVA, with p-values of p = 0.486</w:t>
      </w:r>
      <w:r w:rsidR="004F7B0C">
        <w:t xml:space="preserve"> and p = 0.</w:t>
      </w:r>
      <w:r w:rsidR="00CB2200">
        <w:t>487</w:t>
      </w:r>
      <w:r w:rsidR="004F7B0C">
        <w:t xml:space="preserve">, respectively. </w:t>
      </w:r>
      <w:r w:rsidR="00AD09E7">
        <w:t>Individual</w:t>
      </w:r>
      <w:r w:rsidR="009E46CB">
        <w:t xml:space="preserve"> Friedman test p-va</w:t>
      </w:r>
      <w:r w:rsidR="00DC4DC7">
        <w:t xml:space="preserve">lues are provided in </w:t>
      </w:r>
      <w:r w:rsidR="000303A8">
        <w:t>Figure</w:t>
      </w:r>
      <w:r w:rsidR="00DC4DC7">
        <w:t xml:space="preserve"> 7.16</w:t>
      </w:r>
      <w:r w:rsidR="009E46CB">
        <w:t>.</w:t>
      </w:r>
    </w:p>
    <w:p w14:paraId="0E1F0F28" w14:textId="4C44DD3F" w:rsidR="0090600E" w:rsidRDefault="002A604C" w:rsidP="0090600E">
      <w:pPr>
        <w:pStyle w:val="figure"/>
      </w:pPr>
      <w:r>
        <w:rPr>
          <w:noProof/>
          <w:lang w:eastAsia="en-GB"/>
        </w:rPr>
        <w:lastRenderedPageBreak/>
        <w:drawing>
          <wp:inline distT="0" distB="0" distL="0" distR="0" wp14:anchorId="08E8A736" wp14:editId="137143E1">
            <wp:extent cx="6038215" cy="2028190"/>
            <wp:effectExtent l="0" t="0" r="6985" b="381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12 month changes DCE.png"/>
                    <pic:cNvPicPr/>
                  </pic:nvPicPr>
                  <pic:blipFill>
                    <a:blip r:embed="rId202">
                      <a:extLst>
                        <a:ext uri="{28A0092B-C50C-407E-A947-70E740481C1C}">
                          <a14:useLocalDpi xmlns:a14="http://schemas.microsoft.com/office/drawing/2010/main" val="0"/>
                        </a:ext>
                      </a:extLst>
                    </a:blip>
                    <a:stretch>
                      <a:fillRect/>
                    </a:stretch>
                  </pic:blipFill>
                  <pic:spPr>
                    <a:xfrm>
                      <a:off x="0" y="0"/>
                      <a:ext cx="6038215" cy="2028190"/>
                    </a:xfrm>
                    <a:prstGeom prst="rect">
                      <a:avLst/>
                    </a:prstGeom>
                  </pic:spPr>
                </pic:pic>
              </a:graphicData>
            </a:graphic>
          </wp:inline>
        </w:drawing>
      </w:r>
    </w:p>
    <w:p w14:paraId="797839A7" w14:textId="3AFA8AD1" w:rsidR="00AA7A1E" w:rsidRDefault="000303A8" w:rsidP="0090600E">
      <w:pPr>
        <w:pStyle w:val="Caption"/>
      </w:pPr>
      <w:bookmarkStart w:id="7687" w:name="_Toc3145460"/>
      <w:r>
        <w:t>Figure</w:t>
      </w:r>
      <w:r w:rsidR="0090600E">
        <w:t xml:space="preserve"> </w:t>
      </w:r>
      <w:ins w:id="7688"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689"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690" w:author="Nicholas Weatherley" w:date="2019-03-05T22:36:00Z">
        <w:r w:rsidR="00D5585D">
          <w:rPr>
            <w:noProof/>
          </w:rPr>
          <w:t>16</w:t>
        </w:r>
        <w:r w:rsidR="00D5585D">
          <w:fldChar w:fldCharType="end"/>
        </w:r>
      </w:ins>
      <w:ins w:id="7691" w:author="Windows User" w:date="2018-11-01T14:27:00Z">
        <w:del w:id="7692" w:author="Nicholas Weatherley" w:date="2019-03-05T22:36:00Z">
          <w:r w:rsidR="002F70B6" w:rsidDel="00D5585D">
            <w:fldChar w:fldCharType="begin"/>
          </w:r>
          <w:r w:rsidR="002F70B6" w:rsidDel="00D5585D">
            <w:delInstrText xml:space="preserve"> STYLEREF 1 \s </w:delInstrText>
          </w:r>
        </w:del>
      </w:ins>
      <w:del w:id="7693" w:author="Nicholas Weatherley" w:date="2019-03-05T22:36:00Z">
        <w:r w:rsidR="002F70B6" w:rsidDel="00D5585D">
          <w:fldChar w:fldCharType="separate"/>
        </w:r>
        <w:r w:rsidR="0024585E" w:rsidDel="00D5585D">
          <w:rPr>
            <w:noProof/>
          </w:rPr>
          <w:delText>7</w:delText>
        </w:r>
      </w:del>
      <w:ins w:id="7694" w:author="Windows User" w:date="2018-11-01T14:27:00Z">
        <w:del w:id="7695"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696" w:author="Nicholas Weatherley" w:date="2019-03-05T22:36:00Z">
        <w:r w:rsidR="002F70B6" w:rsidDel="00D5585D">
          <w:fldChar w:fldCharType="end"/>
        </w:r>
      </w:del>
      <w:del w:id="7697"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2A604C"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2A604C" w:rsidDel="00135BE2">
          <w:rPr>
            <w:noProof/>
          </w:rPr>
          <w:delText>16</w:delText>
        </w:r>
        <w:r w:rsidR="00C87381" w:rsidDel="00135BE2">
          <w:fldChar w:fldCharType="end"/>
        </w:r>
      </w:del>
      <w:r w:rsidR="0090600E">
        <w:t>: Twelve month changes in perfusion metrics</w:t>
      </w:r>
      <w:bookmarkEnd w:id="7687"/>
    </w:p>
    <w:p w14:paraId="6190C182" w14:textId="4184D3C5" w:rsidR="0090600E" w:rsidRPr="0090600E" w:rsidRDefault="006C1A47" w:rsidP="0090600E">
      <w:pPr>
        <w:pStyle w:val="Figuretext"/>
      </w:pPr>
      <w:r>
        <w:t xml:space="preserve">FWHM: full width at half maximum; rBF: regional blood </w:t>
      </w:r>
      <w:r w:rsidR="002A604C">
        <w:t>flow; rBV regional blood volume</w:t>
      </w:r>
      <w:r>
        <w:t>.</w:t>
      </w:r>
    </w:p>
    <w:p w14:paraId="28F750F5" w14:textId="7EB060F2" w:rsidR="001D42B0" w:rsidRDefault="001D42B0" w:rsidP="00E42D7E">
      <w:pPr>
        <w:rPr>
          <w:ins w:id="7698" w:author="Windows User" w:date="2018-10-30T16:08:00Z"/>
        </w:rPr>
      </w:pPr>
      <w:ins w:id="7699" w:author="Windows User" w:date="2018-10-30T16:08:00Z">
        <w:r>
          <w:t>The plots in 7.15 and 7.16 appear somewhat different, as only participants with all three timepoints available to analyse were included in 7.16.</w:t>
        </w:r>
      </w:ins>
    </w:p>
    <w:p w14:paraId="74D9377B" w14:textId="71976FDA" w:rsidR="00E42D7E" w:rsidRDefault="00E42D7E" w:rsidP="00E42D7E">
      <w:r>
        <w:t>Twelve-month change in clinically utilised PFT values (FVC, T</w:t>
      </w:r>
      <w:r w:rsidRPr="00A706A7">
        <w:rPr>
          <w:vertAlign w:val="subscript"/>
        </w:rPr>
        <w:t>LCO</w:t>
      </w:r>
      <w:r>
        <w:t>, K</w:t>
      </w:r>
      <w:r w:rsidRPr="00A706A7">
        <w:rPr>
          <w:vertAlign w:val="subscript"/>
        </w:rPr>
        <w:t>CO</w:t>
      </w:r>
      <w:r>
        <w:t xml:space="preserve"> and ISWT distance) was assessed for correlation with </w:t>
      </w:r>
      <w:r w:rsidR="00260945">
        <w:t>12</w:t>
      </w:r>
      <w:r>
        <w:t>-month change in perfusion metrics. Correlations between changes in absolute values and relative (percentage) values are provided in</w:t>
      </w:r>
      <w:r w:rsidR="000303A8">
        <w:t xml:space="preserve"> Table</w:t>
      </w:r>
      <w:r w:rsidR="006D3700">
        <w:t>s 7.</w:t>
      </w:r>
      <w:ins w:id="7700" w:author="Nicholas Weatherley" w:date="2019-03-04T21:11:00Z">
        <w:r w:rsidR="00F22DF2">
          <w:t>10</w:t>
        </w:r>
      </w:ins>
      <w:ins w:id="7701" w:author="Windows User" w:date="2018-11-02T11:16:00Z">
        <w:del w:id="7702" w:author="Nicholas Weatherley" w:date="2019-03-04T21:11:00Z">
          <w:r w:rsidR="00F301D8" w:rsidDel="00F22DF2">
            <w:delText>9</w:delText>
          </w:r>
        </w:del>
      </w:ins>
      <w:del w:id="7703" w:author="Windows User" w:date="2018-11-02T11:16:00Z">
        <w:r w:rsidR="006D3700" w:rsidDel="00F301D8">
          <w:delText>8</w:delText>
        </w:r>
      </w:del>
      <w:r>
        <w:t xml:space="preserve"> and </w:t>
      </w:r>
      <w:r w:rsidR="00260945">
        <w:t>7.</w:t>
      </w:r>
      <w:ins w:id="7704" w:author="Windows User" w:date="2018-11-02T11:16:00Z">
        <w:r w:rsidR="00F301D8">
          <w:t>1</w:t>
        </w:r>
      </w:ins>
      <w:ins w:id="7705" w:author="Nicholas Weatherley" w:date="2019-03-04T21:11:00Z">
        <w:r w:rsidR="00F22DF2">
          <w:t>1</w:t>
        </w:r>
      </w:ins>
      <w:ins w:id="7706" w:author="Windows User" w:date="2018-11-02T11:16:00Z">
        <w:del w:id="7707" w:author="Nicholas Weatherley" w:date="2019-03-04T21:11:00Z">
          <w:r w:rsidR="00F301D8" w:rsidDel="00F22DF2">
            <w:delText>0</w:delText>
          </w:r>
        </w:del>
      </w:ins>
      <w:del w:id="7708" w:author="Windows User" w:date="2018-11-02T11:16:00Z">
        <w:r w:rsidR="006D3700" w:rsidDel="00F301D8">
          <w:delText>9</w:delText>
        </w:r>
      </w:del>
      <w:r>
        <w:t>, respectively.</w:t>
      </w:r>
    </w:p>
    <w:p w14:paraId="4C3272E0" w14:textId="7498631E" w:rsidR="00E42D7E" w:rsidRDefault="00E42D7E" w:rsidP="00E42D7E">
      <w:pPr>
        <w:pStyle w:val="TableTitle0"/>
      </w:pPr>
      <w:bookmarkStart w:id="7709" w:name="_Toc3145560"/>
      <w:r>
        <w:t xml:space="preserve">Table </w:t>
      </w:r>
      <w:ins w:id="7710"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711"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712" w:author="Nicholas Weatherley" w:date="2019-03-04T21:03:00Z">
        <w:r w:rsidR="00E96948">
          <w:rPr>
            <w:noProof/>
          </w:rPr>
          <w:t>10</w:t>
        </w:r>
        <w:r w:rsidR="00E96948">
          <w:fldChar w:fldCharType="end"/>
        </w:r>
      </w:ins>
      <w:ins w:id="7713" w:author="Windows User" w:date="2018-11-01T15:46:00Z">
        <w:del w:id="7714" w:author="Nicholas Weatherley" w:date="2019-03-04T21:03:00Z">
          <w:r w:rsidR="00743FFA" w:rsidDel="00E96948">
            <w:fldChar w:fldCharType="begin"/>
          </w:r>
          <w:r w:rsidR="00743FFA" w:rsidDel="00E96948">
            <w:delInstrText xml:space="preserve"> STYLEREF 1 \s </w:delInstrText>
          </w:r>
        </w:del>
      </w:ins>
      <w:del w:id="7715" w:author="Nicholas Weatherley" w:date="2019-03-04T21:03:00Z">
        <w:r w:rsidR="00743FFA" w:rsidDel="00E96948">
          <w:fldChar w:fldCharType="separate"/>
        </w:r>
        <w:r w:rsidR="0024585E" w:rsidDel="00E96948">
          <w:rPr>
            <w:noProof/>
          </w:rPr>
          <w:delText>7</w:delText>
        </w:r>
      </w:del>
      <w:ins w:id="7716" w:author="Windows User" w:date="2018-11-01T15:46:00Z">
        <w:del w:id="7717"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718" w:author="Nicholas Weatherley" w:date="2019-03-04T21:03:00Z">
        <w:r w:rsidR="00743FFA" w:rsidDel="00E96948">
          <w:fldChar w:fldCharType="end"/>
        </w:r>
      </w:del>
      <w:del w:id="7719"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8</w:delText>
        </w:r>
        <w:r w:rsidR="00BB544F" w:rsidDel="004435D9">
          <w:fldChar w:fldCharType="end"/>
        </w:r>
      </w:del>
      <w:r>
        <w:t xml:space="preserve">: Correlations between absolute </w:t>
      </w:r>
      <w:r w:rsidR="00BA658B">
        <w:t>twelve</w:t>
      </w:r>
      <w:r>
        <w:t>-month changes in perfusion metrics and PFTs</w:t>
      </w:r>
      <w:bookmarkEnd w:id="7709"/>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E42D7E" w14:paraId="7FA4FB4C" w14:textId="77777777" w:rsidTr="0030515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466DEBB1" w14:textId="77777777" w:rsidR="00E42D7E" w:rsidRPr="00007F6A" w:rsidRDefault="00E42D7E" w:rsidP="00305156">
            <w:pPr>
              <w:jc w:val="center"/>
              <w:rPr>
                <w:b w:val="0"/>
                <w:bCs w:val="0"/>
                <w:color w:val="FFFFFF"/>
              </w:rPr>
            </w:pPr>
            <w:r w:rsidRPr="00007F6A">
              <w:rPr>
                <w:color w:val="FFFFFF"/>
              </w:rPr>
              <w:t>Physiology metric</w:t>
            </w:r>
          </w:p>
        </w:tc>
        <w:tc>
          <w:tcPr>
            <w:tcW w:w="2160" w:type="dxa"/>
            <w:gridSpan w:val="2"/>
          </w:tcPr>
          <w:p w14:paraId="01F7C9DC" w14:textId="77777777" w:rsidR="00E42D7E" w:rsidRPr="00007F6A" w:rsidRDefault="00E42D7E"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1A07A742" w14:textId="5598DE96" w:rsidR="00E42D7E" w:rsidRPr="00007F6A" w:rsidRDefault="001254BF"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w:t>
            </w:r>
          </w:p>
        </w:tc>
        <w:tc>
          <w:tcPr>
            <w:tcW w:w="2115" w:type="dxa"/>
            <w:gridSpan w:val="2"/>
          </w:tcPr>
          <w:p w14:paraId="32A85A82" w14:textId="1AE49F49" w:rsidR="00E42D7E" w:rsidRPr="00007F6A" w:rsidRDefault="00E42D7E"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w:t>
            </w:r>
          </w:p>
        </w:tc>
      </w:tr>
      <w:tr w:rsidR="00E42D7E" w14:paraId="4935A2FE" w14:textId="77777777" w:rsidTr="00305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77499D26" w14:textId="77777777" w:rsidR="00E42D7E" w:rsidRPr="00007F6A" w:rsidRDefault="00E42D7E" w:rsidP="00305156">
            <w:pPr>
              <w:rPr>
                <w:b w:val="0"/>
                <w:bCs w:val="0"/>
              </w:rPr>
            </w:pPr>
          </w:p>
        </w:tc>
        <w:tc>
          <w:tcPr>
            <w:tcW w:w="1080" w:type="dxa"/>
          </w:tcPr>
          <w:p w14:paraId="5E1EB576"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5B24570B"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C2C1F69"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3BDAD86"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7EB6D839"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47920E26"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r>
      <w:tr w:rsidR="00E42D7E" w14:paraId="06DC5014" w14:textId="77777777" w:rsidTr="00305156">
        <w:tc>
          <w:tcPr>
            <w:cnfStyle w:val="001000000000" w:firstRow="0" w:lastRow="0" w:firstColumn="1" w:lastColumn="0" w:oddVBand="0" w:evenVBand="0" w:oddHBand="0" w:evenHBand="0" w:firstRowFirstColumn="0" w:firstRowLastColumn="0" w:lastRowFirstColumn="0" w:lastRowLastColumn="0"/>
            <w:tcW w:w="3054" w:type="dxa"/>
          </w:tcPr>
          <w:p w14:paraId="29BAC649" w14:textId="77777777" w:rsidR="00E42D7E" w:rsidRPr="006D2C64" w:rsidRDefault="00E42D7E" w:rsidP="00305156">
            <w:pPr>
              <w:jc w:val="left"/>
              <w:rPr>
                <w:bCs w:val="0"/>
                <w:sz w:val="23"/>
                <w:szCs w:val="23"/>
              </w:rPr>
            </w:pPr>
            <w:r w:rsidRPr="006D2C64">
              <w:rPr>
                <w:bCs w:val="0"/>
                <w:sz w:val="23"/>
                <w:szCs w:val="23"/>
              </w:rPr>
              <w:t>FVC (L)</w:t>
            </w:r>
          </w:p>
        </w:tc>
        <w:tc>
          <w:tcPr>
            <w:tcW w:w="1080" w:type="dxa"/>
            <w:shd w:val="clear" w:color="auto" w:fill="auto"/>
          </w:tcPr>
          <w:p w14:paraId="7D55BA74" w14:textId="41A2735C"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w:t>
            </w:r>
          </w:p>
        </w:tc>
        <w:tc>
          <w:tcPr>
            <w:tcW w:w="1080" w:type="dxa"/>
            <w:shd w:val="clear" w:color="auto" w:fill="auto"/>
          </w:tcPr>
          <w:p w14:paraId="5CDEEF79" w14:textId="1F0C5B84"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9</w:t>
            </w:r>
          </w:p>
        </w:tc>
        <w:tc>
          <w:tcPr>
            <w:tcW w:w="1080" w:type="dxa"/>
            <w:shd w:val="clear" w:color="auto" w:fill="auto"/>
          </w:tcPr>
          <w:p w14:paraId="6F95CE32" w14:textId="3B7024A4"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80" w:type="dxa"/>
            <w:shd w:val="clear" w:color="auto" w:fill="auto"/>
          </w:tcPr>
          <w:p w14:paraId="61143AD0" w14:textId="630A62EE"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40</w:t>
            </w:r>
          </w:p>
        </w:tc>
        <w:tc>
          <w:tcPr>
            <w:tcW w:w="1080" w:type="dxa"/>
            <w:shd w:val="clear" w:color="auto" w:fill="auto"/>
          </w:tcPr>
          <w:p w14:paraId="60213812" w14:textId="35949EBF"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35" w:type="dxa"/>
            <w:shd w:val="clear" w:color="auto" w:fill="auto"/>
          </w:tcPr>
          <w:p w14:paraId="7570E3B3" w14:textId="20822C8A"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40</w:t>
            </w:r>
          </w:p>
        </w:tc>
      </w:tr>
      <w:tr w:rsidR="00E42D7E" w14:paraId="52052B42" w14:textId="77777777" w:rsidTr="00305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4CF8C118" w14:textId="77777777" w:rsidR="00E42D7E" w:rsidRPr="006D2C64" w:rsidRDefault="00E42D7E" w:rsidP="00305156">
            <w:pPr>
              <w:jc w:val="left"/>
              <w:rPr>
                <w:bCs w:val="0"/>
                <w:sz w:val="23"/>
                <w:szCs w:val="23"/>
              </w:rPr>
            </w:pPr>
            <w:r w:rsidRPr="006D2C64">
              <w:rPr>
                <w:sz w:val="23"/>
                <w:szCs w:val="23"/>
              </w:rPr>
              <w:t>T</w:t>
            </w:r>
            <w:r w:rsidRPr="006D2C64">
              <w:rPr>
                <w:sz w:val="23"/>
                <w:szCs w:val="23"/>
                <w:vertAlign w:val="subscript"/>
              </w:rPr>
              <w:t>LCO</w:t>
            </w:r>
            <w:r w:rsidRPr="006D2C64">
              <w:rPr>
                <w:sz w:val="23"/>
                <w:szCs w:val="23"/>
              </w:rPr>
              <w:t xml:space="preserve"> (mmol.min</w:t>
            </w:r>
            <w:r w:rsidRPr="006D2C64">
              <w:rPr>
                <w:sz w:val="23"/>
                <w:szCs w:val="23"/>
                <w:vertAlign w:val="superscript"/>
              </w:rPr>
              <w:t>-1</w:t>
            </w:r>
            <w:r w:rsidRPr="006D2C64">
              <w:rPr>
                <w:sz w:val="23"/>
                <w:szCs w:val="23"/>
              </w:rPr>
              <w:t>.kPa</w:t>
            </w:r>
            <w:r w:rsidRPr="006D2C64">
              <w:rPr>
                <w:sz w:val="23"/>
                <w:szCs w:val="23"/>
                <w:vertAlign w:val="superscript"/>
              </w:rPr>
              <w:t>-1</w:t>
            </w:r>
            <w:r w:rsidRPr="006D2C64">
              <w:rPr>
                <w:sz w:val="23"/>
                <w:szCs w:val="23"/>
              </w:rPr>
              <w:t>)</w:t>
            </w:r>
          </w:p>
        </w:tc>
        <w:tc>
          <w:tcPr>
            <w:tcW w:w="1080" w:type="dxa"/>
            <w:shd w:val="clear" w:color="auto" w:fill="auto"/>
          </w:tcPr>
          <w:p w14:paraId="7E148789" w14:textId="5B888B12" w:rsidR="00E42D7E" w:rsidRPr="00C451F1"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080" w:type="dxa"/>
            <w:shd w:val="clear" w:color="auto" w:fill="auto"/>
          </w:tcPr>
          <w:p w14:paraId="74A0A075" w14:textId="64859176" w:rsidR="00E42D7E" w:rsidRPr="00C451F1"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16</w:t>
            </w:r>
          </w:p>
        </w:tc>
        <w:tc>
          <w:tcPr>
            <w:tcW w:w="1080" w:type="dxa"/>
            <w:shd w:val="clear" w:color="auto" w:fill="auto"/>
          </w:tcPr>
          <w:p w14:paraId="513894ED" w14:textId="70E69EC8" w:rsidR="00E42D7E" w:rsidRPr="00C451F1"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w:t>
            </w:r>
          </w:p>
        </w:tc>
        <w:tc>
          <w:tcPr>
            <w:tcW w:w="1080" w:type="dxa"/>
            <w:shd w:val="clear" w:color="auto" w:fill="auto"/>
          </w:tcPr>
          <w:p w14:paraId="02B61BA6" w14:textId="3CF36913" w:rsidR="00E42D7E" w:rsidRPr="00C451F1"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82</w:t>
            </w:r>
          </w:p>
        </w:tc>
        <w:tc>
          <w:tcPr>
            <w:tcW w:w="1080" w:type="dxa"/>
            <w:shd w:val="clear" w:color="auto" w:fill="auto"/>
          </w:tcPr>
          <w:p w14:paraId="1F4F50BA" w14:textId="5A6652A5" w:rsidR="00E42D7E" w:rsidRPr="00C451F1"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w:t>
            </w:r>
          </w:p>
        </w:tc>
        <w:tc>
          <w:tcPr>
            <w:tcW w:w="1035" w:type="dxa"/>
            <w:shd w:val="clear" w:color="auto" w:fill="auto"/>
          </w:tcPr>
          <w:p w14:paraId="40D8A380" w14:textId="6112C78E" w:rsidR="00E42D7E" w:rsidRPr="00C451F1"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93</w:t>
            </w:r>
          </w:p>
        </w:tc>
      </w:tr>
      <w:tr w:rsidR="00E42D7E" w14:paraId="7F84FC46" w14:textId="77777777" w:rsidTr="00305156">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2B5960F0" w14:textId="77777777" w:rsidR="00E42D7E" w:rsidRPr="006D2C64" w:rsidRDefault="00E42D7E" w:rsidP="00305156">
            <w:pPr>
              <w:jc w:val="left"/>
              <w:rPr>
                <w:bCs w:val="0"/>
                <w:sz w:val="23"/>
                <w:szCs w:val="23"/>
              </w:rPr>
            </w:pPr>
            <w:r w:rsidRPr="006D2C64">
              <w:rPr>
                <w:sz w:val="23"/>
                <w:szCs w:val="23"/>
              </w:rPr>
              <w:t>K</w:t>
            </w:r>
            <w:r w:rsidRPr="006D2C64">
              <w:rPr>
                <w:sz w:val="23"/>
                <w:szCs w:val="23"/>
                <w:vertAlign w:val="subscript"/>
              </w:rPr>
              <w:t xml:space="preserve">CO </w:t>
            </w:r>
            <w:r w:rsidRPr="006D2C64">
              <w:rPr>
                <w:sz w:val="23"/>
                <w:szCs w:val="23"/>
              </w:rPr>
              <w:t>(mmol.min</w:t>
            </w:r>
            <w:r w:rsidRPr="006D2C64">
              <w:rPr>
                <w:sz w:val="23"/>
                <w:szCs w:val="23"/>
                <w:vertAlign w:val="superscript"/>
              </w:rPr>
              <w:t>-1</w:t>
            </w:r>
            <w:r w:rsidRPr="006D2C64">
              <w:rPr>
                <w:sz w:val="23"/>
                <w:szCs w:val="23"/>
              </w:rPr>
              <w:t>.kPa</w:t>
            </w:r>
            <w:r w:rsidRPr="006D2C64">
              <w:rPr>
                <w:sz w:val="23"/>
                <w:szCs w:val="23"/>
                <w:vertAlign w:val="superscript"/>
              </w:rPr>
              <w:t>-1</w:t>
            </w:r>
            <w:r w:rsidRPr="006D2C64">
              <w:rPr>
                <w:sz w:val="23"/>
                <w:szCs w:val="23"/>
              </w:rPr>
              <w:t>.L</w:t>
            </w:r>
            <w:r w:rsidRPr="006D2C64">
              <w:rPr>
                <w:sz w:val="23"/>
                <w:szCs w:val="23"/>
                <w:vertAlign w:val="superscript"/>
              </w:rPr>
              <w:t>-1</w:t>
            </w:r>
            <w:r w:rsidRPr="006D2C64">
              <w:rPr>
                <w:sz w:val="23"/>
                <w:szCs w:val="23"/>
              </w:rPr>
              <w:t>)</w:t>
            </w:r>
          </w:p>
        </w:tc>
        <w:tc>
          <w:tcPr>
            <w:tcW w:w="1080" w:type="dxa"/>
            <w:shd w:val="clear" w:color="auto" w:fill="auto"/>
          </w:tcPr>
          <w:p w14:paraId="1EE8A87D" w14:textId="5166052F"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080" w:type="dxa"/>
            <w:shd w:val="clear" w:color="auto" w:fill="auto"/>
          </w:tcPr>
          <w:p w14:paraId="5E9479F5" w14:textId="653C00A1"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6</w:t>
            </w:r>
          </w:p>
        </w:tc>
        <w:tc>
          <w:tcPr>
            <w:tcW w:w="1080" w:type="dxa"/>
            <w:shd w:val="clear" w:color="auto" w:fill="auto"/>
          </w:tcPr>
          <w:p w14:paraId="01178ED7" w14:textId="7A05E4D8"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shd w:val="clear" w:color="auto" w:fill="auto"/>
          </w:tcPr>
          <w:p w14:paraId="7FCF719E" w14:textId="287E81A2"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81</w:t>
            </w:r>
          </w:p>
        </w:tc>
        <w:tc>
          <w:tcPr>
            <w:tcW w:w="1080" w:type="dxa"/>
            <w:shd w:val="clear" w:color="auto" w:fill="auto"/>
          </w:tcPr>
          <w:p w14:paraId="5446BE59" w14:textId="4F292329"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035" w:type="dxa"/>
            <w:shd w:val="clear" w:color="auto" w:fill="auto"/>
          </w:tcPr>
          <w:p w14:paraId="39013CC4" w14:textId="183FDEAC" w:rsidR="00E42D7E" w:rsidRPr="00C451F1" w:rsidRDefault="001254BF"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7</w:t>
            </w:r>
          </w:p>
        </w:tc>
      </w:tr>
      <w:tr w:rsidR="00E42D7E" w14:paraId="4B66F226" w14:textId="77777777" w:rsidTr="00305156">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2BCEF7CD" w14:textId="77777777" w:rsidR="00E42D7E" w:rsidRPr="006D2C64" w:rsidRDefault="00E42D7E" w:rsidP="00305156">
            <w:pPr>
              <w:jc w:val="left"/>
              <w:rPr>
                <w:sz w:val="23"/>
                <w:szCs w:val="23"/>
              </w:rPr>
            </w:pPr>
            <w:r w:rsidRPr="006D2C64">
              <w:rPr>
                <w:sz w:val="23"/>
                <w:szCs w:val="23"/>
              </w:rPr>
              <w:t>ISWTd (m)</w:t>
            </w:r>
          </w:p>
        </w:tc>
        <w:tc>
          <w:tcPr>
            <w:tcW w:w="1080" w:type="dxa"/>
            <w:shd w:val="clear" w:color="auto" w:fill="auto"/>
          </w:tcPr>
          <w:p w14:paraId="3E053C61" w14:textId="1304DEE3" w:rsidR="00E42D7E"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w:t>
            </w:r>
          </w:p>
        </w:tc>
        <w:tc>
          <w:tcPr>
            <w:tcW w:w="1080" w:type="dxa"/>
            <w:shd w:val="clear" w:color="auto" w:fill="auto"/>
          </w:tcPr>
          <w:p w14:paraId="69EA24F6" w14:textId="273BF787" w:rsidR="00E42D7E"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06</w:t>
            </w:r>
          </w:p>
        </w:tc>
        <w:tc>
          <w:tcPr>
            <w:tcW w:w="1080" w:type="dxa"/>
            <w:shd w:val="clear" w:color="auto" w:fill="auto"/>
          </w:tcPr>
          <w:p w14:paraId="5698D565" w14:textId="7836BCEC" w:rsidR="00E42D7E"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7</w:t>
            </w:r>
          </w:p>
        </w:tc>
        <w:tc>
          <w:tcPr>
            <w:tcW w:w="1080" w:type="dxa"/>
            <w:shd w:val="clear" w:color="auto" w:fill="auto"/>
          </w:tcPr>
          <w:p w14:paraId="403F7056" w14:textId="654E3683" w:rsidR="00E42D7E"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00</w:t>
            </w:r>
          </w:p>
        </w:tc>
        <w:tc>
          <w:tcPr>
            <w:tcW w:w="1080" w:type="dxa"/>
            <w:shd w:val="clear" w:color="auto" w:fill="auto"/>
          </w:tcPr>
          <w:p w14:paraId="5CC57B9E" w14:textId="3D255C8F" w:rsidR="00E42D7E"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035" w:type="dxa"/>
            <w:shd w:val="clear" w:color="auto" w:fill="auto"/>
          </w:tcPr>
          <w:p w14:paraId="1F243737" w14:textId="048E2B1E" w:rsidR="00E42D7E" w:rsidRDefault="001254BF"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9</w:t>
            </w:r>
          </w:p>
        </w:tc>
      </w:tr>
    </w:tbl>
    <w:p w14:paraId="47648C59" w14:textId="697E1329" w:rsidR="00E42D7E" w:rsidRDefault="00E42D7E" w:rsidP="00E42D7E">
      <w:pPr>
        <w:pStyle w:val="Aftertable"/>
      </w:pPr>
      <w:r>
        <w:t>PFT: pulmonary function test; FVC: forced vital capacity; T</w:t>
      </w:r>
      <w:r w:rsidRPr="00D05798">
        <w:rPr>
          <w:vertAlign w:val="subscript"/>
        </w:rPr>
        <w:t>LCO</w:t>
      </w:r>
      <w:r>
        <w:t>: transfer factor of the lungs for carbon monoxide; K</w:t>
      </w:r>
      <w:r w:rsidRPr="00D05798">
        <w:rPr>
          <w:vertAlign w:val="subscript"/>
        </w:rPr>
        <w:t>CO</w:t>
      </w:r>
      <w:r>
        <w:t>: transfer coefficient of the lungs for carbon monoxide; ISWTd: incremental shuttle walk test distance;</w:t>
      </w:r>
      <w:r w:rsidRPr="00F202FA">
        <w:t xml:space="preserve"> </w:t>
      </w:r>
      <w:r>
        <w:t>FWHM: full width at half maximum; rBF: regional blood f</w:t>
      </w:r>
      <w:r w:rsidR="00935266">
        <w:t>low; rBV: regional blood volume</w:t>
      </w:r>
      <w:r>
        <w:t>.</w:t>
      </w:r>
    </w:p>
    <w:p w14:paraId="7769056D" w14:textId="3A6E1347" w:rsidR="00E42D7E" w:rsidRDefault="00E42D7E" w:rsidP="00E42D7E">
      <w:pPr>
        <w:pStyle w:val="TableTitle0"/>
      </w:pPr>
      <w:bookmarkStart w:id="7720" w:name="_Toc3145561"/>
      <w:r>
        <w:t xml:space="preserve">Table </w:t>
      </w:r>
      <w:ins w:id="7721"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72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723" w:author="Nicholas Weatherley" w:date="2019-03-04T21:03:00Z">
        <w:r w:rsidR="00E96948">
          <w:rPr>
            <w:noProof/>
          </w:rPr>
          <w:t>11</w:t>
        </w:r>
        <w:r w:rsidR="00E96948">
          <w:fldChar w:fldCharType="end"/>
        </w:r>
      </w:ins>
      <w:ins w:id="7724" w:author="Windows User" w:date="2018-11-01T15:46:00Z">
        <w:del w:id="7725" w:author="Nicholas Weatherley" w:date="2019-03-04T21:03:00Z">
          <w:r w:rsidR="00743FFA" w:rsidDel="00E96948">
            <w:fldChar w:fldCharType="begin"/>
          </w:r>
          <w:r w:rsidR="00743FFA" w:rsidDel="00E96948">
            <w:delInstrText xml:space="preserve"> STYLEREF 1 \s </w:delInstrText>
          </w:r>
        </w:del>
      </w:ins>
      <w:del w:id="7726" w:author="Nicholas Weatherley" w:date="2019-03-04T21:03:00Z">
        <w:r w:rsidR="00743FFA" w:rsidDel="00E96948">
          <w:fldChar w:fldCharType="separate"/>
        </w:r>
        <w:r w:rsidR="0024585E" w:rsidDel="00E96948">
          <w:rPr>
            <w:noProof/>
          </w:rPr>
          <w:delText>7</w:delText>
        </w:r>
      </w:del>
      <w:ins w:id="7727" w:author="Windows User" w:date="2018-11-01T15:46:00Z">
        <w:del w:id="772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729" w:author="Nicholas Weatherley" w:date="2019-03-04T21:03:00Z">
        <w:r w:rsidR="00743FFA" w:rsidDel="00E96948">
          <w:fldChar w:fldCharType="end"/>
        </w:r>
      </w:del>
      <w:del w:id="773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9</w:delText>
        </w:r>
        <w:r w:rsidR="00BB544F" w:rsidDel="004435D9">
          <w:fldChar w:fldCharType="end"/>
        </w:r>
      </w:del>
      <w:r>
        <w:t>:</w:t>
      </w:r>
      <w:r w:rsidRPr="003E4AA5">
        <w:t xml:space="preserve"> </w:t>
      </w:r>
      <w:r>
        <w:t xml:space="preserve">Correlations between relative </w:t>
      </w:r>
      <w:r w:rsidR="00BA658B">
        <w:t>twelve</w:t>
      </w:r>
      <w:r>
        <w:t>-month changes in perfusion metrics and PFTs</w:t>
      </w:r>
      <w:bookmarkEnd w:id="772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E42D7E" w14:paraId="0C81042A" w14:textId="77777777" w:rsidTr="0030515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1302114C" w14:textId="77777777" w:rsidR="00E42D7E" w:rsidRPr="00007F6A" w:rsidRDefault="00E42D7E" w:rsidP="00305156">
            <w:pPr>
              <w:jc w:val="center"/>
              <w:rPr>
                <w:b w:val="0"/>
                <w:bCs w:val="0"/>
                <w:color w:val="FFFFFF"/>
              </w:rPr>
            </w:pPr>
            <w:r w:rsidRPr="00007F6A">
              <w:rPr>
                <w:color w:val="FFFFFF"/>
              </w:rPr>
              <w:t>Physiology metric</w:t>
            </w:r>
          </w:p>
        </w:tc>
        <w:tc>
          <w:tcPr>
            <w:tcW w:w="2160" w:type="dxa"/>
            <w:gridSpan w:val="2"/>
          </w:tcPr>
          <w:p w14:paraId="515E5D43" w14:textId="77777777" w:rsidR="00E42D7E" w:rsidRPr="00007F6A" w:rsidRDefault="00E42D7E"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2C2CA636" w14:textId="7BB53066" w:rsidR="00E42D7E" w:rsidRPr="00007F6A" w:rsidRDefault="00E42D7E"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w:t>
            </w:r>
          </w:p>
        </w:tc>
        <w:tc>
          <w:tcPr>
            <w:tcW w:w="2115" w:type="dxa"/>
            <w:gridSpan w:val="2"/>
          </w:tcPr>
          <w:p w14:paraId="47F13B69" w14:textId="2492740D" w:rsidR="00E42D7E" w:rsidRPr="00007F6A" w:rsidRDefault="00E42D7E"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w:t>
            </w:r>
          </w:p>
        </w:tc>
      </w:tr>
      <w:tr w:rsidR="00E42D7E" w14:paraId="5B0766DF" w14:textId="77777777" w:rsidTr="00125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4C896AA4" w14:textId="77777777" w:rsidR="00E42D7E" w:rsidRPr="00007F6A" w:rsidRDefault="00E42D7E" w:rsidP="00305156">
            <w:pPr>
              <w:rPr>
                <w:b w:val="0"/>
                <w:bCs w:val="0"/>
              </w:rPr>
            </w:pPr>
          </w:p>
        </w:tc>
        <w:tc>
          <w:tcPr>
            <w:tcW w:w="1080" w:type="dxa"/>
          </w:tcPr>
          <w:p w14:paraId="4ECCF5EF"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803C24B"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33418360"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7359C254"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5810328"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5162EC13" w14:textId="77777777" w:rsidR="00E42D7E" w:rsidRDefault="00E42D7E" w:rsidP="00305156">
            <w:pPr>
              <w:jc w:val="center"/>
              <w:cnfStyle w:val="000000100000" w:firstRow="0" w:lastRow="0" w:firstColumn="0" w:lastColumn="0" w:oddVBand="0" w:evenVBand="0" w:oddHBand="1" w:evenHBand="0" w:firstRowFirstColumn="0" w:firstRowLastColumn="0" w:lastRowFirstColumn="0" w:lastRowLastColumn="0"/>
            </w:pPr>
            <w:r>
              <w:t>p</w:t>
            </w:r>
          </w:p>
        </w:tc>
      </w:tr>
      <w:tr w:rsidR="00E42D7E" w14:paraId="771B7924" w14:textId="77777777" w:rsidTr="001254BF">
        <w:tc>
          <w:tcPr>
            <w:cnfStyle w:val="001000000000" w:firstRow="0" w:lastRow="0" w:firstColumn="1" w:lastColumn="0" w:oddVBand="0" w:evenVBand="0" w:oddHBand="0" w:evenHBand="0" w:firstRowFirstColumn="0" w:firstRowLastColumn="0" w:lastRowFirstColumn="0" w:lastRowLastColumn="0"/>
            <w:tcW w:w="3054" w:type="dxa"/>
          </w:tcPr>
          <w:p w14:paraId="46026E46" w14:textId="77777777" w:rsidR="00E42D7E" w:rsidRPr="006D2C64" w:rsidRDefault="00E42D7E" w:rsidP="00305156">
            <w:pPr>
              <w:jc w:val="left"/>
              <w:rPr>
                <w:bCs w:val="0"/>
                <w:sz w:val="23"/>
                <w:szCs w:val="23"/>
              </w:rPr>
            </w:pPr>
            <w:r w:rsidRPr="006D2C64">
              <w:rPr>
                <w:bCs w:val="0"/>
                <w:sz w:val="23"/>
                <w:szCs w:val="23"/>
              </w:rPr>
              <w:t>FVC (</w:t>
            </w:r>
            <w:r>
              <w:rPr>
                <w:bCs w:val="0"/>
                <w:sz w:val="23"/>
                <w:szCs w:val="23"/>
              </w:rPr>
              <w:t>%)</w:t>
            </w:r>
          </w:p>
        </w:tc>
        <w:tc>
          <w:tcPr>
            <w:tcW w:w="1080" w:type="dxa"/>
            <w:shd w:val="clear" w:color="auto" w:fill="auto"/>
          </w:tcPr>
          <w:p w14:paraId="664D5788" w14:textId="7A5DA9AF"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w:t>
            </w:r>
          </w:p>
        </w:tc>
        <w:tc>
          <w:tcPr>
            <w:tcW w:w="1080" w:type="dxa"/>
            <w:shd w:val="clear" w:color="auto" w:fill="auto"/>
          </w:tcPr>
          <w:p w14:paraId="4023F005" w14:textId="641A1534"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8</w:t>
            </w:r>
          </w:p>
        </w:tc>
        <w:tc>
          <w:tcPr>
            <w:tcW w:w="1080" w:type="dxa"/>
            <w:shd w:val="clear" w:color="auto" w:fill="auto"/>
          </w:tcPr>
          <w:p w14:paraId="3DBBD412" w14:textId="364971B9" w:rsidR="00E42D7E" w:rsidRPr="00C451F1" w:rsidRDefault="002A49B0"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7</w:t>
            </w:r>
          </w:p>
        </w:tc>
        <w:tc>
          <w:tcPr>
            <w:tcW w:w="1080" w:type="dxa"/>
            <w:shd w:val="clear" w:color="auto" w:fill="auto"/>
          </w:tcPr>
          <w:p w14:paraId="69C391B9" w14:textId="4F1AD317" w:rsidR="00E42D7E" w:rsidRPr="00C451F1" w:rsidRDefault="00F84EA1"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03</w:t>
            </w:r>
          </w:p>
        </w:tc>
        <w:tc>
          <w:tcPr>
            <w:tcW w:w="1080" w:type="dxa"/>
            <w:shd w:val="clear" w:color="auto" w:fill="auto"/>
          </w:tcPr>
          <w:p w14:paraId="0EBA6896" w14:textId="3A9CA6DD" w:rsidR="00E42D7E" w:rsidRPr="00C451F1" w:rsidRDefault="002A49B0"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7</w:t>
            </w:r>
          </w:p>
        </w:tc>
        <w:tc>
          <w:tcPr>
            <w:tcW w:w="1035" w:type="dxa"/>
            <w:shd w:val="clear" w:color="auto" w:fill="auto"/>
          </w:tcPr>
          <w:p w14:paraId="204AF811" w14:textId="532100E8" w:rsidR="00E42D7E" w:rsidRPr="00C451F1" w:rsidRDefault="00F84EA1"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03</w:t>
            </w:r>
          </w:p>
        </w:tc>
      </w:tr>
      <w:tr w:rsidR="00E42D7E" w14:paraId="67F10F24" w14:textId="77777777" w:rsidTr="00125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4035987" w14:textId="77777777" w:rsidR="00E42D7E" w:rsidRPr="006D2C64" w:rsidRDefault="00E42D7E" w:rsidP="00305156">
            <w:pPr>
              <w:jc w:val="left"/>
              <w:rPr>
                <w:bCs w:val="0"/>
                <w:sz w:val="23"/>
                <w:szCs w:val="23"/>
              </w:rPr>
            </w:pPr>
            <w:r w:rsidRPr="006D2C64">
              <w:rPr>
                <w:sz w:val="23"/>
                <w:szCs w:val="23"/>
              </w:rPr>
              <w:lastRenderedPageBreak/>
              <w:t>T</w:t>
            </w:r>
            <w:r w:rsidRPr="006D2C64">
              <w:rPr>
                <w:sz w:val="23"/>
                <w:szCs w:val="23"/>
                <w:vertAlign w:val="subscript"/>
              </w:rPr>
              <w:t>LCO</w:t>
            </w:r>
            <w:r w:rsidRPr="006D2C64">
              <w:rPr>
                <w:sz w:val="23"/>
                <w:szCs w:val="23"/>
              </w:rPr>
              <w:t xml:space="preserve"> </w:t>
            </w:r>
            <w:r w:rsidRPr="006D2C64">
              <w:rPr>
                <w:bCs w:val="0"/>
                <w:sz w:val="23"/>
                <w:szCs w:val="23"/>
              </w:rPr>
              <w:t>(</w:t>
            </w:r>
            <w:r>
              <w:rPr>
                <w:bCs w:val="0"/>
                <w:sz w:val="23"/>
                <w:szCs w:val="23"/>
              </w:rPr>
              <w:t>%)</w:t>
            </w:r>
          </w:p>
        </w:tc>
        <w:tc>
          <w:tcPr>
            <w:tcW w:w="1080" w:type="dxa"/>
            <w:shd w:val="clear" w:color="auto" w:fill="auto"/>
          </w:tcPr>
          <w:p w14:paraId="3F8E8F32" w14:textId="2EE36848" w:rsidR="00E42D7E" w:rsidRPr="00C451F1"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8</w:t>
            </w:r>
          </w:p>
        </w:tc>
        <w:tc>
          <w:tcPr>
            <w:tcW w:w="1080" w:type="dxa"/>
            <w:shd w:val="clear" w:color="auto" w:fill="auto"/>
          </w:tcPr>
          <w:p w14:paraId="5B185471" w14:textId="5F53F1C0" w:rsidR="00E42D7E" w:rsidRPr="00C451F1"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0</w:t>
            </w:r>
          </w:p>
        </w:tc>
        <w:tc>
          <w:tcPr>
            <w:tcW w:w="1080" w:type="dxa"/>
            <w:shd w:val="clear" w:color="auto" w:fill="auto"/>
          </w:tcPr>
          <w:p w14:paraId="4F6C66BD" w14:textId="26BA5244" w:rsidR="00E42D7E" w:rsidRPr="00C451F1" w:rsidRDefault="002A49B0"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w:t>
            </w:r>
          </w:p>
        </w:tc>
        <w:tc>
          <w:tcPr>
            <w:tcW w:w="1080" w:type="dxa"/>
            <w:shd w:val="clear" w:color="auto" w:fill="auto"/>
          </w:tcPr>
          <w:p w14:paraId="0CAE4BE3" w14:textId="342C9F2C" w:rsidR="00E42D7E" w:rsidRPr="00C451F1" w:rsidRDefault="00F84EA1"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77</w:t>
            </w:r>
          </w:p>
        </w:tc>
        <w:tc>
          <w:tcPr>
            <w:tcW w:w="1080" w:type="dxa"/>
            <w:shd w:val="clear" w:color="auto" w:fill="auto"/>
          </w:tcPr>
          <w:p w14:paraId="15A1F42C" w14:textId="01445B14" w:rsidR="00E42D7E" w:rsidRPr="00C451F1" w:rsidRDefault="002A49B0"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w:t>
            </w:r>
          </w:p>
        </w:tc>
        <w:tc>
          <w:tcPr>
            <w:tcW w:w="1035" w:type="dxa"/>
            <w:shd w:val="clear" w:color="auto" w:fill="auto"/>
          </w:tcPr>
          <w:p w14:paraId="0120F203" w14:textId="2EE31B20" w:rsidR="00E42D7E" w:rsidRPr="00C451F1" w:rsidRDefault="00F84EA1"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77</w:t>
            </w:r>
          </w:p>
        </w:tc>
      </w:tr>
      <w:tr w:rsidR="00E42D7E" w14:paraId="51CCFFD3" w14:textId="77777777" w:rsidTr="001254BF">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25DEBECF" w14:textId="77777777" w:rsidR="00E42D7E" w:rsidRPr="006D2C64" w:rsidRDefault="00E42D7E" w:rsidP="00305156">
            <w:pPr>
              <w:jc w:val="left"/>
              <w:rPr>
                <w:bCs w:val="0"/>
                <w:sz w:val="23"/>
                <w:szCs w:val="23"/>
              </w:rPr>
            </w:pPr>
            <w:r w:rsidRPr="006D2C64">
              <w:rPr>
                <w:sz w:val="23"/>
                <w:szCs w:val="23"/>
              </w:rPr>
              <w:t>K</w:t>
            </w:r>
            <w:r w:rsidRPr="006D2C64">
              <w:rPr>
                <w:sz w:val="23"/>
                <w:szCs w:val="23"/>
                <w:vertAlign w:val="subscript"/>
              </w:rPr>
              <w:t xml:space="preserve">CO </w:t>
            </w:r>
            <w:r w:rsidRPr="006D2C64">
              <w:rPr>
                <w:bCs w:val="0"/>
                <w:sz w:val="23"/>
                <w:szCs w:val="23"/>
              </w:rPr>
              <w:t>(</w:t>
            </w:r>
            <w:r>
              <w:rPr>
                <w:bCs w:val="0"/>
                <w:sz w:val="23"/>
                <w:szCs w:val="23"/>
              </w:rPr>
              <w:t>%)</w:t>
            </w:r>
          </w:p>
        </w:tc>
        <w:tc>
          <w:tcPr>
            <w:tcW w:w="1080" w:type="dxa"/>
            <w:shd w:val="clear" w:color="auto" w:fill="auto"/>
          </w:tcPr>
          <w:p w14:paraId="6D4ACB43" w14:textId="6CA860ED"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w:t>
            </w:r>
          </w:p>
        </w:tc>
        <w:tc>
          <w:tcPr>
            <w:tcW w:w="1080" w:type="dxa"/>
            <w:shd w:val="clear" w:color="auto" w:fill="auto"/>
          </w:tcPr>
          <w:p w14:paraId="6964AECA" w14:textId="5AA313A3" w:rsidR="00E42D7E" w:rsidRPr="00C451F1" w:rsidRDefault="00BA658B"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9</w:t>
            </w:r>
          </w:p>
        </w:tc>
        <w:tc>
          <w:tcPr>
            <w:tcW w:w="1080" w:type="dxa"/>
            <w:shd w:val="clear" w:color="auto" w:fill="auto"/>
          </w:tcPr>
          <w:p w14:paraId="5692797C" w14:textId="7B4C59A2" w:rsidR="00E42D7E" w:rsidRPr="00C451F1" w:rsidRDefault="002A49B0"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080" w:type="dxa"/>
            <w:shd w:val="clear" w:color="auto" w:fill="auto"/>
          </w:tcPr>
          <w:p w14:paraId="4C4B7EC9" w14:textId="599460AF" w:rsidR="00E42D7E" w:rsidRPr="00C451F1" w:rsidRDefault="00F84EA1"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9</w:t>
            </w:r>
          </w:p>
        </w:tc>
        <w:tc>
          <w:tcPr>
            <w:tcW w:w="1080" w:type="dxa"/>
            <w:shd w:val="clear" w:color="auto" w:fill="auto"/>
          </w:tcPr>
          <w:p w14:paraId="074BBEB6" w14:textId="3B17A831" w:rsidR="00E42D7E" w:rsidRPr="00C451F1" w:rsidRDefault="002A49B0"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035" w:type="dxa"/>
            <w:shd w:val="clear" w:color="auto" w:fill="auto"/>
          </w:tcPr>
          <w:p w14:paraId="7FE00FD9" w14:textId="2C4DED0C" w:rsidR="00E42D7E" w:rsidRPr="00C451F1" w:rsidRDefault="00F84EA1"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9</w:t>
            </w:r>
          </w:p>
        </w:tc>
      </w:tr>
      <w:tr w:rsidR="00E42D7E" w14:paraId="5ACC194C" w14:textId="77777777" w:rsidTr="001254BF">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07F3591" w14:textId="77777777" w:rsidR="00E42D7E" w:rsidRPr="006D2C64" w:rsidRDefault="00E42D7E" w:rsidP="00305156">
            <w:pPr>
              <w:jc w:val="left"/>
              <w:rPr>
                <w:sz w:val="23"/>
                <w:szCs w:val="23"/>
              </w:rPr>
            </w:pPr>
            <w:r w:rsidRPr="006D2C64">
              <w:rPr>
                <w:sz w:val="23"/>
                <w:szCs w:val="23"/>
              </w:rPr>
              <w:t xml:space="preserve">ISWTd </w:t>
            </w:r>
            <w:r w:rsidRPr="006D2C64">
              <w:rPr>
                <w:bCs w:val="0"/>
                <w:sz w:val="23"/>
                <w:szCs w:val="23"/>
              </w:rPr>
              <w:t>(</w:t>
            </w:r>
            <w:r>
              <w:rPr>
                <w:bCs w:val="0"/>
                <w:sz w:val="23"/>
                <w:szCs w:val="23"/>
              </w:rPr>
              <w:t>%)</w:t>
            </w:r>
          </w:p>
        </w:tc>
        <w:tc>
          <w:tcPr>
            <w:tcW w:w="1080" w:type="dxa"/>
            <w:shd w:val="clear" w:color="auto" w:fill="auto"/>
          </w:tcPr>
          <w:p w14:paraId="6B36D570" w14:textId="05A12583" w:rsidR="00E42D7E"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80" w:type="dxa"/>
            <w:shd w:val="clear" w:color="auto" w:fill="auto"/>
          </w:tcPr>
          <w:p w14:paraId="31A71AC1" w14:textId="26B3FCC2" w:rsidR="00E42D7E" w:rsidRDefault="00BA658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83</w:t>
            </w:r>
          </w:p>
        </w:tc>
        <w:tc>
          <w:tcPr>
            <w:tcW w:w="1080" w:type="dxa"/>
            <w:shd w:val="clear" w:color="auto" w:fill="auto"/>
          </w:tcPr>
          <w:p w14:paraId="72BA3BB2" w14:textId="159C41E3" w:rsidR="00E42D7E" w:rsidRDefault="002A49B0"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5</w:t>
            </w:r>
          </w:p>
        </w:tc>
        <w:tc>
          <w:tcPr>
            <w:tcW w:w="1080" w:type="dxa"/>
            <w:shd w:val="clear" w:color="auto" w:fill="auto"/>
          </w:tcPr>
          <w:p w14:paraId="6D9116D8" w14:textId="07C02BE0" w:rsidR="00E42D7E" w:rsidRDefault="00F84EA1"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6</w:t>
            </w:r>
          </w:p>
        </w:tc>
        <w:tc>
          <w:tcPr>
            <w:tcW w:w="1080" w:type="dxa"/>
            <w:shd w:val="clear" w:color="auto" w:fill="auto"/>
          </w:tcPr>
          <w:p w14:paraId="72264DFB" w14:textId="26984C07" w:rsidR="00E42D7E" w:rsidRDefault="002A49B0"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5</w:t>
            </w:r>
          </w:p>
        </w:tc>
        <w:tc>
          <w:tcPr>
            <w:tcW w:w="1035" w:type="dxa"/>
            <w:shd w:val="clear" w:color="auto" w:fill="auto"/>
          </w:tcPr>
          <w:p w14:paraId="428A9D94" w14:textId="725FEF16" w:rsidR="00E42D7E" w:rsidRDefault="00F84EA1"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6</w:t>
            </w:r>
          </w:p>
        </w:tc>
      </w:tr>
    </w:tbl>
    <w:p w14:paraId="1965DAAC" w14:textId="63038E3C" w:rsidR="00AA7A1E" w:rsidRDefault="00E42D7E" w:rsidP="00BA658B">
      <w:pPr>
        <w:pStyle w:val="Aftertable"/>
      </w:pPr>
      <w:r>
        <w:t>PFT: pulmonary function test; FVC: forced vital capacity; T</w:t>
      </w:r>
      <w:r w:rsidRPr="00D05798">
        <w:rPr>
          <w:vertAlign w:val="subscript"/>
        </w:rPr>
        <w:t>LCO</w:t>
      </w:r>
      <w:r>
        <w:t>: transfer factor of the lungs for carbon monoxide; K</w:t>
      </w:r>
      <w:r w:rsidRPr="00D05798">
        <w:rPr>
          <w:vertAlign w:val="subscript"/>
        </w:rPr>
        <w:t>CO</w:t>
      </w:r>
      <w:r>
        <w:t>: transfer coefficient of the lungs for carbon monoxide; ISWTd: incremental shuttle walk test distance; FWHM: full width at half maximum; rBF: regional blood f</w:t>
      </w:r>
      <w:r w:rsidR="00935266">
        <w:t>low; rBV: regional blood volume</w:t>
      </w:r>
      <w:r>
        <w:t>.</w:t>
      </w:r>
    </w:p>
    <w:p w14:paraId="7A13EB1E" w14:textId="49D1445D" w:rsidR="00AA7A1E" w:rsidDel="00846C94" w:rsidRDefault="002F6C50" w:rsidP="002F6C50">
      <w:pPr>
        <w:pStyle w:val="Heading4"/>
      </w:pPr>
      <w:moveFromRangeStart w:id="7731" w:author="Windows User" w:date="2018-10-30T14:18:00Z" w:name="move528672449"/>
      <w:moveFrom w:id="7732" w:author="Windows User" w:date="2018-10-30T14:18:00Z">
        <w:r w:rsidDel="00846C94">
          <w:t>Primary Outcome Analysis</w:t>
        </w:r>
      </w:moveFrom>
    </w:p>
    <w:p w14:paraId="50F30375" w14:textId="2D9C95AF" w:rsidR="00AA6F9F" w:rsidRPr="00F26F0D" w:rsidDel="00846C94" w:rsidRDefault="00AA6F9F" w:rsidP="00AA6F9F">
      <w:moveFrom w:id="7733" w:author="Windows User" w:date="2018-10-30T14:18:00Z">
        <w:r w:rsidDel="00846C94">
          <w:t>Differences in baseline DCE-MRI metrics between participants reaching a pre-defined composite clinical endpoint of FVC decline ≥10%, T</w:t>
        </w:r>
        <w:r w:rsidRPr="00F26F0D" w:rsidDel="00846C94">
          <w:rPr>
            <w:vertAlign w:val="subscript"/>
          </w:rPr>
          <w:t>LCO</w:t>
        </w:r>
        <w:r w:rsidDel="00846C94">
          <w:t xml:space="preserve"> decline ≥ 15%, or death (n = </w:t>
        </w:r>
        <w:r w:rsidR="009B0D03" w:rsidDel="00846C94">
          <w:t>7</w:t>
        </w:r>
        <w:r w:rsidDel="00846C94">
          <w:t xml:space="preserve">) were compared with participants not reaching this endpoint </w:t>
        </w:r>
        <w:r w:rsidR="009B0D03" w:rsidDel="00846C94">
          <w:t xml:space="preserve">(n = 5) </w:t>
        </w:r>
        <w:r w:rsidDel="00846C94">
          <w:t>using Mann-Whitney U tests. The anal</w:t>
        </w:r>
        <w:r w:rsidR="00476E12" w:rsidDel="00846C94">
          <w:t>ysi</w:t>
        </w:r>
        <w:r w:rsidR="006D3700" w:rsidDel="00846C94">
          <w:t>s is summarised in</w:t>
        </w:r>
        <w:r w:rsidR="000303A8" w:rsidDel="00846C94">
          <w:t xml:space="preserve"> Table</w:t>
        </w:r>
        <w:r w:rsidR="006D3700" w:rsidDel="00846C94">
          <w:t xml:space="preserve"> 7.10</w:t>
        </w:r>
        <w:r w:rsidDel="00846C94">
          <w:t>.</w:t>
        </w:r>
      </w:moveFrom>
    </w:p>
    <w:p w14:paraId="15D890E0" w14:textId="3D2D2D61" w:rsidR="00AA6F9F" w:rsidDel="00846C94" w:rsidRDefault="00AA6F9F" w:rsidP="00AA6F9F">
      <w:pPr>
        <w:pStyle w:val="TableTitle0"/>
      </w:pPr>
      <w:moveFrom w:id="7734" w:author="Windows User" w:date="2018-10-30T14:18:00Z">
        <w:r w:rsidDel="00846C94">
          <w:t xml:space="preserve">Table </w:t>
        </w:r>
        <w:r w:rsidR="00BB544F" w:rsidDel="004435D9">
          <w:rPr>
            <w:b w:val="0"/>
            <w:bCs w:val="0"/>
          </w:rPr>
          <w:fldChar w:fldCharType="begin"/>
        </w:r>
        <w:r w:rsidR="00BB544F" w:rsidDel="004435D9">
          <w:instrText xml:space="preserve"> STYLEREF 1 \s </w:instrText>
        </w:r>
        <w:r w:rsidR="00BB544F" w:rsidDel="004435D9">
          <w:rPr>
            <w:b w:val="0"/>
            <w:bCs w:val="0"/>
          </w:rPr>
          <w:fldChar w:fldCharType="separate"/>
        </w:r>
        <w:r w:rsidR="006D3700" w:rsidDel="004435D9">
          <w:rPr>
            <w:noProof/>
          </w:rPr>
          <w:t>7</w:t>
        </w:r>
        <w:r w:rsidR="00BB544F" w:rsidDel="004435D9">
          <w:rPr>
            <w:b w:val="0"/>
            <w:bCs w:val="0"/>
          </w:rPr>
          <w:fldChar w:fldCharType="end"/>
        </w:r>
        <w:r w:rsidR="00BB544F" w:rsidDel="004435D9">
          <w:t>.</w:t>
        </w:r>
        <w:r w:rsidR="00BB544F" w:rsidDel="004435D9">
          <w:rPr>
            <w:b w:val="0"/>
            <w:bCs w:val="0"/>
          </w:rPr>
          <w:fldChar w:fldCharType="begin"/>
        </w:r>
        <w:r w:rsidR="00BB544F" w:rsidDel="004435D9">
          <w:instrText xml:space="preserve"> SEQ Table \* ARABIC \s 1 </w:instrText>
        </w:r>
        <w:r w:rsidR="00BB544F" w:rsidDel="004435D9">
          <w:rPr>
            <w:b w:val="0"/>
            <w:bCs w:val="0"/>
          </w:rPr>
          <w:fldChar w:fldCharType="separate"/>
        </w:r>
        <w:r w:rsidR="006D3700" w:rsidDel="004435D9">
          <w:rPr>
            <w:noProof/>
          </w:rPr>
          <w:t>10</w:t>
        </w:r>
        <w:r w:rsidR="00BB544F" w:rsidDel="004435D9">
          <w:rPr>
            <w:b w:val="0"/>
            <w:bCs w:val="0"/>
          </w:rPr>
          <w:fldChar w:fldCharType="end"/>
        </w:r>
        <w:r w:rsidDel="00846C94">
          <w:t xml:space="preserve">: Primary outcome analysis for baseline </w:t>
        </w:r>
        <w:r w:rsidR="00476E12" w:rsidDel="00846C94">
          <w:t>DCE-MRI</w:t>
        </w:r>
        <w:r w:rsidDel="00846C94">
          <w:t xml:space="preserve"> metrics</w:t>
        </w:r>
      </w:moveFrom>
    </w:p>
    <w:tbl>
      <w:tblPr>
        <w:tblStyle w:val="ListTable3"/>
        <w:tblW w:w="0" w:type="auto"/>
        <w:tblLook w:val="04A0" w:firstRow="1" w:lastRow="0" w:firstColumn="1" w:lastColumn="0" w:noHBand="0" w:noVBand="1"/>
      </w:tblPr>
      <w:tblGrid>
        <w:gridCol w:w="2374"/>
        <w:gridCol w:w="2375"/>
        <w:gridCol w:w="2375"/>
        <w:gridCol w:w="2375"/>
      </w:tblGrid>
      <w:tr w:rsidR="00AA6F9F" w:rsidDel="001970C7" w14:paraId="2F1EFC19" w14:textId="46D6B1BA" w:rsidTr="00305156">
        <w:trPr>
          <w:cnfStyle w:val="100000000000" w:firstRow="1" w:lastRow="0" w:firstColumn="0" w:lastColumn="0" w:oddVBand="0" w:evenVBand="0" w:oddHBand="0" w:evenHBand="0" w:firstRowFirstColumn="0" w:firstRowLastColumn="0" w:lastRowFirstColumn="0" w:lastRowLastColumn="0"/>
          <w:cantSplit/>
          <w:tblHeader/>
          <w:del w:id="7735" w:author="Windows User" w:date="2018-10-31T10:46:00Z"/>
        </w:trPr>
        <w:tc>
          <w:tcPr>
            <w:cnfStyle w:val="001000000100" w:firstRow="0" w:lastRow="0" w:firstColumn="1" w:lastColumn="0" w:oddVBand="0" w:evenVBand="0" w:oddHBand="0" w:evenHBand="0" w:firstRowFirstColumn="1" w:firstRowLastColumn="0" w:lastRowFirstColumn="0" w:lastRowLastColumn="0"/>
            <w:tcW w:w="2374" w:type="dxa"/>
          </w:tcPr>
          <w:p w14:paraId="303A8E09" w14:textId="3BC373BD" w:rsidR="00AA6F9F" w:rsidDel="001970C7" w:rsidRDefault="00AA6F9F" w:rsidP="00305156">
            <w:pPr>
              <w:rPr>
                <w:del w:id="7736" w:author="Windows User" w:date="2018-10-31T10:46:00Z"/>
              </w:rPr>
            </w:pPr>
            <w:moveFrom w:id="7737" w:author="Windows User" w:date="2018-10-30T14:18:00Z">
              <w:del w:id="7738" w:author="Windows User" w:date="2018-10-31T10:46:00Z">
                <w:r w:rsidDel="001970C7">
                  <w:delText>DW-MRI Metric</w:delText>
                </w:r>
              </w:del>
            </w:moveFrom>
          </w:p>
        </w:tc>
        <w:tc>
          <w:tcPr>
            <w:tcW w:w="2375" w:type="dxa"/>
          </w:tcPr>
          <w:p w14:paraId="5167ACA3" w14:textId="543BE962" w:rsidR="00AA6F9F" w:rsidRPr="002E360C" w:rsidDel="001970C7" w:rsidRDefault="00AA6F9F" w:rsidP="00305156">
            <w:pPr>
              <w:jc w:val="center"/>
              <w:cnfStyle w:val="100000000000" w:firstRow="1" w:lastRow="0" w:firstColumn="0" w:lastColumn="0" w:oddVBand="0" w:evenVBand="0" w:oddHBand="0" w:evenHBand="0" w:firstRowFirstColumn="0" w:firstRowLastColumn="0" w:lastRowFirstColumn="0" w:lastRowLastColumn="0"/>
              <w:rPr>
                <w:del w:id="7739" w:author="Windows User" w:date="2018-10-31T10:46:00Z"/>
                <w:sz w:val="22"/>
                <w:szCs w:val="22"/>
              </w:rPr>
            </w:pPr>
            <w:moveFrom w:id="7740" w:author="Windows User" w:date="2018-10-30T14:18:00Z">
              <w:del w:id="7741" w:author="Windows User" w:date="2018-10-31T10:46:00Z">
                <w:r w:rsidRPr="002E360C" w:rsidDel="001970C7">
                  <w:rPr>
                    <w:sz w:val="22"/>
                    <w:szCs w:val="22"/>
                  </w:rPr>
                  <w:delText>Mean Value Event</w:delText>
                </w:r>
              </w:del>
            </w:moveFrom>
          </w:p>
        </w:tc>
        <w:tc>
          <w:tcPr>
            <w:tcW w:w="2375" w:type="dxa"/>
          </w:tcPr>
          <w:p w14:paraId="1156B9FE" w14:textId="197538A2" w:rsidR="00AA6F9F" w:rsidRPr="002E360C" w:rsidDel="001970C7" w:rsidRDefault="000A39B6" w:rsidP="00305156">
            <w:pPr>
              <w:jc w:val="center"/>
              <w:cnfStyle w:val="100000000000" w:firstRow="1" w:lastRow="0" w:firstColumn="0" w:lastColumn="0" w:oddVBand="0" w:evenVBand="0" w:oddHBand="0" w:evenHBand="0" w:firstRowFirstColumn="0" w:firstRowLastColumn="0" w:lastRowFirstColumn="0" w:lastRowLastColumn="0"/>
              <w:rPr>
                <w:del w:id="7742" w:author="Windows User" w:date="2018-10-31T10:46:00Z"/>
                <w:sz w:val="22"/>
                <w:szCs w:val="22"/>
              </w:rPr>
            </w:pPr>
            <w:moveFrom w:id="7743" w:author="Windows User" w:date="2018-10-30T14:18:00Z">
              <w:del w:id="7744" w:author="Windows User" w:date="2018-10-31T10:46:00Z">
                <w:r w:rsidDel="001970C7">
                  <w:rPr>
                    <w:sz w:val="22"/>
                    <w:szCs w:val="22"/>
                  </w:rPr>
                  <w:delText>Mean Value No E</w:delText>
                </w:r>
                <w:r w:rsidR="00AA6F9F" w:rsidRPr="002E360C" w:rsidDel="001970C7">
                  <w:rPr>
                    <w:sz w:val="22"/>
                    <w:szCs w:val="22"/>
                  </w:rPr>
                  <w:delText>vent</w:delText>
                </w:r>
              </w:del>
            </w:moveFrom>
          </w:p>
        </w:tc>
        <w:tc>
          <w:tcPr>
            <w:tcW w:w="2375" w:type="dxa"/>
          </w:tcPr>
          <w:p w14:paraId="4729F168" w14:textId="410A6522" w:rsidR="00AA6F9F" w:rsidRPr="002E360C" w:rsidDel="001970C7" w:rsidRDefault="00AA6F9F" w:rsidP="00305156">
            <w:pPr>
              <w:jc w:val="center"/>
              <w:cnfStyle w:val="100000000000" w:firstRow="1" w:lastRow="0" w:firstColumn="0" w:lastColumn="0" w:oddVBand="0" w:evenVBand="0" w:oddHBand="0" w:evenHBand="0" w:firstRowFirstColumn="0" w:firstRowLastColumn="0" w:lastRowFirstColumn="0" w:lastRowLastColumn="0"/>
              <w:rPr>
                <w:del w:id="7745" w:author="Windows User" w:date="2018-10-31T10:46:00Z"/>
                <w:sz w:val="22"/>
                <w:szCs w:val="22"/>
              </w:rPr>
            </w:pPr>
            <w:moveFrom w:id="7746" w:author="Windows User" w:date="2018-10-30T14:18:00Z">
              <w:del w:id="7747" w:author="Windows User" w:date="2018-10-31T10:46:00Z">
                <w:r w:rsidDel="001970C7">
                  <w:rPr>
                    <w:sz w:val="22"/>
                    <w:szCs w:val="22"/>
                  </w:rPr>
                  <w:delText xml:space="preserve">Mann- Whitney U test </w:delText>
                </w:r>
                <w:r w:rsidRPr="002E360C" w:rsidDel="001970C7">
                  <w:rPr>
                    <w:sz w:val="22"/>
                    <w:szCs w:val="22"/>
                  </w:rPr>
                  <w:delText>p-value</w:delText>
                </w:r>
              </w:del>
            </w:moveFrom>
          </w:p>
        </w:tc>
      </w:tr>
      <w:tr w:rsidR="00AA6F9F" w:rsidDel="001970C7" w14:paraId="56D6C3DC" w14:textId="4BB5B938" w:rsidTr="00305156">
        <w:trPr>
          <w:cnfStyle w:val="000000100000" w:firstRow="0" w:lastRow="0" w:firstColumn="0" w:lastColumn="0" w:oddVBand="0" w:evenVBand="0" w:oddHBand="1" w:evenHBand="0" w:firstRowFirstColumn="0" w:firstRowLastColumn="0" w:lastRowFirstColumn="0" w:lastRowLastColumn="0"/>
          <w:cantSplit/>
          <w:del w:id="7748" w:author="Windows User" w:date="2018-10-31T10:46:00Z"/>
        </w:trPr>
        <w:tc>
          <w:tcPr>
            <w:cnfStyle w:val="001000000000" w:firstRow="0" w:lastRow="0" w:firstColumn="1" w:lastColumn="0" w:oddVBand="0" w:evenVBand="0" w:oddHBand="0" w:evenHBand="0" w:firstRowFirstColumn="0" w:firstRowLastColumn="0" w:lastRowFirstColumn="0" w:lastRowLastColumn="0"/>
            <w:tcW w:w="2374" w:type="dxa"/>
          </w:tcPr>
          <w:p w14:paraId="52BA1257" w14:textId="356D0762" w:rsidR="00AA6F9F" w:rsidRPr="002E360C" w:rsidDel="001970C7" w:rsidRDefault="00DB226D" w:rsidP="00305156">
            <w:pPr>
              <w:rPr>
                <w:del w:id="7749" w:author="Windows User" w:date="2018-10-31T10:46:00Z"/>
                <w:sz w:val="22"/>
                <w:szCs w:val="22"/>
              </w:rPr>
            </w:pPr>
            <w:moveFrom w:id="7750" w:author="Windows User" w:date="2018-10-30T14:18:00Z">
              <w:del w:id="7751" w:author="Windows User" w:date="2018-10-31T10:46:00Z">
                <w:r w:rsidDel="001970C7">
                  <w:rPr>
                    <w:sz w:val="22"/>
                    <w:szCs w:val="22"/>
                  </w:rPr>
                  <w:delText>FWHM</w:delText>
                </w:r>
                <w:r w:rsidR="00734FC7" w:rsidDel="001970C7">
                  <w:rPr>
                    <w:sz w:val="22"/>
                    <w:szCs w:val="22"/>
                  </w:rPr>
                  <w:delText xml:space="preserve"> (s)</w:delText>
                </w:r>
              </w:del>
            </w:moveFrom>
          </w:p>
        </w:tc>
        <w:tc>
          <w:tcPr>
            <w:tcW w:w="2375" w:type="dxa"/>
          </w:tcPr>
          <w:p w14:paraId="475E637B" w14:textId="32C11A23" w:rsidR="00AA6F9F" w:rsidRPr="002E360C" w:rsidDel="001970C7" w:rsidRDefault="009E0C51" w:rsidP="00305156">
            <w:pPr>
              <w:jc w:val="center"/>
              <w:cnfStyle w:val="000000100000" w:firstRow="0" w:lastRow="0" w:firstColumn="0" w:lastColumn="0" w:oddVBand="0" w:evenVBand="0" w:oddHBand="1" w:evenHBand="0" w:firstRowFirstColumn="0" w:firstRowLastColumn="0" w:lastRowFirstColumn="0" w:lastRowLastColumn="0"/>
              <w:rPr>
                <w:del w:id="7752" w:author="Windows User" w:date="2018-10-31T10:46:00Z"/>
                <w:sz w:val="22"/>
                <w:szCs w:val="22"/>
              </w:rPr>
            </w:pPr>
            <w:moveFrom w:id="7753" w:author="Windows User" w:date="2018-10-30T14:18:00Z">
              <w:del w:id="7754" w:author="Windows User" w:date="2018-10-31T10:46:00Z">
                <w:r w:rsidDel="001970C7">
                  <w:rPr>
                    <w:sz w:val="22"/>
                    <w:szCs w:val="22"/>
                  </w:rPr>
                  <w:delText>13.0</w:delText>
                </w:r>
              </w:del>
            </w:moveFrom>
          </w:p>
        </w:tc>
        <w:tc>
          <w:tcPr>
            <w:tcW w:w="2375" w:type="dxa"/>
          </w:tcPr>
          <w:p w14:paraId="0B1B314A" w14:textId="35147AE5" w:rsidR="00AA6F9F" w:rsidRPr="002E360C" w:rsidDel="001970C7" w:rsidRDefault="009E0C51" w:rsidP="00305156">
            <w:pPr>
              <w:jc w:val="center"/>
              <w:cnfStyle w:val="000000100000" w:firstRow="0" w:lastRow="0" w:firstColumn="0" w:lastColumn="0" w:oddVBand="0" w:evenVBand="0" w:oddHBand="1" w:evenHBand="0" w:firstRowFirstColumn="0" w:firstRowLastColumn="0" w:lastRowFirstColumn="0" w:lastRowLastColumn="0"/>
              <w:rPr>
                <w:del w:id="7755" w:author="Windows User" w:date="2018-10-31T10:46:00Z"/>
                <w:sz w:val="22"/>
                <w:szCs w:val="22"/>
              </w:rPr>
            </w:pPr>
            <w:moveFrom w:id="7756" w:author="Windows User" w:date="2018-10-30T14:18:00Z">
              <w:del w:id="7757" w:author="Windows User" w:date="2018-10-31T10:46:00Z">
                <w:r w:rsidDel="001970C7">
                  <w:rPr>
                    <w:sz w:val="22"/>
                    <w:szCs w:val="22"/>
                  </w:rPr>
                  <w:delText>12.8</w:delText>
                </w:r>
              </w:del>
            </w:moveFrom>
          </w:p>
        </w:tc>
        <w:tc>
          <w:tcPr>
            <w:tcW w:w="2375" w:type="dxa"/>
          </w:tcPr>
          <w:p w14:paraId="2D3EA1ED" w14:textId="6DBB7649" w:rsidR="00AA6F9F" w:rsidRPr="00517B06" w:rsidDel="001970C7" w:rsidRDefault="009E0C51" w:rsidP="00305156">
            <w:pPr>
              <w:jc w:val="center"/>
              <w:cnfStyle w:val="000000100000" w:firstRow="0" w:lastRow="0" w:firstColumn="0" w:lastColumn="0" w:oddVBand="0" w:evenVBand="0" w:oddHBand="1" w:evenHBand="0" w:firstRowFirstColumn="0" w:firstRowLastColumn="0" w:lastRowFirstColumn="0" w:lastRowLastColumn="0"/>
              <w:rPr>
                <w:del w:id="7758" w:author="Windows User" w:date="2018-10-31T10:46:00Z"/>
                <w:b/>
                <w:sz w:val="22"/>
                <w:szCs w:val="22"/>
              </w:rPr>
            </w:pPr>
            <w:moveFrom w:id="7759" w:author="Windows User" w:date="2018-10-30T14:18:00Z">
              <w:del w:id="7760" w:author="Windows User" w:date="2018-10-31T10:46:00Z">
                <w:r w:rsidDel="001970C7">
                  <w:rPr>
                    <w:b/>
                    <w:sz w:val="22"/>
                    <w:szCs w:val="22"/>
                  </w:rPr>
                  <w:delText>0.500</w:delText>
                </w:r>
              </w:del>
            </w:moveFrom>
          </w:p>
        </w:tc>
      </w:tr>
      <w:tr w:rsidR="00AA6F9F" w:rsidDel="001970C7" w14:paraId="2F247183" w14:textId="48953020" w:rsidTr="00305156">
        <w:trPr>
          <w:cantSplit/>
          <w:del w:id="7761" w:author="Windows User" w:date="2018-10-31T10:46:00Z"/>
        </w:trPr>
        <w:tc>
          <w:tcPr>
            <w:cnfStyle w:val="001000000000" w:firstRow="0" w:lastRow="0" w:firstColumn="1" w:lastColumn="0" w:oddVBand="0" w:evenVBand="0" w:oddHBand="0" w:evenHBand="0" w:firstRowFirstColumn="0" w:firstRowLastColumn="0" w:lastRowFirstColumn="0" w:lastRowLastColumn="0"/>
            <w:tcW w:w="2374" w:type="dxa"/>
          </w:tcPr>
          <w:p w14:paraId="0824A2B2" w14:textId="158F6600" w:rsidR="00AA6F9F" w:rsidRPr="002E360C" w:rsidDel="001970C7" w:rsidRDefault="00734FC7" w:rsidP="00305156">
            <w:pPr>
              <w:rPr>
                <w:del w:id="7762" w:author="Windows User" w:date="2018-10-31T10:46:00Z"/>
                <w:sz w:val="22"/>
                <w:szCs w:val="22"/>
              </w:rPr>
            </w:pPr>
            <w:moveFrom w:id="7763" w:author="Windows User" w:date="2018-10-30T14:18:00Z">
              <w:del w:id="7764" w:author="Windows User" w:date="2018-10-31T10:46:00Z">
                <w:r w:rsidDel="001970C7">
                  <w:rPr>
                    <w:sz w:val="22"/>
                    <w:szCs w:val="22"/>
                  </w:rPr>
                  <w:delText>rBF (mL.mm</w:delText>
                </w:r>
                <w:r w:rsidRPr="00734FC7" w:rsidDel="001970C7">
                  <w:rPr>
                    <w:sz w:val="22"/>
                    <w:szCs w:val="22"/>
                    <w:vertAlign w:val="superscript"/>
                  </w:rPr>
                  <w:delText>-3</w:delText>
                </w:r>
                <w:r w:rsidDel="001970C7">
                  <w:rPr>
                    <w:sz w:val="22"/>
                    <w:szCs w:val="22"/>
                  </w:rPr>
                  <w:delText>.s</w:delText>
                </w:r>
                <w:r w:rsidRPr="00734FC7" w:rsidDel="001970C7">
                  <w:rPr>
                    <w:sz w:val="22"/>
                    <w:szCs w:val="22"/>
                    <w:vertAlign w:val="superscript"/>
                  </w:rPr>
                  <w:delText>-1</w:delText>
                </w:r>
                <w:r w:rsidDel="001970C7">
                  <w:rPr>
                    <w:sz w:val="22"/>
                    <w:szCs w:val="22"/>
                  </w:rPr>
                  <w:delText>)</w:delText>
                </w:r>
              </w:del>
            </w:moveFrom>
          </w:p>
        </w:tc>
        <w:tc>
          <w:tcPr>
            <w:tcW w:w="2375" w:type="dxa"/>
          </w:tcPr>
          <w:p w14:paraId="00823CFE" w14:textId="3948BA82" w:rsidR="00AA6F9F" w:rsidRPr="002E360C" w:rsidDel="001970C7" w:rsidRDefault="00505D1C" w:rsidP="00305156">
            <w:pPr>
              <w:jc w:val="center"/>
              <w:cnfStyle w:val="000000000000" w:firstRow="0" w:lastRow="0" w:firstColumn="0" w:lastColumn="0" w:oddVBand="0" w:evenVBand="0" w:oddHBand="0" w:evenHBand="0" w:firstRowFirstColumn="0" w:firstRowLastColumn="0" w:lastRowFirstColumn="0" w:lastRowLastColumn="0"/>
              <w:rPr>
                <w:del w:id="7765" w:author="Windows User" w:date="2018-10-31T10:46:00Z"/>
                <w:sz w:val="22"/>
                <w:szCs w:val="22"/>
              </w:rPr>
            </w:pPr>
            <w:moveFrom w:id="7766" w:author="Windows User" w:date="2018-10-30T14:18:00Z">
              <w:del w:id="7767" w:author="Windows User" w:date="2018-10-31T10:46:00Z">
                <w:r w:rsidDel="001970C7">
                  <w:rPr>
                    <w:sz w:val="22"/>
                    <w:szCs w:val="22"/>
                  </w:rPr>
                  <w:delText>3.20</w:delText>
                </w:r>
              </w:del>
            </w:moveFrom>
          </w:p>
        </w:tc>
        <w:tc>
          <w:tcPr>
            <w:tcW w:w="2375" w:type="dxa"/>
          </w:tcPr>
          <w:p w14:paraId="1F6A83D7" w14:textId="3627E305" w:rsidR="00AA6F9F" w:rsidRPr="002E360C" w:rsidDel="001970C7" w:rsidRDefault="00505D1C" w:rsidP="00305156">
            <w:pPr>
              <w:jc w:val="center"/>
              <w:cnfStyle w:val="000000000000" w:firstRow="0" w:lastRow="0" w:firstColumn="0" w:lastColumn="0" w:oddVBand="0" w:evenVBand="0" w:oddHBand="0" w:evenHBand="0" w:firstRowFirstColumn="0" w:firstRowLastColumn="0" w:lastRowFirstColumn="0" w:lastRowLastColumn="0"/>
              <w:rPr>
                <w:del w:id="7768" w:author="Windows User" w:date="2018-10-31T10:46:00Z"/>
                <w:sz w:val="22"/>
                <w:szCs w:val="22"/>
              </w:rPr>
            </w:pPr>
            <w:moveFrom w:id="7769" w:author="Windows User" w:date="2018-10-30T14:18:00Z">
              <w:del w:id="7770" w:author="Windows User" w:date="2018-10-31T10:46:00Z">
                <w:r w:rsidDel="001970C7">
                  <w:rPr>
                    <w:sz w:val="22"/>
                    <w:szCs w:val="22"/>
                  </w:rPr>
                  <w:delText>2.40</w:delText>
                </w:r>
              </w:del>
            </w:moveFrom>
          </w:p>
        </w:tc>
        <w:tc>
          <w:tcPr>
            <w:tcW w:w="2375" w:type="dxa"/>
          </w:tcPr>
          <w:p w14:paraId="54507EFC" w14:textId="333D0FD5" w:rsidR="00AA6F9F" w:rsidRPr="00517B06" w:rsidDel="001970C7" w:rsidRDefault="00505D1C" w:rsidP="00305156">
            <w:pPr>
              <w:jc w:val="center"/>
              <w:cnfStyle w:val="000000000000" w:firstRow="0" w:lastRow="0" w:firstColumn="0" w:lastColumn="0" w:oddVBand="0" w:evenVBand="0" w:oddHBand="0" w:evenHBand="0" w:firstRowFirstColumn="0" w:firstRowLastColumn="0" w:lastRowFirstColumn="0" w:lastRowLastColumn="0"/>
              <w:rPr>
                <w:del w:id="7771" w:author="Windows User" w:date="2018-10-31T10:46:00Z"/>
                <w:b/>
                <w:sz w:val="22"/>
                <w:szCs w:val="22"/>
              </w:rPr>
            </w:pPr>
            <w:moveFrom w:id="7772" w:author="Windows User" w:date="2018-10-30T14:18:00Z">
              <w:del w:id="7773" w:author="Windows User" w:date="2018-10-31T10:46:00Z">
                <w:r w:rsidDel="001970C7">
                  <w:rPr>
                    <w:b/>
                    <w:sz w:val="22"/>
                    <w:szCs w:val="22"/>
                  </w:rPr>
                  <w:delText>0.163</w:delText>
                </w:r>
              </w:del>
            </w:moveFrom>
          </w:p>
        </w:tc>
      </w:tr>
      <w:tr w:rsidR="00AA6F9F" w:rsidDel="001970C7" w14:paraId="37544394" w14:textId="07B5F26C" w:rsidTr="00305156">
        <w:trPr>
          <w:cnfStyle w:val="000000100000" w:firstRow="0" w:lastRow="0" w:firstColumn="0" w:lastColumn="0" w:oddVBand="0" w:evenVBand="0" w:oddHBand="1" w:evenHBand="0" w:firstRowFirstColumn="0" w:firstRowLastColumn="0" w:lastRowFirstColumn="0" w:lastRowLastColumn="0"/>
          <w:cantSplit/>
          <w:del w:id="7774" w:author="Windows User" w:date="2018-10-31T10:46:00Z"/>
        </w:trPr>
        <w:tc>
          <w:tcPr>
            <w:cnfStyle w:val="001000000000" w:firstRow="0" w:lastRow="0" w:firstColumn="1" w:lastColumn="0" w:oddVBand="0" w:evenVBand="0" w:oddHBand="0" w:evenHBand="0" w:firstRowFirstColumn="0" w:firstRowLastColumn="0" w:lastRowFirstColumn="0" w:lastRowLastColumn="0"/>
            <w:tcW w:w="2374" w:type="dxa"/>
          </w:tcPr>
          <w:p w14:paraId="24237639" w14:textId="1E641BFC" w:rsidR="00AA6F9F" w:rsidRPr="00734FC7" w:rsidDel="001970C7" w:rsidRDefault="00DB226D" w:rsidP="00305156">
            <w:pPr>
              <w:rPr>
                <w:del w:id="7775" w:author="Windows User" w:date="2018-10-31T10:46:00Z"/>
                <w:sz w:val="22"/>
                <w:szCs w:val="22"/>
              </w:rPr>
            </w:pPr>
            <w:moveFrom w:id="7776" w:author="Windows User" w:date="2018-10-30T14:18:00Z">
              <w:del w:id="7777" w:author="Windows User" w:date="2018-10-31T10:46:00Z">
                <w:r w:rsidDel="001970C7">
                  <w:rPr>
                    <w:sz w:val="22"/>
                    <w:szCs w:val="22"/>
                  </w:rPr>
                  <w:delText>rBV</w:delText>
                </w:r>
                <w:r w:rsidR="00734FC7" w:rsidDel="001970C7">
                  <w:rPr>
                    <w:sz w:val="22"/>
                    <w:szCs w:val="22"/>
                  </w:rPr>
                  <w:delText>(mL.mm</w:delText>
                </w:r>
                <w:r w:rsidR="00734FC7" w:rsidRPr="00734FC7" w:rsidDel="001970C7">
                  <w:rPr>
                    <w:sz w:val="22"/>
                    <w:szCs w:val="22"/>
                    <w:vertAlign w:val="superscript"/>
                  </w:rPr>
                  <w:delText>-3</w:delText>
                </w:r>
                <w:r w:rsidR="00734FC7" w:rsidDel="001970C7">
                  <w:rPr>
                    <w:sz w:val="22"/>
                    <w:szCs w:val="22"/>
                  </w:rPr>
                  <w:delText>)</w:delText>
                </w:r>
              </w:del>
            </w:moveFrom>
          </w:p>
        </w:tc>
        <w:tc>
          <w:tcPr>
            <w:tcW w:w="2375" w:type="dxa"/>
          </w:tcPr>
          <w:p w14:paraId="7F7B350E" w14:textId="01925CA8" w:rsidR="00AA6F9F" w:rsidRPr="002E360C" w:rsidDel="001970C7" w:rsidRDefault="00505D1C" w:rsidP="00305156">
            <w:pPr>
              <w:jc w:val="center"/>
              <w:cnfStyle w:val="000000100000" w:firstRow="0" w:lastRow="0" w:firstColumn="0" w:lastColumn="0" w:oddVBand="0" w:evenVBand="0" w:oddHBand="1" w:evenHBand="0" w:firstRowFirstColumn="0" w:firstRowLastColumn="0" w:lastRowFirstColumn="0" w:lastRowLastColumn="0"/>
              <w:rPr>
                <w:del w:id="7778" w:author="Windows User" w:date="2018-10-31T10:46:00Z"/>
                <w:sz w:val="22"/>
                <w:szCs w:val="22"/>
              </w:rPr>
            </w:pPr>
            <w:moveFrom w:id="7779" w:author="Windows User" w:date="2018-10-30T14:18:00Z">
              <w:del w:id="7780" w:author="Windows User" w:date="2018-10-31T10:46:00Z">
                <w:r w:rsidDel="001970C7">
                  <w:rPr>
                    <w:sz w:val="22"/>
                    <w:szCs w:val="22"/>
                  </w:rPr>
                  <w:delText>2.84</w:delText>
                </w:r>
              </w:del>
            </w:moveFrom>
          </w:p>
        </w:tc>
        <w:tc>
          <w:tcPr>
            <w:tcW w:w="2375" w:type="dxa"/>
          </w:tcPr>
          <w:p w14:paraId="34AF5DD0" w14:textId="66F93ECB" w:rsidR="00AA6F9F" w:rsidRPr="002E360C" w:rsidDel="001970C7" w:rsidRDefault="00505D1C" w:rsidP="00305156">
            <w:pPr>
              <w:jc w:val="center"/>
              <w:cnfStyle w:val="000000100000" w:firstRow="0" w:lastRow="0" w:firstColumn="0" w:lastColumn="0" w:oddVBand="0" w:evenVBand="0" w:oddHBand="1" w:evenHBand="0" w:firstRowFirstColumn="0" w:firstRowLastColumn="0" w:lastRowFirstColumn="0" w:lastRowLastColumn="0"/>
              <w:rPr>
                <w:del w:id="7781" w:author="Windows User" w:date="2018-10-31T10:46:00Z"/>
                <w:sz w:val="22"/>
                <w:szCs w:val="22"/>
              </w:rPr>
            </w:pPr>
            <w:moveFrom w:id="7782" w:author="Windows User" w:date="2018-10-30T14:18:00Z">
              <w:del w:id="7783" w:author="Windows User" w:date="2018-10-31T10:46:00Z">
                <w:r w:rsidDel="001970C7">
                  <w:rPr>
                    <w:sz w:val="22"/>
                    <w:szCs w:val="22"/>
                  </w:rPr>
                  <w:delText>2.10</w:delText>
                </w:r>
              </w:del>
            </w:moveFrom>
          </w:p>
        </w:tc>
        <w:tc>
          <w:tcPr>
            <w:tcW w:w="2375" w:type="dxa"/>
          </w:tcPr>
          <w:p w14:paraId="46AEB4A0" w14:textId="02EAE092" w:rsidR="00AA6F9F" w:rsidRPr="00517B06" w:rsidDel="001970C7" w:rsidRDefault="00505D1C" w:rsidP="00305156">
            <w:pPr>
              <w:jc w:val="center"/>
              <w:cnfStyle w:val="000000100000" w:firstRow="0" w:lastRow="0" w:firstColumn="0" w:lastColumn="0" w:oddVBand="0" w:evenVBand="0" w:oddHBand="1" w:evenHBand="0" w:firstRowFirstColumn="0" w:firstRowLastColumn="0" w:lastRowFirstColumn="0" w:lastRowLastColumn="0"/>
              <w:rPr>
                <w:del w:id="7784" w:author="Windows User" w:date="2018-10-31T10:46:00Z"/>
                <w:b/>
                <w:sz w:val="22"/>
                <w:szCs w:val="22"/>
              </w:rPr>
            </w:pPr>
            <w:moveFrom w:id="7785" w:author="Windows User" w:date="2018-10-30T14:18:00Z">
              <w:del w:id="7786" w:author="Windows User" w:date="2018-10-31T10:46:00Z">
                <w:r w:rsidDel="001970C7">
                  <w:rPr>
                    <w:b/>
                    <w:sz w:val="22"/>
                    <w:szCs w:val="22"/>
                  </w:rPr>
                  <w:delText>0.106</w:delText>
                </w:r>
              </w:del>
            </w:moveFrom>
          </w:p>
        </w:tc>
      </w:tr>
    </w:tbl>
    <w:p w14:paraId="2740730C" w14:textId="29A330F7" w:rsidR="002F6C50" w:rsidRPr="002F6C50" w:rsidDel="00846C94" w:rsidRDefault="00DB226D" w:rsidP="00DB226D">
      <w:pPr>
        <w:pStyle w:val="Aftertable"/>
      </w:pPr>
      <w:moveFrom w:id="7787" w:author="Windows User" w:date="2018-10-30T14:18:00Z">
        <w:r w:rsidDel="00846C94">
          <w:t xml:space="preserve">DW-MRI: diffusion-weighted magnetic resonance imaging; </w:t>
        </w:r>
        <w:r w:rsidRPr="00DB226D" w:rsidDel="00846C94">
          <w:t>FWHM: full width at half maximum; rBF: regional blood flow; rBV: regional blood volume.</w:t>
        </w:r>
      </w:moveFrom>
    </w:p>
    <w:moveFromRangeEnd w:id="7731"/>
    <w:p w14:paraId="3267D1C2" w14:textId="58ECB874" w:rsidR="00F96E55" w:rsidRDefault="00F96E55" w:rsidP="00F96E55">
      <w:pPr>
        <w:pStyle w:val="Heading3"/>
      </w:pPr>
      <w:r>
        <w:t>Quantitative CT and DCE-MRI Metrics</w:t>
      </w:r>
    </w:p>
    <w:p w14:paraId="611545F8" w14:textId="4F22FBAD" w:rsidR="00EA79F5" w:rsidRDefault="00F96E55" w:rsidP="00F96E55">
      <w:pPr>
        <w:pStyle w:val="Heading4"/>
      </w:pPr>
      <w:r>
        <w:t>CT Parenchymal Metrics</w:t>
      </w:r>
    </w:p>
    <w:p w14:paraId="421276D0" w14:textId="59AAE406" w:rsidR="005A615F" w:rsidRPr="005A615F" w:rsidRDefault="005A615F" w:rsidP="005A615F">
      <w:r>
        <w:t>Spearman’s coefficient of rank correlations between quantitative CT parenchymal metrics and DCE-MRI metrics are summarised in</w:t>
      </w:r>
      <w:r w:rsidR="000303A8">
        <w:t xml:space="preserve"> Table</w:t>
      </w:r>
      <w:r>
        <w:t xml:space="preserve"> </w:t>
      </w:r>
      <w:r w:rsidR="006D3700">
        <w:t>7.1</w:t>
      </w:r>
      <w:ins w:id="7788" w:author="Nicholas Weatherley" w:date="2019-03-04T21:11:00Z">
        <w:r w:rsidR="00F22DF2">
          <w:t>2</w:t>
        </w:r>
      </w:ins>
      <w:del w:id="7789" w:author="Nicholas Weatherley" w:date="2019-03-04T21:11:00Z">
        <w:r w:rsidR="006D3700" w:rsidDel="00F22DF2">
          <w:delText>1</w:delText>
        </w:r>
      </w:del>
      <w:r w:rsidR="00305156">
        <w:t>.</w:t>
      </w:r>
      <w:r>
        <w:t xml:space="preserve"> No correlations were statistically significant.</w:t>
      </w:r>
    </w:p>
    <w:p w14:paraId="0E666966" w14:textId="5237C4BF" w:rsidR="00196F23" w:rsidRDefault="00196F23" w:rsidP="00134B1A">
      <w:pPr>
        <w:pStyle w:val="TableTitle0"/>
      </w:pPr>
      <w:bookmarkStart w:id="7790" w:name="_Toc3145562"/>
      <w:r>
        <w:t xml:space="preserve">Table </w:t>
      </w:r>
      <w:ins w:id="7791"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792"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793" w:author="Nicholas Weatherley" w:date="2019-03-04T21:03:00Z">
        <w:r w:rsidR="00E96948">
          <w:rPr>
            <w:noProof/>
          </w:rPr>
          <w:t>12</w:t>
        </w:r>
        <w:r w:rsidR="00E96948">
          <w:fldChar w:fldCharType="end"/>
        </w:r>
      </w:ins>
      <w:ins w:id="7794" w:author="Windows User" w:date="2018-11-01T15:46:00Z">
        <w:del w:id="7795" w:author="Nicholas Weatherley" w:date="2019-03-04T21:03:00Z">
          <w:r w:rsidR="00743FFA" w:rsidDel="00E96948">
            <w:fldChar w:fldCharType="begin"/>
          </w:r>
          <w:r w:rsidR="00743FFA" w:rsidDel="00E96948">
            <w:delInstrText xml:space="preserve"> STYLEREF 1 \s </w:delInstrText>
          </w:r>
        </w:del>
      </w:ins>
      <w:del w:id="7796" w:author="Nicholas Weatherley" w:date="2019-03-04T21:03:00Z">
        <w:r w:rsidR="00743FFA" w:rsidDel="00E96948">
          <w:fldChar w:fldCharType="separate"/>
        </w:r>
        <w:r w:rsidR="0024585E" w:rsidDel="00E96948">
          <w:rPr>
            <w:noProof/>
          </w:rPr>
          <w:delText>7</w:delText>
        </w:r>
      </w:del>
      <w:ins w:id="7797" w:author="Windows User" w:date="2018-11-01T15:46:00Z">
        <w:del w:id="7798"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799" w:author="Nicholas Weatherley" w:date="2019-03-04T21:03:00Z">
        <w:r w:rsidR="00743FFA" w:rsidDel="00E96948">
          <w:fldChar w:fldCharType="end"/>
        </w:r>
      </w:del>
      <w:del w:id="7800"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11</w:delText>
        </w:r>
        <w:r w:rsidR="00BB544F" w:rsidDel="004435D9">
          <w:fldChar w:fldCharType="end"/>
        </w:r>
      </w:del>
      <w:r>
        <w:t>: Baseline DCE-MRI and quantitative CT parenchyma correlations</w:t>
      </w:r>
      <w:bookmarkEnd w:id="7790"/>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196F23" w14:paraId="7E042A26"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1E2B616E" w14:textId="77777777" w:rsidR="00196F23" w:rsidRDefault="00196F23" w:rsidP="0087627B">
            <w:pPr>
              <w:jc w:val="center"/>
              <w:rPr>
                <w:color w:val="FFFFFF"/>
              </w:rPr>
            </w:pPr>
            <w:r w:rsidRPr="00007F6A">
              <w:rPr>
                <w:color w:val="FFFFFF"/>
              </w:rPr>
              <w:t>Physiology metric</w:t>
            </w:r>
          </w:p>
          <w:p w14:paraId="09E628BA" w14:textId="0145828B" w:rsidR="0087627B" w:rsidRPr="00007F6A" w:rsidRDefault="0087627B" w:rsidP="0087627B">
            <w:pPr>
              <w:jc w:val="left"/>
              <w:rPr>
                <w:b w:val="0"/>
                <w:bCs w:val="0"/>
                <w:color w:val="FFFFFF"/>
              </w:rPr>
            </w:pPr>
            <w:r w:rsidRPr="00E7292D">
              <w:rPr>
                <w:bCs w:val="0"/>
                <w:color w:val="FFFFFF"/>
                <w:shd w:val="clear" w:color="auto" w:fill="000000" w:themeFill="text1"/>
              </w:rPr>
              <w:t>CT Metric (% of whole</w:t>
            </w:r>
            <w:r w:rsidRPr="00E7292D">
              <w:rPr>
                <w:bCs w:val="0"/>
                <w:color w:val="FFFFFF"/>
              </w:rPr>
              <w:t xml:space="preserve"> lung volume)</w:t>
            </w:r>
          </w:p>
        </w:tc>
        <w:tc>
          <w:tcPr>
            <w:tcW w:w="2160" w:type="dxa"/>
            <w:gridSpan w:val="2"/>
          </w:tcPr>
          <w:p w14:paraId="5DB523A9"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0925FE2A"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 CV</w:t>
            </w:r>
          </w:p>
        </w:tc>
        <w:tc>
          <w:tcPr>
            <w:tcW w:w="2115" w:type="dxa"/>
            <w:gridSpan w:val="2"/>
          </w:tcPr>
          <w:p w14:paraId="119436BA"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 CV</w:t>
            </w:r>
          </w:p>
        </w:tc>
      </w:tr>
      <w:tr w:rsidR="00196F23" w14:paraId="2919FE96"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00D1F6EF" w14:textId="77777777" w:rsidR="00196F23" w:rsidRPr="00007F6A" w:rsidRDefault="00196F23" w:rsidP="008C3F9A">
            <w:pPr>
              <w:rPr>
                <w:b w:val="0"/>
                <w:bCs w:val="0"/>
              </w:rPr>
            </w:pPr>
          </w:p>
        </w:tc>
        <w:tc>
          <w:tcPr>
            <w:tcW w:w="1080" w:type="dxa"/>
          </w:tcPr>
          <w:p w14:paraId="11FADD82"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60107DEC"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73BBA6D4"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00FBFE51"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E582119"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75FA9459"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r>
      <w:tr w:rsidR="00557BAE" w14:paraId="2387DD9B" w14:textId="77777777" w:rsidTr="008C3F9A">
        <w:tc>
          <w:tcPr>
            <w:cnfStyle w:val="001000000000" w:firstRow="0" w:lastRow="0" w:firstColumn="1" w:lastColumn="0" w:oddVBand="0" w:evenVBand="0" w:oddHBand="0" w:evenHBand="0" w:firstRowFirstColumn="0" w:firstRowLastColumn="0" w:lastRowFirstColumn="0" w:lastRowLastColumn="0"/>
            <w:tcW w:w="3054" w:type="dxa"/>
          </w:tcPr>
          <w:p w14:paraId="65489BD4" w14:textId="4825F201" w:rsidR="00557BAE" w:rsidRPr="006D2C64" w:rsidRDefault="00557BAE" w:rsidP="008C3F9A">
            <w:pPr>
              <w:jc w:val="left"/>
              <w:rPr>
                <w:bCs w:val="0"/>
                <w:sz w:val="23"/>
                <w:szCs w:val="23"/>
              </w:rPr>
            </w:pPr>
            <w:r w:rsidRPr="00944F19">
              <w:rPr>
                <w:bCs w:val="0"/>
              </w:rPr>
              <w:t>Normal Lung</w:t>
            </w:r>
          </w:p>
        </w:tc>
        <w:tc>
          <w:tcPr>
            <w:tcW w:w="1080" w:type="dxa"/>
            <w:shd w:val="clear" w:color="auto" w:fill="auto"/>
          </w:tcPr>
          <w:p w14:paraId="2D8EFDF7" w14:textId="6CCA2890"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shd w:val="clear" w:color="auto" w:fill="auto"/>
          </w:tcPr>
          <w:p w14:paraId="61B1C06C" w14:textId="22830524"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51</w:t>
            </w:r>
          </w:p>
        </w:tc>
        <w:tc>
          <w:tcPr>
            <w:tcW w:w="1080" w:type="dxa"/>
            <w:shd w:val="clear" w:color="auto" w:fill="auto"/>
          </w:tcPr>
          <w:p w14:paraId="7B2FEB50" w14:textId="350FDABC"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w:t>
            </w:r>
          </w:p>
        </w:tc>
        <w:tc>
          <w:tcPr>
            <w:tcW w:w="1080" w:type="dxa"/>
            <w:shd w:val="clear" w:color="auto" w:fill="auto"/>
          </w:tcPr>
          <w:p w14:paraId="78635478" w14:textId="3C472DCC"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7</w:t>
            </w:r>
          </w:p>
        </w:tc>
        <w:tc>
          <w:tcPr>
            <w:tcW w:w="1080" w:type="dxa"/>
            <w:shd w:val="clear" w:color="auto" w:fill="auto"/>
          </w:tcPr>
          <w:p w14:paraId="15AC7BE7" w14:textId="11B4BA3D"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w:t>
            </w:r>
          </w:p>
        </w:tc>
        <w:tc>
          <w:tcPr>
            <w:tcW w:w="1035" w:type="dxa"/>
            <w:shd w:val="clear" w:color="auto" w:fill="auto"/>
          </w:tcPr>
          <w:p w14:paraId="151A0D96" w14:textId="5D596271"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1</w:t>
            </w:r>
          </w:p>
        </w:tc>
      </w:tr>
      <w:tr w:rsidR="008F614F" w14:paraId="604011AA"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E4D39EF" w14:textId="13B8A4C6" w:rsidR="008F614F" w:rsidRPr="006D2C64" w:rsidRDefault="008F614F" w:rsidP="008C3F9A">
            <w:pPr>
              <w:jc w:val="left"/>
              <w:rPr>
                <w:bCs w:val="0"/>
                <w:sz w:val="23"/>
                <w:szCs w:val="23"/>
              </w:rPr>
            </w:pPr>
            <w:r w:rsidRPr="00944F19">
              <w:rPr>
                <w:bCs w:val="0"/>
              </w:rPr>
              <w:t>Low Attenuation area</w:t>
            </w:r>
          </w:p>
        </w:tc>
        <w:tc>
          <w:tcPr>
            <w:tcW w:w="1080" w:type="dxa"/>
            <w:shd w:val="clear" w:color="auto" w:fill="auto"/>
          </w:tcPr>
          <w:p w14:paraId="63B44942" w14:textId="597C23DA"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w:t>
            </w:r>
          </w:p>
        </w:tc>
        <w:tc>
          <w:tcPr>
            <w:tcW w:w="1080" w:type="dxa"/>
            <w:shd w:val="clear" w:color="auto" w:fill="auto"/>
          </w:tcPr>
          <w:p w14:paraId="166B551A" w14:textId="0A784062"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34</w:t>
            </w:r>
          </w:p>
        </w:tc>
        <w:tc>
          <w:tcPr>
            <w:tcW w:w="1080" w:type="dxa"/>
            <w:shd w:val="clear" w:color="auto" w:fill="auto"/>
          </w:tcPr>
          <w:p w14:paraId="2EAC7E0B" w14:textId="7E766605"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9</w:t>
            </w:r>
          </w:p>
        </w:tc>
        <w:tc>
          <w:tcPr>
            <w:tcW w:w="1080" w:type="dxa"/>
            <w:shd w:val="clear" w:color="auto" w:fill="auto"/>
          </w:tcPr>
          <w:p w14:paraId="2A6C3D4C" w14:textId="1F34D045"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0</w:t>
            </w:r>
          </w:p>
        </w:tc>
        <w:tc>
          <w:tcPr>
            <w:tcW w:w="1080" w:type="dxa"/>
            <w:shd w:val="clear" w:color="auto" w:fill="auto"/>
          </w:tcPr>
          <w:p w14:paraId="15784329" w14:textId="4826A3AF"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035" w:type="dxa"/>
            <w:shd w:val="clear" w:color="auto" w:fill="auto"/>
          </w:tcPr>
          <w:p w14:paraId="41B5385D" w14:textId="0D624865" w:rsidR="008F614F"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93</w:t>
            </w:r>
          </w:p>
        </w:tc>
      </w:tr>
      <w:tr w:rsidR="008F614F" w14:paraId="61862F68" w14:textId="77777777" w:rsidTr="008C3F9A">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14F28459" w14:textId="6D82249F" w:rsidR="008F614F" w:rsidRPr="006D2C64" w:rsidRDefault="008F614F" w:rsidP="008C3F9A">
            <w:pPr>
              <w:jc w:val="left"/>
              <w:rPr>
                <w:bCs w:val="0"/>
                <w:sz w:val="23"/>
                <w:szCs w:val="23"/>
              </w:rPr>
            </w:pPr>
            <w:r w:rsidRPr="00944F19">
              <w:rPr>
                <w:bCs w:val="0"/>
              </w:rPr>
              <w:t>Ground glass</w:t>
            </w:r>
          </w:p>
        </w:tc>
        <w:tc>
          <w:tcPr>
            <w:tcW w:w="1080" w:type="dxa"/>
            <w:shd w:val="clear" w:color="auto" w:fill="auto"/>
          </w:tcPr>
          <w:p w14:paraId="36CBF8CA" w14:textId="590B4DE9"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w:t>
            </w:r>
          </w:p>
        </w:tc>
        <w:tc>
          <w:tcPr>
            <w:tcW w:w="1080" w:type="dxa"/>
            <w:shd w:val="clear" w:color="auto" w:fill="auto"/>
          </w:tcPr>
          <w:p w14:paraId="4A142889" w14:textId="21B8BE16"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8</w:t>
            </w:r>
          </w:p>
        </w:tc>
        <w:tc>
          <w:tcPr>
            <w:tcW w:w="1080" w:type="dxa"/>
            <w:shd w:val="clear" w:color="auto" w:fill="auto"/>
          </w:tcPr>
          <w:p w14:paraId="0263F0BB" w14:textId="0E7FF9AD"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w:t>
            </w:r>
          </w:p>
        </w:tc>
        <w:tc>
          <w:tcPr>
            <w:tcW w:w="1080" w:type="dxa"/>
            <w:shd w:val="clear" w:color="auto" w:fill="auto"/>
          </w:tcPr>
          <w:p w14:paraId="4F16EB0F" w14:textId="5E9A110D"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7</w:t>
            </w:r>
          </w:p>
        </w:tc>
        <w:tc>
          <w:tcPr>
            <w:tcW w:w="1080" w:type="dxa"/>
            <w:shd w:val="clear" w:color="auto" w:fill="auto"/>
          </w:tcPr>
          <w:p w14:paraId="3D446FF9" w14:textId="578D0A32"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035" w:type="dxa"/>
            <w:shd w:val="clear" w:color="auto" w:fill="auto"/>
          </w:tcPr>
          <w:p w14:paraId="058885EB" w14:textId="58CCFE46" w:rsidR="008F614F"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56</w:t>
            </w:r>
          </w:p>
        </w:tc>
      </w:tr>
      <w:tr w:rsidR="00557BAE" w14:paraId="1E2E2097" w14:textId="77777777" w:rsidTr="008C3F9A">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3054" w:type="dxa"/>
          </w:tcPr>
          <w:p w14:paraId="73D59AF8" w14:textId="59A40C1E" w:rsidR="00557BAE" w:rsidRPr="006D2C64" w:rsidRDefault="00557BAE" w:rsidP="008C3F9A">
            <w:pPr>
              <w:jc w:val="left"/>
              <w:rPr>
                <w:sz w:val="23"/>
                <w:szCs w:val="23"/>
              </w:rPr>
            </w:pPr>
            <w:r w:rsidRPr="00944F19">
              <w:rPr>
                <w:bCs w:val="0"/>
              </w:rPr>
              <w:t>Honeycomb</w:t>
            </w:r>
          </w:p>
        </w:tc>
        <w:tc>
          <w:tcPr>
            <w:tcW w:w="1080" w:type="dxa"/>
            <w:shd w:val="clear" w:color="auto" w:fill="auto"/>
          </w:tcPr>
          <w:p w14:paraId="64A71567" w14:textId="5206DE06" w:rsidR="00557BAE" w:rsidRDefault="00C27E05"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6</w:t>
            </w:r>
          </w:p>
        </w:tc>
        <w:tc>
          <w:tcPr>
            <w:tcW w:w="1080" w:type="dxa"/>
            <w:shd w:val="clear" w:color="auto" w:fill="auto"/>
          </w:tcPr>
          <w:p w14:paraId="78ECED40" w14:textId="6C807EBE" w:rsidR="00557BAE" w:rsidRDefault="00C27E05"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07</w:t>
            </w:r>
          </w:p>
        </w:tc>
        <w:tc>
          <w:tcPr>
            <w:tcW w:w="1080" w:type="dxa"/>
            <w:shd w:val="clear" w:color="auto" w:fill="auto"/>
          </w:tcPr>
          <w:p w14:paraId="3456B27A" w14:textId="6AB2C49F" w:rsidR="00557BAE"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w:t>
            </w:r>
          </w:p>
        </w:tc>
        <w:tc>
          <w:tcPr>
            <w:tcW w:w="1080" w:type="dxa"/>
            <w:shd w:val="clear" w:color="auto" w:fill="auto"/>
          </w:tcPr>
          <w:p w14:paraId="7D09C078" w14:textId="672DE977" w:rsidR="00557BAE"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64</w:t>
            </w:r>
          </w:p>
        </w:tc>
        <w:tc>
          <w:tcPr>
            <w:tcW w:w="1080" w:type="dxa"/>
            <w:shd w:val="clear" w:color="auto" w:fill="auto"/>
          </w:tcPr>
          <w:p w14:paraId="7A29A6BD" w14:textId="67627509" w:rsidR="00557BAE"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8</w:t>
            </w:r>
          </w:p>
        </w:tc>
        <w:tc>
          <w:tcPr>
            <w:tcW w:w="1035" w:type="dxa"/>
            <w:shd w:val="clear" w:color="auto" w:fill="auto"/>
          </w:tcPr>
          <w:p w14:paraId="2AEE9746" w14:textId="4730CF4F" w:rsidR="00557BAE"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14</w:t>
            </w:r>
          </w:p>
        </w:tc>
      </w:tr>
      <w:tr w:rsidR="00557BAE" w14:paraId="732AF839" w14:textId="77777777" w:rsidTr="008C3F9A">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32449C1F" w14:textId="0571AE86" w:rsidR="00557BAE" w:rsidRPr="006D2C64" w:rsidRDefault="00557BAE" w:rsidP="008C3F9A">
            <w:pPr>
              <w:jc w:val="left"/>
              <w:rPr>
                <w:sz w:val="23"/>
                <w:szCs w:val="23"/>
              </w:rPr>
            </w:pPr>
            <w:r w:rsidRPr="00944F19">
              <w:rPr>
                <w:bCs w:val="0"/>
              </w:rPr>
              <w:lastRenderedPageBreak/>
              <w:t>Reticulation</w:t>
            </w:r>
          </w:p>
        </w:tc>
        <w:tc>
          <w:tcPr>
            <w:tcW w:w="1080" w:type="dxa"/>
            <w:shd w:val="clear" w:color="auto" w:fill="auto"/>
          </w:tcPr>
          <w:p w14:paraId="0D262389" w14:textId="7E8AF4EE" w:rsidR="00557BAE"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80" w:type="dxa"/>
            <w:shd w:val="clear" w:color="auto" w:fill="auto"/>
          </w:tcPr>
          <w:p w14:paraId="0B2E032F" w14:textId="33E350EA" w:rsidR="00557BAE"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4</w:t>
            </w:r>
          </w:p>
        </w:tc>
        <w:tc>
          <w:tcPr>
            <w:tcW w:w="1080" w:type="dxa"/>
            <w:shd w:val="clear" w:color="auto" w:fill="auto"/>
          </w:tcPr>
          <w:p w14:paraId="7F3CCF54" w14:textId="368DD8E6" w:rsidR="00557BAE"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w:t>
            </w:r>
          </w:p>
        </w:tc>
        <w:tc>
          <w:tcPr>
            <w:tcW w:w="1080" w:type="dxa"/>
            <w:shd w:val="clear" w:color="auto" w:fill="auto"/>
          </w:tcPr>
          <w:p w14:paraId="5AEABEA1" w14:textId="7AC6C92A" w:rsidR="00557BAE"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6</w:t>
            </w:r>
          </w:p>
        </w:tc>
        <w:tc>
          <w:tcPr>
            <w:tcW w:w="1080" w:type="dxa"/>
            <w:shd w:val="clear" w:color="auto" w:fill="auto"/>
          </w:tcPr>
          <w:p w14:paraId="7A9FFCBA" w14:textId="372059C1" w:rsidR="00557BAE"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w:t>
            </w:r>
          </w:p>
        </w:tc>
        <w:tc>
          <w:tcPr>
            <w:tcW w:w="1035" w:type="dxa"/>
            <w:shd w:val="clear" w:color="auto" w:fill="auto"/>
          </w:tcPr>
          <w:p w14:paraId="66AF6E65" w14:textId="6F200093" w:rsidR="00557BAE"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7</w:t>
            </w:r>
          </w:p>
        </w:tc>
      </w:tr>
    </w:tbl>
    <w:p w14:paraId="6358CB3D" w14:textId="14C2CC9D" w:rsidR="00F96E55" w:rsidRPr="00F96E55" w:rsidRDefault="00557BAE" w:rsidP="00557BAE">
      <w:pPr>
        <w:pStyle w:val="Aftertable"/>
      </w:pPr>
      <w:r>
        <w:t>FWHM: full width at half maximum; rBF: regional blood flow; rBV: regional blood volume; CV: coefficient of variation.</w:t>
      </w:r>
    </w:p>
    <w:p w14:paraId="0C6D109D" w14:textId="457CE48D" w:rsidR="00F96E55" w:rsidRDefault="00F96E55" w:rsidP="00F96E55">
      <w:pPr>
        <w:pStyle w:val="Heading4"/>
      </w:pPr>
      <w:r>
        <w:t>CT Vessel Metrics</w:t>
      </w:r>
    </w:p>
    <w:p w14:paraId="2DDA4E55" w14:textId="0BFA8E54" w:rsidR="005A615F" w:rsidRPr="005A615F" w:rsidRDefault="005A615F" w:rsidP="005A615F">
      <w:r>
        <w:t>Spearman’s coefficient of rank correlations between quantitative CT parenchymal metrics and DCE-MRI metrics are summarised in</w:t>
      </w:r>
      <w:r w:rsidR="000303A8">
        <w:t xml:space="preserve"> Table</w:t>
      </w:r>
      <w:r>
        <w:t xml:space="preserve"> </w:t>
      </w:r>
      <w:r w:rsidR="006D3700">
        <w:t>7.1</w:t>
      </w:r>
      <w:ins w:id="7801" w:author="Nicholas Weatherley" w:date="2019-03-04T21:11:00Z">
        <w:r w:rsidR="00F22DF2">
          <w:t>3</w:t>
        </w:r>
      </w:ins>
      <w:del w:id="7802" w:author="Nicholas Weatherley" w:date="2019-03-04T21:11:00Z">
        <w:r w:rsidR="006D3700" w:rsidDel="00F22DF2">
          <w:delText>2</w:delText>
        </w:r>
      </w:del>
      <w:r>
        <w:t xml:space="preserve"> The statistically significant correlation is gra</w:t>
      </w:r>
      <w:r w:rsidR="00305156">
        <w:t>phed</w:t>
      </w:r>
      <w:r w:rsidR="00340253">
        <w:t xml:space="preserve"> as a scatterplot in </w:t>
      </w:r>
      <w:r w:rsidR="000303A8">
        <w:t>Figure</w:t>
      </w:r>
      <w:r w:rsidR="00340253">
        <w:t xml:space="preserve"> 7.1</w:t>
      </w:r>
      <w:ins w:id="7803" w:author="Windows User" w:date="2018-11-02T11:16:00Z">
        <w:r w:rsidR="00F301D8">
          <w:t>7</w:t>
        </w:r>
      </w:ins>
      <w:del w:id="7804" w:author="Windows User" w:date="2018-11-02T11:16:00Z">
        <w:r w:rsidR="00340253" w:rsidDel="00F301D8">
          <w:delText>7</w:delText>
        </w:r>
      </w:del>
      <w:r w:rsidR="00305156">
        <w:t>.</w:t>
      </w:r>
    </w:p>
    <w:p w14:paraId="32278C54" w14:textId="4D0CA1B3" w:rsidR="00196F23" w:rsidRDefault="00196F23" w:rsidP="00134B1A">
      <w:pPr>
        <w:pStyle w:val="TableTitle0"/>
      </w:pPr>
      <w:bookmarkStart w:id="7805" w:name="_Toc3145563"/>
      <w:r>
        <w:t xml:space="preserve">Table </w:t>
      </w:r>
      <w:ins w:id="7806"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80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808" w:author="Nicholas Weatherley" w:date="2019-03-04T21:03:00Z">
        <w:r w:rsidR="00E96948">
          <w:rPr>
            <w:noProof/>
          </w:rPr>
          <w:t>13</w:t>
        </w:r>
        <w:r w:rsidR="00E96948">
          <w:fldChar w:fldCharType="end"/>
        </w:r>
      </w:ins>
      <w:ins w:id="7809" w:author="Windows User" w:date="2018-11-01T15:46:00Z">
        <w:del w:id="7810" w:author="Nicholas Weatherley" w:date="2019-03-04T21:03:00Z">
          <w:r w:rsidR="00743FFA" w:rsidDel="00E96948">
            <w:fldChar w:fldCharType="begin"/>
          </w:r>
          <w:r w:rsidR="00743FFA" w:rsidDel="00E96948">
            <w:delInstrText xml:space="preserve"> STYLEREF 1 \s </w:delInstrText>
          </w:r>
        </w:del>
      </w:ins>
      <w:del w:id="7811" w:author="Nicholas Weatherley" w:date="2019-03-04T21:03:00Z">
        <w:r w:rsidR="00743FFA" w:rsidDel="00E96948">
          <w:fldChar w:fldCharType="separate"/>
        </w:r>
        <w:r w:rsidR="0024585E" w:rsidDel="00E96948">
          <w:rPr>
            <w:noProof/>
          </w:rPr>
          <w:delText>7</w:delText>
        </w:r>
      </w:del>
      <w:ins w:id="7812" w:author="Windows User" w:date="2018-11-01T15:46:00Z">
        <w:del w:id="781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814" w:author="Nicholas Weatherley" w:date="2019-03-04T21:03:00Z">
        <w:r w:rsidR="00743FFA" w:rsidDel="00E96948">
          <w:fldChar w:fldCharType="end"/>
        </w:r>
      </w:del>
      <w:del w:id="781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12</w:delText>
        </w:r>
        <w:r w:rsidR="00BB544F" w:rsidDel="004435D9">
          <w:fldChar w:fldCharType="end"/>
        </w:r>
      </w:del>
      <w:r>
        <w:t>: Baseline DCE-MRI and quantitative CT vessel correlations</w:t>
      </w:r>
      <w:bookmarkEnd w:id="7805"/>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196F23" w14:paraId="50F8CD75" w14:textId="77777777" w:rsidTr="008C3F9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tcPr>
          <w:p w14:paraId="62ADD035" w14:textId="77777777" w:rsidR="00196F23" w:rsidRDefault="00196F23" w:rsidP="008C3F9A">
            <w:pPr>
              <w:jc w:val="center"/>
              <w:rPr>
                <w:color w:val="FFFFFF"/>
              </w:rPr>
            </w:pPr>
            <w:r w:rsidRPr="00007F6A">
              <w:rPr>
                <w:color w:val="FFFFFF"/>
              </w:rPr>
              <w:t>Physiology metric</w:t>
            </w:r>
          </w:p>
          <w:p w14:paraId="59EAF3E0" w14:textId="03B2E035" w:rsidR="0087627B" w:rsidRPr="00007F6A" w:rsidRDefault="0087627B" w:rsidP="0087627B">
            <w:pPr>
              <w:jc w:val="left"/>
              <w:rPr>
                <w:b w:val="0"/>
                <w:bCs w:val="0"/>
                <w:color w:val="FFFFFF"/>
              </w:rPr>
            </w:pPr>
            <w:r w:rsidRPr="00E7292D">
              <w:rPr>
                <w:bCs w:val="0"/>
                <w:color w:val="FFFFFF"/>
                <w:shd w:val="clear" w:color="auto" w:fill="000000" w:themeFill="text1"/>
              </w:rPr>
              <w:t>CT Metric</w:t>
            </w:r>
          </w:p>
        </w:tc>
        <w:tc>
          <w:tcPr>
            <w:tcW w:w="2160" w:type="dxa"/>
            <w:gridSpan w:val="2"/>
          </w:tcPr>
          <w:p w14:paraId="259AB1C4"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FWHM</w:t>
            </w:r>
          </w:p>
        </w:tc>
        <w:tc>
          <w:tcPr>
            <w:tcW w:w="2160" w:type="dxa"/>
            <w:gridSpan w:val="2"/>
          </w:tcPr>
          <w:p w14:paraId="3AA27A6E"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F CV</w:t>
            </w:r>
          </w:p>
        </w:tc>
        <w:tc>
          <w:tcPr>
            <w:tcW w:w="2115" w:type="dxa"/>
            <w:gridSpan w:val="2"/>
          </w:tcPr>
          <w:p w14:paraId="063F99B8" w14:textId="77777777" w:rsidR="00196F23" w:rsidRPr="00007F6A" w:rsidRDefault="00196F23" w:rsidP="008C3F9A">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rBV CV</w:t>
            </w:r>
          </w:p>
        </w:tc>
      </w:tr>
      <w:tr w:rsidR="00196F23" w14:paraId="65F9D265" w14:textId="77777777" w:rsidTr="008C3F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73EEE262" w14:textId="77777777" w:rsidR="00196F23" w:rsidRPr="00007F6A" w:rsidRDefault="00196F23" w:rsidP="008C3F9A">
            <w:pPr>
              <w:rPr>
                <w:b w:val="0"/>
                <w:bCs w:val="0"/>
              </w:rPr>
            </w:pPr>
          </w:p>
        </w:tc>
        <w:tc>
          <w:tcPr>
            <w:tcW w:w="1080" w:type="dxa"/>
          </w:tcPr>
          <w:p w14:paraId="2E6FC47C"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10D19EB1"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54C1B761"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80" w:type="dxa"/>
          </w:tcPr>
          <w:p w14:paraId="26A4DE3B"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c>
          <w:tcPr>
            <w:tcW w:w="1080" w:type="dxa"/>
          </w:tcPr>
          <w:p w14:paraId="1DEE36AE"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r</w:t>
            </w:r>
          </w:p>
        </w:tc>
        <w:tc>
          <w:tcPr>
            <w:tcW w:w="1035" w:type="dxa"/>
          </w:tcPr>
          <w:p w14:paraId="56B4825B" w14:textId="77777777" w:rsidR="00196F23" w:rsidRDefault="00196F23" w:rsidP="008C3F9A">
            <w:pPr>
              <w:jc w:val="center"/>
              <w:cnfStyle w:val="000000100000" w:firstRow="0" w:lastRow="0" w:firstColumn="0" w:lastColumn="0" w:oddVBand="0" w:evenVBand="0" w:oddHBand="1" w:evenHBand="0" w:firstRowFirstColumn="0" w:firstRowLastColumn="0" w:lastRowFirstColumn="0" w:lastRowLastColumn="0"/>
            </w:pPr>
            <w:r>
              <w:t>p</w:t>
            </w:r>
          </w:p>
        </w:tc>
      </w:tr>
      <w:tr w:rsidR="00557BAE" w14:paraId="1F8C4AE1" w14:textId="77777777" w:rsidTr="008C3F9A">
        <w:tc>
          <w:tcPr>
            <w:cnfStyle w:val="001000000000" w:firstRow="0" w:lastRow="0" w:firstColumn="1" w:lastColumn="0" w:oddVBand="0" w:evenVBand="0" w:oddHBand="0" w:evenHBand="0" w:firstRowFirstColumn="0" w:firstRowLastColumn="0" w:lastRowFirstColumn="0" w:lastRowLastColumn="0"/>
            <w:tcW w:w="3054" w:type="dxa"/>
          </w:tcPr>
          <w:p w14:paraId="3C0957C4" w14:textId="4BBA040B" w:rsidR="00557BAE" w:rsidRPr="006D2C64" w:rsidRDefault="00557BAE" w:rsidP="008C3F9A">
            <w:pPr>
              <w:jc w:val="left"/>
              <w:rPr>
                <w:bCs w:val="0"/>
                <w:sz w:val="23"/>
                <w:szCs w:val="23"/>
              </w:rPr>
            </w:pPr>
            <w:r w:rsidRPr="00944F19">
              <w:t>Total PVV (% of TLV)</w:t>
            </w:r>
          </w:p>
        </w:tc>
        <w:tc>
          <w:tcPr>
            <w:tcW w:w="1080" w:type="dxa"/>
            <w:shd w:val="clear" w:color="auto" w:fill="auto"/>
          </w:tcPr>
          <w:p w14:paraId="4D78C355" w14:textId="027FD7C1"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w:t>
            </w:r>
          </w:p>
        </w:tc>
        <w:tc>
          <w:tcPr>
            <w:tcW w:w="1080" w:type="dxa"/>
            <w:shd w:val="clear" w:color="auto" w:fill="auto"/>
          </w:tcPr>
          <w:p w14:paraId="2CEA7882" w14:textId="7D84B8DD"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5</w:t>
            </w:r>
          </w:p>
        </w:tc>
        <w:tc>
          <w:tcPr>
            <w:tcW w:w="1080" w:type="dxa"/>
            <w:shd w:val="clear" w:color="auto" w:fill="auto"/>
          </w:tcPr>
          <w:p w14:paraId="3A1DEAE5" w14:textId="776CCAD1"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w:t>
            </w:r>
          </w:p>
        </w:tc>
        <w:tc>
          <w:tcPr>
            <w:tcW w:w="1080" w:type="dxa"/>
            <w:shd w:val="clear" w:color="auto" w:fill="auto"/>
          </w:tcPr>
          <w:p w14:paraId="28C91A9A" w14:textId="23AD9E07"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33</w:t>
            </w:r>
          </w:p>
        </w:tc>
        <w:tc>
          <w:tcPr>
            <w:tcW w:w="1080" w:type="dxa"/>
            <w:shd w:val="clear" w:color="auto" w:fill="auto"/>
          </w:tcPr>
          <w:p w14:paraId="460E3D64" w14:textId="56942DCF"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w:t>
            </w:r>
          </w:p>
        </w:tc>
        <w:tc>
          <w:tcPr>
            <w:tcW w:w="1035" w:type="dxa"/>
            <w:shd w:val="clear" w:color="auto" w:fill="auto"/>
          </w:tcPr>
          <w:p w14:paraId="2B560F0E" w14:textId="0DAE520B"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67</w:t>
            </w:r>
          </w:p>
        </w:tc>
      </w:tr>
      <w:tr w:rsidR="00557BAE" w14:paraId="65E9749C" w14:textId="77777777" w:rsidTr="008F61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64215574" w14:textId="5F150A57" w:rsidR="00557BAE" w:rsidRPr="006D2C64" w:rsidRDefault="00557BAE" w:rsidP="008C3F9A">
            <w:pPr>
              <w:jc w:val="left"/>
              <w:rPr>
                <w:bCs w:val="0"/>
                <w:sz w:val="23"/>
                <w:szCs w:val="23"/>
              </w:rPr>
            </w:pPr>
            <w:r w:rsidRPr="00944F19">
              <w:t>PVV&lt;5 (% of TVV)</w:t>
            </w:r>
          </w:p>
        </w:tc>
        <w:tc>
          <w:tcPr>
            <w:tcW w:w="1080" w:type="dxa"/>
            <w:shd w:val="clear" w:color="auto" w:fill="auto"/>
          </w:tcPr>
          <w:p w14:paraId="6DD83A6D" w14:textId="6DDBF3DE" w:rsidR="00557BAE" w:rsidRPr="00C451F1" w:rsidRDefault="00C27E05"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w:t>
            </w:r>
          </w:p>
        </w:tc>
        <w:tc>
          <w:tcPr>
            <w:tcW w:w="1080" w:type="dxa"/>
            <w:shd w:val="clear" w:color="auto" w:fill="auto"/>
          </w:tcPr>
          <w:p w14:paraId="1B464808" w14:textId="2A278795" w:rsidR="00557BAE" w:rsidRPr="00C451F1" w:rsidRDefault="00C27E05"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6</w:t>
            </w:r>
          </w:p>
        </w:tc>
        <w:tc>
          <w:tcPr>
            <w:tcW w:w="1080" w:type="dxa"/>
            <w:shd w:val="clear" w:color="auto" w:fill="D9D9D9" w:themeFill="background1" w:themeFillShade="D9"/>
          </w:tcPr>
          <w:p w14:paraId="72462C0D" w14:textId="570ADA28" w:rsidR="00557BAE"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3</w:t>
            </w:r>
          </w:p>
        </w:tc>
        <w:tc>
          <w:tcPr>
            <w:tcW w:w="1080" w:type="dxa"/>
            <w:shd w:val="clear" w:color="auto" w:fill="D9D9D9" w:themeFill="background1" w:themeFillShade="D9"/>
          </w:tcPr>
          <w:p w14:paraId="0914E410" w14:textId="566001E7" w:rsidR="00557BAE"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6</w:t>
            </w:r>
          </w:p>
        </w:tc>
        <w:tc>
          <w:tcPr>
            <w:tcW w:w="1080" w:type="dxa"/>
            <w:shd w:val="clear" w:color="auto" w:fill="D9D9D9" w:themeFill="background1" w:themeFillShade="D9"/>
          </w:tcPr>
          <w:p w14:paraId="017DFEAD" w14:textId="79B116D1" w:rsidR="00557BAE"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5</w:t>
            </w:r>
          </w:p>
        </w:tc>
        <w:tc>
          <w:tcPr>
            <w:tcW w:w="1035" w:type="dxa"/>
            <w:shd w:val="clear" w:color="auto" w:fill="D9D9D9" w:themeFill="background1" w:themeFillShade="D9"/>
          </w:tcPr>
          <w:p w14:paraId="599FE38D" w14:textId="19C5408C" w:rsidR="00557BAE" w:rsidRPr="00C451F1" w:rsidRDefault="008F614F" w:rsidP="008C3F9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3</w:t>
            </w:r>
          </w:p>
        </w:tc>
      </w:tr>
      <w:tr w:rsidR="00557BAE" w14:paraId="2E5DDEED" w14:textId="77777777" w:rsidTr="008C3F9A">
        <w:trPr>
          <w:trHeight w:val="670"/>
        </w:trPr>
        <w:tc>
          <w:tcPr>
            <w:cnfStyle w:val="001000000000" w:firstRow="0" w:lastRow="0" w:firstColumn="1" w:lastColumn="0" w:oddVBand="0" w:evenVBand="0" w:oddHBand="0" w:evenHBand="0" w:firstRowFirstColumn="0" w:firstRowLastColumn="0" w:lastRowFirstColumn="0" w:lastRowLastColumn="0"/>
            <w:tcW w:w="3054" w:type="dxa"/>
          </w:tcPr>
          <w:p w14:paraId="482B688D" w14:textId="731DE110" w:rsidR="00557BAE" w:rsidRPr="006D2C64" w:rsidRDefault="00557BAE" w:rsidP="008C3F9A">
            <w:pPr>
              <w:jc w:val="left"/>
              <w:rPr>
                <w:bCs w:val="0"/>
                <w:sz w:val="23"/>
                <w:szCs w:val="23"/>
              </w:rPr>
            </w:pPr>
            <w:r w:rsidRPr="00944F19">
              <w:t>PVV&lt;10 (% of TVV)</w:t>
            </w:r>
          </w:p>
        </w:tc>
        <w:tc>
          <w:tcPr>
            <w:tcW w:w="1080" w:type="dxa"/>
            <w:shd w:val="clear" w:color="auto" w:fill="auto"/>
          </w:tcPr>
          <w:p w14:paraId="4456C7EF" w14:textId="0B9AC6BF"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80" w:type="dxa"/>
            <w:shd w:val="clear" w:color="auto" w:fill="auto"/>
          </w:tcPr>
          <w:p w14:paraId="5040E614" w14:textId="4BC73EFD" w:rsidR="00557BAE" w:rsidRPr="00C451F1" w:rsidRDefault="00C27E05"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40</w:t>
            </w:r>
          </w:p>
        </w:tc>
        <w:tc>
          <w:tcPr>
            <w:tcW w:w="1080" w:type="dxa"/>
            <w:shd w:val="clear" w:color="auto" w:fill="auto"/>
          </w:tcPr>
          <w:p w14:paraId="64C76754" w14:textId="5519D3F5"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5</w:t>
            </w:r>
          </w:p>
        </w:tc>
        <w:tc>
          <w:tcPr>
            <w:tcW w:w="1080" w:type="dxa"/>
            <w:shd w:val="clear" w:color="auto" w:fill="auto"/>
          </w:tcPr>
          <w:p w14:paraId="50D3E817" w14:textId="5AE55417"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2</w:t>
            </w:r>
          </w:p>
        </w:tc>
        <w:tc>
          <w:tcPr>
            <w:tcW w:w="1080" w:type="dxa"/>
            <w:shd w:val="clear" w:color="auto" w:fill="auto"/>
          </w:tcPr>
          <w:p w14:paraId="6C7BADBE" w14:textId="2AD7DA63"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035" w:type="dxa"/>
            <w:shd w:val="clear" w:color="auto" w:fill="auto"/>
          </w:tcPr>
          <w:p w14:paraId="5FC547BC" w14:textId="32B22F43" w:rsidR="00557BAE" w:rsidRPr="00C451F1" w:rsidRDefault="008F614F" w:rsidP="008C3F9A">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2</w:t>
            </w:r>
          </w:p>
        </w:tc>
      </w:tr>
    </w:tbl>
    <w:p w14:paraId="6079D114" w14:textId="0A28251E" w:rsidR="00F96E55" w:rsidRDefault="00557BAE" w:rsidP="00557BAE">
      <w:pPr>
        <w:pStyle w:val="Aftertable"/>
      </w:pPr>
      <w:r>
        <w:t>PVV: Pulmonary vascular volume; TLV: total lung volume; TVV: total vascular volume; FWHM: full width at half maximum; rBF: regional blood f</w:t>
      </w:r>
      <w:r w:rsidR="008F614F">
        <w:t>low; rBV: regional blood volume</w:t>
      </w:r>
      <w:r>
        <w:t>.</w:t>
      </w:r>
    </w:p>
    <w:p w14:paraId="59F26CCF" w14:textId="1505DCC5" w:rsidR="00A92EB9" w:rsidRDefault="003B6ED4" w:rsidP="00A92EB9">
      <w:pPr>
        <w:pStyle w:val="figure"/>
      </w:pPr>
      <w:r>
        <w:rPr>
          <w:noProof/>
          <w:lang w:eastAsia="en-GB"/>
        </w:rPr>
        <w:drawing>
          <wp:inline distT="0" distB="0" distL="0" distR="0" wp14:anchorId="1CF33933" wp14:editId="3C9F47F0">
            <wp:extent cx="6038215" cy="2194560"/>
            <wp:effectExtent l="0" t="0" r="698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DCE and qCT.png"/>
                    <pic:cNvPicPr/>
                  </pic:nvPicPr>
                  <pic:blipFill>
                    <a:blip r:embed="rId203">
                      <a:extLst>
                        <a:ext uri="{28A0092B-C50C-407E-A947-70E740481C1C}">
                          <a14:useLocalDpi xmlns:a14="http://schemas.microsoft.com/office/drawing/2010/main" val="0"/>
                        </a:ext>
                      </a:extLst>
                    </a:blip>
                    <a:stretch>
                      <a:fillRect/>
                    </a:stretch>
                  </pic:blipFill>
                  <pic:spPr>
                    <a:xfrm>
                      <a:off x="0" y="0"/>
                      <a:ext cx="6038215" cy="2194560"/>
                    </a:xfrm>
                    <a:prstGeom prst="rect">
                      <a:avLst/>
                    </a:prstGeom>
                  </pic:spPr>
                </pic:pic>
              </a:graphicData>
            </a:graphic>
          </wp:inline>
        </w:drawing>
      </w:r>
    </w:p>
    <w:p w14:paraId="63A3B573" w14:textId="13136B26" w:rsidR="005A615F" w:rsidRDefault="000303A8" w:rsidP="00A92EB9">
      <w:pPr>
        <w:pStyle w:val="Caption"/>
      </w:pPr>
      <w:bookmarkStart w:id="7816" w:name="_Toc3145461"/>
      <w:r>
        <w:t>Figure</w:t>
      </w:r>
      <w:r w:rsidR="00A92EB9">
        <w:t xml:space="preserve"> </w:t>
      </w:r>
      <w:ins w:id="7817"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81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819" w:author="Nicholas Weatherley" w:date="2019-03-05T22:36:00Z">
        <w:r w:rsidR="00D5585D">
          <w:rPr>
            <w:noProof/>
          </w:rPr>
          <w:t>17</w:t>
        </w:r>
        <w:r w:rsidR="00D5585D">
          <w:fldChar w:fldCharType="end"/>
        </w:r>
      </w:ins>
      <w:ins w:id="7820" w:author="Windows User" w:date="2018-11-01T14:27:00Z">
        <w:del w:id="7821" w:author="Nicholas Weatherley" w:date="2019-03-05T22:36:00Z">
          <w:r w:rsidR="002F70B6" w:rsidDel="00D5585D">
            <w:fldChar w:fldCharType="begin"/>
          </w:r>
          <w:r w:rsidR="002F70B6" w:rsidDel="00D5585D">
            <w:delInstrText xml:space="preserve"> STYLEREF 1 \s </w:delInstrText>
          </w:r>
        </w:del>
      </w:ins>
      <w:del w:id="7822" w:author="Nicholas Weatherley" w:date="2019-03-05T22:36:00Z">
        <w:r w:rsidR="002F70B6" w:rsidDel="00D5585D">
          <w:fldChar w:fldCharType="separate"/>
        </w:r>
        <w:r w:rsidR="0024585E" w:rsidDel="00D5585D">
          <w:rPr>
            <w:noProof/>
          </w:rPr>
          <w:delText>7</w:delText>
        </w:r>
      </w:del>
      <w:ins w:id="7823" w:author="Windows User" w:date="2018-11-01T14:27:00Z">
        <w:del w:id="782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825" w:author="Nicholas Weatherley" w:date="2019-03-05T22:36:00Z">
        <w:r w:rsidR="002F70B6" w:rsidDel="00D5585D">
          <w:fldChar w:fldCharType="end"/>
        </w:r>
      </w:del>
      <w:del w:id="782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340253"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340253" w:rsidDel="00135BE2">
          <w:rPr>
            <w:noProof/>
          </w:rPr>
          <w:delText>17</w:delText>
        </w:r>
        <w:r w:rsidR="00C87381" w:rsidDel="00135BE2">
          <w:fldChar w:fldCharType="end"/>
        </w:r>
      </w:del>
      <w:r w:rsidR="00A92EB9">
        <w:t>: Regional blood flow</w:t>
      </w:r>
      <w:r w:rsidR="002C3F34">
        <w:t xml:space="preserve"> / volume</w:t>
      </w:r>
      <w:r w:rsidR="00A92EB9">
        <w:t xml:space="preserve"> and pulmonary vascular volume scatterplot</w:t>
      </w:r>
      <w:r w:rsidR="00340253">
        <w:t>s</w:t>
      </w:r>
      <w:r w:rsidR="00A92EB9">
        <w:t>.</w:t>
      </w:r>
      <w:bookmarkEnd w:id="7816"/>
    </w:p>
    <w:p w14:paraId="3EF9FCB0" w14:textId="29DA58E3" w:rsidR="00A92EB9" w:rsidRPr="00A92EB9" w:rsidRDefault="00A92EB9" w:rsidP="00A92EB9">
      <w:pPr>
        <w:pStyle w:val="Figuretext"/>
      </w:pPr>
      <w:r>
        <w:t xml:space="preserve">rBF: regional blood flow; </w:t>
      </w:r>
      <w:r w:rsidR="002C3F34">
        <w:t>rBV: regional blood volume</w:t>
      </w:r>
      <w:r>
        <w:t>; PVV&lt;5: pulmonary vascular volume of vessels &lt; 5mm diameter as a proportion of total vascular volume.</w:t>
      </w:r>
    </w:p>
    <w:p w14:paraId="1193713B" w14:textId="49AD393B" w:rsidR="009833CA" w:rsidRDefault="0045456E" w:rsidP="009833CA">
      <w:pPr>
        <w:pStyle w:val="Heading3"/>
      </w:pPr>
      <w:r>
        <w:lastRenderedPageBreak/>
        <w:t>Post-Hoc Analyse</w:t>
      </w:r>
      <w:r w:rsidR="009833CA">
        <w:t>s</w:t>
      </w:r>
    </w:p>
    <w:p w14:paraId="4CECA69F" w14:textId="34CEB671" w:rsidR="003D452F" w:rsidRDefault="00446C2F" w:rsidP="00446C2F">
      <w:pPr>
        <w:pStyle w:val="Heading4"/>
      </w:pPr>
      <w:r>
        <w:t xml:space="preserve">DCE-MRI and Xenon </w:t>
      </w:r>
      <w:del w:id="7827" w:author="Windows User" w:date="2018-10-30T16:10:00Z">
        <w:r w:rsidDel="001D42B0">
          <w:delText>Diffusion</w:delText>
        </w:r>
      </w:del>
      <w:ins w:id="7828" w:author="Windows User" w:date="2018-10-30T16:10:00Z">
        <w:r w:rsidR="001D42B0">
          <w:t>Exchange</w:t>
        </w:r>
      </w:ins>
    </w:p>
    <w:p w14:paraId="718CFC0E" w14:textId="2632DF52" w:rsidR="00305156" w:rsidRDefault="00C255C4" w:rsidP="009B3EEA">
      <w:r>
        <w:t xml:space="preserve">Post-hoc </w:t>
      </w:r>
      <w:r w:rsidR="0099174E">
        <w:t>correlations</w:t>
      </w:r>
      <w:r>
        <w:t xml:space="preserve"> were assessed between xenon MRS-based RBC:TP and DCE-MRI metrics </w:t>
      </w:r>
      <w:r w:rsidR="00E7296C">
        <w:t>(n=12)</w:t>
      </w:r>
      <w:r w:rsidR="005F31B5">
        <w:t xml:space="preserve">, </w:t>
      </w:r>
      <w:r>
        <w:t>using Spearman’s Coefficient of Rank Correlation. Th</w:t>
      </w:r>
      <w:r w:rsidR="00F20BBF">
        <w:t>ese are summarised i</w:t>
      </w:r>
      <w:r w:rsidR="006913F6">
        <w:t>n</w:t>
      </w:r>
      <w:r w:rsidR="000303A8">
        <w:t xml:space="preserve"> Table</w:t>
      </w:r>
      <w:r w:rsidR="006913F6">
        <w:t xml:space="preserve"> 7.1</w:t>
      </w:r>
      <w:ins w:id="7829" w:author="Nicholas Weatherley" w:date="2019-03-04T21:11:00Z">
        <w:r w:rsidR="00F22DF2">
          <w:t>4</w:t>
        </w:r>
      </w:ins>
      <w:del w:id="7830" w:author="Nicholas Weatherley" w:date="2019-03-04T21:11:00Z">
        <w:r w:rsidR="006913F6" w:rsidDel="00F22DF2">
          <w:delText>3</w:delText>
        </w:r>
      </w:del>
      <w:r w:rsidR="006913F6">
        <w:t xml:space="preserve"> and </w:t>
      </w:r>
      <w:r w:rsidR="000303A8">
        <w:t>Figure</w:t>
      </w:r>
      <w:r w:rsidR="006913F6">
        <w:t xml:space="preserve"> 7.18</w:t>
      </w:r>
      <w:r>
        <w:t>.</w:t>
      </w:r>
    </w:p>
    <w:p w14:paraId="025D964A" w14:textId="08259CB9" w:rsidR="00305156" w:rsidRDefault="00305156" w:rsidP="009B3EEA">
      <w:pPr>
        <w:pStyle w:val="TableTitle0"/>
      </w:pPr>
      <w:bookmarkStart w:id="7831" w:name="_Toc3145564"/>
      <w:r>
        <w:t xml:space="preserve">Table </w:t>
      </w:r>
      <w:ins w:id="7832"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83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834" w:author="Nicholas Weatherley" w:date="2019-03-04T21:03:00Z">
        <w:r w:rsidR="00E96948">
          <w:rPr>
            <w:noProof/>
          </w:rPr>
          <w:t>14</w:t>
        </w:r>
        <w:r w:rsidR="00E96948">
          <w:fldChar w:fldCharType="end"/>
        </w:r>
      </w:ins>
      <w:ins w:id="7835" w:author="Windows User" w:date="2018-11-01T15:46:00Z">
        <w:del w:id="7836" w:author="Nicholas Weatherley" w:date="2019-03-04T21:03:00Z">
          <w:r w:rsidR="00743FFA" w:rsidDel="00E96948">
            <w:fldChar w:fldCharType="begin"/>
          </w:r>
          <w:r w:rsidR="00743FFA" w:rsidDel="00E96948">
            <w:delInstrText xml:space="preserve"> STYLEREF 1 \s </w:delInstrText>
          </w:r>
        </w:del>
      </w:ins>
      <w:del w:id="7837" w:author="Nicholas Weatherley" w:date="2019-03-04T21:03:00Z">
        <w:r w:rsidR="00743FFA" w:rsidDel="00E96948">
          <w:fldChar w:fldCharType="separate"/>
        </w:r>
        <w:r w:rsidR="0024585E" w:rsidDel="00E96948">
          <w:rPr>
            <w:noProof/>
          </w:rPr>
          <w:delText>7</w:delText>
        </w:r>
      </w:del>
      <w:ins w:id="7838" w:author="Windows User" w:date="2018-11-01T15:46:00Z">
        <w:del w:id="783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840" w:author="Nicholas Weatherley" w:date="2019-03-04T21:03:00Z">
        <w:r w:rsidR="00743FFA" w:rsidDel="00E96948">
          <w:fldChar w:fldCharType="end"/>
        </w:r>
      </w:del>
      <w:del w:id="7841"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13</w:delText>
        </w:r>
        <w:r w:rsidR="00BB544F" w:rsidDel="004435D9">
          <w:fldChar w:fldCharType="end"/>
        </w:r>
      </w:del>
      <w:r>
        <w:t xml:space="preserve">: </w:t>
      </w:r>
      <w:r w:rsidR="00E43D02">
        <w:t>Correlations between Xenon-derived RBC:TP and DCE-MRI metrics</w:t>
      </w:r>
      <w:bookmarkEnd w:id="7831"/>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5F31B5" w14:paraId="3C028B59" w14:textId="77777777" w:rsidTr="005F31B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vAlign w:val="center"/>
          </w:tcPr>
          <w:p w14:paraId="6B6D3A25" w14:textId="3C64A65B" w:rsidR="005F31B5" w:rsidRPr="00007F6A" w:rsidRDefault="005F31B5" w:rsidP="005F31B5">
            <w:pPr>
              <w:jc w:val="center"/>
              <w:rPr>
                <w:b w:val="0"/>
                <w:bCs w:val="0"/>
                <w:color w:val="FFFFFF"/>
              </w:rPr>
            </w:pPr>
          </w:p>
        </w:tc>
        <w:tc>
          <w:tcPr>
            <w:tcW w:w="6435" w:type="dxa"/>
            <w:gridSpan w:val="6"/>
          </w:tcPr>
          <w:p w14:paraId="21CC771E" w14:textId="543F1C04" w:rsidR="005F31B5" w:rsidRPr="00007F6A" w:rsidRDefault="005F31B5" w:rsidP="00305156">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DCE-MRI Metric</w:t>
            </w:r>
            <w:r w:rsidR="00E857DB">
              <w:rPr>
                <w:b w:val="0"/>
                <w:bCs w:val="0"/>
                <w:color w:val="FFFFFF"/>
              </w:rPr>
              <w:t xml:space="preserve"> (means)</w:t>
            </w:r>
          </w:p>
        </w:tc>
      </w:tr>
      <w:tr w:rsidR="005F31B5" w14:paraId="6F619CEE" w14:textId="77777777" w:rsidTr="00511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48A899D1" w14:textId="77777777" w:rsidR="005F31B5" w:rsidRPr="00007F6A" w:rsidRDefault="005F31B5" w:rsidP="00305156">
            <w:pPr>
              <w:rPr>
                <w:b w:val="0"/>
                <w:bCs w:val="0"/>
              </w:rPr>
            </w:pPr>
          </w:p>
        </w:tc>
        <w:tc>
          <w:tcPr>
            <w:tcW w:w="2160" w:type="dxa"/>
            <w:gridSpan w:val="2"/>
          </w:tcPr>
          <w:p w14:paraId="3509AF95" w14:textId="6B3FA52F" w:rsidR="005F31B5" w:rsidRDefault="005F31B5" w:rsidP="00305156">
            <w:pPr>
              <w:jc w:val="center"/>
              <w:cnfStyle w:val="000000100000" w:firstRow="0" w:lastRow="0" w:firstColumn="0" w:lastColumn="0" w:oddVBand="0" w:evenVBand="0" w:oddHBand="1" w:evenHBand="0" w:firstRowFirstColumn="0" w:firstRowLastColumn="0" w:lastRowFirstColumn="0" w:lastRowLastColumn="0"/>
            </w:pPr>
            <w:r>
              <w:t>FWHM</w:t>
            </w:r>
          </w:p>
        </w:tc>
        <w:tc>
          <w:tcPr>
            <w:tcW w:w="2160" w:type="dxa"/>
            <w:gridSpan w:val="2"/>
          </w:tcPr>
          <w:p w14:paraId="0AF64176" w14:textId="03B0E115" w:rsidR="005F31B5" w:rsidRDefault="005F31B5" w:rsidP="00305156">
            <w:pPr>
              <w:jc w:val="center"/>
              <w:cnfStyle w:val="000000100000" w:firstRow="0" w:lastRow="0" w:firstColumn="0" w:lastColumn="0" w:oddVBand="0" w:evenVBand="0" w:oddHBand="1" w:evenHBand="0" w:firstRowFirstColumn="0" w:firstRowLastColumn="0" w:lastRowFirstColumn="0" w:lastRowLastColumn="0"/>
            </w:pPr>
            <w:r>
              <w:t>rBF</w:t>
            </w:r>
          </w:p>
        </w:tc>
        <w:tc>
          <w:tcPr>
            <w:tcW w:w="2115" w:type="dxa"/>
            <w:gridSpan w:val="2"/>
          </w:tcPr>
          <w:p w14:paraId="5E61F785" w14:textId="33B79069" w:rsidR="005F31B5" w:rsidRDefault="005F31B5" w:rsidP="00305156">
            <w:pPr>
              <w:jc w:val="center"/>
              <w:cnfStyle w:val="000000100000" w:firstRow="0" w:lastRow="0" w:firstColumn="0" w:lastColumn="0" w:oddVBand="0" w:evenVBand="0" w:oddHBand="1" w:evenHBand="0" w:firstRowFirstColumn="0" w:firstRowLastColumn="0" w:lastRowFirstColumn="0" w:lastRowLastColumn="0"/>
            </w:pPr>
            <w:r>
              <w:t>rBV</w:t>
            </w:r>
          </w:p>
        </w:tc>
      </w:tr>
      <w:tr w:rsidR="005F31B5" w14:paraId="64EE4B57" w14:textId="77777777" w:rsidTr="00E7296C">
        <w:tc>
          <w:tcPr>
            <w:cnfStyle w:val="001000000000" w:firstRow="0" w:lastRow="0" w:firstColumn="1" w:lastColumn="0" w:oddVBand="0" w:evenVBand="0" w:oddHBand="0" w:evenHBand="0" w:firstRowFirstColumn="0" w:firstRowLastColumn="0" w:lastRowFirstColumn="0" w:lastRowLastColumn="0"/>
            <w:tcW w:w="3054" w:type="dxa"/>
            <w:vMerge/>
          </w:tcPr>
          <w:p w14:paraId="0ECE3AB8" w14:textId="5C011C38" w:rsidR="005F31B5" w:rsidRPr="006D2C64" w:rsidRDefault="005F31B5" w:rsidP="00305156">
            <w:pPr>
              <w:jc w:val="left"/>
              <w:rPr>
                <w:bCs w:val="0"/>
                <w:sz w:val="23"/>
                <w:szCs w:val="23"/>
              </w:rPr>
            </w:pPr>
          </w:p>
        </w:tc>
        <w:tc>
          <w:tcPr>
            <w:tcW w:w="1080" w:type="dxa"/>
            <w:shd w:val="clear" w:color="auto" w:fill="auto"/>
          </w:tcPr>
          <w:p w14:paraId="18AF59D2" w14:textId="357AD712"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1A1590E1" w14:textId="44999BB0"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4863B512" w14:textId="53F69A16"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34264942" w14:textId="36820E17"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3BD53B06" w14:textId="366368DD"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35" w:type="dxa"/>
            <w:shd w:val="clear" w:color="auto" w:fill="auto"/>
          </w:tcPr>
          <w:p w14:paraId="7E462B0B" w14:textId="1EBABE54" w:rsidR="005F31B5" w:rsidRPr="00C451F1" w:rsidRDefault="005F31B5" w:rsidP="00305156">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r>
      <w:tr w:rsidR="005F31B5" w14:paraId="4D775115" w14:textId="77777777" w:rsidTr="00E729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24CD3CAC" w14:textId="73B6E326" w:rsidR="005F31B5" w:rsidRPr="006D2C64" w:rsidRDefault="005F31B5" w:rsidP="00E7296C">
            <w:pPr>
              <w:jc w:val="left"/>
              <w:rPr>
                <w:bCs w:val="0"/>
                <w:sz w:val="23"/>
                <w:szCs w:val="23"/>
              </w:rPr>
            </w:pPr>
            <w:r>
              <w:rPr>
                <w:bCs w:val="0"/>
                <w:sz w:val="23"/>
                <w:szCs w:val="23"/>
              </w:rPr>
              <w:t>RBC:</w:t>
            </w:r>
            <w:r w:rsidR="00E7296C">
              <w:rPr>
                <w:bCs w:val="0"/>
                <w:sz w:val="23"/>
                <w:szCs w:val="23"/>
              </w:rPr>
              <w:t>TP</w:t>
            </w:r>
          </w:p>
        </w:tc>
        <w:tc>
          <w:tcPr>
            <w:tcW w:w="1080" w:type="dxa"/>
            <w:shd w:val="clear" w:color="auto" w:fill="D9D9D9" w:themeFill="background1" w:themeFillShade="D9"/>
          </w:tcPr>
          <w:p w14:paraId="709D53D2" w14:textId="1FBFA01C" w:rsidR="005F31B5" w:rsidRPr="00C451F1" w:rsidRDefault="00E7296C"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4</w:t>
            </w:r>
          </w:p>
        </w:tc>
        <w:tc>
          <w:tcPr>
            <w:tcW w:w="1080" w:type="dxa"/>
            <w:shd w:val="clear" w:color="auto" w:fill="D9D9D9" w:themeFill="background1" w:themeFillShade="D9"/>
          </w:tcPr>
          <w:p w14:paraId="5EA5881D" w14:textId="3D4F1456" w:rsidR="005F31B5" w:rsidRPr="00C451F1" w:rsidRDefault="00E7296C"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6</w:t>
            </w:r>
          </w:p>
        </w:tc>
        <w:tc>
          <w:tcPr>
            <w:tcW w:w="1080" w:type="dxa"/>
            <w:shd w:val="clear" w:color="auto" w:fill="auto"/>
          </w:tcPr>
          <w:p w14:paraId="0F639EE0" w14:textId="4C3A27C7" w:rsidR="005F31B5" w:rsidRPr="00C451F1" w:rsidRDefault="00E7296C"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00E857DB">
              <w:rPr>
                <w:sz w:val="20"/>
                <w:szCs w:val="20"/>
              </w:rPr>
              <w:t>09</w:t>
            </w:r>
          </w:p>
        </w:tc>
        <w:tc>
          <w:tcPr>
            <w:tcW w:w="1080" w:type="dxa"/>
            <w:shd w:val="clear" w:color="auto" w:fill="auto"/>
          </w:tcPr>
          <w:p w14:paraId="7BD29EC9" w14:textId="33D83F22" w:rsidR="005F31B5" w:rsidRPr="00C451F1" w:rsidRDefault="00E857D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33</w:t>
            </w:r>
          </w:p>
        </w:tc>
        <w:tc>
          <w:tcPr>
            <w:tcW w:w="1080" w:type="dxa"/>
            <w:shd w:val="clear" w:color="auto" w:fill="auto"/>
          </w:tcPr>
          <w:p w14:paraId="5A2273B0" w14:textId="7408AA8B" w:rsidR="005F31B5" w:rsidRPr="00C451F1" w:rsidRDefault="00E857D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w:t>
            </w:r>
          </w:p>
        </w:tc>
        <w:tc>
          <w:tcPr>
            <w:tcW w:w="1035" w:type="dxa"/>
            <w:shd w:val="clear" w:color="auto" w:fill="auto"/>
          </w:tcPr>
          <w:p w14:paraId="76BD0BB7" w14:textId="5016FB58" w:rsidR="005F31B5" w:rsidRPr="00C451F1" w:rsidRDefault="00E857DB" w:rsidP="0030515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62</w:t>
            </w:r>
          </w:p>
        </w:tc>
      </w:tr>
    </w:tbl>
    <w:p w14:paraId="03CC2BDF" w14:textId="0830D3EF" w:rsidR="00305156" w:rsidRDefault="00E43D02" w:rsidP="00305156">
      <w:pPr>
        <w:pStyle w:val="Aftertable"/>
      </w:pPr>
      <w:r>
        <w:t>DCE-MRI: dynamic contrast-enhanced magnetic resonance imaging;</w:t>
      </w:r>
      <w:r w:rsidR="00305156">
        <w:t xml:space="preserve"> FWHM: full width at half maximum; rBF: regional blood flow; rBV: regional blood volum</w:t>
      </w:r>
      <w:r w:rsidR="00E857DB">
        <w:t>e</w:t>
      </w:r>
      <w:r>
        <w:t>; RBC:TP: red blood cell to tissue / plasma ratio.</w:t>
      </w:r>
    </w:p>
    <w:p w14:paraId="01A2A9A1" w14:textId="1B139A2A" w:rsidR="0036160A" w:rsidRDefault="00511931" w:rsidP="0036160A">
      <w:pPr>
        <w:pStyle w:val="figure"/>
      </w:pPr>
      <w:r>
        <w:rPr>
          <w:noProof/>
          <w:lang w:eastAsia="en-GB"/>
        </w:rPr>
        <w:drawing>
          <wp:inline distT="0" distB="0" distL="0" distR="0" wp14:anchorId="5A0DF3CE" wp14:editId="3EB2A796">
            <wp:extent cx="3912108" cy="2859024"/>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MTT and RBC-TP.png"/>
                    <pic:cNvPicPr/>
                  </pic:nvPicPr>
                  <pic:blipFill>
                    <a:blip r:embed="rId204">
                      <a:extLst>
                        <a:ext uri="{28A0092B-C50C-407E-A947-70E740481C1C}">
                          <a14:useLocalDpi xmlns:a14="http://schemas.microsoft.com/office/drawing/2010/main" val="0"/>
                        </a:ext>
                      </a:extLst>
                    </a:blip>
                    <a:stretch>
                      <a:fillRect/>
                    </a:stretch>
                  </pic:blipFill>
                  <pic:spPr>
                    <a:xfrm>
                      <a:off x="0" y="0"/>
                      <a:ext cx="3912108" cy="2859024"/>
                    </a:xfrm>
                    <a:prstGeom prst="rect">
                      <a:avLst/>
                    </a:prstGeom>
                  </pic:spPr>
                </pic:pic>
              </a:graphicData>
            </a:graphic>
          </wp:inline>
        </w:drawing>
      </w:r>
    </w:p>
    <w:p w14:paraId="43E61B80" w14:textId="17406CB7" w:rsidR="0036160A" w:rsidRDefault="000303A8" w:rsidP="0036160A">
      <w:pPr>
        <w:pStyle w:val="Caption"/>
      </w:pPr>
      <w:bookmarkStart w:id="7842" w:name="_Toc3145462"/>
      <w:r>
        <w:t>Figure</w:t>
      </w:r>
      <w:r w:rsidR="0036160A">
        <w:t xml:space="preserve"> </w:t>
      </w:r>
      <w:ins w:id="7843"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844"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845" w:author="Nicholas Weatherley" w:date="2019-03-05T22:36:00Z">
        <w:r w:rsidR="00D5585D">
          <w:rPr>
            <w:noProof/>
          </w:rPr>
          <w:t>18</w:t>
        </w:r>
        <w:r w:rsidR="00D5585D">
          <w:fldChar w:fldCharType="end"/>
        </w:r>
      </w:ins>
      <w:ins w:id="7846" w:author="Windows User" w:date="2018-11-01T14:27:00Z">
        <w:del w:id="7847" w:author="Nicholas Weatherley" w:date="2019-03-05T22:36:00Z">
          <w:r w:rsidR="002F70B6" w:rsidDel="00D5585D">
            <w:fldChar w:fldCharType="begin"/>
          </w:r>
          <w:r w:rsidR="002F70B6" w:rsidDel="00D5585D">
            <w:delInstrText xml:space="preserve"> STYLEREF 1 \s </w:delInstrText>
          </w:r>
        </w:del>
      </w:ins>
      <w:del w:id="7848" w:author="Nicholas Weatherley" w:date="2019-03-05T22:36:00Z">
        <w:r w:rsidR="002F70B6" w:rsidDel="00D5585D">
          <w:fldChar w:fldCharType="separate"/>
        </w:r>
        <w:r w:rsidR="0024585E" w:rsidDel="00D5585D">
          <w:rPr>
            <w:noProof/>
          </w:rPr>
          <w:delText>7</w:delText>
        </w:r>
      </w:del>
      <w:ins w:id="7849" w:author="Windows User" w:date="2018-11-01T14:27:00Z">
        <w:del w:id="7850"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851" w:author="Nicholas Weatherley" w:date="2019-03-05T22:36:00Z">
        <w:r w:rsidR="002F70B6" w:rsidDel="00D5585D">
          <w:fldChar w:fldCharType="end"/>
        </w:r>
      </w:del>
      <w:del w:id="7852"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6913F6"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6913F6" w:rsidDel="00135BE2">
          <w:rPr>
            <w:noProof/>
          </w:rPr>
          <w:delText>18</w:delText>
        </w:r>
        <w:r w:rsidR="00C87381" w:rsidDel="00135BE2">
          <w:fldChar w:fldCharType="end"/>
        </w:r>
      </w:del>
      <w:r w:rsidR="0036160A">
        <w:t>:</w:t>
      </w:r>
      <w:r w:rsidR="0036160A" w:rsidRPr="0036160A">
        <w:t xml:space="preserve"> </w:t>
      </w:r>
      <w:r w:rsidR="0036160A">
        <w:t>RBC:TP and FWHM</w:t>
      </w:r>
      <w:bookmarkEnd w:id="7842"/>
    </w:p>
    <w:p w14:paraId="251E3620" w14:textId="23E38A24" w:rsidR="0036160A" w:rsidRDefault="0036160A" w:rsidP="0036160A">
      <w:pPr>
        <w:pStyle w:val="Aftertable"/>
      </w:pPr>
      <w:r>
        <w:t>RBC:TP: red blood cell to tissue / plasma ratio; FWHM: full width at half maximum.</w:t>
      </w:r>
    </w:p>
    <w:p w14:paraId="49B113BF" w14:textId="16BC4036" w:rsidR="00D36D35" w:rsidRPr="00D36D35" w:rsidRDefault="00D36D35" w:rsidP="00D36D35">
      <w:r>
        <w:t>There was also a trend between change in RBC:TP and change in FWHM over 6 months (r = -0.48; p = 0.201) and 12-months (r = -0.647; p = 0.091), although neither reached statistical significance.</w:t>
      </w:r>
    </w:p>
    <w:p w14:paraId="23E7B760" w14:textId="4DC6C280" w:rsidR="00446C2F" w:rsidRDefault="00446C2F" w:rsidP="00446C2F">
      <w:pPr>
        <w:pStyle w:val="Heading4"/>
      </w:pPr>
      <w:r>
        <w:lastRenderedPageBreak/>
        <w:t>DCE-MRI and DW-MRI</w:t>
      </w:r>
    </w:p>
    <w:p w14:paraId="2631F5B6" w14:textId="08AE061D" w:rsidR="00F20BBF" w:rsidRPr="00F20BBF" w:rsidRDefault="00F20BBF" w:rsidP="00F20BBF">
      <w:r>
        <w:t>Post-hoc correlations were assessed between DW-MRI outcomes and DCE-MRI metrics (n=12), using Spearman’s Coefficient of Rank Correlation. Th</w:t>
      </w:r>
      <w:r w:rsidR="006D3700">
        <w:t>ese are summarised in</w:t>
      </w:r>
      <w:r w:rsidR="000303A8">
        <w:t xml:space="preserve"> Table</w:t>
      </w:r>
      <w:r w:rsidR="006D3700">
        <w:t xml:space="preserve"> 7.1</w:t>
      </w:r>
      <w:ins w:id="7853" w:author="Nicholas Weatherley" w:date="2019-03-04T21:11:00Z">
        <w:r w:rsidR="00F22DF2">
          <w:t>5</w:t>
        </w:r>
      </w:ins>
      <w:del w:id="7854" w:author="Nicholas Weatherley" w:date="2019-03-04T21:11:00Z">
        <w:r w:rsidR="006D3700" w:rsidDel="00F22DF2">
          <w:delText>4</w:delText>
        </w:r>
      </w:del>
      <w:r>
        <w:t>.</w:t>
      </w:r>
      <w:r w:rsidR="00463A66">
        <w:t xml:space="preserve"> No correlations were statistically </w:t>
      </w:r>
      <w:r w:rsidR="00052E1E">
        <w:t>significant.</w:t>
      </w:r>
    </w:p>
    <w:p w14:paraId="2FB7FB2C" w14:textId="49ACC480" w:rsidR="00F20BBF" w:rsidRDefault="00F20BBF" w:rsidP="009B3EEA">
      <w:pPr>
        <w:pStyle w:val="TableTitle0"/>
      </w:pPr>
      <w:bookmarkStart w:id="7855" w:name="_Toc3145565"/>
      <w:r>
        <w:t xml:space="preserve">Table </w:t>
      </w:r>
      <w:ins w:id="7856"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857"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858" w:author="Nicholas Weatherley" w:date="2019-03-04T21:03:00Z">
        <w:r w:rsidR="00E96948">
          <w:rPr>
            <w:noProof/>
          </w:rPr>
          <w:t>15</w:t>
        </w:r>
        <w:r w:rsidR="00E96948">
          <w:fldChar w:fldCharType="end"/>
        </w:r>
      </w:ins>
      <w:ins w:id="7859" w:author="Windows User" w:date="2018-11-01T15:46:00Z">
        <w:del w:id="7860" w:author="Nicholas Weatherley" w:date="2019-03-04T21:03:00Z">
          <w:r w:rsidR="00743FFA" w:rsidDel="00E96948">
            <w:fldChar w:fldCharType="begin"/>
          </w:r>
          <w:r w:rsidR="00743FFA" w:rsidDel="00E96948">
            <w:delInstrText xml:space="preserve"> STYLEREF 1 \s </w:delInstrText>
          </w:r>
        </w:del>
      </w:ins>
      <w:del w:id="7861" w:author="Nicholas Weatherley" w:date="2019-03-04T21:03:00Z">
        <w:r w:rsidR="00743FFA" w:rsidDel="00E96948">
          <w:fldChar w:fldCharType="separate"/>
        </w:r>
        <w:r w:rsidR="0024585E" w:rsidDel="00E96948">
          <w:rPr>
            <w:noProof/>
          </w:rPr>
          <w:delText>7</w:delText>
        </w:r>
      </w:del>
      <w:ins w:id="7862" w:author="Windows User" w:date="2018-11-01T15:46:00Z">
        <w:del w:id="7863"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864" w:author="Nicholas Weatherley" w:date="2019-03-04T21:03:00Z">
        <w:r w:rsidR="00743FFA" w:rsidDel="00E96948">
          <w:fldChar w:fldCharType="end"/>
        </w:r>
      </w:del>
      <w:del w:id="7865"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14</w:delText>
        </w:r>
        <w:r w:rsidR="00BB544F" w:rsidDel="004435D9">
          <w:fldChar w:fldCharType="end"/>
        </w:r>
      </w:del>
      <w:r>
        <w:t>: Correlations between</w:t>
      </w:r>
      <w:r w:rsidR="00652156">
        <w:t xml:space="preserve"> </w:t>
      </w:r>
      <w:r w:rsidR="00652156" w:rsidRPr="00652156">
        <w:rPr>
          <w:vertAlign w:val="superscript"/>
        </w:rPr>
        <w:t>3</w:t>
      </w:r>
      <w:r w:rsidR="00652156">
        <w:t>He</w:t>
      </w:r>
      <w:r>
        <w:t xml:space="preserve"> </w:t>
      </w:r>
      <w:r w:rsidR="00652156">
        <w:t>DW-MRI</w:t>
      </w:r>
      <w:r>
        <w:t xml:space="preserve"> and DCE-MRI metrics</w:t>
      </w:r>
      <w:bookmarkEnd w:id="7855"/>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F20BBF" w14:paraId="5F6E1748" w14:textId="77777777" w:rsidTr="00D46E7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vAlign w:val="center"/>
          </w:tcPr>
          <w:p w14:paraId="402B8C71" w14:textId="33B4EBAE" w:rsidR="00F20BBF" w:rsidRPr="00007F6A" w:rsidRDefault="00A53453" w:rsidP="00D46E7D">
            <w:pPr>
              <w:jc w:val="center"/>
              <w:rPr>
                <w:b w:val="0"/>
                <w:bCs w:val="0"/>
                <w:color w:val="FFFFFF"/>
              </w:rPr>
            </w:pPr>
            <w:r>
              <w:rPr>
                <w:b w:val="0"/>
                <w:bCs w:val="0"/>
                <w:color w:val="FFFFFF"/>
              </w:rPr>
              <w:t>DW-MRI</w:t>
            </w:r>
          </w:p>
        </w:tc>
        <w:tc>
          <w:tcPr>
            <w:tcW w:w="6435" w:type="dxa"/>
            <w:gridSpan w:val="6"/>
          </w:tcPr>
          <w:p w14:paraId="61B7B380" w14:textId="77777777" w:rsidR="00F20BBF" w:rsidRPr="00007F6A" w:rsidRDefault="00F20BBF" w:rsidP="00D46E7D">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DCE-MRI Metric</w:t>
            </w:r>
          </w:p>
        </w:tc>
      </w:tr>
      <w:tr w:rsidR="00F20BBF" w14:paraId="07FDC0A2" w14:textId="77777777" w:rsidTr="00D46E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1D800092" w14:textId="77777777" w:rsidR="00F20BBF" w:rsidRPr="00007F6A" w:rsidRDefault="00F20BBF" w:rsidP="00D46E7D">
            <w:pPr>
              <w:rPr>
                <w:b w:val="0"/>
                <w:bCs w:val="0"/>
              </w:rPr>
            </w:pPr>
          </w:p>
        </w:tc>
        <w:tc>
          <w:tcPr>
            <w:tcW w:w="2160" w:type="dxa"/>
            <w:gridSpan w:val="2"/>
          </w:tcPr>
          <w:p w14:paraId="52A2AB98" w14:textId="4FD76DE6" w:rsidR="00F20BBF" w:rsidRDefault="00F20BBF" w:rsidP="00D46E7D">
            <w:pPr>
              <w:jc w:val="center"/>
              <w:cnfStyle w:val="000000100000" w:firstRow="0" w:lastRow="0" w:firstColumn="0" w:lastColumn="0" w:oddVBand="0" w:evenVBand="0" w:oddHBand="1" w:evenHBand="0" w:firstRowFirstColumn="0" w:firstRowLastColumn="0" w:lastRowFirstColumn="0" w:lastRowLastColumn="0"/>
            </w:pPr>
            <w:r>
              <w:t>FWHM</w:t>
            </w:r>
            <w:r w:rsidR="00F27A73">
              <w:t xml:space="preserve"> mean</w:t>
            </w:r>
          </w:p>
        </w:tc>
        <w:tc>
          <w:tcPr>
            <w:tcW w:w="2160" w:type="dxa"/>
            <w:gridSpan w:val="2"/>
          </w:tcPr>
          <w:p w14:paraId="459DB5CB" w14:textId="6E357D9F" w:rsidR="00F20BBF" w:rsidRDefault="00F20BBF" w:rsidP="00D46E7D">
            <w:pPr>
              <w:jc w:val="center"/>
              <w:cnfStyle w:val="000000100000" w:firstRow="0" w:lastRow="0" w:firstColumn="0" w:lastColumn="0" w:oddVBand="0" w:evenVBand="0" w:oddHBand="1" w:evenHBand="0" w:firstRowFirstColumn="0" w:firstRowLastColumn="0" w:lastRowFirstColumn="0" w:lastRowLastColumn="0"/>
            </w:pPr>
            <w:r>
              <w:t>rBF</w:t>
            </w:r>
          </w:p>
        </w:tc>
        <w:tc>
          <w:tcPr>
            <w:tcW w:w="2115" w:type="dxa"/>
            <w:gridSpan w:val="2"/>
          </w:tcPr>
          <w:p w14:paraId="4E5402D7" w14:textId="48DD3862" w:rsidR="00F20BBF" w:rsidRDefault="00F20BBF" w:rsidP="00D46E7D">
            <w:pPr>
              <w:jc w:val="center"/>
              <w:cnfStyle w:val="000000100000" w:firstRow="0" w:lastRow="0" w:firstColumn="0" w:lastColumn="0" w:oddVBand="0" w:evenVBand="0" w:oddHBand="1" w:evenHBand="0" w:firstRowFirstColumn="0" w:firstRowLastColumn="0" w:lastRowFirstColumn="0" w:lastRowLastColumn="0"/>
            </w:pPr>
            <w:r>
              <w:t>rBV</w:t>
            </w:r>
          </w:p>
        </w:tc>
      </w:tr>
      <w:tr w:rsidR="00F20BBF" w14:paraId="7284EAF9" w14:textId="77777777" w:rsidTr="00D46E7D">
        <w:tc>
          <w:tcPr>
            <w:cnfStyle w:val="001000000000" w:firstRow="0" w:lastRow="0" w:firstColumn="1" w:lastColumn="0" w:oddVBand="0" w:evenVBand="0" w:oddHBand="0" w:evenHBand="0" w:firstRowFirstColumn="0" w:firstRowLastColumn="0" w:lastRowFirstColumn="0" w:lastRowLastColumn="0"/>
            <w:tcW w:w="3054" w:type="dxa"/>
            <w:vMerge/>
          </w:tcPr>
          <w:p w14:paraId="2CD3C81E" w14:textId="77777777" w:rsidR="00F20BBF" w:rsidRPr="006D2C64" w:rsidRDefault="00F20BBF" w:rsidP="00D46E7D">
            <w:pPr>
              <w:jc w:val="left"/>
              <w:rPr>
                <w:bCs w:val="0"/>
                <w:sz w:val="23"/>
                <w:szCs w:val="23"/>
              </w:rPr>
            </w:pPr>
          </w:p>
        </w:tc>
        <w:tc>
          <w:tcPr>
            <w:tcW w:w="1080" w:type="dxa"/>
            <w:shd w:val="clear" w:color="auto" w:fill="auto"/>
          </w:tcPr>
          <w:p w14:paraId="53B0E264"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43E9F8B6"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01F7248E"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0142052D"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5CCD3B8E"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35" w:type="dxa"/>
            <w:shd w:val="clear" w:color="auto" w:fill="auto"/>
          </w:tcPr>
          <w:p w14:paraId="4872ADDE" w14:textId="77777777" w:rsidR="00F20BBF" w:rsidRPr="00C451F1" w:rsidRDefault="00F20BB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r>
      <w:tr w:rsidR="00F20BBF" w14:paraId="30D1FCDD" w14:textId="77777777" w:rsidTr="00F27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70373DAD" w14:textId="490444FC" w:rsidR="00F20BBF" w:rsidRPr="006D2C64" w:rsidRDefault="00F27A73" w:rsidP="00D46E7D">
            <w:pPr>
              <w:jc w:val="left"/>
              <w:rPr>
                <w:bCs w:val="0"/>
                <w:sz w:val="23"/>
                <w:szCs w:val="23"/>
              </w:rPr>
            </w:pPr>
            <w:r>
              <w:rPr>
                <w:bCs w:val="0"/>
                <w:sz w:val="23"/>
                <w:szCs w:val="23"/>
              </w:rPr>
              <w:t>ADC mean</w:t>
            </w:r>
          </w:p>
        </w:tc>
        <w:tc>
          <w:tcPr>
            <w:tcW w:w="1080" w:type="dxa"/>
            <w:shd w:val="clear" w:color="auto" w:fill="auto"/>
          </w:tcPr>
          <w:p w14:paraId="1246135B" w14:textId="73FD9E40" w:rsidR="00F20BBF" w:rsidRPr="00C451F1" w:rsidRDefault="00F27A73"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1</w:t>
            </w:r>
          </w:p>
        </w:tc>
        <w:tc>
          <w:tcPr>
            <w:tcW w:w="1080" w:type="dxa"/>
            <w:shd w:val="clear" w:color="auto" w:fill="auto"/>
          </w:tcPr>
          <w:p w14:paraId="25614721" w14:textId="63AD03BF" w:rsidR="00F20BBF" w:rsidRPr="00C451F1" w:rsidRDefault="00F27A73"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30</w:t>
            </w:r>
          </w:p>
        </w:tc>
        <w:tc>
          <w:tcPr>
            <w:tcW w:w="1080" w:type="dxa"/>
            <w:shd w:val="clear" w:color="auto" w:fill="auto"/>
          </w:tcPr>
          <w:p w14:paraId="1FF271E4" w14:textId="2C7BB940" w:rsidR="00F20BBF" w:rsidRPr="00C451F1" w:rsidRDefault="00E3168F"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w:t>
            </w:r>
          </w:p>
        </w:tc>
        <w:tc>
          <w:tcPr>
            <w:tcW w:w="1080" w:type="dxa"/>
            <w:shd w:val="clear" w:color="auto" w:fill="auto"/>
          </w:tcPr>
          <w:p w14:paraId="3307F472" w14:textId="217EA75D" w:rsidR="00F20BBF" w:rsidRPr="00C451F1" w:rsidRDefault="00E3168F"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83</w:t>
            </w:r>
          </w:p>
        </w:tc>
        <w:tc>
          <w:tcPr>
            <w:tcW w:w="1080" w:type="dxa"/>
            <w:shd w:val="clear" w:color="auto" w:fill="auto"/>
          </w:tcPr>
          <w:p w14:paraId="5339913B" w14:textId="12E76FD5" w:rsidR="00F20BBF" w:rsidRPr="00C451F1" w:rsidRDefault="00E3168F"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w:t>
            </w:r>
          </w:p>
        </w:tc>
        <w:tc>
          <w:tcPr>
            <w:tcW w:w="1035" w:type="dxa"/>
            <w:shd w:val="clear" w:color="auto" w:fill="auto"/>
          </w:tcPr>
          <w:p w14:paraId="628559C6" w14:textId="53B9F813" w:rsidR="00F20BBF" w:rsidRPr="00C451F1" w:rsidRDefault="00E3168F"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63</w:t>
            </w:r>
          </w:p>
        </w:tc>
      </w:tr>
      <w:tr w:rsidR="00F27A73" w14:paraId="70D4FA02" w14:textId="77777777" w:rsidTr="00F27A73">
        <w:tc>
          <w:tcPr>
            <w:cnfStyle w:val="001000000000" w:firstRow="0" w:lastRow="0" w:firstColumn="1" w:lastColumn="0" w:oddVBand="0" w:evenVBand="0" w:oddHBand="0" w:evenHBand="0" w:firstRowFirstColumn="0" w:firstRowLastColumn="0" w:lastRowFirstColumn="0" w:lastRowLastColumn="0"/>
            <w:tcW w:w="3054" w:type="dxa"/>
          </w:tcPr>
          <w:p w14:paraId="7915AE41" w14:textId="35881005" w:rsidR="00F27A73" w:rsidRDefault="00F27A73" w:rsidP="00D46E7D">
            <w:pPr>
              <w:jc w:val="left"/>
              <w:rPr>
                <w:bCs w:val="0"/>
                <w:sz w:val="23"/>
                <w:szCs w:val="23"/>
              </w:rPr>
            </w:pPr>
            <w:r>
              <w:rPr>
                <w:bCs w:val="0"/>
                <w:sz w:val="23"/>
                <w:szCs w:val="23"/>
              </w:rPr>
              <w:t>Lm</w:t>
            </w:r>
            <w:r w:rsidRPr="00F27A73">
              <w:rPr>
                <w:bCs w:val="0"/>
                <w:sz w:val="23"/>
                <w:szCs w:val="23"/>
                <w:vertAlign w:val="subscript"/>
              </w:rPr>
              <w:t>D</w:t>
            </w:r>
            <w:r>
              <w:rPr>
                <w:bCs w:val="0"/>
                <w:sz w:val="23"/>
                <w:szCs w:val="23"/>
              </w:rPr>
              <w:t xml:space="preserve"> mean</w:t>
            </w:r>
          </w:p>
        </w:tc>
        <w:tc>
          <w:tcPr>
            <w:tcW w:w="1080" w:type="dxa"/>
            <w:shd w:val="clear" w:color="auto" w:fill="auto"/>
          </w:tcPr>
          <w:p w14:paraId="4FCAFB4F" w14:textId="175BA422" w:rsidR="00F27A73" w:rsidRDefault="00F27A7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w:t>
            </w:r>
          </w:p>
        </w:tc>
        <w:tc>
          <w:tcPr>
            <w:tcW w:w="1080" w:type="dxa"/>
            <w:shd w:val="clear" w:color="auto" w:fill="auto"/>
          </w:tcPr>
          <w:p w14:paraId="3917DDBE" w14:textId="31B4745C" w:rsidR="00F27A73" w:rsidRDefault="00F27A7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2</w:t>
            </w:r>
          </w:p>
        </w:tc>
        <w:tc>
          <w:tcPr>
            <w:tcW w:w="1080" w:type="dxa"/>
            <w:shd w:val="clear" w:color="auto" w:fill="auto"/>
          </w:tcPr>
          <w:p w14:paraId="63A285E8" w14:textId="206EC580" w:rsidR="00F27A73" w:rsidRDefault="00E3168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w:t>
            </w:r>
          </w:p>
        </w:tc>
        <w:tc>
          <w:tcPr>
            <w:tcW w:w="1080" w:type="dxa"/>
            <w:shd w:val="clear" w:color="auto" w:fill="auto"/>
          </w:tcPr>
          <w:p w14:paraId="6CF804D9" w14:textId="549B75BF" w:rsidR="00F27A73" w:rsidRDefault="00E3168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3</w:t>
            </w:r>
          </w:p>
        </w:tc>
        <w:tc>
          <w:tcPr>
            <w:tcW w:w="1080" w:type="dxa"/>
            <w:shd w:val="clear" w:color="auto" w:fill="auto"/>
          </w:tcPr>
          <w:p w14:paraId="01DEE46F" w14:textId="2277B31F" w:rsidR="00F27A73" w:rsidRDefault="00E3168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w:t>
            </w:r>
          </w:p>
        </w:tc>
        <w:tc>
          <w:tcPr>
            <w:tcW w:w="1035" w:type="dxa"/>
            <w:shd w:val="clear" w:color="auto" w:fill="auto"/>
          </w:tcPr>
          <w:p w14:paraId="5EEE2381" w14:textId="651F6222" w:rsidR="00F27A73" w:rsidRDefault="00E3168F"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5</w:t>
            </w:r>
          </w:p>
        </w:tc>
      </w:tr>
    </w:tbl>
    <w:p w14:paraId="1773BA82" w14:textId="69C8E689" w:rsidR="00446C2F" w:rsidRDefault="00F20BBF" w:rsidP="00463A66">
      <w:pPr>
        <w:pStyle w:val="Aftertable"/>
      </w:pPr>
      <w:r>
        <w:t>DCE-MRI: dynamic contrast-enhanced magnetic resonance imaging;</w:t>
      </w:r>
      <w:r w:rsidR="00A53453">
        <w:t xml:space="preserve"> DW-MRI: diffusion-weighted magnetic resonance imaging;</w:t>
      </w:r>
      <w:r>
        <w:t xml:space="preserve"> FWHM: full width at half maximum; rBF: regional blood flow; rBV: regional blood volume; </w:t>
      </w:r>
      <w:r w:rsidR="00463A66">
        <w:t>ADC: apparent diffusion coefficient; Lm</w:t>
      </w:r>
      <w:r w:rsidR="00463A66" w:rsidRPr="00463A66">
        <w:rPr>
          <w:vertAlign w:val="subscript"/>
        </w:rPr>
        <w:t>D</w:t>
      </w:r>
      <w:r w:rsidR="00463A66">
        <w:t>: mean linear density.</w:t>
      </w:r>
    </w:p>
    <w:p w14:paraId="5D2087F5" w14:textId="69EC77F9" w:rsidR="00446C2F" w:rsidRDefault="00446C2F" w:rsidP="00446C2F">
      <w:pPr>
        <w:pStyle w:val="Heading4"/>
      </w:pPr>
      <w:r>
        <w:t>DCE-MRI and Ventilation Imaging</w:t>
      </w:r>
    </w:p>
    <w:p w14:paraId="4EA20957" w14:textId="172D384A" w:rsidR="00A53453" w:rsidRPr="00F20BBF" w:rsidRDefault="00A53453" w:rsidP="00A53453">
      <w:r>
        <w:t xml:space="preserve">Post-hoc correlations were assessed between </w:t>
      </w:r>
      <w:r>
        <w:rPr>
          <w:vertAlign w:val="superscript"/>
        </w:rPr>
        <w:t>3</w:t>
      </w:r>
      <w:r>
        <w:t>He ventilation outcomes and DCE-MRI metrics (n=12), using Spearman’s Coefficient of Rank Correlation. The</w:t>
      </w:r>
      <w:r w:rsidR="006D3700">
        <w:t>se are summarised in</w:t>
      </w:r>
      <w:r w:rsidR="000303A8">
        <w:t xml:space="preserve"> Table</w:t>
      </w:r>
      <w:r w:rsidR="006D3700">
        <w:t xml:space="preserve"> 7.1</w:t>
      </w:r>
      <w:ins w:id="7866" w:author="Nicholas Weatherley" w:date="2019-03-04T21:11:00Z">
        <w:r w:rsidR="00F22DF2">
          <w:t>6</w:t>
        </w:r>
      </w:ins>
      <w:del w:id="7867" w:author="Nicholas Weatherley" w:date="2019-03-04T21:11:00Z">
        <w:r w:rsidR="006D3700" w:rsidDel="00F22DF2">
          <w:delText>5</w:delText>
        </w:r>
      </w:del>
      <w:r w:rsidR="006D3700">
        <w:t>.</w:t>
      </w:r>
      <w:r>
        <w:t xml:space="preserve"> No correlations were statistically significant.</w:t>
      </w:r>
    </w:p>
    <w:p w14:paraId="394D31BD" w14:textId="6DC0FC04" w:rsidR="00A53453" w:rsidRDefault="00A53453" w:rsidP="009B3EEA">
      <w:pPr>
        <w:pStyle w:val="TableTitle0"/>
      </w:pPr>
      <w:bookmarkStart w:id="7868" w:name="_Toc3145566"/>
      <w:r>
        <w:t xml:space="preserve">Table </w:t>
      </w:r>
      <w:ins w:id="7869" w:author="Nicholas Weatherley" w:date="2019-03-04T21:03:00Z">
        <w:r w:rsidR="00E96948">
          <w:fldChar w:fldCharType="begin"/>
        </w:r>
        <w:r w:rsidR="00E96948">
          <w:instrText xml:space="preserve"> STYLEREF 1 \s </w:instrText>
        </w:r>
      </w:ins>
      <w:r w:rsidR="00E96948">
        <w:fldChar w:fldCharType="separate"/>
      </w:r>
      <w:r w:rsidR="00E96948">
        <w:rPr>
          <w:noProof/>
        </w:rPr>
        <w:t>7</w:t>
      </w:r>
      <w:ins w:id="7870"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7871" w:author="Nicholas Weatherley" w:date="2019-03-04T21:03:00Z">
        <w:r w:rsidR="00E96948">
          <w:rPr>
            <w:noProof/>
          </w:rPr>
          <w:t>16</w:t>
        </w:r>
        <w:r w:rsidR="00E96948">
          <w:fldChar w:fldCharType="end"/>
        </w:r>
      </w:ins>
      <w:ins w:id="7872" w:author="Windows User" w:date="2018-11-01T15:46:00Z">
        <w:del w:id="7873" w:author="Nicholas Weatherley" w:date="2019-03-04T21:03:00Z">
          <w:r w:rsidR="00743FFA" w:rsidDel="00E96948">
            <w:fldChar w:fldCharType="begin"/>
          </w:r>
          <w:r w:rsidR="00743FFA" w:rsidDel="00E96948">
            <w:delInstrText xml:space="preserve"> STYLEREF 1 \s </w:delInstrText>
          </w:r>
        </w:del>
      </w:ins>
      <w:del w:id="7874" w:author="Nicholas Weatherley" w:date="2019-03-04T21:03:00Z">
        <w:r w:rsidR="00743FFA" w:rsidDel="00E96948">
          <w:fldChar w:fldCharType="separate"/>
        </w:r>
        <w:r w:rsidR="0024585E" w:rsidDel="00E96948">
          <w:rPr>
            <w:noProof/>
          </w:rPr>
          <w:delText>7</w:delText>
        </w:r>
      </w:del>
      <w:ins w:id="7875" w:author="Windows User" w:date="2018-11-01T15:46:00Z">
        <w:del w:id="7876"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7877" w:author="Nicholas Weatherley" w:date="2019-03-04T21:03:00Z">
        <w:r w:rsidR="00743FFA" w:rsidDel="00E96948">
          <w:fldChar w:fldCharType="end"/>
        </w:r>
      </w:del>
      <w:del w:id="7878" w:author="Windows User" w:date="2018-10-30T10:16:00Z">
        <w:r w:rsidR="00BB544F" w:rsidDel="004435D9">
          <w:fldChar w:fldCharType="begin"/>
        </w:r>
        <w:r w:rsidR="00BB544F" w:rsidDel="004435D9">
          <w:delInstrText xml:space="preserve"> STYLEREF 1 \s </w:delInstrText>
        </w:r>
        <w:r w:rsidR="00BB544F" w:rsidDel="004435D9">
          <w:fldChar w:fldCharType="separate"/>
        </w:r>
        <w:r w:rsidR="006D3700" w:rsidDel="004435D9">
          <w:rPr>
            <w:noProof/>
          </w:rPr>
          <w:delText>7</w:delText>
        </w:r>
        <w:r w:rsidR="00BB544F" w:rsidDel="004435D9">
          <w:fldChar w:fldCharType="end"/>
        </w:r>
        <w:r w:rsidR="00BB544F" w:rsidDel="004435D9">
          <w:delText>.</w:delText>
        </w:r>
        <w:r w:rsidR="00BB544F" w:rsidDel="004435D9">
          <w:fldChar w:fldCharType="begin"/>
        </w:r>
        <w:r w:rsidR="00BB544F" w:rsidDel="004435D9">
          <w:delInstrText xml:space="preserve"> SEQ Table \* ARABIC \s 1 </w:delInstrText>
        </w:r>
        <w:r w:rsidR="00BB544F" w:rsidDel="004435D9">
          <w:fldChar w:fldCharType="separate"/>
        </w:r>
        <w:r w:rsidR="006D3700" w:rsidDel="004435D9">
          <w:rPr>
            <w:noProof/>
          </w:rPr>
          <w:delText>15</w:delText>
        </w:r>
        <w:r w:rsidR="00BB544F" w:rsidDel="004435D9">
          <w:fldChar w:fldCharType="end"/>
        </w:r>
      </w:del>
      <w:r>
        <w:t xml:space="preserve">: Correlations between </w:t>
      </w:r>
      <w:r w:rsidRPr="00A53453">
        <w:rPr>
          <w:vertAlign w:val="superscript"/>
        </w:rPr>
        <w:t>3</w:t>
      </w:r>
      <w:r>
        <w:t>He ventilation metrics and DCE-MRI metrics</w:t>
      </w:r>
      <w:bookmarkEnd w:id="7868"/>
    </w:p>
    <w:tbl>
      <w:tblPr>
        <w:tblStyle w:val="ListTable3"/>
        <w:tblW w:w="9489" w:type="dxa"/>
        <w:tblLook w:val="04A0" w:firstRow="1" w:lastRow="0" w:firstColumn="1" w:lastColumn="0" w:noHBand="0" w:noVBand="1"/>
      </w:tblPr>
      <w:tblGrid>
        <w:gridCol w:w="3054"/>
        <w:gridCol w:w="1080"/>
        <w:gridCol w:w="1080"/>
        <w:gridCol w:w="1080"/>
        <w:gridCol w:w="1080"/>
        <w:gridCol w:w="1080"/>
        <w:gridCol w:w="1035"/>
      </w:tblGrid>
      <w:tr w:rsidR="00A53453" w14:paraId="0334EEF9" w14:textId="77777777" w:rsidTr="00D46E7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054" w:type="dxa"/>
            <w:vMerge w:val="restart"/>
            <w:vAlign w:val="center"/>
          </w:tcPr>
          <w:p w14:paraId="6179DF0C" w14:textId="6BF6475D" w:rsidR="00A53453" w:rsidRPr="00007F6A" w:rsidRDefault="00A53453" w:rsidP="00D46E7D">
            <w:pPr>
              <w:jc w:val="center"/>
              <w:rPr>
                <w:b w:val="0"/>
                <w:bCs w:val="0"/>
                <w:color w:val="FFFFFF"/>
              </w:rPr>
            </w:pPr>
            <w:r w:rsidRPr="00A53453">
              <w:rPr>
                <w:b w:val="0"/>
                <w:bCs w:val="0"/>
                <w:color w:val="FFFFFF"/>
                <w:vertAlign w:val="superscript"/>
              </w:rPr>
              <w:t>3</w:t>
            </w:r>
            <w:r>
              <w:rPr>
                <w:b w:val="0"/>
                <w:bCs w:val="0"/>
                <w:color w:val="FFFFFF"/>
              </w:rPr>
              <w:t>He Ventilation Metric</w:t>
            </w:r>
          </w:p>
        </w:tc>
        <w:tc>
          <w:tcPr>
            <w:tcW w:w="6435" w:type="dxa"/>
            <w:gridSpan w:val="6"/>
          </w:tcPr>
          <w:p w14:paraId="1B6EC2D4" w14:textId="77777777" w:rsidR="00A53453" w:rsidRPr="00007F6A" w:rsidRDefault="00A53453" w:rsidP="00D46E7D">
            <w:pPr>
              <w:jc w:val="center"/>
              <w:cnfStyle w:val="100000000000" w:firstRow="1" w:lastRow="0" w:firstColumn="0" w:lastColumn="0" w:oddVBand="0" w:evenVBand="0" w:oddHBand="0" w:evenHBand="0" w:firstRowFirstColumn="0" w:firstRowLastColumn="0" w:lastRowFirstColumn="0" w:lastRowLastColumn="0"/>
              <w:rPr>
                <w:b w:val="0"/>
                <w:bCs w:val="0"/>
                <w:color w:val="FFFFFF"/>
              </w:rPr>
            </w:pPr>
            <w:r>
              <w:rPr>
                <w:b w:val="0"/>
                <w:bCs w:val="0"/>
                <w:color w:val="FFFFFF"/>
              </w:rPr>
              <w:t>DCE-MRI Metric</w:t>
            </w:r>
          </w:p>
        </w:tc>
      </w:tr>
      <w:tr w:rsidR="00A53453" w14:paraId="7AC3AF8E" w14:textId="77777777" w:rsidTr="00D46E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vMerge/>
          </w:tcPr>
          <w:p w14:paraId="20C08387" w14:textId="77777777" w:rsidR="00A53453" w:rsidRPr="00007F6A" w:rsidRDefault="00A53453" w:rsidP="00D46E7D">
            <w:pPr>
              <w:rPr>
                <w:b w:val="0"/>
                <w:bCs w:val="0"/>
              </w:rPr>
            </w:pPr>
          </w:p>
        </w:tc>
        <w:tc>
          <w:tcPr>
            <w:tcW w:w="2160" w:type="dxa"/>
            <w:gridSpan w:val="2"/>
          </w:tcPr>
          <w:p w14:paraId="148286F3" w14:textId="77777777" w:rsidR="00A53453" w:rsidRDefault="00A53453" w:rsidP="00D46E7D">
            <w:pPr>
              <w:jc w:val="center"/>
              <w:cnfStyle w:val="000000100000" w:firstRow="0" w:lastRow="0" w:firstColumn="0" w:lastColumn="0" w:oddVBand="0" w:evenVBand="0" w:oddHBand="1" w:evenHBand="0" w:firstRowFirstColumn="0" w:firstRowLastColumn="0" w:lastRowFirstColumn="0" w:lastRowLastColumn="0"/>
            </w:pPr>
            <w:r>
              <w:t>FWHM mean</w:t>
            </w:r>
          </w:p>
        </w:tc>
        <w:tc>
          <w:tcPr>
            <w:tcW w:w="2160" w:type="dxa"/>
            <w:gridSpan w:val="2"/>
          </w:tcPr>
          <w:p w14:paraId="6E7FC588" w14:textId="66011C29" w:rsidR="00A53453" w:rsidRDefault="00E45246" w:rsidP="00D46E7D">
            <w:pPr>
              <w:jc w:val="center"/>
              <w:cnfStyle w:val="000000100000" w:firstRow="0" w:lastRow="0" w:firstColumn="0" w:lastColumn="0" w:oddVBand="0" w:evenVBand="0" w:oddHBand="1" w:evenHBand="0" w:firstRowFirstColumn="0" w:firstRowLastColumn="0" w:lastRowFirstColumn="0" w:lastRowLastColumn="0"/>
            </w:pPr>
            <w:r>
              <w:t>rBF</w:t>
            </w:r>
          </w:p>
        </w:tc>
        <w:tc>
          <w:tcPr>
            <w:tcW w:w="2115" w:type="dxa"/>
            <w:gridSpan w:val="2"/>
          </w:tcPr>
          <w:p w14:paraId="36C9E785" w14:textId="1162080C" w:rsidR="00A53453" w:rsidRDefault="00E45246" w:rsidP="00D46E7D">
            <w:pPr>
              <w:jc w:val="center"/>
              <w:cnfStyle w:val="000000100000" w:firstRow="0" w:lastRow="0" w:firstColumn="0" w:lastColumn="0" w:oddVBand="0" w:evenVBand="0" w:oddHBand="1" w:evenHBand="0" w:firstRowFirstColumn="0" w:firstRowLastColumn="0" w:lastRowFirstColumn="0" w:lastRowLastColumn="0"/>
            </w:pPr>
            <w:r>
              <w:t>rBV</w:t>
            </w:r>
          </w:p>
        </w:tc>
      </w:tr>
      <w:tr w:rsidR="00A53453" w14:paraId="31BD1D44" w14:textId="77777777" w:rsidTr="00D46E7D">
        <w:tc>
          <w:tcPr>
            <w:cnfStyle w:val="001000000000" w:firstRow="0" w:lastRow="0" w:firstColumn="1" w:lastColumn="0" w:oddVBand="0" w:evenVBand="0" w:oddHBand="0" w:evenHBand="0" w:firstRowFirstColumn="0" w:firstRowLastColumn="0" w:lastRowFirstColumn="0" w:lastRowLastColumn="0"/>
            <w:tcW w:w="3054" w:type="dxa"/>
            <w:vMerge/>
          </w:tcPr>
          <w:p w14:paraId="4032DD69" w14:textId="77777777" w:rsidR="00A53453" w:rsidRPr="006D2C64" w:rsidRDefault="00A53453" w:rsidP="00D46E7D">
            <w:pPr>
              <w:jc w:val="left"/>
              <w:rPr>
                <w:bCs w:val="0"/>
                <w:sz w:val="23"/>
                <w:szCs w:val="23"/>
              </w:rPr>
            </w:pPr>
          </w:p>
        </w:tc>
        <w:tc>
          <w:tcPr>
            <w:tcW w:w="1080" w:type="dxa"/>
            <w:shd w:val="clear" w:color="auto" w:fill="auto"/>
          </w:tcPr>
          <w:p w14:paraId="7A64E4AD"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0BA5B165"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6E931C92"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80" w:type="dxa"/>
            <w:shd w:val="clear" w:color="auto" w:fill="auto"/>
          </w:tcPr>
          <w:p w14:paraId="1CBC05AD"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c>
          <w:tcPr>
            <w:tcW w:w="1080" w:type="dxa"/>
            <w:shd w:val="clear" w:color="auto" w:fill="auto"/>
          </w:tcPr>
          <w:p w14:paraId="74328267"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r</w:t>
            </w:r>
          </w:p>
        </w:tc>
        <w:tc>
          <w:tcPr>
            <w:tcW w:w="1035" w:type="dxa"/>
            <w:shd w:val="clear" w:color="auto" w:fill="auto"/>
          </w:tcPr>
          <w:p w14:paraId="50C1B156" w14:textId="77777777" w:rsidR="00A53453" w:rsidRPr="00C451F1" w:rsidRDefault="00A53453"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t>p</w:t>
            </w:r>
          </w:p>
        </w:tc>
      </w:tr>
      <w:tr w:rsidR="00A53453" w14:paraId="1FA29FE1" w14:textId="77777777" w:rsidTr="00D46E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4" w:type="dxa"/>
          </w:tcPr>
          <w:p w14:paraId="3F187832" w14:textId="57206B55" w:rsidR="00A53453" w:rsidRPr="006D2C64" w:rsidRDefault="00A53453" w:rsidP="00D46E7D">
            <w:pPr>
              <w:jc w:val="left"/>
              <w:rPr>
                <w:bCs w:val="0"/>
                <w:sz w:val="23"/>
                <w:szCs w:val="23"/>
              </w:rPr>
            </w:pPr>
            <w:r>
              <w:rPr>
                <w:bCs w:val="0"/>
                <w:sz w:val="23"/>
                <w:szCs w:val="23"/>
              </w:rPr>
              <w:t>Ventilated volume %</w:t>
            </w:r>
          </w:p>
        </w:tc>
        <w:tc>
          <w:tcPr>
            <w:tcW w:w="1080" w:type="dxa"/>
            <w:shd w:val="clear" w:color="auto" w:fill="auto"/>
          </w:tcPr>
          <w:p w14:paraId="28C7DC60" w14:textId="0FD16A4A" w:rsidR="00A53453" w:rsidRPr="00C451F1" w:rsidRDefault="003C3904"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w:t>
            </w:r>
          </w:p>
        </w:tc>
        <w:tc>
          <w:tcPr>
            <w:tcW w:w="1080" w:type="dxa"/>
            <w:shd w:val="clear" w:color="auto" w:fill="auto"/>
          </w:tcPr>
          <w:p w14:paraId="165E09EC" w14:textId="6FE75592" w:rsidR="00A53453" w:rsidRPr="00C451F1" w:rsidRDefault="003C3904"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4</w:t>
            </w:r>
          </w:p>
        </w:tc>
        <w:tc>
          <w:tcPr>
            <w:tcW w:w="1080" w:type="dxa"/>
            <w:shd w:val="clear" w:color="auto" w:fill="auto"/>
          </w:tcPr>
          <w:p w14:paraId="30AF5B4E" w14:textId="765887EB" w:rsidR="00A53453" w:rsidRPr="00C451F1" w:rsidRDefault="00E630B1"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w:t>
            </w:r>
          </w:p>
        </w:tc>
        <w:tc>
          <w:tcPr>
            <w:tcW w:w="1080" w:type="dxa"/>
            <w:shd w:val="clear" w:color="auto" w:fill="auto"/>
          </w:tcPr>
          <w:p w14:paraId="524E9E7E" w14:textId="3D632A1C" w:rsidR="00A53453" w:rsidRPr="00C451F1" w:rsidRDefault="00E630B1"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0</w:t>
            </w:r>
          </w:p>
        </w:tc>
        <w:tc>
          <w:tcPr>
            <w:tcW w:w="1080" w:type="dxa"/>
            <w:shd w:val="clear" w:color="auto" w:fill="auto"/>
          </w:tcPr>
          <w:p w14:paraId="2D233BD7" w14:textId="20534D6A" w:rsidR="00A53453" w:rsidRPr="00C451F1" w:rsidRDefault="00E630B1"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0</w:t>
            </w:r>
          </w:p>
        </w:tc>
        <w:tc>
          <w:tcPr>
            <w:tcW w:w="1035" w:type="dxa"/>
            <w:shd w:val="clear" w:color="auto" w:fill="auto"/>
          </w:tcPr>
          <w:p w14:paraId="3BBB6872" w14:textId="62D69809" w:rsidR="00A53453" w:rsidRPr="00C451F1" w:rsidRDefault="00E630B1" w:rsidP="00D46E7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7</w:t>
            </w:r>
          </w:p>
        </w:tc>
      </w:tr>
      <w:tr w:rsidR="00A53453" w14:paraId="5DEF7F1B" w14:textId="77777777" w:rsidTr="00D46E7D">
        <w:tc>
          <w:tcPr>
            <w:cnfStyle w:val="001000000000" w:firstRow="0" w:lastRow="0" w:firstColumn="1" w:lastColumn="0" w:oddVBand="0" w:evenVBand="0" w:oddHBand="0" w:evenHBand="0" w:firstRowFirstColumn="0" w:firstRowLastColumn="0" w:lastRowFirstColumn="0" w:lastRowLastColumn="0"/>
            <w:tcW w:w="3054" w:type="dxa"/>
          </w:tcPr>
          <w:p w14:paraId="3CDC32A3" w14:textId="6E418D75" w:rsidR="00A53453" w:rsidRDefault="00A53453" w:rsidP="00D46E7D">
            <w:pPr>
              <w:jc w:val="left"/>
              <w:rPr>
                <w:bCs w:val="0"/>
                <w:sz w:val="23"/>
                <w:szCs w:val="23"/>
              </w:rPr>
            </w:pPr>
            <w:r>
              <w:rPr>
                <w:bCs w:val="0"/>
                <w:sz w:val="23"/>
                <w:szCs w:val="23"/>
              </w:rPr>
              <w:t>Ventilation CV</w:t>
            </w:r>
          </w:p>
        </w:tc>
        <w:tc>
          <w:tcPr>
            <w:tcW w:w="1080" w:type="dxa"/>
            <w:shd w:val="clear" w:color="auto" w:fill="auto"/>
          </w:tcPr>
          <w:p w14:paraId="668F5E05" w14:textId="2320AC89" w:rsidR="00A53453" w:rsidRDefault="003C3904"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c>
          <w:tcPr>
            <w:tcW w:w="1080" w:type="dxa"/>
            <w:shd w:val="clear" w:color="auto" w:fill="auto"/>
          </w:tcPr>
          <w:p w14:paraId="2516D89C" w14:textId="3787D9DD" w:rsidR="00A53453" w:rsidRDefault="003C3904"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71</w:t>
            </w:r>
          </w:p>
        </w:tc>
        <w:tc>
          <w:tcPr>
            <w:tcW w:w="1080" w:type="dxa"/>
            <w:shd w:val="clear" w:color="auto" w:fill="auto"/>
          </w:tcPr>
          <w:p w14:paraId="788096A2" w14:textId="5D937932" w:rsidR="00A53453" w:rsidRDefault="00E630B1"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0</w:t>
            </w:r>
          </w:p>
        </w:tc>
        <w:tc>
          <w:tcPr>
            <w:tcW w:w="1080" w:type="dxa"/>
            <w:shd w:val="clear" w:color="auto" w:fill="auto"/>
          </w:tcPr>
          <w:p w14:paraId="781FCD5E" w14:textId="7D9D4A87" w:rsidR="00A53453" w:rsidRDefault="00E630B1"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9</w:t>
            </w:r>
          </w:p>
        </w:tc>
        <w:tc>
          <w:tcPr>
            <w:tcW w:w="1080" w:type="dxa"/>
            <w:shd w:val="clear" w:color="auto" w:fill="auto"/>
          </w:tcPr>
          <w:p w14:paraId="77168D8D" w14:textId="1641154E" w:rsidR="00A53453" w:rsidRDefault="00E630B1"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c>
          <w:tcPr>
            <w:tcW w:w="1035" w:type="dxa"/>
            <w:shd w:val="clear" w:color="auto" w:fill="auto"/>
          </w:tcPr>
          <w:p w14:paraId="3741448C" w14:textId="59DB1957" w:rsidR="00A53453" w:rsidRDefault="00E630B1" w:rsidP="00D46E7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0</w:t>
            </w:r>
          </w:p>
        </w:tc>
      </w:tr>
    </w:tbl>
    <w:p w14:paraId="47EC1D41" w14:textId="46A67985" w:rsidR="00A53453" w:rsidRDefault="00A53453" w:rsidP="00A53453">
      <w:pPr>
        <w:pStyle w:val="Aftertable"/>
      </w:pPr>
      <w:r>
        <w:t>DCE-MRI: dynamic contrast-enhanced magnetic resonance imaging; FWHM: full width at half maximum; rBF: regional blood f</w:t>
      </w:r>
      <w:r w:rsidR="00E45246">
        <w:t>low; rBV: regional blood volume</w:t>
      </w:r>
      <w:r>
        <w:t>.</w:t>
      </w:r>
    </w:p>
    <w:p w14:paraId="1DEB60C7" w14:textId="77777777" w:rsidR="00446C2F" w:rsidRDefault="00446C2F" w:rsidP="00446C2F"/>
    <w:p w14:paraId="2FC388D0" w14:textId="3069C629" w:rsidR="00446C2F" w:rsidRDefault="00446C2F" w:rsidP="00446C2F">
      <w:pPr>
        <w:pStyle w:val="Heading4"/>
      </w:pPr>
      <w:r>
        <w:lastRenderedPageBreak/>
        <w:t>DCE-MRI and Age</w:t>
      </w:r>
    </w:p>
    <w:p w14:paraId="6B314A82" w14:textId="4475D69C" w:rsidR="000B613B" w:rsidRPr="000B613B" w:rsidRDefault="000B613B" w:rsidP="000B613B">
      <w:r>
        <w:t>No statistically significant correlations were found between ag</w:t>
      </w:r>
      <w:r w:rsidR="00533539">
        <w:t>e at baseline and FWHM (r = 0.22</w:t>
      </w:r>
      <w:r w:rsidR="00363F92">
        <w:t>; p = 0.498), rBF (r = -0.16; p = 0.617), nor rBV (r = -0.11; p = 0.746</w:t>
      </w:r>
      <w:r>
        <w:t>).</w:t>
      </w:r>
    </w:p>
    <w:p w14:paraId="34EAD7E9" w14:textId="77777777" w:rsidR="00446C2F" w:rsidRDefault="00446C2F" w:rsidP="00446C2F"/>
    <w:p w14:paraId="64E3D56E" w14:textId="15C9D532" w:rsidR="00446C2F" w:rsidDel="00CF2330" w:rsidRDefault="00446C2F" w:rsidP="00446C2F">
      <w:pPr>
        <w:pStyle w:val="Heading4"/>
        <w:rPr>
          <w:del w:id="7879" w:author="Windows User" w:date="2018-10-30T14:24:00Z"/>
        </w:rPr>
      </w:pPr>
      <w:del w:id="7880" w:author="Windows User" w:date="2018-10-30T14:24:00Z">
        <w:r w:rsidDel="00CF2330">
          <w:delText>DCE-MRI and Smoking Status</w:delText>
        </w:r>
        <w:bookmarkStart w:id="7881" w:name="_Toc528766323"/>
        <w:bookmarkStart w:id="7882" w:name="_Toc528919212"/>
        <w:bookmarkStart w:id="7883" w:name="_Toc528920857"/>
        <w:bookmarkStart w:id="7884" w:name="_Toc703914"/>
        <w:bookmarkStart w:id="7885" w:name="_Toc705579"/>
        <w:bookmarkStart w:id="7886" w:name="_Toc3145095"/>
        <w:bookmarkEnd w:id="7881"/>
        <w:bookmarkEnd w:id="7882"/>
        <w:bookmarkEnd w:id="7883"/>
        <w:bookmarkEnd w:id="7884"/>
        <w:bookmarkEnd w:id="7885"/>
        <w:bookmarkEnd w:id="7886"/>
      </w:del>
    </w:p>
    <w:p w14:paraId="6026CCBD" w14:textId="64190D4C" w:rsidR="000B613B" w:rsidRPr="000B613B" w:rsidDel="00CF2330" w:rsidRDefault="00C077BE" w:rsidP="000B613B">
      <w:pPr>
        <w:rPr>
          <w:del w:id="7887" w:author="Windows User" w:date="2018-10-30T14:24:00Z"/>
        </w:rPr>
      </w:pPr>
      <w:del w:id="7888" w:author="Windows User" w:date="2018-10-30T14:24:00Z">
        <w:r w:rsidDel="00CF2330">
          <w:delText xml:space="preserve">Of those participants undergoing successful baseline DCE-MRI, </w:delText>
        </w:r>
        <w:r w:rsidR="00AE70D4" w:rsidDel="00CF2330">
          <w:delText xml:space="preserve">8 were former smokers, while 4 were never-smokers. Mann-Whitney U tests did not find any statistically significant differences between smokers and non-smokers for FWHM (12.9s vs 13.7s; p = 0.711), rBF </w:delText>
        </w:r>
        <w:r w:rsidR="00363F92" w:rsidDel="00CF2330">
          <w:delText>(2.44 mL.mm</w:delText>
        </w:r>
        <w:r w:rsidR="00363F92" w:rsidRPr="00363F92" w:rsidDel="00CF2330">
          <w:rPr>
            <w:vertAlign w:val="superscript"/>
          </w:rPr>
          <w:delText>-3</w:delText>
        </w:r>
        <w:r w:rsidR="00363F92" w:rsidDel="00CF2330">
          <w:delText>.s</w:delText>
        </w:r>
        <w:r w:rsidR="00363F92" w:rsidRPr="00363F92" w:rsidDel="00CF2330">
          <w:rPr>
            <w:vertAlign w:val="superscript"/>
          </w:rPr>
          <w:delText>-1</w:delText>
        </w:r>
        <w:r w:rsidR="00363F92" w:rsidDel="00CF2330">
          <w:delText xml:space="preserve"> vs. 2.44</w:delText>
        </w:r>
        <w:r w:rsidR="00363F92" w:rsidRPr="00363F92" w:rsidDel="00CF2330">
          <w:delText xml:space="preserve"> </w:delText>
        </w:r>
        <w:r w:rsidR="00363F92" w:rsidDel="00CF2330">
          <w:delText>mL.mm</w:delText>
        </w:r>
        <w:r w:rsidR="00363F92" w:rsidRPr="00363F92" w:rsidDel="00CF2330">
          <w:rPr>
            <w:vertAlign w:val="superscript"/>
          </w:rPr>
          <w:delText>-3</w:delText>
        </w:r>
        <w:r w:rsidR="00363F92" w:rsidDel="00CF2330">
          <w:delText>.s</w:delText>
        </w:r>
        <w:r w:rsidR="00363F92" w:rsidRPr="00363F92" w:rsidDel="00CF2330">
          <w:rPr>
            <w:vertAlign w:val="superscript"/>
          </w:rPr>
          <w:delText>-1</w:delText>
        </w:r>
        <w:r w:rsidR="00363F92" w:rsidDel="00CF2330">
          <w:delText>; p = 0.966</w:delText>
        </w:r>
        <w:r w:rsidR="00AE70D4" w:rsidDel="00CF2330">
          <w:delText xml:space="preserve">), nor rBV </w:delText>
        </w:r>
        <w:r w:rsidR="00363F92" w:rsidDel="00CF2330">
          <w:delText>(2.12</w:delText>
        </w:r>
        <w:r w:rsidR="00AE70D4" w:rsidDel="00CF2330">
          <w:delText xml:space="preserve"> </w:delText>
        </w:r>
        <w:r w:rsidR="00363F92" w:rsidDel="00CF2330">
          <w:delText>mL.mm</w:delText>
        </w:r>
        <w:r w:rsidR="00363F92" w:rsidRPr="00363F92" w:rsidDel="00CF2330">
          <w:rPr>
            <w:vertAlign w:val="superscript"/>
          </w:rPr>
          <w:delText>-3</w:delText>
        </w:r>
        <w:r w:rsidR="00363F92" w:rsidDel="00CF2330">
          <w:rPr>
            <w:vertAlign w:val="superscript"/>
          </w:rPr>
          <w:delText xml:space="preserve"> </w:delText>
        </w:r>
        <w:r w:rsidR="00363F92" w:rsidDel="00CF2330">
          <w:delText>vs. 2.14 mL.mm</w:delText>
        </w:r>
        <w:r w:rsidR="00363F92" w:rsidRPr="00363F92" w:rsidDel="00CF2330">
          <w:rPr>
            <w:vertAlign w:val="superscript"/>
          </w:rPr>
          <w:delText>-3</w:delText>
        </w:r>
        <w:r w:rsidR="00AE70D4" w:rsidDel="00CF2330">
          <w:delText>; p = 0.</w:delText>
        </w:r>
        <w:r w:rsidR="00363F92" w:rsidDel="00CF2330">
          <w:delText>933</w:delText>
        </w:r>
        <w:r w:rsidR="00AE70D4" w:rsidDel="00CF2330">
          <w:delText>)</w:delText>
        </w:r>
        <w:bookmarkStart w:id="7889" w:name="_Toc528766324"/>
        <w:bookmarkStart w:id="7890" w:name="_Toc528919213"/>
        <w:bookmarkStart w:id="7891" w:name="_Toc528920858"/>
        <w:bookmarkStart w:id="7892" w:name="_Toc703915"/>
        <w:bookmarkStart w:id="7893" w:name="_Toc705580"/>
        <w:bookmarkStart w:id="7894" w:name="_Toc3145096"/>
        <w:bookmarkEnd w:id="7889"/>
        <w:bookmarkEnd w:id="7890"/>
        <w:bookmarkEnd w:id="7891"/>
        <w:bookmarkEnd w:id="7892"/>
        <w:bookmarkEnd w:id="7893"/>
        <w:bookmarkEnd w:id="7894"/>
      </w:del>
    </w:p>
    <w:p w14:paraId="657CAAF0" w14:textId="7AB6A754" w:rsidR="00A47575" w:rsidRPr="00A47575" w:rsidRDefault="00A47575" w:rsidP="00A47575">
      <w:pPr>
        <w:pStyle w:val="Heading2"/>
      </w:pPr>
      <w:bookmarkStart w:id="7895" w:name="_Toc3145097"/>
      <w:r>
        <w:lastRenderedPageBreak/>
        <w:t>Discussion</w:t>
      </w:r>
      <w:bookmarkEnd w:id="7895"/>
    </w:p>
    <w:p w14:paraId="2536A582" w14:textId="70934291" w:rsidR="00066B82" w:rsidRDefault="006F01DA" w:rsidP="000F734A">
      <w:pPr>
        <w:pStyle w:val="Heading3"/>
      </w:pPr>
      <w:r>
        <w:t xml:space="preserve">Methodology and </w:t>
      </w:r>
      <w:r w:rsidR="000F734A">
        <w:t>Reproducibility</w:t>
      </w:r>
    </w:p>
    <w:p w14:paraId="1C051BCC" w14:textId="149A97AC" w:rsidR="001E5B7D" w:rsidRDefault="001E5B7D" w:rsidP="002451E6">
      <w:r>
        <w:t xml:space="preserve">Although sufficient repeat baseline scans were performed to gain preliminary statistical data of reproducibility of DCE-MRI metrics, the scans failed to produce </w:t>
      </w:r>
      <w:r w:rsidR="0048544F">
        <w:t>metrics in</w:t>
      </w:r>
      <w:r w:rsidR="006F01DA">
        <w:t xml:space="preserve"> several cases</w:t>
      </w:r>
      <w:r>
        <w:t xml:space="preserve">. </w:t>
      </w:r>
      <w:r w:rsidR="006F01DA">
        <w:t>The reason for this in most cases was due to</w:t>
      </w:r>
      <w:r>
        <w:t xml:space="preserve"> due to insufficient flow of contrast to the right ventricle during the early phase of scanning</w:t>
      </w:r>
      <w:r w:rsidR="006F01DA">
        <w:t>, meaning peak enhancement was not achieved during the 20 second scanning window</w:t>
      </w:r>
      <w:r w:rsidR="009A66AC">
        <w:t>.</w:t>
      </w:r>
    </w:p>
    <w:p w14:paraId="4EBED091" w14:textId="0AC4E0F6" w:rsidR="006F01DA" w:rsidRDefault="006F01DA" w:rsidP="002451E6">
      <w:r>
        <w:t xml:space="preserve">There may be </w:t>
      </w:r>
      <w:r w:rsidR="004B669B">
        <w:t>several explanations for this. The scans are performed during maximal inspiration, which may result in participants performing a Valsalva manoeuvre. This in turn causes prolongation of the bolus duration and transit time</w:t>
      </w:r>
      <w:r w:rsidR="00EE6832">
        <w:t xml:space="preserve"> to the right ventricle</w:t>
      </w:r>
      <w:r w:rsidR="004B669B">
        <w:t>.</w:t>
      </w:r>
      <w:r w:rsidR="004B669B">
        <w:fldChar w:fldCharType="begin"/>
      </w:r>
      <w:r w:rsidR="0036794D">
        <w:instrText xml:space="preserve"> ADDIN EN.CITE &lt;EndNote&gt;&lt;Cite&gt;&lt;Author&gt;Caplin&lt;/Author&gt;&lt;Year&gt;1989&lt;/Year&gt;&lt;RecNum&gt;2112&lt;/RecNum&gt;&lt;DisplayText&gt;&lt;style face="superscript"&gt;434&lt;/style&gt;&lt;/DisplayText&gt;&lt;record&gt;&lt;rec-number&gt;2112&lt;/rec-number&gt;&lt;foreign-keys&gt;&lt;key app="EN" db-id="52evaf50e9fe5cewd9b555d6wtw099s0pzrz" timestamp="1521638750" guid="2985d2ed-83bc-4d3a-89a5-7d46c5b56e1b"&gt;2112&lt;/key&gt;&lt;/foreign-keys&gt;&lt;ref-type name="Journal Article"&gt;17&lt;/ref-type&gt;&lt;contributors&gt;&lt;authors&gt;&lt;author&gt;Caplin, J. L.&lt;/author&gt;&lt;author&gt;Flatman, W. D.&lt;/author&gt;&lt;author&gt;Dyke, L.&lt;/author&gt;&lt;author&gt;Wiseman, M. N.&lt;/author&gt;&lt;author&gt;Dymond, D. S.&lt;/author&gt;&lt;/authors&gt;&lt;/contributors&gt;&lt;titles&gt;&lt;title&gt;Influence of respiratory variations on right ventricular function&lt;/title&gt;&lt;secondary-title&gt;British Heart Journal&lt;/secondary-title&gt;&lt;alt-title&gt;Br Heart J.&lt;/alt-title&gt;&lt;/titles&gt;&lt;periodical&gt;&lt;full-title&gt;British Heart Journal&lt;/full-title&gt;&lt;abbr-1&gt;Br Heart J.&lt;/abbr-1&gt;&lt;/periodical&gt;&lt;alt-periodical&gt;&lt;full-title&gt;British Heart Journal&lt;/full-title&gt;&lt;abbr-1&gt;Br Heart J.&lt;/abbr-1&gt;&lt;/alt-periodical&gt;&lt;pages&gt;253-259&lt;/pages&gt;&lt;volume&gt;62&lt;/volume&gt;&lt;number&gt;4&lt;/number&gt;&lt;dates&gt;&lt;year&gt;1989&lt;/year&gt;&lt;/dates&gt;&lt;isbn&gt;0007-0769&lt;/isbn&gt;&lt;accession-num&gt;PMC1277360&lt;/accession-num&gt;&lt;urls&gt;&lt;related-urls&gt;&lt;url&gt;http://www.ncbi.nlm.nih.gov/pmc/articles/PMC1277360/&lt;/url&gt;&lt;/related-urls&gt;&lt;/urls&gt;&lt;remote-database-name&gt;PMC&lt;/remote-database-name&gt;&lt;/record&gt;&lt;/Cite&gt;&lt;/EndNote&gt;</w:instrText>
      </w:r>
      <w:r w:rsidR="004B669B">
        <w:fldChar w:fldCharType="separate"/>
      </w:r>
      <w:r w:rsidR="0036794D" w:rsidRPr="0036794D">
        <w:rPr>
          <w:noProof/>
          <w:vertAlign w:val="superscript"/>
        </w:rPr>
        <w:t>434</w:t>
      </w:r>
      <w:r w:rsidR="004B669B">
        <w:fldChar w:fldCharType="end"/>
      </w:r>
      <w:r w:rsidR="004B669B">
        <w:t xml:space="preserve"> In addition, Valsalva manoeuvre increases pressure on the inferior </w:t>
      </w:r>
      <w:r w:rsidR="008C55F0">
        <w:t xml:space="preserve">vena </w:t>
      </w:r>
      <w:r w:rsidR="004B669B">
        <w:t>cava, leading to an increase in the mixin</w:t>
      </w:r>
      <w:r w:rsidR="008C55F0">
        <w:t xml:space="preserve">g of blood containing contrast </w:t>
      </w:r>
      <w:r w:rsidR="004B669B">
        <w:t xml:space="preserve">and blood </w:t>
      </w:r>
      <w:r w:rsidR="008C55F0">
        <w:t>free from contrast</w:t>
      </w:r>
      <w:r w:rsidR="004B669B">
        <w:t>.</w:t>
      </w:r>
      <w:r w:rsidR="008C55F0">
        <w:fldChar w:fldCharType="begin"/>
      </w:r>
      <w:r w:rsidR="0036794D">
        <w:instrText xml:space="preserve"> ADDIN EN.CITE &lt;EndNote&gt;&lt;Cite&gt;&lt;Author&gt;Laborda&lt;/Author&gt;&lt;Year&gt;2014&lt;/Year&gt;&lt;RecNum&gt;2115&lt;/RecNum&gt;&lt;DisplayText&gt;&lt;style face="superscript"&gt;435&lt;/style&gt;&lt;/DisplayText&gt;&lt;record&gt;&lt;rec-number&gt;2115&lt;/rec-number&gt;&lt;foreign-keys&gt;&lt;key app="EN" db-id="52evaf50e9fe5cewd9b555d6wtw099s0pzrz" timestamp="1521638801" guid="b8c6b032-3cef-4d12-8feb-5b2a522d1c1c"&gt;2115&lt;/key&gt;&lt;/foreign-keys&gt;&lt;ref-type name="Journal Article"&gt;17&lt;/ref-type&gt;&lt;contributors&gt;&lt;authors&gt;&lt;author&gt;Laborda, Alicia&lt;/author&gt;&lt;author&gt;Sierre, Sergio&lt;/author&gt;&lt;author&gt;Malvè, Mauro&lt;/author&gt;&lt;author&gt;Blas, Ignacio De&lt;/author&gt;&lt;author&gt;Ioakeim, Ignatios&lt;/author&gt;&lt;author&gt;Kuo, William T.&lt;/author&gt;&lt;author&gt;Gregorio, Miguel Angel De&lt;/author&gt;&lt;/authors&gt;&lt;/contributors&gt;&lt;titles&gt;&lt;title&gt;Influence of breathing movements and Valsalva maneuver on vena caval dynamics&lt;/title&gt;&lt;secondary-title&gt;World Journal of Radiology&lt;/secondary-title&gt;&lt;alt-title&gt;World J Radiol.&lt;/alt-title&gt;&lt;/titles&gt;&lt;periodical&gt;&lt;full-title&gt;World Journal of Radiology&lt;/full-title&gt;&lt;abbr-1&gt;World J Radiol.&lt;/abbr-1&gt;&lt;/periodical&gt;&lt;alt-periodical&gt;&lt;full-title&gt;World Journal of Radiology&lt;/full-title&gt;&lt;abbr-1&gt;World J Radiol.&lt;/abbr-1&gt;&lt;/alt-periodical&gt;&lt;pages&gt;833-839&lt;/pages&gt;&lt;volume&gt;6&lt;/volume&gt;&lt;number&gt;10&lt;/number&gt;&lt;dates&gt;&lt;year&gt;2014&lt;/year&gt;&lt;pub-dates&gt;&lt;date&gt;10/28&amp;#xD;07/02/received&amp;#xD;08/19/revised&amp;#xD;09/16/accepted&lt;/date&gt;&lt;/pub-dates&gt;&lt;/dates&gt;&lt;publisher&gt;Baishideng Publishing Group Inc&lt;/publisher&gt;&lt;isbn&gt;1949-8470&lt;/isbn&gt;&lt;accession-num&gt;PMC4209428&lt;/accession-num&gt;&lt;urls&gt;&lt;related-urls&gt;&lt;url&gt;http://www.ncbi.nlm.nih.gov/pmc/articles/PMC4209428/&lt;/url&gt;&lt;/related-urls&gt;&lt;/urls&gt;&lt;electronic-resource-num&gt;10.4329/wjr.v6.i10.833&lt;/electronic-resource-num&gt;&lt;remote-database-name&gt;PMC&lt;/remote-database-name&gt;&lt;/record&gt;&lt;/Cite&gt;&lt;/EndNote&gt;</w:instrText>
      </w:r>
      <w:r w:rsidR="008C55F0">
        <w:fldChar w:fldCharType="separate"/>
      </w:r>
      <w:r w:rsidR="0036794D" w:rsidRPr="0036794D">
        <w:rPr>
          <w:noProof/>
          <w:vertAlign w:val="superscript"/>
        </w:rPr>
        <w:t>435</w:t>
      </w:r>
      <w:r w:rsidR="008C55F0">
        <w:fldChar w:fldCharType="end"/>
      </w:r>
      <w:r w:rsidR="00352AEF">
        <w:t xml:space="preserve"> A more distal p</w:t>
      </w:r>
      <w:r w:rsidR="004B669B">
        <w:t>osition of the cannula</w:t>
      </w:r>
      <w:r w:rsidR="00352AEF">
        <w:t xml:space="preserve"> may decrease flow and increase time taken for the bolus to reach the right ventricle, though quantitative data on this is not available.</w:t>
      </w:r>
    </w:p>
    <w:p w14:paraId="6E18B6DB" w14:textId="35E6A4A9" w:rsidR="008C55F0" w:rsidRDefault="008C55F0" w:rsidP="002451E6">
      <w:r>
        <w:t>Finally, the underlying pathology may be responsible for the increase in intrathoracic pressure</w:t>
      </w:r>
      <w:r w:rsidR="00985392">
        <w:t>, which some commentators speculate may be partially responsible for the increased incidence of gastro-oesophageal reflux disease in patients with IPF.</w:t>
      </w:r>
      <w:r w:rsidR="00985392">
        <w:fldChar w:fldCharType="begin"/>
      </w:r>
      <w:r w:rsidR="0036794D">
        <w:instrText xml:space="preserve"> ADDIN EN.CITE &lt;EndNote&gt;&lt;Cite&gt;&lt;Author&gt;Fahim&lt;/Author&gt;&lt;Year&gt;2011&lt;/Year&gt;&lt;RecNum&gt;2111&lt;/RecNum&gt;&lt;DisplayText&gt;&lt;style face="superscript"&gt;436&lt;/style&gt;&lt;/DisplayText&gt;&lt;record&gt;&lt;rec-number&gt;2111&lt;/rec-number&gt;&lt;foreign-keys&gt;&lt;key app="EN" db-id="52evaf50e9fe5cewd9b555d6wtw099s0pzrz" timestamp="1521638749" guid="1b0f769c-b921-4319-bfa6-e219277a3498"&gt;2111&lt;/key&gt;&lt;/foreign-keys&gt;&lt;ref-type name="Journal Article"&gt;17&lt;/ref-type&gt;&lt;contributors&gt;&lt;authors&gt;&lt;author&gt;Fahim, Ahmed&lt;/author&gt;&lt;author&gt;Crooks, Michael&lt;/author&gt;&lt;author&gt;Hart, Simon P.&lt;/author&gt;&lt;/authors&gt;&lt;/contributors&gt;&lt;titles&gt;&lt;title&gt;Gastroesophageal Reflux and Idiopathic Pulmonary Fibrosis: A Review&lt;/title&gt;&lt;secondary-title&gt;Pulmonary Medicine&lt;/secondary-title&gt;&lt;alt-title&gt;Pulm Med.&lt;/alt-title&gt;&lt;/titles&gt;&lt;periodical&gt;&lt;full-title&gt;Pulm Med&lt;/full-title&gt;&lt;abbr-1&gt;Pulmonary medicine&lt;/abbr-1&gt;&lt;/periodical&gt;&lt;pages&gt;634613&lt;/pages&gt;&lt;volume&gt;2011&lt;/volume&gt;&lt;dates&gt;&lt;year&gt;2011&lt;/year&gt;&lt;pub-dates&gt;&lt;date&gt;12/09&amp;#xD;09/01/received&amp;#xD;11/16/accepted&lt;/date&gt;&lt;/pub-dates&gt;&lt;/dates&gt;&lt;publisher&gt;Hindawi Publishing Corporation&lt;/publisher&gt;&lt;isbn&gt;2090-1836&amp;#xD;2090-1844&lt;/isbn&gt;&lt;accession-num&gt;PMC3115688&lt;/accession-num&gt;&lt;urls&gt;&lt;related-urls&gt;&lt;url&gt;http://www.ncbi.nlm.nih.gov/pmc/articles/PMC3115688/&lt;/url&gt;&lt;/related-urls&gt;&lt;/urls&gt;&lt;electronic-resource-num&gt;10.1155/2011/634613&lt;/electronic-resource-num&gt;&lt;remote-database-name&gt;PMC&lt;/remote-database-name&gt;&lt;/record&gt;&lt;/Cite&gt;&lt;/EndNote&gt;</w:instrText>
      </w:r>
      <w:r w:rsidR="00985392">
        <w:fldChar w:fldCharType="separate"/>
      </w:r>
      <w:r w:rsidR="0036794D" w:rsidRPr="0036794D">
        <w:rPr>
          <w:noProof/>
          <w:vertAlign w:val="superscript"/>
        </w:rPr>
        <w:t>436</w:t>
      </w:r>
      <w:r w:rsidR="00985392">
        <w:fldChar w:fldCharType="end"/>
      </w:r>
      <w:r w:rsidR="00985392">
        <w:t xml:space="preserve"> In this population, FVC was lower in participants with failed scans for this reason, than those with successful baseline scans (71.0% vs. 86.8%</w:t>
      </w:r>
      <w:r w:rsidR="008C1A0B">
        <w:t>)</w:t>
      </w:r>
      <w:r w:rsidR="00985392">
        <w:t xml:space="preserve">, although this </w:t>
      </w:r>
      <w:r w:rsidR="008C1A0B">
        <w:t>is</w:t>
      </w:r>
      <w:r w:rsidR="00985392">
        <w:t xml:space="preserve"> not statistically significant (p = 0.437).</w:t>
      </w:r>
    </w:p>
    <w:p w14:paraId="39B94936" w14:textId="224CBBCA" w:rsidR="0048146E" w:rsidRDefault="0048146E" w:rsidP="002451E6">
      <w:r>
        <w:t xml:space="preserve">This issue may be </w:t>
      </w:r>
      <w:r w:rsidR="00C66481">
        <w:t xml:space="preserve">partially addressed by scanning during exhalation. However, several issues exist with this approach. Firstly, without spirometric control, it is difficult to achieve reproducible lung volumes, both intraparticipant and interparticipant. </w:t>
      </w:r>
      <w:r w:rsidR="00C81634">
        <w:t>Standardisation of breath-hold</w:t>
      </w:r>
      <w:r w:rsidR="00627A96">
        <w:t xml:space="preserve"> is an important factor</w:t>
      </w:r>
      <w:r w:rsidR="00C81634">
        <w:t>,</w:t>
      </w:r>
      <w:r w:rsidR="00627A96">
        <w:t xml:space="preserve"> because</w:t>
      </w:r>
      <w:r w:rsidR="00C81634">
        <w:t xml:space="preserve"> flow and volume per voxel increase during expiration and transit time reduces.</w:t>
      </w:r>
      <w:r w:rsidR="00C81634">
        <w:fldChar w:fldCharType="begin">
          <w:fldData xml:space="preserve">PEVuZE5vdGU+PENpdGU+PEF1dGhvcj5GaW5rPC9BdXRob3I+PFllYXI+MjAwNTwvWWVhcj48UmVj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</w:fldData>
        </w:fldChar>
      </w:r>
      <w:r w:rsidR="0036794D">
        <w:instrText xml:space="preserve"> ADDIN EN.CITE </w:instrText>
      </w:r>
      <w:r w:rsidR="0036794D">
        <w:fldChar w:fldCharType="begin">
          <w:fldData xml:space="preserve">PEVuZE5vdGU+PENpdGU+PEF1dGhvcj5GaW5rPC9BdXRob3I+PFllYXI+MjAwNTwvWWVhcj48UmVj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</w:fldData>
        </w:fldChar>
      </w:r>
      <w:r w:rsidR="0036794D">
        <w:instrText xml:space="preserve"> ADDIN EN.CITE.DATA </w:instrText>
      </w:r>
      <w:r w:rsidR="0036794D">
        <w:fldChar w:fldCharType="end"/>
      </w:r>
      <w:r w:rsidR="00C81634">
        <w:fldChar w:fldCharType="separate"/>
      </w:r>
      <w:r w:rsidR="0036794D" w:rsidRPr="0036794D">
        <w:rPr>
          <w:noProof/>
          <w:vertAlign w:val="superscript"/>
        </w:rPr>
        <w:t>437</w:t>
      </w:r>
      <w:r w:rsidR="00C81634">
        <w:fldChar w:fldCharType="end"/>
      </w:r>
      <w:r w:rsidR="00627A96">
        <w:t xml:space="preserve"> </w:t>
      </w:r>
      <w:r w:rsidR="00C66481">
        <w:t>Secondly, data from patients undergoing thoracic radiotherapy suggests breath hold times are shorter during full expiration compared to full inspiration.</w:t>
      </w:r>
      <w:r w:rsidR="00C66481">
        <w:fldChar w:fldCharType="begin">
          <w:fldData xml:space="preserve">PEVuZE5vdGU+PENpdGU+PEF1dGhvcj5UaWJkZXdhbDwvQXV0aG9yPjxZZWFyPjIwMTU8L1llYXI+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</w:fldData>
        </w:fldChar>
      </w:r>
      <w:r w:rsidR="0036794D">
        <w:instrText xml:space="preserve"> ADDIN EN.CITE </w:instrText>
      </w:r>
      <w:r w:rsidR="0036794D">
        <w:fldChar w:fldCharType="begin">
          <w:fldData xml:space="preserve">PEVuZE5vdGU+PENpdGU+PEF1dGhvcj5UaWJkZXdhbDwvQXV0aG9yPjxZZWFyPjIwMTU8L1llYXI+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</w:fldData>
        </w:fldChar>
      </w:r>
      <w:r w:rsidR="0036794D">
        <w:instrText xml:space="preserve"> ADDIN EN.CITE.DATA </w:instrText>
      </w:r>
      <w:r w:rsidR="0036794D">
        <w:fldChar w:fldCharType="end"/>
      </w:r>
      <w:r w:rsidR="00C66481">
        <w:fldChar w:fldCharType="separate"/>
      </w:r>
      <w:r w:rsidR="0036794D" w:rsidRPr="0036794D">
        <w:rPr>
          <w:noProof/>
          <w:vertAlign w:val="superscript"/>
        </w:rPr>
        <w:t>438</w:t>
      </w:r>
      <w:r w:rsidR="00C66481">
        <w:fldChar w:fldCharType="end"/>
      </w:r>
      <w:r w:rsidR="00C66481">
        <w:t xml:space="preserve"> An ideal solution in terms of contrast dynamics may be to perform the sequence during free-breathing, but this would require registration of each image slice through serial timepoints, which</w:t>
      </w:r>
      <w:r w:rsidR="00A11590">
        <w:t xml:space="preserve"> is</w:t>
      </w:r>
      <w:r w:rsidR="00C66481">
        <w:t xml:space="preserve"> technically </w:t>
      </w:r>
      <w:r w:rsidR="00C81634">
        <w:t>challenging</w:t>
      </w:r>
      <w:r w:rsidR="001D0AE2">
        <w:t xml:space="preserve"> in the lungs.</w:t>
      </w:r>
    </w:p>
    <w:p w14:paraId="275596B2" w14:textId="3F593722" w:rsidR="008E0D50" w:rsidRDefault="008E0D50" w:rsidP="002451E6">
      <w:r>
        <w:t xml:space="preserve">One participant underwent repeated imaging, each suggesting the presence of a small intracardiac shunt, as contrast appeared in the aorta prior to </w:t>
      </w:r>
      <w:r w:rsidR="00745C21">
        <w:t>completing</w:t>
      </w:r>
      <w:r>
        <w:t xml:space="preserve"> passage </w:t>
      </w:r>
      <w:r w:rsidR="00745C21">
        <w:t>through</w:t>
      </w:r>
      <w:r>
        <w:t xml:space="preserve"> the </w:t>
      </w:r>
      <w:r>
        <w:lastRenderedPageBreak/>
        <w:t>pulmonary circulation. Representa</w:t>
      </w:r>
      <w:r w:rsidR="007446E1">
        <w:t>tive</w:t>
      </w:r>
      <w:r w:rsidR="006913F6">
        <w:t xml:space="preserve"> images are shown in </w:t>
      </w:r>
      <w:r w:rsidR="000303A8">
        <w:t>Figure</w:t>
      </w:r>
      <w:r w:rsidR="006913F6">
        <w:t xml:space="preserve"> 7.19</w:t>
      </w:r>
      <w:r w:rsidR="007446E1">
        <w:t>.</w:t>
      </w:r>
      <w:r w:rsidR="00B124B7">
        <w:t xml:space="preserve"> Thus, DCE-MRI metrics were not generated for this participant.</w:t>
      </w:r>
    </w:p>
    <w:p w14:paraId="3875F5B2" w14:textId="77777777" w:rsidR="00AF0B99" w:rsidRDefault="00AF0B99" w:rsidP="00AF0B99">
      <w:pPr>
        <w:pStyle w:val="figure"/>
      </w:pPr>
      <w:r>
        <w:rPr>
          <w:noProof/>
          <w:lang w:eastAsia="en-GB"/>
        </w:rPr>
        <w:drawing>
          <wp:inline distT="0" distB="0" distL="0" distR="0" wp14:anchorId="15140663" wp14:editId="72D977A5">
            <wp:extent cx="6038215" cy="5119370"/>
            <wp:effectExtent l="0" t="0" r="6985" b="1143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hunt figure.jpg"/>
                    <pic:cNvPicPr/>
                  </pic:nvPicPr>
                  <pic:blipFill>
                    <a:blip r:embed="rId205">
                      <a:extLst>
                        <a:ext uri="{28A0092B-C50C-407E-A947-70E740481C1C}">
                          <a14:useLocalDpi xmlns:a14="http://schemas.microsoft.com/office/drawing/2010/main" val="0"/>
                        </a:ext>
                      </a:extLst>
                    </a:blip>
                    <a:stretch>
                      <a:fillRect/>
                    </a:stretch>
                  </pic:blipFill>
                  <pic:spPr>
                    <a:xfrm>
                      <a:off x="0" y="0"/>
                      <a:ext cx="6038215" cy="5119370"/>
                    </a:xfrm>
                    <a:prstGeom prst="rect">
                      <a:avLst/>
                    </a:prstGeom>
                  </pic:spPr>
                </pic:pic>
              </a:graphicData>
            </a:graphic>
          </wp:inline>
        </w:drawing>
      </w:r>
    </w:p>
    <w:p w14:paraId="4CA314CD" w14:textId="5BF01BD2" w:rsidR="008E0D50" w:rsidRDefault="000303A8" w:rsidP="00AF0B99">
      <w:pPr>
        <w:pStyle w:val="Caption"/>
      </w:pPr>
      <w:bookmarkStart w:id="7896" w:name="_Toc3145463"/>
      <w:r>
        <w:t>Figure</w:t>
      </w:r>
      <w:r w:rsidR="00AF0B99">
        <w:t xml:space="preserve"> </w:t>
      </w:r>
      <w:ins w:id="7897" w:author="Nicholas Weatherley" w:date="2019-03-05T22:36:00Z">
        <w:r w:rsidR="00D5585D">
          <w:fldChar w:fldCharType="begin"/>
        </w:r>
        <w:r w:rsidR="00D5585D">
          <w:instrText xml:space="preserve"> STYLEREF 1 \s </w:instrText>
        </w:r>
      </w:ins>
      <w:r w:rsidR="00D5585D">
        <w:fldChar w:fldCharType="separate"/>
      </w:r>
      <w:r w:rsidR="00D5585D">
        <w:rPr>
          <w:noProof/>
        </w:rPr>
        <w:t>7</w:t>
      </w:r>
      <w:ins w:id="7898"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7899" w:author="Nicholas Weatherley" w:date="2019-03-05T22:36:00Z">
        <w:r w:rsidR="00D5585D">
          <w:rPr>
            <w:noProof/>
          </w:rPr>
          <w:t>19</w:t>
        </w:r>
        <w:r w:rsidR="00D5585D">
          <w:fldChar w:fldCharType="end"/>
        </w:r>
      </w:ins>
      <w:ins w:id="7900" w:author="Windows User" w:date="2018-11-01T14:27:00Z">
        <w:del w:id="7901" w:author="Nicholas Weatherley" w:date="2019-03-05T22:36:00Z">
          <w:r w:rsidR="002F70B6" w:rsidDel="00D5585D">
            <w:fldChar w:fldCharType="begin"/>
          </w:r>
          <w:r w:rsidR="002F70B6" w:rsidDel="00D5585D">
            <w:delInstrText xml:space="preserve"> STYLEREF 1 \s </w:delInstrText>
          </w:r>
        </w:del>
      </w:ins>
      <w:del w:id="7902" w:author="Nicholas Weatherley" w:date="2019-03-05T22:36:00Z">
        <w:r w:rsidR="002F70B6" w:rsidDel="00D5585D">
          <w:fldChar w:fldCharType="separate"/>
        </w:r>
        <w:r w:rsidR="0024585E" w:rsidDel="00D5585D">
          <w:rPr>
            <w:noProof/>
          </w:rPr>
          <w:delText>7</w:delText>
        </w:r>
      </w:del>
      <w:ins w:id="7903" w:author="Windows User" w:date="2018-11-01T14:27:00Z">
        <w:del w:id="7904"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7905" w:author="Nicholas Weatherley" w:date="2019-03-05T22:36:00Z">
        <w:r w:rsidR="002F70B6" w:rsidDel="00D5585D">
          <w:fldChar w:fldCharType="end"/>
        </w:r>
      </w:del>
      <w:del w:id="7906"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6913F6" w:rsidDel="00135BE2">
          <w:rPr>
            <w:noProof/>
          </w:rPr>
          <w:delText>7</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6913F6" w:rsidDel="00135BE2">
          <w:rPr>
            <w:noProof/>
          </w:rPr>
          <w:delText>19</w:delText>
        </w:r>
        <w:r w:rsidR="00C87381" w:rsidDel="00135BE2">
          <w:fldChar w:fldCharType="end"/>
        </w:r>
      </w:del>
      <w:r w:rsidR="00AF0B99">
        <w:t>: Suspected intracardiac shunt</w:t>
      </w:r>
      <w:bookmarkEnd w:id="7896"/>
    </w:p>
    <w:p w14:paraId="392DD65B" w14:textId="11E3BD49" w:rsidR="00AF0B99" w:rsidRPr="00AF0B99" w:rsidRDefault="008B47CE" w:rsidP="00AF0B99">
      <w:pPr>
        <w:pStyle w:val="Figuretext"/>
      </w:pPr>
      <w:r>
        <w:t>This participant has a suspected intra-cardiac shunt. All four images are taken</w:t>
      </w:r>
      <w:r w:rsidR="00D04258">
        <w:t xml:space="preserve"> during the same timepoint. Contrast</w:t>
      </w:r>
      <w:r>
        <w:t xml:space="preserve"> is visualised in the superior vena cava (</w:t>
      </w:r>
      <w:r w:rsidR="00D04258">
        <w:t xml:space="preserve">A - </w:t>
      </w:r>
      <w:r>
        <w:t xml:space="preserve">top arrow) and also in the right </w:t>
      </w:r>
      <w:r w:rsidR="004F7B0C">
        <w:t>ventricle</w:t>
      </w:r>
      <w:r>
        <w:t xml:space="preserve"> (</w:t>
      </w:r>
      <w:r w:rsidR="00D04258">
        <w:t>A - bottom arrow). Contrast is also present in the right ventricular outflow tract (B – bottom arrow) and main pulmonary artery (B – top arrow). However, no contrast is yet visualised in the second generation branches of the pulmonary artery, not the lung parenchyma (C). However, the descending thoracic aorta demonstrates enhancement (D), suggesting a communication between the right and left heart is present.</w:t>
      </w:r>
    </w:p>
    <w:p w14:paraId="2B82492D" w14:textId="5FB3641C" w:rsidR="00403B1B" w:rsidRDefault="00403B1B" w:rsidP="002451E6">
      <w:r>
        <w:t xml:space="preserve">In spite of these difficulties, </w:t>
      </w:r>
      <w:r w:rsidR="00496B7E">
        <w:t xml:space="preserve">four </w:t>
      </w:r>
      <w:r w:rsidR="00ED6540">
        <w:t>participants</w:t>
      </w:r>
      <w:r w:rsidR="00496B7E">
        <w:t xml:space="preserve"> successfully</w:t>
      </w:r>
      <w:r w:rsidR="001D0AE2">
        <w:t xml:space="preserve"> underwent dua</w:t>
      </w:r>
      <w:r w:rsidR="00ED6540">
        <w:t>l baseline scans</w:t>
      </w:r>
      <w:r w:rsidR="00496B7E">
        <w:t xml:space="preserve">. </w:t>
      </w:r>
      <w:r w:rsidR="000303A8">
        <w:t>Figure</w:t>
      </w:r>
      <w:r w:rsidR="00496B7E">
        <w:t xml:space="preserve"> 7.11 demonstrates that these intraparticipant scans of transit time were qualitatively more similar to each other than to scan images from other participants</w:t>
      </w:r>
      <w:r w:rsidR="003C2A0A">
        <w:t>. A</w:t>
      </w:r>
      <w:r w:rsidR="00496B7E">
        <w:t xml:space="preserve">lthough </w:t>
      </w:r>
      <w:r w:rsidR="0048146E">
        <w:t xml:space="preserve">the limited numbers </w:t>
      </w:r>
      <w:r w:rsidR="00AB6FF6">
        <w:t>make</w:t>
      </w:r>
      <w:r w:rsidR="0048146E">
        <w:t xml:space="preserve"> </w:t>
      </w:r>
      <w:r w:rsidR="00AB6FF6">
        <w:t>further</w:t>
      </w:r>
      <w:r w:rsidR="0048146E">
        <w:t xml:space="preserve"> quantitative analysis difficul</w:t>
      </w:r>
      <w:r w:rsidR="003C2A0A">
        <w:t>t, this provides promise for further evaluation.</w:t>
      </w:r>
    </w:p>
    <w:p w14:paraId="5F183575" w14:textId="32743C68" w:rsidR="002451E6" w:rsidRDefault="000F734A" w:rsidP="000F734A">
      <w:pPr>
        <w:pStyle w:val="Heading3"/>
      </w:pPr>
      <w:r>
        <w:lastRenderedPageBreak/>
        <w:t>Transit Time, Flow and Volume as Measurements of Perfusion in IPF</w:t>
      </w:r>
    </w:p>
    <w:p w14:paraId="79029B5E" w14:textId="11877D34" w:rsidR="00B24388" w:rsidRPr="004B58D6" w:rsidRDefault="00F13266" w:rsidP="008E0D50">
      <w:r>
        <w:t>Qualitatively, any subtlety in f</w:t>
      </w:r>
      <w:r w:rsidR="008E0D50">
        <w:t xml:space="preserve">low and volume heterogeneity </w:t>
      </w:r>
      <w:r>
        <w:t xml:space="preserve">signal appears to be </w:t>
      </w:r>
      <w:r w:rsidR="008E0D50">
        <w:t>lost within</w:t>
      </w:r>
      <w:r>
        <w:t xml:space="preserve"> the flow and volume of the larger</w:t>
      </w:r>
      <w:r w:rsidR="008E0D50">
        <w:t xml:space="preserve"> vessels.</w:t>
      </w:r>
      <w:r>
        <w:t xml:space="preserve"> Although first and second generation vessels were excluded from the image </w:t>
      </w:r>
      <w:r w:rsidR="00B80FE8">
        <w:t>mask, it</w:t>
      </w:r>
      <w:r>
        <w:t xml:space="preserve"> is not possible to accurately </w:t>
      </w:r>
      <w:r w:rsidR="00B80FE8">
        <w:t>define the vascular tree further within the spatial resolution provided by a 2.4x6.0x10.0mm</w:t>
      </w:r>
      <w:r w:rsidR="00B80FE8" w:rsidRPr="00465A9B">
        <w:rPr>
          <w:vertAlign w:val="superscript"/>
        </w:rPr>
        <w:t>3</w:t>
      </w:r>
      <w:r w:rsidR="00B80FE8">
        <w:rPr>
          <w:vertAlign w:val="superscript"/>
        </w:rPr>
        <w:t xml:space="preserve"> </w:t>
      </w:r>
      <w:r w:rsidR="00B80FE8">
        <w:t>voxel size. This likely explains the small range of rBF and rBV.</w:t>
      </w:r>
      <w:r w:rsidR="009C29D7">
        <w:t xml:space="preserve"> </w:t>
      </w:r>
      <w:r w:rsidR="00B24388">
        <w:t>The absence of statistically significant change in rBF and rBV over 6 and 12-month time intervals suggests low sensitivity of these averaged whole lung</w:t>
      </w:r>
      <w:r w:rsidR="00422A89">
        <w:t xml:space="preserve"> metrics to pathological change</w:t>
      </w:r>
      <w:r w:rsidR="004B58D6">
        <w:t>.</w:t>
      </w:r>
    </w:p>
    <w:p w14:paraId="1929BB45" w14:textId="222877C0" w:rsidR="004B58D6" w:rsidRDefault="007C5FC2" w:rsidP="008E0D50">
      <w:r>
        <w:t xml:space="preserve">In contrast, FWHM as a surrogate of </w:t>
      </w:r>
      <w:r w:rsidR="001D0AE2">
        <w:t xml:space="preserve">contrast agent pulmonary vascular </w:t>
      </w:r>
      <w:r>
        <w:t>transit time has provided promising qualitative and quantitative outcomes in this study.</w:t>
      </w:r>
      <w:r w:rsidR="004B58D6">
        <w:t xml:space="preserve"> Firstly, FWHM correlates with T</w:t>
      </w:r>
      <w:r w:rsidR="004B58D6" w:rsidRPr="004B58D6">
        <w:rPr>
          <w:vertAlign w:val="subscript"/>
        </w:rPr>
        <w:t>LCO</w:t>
      </w:r>
      <w:r w:rsidR="004B58D6" w:rsidRPr="004B58D6">
        <w:t xml:space="preserve"> at </w:t>
      </w:r>
      <w:r w:rsidR="004B58D6">
        <w:t>baseline. This correlation is not strong, and is with an absolute value of T</w:t>
      </w:r>
      <w:r w:rsidR="004B58D6" w:rsidRPr="004B58D6">
        <w:rPr>
          <w:vertAlign w:val="subscript"/>
        </w:rPr>
        <w:t>LCO</w:t>
      </w:r>
      <w:r w:rsidR="004B58D6">
        <w:t>, rather than the percent predicted value. It is likely that this is due to carbon monoxide gas transfer being more predominantly limited due to diffusion across the alveolar membrane, rather than perfusion in this population of participants without pulmonary hypertension evident on echocardiography at baseline. Although this correlation is not apparent at 6</w:t>
      </w:r>
      <w:ins w:id="7907" w:author="Windows User" w:date="2018-10-31T10:50:00Z">
        <w:r w:rsidR="008A6846">
          <w:t>-</w:t>
        </w:r>
      </w:ins>
      <w:r w:rsidR="004B58D6">
        <w:t xml:space="preserve"> and 12</w:t>
      </w:r>
      <w:ins w:id="7908" w:author="Windows User" w:date="2018-10-31T10:50:00Z">
        <w:r w:rsidR="008A6846">
          <w:t>-</w:t>
        </w:r>
      </w:ins>
      <w:del w:id="7909" w:author="Windows User" w:date="2018-10-31T10:50:00Z">
        <w:r w:rsidR="004B58D6" w:rsidDel="008A6846">
          <w:delText xml:space="preserve"> </w:delText>
        </w:r>
      </w:del>
      <w:r w:rsidR="004B58D6">
        <w:t>month visits, a trend is still seen.</w:t>
      </w:r>
    </w:p>
    <w:p w14:paraId="64823D2B" w14:textId="2B5885EB" w:rsidR="00F42E46" w:rsidRDefault="004B58D6" w:rsidP="008E0D50">
      <w:r>
        <w:t>Qualitatively, increases in FWHM are most evident in regions of basal and peripheral lung tissue. These compare favourably to regions of fibrotic lung disease on associated best matching CT slices. However, the w</w:t>
      </w:r>
      <w:r w:rsidR="00F42E46">
        <w:t xml:space="preserve">hole lung </w:t>
      </w:r>
      <w:r>
        <w:t xml:space="preserve">in some participants </w:t>
      </w:r>
      <w:r w:rsidR="00F42E46">
        <w:t>seems to be affected, even though distribution is UIP predominant.</w:t>
      </w:r>
      <w:r>
        <w:t xml:space="preserve"> This suggests upstream effects of vascular changes, possibly as a precursor to the development of pulmonary hypertensive disease in these participants.</w:t>
      </w:r>
    </w:p>
    <w:p w14:paraId="7E165DF0" w14:textId="2F5577AB" w:rsidR="004B58D6" w:rsidRPr="009C29D7" w:rsidRDefault="004B58D6" w:rsidP="008E0D50">
      <w:r>
        <w:t>Furthermore, transit times increase</w:t>
      </w:r>
      <w:ins w:id="7910" w:author="Windows User" w:date="2018-10-31T10:50:00Z">
        <w:r w:rsidR="008A6846">
          <w:t>d</w:t>
        </w:r>
      </w:ins>
      <w:r>
        <w:t xml:space="preserve"> over 6</w:t>
      </w:r>
      <w:ins w:id="7911" w:author="Windows User" w:date="2018-10-31T10:51:00Z">
        <w:r w:rsidR="008A6846">
          <w:t>-</w:t>
        </w:r>
      </w:ins>
      <w:r>
        <w:t xml:space="preserve"> and 12</w:t>
      </w:r>
      <w:ins w:id="7912" w:author="Windows User" w:date="2018-10-31T10:51:00Z">
        <w:r w:rsidR="008A6846">
          <w:t>-</w:t>
        </w:r>
      </w:ins>
      <w:r>
        <w:t xml:space="preserve"> month follow up visits. Even in the small cohort of 9 participants to undergo three scan sessions, the baseline to </w:t>
      </w:r>
      <w:r w:rsidR="00BA3989">
        <w:t>12-month</w:t>
      </w:r>
      <w:r>
        <w:t xml:space="preserve"> change is statistically significant. These changes in transit time may be reflective of secondary vas</w:t>
      </w:r>
      <w:r w:rsidR="00ED38B0">
        <w:t>cular pathology</w:t>
      </w:r>
      <w:r>
        <w:t>.</w:t>
      </w:r>
      <w:r w:rsidR="00B124B7">
        <w:t xml:space="preserve"> The prospect of a test which can detect such changes </w:t>
      </w:r>
      <w:r w:rsidR="008038BB">
        <w:t>in the absence of overt pulmonary hypertension is potentially informative for intervention studies of vascular targets, or for informing lung transplantation referral.</w:t>
      </w:r>
      <w:r w:rsidR="00B124B7">
        <w:t xml:space="preserve"> </w:t>
      </w:r>
    </w:p>
    <w:p w14:paraId="45E0A06A" w14:textId="6349EAE3" w:rsidR="002E6204" w:rsidRDefault="00D13D04" w:rsidP="00D13D04">
      <w:r>
        <w:t xml:space="preserve">This explanation is supported by histological analysis from open lung biopsies in </w:t>
      </w:r>
      <w:r w:rsidR="00943E8B">
        <w:t>patients</w:t>
      </w:r>
      <w:r>
        <w:t xml:space="preserve"> with fibrotic lung disease. Net vascular </w:t>
      </w:r>
      <w:r w:rsidR="006309EA">
        <w:t>destruction</w:t>
      </w:r>
      <w:r>
        <w:t xml:space="preserve"> and redistribution of blood vessels occurs in areas of interstitial disease.</w:t>
      </w:r>
      <w:r>
        <w:fldChar w:fldCharType="begin">
          <w:fldData xml:space="preserve">PEVuZE5vdGU+PENpdGU+PEF1dGhvcj5SZW56b25pPC9BdXRob3I+PFllYXI+MjAwMzwvWWVhcj48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</w:fldData>
        </w:fldChar>
      </w:r>
      <w:r w:rsidR="0036794D">
        <w:instrText xml:space="preserve"> ADDIN EN.CITE </w:instrText>
      </w:r>
      <w:r w:rsidR="0036794D">
        <w:fldChar w:fldCharType="begin">
          <w:fldData xml:space="preserve">PEVuZE5vdGU+PENpdGU+PEF1dGhvcj5SZW56b25pPC9BdXRob3I+PFllYXI+MjAwMzwvWWVhcj48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</w:fldData>
        </w:fldChar>
      </w:r>
      <w:r w:rsidR="0036794D">
        <w:instrText xml:space="preserve"> ADDIN EN.CITE.DATA </w:instrText>
      </w:r>
      <w:r w:rsidR="0036794D">
        <w:fldChar w:fldCharType="end"/>
      </w:r>
      <w:r>
        <w:fldChar w:fldCharType="separate"/>
      </w:r>
      <w:r w:rsidR="0036794D" w:rsidRPr="0036794D">
        <w:rPr>
          <w:noProof/>
          <w:vertAlign w:val="superscript"/>
        </w:rPr>
        <w:t>439</w:t>
      </w:r>
      <w:r>
        <w:fldChar w:fldCharType="end"/>
      </w:r>
      <w:r>
        <w:t xml:space="preserve"> </w:t>
      </w:r>
      <w:r w:rsidR="00C41945">
        <w:t>An decrease in capillary volume with the same requirements imposed upon the network for blood carriage is likely to lead to slower flow and thus increased transit times.</w:t>
      </w:r>
      <w:r w:rsidR="002E6204">
        <w:t xml:space="preserve"> The ensuing ventilation / perfusion mismatching and periadventitial </w:t>
      </w:r>
      <w:r w:rsidR="002E6204">
        <w:lastRenderedPageBreak/>
        <w:t xml:space="preserve">fibrosis leading to reduced vascular capacitance leads to further reductions in flow, causing eventual </w:t>
      </w:r>
      <w:r w:rsidR="00943E8B">
        <w:t>upstream</w:t>
      </w:r>
      <w:r w:rsidR="002E6204">
        <w:t xml:space="preserve"> increases in pressure and ensuing </w:t>
      </w:r>
      <w:r w:rsidR="00943E8B">
        <w:t>pulmonary</w:t>
      </w:r>
      <w:r w:rsidR="002E6204">
        <w:t xml:space="preserve"> hypertension.</w:t>
      </w:r>
      <w:r w:rsidR="002E6204">
        <w:fldChar w:fldCharType="begin">
          <w:fldData xml:space="preserve">PEVuZE5vdGU+PENpdGU+PEF1dGhvcj5Ib2VwZXI8L0F1dGhvcj48WWVhcj4yMDExPC9ZZWFyPjxS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</w:fldData>
        </w:fldChar>
      </w:r>
      <w:r w:rsidR="00BE0F3E">
        <w:instrText xml:space="preserve"> ADDIN EN.CITE </w:instrText>
      </w:r>
      <w:r w:rsidR="00BE0F3E">
        <w:fldChar w:fldCharType="begin">
          <w:fldData xml:space="preserve">PEVuZE5vdGU+PENpdGU+PEF1dGhvcj5Ib2VwZXI8L0F1dGhvcj48WWVhcj4yMDExPC9ZZWFyPjxS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</w:fldData>
        </w:fldChar>
      </w:r>
      <w:r w:rsidR="00BE0F3E">
        <w:instrText xml:space="preserve"> ADDIN EN.CITE.DATA </w:instrText>
      </w:r>
      <w:r w:rsidR="00BE0F3E">
        <w:fldChar w:fldCharType="end"/>
      </w:r>
      <w:r w:rsidR="002E6204">
        <w:fldChar w:fldCharType="separate"/>
      </w:r>
      <w:r w:rsidR="008E7684" w:rsidRPr="008E7684">
        <w:rPr>
          <w:noProof/>
          <w:vertAlign w:val="superscript"/>
        </w:rPr>
        <w:t>57</w:t>
      </w:r>
      <w:r w:rsidR="002E6204">
        <w:fldChar w:fldCharType="end"/>
      </w:r>
    </w:p>
    <w:p w14:paraId="3568159B" w14:textId="2CE62821" w:rsidR="004F5CD0" w:rsidRDefault="004F5CD0" w:rsidP="00D13D04">
      <w:r>
        <w:t xml:space="preserve">These findings differ somewhat from the findings of Tsuchiya </w:t>
      </w:r>
      <w:r w:rsidR="002F1515" w:rsidRPr="002F1515">
        <w:rPr>
          <w:i/>
        </w:rPr>
        <w:t>et al.</w:t>
      </w:r>
      <w:r>
        <w:t>, who used phase contrast MRI to evaluate flow within the pulmonary arteries.</w:t>
      </w:r>
      <w:r>
        <w:fldChar w:fldCharType="begin">
          <w:fldData xml:space="preserve">PEVuZE5vdGU+PENpdGU+PEF1dGhvcj5Uc3VjaGl5YTwvQXV0aG9yPjxZZWFyPjIwMTY8L1llYXI+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36794D">
        <w:instrText xml:space="preserve"> ADDIN EN.CITE </w:instrText>
      </w:r>
      <w:r w:rsidR="0036794D">
        <w:fldChar w:fldCharType="begin">
          <w:fldData xml:space="preserve">PEVuZE5vdGU+PENpdGU+PEF1dGhvcj5Uc3VjaGl5YTwvQXV0aG9yPjxZZWFyPjIwMTY8L1llYXI+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440</w:t>
      </w:r>
      <w:r>
        <w:fldChar w:fldCharType="end"/>
      </w:r>
      <w:r>
        <w:t xml:space="preserve"> They found no relationship between pulmonary arterial flow and gas transfer, although severity quantified by CT was correlated with pulmonary arterial flow.</w:t>
      </w:r>
      <w:r>
        <w:fldChar w:fldCharType="begin">
          <w:fldData xml:space="preserve">PEVuZE5vdGU+PENpdGU+PEF1dGhvcj5Uc3VjaGl5YTwvQXV0aG9yPjxZZWFyPjIwMTY8L1llYXI+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36794D">
        <w:instrText xml:space="preserve"> ADDIN EN.CITE </w:instrText>
      </w:r>
      <w:r w:rsidR="0036794D">
        <w:fldChar w:fldCharType="begin">
          <w:fldData xml:space="preserve">PEVuZE5vdGU+PENpdGU+PEF1dGhvcj5Uc3VjaGl5YTwvQXV0aG9yPjxZZWFyPjIwMTY8L1llYXI+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36794D">
        <w:instrText xml:space="preserve"> ADDIN EN.CITE.DATA </w:instrText>
      </w:r>
      <w:r w:rsidR="0036794D">
        <w:fldChar w:fldCharType="end"/>
      </w:r>
      <w:r>
        <w:fldChar w:fldCharType="separate"/>
      </w:r>
      <w:r w:rsidR="0036794D" w:rsidRPr="0036794D">
        <w:rPr>
          <w:noProof/>
          <w:vertAlign w:val="superscript"/>
        </w:rPr>
        <w:t>440</w:t>
      </w:r>
      <w:r>
        <w:fldChar w:fldCharType="end"/>
      </w:r>
      <w:r>
        <w:t xml:space="preserve"> Their cohort was a wider population of patients with ILD, some of whom had IPF. Our population had a greater degree of diffusion limitation (although the carbon monoxide gas diffusion coefficient, K</w:t>
      </w:r>
      <w:r w:rsidRPr="00E97B11">
        <w:rPr>
          <w:vertAlign w:val="subscript"/>
        </w:rPr>
        <w:t>CO</w:t>
      </w:r>
      <w:r>
        <w:t xml:space="preserve"> is not reported in their data) and a relatively better preserved FVC. It may be that the diffusion, rather than perfusion limitation </w:t>
      </w:r>
      <w:r w:rsidR="00B124B7">
        <w:t>drives</w:t>
      </w:r>
      <w:r>
        <w:t xml:space="preserve"> the change in </w:t>
      </w:r>
      <w:r w:rsidR="003F2174">
        <w:t>T</w:t>
      </w:r>
      <w:r w:rsidRPr="00674CAE">
        <w:rPr>
          <w:vertAlign w:val="subscript"/>
        </w:rPr>
        <w:t>LCO</w:t>
      </w:r>
      <w:r>
        <w:t xml:space="preserve"> in their more heterogeneous population, or possibly that decrease in pulmonary arterial flow is a marker of a different and possibly later stage of disease, which is more related to architectural distortion than impairment of gas diffusion at the acinar level.</w:t>
      </w:r>
      <w:r w:rsidR="00B124B7">
        <w:t xml:space="preserve"> This may be supported by the relatively high (28%) mortality rate in this study.</w:t>
      </w:r>
    </w:p>
    <w:p w14:paraId="336CF275" w14:textId="1B4F1194" w:rsidR="00401C81" w:rsidRDefault="00707218" w:rsidP="001E5B7D">
      <w:r>
        <w:t>In addition</w:t>
      </w:r>
      <w:r w:rsidR="004B58D6">
        <w:t>, e</w:t>
      </w:r>
      <w:r w:rsidR="009C29D7">
        <w:t>xogenous</w:t>
      </w:r>
      <w:r w:rsidR="00C66481">
        <w:t xml:space="preserve"> influences on </w:t>
      </w:r>
      <w:r w:rsidR="009C29D7">
        <w:t>lung transit times cannot be discounted. For example, left ventricular failure, either with or without reduction in ejection fraction may increase pulmonary bed pressures and increase transit time in the lungs. Such pathology com</w:t>
      </w:r>
      <w:r w:rsidR="005C1B83">
        <w:t xml:space="preserve">monly co-exists in </w:t>
      </w:r>
      <w:r w:rsidR="009C29D7">
        <w:t>elderly</w:t>
      </w:r>
      <w:r w:rsidR="005C1B83" w:rsidRPr="005C1B83">
        <w:t xml:space="preserve"> </w:t>
      </w:r>
      <w:r w:rsidR="005C1B83">
        <w:t>patients</w:t>
      </w:r>
      <w:r w:rsidR="003032B6">
        <w:t xml:space="preserve"> and early left ventricular diastolic dysfunction is recognised in IPF</w:t>
      </w:r>
      <w:r w:rsidR="009C29D7">
        <w:t>.</w:t>
      </w:r>
      <w:r w:rsidR="009C29D7">
        <w:fldChar w:fldCharType="begin"/>
      </w:r>
      <w:r w:rsidR="0036794D">
        <w:instrText xml:space="preserve"> ADDIN EN.CITE &lt;EndNote&gt;&lt;Cite&gt;&lt;Author&gt;Papadopoulos&lt;/Author&gt;&lt;Year&gt;2008&lt;/Year&gt;&lt;RecNum&gt;2087&lt;/RecNum&gt;&lt;DisplayText&gt;&lt;style face="superscript"&gt;441&lt;/style&gt;&lt;/DisplayText&gt;&lt;record&gt;&lt;rec-number&gt;2087&lt;/rec-number&gt;&lt;foreign-keys&gt;&lt;key app="EN" db-id="52evaf50e9fe5cewd9b555d6wtw099s0pzrz" timestamp="1521638740" guid="f31c013e-bb22-4908-8f2e-414d0dd4f9d5"&gt;2087&lt;/key&gt;&lt;/foreign-keys&gt;&lt;ref-type name="Journal Article"&gt;17&lt;/ref-type&gt;&lt;contributors&gt;&lt;authors&gt;&lt;author&gt;Papadopoulos, C. E.&lt;/author&gt;&lt;author&gt;Pitsiou, G.&lt;/author&gt;&lt;author&gt;Karamitsos, T. D.&lt;/author&gt;&lt;author&gt;Karvounis, H. I.&lt;/author&gt;&lt;author&gt;Kontakiotis, T.&lt;/author&gt;&lt;author&gt;Giannakoulas, G.&lt;/author&gt;&lt;author&gt;Efthimiadis, G. K.&lt;/author&gt;&lt;author&gt;Argyropoulou, P.&lt;/author&gt;&lt;author&gt;Parharidis, G. E.&lt;/author&gt;&lt;author&gt;Bouros, D.&lt;/author&gt;&lt;/authors&gt;&lt;/contributors&gt;&lt;titles&gt;&lt;title&gt;Left ventricular diastolic dysfunction in idiopathic pulmonary fibrosis: a tissue Doppler echocardiographic study&lt;/title&gt;&lt;secondary-title&gt;European Respiratory Journal&lt;/secondary-title&gt;&lt;alt-title&gt;Eur Resp J&lt;/alt-title&gt;&lt;/titles&gt;&lt;periodical&gt;&lt;full-title&gt;European Respiratory Journal&lt;/full-title&gt;&lt;/periodical&gt;&lt;pages&gt;701-706&lt;/pages&gt;&lt;volume&gt;31&lt;/volume&gt;&lt;number&gt;4&lt;/number&gt;&lt;dates&gt;&lt;year&gt;2008&lt;/year&gt;&lt;/dates&gt;&lt;urls&gt;&lt;related-urls&gt;&lt;url&gt;http://erj.ersjournals.com/content/erj/31/4/701.full.pdf&lt;/url&gt;&lt;/related-urls&gt;&lt;/urls&gt;&lt;electronic-resource-num&gt;10.1183/09031936.00102107&lt;/electronic-resource-num&gt;&lt;/record&gt;&lt;/Cite&gt;&lt;/EndNote&gt;</w:instrText>
      </w:r>
      <w:r w:rsidR="009C29D7">
        <w:fldChar w:fldCharType="separate"/>
      </w:r>
      <w:r w:rsidR="0036794D" w:rsidRPr="0036794D">
        <w:rPr>
          <w:noProof/>
          <w:vertAlign w:val="superscript"/>
        </w:rPr>
        <w:t>441</w:t>
      </w:r>
      <w:r w:rsidR="009C29D7">
        <w:fldChar w:fldCharType="end"/>
      </w:r>
      <w:r w:rsidR="00401C81">
        <w:t xml:space="preserve"> The relatively small number of participants undergoing 3 scans is also limiting to further interpretation of this data.</w:t>
      </w:r>
    </w:p>
    <w:p w14:paraId="5804F0C3" w14:textId="2FAC5BC4" w:rsidR="00E40C77" w:rsidRDefault="00943E8B" w:rsidP="00E40C77">
      <w:r>
        <w:t xml:space="preserve">Perhaps most </w:t>
      </w:r>
      <w:r w:rsidR="006309EA">
        <w:t>interesting</w:t>
      </w:r>
      <w:del w:id="7913" w:author="Windows User" w:date="2018-10-31T10:51:00Z">
        <w:r w:rsidR="006309EA" w:rsidDel="008A6846">
          <w:delText>ly</w:delText>
        </w:r>
      </w:del>
      <w:r>
        <w:t xml:space="preserve"> is the strong correlation between FWHM and </w:t>
      </w:r>
      <w:r w:rsidRPr="00943E8B">
        <w:rPr>
          <w:vertAlign w:val="superscript"/>
        </w:rPr>
        <w:t>129</w:t>
      </w:r>
      <w:r>
        <w:t>Xe RBC:TP</w:t>
      </w:r>
      <w:r w:rsidR="00C45A4E">
        <w:t xml:space="preserve"> (r = -0.74; p = 0.006)</w:t>
      </w:r>
      <w:r>
        <w:t xml:space="preserve">. </w:t>
      </w:r>
      <w:r w:rsidR="00C45A4E">
        <w:t>Xenon is acknowledged to be a perfusion limited gas,</w:t>
      </w:r>
      <w:r w:rsidR="00C45A4E">
        <w:fldChar w:fldCharType="begin"/>
      </w:r>
      <w:r w:rsidR="0036794D">
        <w:instrText xml:space="preserve"> ADDIN EN.CITE &lt;EndNote&gt;&lt;Cite&gt;&lt;Author&gt;Cleveland&lt;/Author&gt;&lt;Year&gt;2014&lt;/Year&gt;&lt;RecNum&gt;168&lt;/RecNum&gt;&lt;DisplayText&gt;&lt;style face="superscript"&gt;350&lt;/style&gt;&lt;/DisplayText&gt;&lt;record&gt;&lt;rec-number&gt;168&lt;/rec-number&gt;&lt;foreign-keys&gt;&lt;key app="EN" db-id="52evaf50e9fe5cewd9b555d6wtw099s0pzrz" timestamp="1433173558" guid="67f430a5-bcb3-426c-8b8b-fab948d99a56"&gt;168&lt;/key&gt;&lt;key app="ENWeb" db-id=""&gt;0&lt;/key&gt;&lt;/foreign-keys&gt;&lt;ref-type name="Journal Article"&gt;17&lt;/ref-type&gt;&lt;contributors&gt;&lt;authors&gt;&lt;author&gt;Cleveland, Z. I.&lt;/author&gt;&lt;author&gt;Virgincar, R. S.&lt;/author&gt;&lt;author&gt;Qi, Y.&lt;/author&gt;&lt;author&gt;Robertson, S. H.&lt;/author&gt;&lt;author&gt;Degan, S.&lt;/author&gt;&lt;author&gt;Driehuys, B.&lt;/author&gt;&lt;/authors&gt;&lt;/contributors&gt;&lt;auth-address&gt;Center for In Vivo Microscopy, Department of Radiology, Duke University Medical Center, Durham, NC, USA.&lt;/auth-address&gt;&lt;titles&gt;&lt;title&gt;3D MRI of impaired hyperpolarized 129Xe uptake in a rat model of pulmonary fibrosis&lt;/title&gt;&lt;secondary-title&gt;Nuclear Magnetic Resonance in Biomedicine&lt;/secondary-title&gt;&lt;alt-title&gt;NMR Biomed&lt;/alt-title&gt;&lt;/titles&gt;&lt;alt-periodical&gt;&lt;full-title&gt;NMR Biomed&lt;/full-title&gt;&lt;abbr-1&gt;NMR in biomedicine&lt;/abbr-1&gt;&lt;/alt-periodical&gt;&lt;pages&gt;1502-14&lt;/pages&gt;&lt;volume&gt;27&lt;/volume&gt;&lt;number&gt;12&lt;/number&gt;&lt;dates&gt;&lt;year&gt;2014&lt;/year&gt;&lt;pub-dates&gt;&lt;date&gt;Dec&lt;/date&gt;&lt;/pub-dates&gt;&lt;/dates&gt;&lt;isbn&gt;1099-1492 (Electronic)&amp;#xD;0952-3480 (Linking)&lt;/isbn&gt;&lt;accession-num&gt;24816478&lt;/accession-num&gt;&lt;urls&gt;&lt;related-urls&gt;&lt;url&gt;http://www.ncbi.nlm.nih.gov/pubmed/24816478&lt;/url&gt;&lt;/related-urls&gt;&lt;/urls&gt;&lt;custom2&gt;4229493&lt;/custom2&gt;&lt;electronic-resource-num&gt;10.1002/nbm.3127&lt;/electronic-resource-num&gt;&lt;research-notes&gt;Really excellent explanation of Xe is ST measurement physiology. Equilibrium occurs quickly and flow main  determinant, therefore, small alpha and short TR causes a magnetization &amp;apos;sink&amp;apos;.&amp;#xD;&amp;#xD;Shows promise for examination of ST differentiation in rats. See ref 36 and 37 for HPXe techniques.&lt;/research-notes&gt;&lt;/record&gt;&lt;/Cite&gt;&lt;/EndNote&gt;</w:instrText>
      </w:r>
      <w:r w:rsidR="00C45A4E">
        <w:fldChar w:fldCharType="separate"/>
      </w:r>
      <w:r w:rsidR="0036794D" w:rsidRPr="0036794D">
        <w:rPr>
          <w:noProof/>
          <w:vertAlign w:val="superscript"/>
        </w:rPr>
        <w:t>350</w:t>
      </w:r>
      <w:r w:rsidR="00C45A4E">
        <w:fldChar w:fldCharType="end"/>
      </w:r>
      <w:r w:rsidR="00C45A4E">
        <w:t xml:space="preserve"> but its use in evaluating diffusion limitation is well-described.</w:t>
      </w:r>
      <w:r w:rsidR="00C45A4E">
        <w:fldChar w:fldCharType="begin">
          <w:fldData xml:space="preserve">PEVuZE5vdGU+PENpdGU+PEF1dGhvcj5LYXVzaGlrPC9BdXRob3I+PFllYXI+MjAxNDwvWWVhcj48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6794D">
        <w:instrText xml:space="preserve"> ADDIN EN.CITE </w:instrText>
      </w:r>
      <w:r w:rsidR="0036794D">
        <w:fldChar w:fldCharType="begin">
          <w:fldData xml:space="preserve">PEVuZE5vdGU+PENpdGU+PEF1dGhvcj5LYXVzaGlrPC9BdXRob3I+PFllYXI+MjAxNDwvWWVhcj48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6794D">
        <w:instrText xml:space="preserve"> ADDIN EN.CITE.DATA </w:instrText>
      </w:r>
      <w:r w:rsidR="0036794D">
        <w:fldChar w:fldCharType="end"/>
      </w:r>
      <w:r w:rsidR="00C45A4E">
        <w:fldChar w:fldCharType="separate"/>
      </w:r>
      <w:r w:rsidR="0036794D" w:rsidRPr="0036794D">
        <w:rPr>
          <w:noProof/>
          <w:vertAlign w:val="superscript"/>
        </w:rPr>
        <w:t>354</w:t>
      </w:r>
      <w:r w:rsidR="00C45A4E">
        <w:fldChar w:fldCharType="end"/>
      </w:r>
      <w:r w:rsidR="00C45A4E">
        <w:t xml:space="preserve"> This concept is further discussed in chapter 8.</w:t>
      </w:r>
    </w:p>
    <w:p w14:paraId="50955988" w14:textId="0C989771" w:rsidR="00E40C77" w:rsidRDefault="00E40C77" w:rsidP="00E40C77">
      <w:pPr>
        <w:pStyle w:val="Heading3"/>
      </w:pPr>
      <w:r>
        <w:t>Conclusions</w:t>
      </w:r>
    </w:p>
    <w:p w14:paraId="2ECF98CA" w14:textId="77777777" w:rsidR="001D42B0" w:rsidDel="001D42B0" w:rsidRDefault="001D42B0" w:rsidP="001D42B0">
      <w:pPr>
        <w:rPr>
          <w:del w:id="7914" w:author="Windows User" w:date="2018-10-30T16:11:00Z"/>
        </w:rPr>
      </w:pPr>
      <w:moveToRangeStart w:id="7915" w:author="Windows User" w:date="2018-10-30T16:11:00Z" w:name="move528679197"/>
      <w:moveTo w:id="7916" w:author="Windows User" w:date="2018-10-30T16:11:00Z">
        <w:r>
          <w:t>In conclusion, DCE-MRI is feasible and well-tolerated in a population of participants with IPF. Whole lung metrics of transit time correlate to existing metrics of perfusion-limited gases and also demonstrate increase over time. The regional information contained within the parametric maps may provide a novel means of assessing early perfusion dynamic change in this population in the absence of overtly detectable pulmonary hypertension on echocardiography, the currently non-invasive standard of screening for pulmonary hypertension.</w:t>
        </w:r>
      </w:moveTo>
    </w:p>
    <w:moveToRangeEnd w:id="7915"/>
    <w:p w14:paraId="481E6EEF" w14:textId="77777777" w:rsidR="001D42B0" w:rsidRDefault="001D42B0" w:rsidP="00985392">
      <w:pPr>
        <w:rPr>
          <w:ins w:id="7917" w:author="Windows User" w:date="2018-10-30T16:11:00Z"/>
        </w:rPr>
      </w:pPr>
    </w:p>
    <w:p w14:paraId="355B8086" w14:textId="6C4C59D0" w:rsidR="00985392" w:rsidRDefault="00707218" w:rsidP="00985392">
      <w:r>
        <w:lastRenderedPageBreak/>
        <w:t xml:space="preserve">Methodological considerations need to be taken into account with regards to where in the cycle of breathing should breath-hold take place. In addition, some patients will be excluded from clinical studies due to renal disease. However, these MR techniques can be applied to pulmonary vascular dynamics and may help to identify patients who are developing vasculopathy as a result of the underlying interstitial lung disease. </w:t>
      </w:r>
      <w:r w:rsidRPr="00473C6D">
        <w:t>Given that much of the capillary bed is lost before elevated pulmonary artery pressures are manifest, a sensitive means of detecting vascular changes earlier in the process may allow clinical trial stratification for those at risk of PH, or better inform lung transplantation decisions.</w:t>
      </w:r>
    </w:p>
    <w:p w14:paraId="7E86A889" w14:textId="66B179EA" w:rsidR="00707218" w:rsidRDefault="000217C8" w:rsidP="00985392">
      <w:r>
        <w:t>The active study exploring the addition of the phosphodiesterase type 5 inhibitor sildenafil to antifibrotic therapy aims to target pulmonary hypertension accompanying late stage IPF, but is reliant upon a very low gas transfer (D</w:t>
      </w:r>
      <w:r w:rsidRPr="001A3481">
        <w:rPr>
          <w:vertAlign w:val="subscript"/>
        </w:rPr>
        <w:t>LCO</w:t>
      </w:r>
      <w:r>
        <w:t xml:space="preserve"> ≤ 35% of predicted value) as a non-invasive marker of severity and perfusion limitation (ClinicalTrials.gov identifier NCT02802345). Novel markers of perfusion abnormalities in this population may help to better target patients at risk of progressive vasculopathy in IPF.</w:t>
      </w:r>
      <w:ins w:id="7918" w:author="Windows User" w:date="2018-10-30T14:24:00Z">
        <w:r w:rsidR="00CF2330">
          <w:t xml:space="preserve"> </w:t>
        </w:r>
      </w:ins>
    </w:p>
    <w:p w14:paraId="4E50FF8A" w14:textId="5C6A6E99" w:rsidR="00F62E75" w:rsidDel="001D42B0" w:rsidRDefault="006309EA" w:rsidP="00985392">
      <w:moveFromRangeStart w:id="7919" w:author="Windows User" w:date="2018-10-30T16:11:00Z" w:name="move528679197"/>
      <w:moveFrom w:id="7920" w:author="Windows User" w:date="2018-10-30T16:11:00Z">
        <w:r w:rsidDel="001D42B0">
          <w:t>In conclusion, DCE</w:t>
        </w:r>
        <w:r w:rsidR="00F62E75" w:rsidDel="001D42B0">
          <w:t>-MRI is feasible and well-tolerated in a population of participants with IPF. Whole lung metrics of transit time correlate to existing metrics of perfusion-limited gas</w:t>
        </w:r>
        <w:r w:rsidR="002969F3" w:rsidDel="001D42B0">
          <w:t>es</w:t>
        </w:r>
        <w:r w:rsidR="00F62E75" w:rsidDel="001D42B0">
          <w:t xml:space="preserve"> and also demonstrate increase over time. The regional information contained within the parametric maps may provide a novel means of assessing early perfusion dynamic change in this population in the absence of overtly detectable pulmonary hypertension on echocardiography</w:t>
        </w:r>
        <w:r w:rsidR="002969F3" w:rsidDel="001D42B0">
          <w:t>, the currently non-invasive standard of screening for pulmonary hypertension</w:t>
        </w:r>
        <w:r w:rsidR="00F62E75" w:rsidDel="001D42B0">
          <w:t>.</w:t>
        </w:r>
      </w:moveFrom>
    </w:p>
    <w:moveFromRangeEnd w:id="7919"/>
    <w:p w14:paraId="21939B1C" w14:textId="36C21DFD" w:rsidR="00CD16E5" w:rsidDel="00F50735" w:rsidRDefault="00F50735" w:rsidP="00F50735">
      <w:pPr>
        <w:rPr>
          <w:del w:id="7921" w:author="Windows User" w:date="2018-10-30T14:29:00Z"/>
        </w:rPr>
      </w:pPr>
      <w:ins w:id="7922" w:author="Windows User" w:date="2018-10-30T14:29:00Z">
        <w:r>
          <w:t>This study could aid the design of clinical trials in the future, by demonstrating how pulmonary flow is changed following the administration of drugs such as sildenafil. Regional flow could even be assessed in ‘real time’ during the administration of intravenous vasodilatory agents such as ilioprost.</w:t>
        </w:r>
      </w:ins>
    </w:p>
    <w:p w14:paraId="36B2505F" w14:textId="77777777" w:rsidR="00CD16E5" w:rsidRDefault="00CD16E5" w:rsidP="00985392"/>
    <w:p w14:paraId="71C22620" w14:textId="319AFC4A" w:rsidR="00837ABC" w:rsidRDefault="00837ABC">
      <w:pPr>
        <w:spacing w:after="0" w:line="240" w:lineRule="auto"/>
        <w:jc w:val="left"/>
      </w:pPr>
      <w:r>
        <w:br w:type="page"/>
      </w:r>
    </w:p>
    <w:p w14:paraId="1F1FF5F4" w14:textId="77777777" w:rsidR="00697912" w:rsidRDefault="00697912" w:rsidP="00837ABC">
      <w:pPr>
        <w:pStyle w:val="Chapterspacing"/>
        <w:sectPr w:rsidR="00697912" w:rsidSect="00B5444F">
          <w:footerReference w:type="even" r:id="rId206"/>
          <w:footerReference w:type="default" r:id="rId207"/>
          <w:type w:val="continuous"/>
          <w:pgSz w:w="11900" w:h="16840"/>
          <w:pgMar w:top="850" w:right="979" w:bottom="850" w:left="850" w:header="0" w:footer="0" w:gutter="562"/>
          <w:cols w:space="708"/>
          <w:docGrid w:linePitch="360"/>
        </w:sectPr>
      </w:pPr>
    </w:p>
    <w:p w14:paraId="21CD7E39" w14:textId="290BDC4D" w:rsidR="00CD16E5" w:rsidRDefault="00CD16E5" w:rsidP="00837ABC">
      <w:pPr>
        <w:pStyle w:val="Chapterspacing"/>
      </w:pPr>
    </w:p>
    <w:p w14:paraId="470F30DE" w14:textId="77777777" w:rsidR="005156F3" w:rsidRPr="00985392" w:rsidRDefault="005156F3" w:rsidP="00837ABC">
      <w:pPr>
        <w:pStyle w:val="Chapterspacing"/>
      </w:pPr>
    </w:p>
    <w:p w14:paraId="18CBF3DF" w14:textId="76518E62" w:rsidR="00131E57" w:rsidRDefault="00BC7CC4" w:rsidP="00BC7CC4">
      <w:pPr>
        <w:pStyle w:val="Heading1"/>
      </w:pPr>
      <w:bookmarkStart w:id="7923" w:name="_Toc364347302"/>
      <w:bookmarkStart w:id="7924" w:name="_Toc364347372"/>
      <w:r>
        <w:br/>
      </w:r>
      <w:r w:rsidR="00131E57">
        <w:fldChar w:fldCharType="begin"/>
      </w:r>
      <w:r w:rsidR="00131E57">
        <w:instrText xml:space="preserve"> TC  “</w:instrText>
      </w:r>
      <w:bookmarkStart w:id="7925" w:name="_Toc504551509"/>
      <w:bookmarkStart w:id="7926" w:name="_Toc504551571"/>
      <w:bookmarkStart w:id="7927" w:name="_Toc504551733"/>
      <w:bookmarkStart w:id="7928" w:name="_Toc504551795"/>
      <w:bookmarkStart w:id="7929" w:name="_Toc504555673"/>
      <w:bookmarkStart w:id="7930" w:name="_Toc504556019"/>
      <w:bookmarkStart w:id="7931" w:name="_Toc504556160"/>
      <w:bookmarkStart w:id="7932" w:name="_Toc504556237"/>
      <w:bookmarkStart w:id="7933" w:name="_Toc505938534"/>
      <w:bookmarkStart w:id="7934" w:name="_Toc505938611"/>
      <w:bookmarkStart w:id="7935" w:name="_Toc505947616"/>
      <w:bookmarkStart w:id="7936" w:name="_Toc505947692"/>
      <w:bookmarkStart w:id="7937" w:name="_Toc506292137"/>
      <w:bookmarkStart w:id="7938" w:name="_Toc506383602"/>
      <w:bookmarkStart w:id="7939" w:name="_Toc506383764"/>
      <w:bookmarkStart w:id="7940" w:name="_Toc506383863"/>
      <w:bookmarkStart w:id="7941" w:name="_Toc506474935"/>
      <w:bookmarkStart w:id="7942" w:name="_Toc506475035"/>
      <w:bookmarkStart w:id="7943" w:name="_Toc506475622"/>
      <w:bookmarkStart w:id="7944" w:name="_Toc506552489"/>
      <w:bookmarkStart w:id="7945" w:name="_Toc506552589"/>
      <w:bookmarkStart w:id="7946" w:name="_Toc506818284"/>
      <w:bookmarkStart w:id="7947" w:name="_Toc506818385"/>
      <w:bookmarkStart w:id="7948" w:name="_Toc506886226"/>
      <w:bookmarkStart w:id="7949" w:name="_Toc506886327"/>
      <w:bookmarkStart w:id="7950" w:name="_Toc506886668"/>
      <w:bookmarkStart w:id="7951" w:name="_Toc506886769"/>
      <w:bookmarkStart w:id="7952" w:name="_Toc506886939"/>
      <w:bookmarkStart w:id="7953" w:name="_Toc506887040"/>
      <w:bookmarkStart w:id="7954" w:name="_Toc506887210"/>
      <w:bookmarkStart w:id="7955" w:name="_Toc506887311"/>
      <w:bookmarkStart w:id="7956" w:name="_Toc506897507"/>
      <w:bookmarkStart w:id="7957" w:name="_Toc506897608"/>
      <w:bookmarkStart w:id="7958" w:name="_Toc506898445"/>
      <w:bookmarkStart w:id="7959" w:name="_Toc506898546"/>
      <w:bookmarkStart w:id="7960" w:name="_Toc506898761"/>
      <w:bookmarkStart w:id="7961" w:name="_Toc506898862"/>
      <w:bookmarkStart w:id="7962" w:name="_Toc506899152"/>
      <w:bookmarkStart w:id="7963" w:name="_Toc506899253"/>
      <w:bookmarkStart w:id="7964" w:name="_Toc506900122"/>
      <w:bookmarkStart w:id="7965" w:name="_Toc506900223"/>
      <w:bookmarkStart w:id="7966" w:name="_Toc506901080"/>
      <w:bookmarkStart w:id="7967" w:name="_Toc506901181"/>
      <w:bookmarkStart w:id="7968" w:name="_Toc506902030"/>
      <w:bookmarkStart w:id="7969" w:name="_Toc506902131"/>
      <w:bookmarkStart w:id="7970" w:name="_Toc506973956"/>
      <w:bookmarkStart w:id="7971" w:name="_Toc506974057"/>
      <w:bookmarkStart w:id="7972" w:name="_Toc511658440"/>
      <w:bookmarkStart w:id="7973" w:name="_Toc511658609"/>
      <w:bookmarkStart w:id="7974" w:name="_Toc511658779"/>
      <w:bookmarkStart w:id="7975" w:name="_Toc511658949"/>
      <w:bookmarkStart w:id="7976" w:name="_Toc511659119"/>
      <w:bookmarkStart w:id="7977" w:name="_Toc511659289"/>
      <w:bookmarkStart w:id="7978" w:name="_Toc512240826"/>
      <w:bookmarkStart w:id="7979" w:name="_Toc512240926"/>
      <w:bookmarkStart w:id="7980" w:name="_Toc512241026"/>
      <w:bookmarkStart w:id="7981" w:name="_Toc512325144"/>
      <w:bookmarkStart w:id="7982" w:name="_Toc512325244"/>
      <w:bookmarkStart w:id="7983" w:name="_Toc512328508"/>
      <w:bookmarkStart w:id="7984" w:name="_Toc512328608"/>
      <w:bookmarkStart w:id="7985" w:name="_Toc528658083"/>
      <w:bookmarkStart w:id="7986" w:name="_Toc528658186"/>
      <w:bookmarkStart w:id="7987" w:name="_Toc528658288"/>
      <w:bookmarkStart w:id="7988" w:name="_Toc528677022"/>
      <w:bookmarkStart w:id="7989" w:name="_Toc528677123"/>
      <w:bookmarkStart w:id="7990" w:name="_Toc528746324"/>
      <w:bookmarkStart w:id="7991" w:name="_Toc528919403"/>
      <w:bookmarkStart w:id="7992" w:name="_Toc528919582"/>
      <w:bookmarkStart w:id="7993" w:name="_Toc528919759"/>
      <w:bookmarkStart w:id="7994" w:name="_Toc528919861"/>
      <w:bookmarkStart w:id="7995" w:name="_Toc528921046"/>
      <w:bookmarkStart w:id="7996" w:name="_Toc528921148"/>
      <w:bookmarkStart w:id="7997" w:name="_Toc3145464"/>
      <w:bookmarkStart w:id="7998" w:name="_Toc3145567"/>
      <w:r w:rsidR="00131E57">
        <w:instrText>Chapter 8</w:instrText>
      </w:r>
      <w:bookmarkEnd w:id="7925"/>
      <w:bookmarkEnd w:id="7926"/>
      <w:bookmarkEnd w:id="7927"/>
      <w:bookmarkEnd w:id="7928"/>
      <w:bookmarkEnd w:id="7929"/>
      <w:bookmarkEnd w:id="7930"/>
      <w:bookmarkEnd w:id="7931"/>
      <w:bookmarkEnd w:id="7932"/>
      <w:bookmarkEnd w:id="7933"/>
      <w:bookmarkEnd w:id="7934"/>
      <w:bookmarkEnd w:id="7935"/>
      <w:bookmarkEnd w:id="7936"/>
      <w:bookmarkEnd w:id="7937"/>
      <w:bookmarkEnd w:id="7938"/>
      <w:bookmarkEnd w:id="7939"/>
      <w:bookmarkEnd w:id="7940"/>
      <w:bookmarkEnd w:id="7941"/>
      <w:bookmarkEnd w:id="7942"/>
      <w:bookmarkEnd w:id="7943"/>
      <w:bookmarkEnd w:id="7944"/>
      <w:bookmarkEnd w:id="7945"/>
      <w:bookmarkEnd w:id="7946"/>
      <w:bookmarkEnd w:id="7947"/>
      <w:bookmarkEnd w:id="7948"/>
      <w:bookmarkEnd w:id="7949"/>
      <w:bookmarkEnd w:id="7950"/>
      <w:bookmarkEnd w:id="7951"/>
      <w:bookmarkEnd w:id="7952"/>
      <w:bookmarkEnd w:id="7953"/>
      <w:bookmarkEnd w:id="7954"/>
      <w:bookmarkEnd w:id="7955"/>
      <w:bookmarkEnd w:id="7956"/>
      <w:bookmarkEnd w:id="7957"/>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7985"/>
      <w:bookmarkEnd w:id="7986"/>
      <w:bookmarkEnd w:id="7987"/>
      <w:bookmarkEnd w:id="7988"/>
      <w:bookmarkEnd w:id="7989"/>
      <w:bookmarkEnd w:id="7990"/>
      <w:bookmarkEnd w:id="7991"/>
      <w:bookmarkEnd w:id="7992"/>
      <w:bookmarkEnd w:id="7993"/>
      <w:bookmarkEnd w:id="7994"/>
      <w:bookmarkEnd w:id="7995"/>
      <w:bookmarkEnd w:id="7996"/>
      <w:bookmarkEnd w:id="7997"/>
      <w:bookmarkEnd w:id="7998"/>
      <w:r w:rsidR="00131E57">
        <w:instrText xml:space="preserve">” \l 5 \n </w:instrText>
      </w:r>
      <w:r w:rsidR="00131E57">
        <w:fldChar w:fldCharType="end"/>
      </w:r>
      <w:bookmarkStart w:id="7999" w:name="_Toc3145098"/>
      <w:r w:rsidR="00131E57">
        <w:t>Multimodal Imaging in IPF: Conclusions</w:t>
      </w:r>
      <w:bookmarkEnd w:id="7999"/>
    </w:p>
    <w:p w14:paraId="100B0804" w14:textId="1A442884" w:rsidR="00F91E1A" w:rsidRDefault="0063569B" w:rsidP="0012525C">
      <w:pPr>
        <w:pStyle w:val="Heading2"/>
      </w:pPr>
      <w:bookmarkStart w:id="8000" w:name="_Toc3145099"/>
      <w:bookmarkEnd w:id="7923"/>
      <w:bookmarkEnd w:id="7924"/>
      <w:r>
        <w:lastRenderedPageBreak/>
        <w:t>K</w:t>
      </w:r>
      <w:r w:rsidR="003803F2">
        <w:t>ey Outcomes</w:t>
      </w:r>
      <w:bookmarkEnd w:id="8000"/>
    </w:p>
    <w:p w14:paraId="2F1409A2" w14:textId="385EC294" w:rsidR="002F251D" w:rsidRDefault="002F251D" w:rsidP="002F251D">
      <w:r>
        <w:t>This work represents the first known longitudinal multimodal</w:t>
      </w:r>
      <w:r w:rsidR="001969C1">
        <w:t xml:space="preserve"> functional</w:t>
      </w:r>
      <w:r>
        <w:t xml:space="preserve"> MRI study in participants with idiopathic pulmonary fibrosis.</w:t>
      </w:r>
      <w:r w:rsidR="0025227D">
        <w:t xml:space="preserve"> Several imaging techniques have been explored, including the use of hyperpolarised gas to assess ventilation, intra-acinar diffusion and </w:t>
      </w:r>
      <w:r w:rsidR="00557352">
        <w:t>diffusive gas exchange</w:t>
      </w:r>
      <w:r w:rsidR="0025227D">
        <w:t xml:space="preserve"> across the alveolar membrane was assessed alongside pulmonary perfusion imaging and conventional measures of disease. Here, t</w:t>
      </w:r>
      <w:r w:rsidR="009965CE">
        <w:t xml:space="preserve">he key findings </w:t>
      </w:r>
      <w:r w:rsidR="0025227D">
        <w:t>are summarised</w:t>
      </w:r>
      <w:r w:rsidR="00437B90">
        <w:t xml:space="preserve"> and the multimodal aspects of the study are further explored.</w:t>
      </w:r>
    </w:p>
    <w:p w14:paraId="67DE7C71" w14:textId="208D40E2" w:rsidR="00D349F4" w:rsidRDefault="00D349F4" w:rsidP="00D349F4">
      <w:pPr>
        <w:pStyle w:val="Heading3"/>
      </w:pPr>
      <w:r>
        <w:t>Summary of Clinical Outcomes</w:t>
      </w:r>
    </w:p>
    <w:p w14:paraId="7B0A1915" w14:textId="4EBE22D3" w:rsidR="00346631" w:rsidRDefault="00346631" w:rsidP="00D349F4">
      <w:r w:rsidRPr="00346631">
        <w:t xml:space="preserve">A summary of the clinical outcomes </w:t>
      </w:r>
      <w:r w:rsidR="007602FA" w:rsidRPr="00346631">
        <w:t>is</w:t>
      </w:r>
      <w:r w:rsidRPr="00346631">
        <w:t xml:space="preserve"> </w:t>
      </w:r>
      <w:r>
        <w:t>provided</w:t>
      </w:r>
      <w:r w:rsidRPr="00346631">
        <w:t xml:space="preserve"> in</w:t>
      </w:r>
      <w:r w:rsidR="000303A8">
        <w:t xml:space="preserve"> Table</w:t>
      </w:r>
      <w:r w:rsidRPr="00346631">
        <w:t xml:space="preserve"> 8.1</w:t>
      </w:r>
      <w:r w:rsidR="00AC458B">
        <w:t>.</w:t>
      </w:r>
    </w:p>
    <w:p w14:paraId="1737E9CC" w14:textId="400F33F9" w:rsidR="00BB544F" w:rsidRDefault="00BB544F" w:rsidP="00BB544F">
      <w:pPr>
        <w:pStyle w:val="TableTitle0"/>
      </w:pPr>
      <w:bookmarkStart w:id="8001" w:name="_Toc3145568"/>
      <w:r>
        <w:lastRenderedPageBreak/>
        <w:t xml:space="preserve">Table </w:t>
      </w:r>
      <w:ins w:id="8002" w:author="Nicholas Weatherley" w:date="2019-03-04T21:03:00Z">
        <w:r w:rsidR="00E96948">
          <w:fldChar w:fldCharType="begin"/>
        </w:r>
        <w:r w:rsidR="00E96948">
          <w:instrText xml:space="preserve"> STYLEREF 1 \s </w:instrText>
        </w:r>
      </w:ins>
      <w:r w:rsidR="00E96948">
        <w:fldChar w:fldCharType="separate"/>
      </w:r>
      <w:r w:rsidR="00E96948">
        <w:rPr>
          <w:noProof/>
        </w:rPr>
        <w:t>8</w:t>
      </w:r>
      <w:ins w:id="8003" w:author="Nicholas Weatherley" w:date="2019-03-04T21:03:00Z">
        <w:r w:rsidR="00E96948">
          <w:fldChar w:fldCharType="end"/>
        </w:r>
        <w:r w:rsidR="00E96948">
          <w:t>.</w:t>
        </w:r>
        <w:r w:rsidR="00E96948">
          <w:fldChar w:fldCharType="begin"/>
        </w:r>
        <w:r w:rsidR="00E96948">
          <w:instrText xml:space="preserve"> SEQ Table \* ARABIC \s 1 </w:instrText>
        </w:r>
      </w:ins>
      <w:r w:rsidR="00E96948">
        <w:fldChar w:fldCharType="separate"/>
      </w:r>
      <w:ins w:id="8004" w:author="Nicholas Weatherley" w:date="2019-03-04T21:03:00Z">
        <w:r w:rsidR="00E96948">
          <w:rPr>
            <w:noProof/>
          </w:rPr>
          <w:t>1</w:t>
        </w:r>
        <w:r w:rsidR="00E96948">
          <w:fldChar w:fldCharType="end"/>
        </w:r>
      </w:ins>
      <w:ins w:id="8005" w:author="Windows User" w:date="2018-11-01T15:46:00Z">
        <w:del w:id="8006" w:author="Nicholas Weatherley" w:date="2019-03-04T21:03:00Z">
          <w:r w:rsidR="00743FFA" w:rsidDel="00E96948">
            <w:fldChar w:fldCharType="begin"/>
          </w:r>
          <w:r w:rsidR="00743FFA" w:rsidDel="00E96948">
            <w:delInstrText xml:space="preserve"> STYLEREF 1 \s </w:delInstrText>
          </w:r>
        </w:del>
      </w:ins>
      <w:del w:id="8007" w:author="Nicholas Weatherley" w:date="2019-03-04T21:03:00Z">
        <w:r w:rsidR="00743FFA" w:rsidDel="00E96948">
          <w:fldChar w:fldCharType="separate"/>
        </w:r>
        <w:r w:rsidR="0024585E" w:rsidDel="00E96948">
          <w:rPr>
            <w:noProof/>
          </w:rPr>
          <w:delText>8</w:delText>
        </w:r>
      </w:del>
      <w:ins w:id="8008" w:author="Windows User" w:date="2018-11-01T15:46:00Z">
        <w:del w:id="8009" w:author="Nicholas Weatherley" w:date="2019-03-04T21:03:00Z">
          <w:r w:rsidR="00743FFA" w:rsidDel="00E96948">
            <w:fldChar w:fldCharType="end"/>
          </w:r>
          <w:r w:rsidR="00743FFA" w:rsidDel="00E96948">
            <w:delText>.</w:delText>
          </w:r>
          <w:r w:rsidR="00743FFA" w:rsidDel="00E96948">
            <w:fldChar w:fldCharType="begin"/>
          </w:r>
          <w:r w:rsidR="00743FFA" w:rsidDel="00E96948">
            <w:delInstrText xml:space="preserve"> SEQ Table \* ARABIC \s 1 </w:delInstrText>
          </w:r>
        </w:del>
      </w:ins>
      <w:del w:id="8010" w:author="Nicholas Weatherley" w:date="2019-03-04T21:03:00Z">
        <w:r w:rsidR="00743FFA" w:rsidDel="00E96948">
          <w:fldChar w:fldCharType="end"/>
        </w:r>
      </w:del>
      <w:del w:id="8011" w:author="Windows User" w:date="2018-10-30T10:16:00Z">
        <w:r w:rsidDel="004435D9">
          <w:fldChar w:fldCharType="begin"/>
        </w:r>
        <w:r w:rsidDel="004435D9">
          <w:delInstrText xml:space="preserve"> STYLEREF 1 \s </w:delInstrText>
        </w:r>
        <w:r w:rsidDel="004435D9">
          <w:fldChar w:fldCharType="separate"/>
        </w:r>
        <w:r w:rsidDel="004435D9">
          <w:rPr>
            <w:noProof/>
          </w:rPr>
          <w:delText>8</w:delText>
        </w:r>
        <w:r w:rsidDel="004435D9">
          <w:fldChar w:fldCharType="end"/>
        </w:r>
        <w:r w:rsidDel="004435D9">
          <w:delText>.</w:delText>
        </w:r>
        <w:r w:rsidDel="004435D9">
          <w:fldChar w:fldCharType="begin"/>
        </w:r>
        <w:r w:rsidDel="004435D9">
          <w:delInstrText xml:space="preserve"> SEQ Table \* ARABIC \s 1 </w:delInstrText>
        </w:r>
        <w:r w:rsidDel="004435D9">
          <w:fldChar w:fldCharType="separate"/>
        </w:r>
        <w:r w:rsidDel="004435D9">
          <w:rPr>
            <w:noProof/>
          </w:rPr>
          <w:delText>1</w:delText>
        </w:r>
        <w:r w:rsidDel="004435D9">
          <w:fldChar w:fldCharType="end"/>
        </w:r>
      </w:del>
      <w:r>
        <w:t>: Summary of quantitative study outcomes</w:t>
      </w:r>
      <w:bookmarkEnd w:id="8001"/>
    </w:p>
    <w:p w14:paraId="211F9344" w14:textId="0DB5D2FC" w:rsidR="00AC458B" w:rsidRPr="00346631" w:rsidRDefault="00C172BD" w:rsidP="00BB544F">
      <w:pPr>
        <w:pStyle w:val="figure"/>
        <w:spacing w:before="0"/>
      </w:pPr>
      <w:ins w:id="8012" w:author="Windows User" w:date="2018-11-01T16:11:00Z">
        <w:r>
          <w:rPr>
            <w:noProof/>
            <w:lang w:eastAsia="en-GB"/>
          </w:rPr>
          <w:drawing>
            <wp:inline distT="0" distB="0" distL="0" distR="0" wp14:anchorId="136BBD34" wp14:editId="27FDEF09">
              <wp:extent cx="7313845" cy="6045517"/>
              <wp:effectExtent l="5398" t="0" r="7302" b="7303"/>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Summary table.png"/>
                      <pic:cNvPicPr/>
                    </pic:nvPicPr>
                    <pic:blipFill>
                      <a:blip r:embed="rId208">
                        <a:extLst>
                          <a:ext uri="{28A0092B-C50C-407E-A947-70E740481C1C}">
                            <a14:useLocalDpi xmlns:a14="http://schemas.microsoft.com/office/drawing/2010/main" val="0"/>
                          </a:ext>
                        </a:extLst>
                      </a:blip>
                      <a:stretch>
                        <a:fillRect/>
                      </a:stretch>
                    </pic:blipFill>
                    <pic:spPr>
                      <a:xfrm rot="16200000">
                        <a:off x="0" y="0"/>
                        <a:ext cx="7327840" cy="6057085"/>
                      </a:xfrm>
                      <a:prstGeom prst="rect">
                        <a:avLst/>
                      </a:prstGeom>
                    </pic:spPr>
                  </pic:pic>
                </a:graphicData>
              </a:graphic>
            </wp:inline>
          </w:drawing>
        </w:r>
      </w:ins>
      <w:del w:id="8013" w:author="Windows User" w:date="2018-11-01T16:11:00Z">
        <w:r w:rsidR="00710909" w:rsidDel="00C172BD">
          <w:rPr>
            <w:noProof/>
            <w:lang w:eastAsia="en-GB"/>
          </w:rPr>
          <w:drawing>
            <wp:inline distT="0" distB="0" distL="0" distR="0" wp14:anchorId="41F333FB" wp14:editId="18B566EA">
              <wp:extent cx="7298766" cy="6036891"/>
              <wp:effectExtent l="254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Summary table.pdf"/>
                      <pic:cNvPicPr/>
                    </pic:nvPicPr>
                    <pic:blipFill>
                      <a:blip r:embed="rId209">
                        <a:extLst>
                          <a:ext uri="{28A0092B-C50C-407E-A947-70E740481C1C}">
                            <a14:useLocalDpi xmlns:a14="http://schemas.microsoft.com/office/drawing/2010/main" val="0"/>
                          </a:ext>
                        </a:extLst>
                      </a:blip>
                      <a:stretch>
                        <a:fillRect/>
                      </a:stretch>
                    </pic:blipFill>
                    <pic:spPr>
                      <a:xfrm rot="16200000">
                        <a:off x="0" y="0"/>
                        <a:ext cx="7311120" cy="6047109"/>
                      </a:xfrm>
                      <a:prstGeom prst="rect">
                        <a:avLst/>
                      </a:prstGeom>
                    </pic:spPr>
                  </pic:pic>
                </a:graphicData>
              </a:graphic>
            </wp:inline>
          </w:drawing>
        </w:r>
      </w:del>
    </w:p>
    <w:p w14:paraId="3832B454" w14:textId="55BBCD3C" w:rsidR="00BB544F" w:rsidRPr="00BB544F" w:rsidRDefault="00BB544F" w:rsidP="00BB544F">
      <w:pPr>
        <w:pStyle w:val="Aftertable"/>
      </w:pPr>
      <w:r>
        <w:t>DW-MRI: Diffusion-weighted; DCE: dynamic contrast enhanced; MRI: magnetic resonance imaging; %VV: percent ventilated volume; CV: coefficient of variation; Lm</w:t>
      </w:r>
      <w:r w:rsidRPr="00BB544F">
        <w:rPr>
          <w:vertAlign w:val="subscript"/>
        </w:rPr>
        <w:t>D</w:t>
      </w:r>
      <w:r w:rsidRPr="00BB544F">
        <w:t>: mean linear intercept;</w:t>
      </w:r>
      <w:r>
        <w:t xml:space="preserve"> CSSR: chemical shift saturation recovery; MRS: magnetic resonance spectroscopy; RBC:TP: red blood cell to tissue / plasma ratio; FWHM: full width at half maximum; T</w:t>
      </w:r>
      <w:r w:rsidRPr="00BB544F">
        <w:rPr>
          <w:vertAlign w:val="subscript"/>
        </w:rPr>
        <w:t>LCO</w:t>
      </w:r>
      <w:r>
        <w:t>: transfer factor of the lungs or carbon monoxide; K</w:t>
      </w:r>
      <w:r w:rsidRPr="00BB544F">
        <w:rPr>
          <w:vertAlign w:val="subscript"/>
        </w:rPr>
        <w:t>CO</w:t>
      </w:r>
      <w:r>
        <w:t xml:space="preserve">: transfer coefficient of the lungs or carbon monoxide; GAP: gender, age physiology; CPI: composite physiology index; ISWTd: incremental shuttle walk test distance; CALIPER: </w:t>
      </w:r>
      <w:r w:rsidRPr="00BB544F">
        <w:t>Computer Aided Lung Informatics for Pathology Evaluation and Rating</w:t>
      </w:r>
      <w:r>
        <w:t>; LAA: low attenuation area; PVV: pulmonary vascular volume; ICC: intraclass correlation coefficient.</w:t>
      </w:r>
    </w:p>
    <w:p w14:paraId="2714ECAF" w14:textId="6C5E70B1" w:rsidR="004F03F3" w:rsidRDefault="004F03F3" w:rsidP="004F03F3">
      <w:pPr>
        <w:pStyle w:val="Heading3"/>
      </w:pPr>
      <w:r>
        <w:lastRenderedPageBreak/>
        <w:t>Ventilation / Perfusion Matching</w:t>
      </w:r>
    </w:p>
    <w:p w14:paraId="3C536EE6" w14:textId="7819C27F" w:rsidR="00AA5C3D" w:rsidRDefault="004F03F3" w:rsidP="002F251D">
      <w:r>
        <w:t xml:space="preserve">Ventilation in IPF appears to be preserved in regions of fibrotic change. </w:t>
      </w:r>
      <w:r w:rsidR="001851D6">
        <w:t xml:space="preserve">On this subject, Kaushik </w:t>
      </w:r>
      <w:r w:rsidR="002F1515" w:rsidRPr="002F1515">
        <w:rPr>
          <w:i/>
        </w:rPr>
        <w:t>et al</w:t>
      </w:r>
      <w:r w:rsidR="001851D6">
        <w:t xml:space="preserve">. took the approach of binning regions of the IPF lung ventilated with </w:t>
      </w:r>
      <w:r w:rsidR="001851D6" w:rsidRPr="001851D6">
        <w:rPr>
          <w:vertAlign w:val="superscript"/>
        </w:rPr>
        <w:t>129</w:t>
      </w:r>
      <w:r w:rsidR="001851D6">
        <w:t>Xe into high and low intensity areas.</w:t>
      </w:r>
      <w:r w:rsidR="00EA32FB">
        <w:fldChar w:fldCharType="begin"/>
      </w:r>
      <w:r w:rsidR="0036794D">
        <w:instrText xml:space="preserve"> ADDIN EN.CITE &lt;EndNote&gt;&lt;Cite&gt;&lt;Author&gt;He&lt;/Author&gt;&lt;Year&gt;2016&lt;/Year&gt;&lt;RecNum&gt;1933&lt;/RecNum&gt;&lt;DisplayText&gt;&lt;style face="superscript"&gt;442&lt;/style&gt;&lt;/DisplayText&gt;&lt;record&gt;&lt;rec-number&gt;1933&lt;/rec-number&gt;&lt;foreign-keys&gt;&lt;key app="EN" db-id="52evaf50e9fe5cewd9b555d6wtw099s0pzrz" timestamp="1511534891" guid="03078884-bed2-4cf5-8cdc-58e98a2e3450"&gt;1933&lt;/key&gt;&lt;/foreign-keys&gt;&lt;ref-type name="Conference Proceedings"&gt;10&lt;/ref-type&gt;&lt;contributors&gt;&lt;authors&gt;&lt;author&gt;Mu He&lt;/author&gt;&lt;author&gt;S.H. Robertson,&lt;/author&gt;&lt;author&gt;Jennifer M. Wang&lt;/author&gt;&lt;author&gt;Craig Rackley&lt;/author&gt;&lt;author&gt;H. Page McAdams&lt;/author&gt;&lt;author&gt;Bastiaan Driehuys&lt;/author&gt;&lt;/authors&gt;&lt;/contributors&gt;&lt;titles&gt;&lt;title&gt;Differentiating Early Stage and Later Stage Idiopathic Pulmonary Fibrosis using Hyperpolarized 129Xe Ventilation MRI&lt;/title&gt;&lt;secondary-title&gt;Proc. from International Society of Magnetic Resonance in Medicine Meeting&lt;/secondary-title&gt;&lt;/titles&gt;&lt;volume&gt;24:1623&lt;/volume&gt;&lt;dates&gt;&lt;year&gt;2016&lt;/year&gt;&lt;/dates&gt;&lt;pub-location&gt;Hawaii&lt;/pub-location&gt;&lt;urls&gt;&lt;/urls&gt;&lt;/record&gt;&lt;/Cite&gt;&lt;/EndNote&gt;</w:instrText>
      </w:r>
      <w:r w:rsidR="00EA32FB">
        <w:fldChar w:fldCharType="separate"/>
      </w:r>
      <w:r w:rsidR="0036794D" w:rsidRPr="0036794D">
        <w:rPr>
          <w:noProof/>
          <w:vertAlign w:val="superscript"/>
        </w:rPr>
        <w:t>442</w:t>
      </w:r>
      <w:r w:rsidR="00EA32FB">
        <w:fldChar w:fldCharType="end"/>
      </w:r>
      <w:r w:rsidR="001851D6">
        <w:t xml:space="preserve"> They found </w:t>
      </w:r>
      <w:r w:rsidR="00EA32FB">
        <w:t>that patients with higher GAP index scores were less likely to exhibit ‘high intensity’ ventilated regions. This finding may have been the result of decreased lung compliance in more advanced disease.</w:t>
      </w:r>
      <w:r w:rsidR="0063335B">
        <w:t xml:space="preserve"> Given airways were also included in the mask, this finding may partially be explained by the relatively low intensity of signal compared to </w:t>
      </w:r>
      <w:r w:rsidR="00AA5C3D">
        <w:t>that from the proximal airways.</w:t>
      </w:r>
    </w:p>
    <w:p w14:paraId="708CB4D9" w14:textId="723D515B" w:rsidR="004F03F3" w:rsidRDefault="0063335B" w:rsidP="002F251D">
      <w:pPr>
        <w:rPr>
          <w:ins w:id="8014" w:author="Nicholas Weatherley" w:date="2019-02-10T14:39:00Z"/>
        </w:rPr>
      </w:pPr>
      <w:r>
        <w:t>This is supported by findings from this data</w:t>
      </w:r>
      <w:r w:rsidR="00F0034E">
        <w:t xml:space="preserve">, in which some participants exhibit high intensity </w:t>
      </w:r>
      <w:r>
        <w:t>dilated trachea</w:t>
      </w:r>
      <w:r w:rsidR="00F0034E">
        <w:t xml:space="preserve"> and first generation bronchi</w:t>
      </w:r>
      <w:r w:rsidR="00A37B2D">
        <w:t>. In IPF, any given voxel is likely to contain a higher tissue to gas ratio, i.e. the gas concentration per cubic cm is reduced when compared to healthy volunteers.</w:t>
      </w:r>
      <w:r w:rsidR="00667BC8">
        <w:t xml:space="preserve"> Combined with reduced lung compliance, this may explain these findings.</w:t>
      </w:r>
      <w:r w:rsidR="00A37B2D">
        <w:t xml:space="preserve"> </w:t>
      </w:r>
      <w:r w:rsidR="00AA5C3D">
        <w:t>Where ventilation defects are present, these may also be associated with co-existent airways disease, or possibly physiological aging of the lungs. The latter of these possibilities is planned for further study.</w:t>
      </w:r>
    </w:p>
    <w:p w14:paraId="356700E7" w14:textId="504997D3" w:rsidR="00752D5A" w:rsidRDefault="00752D5A" w:rsidP="002F251D">
      <w:ins w:id="8015" w:author="Nicholas Weatherley" w:date="2019-02-10T14:39:00Z">
        <w:r>
          <w:t>One methodological consideration f</w:t>
        </w:r>
      </w:ins>
      <w:ins w:id="8016" w:author="Nicholas Weatherley" w:date="2019-02-10T14:40:00Z">
        <w:r>
          <w:t>or future studies in this area is wheter it is possible to</w:t>
        </w:r>
      </w:ins>
      <w:ins w:id="8017" w:author="Nicholas Weatherley" w:date="2019-02-10T14:39:00Z">
        <w:r>
          <w:t xml:space="preserve"> scale signal intensities in gas ventilation images to have an absolute reference.</w:t>
        </w:r>
      </w:ins>
      <w:ins w:id="8018" w:author="Nicholas Weatherley" w:date="2019-02-10T14:40:00Z">
        <w:r>
          <w:t xml:space="preserve"> </w:t>
        </w:r>
      </w:ins>
      <w:ins w:id="8019" w:author="Nicholas Weatherley" w:date="2019-02-10T14:39:00Z">
        <w:r>
          <w:t>This is an ongoing subject of research in our group. In the treatment response mapping approach of Horn et al</w:t>
        </w:r>
      </w:ins>
      <w:ins w:id="8020" w:author="Nicholas Weatherley" w:date="2019-02-10T14:42:00Z">
        <w:r w:rsidR="004252F0">
          <w:t>.</w:t>
        </w:r>
      </w:ins>
      <w:ins w:id="8021" w:author="Nicholas Weatherley" w:date="2019-02-10T14:40:00Z">
        <w:r>
          <w:t>,</w:t>
        </w:r>
      </w:ins>
      <w:r>
        <w:fldChar w:fldCharType="begin"/>
      </w:r>
      <w:r w:rsidR="0036794D">
        <w:instrText xml:space="preserve"> ADDIN EN.CITE &lt;EndNote&gt;&lt;Cite&gt;&lt;Author&gt;Horn&lt;/Author&gt;&lt;Year&gt;2017&lt;/Year&gt;&lt;RecNum&gt;1942&lt;/RecNum&gt;&lt;DisplayText&gt;&lt;style face="superscript"&gt;342&lt;/style&gt;&lt;/DisplayText&gt;&lt;record&gt;&lt;rec-number&gt;1942&lt;/rec-number&gt;&lt;foreign-keys&gt;&lt;key app="EN" db-id="52evaf50e9fe5cewd9b555d6wtw099s0pzrz" timestamp="1511534897" guid="4463990e-c676-414a-8866-1dc6412aaa8e"&gt;1942&lt;/key&gt;&lt;/foreign-keys&gt;&lt;ref-type name="Journal Article"&gt;17&lt;/ref-type&gt;&lt;contributors&gt;&lt;authors&gt;&lt;author&gt;Felix C. Horn&lt;/author&gt;&lt;author&gt;Helen Marshall&lt;/author&gt;&lt;author&gt;Guilhem J. Collier&lt;/author&gt;&lt;author&gt;Richard Kay&lt;/author&gt;&lt;author&gt;Salman Siddiqui&lt;/author&gt;&lt;author&gt;Christopher E. Brightling&lt;/author&gt;&lt;author&gt;Juan Parra-Robles&lt;/author&gt;&lt;author&gt;Jim M. Wild&lt;/author&gt;&lt;/authors&gt;&lt;/contributors&gt;&lt;titles&gt;&lt;title&gt;Regional Ventilation Changes in the Lung: Treatment Response Mapping by Using Hyperpolarized Gas MR Imaging as a Quantitative Biomarker&lt;/title&gt;&lt;secondary-title&gt;Radiology&lt;/secondary-title&gt;&lt;alt-title&gt;Radiology&lt;/alt-title&gt;&lt;/titles&gt;&lt;periodical&gt;&lt;full-title&gt;Radiology&lt;/full-title&gt;&lt;/periodical&gt;&lt;alt-periodical&gt;&lt;full-title&gt;Radiology&lt;/full-title&gt;&lt;/alt-periodical&gt;&lt;pages&gt;854-861&lt;/pages&gt;&lt;volume&gt;284&lt;/volume&gt;&lt;number&gt;3&lt;/number&gt;&lt;dates&gt;&lt;year&gt;2017&lt;/year&gt;&lt;/dates&gt;&lt;accession-num&gt;28471738&lt;/accession-num&gt;&lt;urls&gt;&lt;related-urls&gt;&lt;url&gt;http://pubs.rsna.org/doi/abs/10.1148/radiol.2017160532&lt;/url&gt;&lt;/related-urls&gt;&lt;/urls&gt;&lt;electronic-resource-num&gt;10.1148/radiol.2017160532&lt;/electronic-resource-num&gt;&lt;/record&gt;&lt;/Cite&gt;&lt;/EndNote&gt;</w:instrText>
      </w:r>
      <w:r>
        <w:fldChar w:fldCharType="separate"/>
      </w:r>
      <w:r w:rsidR="0036794D" w:rsidRPr="0036794D">
        <w:rPr>
          <w:noProof/>
          <w:vertAlign w:val="superscript"/>
        </w:rPr>
        <w:t>342</w:t>
      </w:r>
      <w:r>
        <w:fldChar w:fldCharType="end"/>
      </w:r>
      <w:ins w:id="8022" w:author="Nicholas Weatherley" w:date="2019-02-10T14:39:00Z">
        <w:r>
          <w:t xml:space="preserve"> a normalisation scaling for inhaled gas dose based on the method Tzeng et al</w:t>
        </w:r>
      </w:ins>
      <w:ins w:id="8023" w:author="Nicholas Weatherley" w:date="2019-02-10T14:42:00Z">
        <w:r w:rsidR="004252F0">
          <w:t>.</w:t>
        </w:r>
      </w:ins>
      <w:r w:rsidR="004252F0">
        <w:fldChar w:fldCharType="begin">
          <w:fldData xml:space="preserve">PEVuZE5vdGU+PENpdGU+PEF1dGhvcj5UemVuZzwvQXV0aG9yPjxZZWFyPjIwMDk8L1llYXI+PFJl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L2FsdC1wZXJpb2RpY2FsPjxwYWdlcz44MTMtMjI8L3BhZ2VzPjx2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</w:fldData>
        </w:fldChar>
      </w:r>
      <w:r w:rsidR="0036794D">
        <w:instrText xml:space="preserve"> ADDIN EN.CITE </w:instrText>
      </w:r>
      <w:r w:rsidR="0036794D">
        <w:fldChar w:fldCharType="begin">
          <w:fldData xml:space="preserve">PEVuZE5vdGU+PENpdGU+PEF1dGhvcj5UemVuZzwvQXV0aG9yPjxZZWFyPjIwMDk8L1llYXI+PFJl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L2FsdC1wZXJpb2RpY2FsPjxwYWdlcz44MTMtMjI8L3BhZ2VzPjx2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</w:fldData>
        </w:fldChar>
      </w:r>
      <w:r w:rsidR="0036794D">
        <w:instrText xml:space="preserve"> ADDIN EN.CITE.DATA </w:instrText>
      </w:r>
      <w:r w:rsidR="0036794D">
        <w:fldChar w:fldCharType="end"/>
      </w:r>
      <w:r w:rsidR="004252F0">
        <w:fldChar w:fldCharType="separate"/>
      </w:r>
      <w:r w:rsidR="0036794D" w:rsidRPr="0036794D">
        <w:rPr>
          <w:noProof/>
          <w:vertAlign w:val="superscript"/>
        </w:rPr>
        <w:t>339</w:t>
      </w:r>
      <w:r w:rsidR="004252F0">
        <w:fldChar w:fldCharType="end"/>
      </w:r>
      <w:ins w:id="8024" w:author="Nicholas Weatherley" w:date="2019-02-10T14:39:00Z">
        <w:r>
          <w:t xml:space="preserve"> was implemented. In work from the </w:t>
        </w:r>
      </w:ins>
      <w:ins w:id="8025" w:author="Nicholas Weatherley" w:date="2019-02-10T14:45:00Z">
        <w:r w:rsidR="001C7720">
          <w:t>He et al.,</w:t>
        </w:r>
      </w:ins>
      <w:r w:rsidR="001C7720">
        <w:fldChar w:fldCharType="begin">
          <w:fldData xml:space="preserve">PEVuZE5vdGU+PENpdGU+PEF1dGhvcj5IZTwvQXV0aG9yPjxZZWFyPjIwMTQ8L1llYXI+PFJlY051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</w:fldData>
        </w:fldChar>
      </w:r>
      <w:r w:rsidR="0036794D">
        <w:instrText xml:space="preserve"> ADDIN EN.CITE </w:instrText>
      </w:r>
      <w:r w:rsidR="0036794D">
        <w:fldChar w:fldCharType="begin">
          <w:fldData xml:space="preserve">PEVuZE5vdGU+PENpdGU+PEF1dGhvcj5IZTwvQXV0aG9yPjxZZWFyPjIwMTQ8L1llYXI+PFJlY051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</w:fldData>
        </w:fldChar>
      </w:r>
      <w:r w:rsidR="0036794D">
        <w:instrText xml:space="preserve"> ADDIN EN.CITE.DATA </w:instrText>
      </w:r>
      <w:r w:rsidR="0036794D">
        <w:fldChar w:fldCharType="end"/>
      </w:r>
      <w:r w:rsidR="001C7720">
        <w:fldChar w:fldCharType="separate"/>
      </w:r>
      <w:r w:rsidR="0036794D" w:rsidRPr="0036794D">
        <w:rPr>
          <w:noProof/>
          <w:vertAlign w:val="superscript"/>
        </w:rPr>
        <w:t>443</w:t>
      </w:r>
      <w:r w:rsidR="001C7720">
        <w:fldChar w:fldCharType="end"/>
      </w:r>
      <w:ins w:id="8026" w:author="Nicholas Weatherley" w:date="2019-02-10T14:39:00Z">
        <w:r>
          <w:t xml:space="preserve"> the binning approach for ventilation MRI analysis is proposed for similar reasons in order to make self-normalised inter subject image comparisons.</w:t>
        </w:r>
      </w:ins>
      <w:ins w:id="8027" w:author="Nicholas Weatherley" w:date="2019-02-10T14:46:00Z">
        <w:r w:rsidR="001C7720">
          <w:t xml:space="preserve"> A similar a</w:t>
        </w:r>
      </w:ins>
      <w:ins w:id="8028" w:author="Nicholas Weatherley" w:date="2019-02-10T14:47:00Z">
        <w:r w:rsidR="001C7720">
          <w:t>pproach is likey to yield results which allows more direct intraparticipant comparison within and between studies.</w:t>
        </w:r>
      </w:ins>
    </w:p>
    <w:p w14:paraId="22776282" w14:textId="10B18DED" w:rsidR="004F03F3" w:rsidRDefault="00AA5C3D" w:rsidP="002F251D">
      <w:r>
        <w:t>In contrast</w:t>
      </w:r>
      <w:ins w:id="8029" w:author="Nicholas Weatherley" w:date="2019-02-10T14:47:00Z">
        <w:r w:rsidR="001C7720">
          <w:t xml:space="preserve"> to ventilation findings</w:t>
        </w:r>
      </w:ins>
      <w:r>
        <w:t>, a</w:t>
      </w:r>
      <w:r w:rsidR="004F03F3">
        <w:t xml:space="preserve"> reduction in</w:t>
      </w:r>
      <w:r>
        <w:t xml:space="preserve"> blood</w:t>
      </w:r>
      <w:r w:rsidR="004F03F3">
        <w:t xml:space="preserve"> flow through areas</w:t>
      </w:r>
      <w:r>
        <w:t xml:space="preserve"> of disease is seen in participants with IPF, and this is more prominent in participants with lower transfer factor of the lungs for carbon monoxide (T</w:t>
      </w:r>
      <w:r w:rsidRPr="00AA5C3D">
        <w:rPr>
          <w:vertAlign w:val="subscript"/>
        </w:rPr>
        <w:t>LCO</w:t>
      </w:r>
      <w:r>
        <w:t xml:space="preserve">). This </w:t>
      </w:r>
      <w:r w:rsidR="00ED6BF0">
        <w:t>demonstrates</w:t>
      </w:r>
      <w:r>
        <w:t xml:space="preserve"> neatly the ventilation / perfusion </w:t>
      </w:r>
      <w:r w:rsidR="00346631">
        <w:t xml:space="preserve">(V/Q) </w:t>
      </w:r>
      <w:r>
        <w:t xml:space="preserve">mismatching which occurs as the disease progresses. As the basal lung </w:t>
      </w:r>
      <w:r w:rsidR="00346631">
        <w:t xml:space="preserve">undergoes greatest </w:t>
      </w:r>
      <w:r w:rsidR="00511E4B">
        <w:t>expansion during</w:t>
      </w:r>
      <w:r w:rsidR="005C3941">
        <w:t xml:space="preserve"> inhalation</w:t>
      </w:r>
      <w:r w:rsidR="00346631">
        <w:t xml:space="preserve"> and during normal physiology contributes greatest to both V and Q, mismatching in the lower zones is likely to have a profound effect on oxygen uptake. This explains the hypoxia exhibited on exercise in all participants, even those with apparently mild disease.</w:t>
      </w:r>
    </w:p>
    <w:p w14:paraId="52CABF52" w14:textId="32584BB0" w:rsidR="00F62266" w:rsidRDefault="00F62266" w:rsidP="002F251D">
      <w:r>
        <w:t>Although not directly assessed, ventilation appearance appears to change with lung inflation state, which is now under exploration in other studies.</w:t>
      </w:r>
    </w:p>
    <w:p w14:paraId="7E162830" w14:textId="33A18B81" w:rsidR="004F03F3" w:rsidRDefault="004F03F3" w:rsidP="004F03F3">
      <w:pPr>
        <w:pStyle w:val="Heading3"/>
      </w:pPr>
      <w:r>
        <w:lastRenderedPageBreak/>
        <w:t>Intra-Acinar Gas Diffusivity</w:t>
      </w:r>
    </w:p>
    <w:p w14:paraId="50B752EE" w14:textId="4224E021" w:rsidR="00BD5D80" w:rsidRDefault="00511E4B" w:rsidP="00BD5D80">
      <w:r>
        <w:t xml:space="preserve">Increased intra-acinar Brownian </w:t>
      </w:r>
      <w:r w:rsidR="00ED6BF0">
        <w:t xml:space="preserve">diffusive motion of </w:t>
      </w:r>
      <w:r w:rsidR="00ED6BF0" w:rsidRPr="00ED6BF0">
        <w:rPr>
          <w:vertAlign w:val="superscript"/>
        </w:rPr>
        <w:t>3</w:t>
      </w:r>
      <w:r w:rsidR="00ED6BF0">
        <w:t xml:space="preserve">He and </w:t>
      </w:r>
      <w:r w:rsidR="00ED6BF0" w:rsidRPr="00ED6BF0">
        <w:rPr>
          <w:vertAlign w:val="superscript"/>
        </w:rPr>
        <w:t>129</w:t>
      </w:r>
      <w:r w:rsidR="00ED6BF0">
        <w:t>Xe</w:t>
      </w:r>
      <w:r>
        <w:t xml:space="preserve"> is associated with lower T</w:t>
      </w:r>
      <w:r w:rsidRPr="00511E4B">
        <w:rPr>
          <w:vertAlign w:val="subscript"/>
        </w:rPr>
        <w:t>LCO</w:t>
      </w:r>
      <w:r w:rsidRPr="00511E4B">
        <w:t xml:space="preserve"> </w:t>
      </w:r>
      <w:r>
        <w:t>and K</w:t>
      </w:r>
      <w:r w:rsidRPr="00511E4B">
        <w:rPr>
          <w:vertAlign w:val="subscript"/>
        </w:rPr>
        <w:t>CO</w:t>
      </w:r>
      <w:r>
        <w:t>.</w:t>
      </w:r>
      <w:r w:rsidR="00F46844">
        <w:t xml:space="preserve"> Metrics derived from diffusion-weighted magnetic resonance imaging </w:t>
      </w:r>
      <w:r w:rsidR="00F62266">
        <w:t xml:space="preserve">are reproducible, </w:t>
      </w:r>
      <w:r w:rsidR="00F46844">
        <w:t>increase over time and regions of high diffusivity occur in a basal and peripheral distribution. This suggests DW-MRI metrics are able to probe pathological components of IPF.</w:t>
      </w:r>
    </w:p>
    <w:p w14:paraId="5AFB7F72" w14:textId="77777777" w:rsidR="00775579" w:rsidRDefault="00F46844" w:rsidP="00BD5D80">
      <w:pPr>
        <w:rPr>
          <w:ins w:id="8030" w:author="Nicholas Weatherley" w:date="2019-03-10T21:04:00Z"/>
        </w:rPr>
      </w:pPr>
      <w:r>
        <w:t>It seems likely as per previous discussion that these regions are reflective of honeycombing cysts, but whether they can detect the bronchiolisation</w:t>
      </w:r>
      <w:r w:rsidR="00F62266">
        <w:t xml:space="preserve"> process before it is apparent on the current gold standard anatomical imaging, computed tomography (CT), remains to be seen. One area of interest is the distinction between fibrotic non-specific interstitial pneumonia (NSIP) usual interstitial pneumonia (UIP).</w:t>
      </w:r>
    </w:p>
    <w:p w14:paraId="1C21D3D5" w14:textId="7F8D77C4" w:rsidR="00F46844" w:rsidRPr="00511E4B" w:rsidRDefault="00F62266" w:rsidP="00BD5D80">
      <w:del w:id="8031" w:author="Nicholas Weatherley" w:date="2019-03-10T21:04:00Z">
        <w:r w:rsidDel="00775579">
          <w:delText xml:space="preserve"> </w:delText>
        </w:r>
      </w:del>
      <w:del w:id="8032" w:author="Nicholas Weatherley" w:date="2019-03-10T21:07:00Z">
        <w:r w:rsidDel="00775579">
          <w:delText>However, m</w:delText>
        </w:r>
      </w:del>
      <w:ins w:id="8033" w:author="Nicholas Weatherley" w:date="2019-03-10T21:07:00Z">
        <w:r w:rsidR="00775579">
          <w:t>M</w:t>
        </w:r>
      </w:ins>
      <w:r>
        <w:t xml:space="preserve">ost of the experiments performed in this dataset were conducted with </w:t>
      </w:r>
      <w:r w:rsidRPr="00F62266">
        <w:rPr>
          <w:vertAlign w:val="superscript"/>
        </w:rPr>
        <w:t>3</w:t>
      </w:r>
      <w:r>
        <w:t>He</w:t>
      </w:r>
      <w:ins w:id="8034" w:author="Nicholas Weatherley" w:date="2019-03-10T21:07:00Z">
        <w:r w:rsidR="00775579">
          <w:t>. Given the</w:t>
        </w:r>
      </w:ins>
      <w:ins w:id="8035" w:author="Nicholas Weatherley" w:date="2019-03-10T21:06:00Z">
        <w:r w:rsidR="00775579" w:rsidRPr="00775579">
          <w:t xml:space="preserve"> limited availability </w:t>
        </w:r>
      </w:ins>
      <w:ins w:id="8036" w:author="Nicholas Weatherley" w:date="2019-03-10T21:08:00Z">
        <w:r w:rsidR="00775579" w:rsidRPr="00775579">
          <w:t>of</w:t>
        </w:r>
        <w:r w:rsidR="00775579" w:rsidRPr="00775579">
          <w:rPr>
            <w:rPrChange w:id="8037" w:author="Nicholas Weatherley" w:date="2019-03-10T21:08:00Z">
              <w:rPr/>
            </w:rPrChange>
          </w:rPr>
          <w:t xml:space="preserve"> </w:t>
        </w:r>
        <w:r w:rsidR="00775579" w:rsidRPr="00775579">
          <w:rPr>
            <w:vertAlign w:val="superscript"/>
            <w:rPrChange w:id="8038" w:author="Nicholas Weatherley" w:date="2019-03-10T21:08:00Z">
              <w:rPr/>
            </w:rPrChange>
          </w:rPr>
          <w:t>3</w:t>
        </w:r>
      </w:ins>
      <w:ins w:id="8039" w:author="Nicholas Weatherley" w:date="2019-03-10T21:06:00Z">
        <w:r w:rsidR="00775579" w:rsidRPr="00775579">
          <w:t>He, there is strong motivation to evaluate functional and structural information that can be derived from the</w:t>
        </w:r>
      </w:ins>
      <w:ins w:id="8040" w:author="Nicholas Weatherley" w:date="2019-03-10T21:07:00Z">
        <w:r w:rsidR="00775579">
          <w:t xml:space="preserve"> more</w:t>
        </w:r>
      </w:ins>
      <w:ins w:id="8041" w:author="Nicholas Weatherley" w:date="2019-03-10T21:06:00Z">
        <w:r w:rsidR="00775579" w:rsidRPr="00775579">
          <w:t xml:space="preserve"> readily available and cheaper </w:t>
        </w:r>
        <w:r w:rsidR="00775579" w:rsidRPr="00775579">
          <w:rPr>
            <w:vertAlign w:val="superscript"/>
            <w:rPrChange w:id="8042" w:author="Nicholas Weatherley" w:date="2019-03-10T21:07:00Z">
              <w:rPr/>
            </w:rPrChange>
          </w:rPr>
          <w:t>129</w:t>
        </w:r>
        <w:r w:rsidR="00775579" w:rsidRPr="00775579">
          <w:t>Xe isotope.</w:t>
        </w:r>
      </w:ins>
      <w:del w:id="8043" w:author="Nicholas Weatherley" w:date="2019-03-10T21:07:00Z">
        <w:r w:rsidDel="00775579">
          <w:delText>.</w:delText>
        </w:r>
      </w:del>
      <w:r>
        <w:t xml:space="preserve"> Pilot comparison data suggests </w:t>
      </w:r>
      <w:r w:rsidRPr="00F62266">
        <w:rPr>
          <w:vertAlign w:val="superscript"/>
        </w:rPr>
        <w:t>129</w:t>
      </w:r>
      <w:r>
        <w:t>Xe DW-MRI metrics are likely to be less sensitive, which is a consideration for any future studies.</w:t>
      </w:r>
      <w:ins w:id="8044" w:author="Nicholas Weatherley" w:date="2019-03-10T21:05:00Z">
        <w:r w:rsidR="00775579">
          <w:t xml:space="preserve"> The lower diffusivity of </w:t>
        </w:r>
        <w:r w:rsidR="00775579" w:rsidRPr="00775579">
          <w:rPr>
            <w:vertAlign w:val="superscript"/>
            <w:rPrChange w:id="8045" w:author="Nicholas Weatherley" w:date="2019-03-10T21:05:00Z">
              <w:rPr/>
            </w:rPrChange>
          </w:rPr>
          <w:t>129</w:t>
        </w:r>
        <w:r w:rsidR="00775579">
          <w:t>Xe</w:t>
        </w:r>
      </w:ins>
      <w:ins w:id="8046" w:author="Nicholas Weatherley" w:date="2019-03-10T21:06:00Z">
        <w:r w:rsidR="00775579">
          <w:t xml:space="preserve"> is an intrinsic property</w:t>
        </w:r>
      </w:ins>
      <w:ins w:id="8047" w:author="Nicholas Weatherley" w:date="2019-03-10T21:08:00Z">
        <w:r w:rsidR="00775579">
          <w:t xml:space="preserve">, and while </w:t>
        </w:r>
      </w:ins>
      <w:ins w:id="8048" w:author="Nicholas Weatherley" w:date="2019-03-10T21:09:00Z">
        <w:r w:rsidR="00775579">
          <w:t>Lm results of DW-MRI metrics</w:t>
        </w:r>
      </w:ins>
      <w:ins w:id="8049" w:author="Nicholas Weatherley" w:date="2019-03-10T21:10:00Z">
        <w:r w:rsidR="00775579">
          <w:t xml:space="preserve"> have been shown to be comparible in health and bullous disease with </w:t>
        </w:r>
        <w:r w:rsidR="00775579" w:rsidRPr="00571CB2">
          <w:rPr>
            <w:vertAlign w:val="superscript"/>
          </w:rPr>
          <w:t>3</w:t>
        </w:r>
        <w:r w:rsidR="00775579" w:rsidRPr="00775579">
          <w:t>He</w:t>
        </w:r>
        <w:r w:rsidR="00775579">
          <w:t xml:space="preserve"> </w:t>
        </w:r>
        <w:r w:rsidR="00775579">
          <w:t>and</w:t>
        </w:r>
      </w:ins>
      <w:ins w:id="8050" w:author="Nicholas Weatherley" w:date="2019-03-10T21:09:00Z">
        <w:r w:rsidR="00775579">
          <w:t xml:space="preserve"> </w:t>
        </w:r>
        <w:r w:rsidR="00775579" w:rsidRPr="00571CB2">
          <w:rPr>
            <w:vertAlign w:val="superscript"/>
          </w:rPr>
          <w:t>129</w:t>
        </w:r>
        <w:r w:rsidR="00775579" w:rsidRPr="00775579">
          <w:t>Xe</w:t>
        </w:r>
      </w:ins>
      <w:ins w:id="8051" w:author="Nicholas Weatherley" w:date="2019-03-10T21:10:00Z">
        <w:r w:rsidR="00775579">
          <w:t xml:space="preserve"> gas,</w:t>
        </w:r>
      </w:ins>
      <w:r w:rsidR="005A5DEC">
        <w:fldChar w:fldCharType="begin"/>
      </w:r>
      <w:r w:rsidR="005A5DEC">
        <w:instrText xml:space="preserve"> ADDIN EN.CITE &lt;EndNote&gt;&lt;Cite&gt;&lt;Author&gt;Chan&lt;/Author&gt;&lt;Year&gt;2018&lt;/Year&gt;&lt;RecNum&gt;2124&lt;/RecNum&gt;&lt;DisplayText&gt;&lt;style face="superscript"&gt;400&lt;/style&gt;&lt;/DisplayText&gt;&lt;record&gt;&lt;rec-number&gt;2124&lt;/rec-number&gt;&lt;foreign-keys&gt;&lt;key app="EN" db-id="52evaf50e9fe5cewd9b555d6wtw099</w:instrText>
      </w:r>
      <w:r w:rsidR="005A5DEC">
        <w:rPr>
          <w:rFonts w:hint="eastAsia"/>
        </w:rPr>
        <w:instrText>s0pzrz" timestamp="1546692340" guid="72504c5f-1f6b-40ad-9609-fee423b942f6"&gt;2124&lt;/key&gt;&lt;/foreign-keys&gt;&lt;ref-type name="Journal Article"&gt;17&lt;/ref-type&gt;&lt;contributors&gt;&lt;authors&gt;&lt;author&gt;Ho</w:instrText>
      </w:r>
      <w:r w:rsidR="005A5DEC">
        <w:rPr>
          <w:rFonts w:hint="eastAsia"/>
        </w:rPr>
        <w:instrText>‐</w:instrText>
      </w:r>
      <w:r w:rsidR="005A5DEC">
        <w:rPr>
          <w:rFonts w:hint="eastAsia"/>
        </w:rPr>
        <w:instrText>Fung Chan&lt;/author&gt;&lt;author&gt;Neil J. Stewart&lt;/author&gt;&lt;author&gt;Graham Norquay&lt;/author&gt;&lt;author&gt;Guilhem J. Collier&lt;/author&gt;&lt;author&gt;Jim M. Wild&lt;/author&gt;&lt;/authors&gt;&lt;/contributors&gt;&lt;titles&gt;&lt;title&gt;3D diffusion</w:instrText>
      </w:r>
      <w:r w:rsidR="005A5DEC">
        <w:rPr>
          <w:rFonts w:hint="eastAsia"/>
        </w:rPr>
        <w:instrText>‐</w:instrText>
      </w:r>
      <w:r w:rsidR="005A5DEC">
        <w:rPr>
          <w:rFonts w:hint="eastAsia"/>
        </w:rPr>
        <w:instrText>weighted 129Xe MRI for whole lung morphometry&lt;/title&gt;&lt;secondary-title&gt;Magnetic Resonance in Medicine&lt;/secondary-title&gt;&lt;/titles&gt;&lt;perio</w:instrText>
      </w:r>
      <w:r w:rsidR="005A5DEC">
        <w:instrText>dical&gt;&lt;full-title&gt;Magnetic Resonance in Medicine&lt;/full-title&gt;&lt;/periodical&gt;&lt;pages&gt;2986-2995&lt;/pages&gt;&lt;volume&gt;79&lt;/volume&gt;&lt;number&gt;6&lt;/number&gt;&lt;dates&gt;&lt;year&gt;2018&lt;/year&gt;&lt;/dates&gt;&lt;urls&gt;&lt;related-urls&gt;&lt;url&gt;https://onlinelibrary.wiley.com/doi/abs/10.1002/mrm.26960&lt;/url&gt;&lt;/related-urls&gt;&lt;/urls&gt;&lt;electronic-resource-num&gt;doi:10.1002/mrm.26960&lt;/electronic-resource-num&gt;&lt;/record&gt;&lt;/Cite&gt;&lt;/EndNote&gt;</w:instrText>
      </w:r>
      <w:r w:rsidR="005A5DEC">
        <w:fldChar w:fldCharType="separate"/>
      </w:r>
      <w:r w:rsidR="005A5DEC" w:rsidRPr="005A5DEC">
        <w:rPr>
          <w:noProof/>
          <w:vertAlign w:val="superscript"/>
        </w:rPr>
        <w:t>400</w:t>
      </w:r>
      <w:r w:rsidR="005A5DEC">
        <w:fldChar w:fldCharType="end"/>
      </w:r>
      <w:ins w:id="8052" w:author="Nicholas Weatherley" w:date="2019-03-10T21:10:00Z">
        <w:r w:rsidR="00775579">
          <w:t xml:space="preserve"> the smaller cyst size in IPF may be a reason for the differences </w:t>
        </w:r>
      </w:ins>
      <w:ins w:id="8053" w:author="Nicholas Weatherley" w:date="2019-03-10T21:11:00Z">
        <w:r w:rsidR="00775579">
          <w:t>seen in this study.</w:t>
        </w:r>
        <w:r w:rsidR="006E17D2">
          <w:t xml:space="preserve"> Breath-hold time is </w:t>
        </w:r>
      </w:ins>
      <w:ins w:id="8054" w:author="Nicholas Weatherley" w:date="2019-03-10T21:12:00Z">
        <w:r w:rsidR="006E17D2">
          <w:t xml:space="preserve">likely to be the most substantial factor inhibiting </w:t>
        </w:r>
      </w:ins>
      <w:ins w:id="8055" w:author="Nicholas Weatherley" w:date="2019-03-10T21:14:00Z">
        <w:r w:rsidR="005A5DEC">
          <w:t xml:space="preserve">further </w:t>
        </w:r>
      </w:ins>
      <w:ins w:id="8056" w:author="Nicholas Weatherley" w:date="2019-03-10T21:12:00Z">
        <w:r w:rsidR="006E17D2">
          <w:t>improvement in this area</w:t>
        </w:r>
      </w:ins>
      <w:ins w:id="8057" w:author="Nicholas Weatherley" w:date="2019-03-10T21:14:00Z">
        <w:r w:rsidR="005A5DEC">
          <w:t xml:space="preserve"> and it remains unclear if creative sol</w:t>
        </w:r>
      </w:ins>
      <w:ins w:id="8058" w:author="Nicholas Weatherley" w:date="2019-03-10T21:15:00Z">
        <w:r w:rsidR="005A5DEC">
          <w:t>utions can be found to improve the sensitivity.</w:t>
        </w:r>
      </w:ins>
    </w:p>
    <w:p w14:paraId="23F5507A" w14:textId="151D0DE6" w:rsidR="00BD5D80" w:rsidRDefault="00BD5D80" w:rsidP="00BD5D80">
      <w:pPr>
        <w:pStyle w:val="Heading3"/>
      </w:pPr>
      <w:r>
        <w:t>Diffusion and Perfusion Limitation</w:t>
      </w:r>
    </w:p>
    <w:p w14:paraId="47E41FA8" w14:textId="159F556A" w:rsidR="00116D33" w:rsidRDefault="00996056" w:rsidP="007245E1">
      <w:r>
        <w:t xml:space="preserve">The combination of </w:t>
      </w:r>
      <w:r w:rsidRPr="00996056">
        <w:rPr>
          <w:vertAlign w:val="superscript"/>
        </w:rPr>
        <w:t>129</w:t>
      </w:r>
      <w:r>
        <w:t>Xe</w:t>
      </w:r>
      <w:r w:rsidR="007245E1">
        <w:t xml:space="preserve"> </w:t>
      </w:r>
      <w:r>
        <w:t>spectroscopy and dyna</w:t>
      </w:r>
      <w:r w:rsidR="00116D33">
        <w:t>mic contrast-enhanced (DCE) MRI raises interesting findings about the measurement of diffusion and perfusion limitation in IPF and possibly comprises the most interesting findings of the study.</w:t>
      </w:r>
    </w:p>
    <w:p w14:paraId="1C9C793C" w14:textId="7A2B6C49" w:rsidR="00116D33" w:rsidRDefault="00116D33" w:rsidP="007245E1">
      <w:r>
        <w:t xml:space="preserve">In an age of personalised medicine, the ability to separate aspects of pathophysiology </w:t>
      </w:r>
      <w:r w:rsidR="00BE23A3">
        <w:t>may</w:t>
      </w:r>
      <w:r>
        <w:t xml:space="preserve"> lead to more targeted treatments.</w:t>
      </w:r>
      <w:r w:rsidR="00F41962">
        <w:t xml:space="preserve"> Inhaled hyperpolarised xenon is a perfusion limited gas, owing to its haemoglobin binding properties</w:t>
      </w:r>
      <w:r w:rsidR="0084719F">
        <w:t>.</w:t>
      </w:r>
      <w:r w:rsidR="00BE23A3">
        <w:fldChar w:fldCharType="begin"/>
      </w:r>
      <w:r w:rsidR="0036794D">
        <w:instrText xml:space="preserve"> ADDIN EN.CITE &lt;EndNote&gt;&lt;Cite&gt;&lt;Author&gt;Meersmann&lt;/Author&gt;&lt;Year&gt;2015&lt;/Year&gt;&lt;RecNum&gt;2099&lt;/RecNum&gt;&lt;DisplayText&gt;&lt;style face="superscript"&gt;444&lt;/style&gt;&lt;/DisplayText&gt;&lt;record&gt;&lt;rec-number&gt;2099&lt;/rec-number&gt;&lt;foreign-keys&gt;&lt;key app="EN" db-id="52evaf50e9fe5cewd9b555d6wtw099s0pzrz" timestamp="1521638746" guid="c1877fc0-ebe9-4ee2-8bfb-6eebc81eaf46"&gt;2099&lt;/key&gt;&lt;/foreign-keys&gt;&lt;ref-type name="Book"&gt;6&lt;/ref-type&gt;&lt;contributors&gt;&lt;authors&gt;&lt;author&gt;Meersmann, T.&lt;/author&gt;&lt;author&gt;Brunner, E.&lt;/author&gt;&lt;/authors&gt;&lt;/contributors&gt;&lt;titles&gt;&lt;title&gt;Hyperpolarized Xenon-129 Magnetic Resonance. Concepts , Production, Techniques and Appliations&lt;/title&gt;&lt;/titles&gt;&lt;section&gt;Chapter 20: 129Xe Chemical Shift and Spin-Lattice Relaxation in Blood; pp367&lt;/section&gt;&lt;dates&gt;&lt;year&gt;2015&lt;/year&gt;&lt;/dates&gt;&lt;publisher&gt;The Royal Society of Chemistry&lt;/publisher&gt;&lt;urls&gt;&lt;/urls&gt;&lt;/record&gt;&lt;/Cite&gt;&lt;/EndNote&gt;</w:instrText>
      </w:r>
      <w:r w:rsidR="00BE23A3">
        <w:fldChar w:fldCharType="separate"/>
      </w:r>
      <w:r w:rsidR="0036794D" w:rsidRPr="0036794D">
        <w:rPr>
          <w:noProof/>
          <w:vertAlign w:val="superscript"/>
        </w:rPr>
        <w:t>444</w:t>
      </w:r>
      <w:r w:rsidR="00BE23A3">
        <w:fldChar w:fldCharType="end"/>
      </w:r>
      <w:r w:rsidR="0084719F">
        <w:t xml:space="preserve"> However, it has been recently explored in IPF, due to its ability to separate alveolar tissue and blood compartments to infer </w:t>
      </w:r>
      <w:r w:rsidR="00152780">
        <w:t>diffusion</w:t>
      </w:r>
      <w:r w:rsidR="0084719F">
        <w:t xml:space="preserve"> limitation in disease</w:t>
      </w:r>
      <w:r w:rsidR="00F41962">
        <w:t>.</w:t>
      </w:r>
      <w:r w:rsidR="003E79BA">
        <w:fldChar w:fldCharType="begin">
          <w:fldData xml:space="preserve">PEVuZE5vdGU+PENpdGU+PEF1dGhvcj5TdGV3YXJ0PC9BdXRob3I+PFllYXI+MjAxNTwvWWVhcj48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yMS04PC9wYWdlcz48dm9s
dW1lPjczPC92b2x1bWU+PG51bWJlcj4xPC9udW1iZXI+PGRhdGVzPjx5ZWFyPjIwMTg8L3llYXI+
PC9kYXRlcz48dXJscz48cmVsYXRlZC11cmxzPjx1cmw+aHR0cDovL3Rob3JheC5ibWouY29tL2Nv
bnRlbnQvdGhvcmF4am5sLzczLzEvMjEuZnVsbC5wZGY8L3VybD48L3JlbGF0ZWQtdXJscz48L3Vy
bHM+PGVsZWN0cm9uaWMtcmVzb3VyY2UtbnVtPjEwLjExMzYvdGhvcmF4am5sLTIwMTctMjEwMDcw
PC9lbGVjdHJvbmljLXJlc291cmNlLW51bT48L3JlY29yZD48L0NpdGU+PC9FbmROb3RlPgB=
</w:fldData>
        </w:fldChar>
      </w:r>
      <w:r w:rsidR="0036794D">
        <w:instrText xml:space="preserve"> ADDIN EN.CITE </w:instrText>
      </w:r>
      <w:r w:rsidR="0036794D">
        <w:fldChar w:fldCharType="begin">
          <w:fldData xml:space="preserve">PEVuZE5vdGU+PENpdGU+PEF1dGhvcj5TdGV3YXJ0PC9BdXRob3I+PFllYXI+MjAxNTwvWWVhcj48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yMS04PC9wYWdlcz48dm9s
dW1lPjczPC92b2x1bWU+PG51bWJlcj4xPC9udW1iZXI+PGRhdGVzPjx5ZWFyPjIwMTg8L3llYXI+
PC9kYXRlcz48dXJscz48cmVsYXRlZC11cmxzPjx1cmw+aHR0cDovL3Rob3JheC5ibWouY29tL2Nv
bnRlbnQvdGhvcmF4am5sLzczLzEvMjEuZnVsbC5wZGY8L3VybD48L3JlbGF0ZWQtdXJscz48L3Vy
bHM+PGVsZWN0cm9uaWMtcmVzb3VyY2UtbnVtPjEwLjExMzYvdGhvcmF4am5sLTIwMTctMjEwMDcw
PC9lbGVjdHJvbmljLXJlc291cmNlLW51bT48L3JlY29yZD48L0NpdGU+PC9FbmROb3RlPgB=
</w:fldData>
        </w:fldChar>
      </w:r>
      <w:r w:rsidR="0036794D">
        <w:instrText xml:space="preserve"> ADDIN EN.CITE.DATA </w:instrText>
      </w:r>
      <w:r w:rsidR="0036794D">
        <w:fldChar w:fldCharType="end"/>
      </w:r>
      <w:r w:rsidR="003E79BA">
        <w:fldChar w:fldCharType="separate"/>
      </w:r>
      <w:r w:rsidR="0036794D" w:rsidRPr="0036794D">
        <w:rPr>
          <w:noProof/>
          <w:vertAlign w:val="superscript"/>
        </w:rPr>
        <w:t>295, 298, 445-447</w:t>
      </w:r>
      <w:r w:rsidR="003E79BA">
        <w:fldChar w:fldCharType="end"/>
      </w:r>
      <w:r w:rsidR="00F41962">
        <w:t xml:space="preserve"> </w:t>
      </w:r>
      <w:r w:rsidR="00BE23A3" w:rsidRPr="00BE23A3">
        <w:rPr>
          <w:vertAlign w:val="superscript"/>
        </w:rPr>
        <w:t>129</w:t>
      </w:r>
      <w:r w:rsidR="00BE23A3">
        <w:t>Xe</w:t>
      </w:r>
      <w:r w:rsidR="00F41962">
        <w:t xml:space="preserve"> is also noted to undergo a chemical shift proportional to the oxygenation state of the haemoglobin molecule.</w:t>
      </w:r>
      <w:r w:rsidR="00F41962">
        <w:fldChar w:fldCharType="begin"/>
      </w:r>
      <w:r w:rsidR="0036794D">
        <w:instrText xml:space="preserve"> ADDIN EN.CITE &lt;EndNote&gt;&lt;Cite&gt;&lt;Author&gt;Norquay&lt;/Author&gt;&lt;Year&gt;2017&lt;/Year&gt;&lt;RecNum&gt;1919&lt;/RecNum&gt;&lt;DisplayText&gt;&lt;style face="superscript"&gt;448&lt;/style&gt;&lt;/DisplayText&gt;&lt;record&gt;&lt;rec-number&gt;1919&lt;/rec-number&gt;&lt;foreign-keys&gt;&lt;key app="EN" db-id="52evaf50e9fe5cewd9b555d6wtw099s0pzrz" timestamp="1511534882" guid="abb3c6b8-b625-4f28-baaf-78e6b672b4e1"&gt;1919&lt;/key&gt;&lt;key app="ENWeb" db-id=""&gt;0&lt;/key&gt;&lt;/foreign-keys&gt;&lt;ref-type name="Journal Article"&gt;17&lt;/ref-type&gt;&lt;contributors&gt;&lt;authors&gt;&lt;author&gt;Norquay, Graham&lt;/author&gt;&lt;author&gt;Leung, General&lt;/author&gt;&lt;author&gt;Stewart, Neil J.&lt;/author&gt;&lt;author&gt;Wolber, Jan&lt;/author&gt;&lt;author&gt;Wild, Jim M.&lt;/author&gt;&lt;/authors&gt;&lt;/contributors&gt;&lt;titles&gt;&lt;title&gt;129Xe chemical shift in human blood and pulmonary blood oxygenation measurement in humans using hyperpolarized 129Xe NMR&lt;/title&gt;&lt;secondary-title&gt;Magnetic Resonance in Medicine&lt;/secondary-title&gt;&lt;alt-title&gt;Magn Reson Med&lt;/alt-title&gt;&lt;/titles&gt;&lt;periodical&gt;&lt;full-title&gt;Magnetic Resonance in Medicine&lt;/full-title&gt;&lt;/periodical&gt;&lt;alt-periodical&gt;&lt;full-title&gt;Magn Reson Med&lt;/full-title&gt;&lt;abbr-1&gt;Magnetic resonance in medicine : official journal of the Society of Magnetic Resonance in Medicine / Society of Magnetic Resonance in Medicine&lt;/abbr-1&gt;&lt;/alt-periodical&gt;&lt;pages&gt;1399-1408&lt;/pages&gt;&lt;volume&gt;77&lt;/volume&gt;&lt;number&gt;4&lt;/number&gt;&lt;keywords&gt;&lt;keyword&gt;hyperpolarized gases&lt;/keyword&gt;&lt;keyword&gt;129Xe spectroscopy&lt;/keyword&gt;&lt;keyword&gt;chemical shift&lt;/keyword&gt;&lt;keyword&gt;in vivo lung&lt;/keyword&gt;&lt;keyword&gt;blood NMR&lt;/keyword&gt;&lt;/keywords&gt;&lt;dates&gt;&lt;year&gt;2017&lt;/year&gt;&lt;/dates&gt;&lt;isbn&gt;1522-2594&lt;/isbn&gt;&lt;urls&gt;&lt;related-urls&gt;&lt;url&gt;http://dx.doi.org/10.1002/mrm.26225&lt;/url&gt;&lt;url&gt;https://www.ncbi.nlm.nih.gov/pmc/articles/PMC5363245/pdf/MRM-77-1399.pdf&lt;/url&gt;&lt;/related-urls&gt;&lt;/urls&gt;&lt;electronic-resource-num&gt;10.1002/mrm.26225&lt;/electronic-resource-num&gt;&lt;/record&gt;&lt;/Cite&gt;&lt;/EndNote&gt;</w:instrText>
      </w:r>
      <w:r w:rsidR="00F41962">
        <w:fldChar w:fldCharType="separate"/>
      </w:r>
      <w:r w:rsidR="0036794D" w:rsidRPr="0036794D">
        <w:rPr>
          <w:noProof/>
          <w:vertAlign w:val="superscript"/>
        </w:rPr>
        <w:t>448</w:t>
      </w:r>
      <w:r w:rsidR="00F41962">
        <w:fldChar w:fldCharType="end"/>
      </w:r>
      <w:r w:rsidR="00F41962">
        <w:t xml:space="preserve"> Here, it has been demonstrated that the </w:t>
      </w:r>
      <w:r w:rsidR="00F41962">
        <w:lastRenderedPageBreak/>
        <w:t xml:space="preserve">importance of </w:t>
      </w:r>
      <w:r w:rsidR="00732D20">
        <w:t xml:space="preserve">this </w:t>
      </w:r>
      <w:r w:rsidR="00F41962">
        <w:t>perfusion</w:t>
      </w:r>
      <w:r w:rsidR="00732D20">
        <w:t xml:space="preserve"> limitation</w:t>
      </w:r>
      <w:r w:rsidR="00F41962">
        <w:t xml:space="preserve"> </w:t>
      </w:r>
      <w:r w:rsidR="003E79BA">
        <w:t xml:space="preserve">property </w:t>
      </w:r>
      <w:r w:rsidR="00F41962">
        <w:t xml:space="preserve">cannot be ignored clinically, given the strong correlation between transit time (FWHM) from DCE-MRI and the red blood cell to tissue / plasma ratio (RBC:TP) from </w:t>
      </w:r>
      <w:r w:rsidR="00F41962" w:rsidRPr="00F41962">
        <w:rPr>
          <w:vertAlign w:val="superscript"/>
        </w:rPr>
        <w:t>129</w:t>
      </w:r>
      <w:r w:rsidR="00F41962">
        <w:t>Xe spectroscopy.</w:t>
      </w:r>
      <w:r w:rsidR="005D74D1">
        <w:t xml:space="preserve"> This is in keeping with a dua</w:t>
      </w:r>
      <w:r w:rsidR="002F051A">
        <w:t>l case report, describing the use of hyperpolarised xenon for the assessment of two patients with possible pulmonary vascular disease.</w:t>
      </w:r>
      <w:r w:rsidR="001033BE">
        <w:fldChar w:fldCharType="begin">
          <w:fldData xml:space="preserve">PEVuZE5vdGU+PENpdGU+PEF1dGhvcj5EYWhoYW48L0F1dGhvcj48WWVhcj4yMDE2PC9ZZWFyPjxS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 </w:instrText>
      </w:r>
      <w:r w:rsidR="00BE0F3E">
        <w:fldChar w:fldCharType="begin">
          <w:fldData xml:space="preserve">PEVuZE5vdGU+PENpdGU+PEF1dGhvcj5EYWhoYW48L0F1dGhvcj48WWVhcj4yMDE2PC9ZZWFyPjxS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BE0F3E">
        <w:instrText xml:space="preserve"> ADDIN EN.CITE.DATA </w:instrText>
      </w:r>
      <w:r w:rsidR="00BE0F3E">
        <w:fldChar w:fldCharType="end"/>
      </w:r>
      <w:r w:rsidR="001033BE">
        <w:fldChar w:fldCharType="separate"/>
      </w:r>
      <w:r w:rsidR="00BE0F3E" w:rsidRPr="00BE0F3E">
        <w:rPr>
          <w:noProof/>
          <w:vertAlign w:val="superscript"/>
        </w:rPr>
        <w:t>299</w:t>
      </w:r>
      <w:r w:rsidR="001033BE">
        <w:fldChar w:fldCharType="end"/>
      </w:r>
    </w:p>
    <w:p w14:paraId="087F15FC" w14:textId="6376C72F" w:rsidR="003E79BA" w:rsidRDefault="003E79BA" w:rsidP="007245E1">
      <w:r w:rsidRPr="003E79BA">
        <w:rPr>
          <w:vertAlign w:val="superscript"/>
        </w:rPr>
        <w:t>129</w:t>
      </w:r>
      <w:r>
        <w:t xml:space="preserve">Xe </w:t>
      </w:r>
      <w:r w:rsidRPr="003E79BA">
        <w:t>RBC</w:t>
      </w:r>
      <w:r>
        <w:t>:TP correlated well with another diffusion and perfusion limited gas, carbon monoxide, but unlike D</w:t>
      </w:r>
      <w:r w:rsidRPr="003E79BA">
        <w:rPr>
          <w:vertAlign w:val="subscript"/>
        </w:rPr>
        <w:t>LCO</w:t>
      </w:r>
      <w:r>
        <w:t xml:space="preserve">, RBC:TP declined over a </w:t>
      </w:r>
      <w:r w:rsidR="00C51DFB">
        <w:t>6</w:t>
      </w:r>
      <w:r>
        <w:t xml:space="preserve"> and </w:t>
      </w:r>
      <w:r w:rsidR="00C51DFB">
        <w:t>12-month</w:t>
      </w:r>
      <w:r w:rsidR="00041E93">
        <w:t>s</w:t>
      </w:r>
      <w:r>
        <w:t xml:space="preserve">. </w:t>
      </w:r>
      <w:r w:rsidR="00C51DFB">
        <w:t>The reasons for this have been explored, but the sensitivity of xenon to gas transfer limitation is likely to be further enhanced by regional analysis.</w:t>
      </w:r>
      <w:r w:rsidR="00C51DFB">
        <w:fldChar w:fldCharType="begin"/>
      </w:r>
      <w:r w:rsidR="00BE0F3E">
        <w:instrText xml:space="preserve"> ADDIN EN.CITE &lt;EndNote&gt;&lt;Cite&gt;&lt;Author&gt;Wang&lt;/Author&gt;&lt;Year&gt;2018&lt;/Year&gt;&lt;RecNum&gt;1820&lt;/RecNum&gt;&lt;DisplayText&gt;&lt;style face="superscript"&gt;298&lt;/style&gt;&lt;/DisplayText&gt;&lt;record&gt;&lt;rec-number&gt;1820&lt;/rec-number&gt;&lt;foreign-keys&gt;&lt;key app="EN" db-id="2wzs52ephwvx93eefep5rvxm0x22zpzvpz0w" timestamp="1507642203"&gt;1820&lt;/key&gt;&lt;/foreign-keys&gt;&lt;ref-type name="Journal Article"&gt;17&lt;/ref-type&gt;&lt;contributors&gt;&lt;authors&gt;&lt;author&gt;Wang, Jennifer M&lt;/author&gt;&lt;author&gt;Robertson, Scott H&lt;/author&gt;&lt;author&gt;Wang, Ziyi&lt;/author&gt;&lt;author&gt;He, Mu&lt;/author&gt;&lt;author&gt;Virgincar, Rohan S&lt;/author&gt;&lt;author&gt;Schrank, Geoffry M&lt;/author&gt;&lt;author&gt;Smigla, Rose Marie&lt;/author&gt;&lt;author&gt;O’Riordan, Thomas G&lt;/author&gt;&lt;author&gt;Sundy, John&lt;/author&gt;&lt;author&gt;Ebner, Lukas&lt;/author&gt;&lt;author&gt;Rackley, Craig R&lt;/author&gt;&lt;author&gt;McAdams, Page&lt;/author&gt;&lt;author&gt;Driehuys, Bastiaan&lt;/author&gt;&lt;/authors&gt;&lt;/contributors&gt;&lt;titles&gt;&lt;title&gt;Using hyperpolarized 129Xe MRI to quantify regional gas transfer in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21-8&lt;/pages&gt;&lt;volume&gt;73&lt;/volume&gt;&lt;number&gt;1&lt;/number&gt;&lt;dates&gt;&lt;year&gt;2018&lt;/year&gt;&lt;/dates&gt;&lt;urls&gt;&lt;related-urls&gt;&lt;url&gt;http://thorax.bmj.com/content/thoraxjnl/73/1/21.full.pdf&lt;/url&gt;&lt;/related-urls&gt;&lt;/urls&gt;&lt;electronic-resource-num&gt;10.1136/thoraxjnl-2017-210070&lt;/electronic-resource-num&gt;&lt;/record&gt;&lt;/Cite&gt;&lt;/EndNote&gt;</w:instrText>
      </w:r>
      <w:r w:rsidR="00C51DFB">
        <w:fldChar w:fldCharType="separate"/>
      </w:r>
      <w:r w:rsidR="00BE0F3E" w:rsidRPr="00BE0F3E">
        <w:rPr>
          <w:noProof/>
          <w:vertAlign w:val="superscript"/>
        </w:rPr>
        <w:t>298</w:t>
      </w:r>
      <w:r w:rsidR="00C51DFB">
        <w:fldChar w:fldCharType="end"/>
      </w:r>
      <w:r w:rsidR="00B963F6">
        <w:t xml:space="preserve"> A small number of participants underwent imaging with 1-point Dixon interleave in order to generate similar maps, though further work is needed to </w:t>
      </w:r>
      <w:r w:rsidR="00F50494">
        <w:t xml:space="preserve">develop this sequence. An example of the current output is shown in </w:t>
      </w:r>
      <w:r w:rsidR="000303A8">
        <w:t>Figure</w:t>
      </w:r>
      <w:r w:rsidR="00F50494">
        <w:t xml:space="preserve"> 8.1. The binning approach from Wang </w:t>
      </w:r>
      <w:r w:rsidR="002F1515" w:rsidRPr="002F1515">
        <w:rPr>
          <w:i/>
        </w:rPr>
        <w:t>et al</w:t>
      </w:r>
      <w:r w:rsidR="00F50494">
        <w:t>. may be a visually aesthetic model to follow for future studies.</w:t>
      </w:r>
    </w:p>
    <w:p w14:paraId="387D4379" w14:textId="77777777" w:rsidR="00383A1C" w:rsidRDefault="00A53E43" w:rsidP="00383A1C">
      <w:pPr>
        <w:pStyle w:val="figure"/>
      </w:pPr>
      <w:r>
        <w:rPr>
          <w:noProof/>
          <w:lang w:eastAsia="en-GB"/>
        </w:rPr>
        <w:drawing>
          <wp:inline distT="0" distB="0" distL="0" distR="0" wp14:anchorId="6438F7E0" wp14:editId="74F0354A">
            <wp:extent cx="6038215" cy="3396615"/>
            <wp:effectExtent l="0" t="0" r="698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ixon.pdf"/>
                    <pic:cNvPicPr/>
                  </pic:nvPicPr>
                  <pic:blipFill>
                    <a:blip r:embed="rId210">
                      <a:extLst>
                        <a:ext uri="{28A0092B-C50C-407E-A947-70E740481C1C}">
                          <a14:useLocalDpi xmlns:a14="http://schemas.microsoft.com/office/drawing/2010/main" val="0"/>
                        </a:ext>
                      </a:extLst>
                    </a:blip>
                    <a:stretch>
                      <a:fillRect/>
                    </a:stretch>
                  </pic:blipFill>
                  <pic:spPr>
                    <a:xfrm>
                      <a:off x="0" y="0"/>
                      <a:ext cx="6038215" cy="3396615"/>
                    </a:xfrm>
                    <a:prstGeom prst="rect">
                      <a:avLst/>
                    </a:prstGeom>
                  </pic:spPr>
                </pic:pic>
              </a:graphicData>
            </a:graphic>
          </wp:inline>
        </w:drawing>
      </w:r>
    </w:p>
    <w:p w14:paraId="6708AD35" w14:textId="4D63C3D1" w:rsidR="00F50494" w:rsidRDefault="000303A8" w:rsidP="00383A1C">
      <w:pPr>
        <w:pStyle w:val="Caption"/>
      </w:pPr>
      <w:bookmarkStart w:id="8059" w:name="_Toc3145465"/>
      <w:r>
        <w:t>Figure</w:t>
      </w:r>
      <w:r w:rsidR="00383A1C">
        <w:t xml:space="preserve"> </w:t>
      </w:r>
      <w:ins w:id="8060" w:author="Nicholas Weatherley" w:date="2019-03-05T22:36:00Z">
        <w:r w:rsidR="00D5585D">
          <w:fldChar w:fldCharType="begin"/>
        </w:r>
        <w:r w:rsidR="00D5585D">
          <w:instrText xml:space="preserve"> STYLEREF 1 \s </w:instrText>
        </w:r>
      </w:ins>
      <w:r w:rsidR="00D5585D">
        <w:fldChar w:fldCharType="separate"/>
      </w:r>
      <w:r w:rsidR="00D5585D">
        <w:rPr>
          <w:noProof/>
        </w:rPr>
        <w:t>8</w:t>
      </w:r>
      <w:ins w:id="8061" w:author="Nicholas Weatherley" w:date="2019-03-05T22:36:00Z">
        <w:r w:rsidR="00D5585D">
          <w:fldChar w:fldCharType="end"/>
        </w:r>
        <w:r w:rsidR="00D5585D">
          <w:t>.</w:t>
        </w:r>
        <w:r w:rsidR="00D5585D">
          <w:fldChar w:fldCharType="begin"/>
        </w:r>
        <w:r w:rsidR="00D5585D">
          <w:instrText xml:space="preserve"> SEQ Figure \* ARABIC \s 1 </w:instrText>
        </w:r>
      </w:ins>
      <w:r w:rsidR="00D5585D">
        <w:fldChar w:fldCharType="separate"/>
      </w:r>
      <w:ins w:id="8062" w:author="Nicholas Weatherley" w:date="2019-03-05T22:36:00Z">
        <w:r w:rsidR="00D5585D">
          <w:rPr>
            <w:noProof/>
          </w:rPr>
          <w:t>1</w:t>
        </w:r>
        <w:r w:rsidR="00D5585D">
          <w:fldChar w:fldCharType="end"/>
        </w:r>
      </w:ins>
      <w:ins w:id="8063" w:author="Windows User" w:date="2018-11-01T14:27:00Z">
        <w:del w:id="8064" w:author="Nicholas Weatherley" w:date="2019-03-05T22:36:00Z">
          <w:r w:rsidR="002F70B6" w:rsidDel="00D5585D">
            <w:fldChar w:fldCharType="begin"/>
          </w:r>
          <w:r w:rsidR="002F70B6" w:rsidDel="00D5585D">
            <w:delInstrText xml:space="preserve"> STYLEREF 1 \s </w:delInstrText>
          </w:r>
        </w:del>
      </w:ins>
      <w:del w:id="8065" w:author="Nicholas Weatherley" w:date="2019-03-05T22:36:00Z">
        <w:r w:rsidR="002F70B6" w:rsidDel="00D5585D">
          <w:fldChar w:fldCharType="separate"/>
        </w:r>
        <w:r w:rsidR="0024585E" w:rsidDel="00D5585D">
          <w:rPr>
            <w:noProof/>
          </w:rPr>
          <w:delText>8</w:delText>
        </w:r>
      </w:del>
      <w:ins w:id="8066" w:author="Windows User" w:date="2018-11-01T14:27:00Z">
        <w:del w:id="8067" w:author="Nicholas Weatherley" w:date="2019-03-05T22:36:00Z">
          <w:r w:rsidR="002F70B6" w:rsidDel="00D5585D">
            <w:fldChar w:fldCharType="end"/>
          </w:r>
          <w:r w:rsidR="002F70B6" w:rsidDel="00D5585D">
            <w:delText>.</w:delText>
          </w:r>
          <w:r w:rsidR="002F70B6" w:rsidDel="00D5585D">
            <w:fldChar w:fldCharType="begin"/>
          </w:r>
          <w:r w:rsidR="002F70B6" w:rsidDel="00D5585D">
            <w:delInstrText xml:space="preserve"> SEQ Figure \* ARABIC \s 1 </w:delInstrText>
          </w:r>
        </w:del>
      </w:ins>
      <w:del w:id="8068" w:author="Nicholas Weatherley" w:date="2019-03-05T22:36:00Z">
        <w:r w:rsidR="002F70B6" w:rsidDel="00D5585D">
          <w:fldChar w:fldCharType="end"/>
        </w:r>
      </w:del>
      <w:del w:id="8069" w:author="Windows User" w:date="2018-10-31T11:39:00Z">
        <w:r w:rsidR="00C87381" w:rsidDel="00135BE2">
          <w:fldChar w:fldCharType="begin"/>
        </w:r>
        <w:r w:rsidR="00C87381" w:rsidDel="00135BE2">
          <w:delInstrText xml:space="preserve"> STYLEREF 1 \s </w:delInstrText>
        </w:r>
        <w:r w:rsidR="00C87381" w:rsidDel="00135BE2">
          <w:fldChar w:fldCharType="separate"/>
        </w:r>
        <w:r w:rsidR="00C87381" w:rsidDel="00135BE2">
          <w:rPr>
            <w:noProof/>
          </w:rPr>
          <w:delText>8</w:delText>
        </w:r>
        <w:r w:rsidR="00C87381" w:rsidDel="00135BE2">
          <w:fldChar w:fldCharType="end"/>
        </w:r>
        <w:r w:rsidR="00C87381" w:rsidDel="00135BE2">
          <w:delText>.</w:delText>
        </w:r>
        <w:r w:rsidR="00C87381" w:rsidDel="00135BE2">
          <w:fldChar w:fldCharType="begin"/>
        </w:r>
        <w:r w:rsidR="00C87381" w:rsidDel="00135BE2">
          <w:delInstrText xml:space="preserve"> SEQ Figure \* ARABIC \s 1 </w:delInstrText>
        </w:r>
        <w:r w:rsidR="00C87381" w:rsidDel="00135BE2">
          <w:fldChar w:fldCharType="separate"/>
        </w:r>
        <w:r w:rsidR="00C87381" w:rsidDel="00135BE2">
          <w:rPr>
            <w:noProof/>
          </w:rPr>
          <w:delText>1</w:delText>
        </w:r>
        <w:r w:rsidR="00C87381" w:rsidDel="00135BE2">
          <w:fldChar w:fldCharType="end"/>
        </w:r>
      </w:del>
      <w:r w:rsidR="00383A1C">
        <w:t>: Regional mapping of RBC:TP</w:t>
      </w:r>
      <w:bookmarkEnd w:id="8059"/>
    </w:p>
    <w:p w14:paraId="040DFB6E" w14:textId="6BB68780" w:rsidR="00383A1C" w:rsidRPr="00383A1C" w:rsidRDefault="00383A1C" w:rsidP="00383A1C">
      <w:pPr>
        <w:pStyle w:val="Figuretext"/>
      </w:pPr>
      <w:r>
        <w:t>Example pilot output of xenon spectroscopy imaging. RBC:TP: red blood cell to tissue / plasma ratio.</w:t>
      </w:r>
      <w:ins w:id="8070" w:author="Windows User" w:date="2018-10-30T16:12:00Z">
        <w:r w:rsidR="001D42B0">
          <w:t xml:space="preserve"> Unpublished.</w:t>
        </w:r>
      </w:ins>
    </w:p>
    <w:p w14:paraId="1FEB8A52" w14:textId="5E83B96D" w:rsidR="00C51DFB" w:rsidRPr="00041E93" w:rsidRDefault="00C51DFB" w:rsidP="007245E1">
      <w:r>
        <w:t xml:space="preserve">However, DCE-MRI-derived FWHM also increases over a 12-month period. While Wang </w:t>
      </w:r>
      <w:r w:rsidR="002F1515" w:rsidRPr="002F1515">
        <w:rPr>
          <w:i/>
        </w:rPr>
        <w:t>et al.</w:t>
      </w:r>
      <w:r w:rsidR="002F1515">
        <w:rPr>
          <w:i/>
        </w:rPr>
        <w:t xml:space="preserve"> </w:t>
      </w:r>
      <w:r>
        <w:t>speculate that the near-absence in RBC in heavily fibrosed lung tissue is due to further diffusion limitation, no measure is made of perfusion limitation in this study.</w:t>
      </w:r>
      <w:r w:rsidR="00041E93">
        <w:fldChar w:fldCharType="begin"/>
      </w:r>
      <w:r w:rsidR="00BE0F3E">
        <w:instrText xml:space="preserve"> ADDIN EN.CITE &lt;EndNote&gt;&lt;Cite&gt;&lt;Author&gt;Wang&lt;/Author&gt;&lt;Year&gt;2018&lt;/Year&gt;&lt;RecNum&gt;1820&lt;/RecNum&gt;&lt;DisplayText&gt;&lt;style face="superscript"&gt;298&lt;/style&gt;&lt;/DisplayText&gt;&lt;record&gt;&lt;rec-number&gt;1820&lt;/rec-number&gt;&lt;foreign-keys&gt;&lt;key app="EN" db-id="2wzs52ephwvx93eefep5rvxm0x22zpzvpz0w" timestamp="1507642203"&gt;1820&lt;/key&gt;&lt;/foreign-keys&gt;&lt;ref-type name="Journal Article"&gt;17&lt;/ref-type&gt;&lt;contributors&gt;&lt;authors&gt;&lt;author&gt;Wang, Jennifer M&lt;/author&gt;&lt;author&gt;Robertson, Scott H&lt;/author&gt;&lt;author&gt;Wang, Ziyi&lt;/author&gt;&lt;author&gt;He, Mu&lt;/author&gt;&lt;author&gt;Virgincar, Rohan S&lt;/author&gt;&lt;author&gt;Schrank, Geoffry M&lt;/author&gt;&lt;author&gt;Smigla, Rose Marie&lt;/author&gt;&lt;author&gt;O’Riordan, Thomas G&lt;/author&gt;&lt;author&gt;Sundy, John&lt;/author&gt;&lt;author&gt;Ebner, Lukas&lt;/author&gt;&lt;author&gt;Rackley, Craig R&lt;/author&gt;&lt;author&gt;McAdams, Page&lt;/author&gt;&lt;author&gt;Driehuys, Bastiaan&lt;/author&gt;&lt;/authors&gt;&lt;/contributors&gt;&lt;titles&gt;&lt;title&gt;Using hyperpolarized 129Xe MRI to quantify regional gas transfer in idiopathic pulmonary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21-8&lt;/pages&gt;&lt;volume&gt;73&lt;/volume&gt;&lt;number&gt;1&lt;/number&gt;&lt;dates&gt;&lt;year&gt;2018&lt;/year&gt;&lt;/dates&gt;&lt;urls&gt;&lt;related-urls&gt;&lt;url&gt;http://thorax.bmj.com/content/thoraxjnl/73/1/21.full.pdf&lt;/url&gt;&lt;/related-urls&gt;&lt;/urls&gt;&lt;electronic-resource-num&gt;10.1136/thoraxjnl-2017-210070&lt;/electronic-resource-num&gt;&lt;/record&gt;&lt;/Cite&gt;&lt;/EndNote&gt;</w:instrText>
      </w:r>
      <w:r w:rsidR="00041E93">
        <w:fldChar w:fldCharType="separate"/>
      </w:r>
      <w:r w:rsidR="00BE0F3E" w:rsidRPr="00BE0F3E">
        <w:rPr>
          <w:noProof/>
          <w:vertAlign w:val="superscript"/>
        </w:rPr>
        <w:t>298</w:t>
      </w:r>
      <w:r w:rsidR="00041E93">
        <w:fldChar w:fldCharType="end"/>
      </w:r>
      <w:r w:rsidR="00041E93">
        <w:t xml:space="preserve"> There is therefore scope to produce a full picture of perfusion and diffusion limitation in the lungs of people with IPF, using a combination of the two approaches. The emergence of nitric oxide as a test gas (T</w:t>
      </w:r>
      <w:r w:rsidR="00041E93" w:rsidRPr="00041E93">
        <w:rPr>
          <w:vertAlign w:val="subscript"/>
        </w:rPr>
        <w:t>LNO</w:t>
      </w:r>
      <w:r w:rsidR="00041E93" w:rsidRPr="00041E93">
        <w:t>)</w:t>
      </w:r>
      <w:r w:rsidR="00041E93">
        <w:t xml:space="preserve"> also provides a means of further validating this approach.</w:t>
      </w:r>
    </w:p>
    <w:p w14:paraId="178E2B28" w14:textId="77777777" w:rsidR="007245E1" w:rsidRPr="007245E1" w:rsidRDefault="007245E1" w:rsidP="007245E1"/>
    <w:p w14:paraId="214DF890" w14:textId="77777777" w:rsidR="002451E6" w:rsidRDefault="003803F2" w:rsidP="003803F2">
      <w:pPr>
        <w:pStyle w:val="Heading2"/>
      </w:pPr>
      <w:bookmarkStart w:id="8071" w:name="_Toc3145100"/>
      <w:r>
        <w:lastRenderedPageBreak/>
        <w:t>Limitations</w:t>
      </w:r>
      <w:bookmarkEnd w:id="8071"/>
    </w:p>
    <w:p w14:paraId="513C5792" w14:textId="5C25E8DB" w:rsidR="00116D33" w:rsidRDefault="00116D33" w:rsidP="00116D33">
      <w:pPr>
        <w:pStyle w:val="Heading3"/>
      </w:pPr>
      <w:r>
        <w:t>Methodological</w:t>
      </w:r>
    </w:p>
    <w:p w14:paraId="0156FC93" w14:textId="3A76F43C" w:rsidR="001033BE" w:rsidRDefault="001033BE" w:rsidP="00F41962">
      <w:r>
        <w:t xml:space="preserve">The participant numbers allow for a detailed pilot assessment of each sequence and its possible role in IPF assessment. However, the original power calculation was based upon minimally detectable outcomes from the chemical shift saturation recovery (CSSR) sequence, which has proven to be </w:t>
      </w:r>
      <w:r w:rsidR="005D74D1">
        <w:t>less reproducible</w:t>
      </w:r>
      <w:r>
        <w:t xml:space="preserve"> in </w:t>
      </w:r>
      <w:r w:rsidR="00D6783C">
        <w:t xml:space="preserve">this population. Therefore, the study is not powered to detect a change in the other MR outcome metrics described, increasing the risk of </w:t>
      </w:r>
      <w:r w:rsidR="00226BEC">
        <w:t>type 2 errors</w:t>
      </w:r>
      <w:r w:rsidR="00D6783C">
        <w:t>.</w:t>
      </w:r>
      <w:r w:rsidR="00226BEC">
        <w:t xml:space="preserve"> Five participants (27.8%) were lost to follow-up, four due to death from IPF. This further reduces the </w:t>
      </w:r>
      <w:r w:rsidR="005D74D1">
        <w:t>statistical power</w:t>
      </w:r>
      <w:r w:rsidR="00226BEC">
        <w:t xml:space="preserve"> of follow-up findings.</w:t>
      </w:r>
    </w:p>
    <w:p w14:paraId="67A898D6" w14:textId="009092F9" w:rsidR="00226BEC" w:rsidRDefault="00226BEC" w:rsidP="00F41962">
      <w:r>
        <w:t>Participants spent up to five hours in the department during their first study visit and this was made clear on the participant in formation sheet (appendix 2). This may have deterred those who felt more unwell due to their disease at baseline and skewed the population. It is unfeasible that such a long protocol would form part of routine assessment. However, the DW-MRI, DCE-MRI and xenon spectroscopy including 1-point Dixon interleave imaging can now be performed in less than one hour, making this a more realistic prospect for future studies.</w:t>
      </w:r>
    </w:p>
    <w:p w14:paraId="4562F92D" w14:textId="2026B9DB" w:rsidR="00226BEC" w:rsidRDefault="00226BEC" w:rsidP="00F41962">
      <w:r>
        <w:t>Pulmonary rehabilitation was not controlled for in this pilot and has likely contributed towards the unusual ISWT outcomes in this population. Ideally, future studies should aim to control for this factor.</w:t>
      </w:r>
    </w:p>
    <w:p w14:paraId="12F856C8" w14:textId="724EF300" w:rsidR="00116D33" w:rsidRDefault="00226BEC" w:rsidP="00116D33">
      <w:r>
        <w:t xml:space="preserve">Computed tomography was obtained at baseline, but the 12-month dataset is incomplete, partially due to long waiting times at the hospital trust for routine outpatient CT scans. Repeat imaging would have proven useful for baseline comparison, to see if CT changes occur alongside MR metrics. The quantitative outputs generated by </w:t>
      </w:r>
      <w:r w:rsidR="00F41962">
        <w:t>CALIPER</w:t>
      </w:r>
      <w:r w:rsidR="005D74D1">
        <w:t xml:space="preserve"> segmentation software</w:t>
      </w:r>
      <w:r w:rsidR="00F41962">
        <w:t xml:space="preserve"> </w:t>
      </w:r>
      <w:r>
        <w:t>appear to underestimate</w:t>
      </w:r>
      <w:r w:rsidR="00F41962">
        <w:t xml:space="preserve"> honeycomb</w:t>
      </w:r>
      <w:r>
        <w:t>ing in our population and caution should be used in rel</w:t>
      </w:r>
      <w:r w:rsidR="00F41962">
        <w:t xml:space="preserve">iance on this as </w:t>
      </w:r>
      <w:r>
        <w:t>the ground truth</w:t>
      </w:r>
      <w:r w:rsidR="00F41962">
        <w:t>.</w:t>
      </w:r>
    </w:p>
    <w:p w14:paraId="0768B8FC" w14:textId="6960C32A" w:rsidR="00527287" w:rsidRDefault="00527287" w:rsidP="00116D33">
      <w:pPr>
        <w:rPr>
          <w:ins w:id="8072" w:author="Windows User" w:date="2018-11-01T16:13:00Z"/>
        </w:rPr>
      </w:pPr>
      <w:r>
        <w:t>The effect of antifibrotic therapy has not been taken into account, owing to small numbers of participants on each drug. Th</w:t>
      </w:r>
      <w:ins w:id="8073" w:author="Windows User" w:date="2018-10-31T10:52:00Z">
        <w:r w:rsidR="008A6846">
          <w:t>is</w:t>
        </w:r>
      </w:ins>
      <w:del w:id="8074" w:author="Windows User" w:date="2018-10-31T10:52:00Z">
        <w:r w:rsidDel="008A6846">
          <w:delText>e</w:delText>
        </w:r>
      </w:del>
      <w:r>
        <w:t xml:space="preserve"> is likely to have changed the natural outcome for patients on pirfenidone or nintedanib and thus affected the predictive ability of MR metrics. However, the cohort has behaved in term of FVC decline in a similar fashion to previous trials of non-efficacious treatments and also to the placebo arms of the antifibrotic intervention studies.</w:t>
      </w:r>
    </w:p>
    <w:p w14:paraId="402C03BD" w14:textId="7F5637E5" w:rsidR="00F67BEC" w:rsidRPr="00116D33" w:rsidRDefault="00F67BEC" w:rsidP="00F67BEC">
      <w:ins w:id="8075" w:author="Windows User" w:date="2018-11-01T16:13:00Z">
        <w:r>
          <w:lastRenderedPageBreak/>
          <w:t xml:space="preserve">Although not reviewed in this study, improvements have been made in the resolution of MR sequences. </w:t>
        </w:r>
      </w:ins>
      <w:ins w:id="8076" w:author="Windows User" w:date="2018-11-01T16:15:00Z">
        <w:r>
          <w:t xml:space="preserve">Using a balanced steady state free precession sequence, </w:t>
        </w:r>
      </w:ins>
      <w:ins w:id="8077" w:author="Windows User" w:date="2018-11-01T16:14:00Z">
        <w:r>
          <w:t xml:space="preserve">Rajaram </w:t>
        </w:r>
        <w:r w:rsidRPr="00F67BEC">
          <w:rPr>
            <w:i/>
            <w:rPrChange w:id="8078" w:author="Windows User" w:date="2018-11-01T16:15:00Z">
              <w:rPr/>
            </w:rPrChange>
          </w:rPr>
          <w:t>et al</w:t>
        </w:r>
        <w:r>
          <w:t>. found</w:t>
        </w:r>
      </w:ins>
      <w:ins w:id="8079" w:author="Windows User" w:date="2018-11-01T16:13:00Z">
        <w:r>
          <w:t xml:space="preserve"> </w:t>
        </w:r>
      </w:ins>
      <w:ins w:id="8080" w:author="Windows User" w:date="2018-11-01T16:15:00Z">
        <w:r>
          <w:t>reasonable sensitivity and specificity to fibrotic lesions 89% (95% CI: 77%, 96%) and 91% (95% CI: 76%, 98%), compared to CT.</w:t>
        </w:r>
      </w:ins>
      <w:r>
        <w:fldChar w:fldCharType="begin"/>
      </w:r>
      <w:r w:rsidR="00BE0F3E">
        <w:instrText xml:space="preserve"> ADDIN EN.CITE &lt;EndNote&gt;&lt;Cite&gt;&lt;Author&gt;Rajaram&lt;/Author&gt;&lt;Year&gt;2012&lt;/Year&gt;&lt;RecNum&gt;171&lt;/RecNum&gt;&lt;DisplayText&gt;&lt;style face="superscript"&gt;282&lt;/style&gt;&lt;/DisplayText&gt;&lt;record&gt;&lt;rec-number&gt;171&lt;/rec-number&gt;&lt;foreign-keys&gt;&lt;key app="EN" db-id="52evaf50e9fe5cewd9b555d6wtw099s0pzrz" timestamp="1433173562" guid="69ca9a5d-d4b4-4391-bf55-fea0c96a157a"&gt;171&lt;/key&gt;&lt;key app="ENWeb" db-id=""&gt;0&lt;/key&gt;&lt;/foreign-keys&gt;&lt;ref-type name="Journal Article"&gt;17&lt;/ref-type&gt;&lt;contributors&gt;&lt;authors&gt;&lt;author&gt;Rajaram, S.&lt;/author&gt;&lt;author&gt;Swift, A.&lt;/author&gt;&lt;author&gt;Capener, D.&lt;/author&gt;&lt;author&gt;Telfer, A.&lt;/author&gt;&lt;author&gt;Davies, C.&lt;/author&gt;&lt;author&gt;Hill, C.&lt;/author&gt;&lt;author&gt;Condliffe, R.&lt;/author&gt;&lt;author&gt;Elliot, C.&lt;/author&gt;&lt;author&gt;Hurdman, J.&lt;/author&gt;&lt;author&gt;Kiely, D.&lt;/author&gt;&lt;author&gt;Wild, J.&lt;/author&gt;&lt;/authors&gt;&lt;/contributors&gt;&lt;titles&gt;&lt;title&gt;Lung Morphology Assessment with Balanced Steady-State Free Precession MR Imaging Compared with CT&lt;/title&gt;&lt;secondary-title&gt;Radiology&lt;/secondary-title&gt;&lt;alt-title&gt;Radiology&lt;/alt-title&gt;&lt;/titles&gt;&lt;periodical&gt;&lt;full-title&gt;Radiology&lt;/full-title&gt;&lt;/periodical&gt;&lt;alt-periodical&gt;&lt;full-title&gt;Radiology&lt;/full-title&gt;&lt;/alt-periodical&gt;&lt;pages&gt;569-577&lt;/pages&gt;&lt;volume&gt;263&lt;/volume&gt;&lt;number&gt;2&lt;/number&gt;&lt;dates&gt;&lt;year&gt;2012&lt;/year&gt;&lt;/dates&gt;&lt;urls&gt;&lt;/urls&gt;&lt;research-notes&gt;Gives descriptions of pathological appearances on bSSFP MR.&amp;#xD;&amp;#xD;Fibrosis, solid lesion, bronchial dis, pleural and mediastinal dis and emphysema.&amp;#xD;&amp;#xD;MR sensitivity and specificity to fibrotic lesions 89% (95%&amp;#xD;CI: 77%, 96%) and 91% (95% CI: 76%, 98%), respectively.&lt;/research-notes&gt;&lt;/record&gt;&lt;/Cite&gt;&lt;/EndNote&gt;</w:instrText>
      </w:r>
      <w:r>
        <w:fldChar w:fldCharType="separate"/>
      </w:r>
      <w:r w:rsidRPr="00F67BEC">
        <w:rPr>
          <w:noProof/>
          <w:vertAlign w:val="superscript"/>
        </w:rPr>
        <w:t>282</w:t>
      </w:r>
      <w:r>
        <w:fldChar w:fldCharType="end"/>
      </w:r>
      <w:ins w:id="8081" w:author="Windows User" w:date="2018-11-01T16:17:00Z">
        <w:r>
          <w:t xml:space="preserve"> However, there is little neeed to provide a surrogate for CT in older patients, in whom ionising radiation is less of a concern. </w:t>
        </w:r>
      </w:ins>
      <w:ins w:id="8082" w:author="Windows User" w:date="2018-11-01T16:18:00Z">
        <w:r>
          <w:t>In addition, there is an</w:t>
        </w:r>
      </w:ins>
      <w:ins w:id="8083" w:author="Windows User" w:date="2018-11-01T16:17:00Z">
        <w:r>
          <w:t xml:space="preserve"> increasing</w:t>
        </w:r>
      </w:ins>
      <w:ins w:id="8084" w:author="Windows User" w:date="2018-11-01T16:18:00Z">
        <w:r>
          <w:t xml:space="preserve"> interest in quantitative CT imaging, which requires very high resolution in order to pick up on subtleties </w:t>
        </w:r>
      </w:ins>
      <w:ins w:id="8085" w:author="Windows User" w:date="2018-11-01T16:19:00Z">
        <w:r>
          <w:t>to provide</w:t>
        </w:r>
      </w:ins>
      <w:ins w:id="8086" w:author="Windows User" w:date="2018-11-01T16:18:00Z">
        <w:r>
          <w:t xml:space="preserve"> texture</w:t>
        </w:r>
      </w:ins>
      <w:ins w:id="8087" w:author="Windows User" w:date="2018-11-01T16:19:00Z">
        <w:r>
          <w:t xml:space="preserve"> analysis. It seems that MR may still be a significant way off reaching this standard, if it is to do so at all.</w:t>
        </w:r>
      </w:ins>
    </w:p>
    <w:p w14:paraId="1BCA0AD2" w14:textId="4F7B811B" w:rsidR="00116D33" w:rsidRDefault="00F41962" w:rsidP="00F41962">
      <w:pPr>
        <w:pStyle w:val="Heading3"/>
      </w:pPr>
      <w:r>
        <w:t>Sequence-Specific</w:t>
      </w:r>
    </w:p>
    <w:p w14:paraId="350E7400" w14:textId="1C6C3794" w:rsidR="00226BEC" w:rsidRDefault="00226BEC" w:rsidP="00437B90">
      <w:r>
        <w:t xml:space="preserve">Breath hold </w:t>
      </w:r>
      <w:r w:rsidR="00BE07BA">
        <w:t>manoeuvres were reportedly conducted at functional residual capacity plus one litre of gas (FRC+1). However, in reality, it is impossible to know if FRC is reached by clinical observation alone. This likely explains some of the variability seen in ventilation imaging, but also needs to be considered in DW-MRI due to changes in alveolar inflation. Some centres advocate spirometrically gating imaging,</w:t>
      </w:r>
      <w:r w:rsidR="001277A1">
        <w:fldChar w:fldCharType="begin"/>
      </w:r>
      <w:r w:rsidR="0036794D">
        <w:instrText xml:space="preserve"> ADDIN EN.CITE &lt;EndNote&gt;&lt;Cite&gt;&lt;Author&gt;Salamon&lt;/Author&gt;&lt;Year&gt;2017&lt;/Year&gt;&lt;RecNum&gt;2101&lt;/RecNum&gt;&lt;DisplayText&gt;&lt;style face="superscript"&gt;449&lt;/style&gt;&lt;/DisplayText&gt;&lt;record&gt;&lt;rec-number&gt;2101&lt;/rec-number&gt;&lt;foreign-keys&gt;&lt;key app="EN" db-id="52evaf50e9fe5cewd9b555d6wtw099s0pzrz" timestamp="1521638746" guid="c6d7b254-abc1-462e-a27f-24775d04be49"&gt;2101&lt;/key&gt;&lt;/foreign-keys&gt;&lt;ref-type name="Journal Article"&gt;17&lt;/ref-type&gt;&lt;contributors&gt;&lt;authors&gt;&lt;author&gt;Salamon, Elizabeth&lt;/author&gt;&lt;author&gt;Lever, Sandra&lt;/author&gt;&lt;author&gt;Kuo, Wieying&lt;/author&gt;&lt;author&gt;Ciet, Pierluigi&lt;/author&gt;&lt;author&gt;Tiddens, Harm A. W. M.&lt;/author&gt;&lt;/authors&gt;&lt;/contributors&gt;&lt;titles&gt;&lt;title&gt;Spirometer guided chest imaging in children: It is worth the effort!&lt;/title&gt;&lt;secondary-title&gt;Pediatric Pulmonology&lt;/secondary-title&gt;&lt;alt-title&gt;Pediatr Pulmonol&lt;/alt-title&gt;&lt;/titles&gt;&lt;periodical&gt;&lt;full-title&gt;Pediatric Pulmonology&lt;/full-title&gt;&lt;abbr-1&gt;Pediatr Pulmonol&lt;/abbr-1&gt;&lt;/periodical&gt;&lt;alt-periodical&gt;&lt;full-title&gt;Pediatric Pulmonology&lt;/full-title&gt;&lt;abbr-1&gt;Pediatr Pulmonol&lt;/abbr-1&gt;&lt;/alt-periodical&gt;&lt;pages&gt;48-56&lt;/pages&gt;&lt;volume&gt;52&lt;/volume&gt;&lt;number&gt;1&lt;/number&gt;&lt;keywords&gt;&lt;keyword&gt;cystic fibrosis (CF)&lt;/keyword&gt;&lt;keyword&gt;imaging&lt;/keyword&gt;&lt;keyword&gt;pulmonary function testing (PFT)&lt;/keyword&gt;&lt;keyword&gt;pulmonary physiology&lt;/keyword&gt;&lt;keyword&gt;magnetic resonance imaging (MRI)&lt;/keyword&gt;&lt;keyword&gt;computed tomography (CT)&lt;/keyword&gt;&lt;keyword&gt;spirometer guidence&lt;/keyword&gt;&lt;keyword&gt;spirometry&lt;/keyword&gt;&lt;keyword&gt;pediatric&lt;/keyword&gt;&lt;/keywords&gt;&lt;dates&gt;&lt;year&gt;2017&lt;/year&gt;&lt;/dates&gt;&lt;isbn&gt;1099-0496&lt;/isbn&gt;&lt;urls&gt;&lt;related-urls&gt;&lt;url&gt;http://dx.doi.org/10.1002/ppul.23490&lt;/url&gt;&lt;/related-urls&gt;&lt;/urls&gt;&lt;electronic-resource-num&gt;10.1002/ppul.23490&lt;/electronic-resource-num&gt;&lt;/record&gt;&lt;/Cite&gt;&lt;/EndNote&gt;</w:instrText>
      </w:r>
      <w:r w:rsidR="001277A1">
        <w:fldChar w:fldCharType="separate"/>
      </w:r>
      <w:r w:rsidR="0036794D" w:rsidRPr="0036794D">
        <w:rPr>
          <w:noProof/>
          <w:vertAlign w:val="superscript"/>
        </w:rPr>
        <w:t>449</w:t>
      </w:r>
      <w:r w:rsidR="001277A1">
        <w:fldChar w:fldCharType="end"/>
      </w:r>
      <w:r w:rsidR="00BE07BA">
        <w:t xml:space="preserve"> though in practice this is potentially expensive and requires training.</w:t>
      </w:r>
      <w:r w:rsidR="001277A1">
        <w:t xml:space="preserve"> One potential standardisation is to top up the inhaled breath from the bag with room air, though this may dilute the hyperpolarised gas and require a larger dose, increasing expense.</w:t>
      </w:r>
    </w:p>
    <w:p w14:paraId="341F40AA" w14:textId="2B7F1AE5" w:rsidR="00437B90" w:rsidRDefault="00BD3E1B" w:rsidP="00437B90">
      <w:r>
        <w:t>Changes in DW-MRI metrics are non-specific</w:t>
      </w:r>
      <w:r w:rsidR="005D74D1">
        <w:t xml:space="preserve"> to the microstructural abnormality which leads to changes in intra-acinar Brownian motion</w:t>
      </w:r>
      <w:r>
        <w:t>, and while efforts were made to rule out participants with a high degree of emphysema, the low attenuation area (LAA) on quantitative CT and smoking history make it likely that some increases in ADC / Lm</w:t>
      </w:r>
      <w:r w:rsidRPr="00BD3E1B">
        <w:rPr>
          <w:vertAlign w:val="subscript"/>
        </w:rPr>
        <w:t>D</w:t>
      </w:r>
      <w:r>
        <w:t xml:space="preserve"> are due to emphysema. The only way to directly account for this would be to register LAA to the DW-MRI parametric maps. This would however require downsampling of the CT images and it is uncertain what effect this would have on the quantitative CT outcomes.</w:t>
      </w:r>
    </w:p>
    <w:p w14:paraId="677FACCA" w14:textId="32A1B590" w:rsidR="00BD3E1B" w:rsidRPr="00BD3E1B" w:rsidRDefault="00BD3E1B" w:rsidP="00437B90">
      <w:r>
        <w:t xml:space="preserve">The xenon spectroscopy scans required a longer breath-hold than the other sequences and one participant was unable to complete the procedure at the final visit. This has been explored in some detail in chapter 6, but further iterations of the sequence should take into account </w:t>
      </w:r>
      <w:r w:rsidR="00C64761">
        <w:t>the limitations one breath-holding manoeuvre, particularly in patients with IPF. This Is particularly the case for the 1-point Dixon interleave imaging sequence, which currently requires an 18-second breath-hold manoeuvre.</w:t>
      </w:r>
    </w:p>
    <w:p w14:paraId="60F6B52A" w14:textId="3E28AD73" w:rsidR="008150AC" w:rsidRDefault="00C64761" w:rsidP="008150AC">
      <w:r>
        <w:lastRenderedPageBreak/>
        <w:t xml:space="preserve">While DCE-MRI has proven to be one of the most interesting sequences in this study, it has also proven the most technically problematic. Several scans failed to produce outcome metrics due to contrast bolus not reaching the pulmonary vascular network in time for assessment. Due to the nature of the study and recent drives to reduce gadolinium use, these scans were </w:t>
      </w:r>
      <w:r w:rsidR="005D74D1">
        <w:t>not</w:t>
      </w:r>
      <w:r>
        <w:t xml:space="preserve"> repeated. Several suggestions have been made in order to ameliorate this problem, including use of a small test dose and free breathing </w:t>
      </w:r>
      <w:r w:rsidR="005D74D1">
        <w:t xml:space="preserve">image acquisition </w:t>
      </w:r>
      <w:r>
        <w:t>protocols.</w:t>
      </w:r>
    </w:p>
    <w:p w14:paraId="1AD5A0F5" w14:textId="3234635E" w:rsidR="00C64761" w:rsidRPr="008150AC" w:rsidRDefault="002B79C0" w:rsidP="008150AC">
      <w:r>
        <w:t>Furthermore</w:t>
      </w:r>
      <w:r w:rsidR="00C64761">
        <w:t xml:space="preserve">, </w:t>
      </w:r>
      <w:r>
        <w:t>the United States Food and Drug Administration (FDA) issued another statement on the use of gadolinium in December 2017. In light of reports relating to retention of gadolinium contrast-based agents (GCBAs) in the brain,</w:t>
      </w:r>
      <w:r w:rsidR="00764E9A">
        <w:fldChar w:fldCharType="begin">
          <w:fldData xml:space="preserve">PEVuZE5vdGU+PENpdGU+PEF1dGhvcj5HdWxhbmk8L0F1dGhvcj48WWVhcj4yMDE3PC9ZZWFyPjxS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</w:fldData>
        </w:fldChar>
      </w:r>
      <w:r w:rsidR="0036794D">
        <w:instrText xml:space="preserve"> ADDIN EN.CITE </w:instrText>
      </w:r>
      <w:r w:rsidR="0036794D">
        <w:fldChar w:fldCharType="begin">
          <w:fldData xml:space="preserve">PEVuZE5vdGU+PENpdGU+PEF1dGhvcj5HdWxhbmk8L0F1dGhvcj48WWVhcj4yMDE3PC9ZZWFyPjxS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</w:fldData>
        </w:fldChar>
      </w:r>
      <w:r w:rsidR="0036794D">
        <w:instrText xml:space="preserve"> ADDIN EN.CITE.DATA </w:instrText>
      </w:r>
      <w:r w:rsidR="0036794D">
        <w:fldChar w:fldCharType="end"/>
      </w:r>
      <w:r w:rsidR="00764E9A">
        <w:fldChar w:fldCharType="separate"/>
      </w:r>
      <w:r w:rsidR="0036794D" w:rsidRPr="0036794D">
        <w:rPr>
          <w:noProof/>
          <w:vertAlign w:val="superscript"/>
        </w:rPr>
        <w:t>450</w:t>
      </w:r>
      <w:r w:rsidR="00764E9A">
        <w:fldChar w:fldCharType="end"/>
      </w:r>
      <w:r>
        <w:t xml:space="preserve"> it states that repeated GCBA doses should be minimised, particularly closely spaced MR studies.</w:t>
      </w:r>
      <w:r w:rsidR="0047127F">
        <w:fldChar w:fldCharType="begin"/>
      </w:r>
      <w:r w:rsidR="0036794D">
        <w:instrText xml:space="preserve"> ADDIN EN.CITE &lt;EndNote&gt;&lt;Cite&gt;&lt;Year&gt;2017&lt;/Year&gt;&lt;RecNum&gt;2104&lt;/RecNum&gt;&lt;DisplayText&gt;&lt;style face="superscript"&gt;451&lt;/style&gt;&lt;/DisplayText&gt;&lt;record&gt;&lt;rec-number&gt;2104&lt;/rec-number&gt;&lt;foreign-keys&gt;&lt;key app="EN" db-id="52evaf50e9fe5cewd9b555d6wtw099s0pzrz" timestamp="1521638746" guid="857b17f5-66cd-462c-bcf0-6f067d6f6683"&gt;2104&lt;/key&gt;&lt;/foreign-keys&gt;&lt;ref-type name="Web Page"&gt;12&lt;/ref-type&gt;&lt;contributors&gt;&lt;/contributors&gt;&lt;titles&gt;&lt;title&gt;Website: https://www.fda.gov/Safety/MedWatch/SafetyInformation/SafetyAlertsforHumanMedicalProducts/ucm589580.htm&lt;/title&gt;&lt;/titles&gt;&lt;number&gt;19 Feb 2018]&lt;/number&gt;&lt;dates&gt;&lt;year&gt;2017&lt;/year&gt;&lt;/dates&gt;&lt;publisher&gt;U.S. Department of Health and Human Services&lt;/publisher&gt;&lt;urls&gt;&lt;/urls&gt;&lt;/record&gt;&lt;/Cite&gt;&lt;/EndNote&gt;</w:instrText>
      </w:r>
      <w:r w:rsidR="0047127F">
        <w:fldChar w:fldCharType="separate"/>
      </w:r>
      <w:r w:rsidR="0036794D" w:rsidRPr="0036794D">
        <w:rPr>
          <w:noProof/>
          <w:vertAlign w:val="superscript"/>
        </w:rPr>
        <w:t>451</w:t>
      </w:r>
      <w:r w:rsidR="0047127F">
        <w:fldChar w:fldCharType="end"/>
      </w:r>
      <w:r>
        <w:t xml:space="preserve"> Although Gadovist is considered a low-risk agent in this statement, it may affect the design of future GCBA studies, particularly those in younger patients with better long-term outcomes.</w:t>
      </w:r>
    </w:p>
    <w:p w14:paraId="47456449" w14:textId="75E5C3B9" w:rsidR="003803F2" w:rsidRDefault="003803F2" w:rsidP="003803F2">
      <w:pPr>
        <w:pStyle w:val="Heading2"/>
      </w:pPr>
      <w:bookmarkStart w:id="8088" w:name="_Toc3145101"/>
      <w:r>
        <w:lastRenderedPageBreak/>
        <w:t>Further Work</w:t>
      </w:r>
      <w:r w:rsidR="00F62266">
        <w:t xml:space="preserve"> in MRI and IPF.</w:t>
      </w:r>
      <w:bookmarkEnd w:id="8088"/>
    </w:p>
    <w:p w14:paraId="78837F27" w14:textId="77777777" w:rsidR="002434D7" w:rsidRDefault="002434D7" w:rsidP="0034476D">
      <w:pPr>
        <w:rPr>
          <w:ins w:id="8089" w:author="Windows User" w:date="2018-11-01T16:22:00Z"/>
        </w:rPr>
      </w:pPr>
      <w:ins w:id="8090" w:author="Windows User" w:date="2018-11-01T16:22:00Z">
        <w:r>
          <w:t>The most significant findings of this work are</w:t>
        </w:r>
      </w:ins>
    </w:p>
    <w:p w14:paraId="61D338EB" w14:textId="400866EB" w:rsidR="002434D7" w:rsidRDefault="002434D7">
      <w:pPr>
        <w:pStyle w:val="ListParagraph"/>
        <w:numPr>
          <w:ilvl w:val="0"/>
          <w:numId w:val="37"/>
        </w:numPr>
        <w:rPr>
          <w:ins w:id="8091" w:author="Windows User" w:date="2018-11-01T16:23:00Z"/>
        </w:rPr>
        <w:pPrChange w:id="8092" w:author="Windows User" w:date="2018-11-01T16:23:00Z">
          <w:pPr/>
        </w:pPrChange>
      </w:pPr>
      <w:ins w:id="8093" w:author="Windows User" w:date="2018-11-01T16:23:00Z">
        <w:r>
          <w:t>T</w:t>
        </w:r>
      </w:ins>
      <w:ins w:id="8094" w:author="Windows User" w:date="2018-11-01T16:22:00Z">
        <w:r>
          <w:t>he correlation of DW-MRI imaging parameters, which is an entirely new finding</w:t>
        </w:r>
      </w:ins>
      <w:ins w:id="8095" w:author="Windows User" w:date="2018-11-01T16:23:00Z">
        <w:r>
          <w:t xml:space="preserve"> in ILD</w:t>
        </w:r>
      </w:ins>
    </w:p>
    <w:p w14:paraId="1D6110FA" w14:textId="03149BAD" w:rsidR="002434D7" w:rsidRDefault="002434D7">
      <w:pPr>
        <w:pStyle w:val="ListParagraph"/>
        <w:numPr>
          <w:ilvl w:val="0"/>
          <w:numId w:val="37"/>
        </w:numPr>
        <w:rPr>
          <w:ins w:id="8096" w:author="Windows User" w:date="2018-11-01T16:23:00Z"/>
        </w:rPr>
        <w:pPrChange w:id="8097" w:author="Windows User" w:date="2018-11-01T16:23:00Z">
          <w:pPr/>
        </w:pPrChange>
      </w:pPr>
      <w:ins w:id="8098" w:author="Windows User" w:date="2018-11-01T16:23:00Z">
        <w:r>
          <w:t>The failure of CSSR-based models of gas diffusion to correlate with carbon monoxide gas transfer</w:t>
        </w:r>
      </w:ins>
    </w:p>
    <w:p w14:paraId="48A4F7DD" w14:textId="33E4043C" w:rsidR="002434D7" w:rsidRDefault="002434D7">
      <w:pPr>
        <w:pStyle w:val="ListParagraph"/>
        <w:numPr>
          <w:ilvl w:val="0"/>
          <w:numId w:val="37"/>
        </w:numPr>
        <w:rPr>
          <w:ins w:id="8099" w:author="Windows User" w:date="2018-11-01T16:25:00Z"/>
        </w:rPr>
        <w:pPrChange w:id="8100" w:author="Windows User" w:date="2018-11-01T16:23:00Z">
          <w:pPr/>
        </w:pPrChange>
      </w:pPr>
      <w:ins w:id="8101" w:author="Windows User" w:date="2018-11-01T16:24:00Z">
        <w:r>
          <w:t>The sensitivity of RBC:TP to change</w:t>
        </w:r>
      </w:ins>
      <w:ins w:id="8102" w:author="Windows User" w:date="2018-11-01T16:25:00Z">
        <w:r>
          <w:t xml:space="preserve"> over a short time period</w:t>
        </w:r>
      </w:ins>
    </w:p>
    <w:p w14:paraId="4D834245" w14:textId="644811CB" w:rsidR="002434D7" w:rsidRDefault="002434D7">
      <w:pPr>
        <w:pStyle w:val="ListParagraph"/>
        <w:numPr>
          <w:ilvl w:val="0"/>
          <w:numId w:val="37"/>
        </w:numPr>
        <w:rPr>
          <w:ins w:id="8103" w:author="Windows User" w:date="2018-11-01T16:22:00Z"/>
        </w:rPr>
        <w:pPrChange w:id="8104" w:author="Windows User" w:date="2018-11-01T16:23:00Z">
          <w:pPr/>
        </w:pPrChange>
      </w:pPr>
      <w:ins w:id="8105" w:author="Windows User" w:date="2018-11-01T16:25:00Z">
        <w:r>
          <w:t>Regional mapping of perfusion shows change in IPF, even in patients without pulmonary hypertension, suggesting DCE-MRI may functionally assess perfusion change in IPF</w:t>
        </w:r>
      </w:ins>
    </w:p>
    <w:p w14:paraId="6205FB0D" w14:textId="626CC270" w:rsidR="0031335B" w:rsidRDefault="0031335B" w:rsidP="0034476D">
      <w:pPr>
        <w:rPr>
          <w:ins w:id="8106" w:author="Windows User" w:date="2018-11-01T16:29:00Z"/>
        </w:rPr>
      </w:pPr>
      <w:ins w:id="8107" w:author="Windows User" w:date="2018-11-01T16:29:00Z">
        <w:r>
          <w:t>Future work in IPF and MRI can be simplified by reducing time spent on ventilation sequencing and analysis. The CSSR can be removed in favour of sequences allowing regional gas transfer assessment.</w:t>
        </w:r>
      </w:ins>
    </w:p>
    <w:p w14:paraId="6DDA6CCD" w14:textId="266DEC10" w:rsidR="002F251D" w:rsidRDefault="00764E9A" w:rsidP="0034476D">
      <w:r>
        <w:t xml:space="preserve">An extension to this study has been </w:t>
      </w:r>
      <w:r w:rsidR="002F1112">
        <w:t>proposed</w:t>
      </w:r>
      <w:r w:rsidR="002F251D">
        <w:t>. The focus will be on increasing follow-up numbers in xenon MRS, to allow more robust conclusions to be drawn regarding its ability to quantify gas transfer efficiency in the lung. Together with parametric mapping of the red blood cell and tissue / plasma signals, this is likely to provide a sensitive visually and quantitative biomarker of disease.</w:t>
      </w:r>
    </w:p>
    <w:p w14:paraId="13653445" w14:textId="20A8DD87" w:rsidR="002F251D" w:rsidRDefault="002F251D" w:rsidP="0034476D">
      <w:r>
        <w:t>The main limitation of this technique is a lack of clarity over how much of the decrement seen in the RBC:TP ratio is diffusion, rather than perfusion limited. Some of the questions may be answered by registration of perfusion and spectroscopy parametric mapping, but also through the expansion of pulmonary function techniques. These</w:t>
      </w:r>
      <w:r w:rsidR="00764E9A">
        <w:t xml:space="preserve"> include assessment of gas transfer in different positions (supine vs. sitting) and using nitric oxide alongside carbon monoxide (T</w:t>
      </w:r>
      <w:r w:rsidR="00764E9A" w:rsidRPr="00764E9A">
        <w:rPr>
          <w:vertAlign w:val="subscript"/>
        </w:rPr>
        <w:t>LNO</w:t>
      </w:r>
      <w:r w:rsidR="00764E9A">
        <w:t xml:space="preserve"> and T</w:t>
      </w:r>
      <w:r w:rsidR="00764E9A" w:rsidRPr="00764E9A">
        <w:rPr>
          <w:vertAlign w:val="subscript"/>
        </w:rPr>
        <w:t>LCO</w:t>
      </w:r>
      <w:r w:rsidR="00764E9A">
        <w:t>) and DCE-MRI.</w:t>
      </w:r>
    </w:p>
    <w:p w14:paraId="09475977" w14:textId="383B9A18" w:rsidR="00764E9A" w:rsidRDefault="00764E9A" w:rsidP="0034476D">
      <w:r>
        <w:t>Local expertise in image registration could allow regional changes to be accurately mapped between different MR images and between MR and qualitative / quantitative CT images. A complete picture of diffusion and perfusion is therefore plausible.</w:t>
      </w:r>
    </w:p>
    <w:p w14:paraId="7B2DF043" w14:textId="55435049" w:rsidR="00527287" w:rsidRDefault="007865E4" w:rsidP="007865E4">
      <w:r>
        <w:t xml:space="preserve">A power calculation was based on </w:t>
      </w:r>
      <w:r w:rsidR="00527287">
        <w:t>HR</w:t>
      </w:r>
      <w:r w:rsidR="005D74D1">
        <w:t xml:space="preserve"> </w:t>
      </w:r>
      <w:r w:rsidR="005D74D1" w:rsidRPr="005D74D1">
        <w:rPr>
          <w:vertAlign w:val="superscript"/>
        </w:rPr>
        <w:t>129</w:t>
      </w:r>
      <w:r w:rsidR="005D74D1">
        <w:t>Xe spectroscopy</w:t>
      </w:r>
      <w:r w:rsidR="00527287">
        <w:t xml:space="preserve"> (RBC:TP) data from this study, using the formula below:</w:t>
      </w:r>
    </w:p>
    <w:p w14:paraId="4061C50C" w14:textId="63D9D222" w:rsidR="007865E4" w:rsidRPr="00AD0258" w:rsidRDefault="007865E4" w:rsidP="007865E4">
      <w:pPr>
        <w:rPr>
          <w:rFonts w:ascii="Cambria Math" w:eastAsia="Heiti SC" w:hAnsi="Cambria Math" w:cs="Heiti SC"/>
          <w:i/>
        </w:rPr>
      </w:pPr>
      <m:oMathPara>
        <m:oMath>
          <m:r>
            <w:rPr>
              <w:rFonts w:ascii="Cambria Math" w:hAnsi="Cambria Math"/>
            </w:rPr>
            <w:lastRenderedPageBreak/>
            <m:t>n=f</m:t>
          </m:r>
          <m:d>
            <m:dPr>
              <m:ctrlPr>
                <w:rPr>
                  <w:rFonts w:ascii="Cambria Math" w:hAnsi="Cambria Math"/>
                  <w:i/>
                </w:rPr>
              </m:ctrlPr>
            </m:dPr>
            <m:e>
              <m:r>
                <w:rPr>
                  <w:rFonts w:ascii="Cambria Math" w:hAnsi="Cambria Math"/>
                  <w:i/>
                </w:rPr>
                <w:sym w:font="Symbol" w:char="F061"/>
              </m:r>
              <m:r>
                <w:rPr>
                  <w:rFonts w:ascii="Cambria Math" w:hAnsi="Cambria Math"/>
                </w:rPr>
                <m:t>,</m:t>
              </m:r>
              <m:r>
                <w:rPr>
                  <w:rFonts w:ascii="Cambria Math" w:hAnsi="Cambria Math"/>
                  <w:i/>
                </w:rPr>
                <w:sym w:font="Symbol" w:char="F062"/>
              </m:r>
            </m:e>
          </m:d>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s</m:t>
                  </m:r>
                </m:e>
                <m:sup>
                  <m:r>
                    <w:rPr>
                      <w:rFonts w:ascii="Cambria Math" w:hAnsi="Cambria Math"/>
                    </w:rPr>
                    <m:t>2</m:t>
                  </m:r>
                </m:sup>
              </m:sSup>
            </m:num>
            <m:den>
              <m:sSup>
                <m:sSupPr>
                  <m:ctrlPr>
                    <w:rPr>
                      <w:rFonts w:ascii="Cambria Math" w:hAnsi="Cambria Math"/>
                      <w:i/>
                    </w:rPr>
                  </m:ctrlPr>
                </m:sSupPr>
                <m:e>
                  <m:r>
                    <w:rPr>
                      <w:rFonts w:ascii="Cambria Math" w:hAnsi="Cambria Math"/>
                      <w:i/>
                    </w:rPr>
                    <w:sym w:font="Symbol" w:char="F064"/>
                  </m:r>
                </m:e>
                <m:sup>
                  <m:r>
                    <w:rPr>
                      <w:rFonts w:ascii="Cambria Math" w:hAnsi="Cambria Math"/>
                    </w:rPr>
                    <m:t>2</m:t>
                  </m:r>
                </m:sup>
              </m:sSup>
            </m:den>
          </m:f>
        </m:oMath>
      </m:oMathPara>
    </w:p>
    <w:p w14:paraId="01D136E7" w14:textId="7545742B" w:rsidR="007865E4" w:rsidRDefault="00527287" w:rsidP="00527287">
      <w:pPr>
        <w:pStyle w:val="equation"/>
        <w:spacing w:after="240"/>
        <w:jc w:val="center"/>
      </w:pPr>
      <w:bookmarkStart w:id="8108" w:name="_Toc3145580"/>
      <w:r>
        <w:t>Equation 8.1: Power calculation</w:t>
      </w:r>
      <w:bookmarkEnd w:id="8108"/>
    </w:p>
    <w:p w14:paraId="2DCCE35C" w14:textId="22F02F2A" w:rsidR="007865E4" w:rsidRDefault="007865E4" w:rsidP="007865E4">
      <w:r>
        <w:t xml:space="preserve">Where </w:t>
      </w:r>
      <w:r>
        <w:sym w:font="Symbol" w:char="F061"/>
      </w:r>
      <w:r>
        <w:t xml:space="preserve"> is the two-sided significance, 1-</w:t>
      </w:r>
      <w:r>
        <w:sym w:font="Symbol" w:char="F062"/>
      </w:r>
      <w:r>
        <w:t xml:space="preserve"> is the power of the test, </w:t>
      </w:r>
      <w:r w:rsidRPr="00AD0258">
        <w:rPr>
          <w:rFonts w:ascii="Cambria Math" w:hAnsi="Cambria Math"/>
        </w:rPr>
        <w:t>f(</w:t>
      </w:r>
      <w:r>
        <w:sym w:font="Symbol" w:char="F061"/>
      </w:r>
      <w:r>
        <w:t>,</w:t>
      </w:r>
      <w:r>
        <w:sym w:font="Symbol" w:char="F062"/>
      </w:r>
      <w:r w:rsidRPr="00AD0258">
        <w:rPr>
          <w:rFonts w:ascii="Cambria Math" w:hAnsi="Cambria Math"/>
        </w:rPr>
        <w:t>)</w:t>
      </w:r>
      <w:r>
        <w:rPr>
          <w:rFonts w:ascii="Cambria Math" w:hAnsi="Cambria Math"/>
        </w:rPr>
        <w:t xml:space="preserve"> is the function provide from these variables by standard statistical look up</w:t>
      </w:r>
      <w:r w:rsidR="000303A8">
        <w:rPr>
          <w:rFonts w:ascii="Cambria Math" w:hAnsi="Cambria Math"/>
        </w:rPr>
        <w:t xml:space="preserve"> Table</w:t>
      </w:r>
      <w:r>
        <w:rPr>
          <w:rFonts w:ascii="Cambria Math" w:hAnsi="Cambria Math"/>
        </w:rPr>
        <w:t xml:space="preserve">s, s is the standard deviation of RBC:TP in the original cohort and </w:t>
      </w:r>
      <w:r>
        <w:sym w:font="Symbol" w:char="F064"/>
      </w:r>
      <w:r>
        <w:t xml:space="preserve"> is the smallest difference we want to be able to measure.</w:t>
      </w:r>
    </w:p>
    <w:p w14:paraId="7A26FF27" w14:textId="2314DD60" w:rsidR="007865E4" w:rsidRDefault="007865E4" w:rsidP="007865E4">
      <w:r>
        <w:t>The</w:t>
      </w:r>
      <w:r w:rsidR="00527287">
        <w:t xml:space="preserve"> RBC:TP</w:t>
      </w:r>
      <w:r>
        <w:t xml:space="preserve"> value </w:t>
      </w:r>
      <w:r w:rsidR="00527287">
        <w:t>(</w:t>
      </w:r>
      <w:r>
        <w:sym w:font="Symbol" w:char="F064"/>
      </w:r>
      <w:r w:rsidR="00527287">
        <w:t>)</w:t>
      </w:r>
      <w:r>
        <w:t xml:space="preserve"> has been set at 0.02, half the observed difference seen over six months in the phase 1 cohort, rounded down to 2dp, as per the accuracy of the test.</w:t>
      </w:r>
    </w:p>
    <w:p w14:paraId="2FCB09EF" w14:textId="727D839D" w:rsidR="007865E4" w:rsidRDefault="007865E4" w:rsidP="007865E4">
      <w:r>
        <w:t>Finally, this output has been multiplied by 2, to allow for a 50% combined dropout and mortality rate, estimated from the pirfenidone and nintedanib clinical trial data and our cohort.</w:t>
      </w:r>
    </w:p>
    <w:p w14:paraId="1B48E40D" w14:textId="77777777" w:rsidR="007865E4" w:rsidRDefault="007865E4" w:rsidP="007865E4">
      <w:pPr>
        <w:outlineLvl w:val="0"/>
      </w:pPr>
      <w:r>
        <w:t xml:space="preserve">From this calculation, with </w:t>
      </w:r>
      <w:r>
        <w:sym w:font="Symbol" w:char="F061"/>
      </w:r>
      <w:r>
        <w:t xml:space="preserve"> = 0.05 and 1-</w:t>
      </w:r>
      <w:r>
        <w:sym w:font="Symbol" w:char="F062"/>
      </w:r>
      <w:r>
        <w:t xml:space="preserve"> = 95%, s = 0.11, and </w:t>
      </w:r>
      <w:r>
        <w:sym w:font="Symbol" w:char="F064"/>
      </w:r>
      <w:r>
        <w:t xml:space="preserve"> = 0.02; n = 32.</w:t>
      </w:r>
    </w:p>
    <w:p w14:paraId="56619279" w14:textId="77777777" w:rsidR="007865E4" w:rsidRDefault="007865E4" w:rsidP="007865E4"/>
    <w:p w14:paraId="783D1E4B" w14:textId="63BC527F" w:rsidR="007865E4" w:rsidRDefault="00527287" w:rsidP="007865E4">
      <w:pPr>
        <w:rPr>
          <w:ins w:id="8109" w:author="Windows User" w:date="2018-11-01T16:26:00Z"/>
        </w:rPr>
      </w:pPr>
      <w:r>
        <w:t xml:space="preserve">Therefore, a new study designed in this way should aim for a </w:t>
      </w:r>
      <w:r w:rsidR="007865E4">
        <w:t>recruitment target of 32 participants, which given our pilot data, the reduction in scan time and less time consumption for participants, should be feasible over a 2-year recruitment period.</w:t>
      </w:r>
    </w:p>
    <w:p w14:paraId="4AB5C72D" w14:textId="28811115" w:rsidR="0031335B" w:rsidRPr="00527287" w:rsidRDefault="0031335B" w:rsidP="007865E4">
      <w:ins w:id="8110" w:author="Windows User" w:date="2018-11-01T16:26:00Z">
        <w:r>
          <w:t>The most likely use of this technology in IPF would be as a predictive biomarker, in terms of response to therapy. Delivery of antifibrotic or drugs affecting the pulmonary vasculature could be assessed for their regional effects on the lung, particularly with xenon spectroscopy and DCE-MRI.</w:t>
        </w:r>
      </w:ins>
    </w:p>
    <w:p w14:paraId="7AC00F5E" w14:textId="126BDAE3" w:rsidR="00670C74" w:rsidRPr="002F251D" w:rsidRDefault="00527287" w:rsidP="002B22DC">
      <w:r>
        <w:t>Finally, c</w:t>
      </w:r>
      <w:r w:rsidR="00670C74">
        <w:t>ardiac MR</w:t>
      </w:r>
      <w:r>
        <w:t xml:space="preserve">I is utilised locally for the clinical assessment of pulmonary hypertension. The addition of cardiac MRI to these sequences would increase scan time, but potentially tie in well, as it would potentially identify end organ </w:t>
      </w:r>
      <w:r w:rsidR="005D74D1">
        <w:t xml:space="preserve">cardiac </w:t>
      </w:r>
      <w:r>
        <w:t>damage resultant from capillary bed loss, possibly before this can be measured by non-invasive means.</w:t>
      </w:r>
    </w:p>
    <w:p w14:paraId="155B75EC" w14:textId="70C79355" w:rsidR="00D31BDD" w:rsidRPr="0034476D" w:rsidRDefault="00D31BDD" w:rsidP="0034476D"/>
    <w:p w14:paraId="4C25124B" w14:textId="77777777" w:rsidR="003803F2" w:rsidRDefault="00EF303D" w:rsidP="003803F2">
      <w:pPr>
        <w:pStyle w:val="Heading2"/>
      </w:pPr>
      <w:bookmarkStart w:id="8111" w:name="_Toc3145102"/>
      <w:r>
        <w:lastRenderedPageBreak/>
        <w:t>Closing Statement</w:t>
      </w:r>
      <w:bookmarkEnd w:id="8111"/>
    </w:p>
    <w:p w14:paraId="3A545361" w14:textId="62731C39" w:rsidR="00527287" w:rsidRDefault="00433CBD" w:rsidP="00527287">
      <w:r>
        <w:t xml:space="preserve">This work represents the first known longitudinal data of hyperpolarised gas MRI in IPF. Combining this with DCE-MRI, quantitative CT and conventional pulmonary function metrics has demonstrated how a multidimensional assessment of IPF can be made. </w:t>
      </w:r>
    </w:p>
    <w:p w14:paraId="750E8FB8" w14:textId="2749D058" w:rsidR="00433CBD" w:rsidRDefault="00433CBD" w:rsidP="00527287">
      <w:r>
        <w:t xml:space="preserve">The results from xenon gas diffusion and </w:t>
      </w:r>
      <w:r w:rsidR="005D74D1">
        <w:t>perfusion are worthy of further</w:t>
      </w:r>
      <w:r>
        <w:t xml:space="preserve"> study, and ideas on next steps have been postulated in this chapter. Patients with IPF face an uncertain future, partially due to the </w:t>
      </w:r>
      <w:r w:rsidR="00682340">
        <w:t xml:space="preserve">lack of sensitive imaging and functional metrics with which to measure </w:t>
      </w:r>
      <w:r w:rsidR="004F7B0C">
        <w:t>physiological</w:t>
      </w:r>
      <w:r w:rsidR="00682340">
        <w:t xml:space="preserve"> and structural changes associated with the disease.</w:t>
      </w:r>
    </w:p>
    <w:p w14:paraId="1335D384" w14:textId="6B8096B3" w:rsidR="00682340" w:rsidRDefault="00682340" w:rsidP="00682340">
      <w:pPr>
        <w:pStyle w:val="Body"/>
      </w:pPr>
      <w:r>
        <w:t xml:space="preserve">With further development, technologies such as these may be useful in evaluating future treatments in IPF. By allowing smaller changes to be seen over a shorter time interval, early studies of drugs or other interventions can be conducted more quickly, benefitting future patients. </w:t>
      </w:r>
    </w:p>
    <w:p w14:paraId="11DBF418" w14:textId="0ABB9D75" w:rsidR="00682340" w:rsidRPr="00527287" w:rsidRDefault="00682340" w:rsidP="00527287"/>
    <w:p w14:paraId="6BF9F659" w14:textId="77777777" w:rsidR="0087439A" w:rsidRPr="002444E8" w:rsidRDefault="0087439A" w:rsidP="0087439A">
      <w:pPr>
        <w:rPr>
          <w:rFonts w:cs="Arial"/>
        </w:rPr>
      </w:pPr>
    </w:p>
    <w:p w14:paraId="4BB0996C" w14:textId="77777777" w:rsidR="009201C9" w:rsidRDefault="009201C9" w:rsidP="00837ABC">
      <w:pPr>
        <w:pStyle w:val="Chapterspacing"/>
        <w:sectPr w:rsidR="009201C9" w:rsidSect="00B5444F">
          <w:footerReference w:type="even" r:id="rId211"/>
          <w:footerReference w:type="default" r:id="rId212"/>
          <w:type w:val="continuous"/>
          <w:pgSz w:w="11900" w:h="16840"/>
          <w:pgMar w:top="850" w:right="979" w:bottom="850" w:left="850" w:header="0" w:footer="0" w:gutter="562"/>
          <w:cols w:space="708"/>
          <w:docGrid w:linePitch="360"/>
        </w:sectPr>
      </w:pPr>
    </w:p>
    <w:p w14:paraId="1B362665" w14:textId="435CDAF7" w:rsidR="00553BF6" w:rsidRPr="0002134C" w:rsidRDefault="00553BF6" w:rsidP="00837ABC">
      <w:pPr>
        <w:pStyle w:val="Chapterspacing"/>
      </w:pPr>
    </w:p>
    <w:p w14:paraId="273CDF3D" w14:textId="77777777" w:rsidR="006B38B0" w:rsidRDefault="00972F42" w:rsidP="00BC7CC4">
      <w:pPr>
        <w:pStyle w:val="Appendix"/>
      </w:pPr>
      <w:bookmarkStart w:id="8112" w:name="_Toc3145103"/>
      <w:r>
        <w:t>REFERENCES</w:t>
      </w:r>
      <w:bookmarkEnd w:id="8112"/>
    </w:p>
    <w:p w14:paraId="0755EE1C" w14:textId="77777777" w:rsidR="00BD3E1B" w:rsidRPr="00A33CBC" w:rsidRDefault="00BD3E1B" w:rsidP="00BD3E1B">
      <w:pPr>
        <w:pStyle w:val="Body"/>
      </w:pPr>
    </w:p>
    <w:p w14:paraId="1C01D4A0" w14:textId="77777777" w:rsidR="005A5DEC" w:rsidRPr="005A5DEC" w:rsidRDefault="009F01B1" w:rsidP="005A5DEC">
      <w:pPr>
        <w:pStyle w:val="EndNoteBibliography"/>
        <w:spacing w:after="360"/>
        <w:rPr>
          <w:noProof/>
        </w:rPr>
      </w:pPr>
      <w:r w:rsidRPr="00A1307A">
        <w:fldChar w:fldCharType="begin"/>
      </w:r>
      <w:r w:rsidRPr="00A1307A">
        <w:instrText xml:space="preserve"> ADDIN EN.REFLIST </w:instrText>
      </w:r>
      <w:r w:rsidRPr="00A1307A">
        <w:fldChar w:fldCharType="separate"/>
      </w:r>
      <w:r w:rsidR="005A5DEC" w:rsidRPr="005A5DEC">
        <w:rPr>
          <w:noProof/>
        </w:rPr>
        <w:t>1.</w:t>
      </w:r>
      <w:r w:rsidR="005A5DEC" w:rsidRPr="005A5DEC">
        <w:rPr>
          <w:noProof/>
        </w:rPr>
        <w:tab/>
        <w:t>Gibson GJ, Loddenkemper R, Sibbille Y, Lundback B. The ERS White Book.  The ERS White Book. second ed. Sheffield, UK: European Respiratory Society; 2013.</w:t>
      </w:r>
    </w:p>
    <w:p w14:paraId="7F53985C" w14:textId="77777777" w:rsidR="005A5DEC" w:rsidRPr="005A5DEC" w:rsidRDefault="005A5DEC" w:rsidP="005A5DEC">
      <w:pPr>
        <w:pStyle w:val="EndNoteBibliography"/>
        <w:spacing w:after="360"/>
        <w:rPr>
          <w:noProof/>
        </w:rPr>
      </w:pPr>
      <w:r w:rsidRPr="005A5DEC">
        <w:rPr>
          <w:noProof/>
        </w:rPr>
        <w:t>2.</w:t>
      </w:r>
      <w:r w:rsidRPr="005A5DEC">
        <w:rPr>
          <w:noProof/>
        </w:rPr>
        <w:tab/>
        <w:t xml:space="preserve">Wells AU, Hirani N, On behalf of the British Thoracic Society Interstitial Lung Disease Guideline Group BTSSoCC. Interstitial lung disease guideline: the British Thoracic Society in collaboration with the Thoracic Society of Australia and New Zealand and the Irish Thoracic Society. </w:t>
      </w:r>
      <w:r w:rsidRPr="005A5DEC">
        <w:rPr>
          <w:i/>
          <w:noProof/>
        </w:rPr>
        <w:t>Thorax</w:t>
      </w:r>
      <w:r w:rsidRPr="005A5DEC">
        <w:rPr>
          <w:noProof/>
        </w:rPr>
        <w:t>. 2008;63 Suppl 5:v1-58.</w:t>
      </w:r>
    </w:p>
    <w:p w14:paraId="5317D7FF" w14:textId="77777777" w:rsidR="005A5DEC" w:rsidRPr="005A5DEC" w:rsidRDefault="005A5DEC" w:rsidP="005A5DEC">
      <w:pPr>
        <w:pStyle w:val="EndNoteBibliography"/>
        <w:spacing w:after="360"/>
        <w:rPr>
          <w:noProof/>
        </w:rPr>
      </w:pPr>
      <w:r w:rsidRPr="005A5DEC">
        <w:rPr>
          <w:noProof/>
        </w:rPr>
        <w:t>3.</w:t>
      </w:r>
      <w:r w:rsidRPr="005A5DEC">
        <w:rPr>
          <w:noProof/>
        </w:rPr>
        <w:tab/>
        <w:t xml:space="preserve">Raghu G, Collard HR, Egan JJ, Martinez FJ, Behr J, Brown KK, et al. An official ATS/ERS/JRS/ALAT statement: idiopathic pulmonary fibrosis: evidence-based guidelines for diagnosis and management. </w:t>
      </w:r>
      <w:r w:rsidRPr="005A5DEC">
        <w:rPr>
          <w:i/>
          <w:noProof/>
        </w:rPr>
        <w:t>American Journal of Respiratory &amp; Critical Care Medicine</w:t>
      </w:r>
      <w:r w:rsidRPr="005A5DEC">
        <w:rPr>
          <w:noProof/>
        </w:rPr>
        <w:t>. 2011;183(6):788-824.</w:t>
      </w:r>
    </w:p>
    <w:p w14:paraId="5BFA83D7" w14:textId="77777777" w:rsidR="005A5DEC" w:rsidRPr="005A5DEC" w:rsidRDefault="005A5DEC" w:rsidP="005A5DEC">
      <w:pPr>
        <w:pStyle w:val="EndNoteBibliography"/>
        <w:spacing w:after="360"/>
        <w:rPr>
          <w:noProof/>
        </w:rPr>
      </w:pPr>
      <w:r w:rsidRPr="005A5DEC">
        <w:rPr>
          <w:noProof/>
        </w:rPr>
        <w:t>4.</w:t>
      </w:r>
      <w:r w:rsidRPr="005A5DEC">
        <w:rPr>
          <w:noProof/>
        </w:rPr>
        <w:tab/>
        <w:t xml:space="preserve">Bouros D, Wells AU, Nicholson AG, Colby TV, Polychronopoulos V, Pantelidis P, et al. Histopathologic subsets of fibrosing alveolitis in patients with systemic sclerosis and their relationship to outcome. </w:t>
      </w:r>
      <w:r w:rsidRPr="005A5DEC">
        <w:rPr>
          <w:i/>
          <w:noProof/>
        </w:rPr>
        <w:t>American Journal of Respiratory &amp; Critical Care Medicine</w:t>
      </w:r>
      <w:r w:rsidRPr="005A5DEC">
        <w:rPr>
          <w:noProof/>
        </w:rPr>
        <w:t>. 2002;165(12):1581-6.</w:t>
      </w:r>
    </w:p>
    <w:p w14:paraId="1380D1F3" w14:textId="77777777" w:rsidR="005A5DEC" w:rsidRPr="005A5DEC" w:rsidRDefault="005A5DEC" w:rsidP="005A5DEC">
      <w:pPr>
        <w:pStyle w:val="EndNoteBibliography"/>
        <w:spacing w:after="360"/>
        <w:rPr>
          <w:noProof/>
        </w:rPr>
      </w:pPr>
      <w:r w:rsidRPr="005A5DEC">
        <w:rPr>
          <w:noProof/>
        </w:rPr>
        <w:t>5.</w:t>
      </w:r>
      <w:r w:rsidRPr="005A5DEC">
        <w:rPr>
          <w:noProof/>
        </w:rPr>
        <w:tab/>
        <w:t xml:space="preserve">Douglas WW, Tazelaar HD, Hartman TE, Hartman RP, Decker PA, Schroeder DR, et al. Polymyositis–Dermatomyositis-associated Interstitial Lung Disease. </w:t>
      </w:r>
      <w:r w:rsidRPr="005A5DEC">
        <w:rPr>
          <w:i/>
          <w:noProof/>
        </w:rPr>
        <w:t>American journal of respiratory and critical care medicine</w:t>
      </w:r>
      <w:r w:rsidRPr="005A5DEC">
        <w:rPr>
          <w:noProof/>
        </w:rPr>
        <w:t>. 2001;164(7):1182-5.</w:t>
      </w:r>
    </w:p>
    <w:p w14:paraId="5743517A" w14:textId="77777777" w:rsidR="005A5DEC" w:rsidRPr="005A5DEC" w:rsidRDefault="005A5DEC" w:rsidP="005A5DEC">
      <w:pPr>
        <w:pStyle w:val="EndNoteBibliography"/>
        <w:spacing w:after="360"/>
        <w:rPr>
          <w:noProof/>
        </w:rPr>
      </w:pPr>
      <w:r w:rsidRPr="005A5DEC">
        <w:rPr>
          <w:noProof/>
        </w:rPr>
        <w:t>6.</w:t>
      </w:r>
      <w:r w:rsidRPr="005A5DEC">
        <w:rPr>
          <w:noProof/>
        </w:rPr>
        <w:tab/>
        <w:t xml:space="preserve">Ito I, Nagai S, Kitaichi M, Nicholson AG, Johkoh T, Noma S, et al. Pulmonary manifestations of primary Sjogren's syndrome: a clinical, radiologic, and pathologic study. </w:t>
      </w:r>
      <w:r w:rsidRPr="005A5DEC">
        <w:rPr>
          <w:i/>
          <w:noProof/>
        </w:rPr>
        <w:t>American Journal of Respiratory &amp; Critical Care Medicine</w:t>
      </w:r>
      <w:r w:rsidRPr="005A5DEC">
        <w:rPr>
          <w:noProof/>
        </w:rPr>
        <w:t>. 2005;171(6):632-8.</w:t>
      </w:r>
    </w:p>
    <w:p w14:paraId="5DC38256" w14:textId="77777777" w:rsidR="005A5DEC" w:rsidRPr="005A5DEC" w:rsidRDefault="005A5DEC" w:rsidP="005A5DEC">
      <w:pPr>
        <w:pStyle w:val="EndNoteBibliography"/>
        <w:spacing w:after="360"/>
        <w:rPr>
          <w:noProof/>
        </w:rPr>
      </w:pPr>
      <w:r w:rsidRPr="005A5DEC">
        <w:rPr>
          <w:noProof/>
        </w:rPr>
        <w:t>7.</w:t>
      </w:r>
      <w:r w:rsidRPr="005A5DEC">
        <w:rPr>
          <w:noProof/>
        </w:rPr>
        <w:tab/>
        <w:t xml:space="preserve">King TE, Jr., Mortenson RL. Cryptogenic organizing pneumonitis. The North American experience. </w:t>
      </w:r>
      <w:r w:rsidRPr="005A5DEC">
        <w:rPr>
          <w:i/>
          <w:noProof/>
        </w:rPr>
        <w:t>Chest</w:t>
      </w:r>
      <w:r w:rsidRPr="005A5DEC">
        <w:rPr>
          <w:noProof/>
        </w:rPr>
        <w:t>. 1992;102(1 Suppl):8s-13s.</w:t>
      </w:r>
    </w:p>
    <w:p w14:paraId="08A396A7" w14:textId="77777777" w:rsidR="005A5DEC" w:rsidRPr="005A5DEC" w:rsidRDefault="005A5DEC" w:rsidP="005A5DEC">
      <w:pPr>
        <w:pStyle w:val="EndNoteBibliography"/>
        <w:spacing w:after="360"/>
        <w:rPr>
          <w:noProof/>
        </w:rPr>
      </w:pPr>
      <w:r w:rsidRPr="005A5DEC">
        <w:rPr>
          <w:noProof/>
        </w:rPr>
        <w:t>8.</w:t>
      </w:r>
      <w:r w:rsidRPr="005A5DEC">
        <w:rPr>
          <w:noProof/>
        </w:rPr>
        <w:tab/>
        <w:t xml:space="preserve">Raghu G, Collard HR, Egan JJ, Martinez FJ, Behr J, Brown KK, et al. An official ATS/ERS/JRS/ALAT statement: idiopathic pulmonary fibrosis: evidence-based guidelines for diagnosis and management. </w:t>
      </w:r>
      <w:r w:rsidRPr="005A5DEC">
        <w:rPr>
          <w:i/>
          <w:noProof/>
        </w:rPr>
        <w:t>American Journal of Respiratory &amp; Critical Care Medicine</w:t>
      </w:r>
      <w:r w:rsidRPr="005A5DEC">
        <w:rPr>
          <w:noProof/>
        </w:rPr>
        <w:t>. 2011;183.</w:t>
      </w:r>
    </w:p>
    <w:p w14:paraId="772EBC46" w14:textId="77777777" w:rsidR="005A5DEC" w:rsidRPr="005A5DEC" w:rsidRDefault="005A5DEC" w:rsidP="005A5DEC">
      <w:pPr>
        <w:pStyle w:val="EndNoteBibliography"/>
        <w:spacing w:after="360"/>
        <w:rPr>
          <w:noProof/>
        </w:rPr>
      </w:pPr>
      <w:r w:rsidRPr="005A5DEC">
        <w:rPr>
          <w:noProof/>
        </w:rPr>
        <w:t>9.</w:t>
      </w:r>
      <w:r w:rsidRPr="005A5DEC">
        <w:rPr>
          <w:noProof/>
        </w:rPr>
        <w:tab/>
        <w:t xml:space="preserve">Shaw M, Collins BF, Ho LA, Raghu G. Rheumatoid arthritis-associated lung disease. </w:t>
      </w:r>
      <w:r w:rsidRPr="005A5DEC">
        <w:rPr>
          <w:i/>
          <w:noProof/>
        </w:rPr>
        <w:t>European Respiratory Review</w:t>
      </w:r>
      <w:r w:rsidRPr="005A5DEC">
        <w:rPr>
          <w:noProof/>
        </w:rPr>
        <w:t>. 2015;24(135):1-16.</w:t>
      </w:r>
    </w:p>
    <w:p w14:paraId="478B1FAB" w14:textId="77777777" w:rsidR="005A5DEC" w:rsidRPr="005A5DEC" w:rsidRDefault="005A5DEC" w:rsidP="005A5DEC">
      <w:pPr>
        <w:pStyle w:val="EndNoteBibliography"/>
        <w:spacing w:after="360"/>
        <w:rPr>
          <w:noProof/>
        </w:rPr>
      </w:pPr>
      <w:r w:rsidRPr="005A5DEC">
        <w:rPr>
          <w:noProof/>
        </w:rPr>
        <w:lastRenderedPageBreak/>
        <w:t>10.</w:t>
      </w:r>
      <w:r w:rsidRPr="005A5DEC">
        <w:rPr>
          <w:noProof/>
        </w:rPr>
        <w:tab/>
        <w:t xml:space="preserve">Gabbay E, Tarala R, Will R, Carroll G, Adler B, Cameron D, et al. Interstitial Lung Disease in Recent Onset Rheumatoid Arthritis. </w:t>
      </w:r>
      <w:r w:rsidRPr="005A5DEC">
        <w:rPr>
          <w:i/>
          <w:noProof/>
        </w:rPr>
        <w:t>American journal of respiratory and critical care medicine</w:t>
      </w:r>
      <w:r w:rsidRPr="005A5DEC">
        <w:rPr>
          <w:noProof/>
        </w:rPr>
        <w:t>. 1997;156(2):528-35.</w:t>
      </w:r>
    </w:p>
    <w:p w14:paraId="70E0F440" w14:textId="77777777" w:rsidR="005A5DEC" w:rsidRPr="005A5DEC" w:rsidRDefault="005A5DEC" w:rsidP="005A5DEC">
      <w:pPr>
        <w:pStyle w:val="EndNoteBibliography"/>
        <w:spacing w:after="360"/>
        <w:rPr>
          <w:noProof/>
        </w:rPr>
      </w:pPr>
      <w:r w:rsidRPr="005A5DEC">
        <w:rPr>
          <w:noProof/>
        </w:rPr>
        <w:t>11.</w:t>
      </w:r>
      <w:r w:rsidRPr="005A5DEC">
        <w:rPr>
          <w:noProof/>
        </w:rPr>
        <w:tab/>
        <w:t xml:space="preserve">Park JH, Kim DS, Park I-N, Jang SJ, Kitaichi M, Nicholson AG, et al. Prognosis of Fibrotic Interstitial Pneumonia. </w:t>
      </w:r>
      <w:r w:rsidRPr="005A5DEC">
        <w:rPr>
          <w:i/>
          <w:noProof/>
        </w:rPr>
        <w:t>American journal of respiratory and critical care medicine</w:t>
      </w:r>
      <w:r w:rsidRPr="005A5DEC">
        <w:rPr>
          <w:noProof/>
        </w:rPr>
        <w:t>. 2007;175(7):705-11.</w:t>
      </w:r>
    </w:p>
    <w:p w14:paraId="1EC386F4" w14:textId="77777777" w:rsidR="005A5DEC" w:rsidRPr="005A5DEC" w:rsidRDefault="005A5DEC" w:rsidP="005A5DEC">
      <w:pPr>
        <w:pStyle w:val="EndNoteBibliography"/>
        <w:spacing w:after="360"/>
        <w:rPr>
          <w:noProof/>
        </w:rPr>
      </w:pPr>
      <w:r w:rsidRPr="005A5DEC">
        <w:rPr>
          <w:noProof/>
        </w:rPr>
        <w:t>12.</w:t>
      </w:r>
      <w:r w:rsidRPr="005A5DEC">
        <w:rPr>
          <w:noProof/>
        </w:rPr>
        <w:tab/>
        <w:t xml:space="preserve">Navaratnam V, Ali N, Smith CJP, McKeever T, Fogarty A, Hubbard RB. Does the presence of connective tissue disease modify survival in patients with pulmonary fibrosis? </w:t>
      </w:r>
      <w:r w:rsidRPr="005A5DEC">
        <w:rPr>
          <w:i/>
          <w:noProof/>
        </w:rPr>
        <w:t>Respiratory medicine</w:t>
      </w:r>
      <w:r w:rsidRPr="005A5DEC">
        <w:rPr>
          <w:noProof/>
        </w:rPr>
        <w:t>. 2011;105(12):1925-30.</w:t>
      </w:r>
    </w:p>
    <w:p w14:paraId="002B5636" w14:textId="77777777" w:rsidR="005A5DEC" w:rsidRPr="005A5DEC" w:rsidRDefault="005A5DEC" w:rsidP="005A5DEC">
      <w:pPr>
        <w:pStyle w:val="EndNoteBibliography"/>
        <w:spacing w:after="360"/>
        <w:rPr>
          <w:noProof/>
        </w:rPr>
      </w:pPr>
      <w:r w:rsidRPr="005A5DEC">
        <w:rPr>
          <w:noProof/>
        </w:rPr>
        <w:t>13.</w:t>
      </w:r>
      <w:r w:rsidRPr="005A5DEC">
        <w:rPr>
          <w:noProof/>
        </w:rPr>
        <w:tab/>
        <w:t xml:space="preserve">Lazenby AJ, Crouch EC, McDonald JA, Charles Kuhn I. Remodeling of the Lung in Bleomycin-induced Pulmonary Fibrosis in the Rat: An Immunohistochemical Study of Laminin, Type IV Collagen, and Fibronectin. </w:t>
      </w:r>
      <w:r w:rsidRPr="005A5DEC">
        <w:rPr>
          <w:i/>
          <w:noProof/>
        </w:rPr>
        <w:t>American Review of Respiratory Disease</w:t>
      </w:r>
      <w:r w:rsidRPr="005A5DEC">
        <w:rPr>
          <w:noProof/>
        </w:rPr>
        <w:t>. 1990;142(1):206-14.</w:t>
      </w:r>
    </w:p>
    <w:p w14:paraId="31F05B26" w14:textId="77777777" w:rsidR="005A5DEC" w:rsidRPr="005A5DEC" w:rsidRDefault="005A5DEC" w:rsidP="005A5DEC">
      <w:pPr>
        <w:pStyle w:val="EndNoteBibliography"/>
        <w:spacing w:after="360"/>
        <w:rPr>
          <w:noProof/>
        </w:rPr>
      </w:pPr>
      <w:r w:rsidRPr="005A5DEC">
        <w:rPr>
          <w:noProof/>
        </w:rPr>
        <w:t>14.</w:t>
      </w:r>
      <w:r w:rsidRPr="005A5DEC">
        <w:rPr>
          <w:noProof/>
        </w:rPr>
        <w:tab/>
        <w:t xml:space="preserve">Cottin V. Significance of connective tissue diseases features in pulmonary fibrosis. </w:t>
      </w:r>
      <w:r w:rsidRPr="005A5DEC">
        <w:rPr>
          <w:i/>
          <w:noProof/>
        </w:rPr>
        <w:t>European Respiratory Review</w:t>
      </w:r>
      <w:r w:rsidRPr="005A5DEC">
        <w:rPr>
          <w:noProof/>
        </w:rPr>
        <w:t>. 2013;22(129):273-80.</w:t>
      </w:r>
    </w:p>
    <w:p w14:paraId="40283514" w14:textId="77777777" w:rsidR="005A5DEC" w:rsidRPr="005A5DEC" w:rsidRDefault="005A5DEC" w:rsidP="005A5DEC">
      <w:pPr>
        <w:pStyle w:val="EndNoteBibliography"/>
        <w:spacing w:after="360"/>
        <w:rPr>
          <w:noProof/>
        </w:rPr>
      </w:pPr>
      <w:r w:rsidRPr="005A5DEC">
        <w:rPr>
          <w:noProof/>
        </w:rPr>
        <w:t>15.</w:t>
      </w:r>
      <w:r w:rsidRPr="005A5DEC">
        <w:rPr>
          <w:noProof/>
        </w:rPr>
        <w:tab/>
        <w:t xml:space="preserve">Corte TJ, Copley SJ, Desai SR, Zappala CJ, Hansell DM, Nicholson AG, et al. Significance of connective tissue disease features in idiopathic interstitial pneumonia. </w:t>
      </w:r>
      <w:r w:rsidRPr="005A5DEC">
        <w:rPr>
          <w:i/>
          <w:noProof/>
        </w:rPr>
        <w:t>European Respiratory Journal</w:t>
      </w:r>
      <w:r w:rsidRPr="005A5DEC">
        <w:rPr>
          <w:noProof/>
        </w:rPr>
        <w:t>. 2012;39(3):661-8.</w:t>
      </w:r>
    </w:p>
    <w:p w14:paraId="3D9778C2" w14:textId="77777777" w:rsidR="005A5DEC" w:rsidRPr="005A5DEC" w:rsidRDefault="005A5DEC" w:rsidP="005A5DEC">
      <w:pPr>
        <w:pStyle w:val="EndNoteBibliography"/>
        <w:spacing w:after="360"/>
        <w:rPr>
          <w:noProof/>
        </w:rPr>
      </w:pPr>
      <w:r w:rsidRPr="005A5DEC">
        <w:rPr>
          <w:noProof/>
        </w:rPr>
        <w:t>16.</w:t>
      </w:r>
      <w:r w:rsidRPr="005A5DEC">
        <w:rPr>
          <w:noProof/>
        </w:rPr>
        <w:tab/>
        <w:t xml:space="preserve">Scadding JG. Fibrosing Alveolitis. </w:t>
      </w:r>
      <w:r w:rsidRPr="005A5DEC">
        <w:rPr>
          <w:i/>
          <w:noProof/>
        </w:rPr>
        <w:t>British Medical Journal</w:t>
      </w:r>
      <w:r w:rsidRPr="005A5DEC">
        <w:rPr>
          <w:noProof/>
        </w:rPr>
        <w:t>. 1964;2(5410):686.</w:t>
      </w:r>
    </w:p>
    <w:p w14:paraId="6AF7BC8D" w14:textId="77777777" w:rsidR="005A5DEC" w:rsidRPr="005A5DEC" w:rsidRDefault="005A5DEC" w:rsidP="005A5DEC">
      <w:pPr>
        <w:pStyle w:val="EndNoteBibliography"/>
        <w:spacing w:after="360"/>
        <w:rPr>
          <w:noProof/>
        </w:rPr>
      </w:pPr>
      <w:r w:rsidRPr="005A5DEC">
        <w:rPr>
          <w:noProof/>
        </w:rPr>
        <w:t>17.</w:t>
      </w:r>
      <w:r w:rsidRPr="005A5DEC">
        <w:rPr>
          <w:noProof/>
        </w:rPr>
        <w:tab/>
        <w:t xml:space="preserve">Bourke SC, Clague H. Review of cryptogenic fibrosing alveolitis, including current treatment guidelines. </w:t>
      </w:r>
      <w:r w:rsidRPr="005A5DEC">
        <w:rPr>
          <w:i/>
          <w:noProof/>
        </w:rPr>
        <w:t>Postgraduate Medical Journal</w:t>
      </w:r>
      <w:r w:rsidRPr="005A5DEC">
        <w:rPr>
          <w:noProof/>
        </w:rPr>
        <w:t>. 2000;76(900):618-24.</w:t>
      </w:r>
    </w:p>
    <w:p w14:paraId="38D7D062" w14:textId="77777777" w:rsidR="005A5DEC" w:rsidRPr="005A5DEC" w:rsidRDefault="005A5DEC" w:rsidP="005A5DEC">
      <w:pPr>
        <w:pStyle w:val="EndNoteBibliography"/>
        <w:spacing w:after="360"/>
        <w:rPr>
          <w:noProof/>
        </w:rPr>
      </w:pPr>
      <w:r w:rsidRPr="005A5DEC">
        <w:rPr>
          <w:noProof/>
        </w:rPr>
        <w:t>18.</w:t>
      </w:r>
      <w:r w:rsidRPr="005A5DEC">
        <w:rPr>
          <w:noProof/>
        </w:rPr>
        <w:tab/>
        <w:t xml:space="preserve">Johnston I, Gomm S, Kalra S, Woodcock A, Evans C, Hind C. The management of cryptogenic fibrosing alveolitis in three regions of the United Kingdom. </w:t>
      </w:r>
      <w:r w:rsidRPr="005A5DEC">
        <w:rPr>
          <w:i/>
          <w:noProof/>
        </w:rPr>
        <w:t>European Respiratory Journal</w:t>
      </w:r>
      <w:r w:rsidRPr="005A5DEC">
        <w:rPr>
          <w:noProof/>
        </w:rPr>
        <w:t>. 1993;6(6):891-3.</w:t>
      </w:r>
    </w:p>
    <w:p w14:paraId="2747A6DE" w14:textId="77777777" w:rsidR="005A5DEC" w:rsidRPr="005A5DEC" w:rsidRDefault="005A5DEC" w:rsidP="005A5DEC">
      <w:pPr>
        <w:pStyle w:val="EndNoteBibliography"/>
        <w:spacing w:after="360"/>
        <w:rPr>
          <w:noProof/>
        </w:rPr>
      </w:pPr>
      <w:r w:rsidRPr="005A5DEC">
        <w:rPr>
          <w:noProof/>
        </w:rPr>
        <w:t>19.</w:t>
      </w:r>
      <w:r w:rsidRPr="005A5DEC">
        <w:rPr>
          <w:noProof/>
        </w:rPr>
        <w:tab/>
        <w:t xml:space="preserve">Keogh BA, Crystal RG. Alveolitis: the key to the interstitial lung disorders. </w:t>
      </w:r>
      <w:r w:rsidRPr="005A5DEC">
        <w:rPr>
          <w:i/>
          <w:noProof/>
        </w:rPr>
        <w:t>Thorax</w:t>
      </w:r>
      <w:r w:rsidRPr="005A5DEC">
        <w:rPr>
          <w:noProof/>
        </w:rPr>
        <w:t>. 1982;37(1):1-10.</w:t>
      </w:r>
    </w:p>
    <w:p w14:paraId="6996EF6B" w14:textId="77777777" w:rsidR="005A5DEC" w:rsidRPr="005A5DEC" w:rsidRDefault="005A5DEC" w:rsidP="005A5DEC">
      <w:pPr>
        <w:pStyle w:val="EndNoteBibliography"/>
        <w:spacing w:after="360"/>
        <w:rPr>
          <w:noProof/>
        </w:rPr>
      </w:pPr>
      <w:r w:rsidRPr="005A5DEC">
        <w:rPr>
          <w:noProof/>
        </w:rPr>
        <w:t>20.</w:t>
      </w:r>
      <w:r w:rsidRPr="005A5DEC">
        <w:rPr>
          <w:noProof/>
        </w:rPr>
        <w:tab/>
        <w:t>Liebow AA, Carrington CB. The interstitial pneumonias. In: Simon M, Potchen EJ, LeMay M, editors. Frontiers of pulmonary radiology. New York: Saunders; 1969. p. 102-41.</w:t>
      </w:r>
    </w:p>
    <w:p w14:paraId="33456AF7" w14:textId="77777777" w:rsidR="005A5DEC" w:rsidRPr="005A5DEC" w:rsidRDefault="005A5DEC" w:rsidP="005A5DEC">
      <w:pPr>
        <w:pStyle w:val="EndNoteBibliography"/>
        <w:spacing w:after="360"/>
        <w:rPr>
          <w:noProof/>
        </w:rPr>
      </w:pPr>
      <w:r w:rsidRPr="005A5DEC">
        <w:rPr>
          <w:noProof/>
        </w:rPr>
        <w:t>21.</w:t>
      </w:r>
      <w:r w:rsidRPr="005A5DEC">
        <w:rPr>
          <w:noProof/>
        </w:rPr>
        <w:tab/>
        <w:t xml:space="preserve">Hurst J. Phenotype-based care in chronic obstructive pulmonary disease. </w:t>
      </w:r>
      <w:r w:rsidRPr="005A5DEC">
        <w:rPr>
          <w:i/>
          <w:noProof/>
        </w:rPr>
        <w:t>American Journal of Respiratory &amp; Critical Care Medicine</w:t>
      </w:r>
      <w:r w:rsidRPr="005A5DEC">
        <w:rPr>
          <w:noProof/>
        </w:rPr>
        <w:t>. 2012;186(10):935-6.</w:t>
      </w:r>
    </w:p>
    <w:p w14:paraId="79B09721" w14:textId="77777777" w:rsidR="005A5DEC" w:rsidRPr="005A5DEC" w:rsidRDefault="005A5DEC" w:rsidP="005A5DEC">
      <w:pPr>
        <w:pStyle w:val="EndNoteBibliography"/>
        <w:spacing w:after="360"/>
        <w:rPr>
          <w:noProof/>
        </w:rPr>
      </w:pPr>
      <w:r w:rsidRPr="005A5DEC">
        <w:rPr>
          <w:noProof/>
        </w:rPr>
        <w:t>22.</w:t>
      </w:r>
      <w:r w:rsidRPr="005A5DEC">
        <w:rPr>
          <w:noProof/>
        </w:rPr>
        <w:tab/>
        <w:t>Simpson G. The Principles of Classification and a Classification of Mammals. Bulletin of the AMNH New York: American Museum of Natural History. 1945:23.</w:t>
      </w:r>
    </w:p>
    <w:p w14:paraId="43A79193" w14:textId="77777777" w:rsidR="005A5DEC" w:rsidRPr="005A5DEC" w:rsidRDefault="005A5DEC" w:rsidP="005A5DEC">
      <w:pPr>
        <w:pStyle w:val="EndNoteBibliography"/>
        <w:spacing w:after="360"/>
        <w:rPr>
          <w:noProof/>
        </w:rPr>
      </w:pPr>
      <w:r w:rsidRPr="005A5DEC">
        <w:rPr>
          <w:noProof/>
        </w:rPr>
        <w:t>23.</w:t>
      </w:r>
      <w:r w:rsidRPr="005A5DEC">
        <w:rPr>
          <w:noProof/>
        </w:rPr>
        <w:tab/>
        <w:t xml:space="preserve">Fishman  AP. UIP, DIP, and All That. </w:t>
      </w:r>
      <w:r w:rsidRPr="005A5DEC">
        <w:rPr>
          <w:i/>
          <w:noProof/>
        </w:rPr>
        <w:t>New England Journal of Medicine</w:t>
      </w:r>
      <w:r w:rsidRPr="005A5DEC">
        <w:rPr>
          <w:noProof/>
        </w:rPr>
        <w:t>. 1978;298(15):843-5.</w:t>
      </w:r>
    </w:p>
    <w:p w14:paraId="29AE5C36" w14:textId="77777777" w:rsidR="005A5DEC" w:rsidRPr="005A5DEC" w:rsidRDefault="005A5DEC" w:rsidP="005A5DEC">
      <w:pPr>
        <w:pStyle w:val="EndNoteBibliography"/>
        <w:spacing w:after="360"/>
        <w:rPr>
          <w:noProof/>
        </w:rPr>
      </w:pPr>
      <w:r w:rsidRPr="005A5DEC">
        <w:rPr>
          <w:noProof/>
        </w:rPr>
        <w:lastRenderedPageBreak/>
        <w:t>24.</w:t>
      </w:r>
      <w:r w:rsidRPr="005A5DEC">
        <w:rPr>
          <w:noProof/>
        </w:rPr>
        <w:tab/>
        <w:t xml:space="preserve">Turner-Warwick M, Burrows B, Johnson A. Cryptogenic fibrosing alveolitis: clinical features and their influence on survival. </w:t>
      </w:r>
      <w:r w:rsidRPr="005A5DEC">
        <w:rPr>
          <w:i/>
          <w:noProof/>
        </w:rPr>
        <w:t>Thorax</w:t>
      </w:r>
      <w:r w:rsidRPr="005A5DEC">
        <w:rPr>
          <w:noProof/>
        </w:rPr>
        <w:t>. 1980;35(3):171-80.</w:t>
      </w:r>
    </w:p>
    <w:p w14:paraId="0C9A660C" w14:textId="77777777" w:rsidR="005A5DEC" w:rsidRPr="005A5DEC" w:rsidRDefault="005A5DEC" w:rsidP="005A5DEC">
      <w:pPr>
        <w:pStyle w:val="EndNoteBibliography"/>
        <w:spacing w:after="360"/>
        <w:rPr>
          <w:noProof/>
        </w:rPr>
      </w:pPr>
      <w:r w:rsidRPr="005A5DEC">
        <w:rPr>
          <w:noProof/>
        </w:rPr>
        <w:t>25.</w:t>
      </w:r>
      <w:r w:rsidRPr="005A5DEC">
        <w:rPr>
          <w:noProof/>
        </w:rPr>
        <w:tab/>
        <w:t xml:space="preserve">Crystal RG, Fulmer JD, Roberts WC, Moss ML, Line BR, Reynolds HY. Idiopathic pulmonary fibrosis. Clinical, histologic, radiographic, physiologic, scintigraphic, cytologic, and biochemical aspects. </w:t>
      </w:r>
      <w:r w:rsidRPr="005A5DEC">
        <w:rPr>
          <w:i/>
          <w:noProof/>
        </w:rPr>
        <w:t>Ann Intern Med</w:t>
      </w:r>
      <w:r w:rsidRPr="005A5DEC">
        <w:rPr>
          <w:noProof/>
        </w:rPr>
        <w:t>. 1976;85(6):769-88.</w:t>
      </w:r>
    </w:p>
    <w:p w14:paraId="1471CF6C" w14:textId="77777777" w:rsidR="005A5DEC" w:rsidRPr="005A5DEC" w:rsidRDefault="005A5DEC" w:rsidP="005A5DEC">
      <w:pPr>
        <w:pStyle w:val="EndNoteBibliography"/>
        <w:spacing w:after="360"/>
        <w:rPr>
          <w:noProof/>
        </w:rPr>
      </w:pPr>
      <w:r w:rsidRPr="005A5DEC">
        <w:rPr>
          <w:noProof/>
        </w:rPr>
        <w:t>26.</w:t>
      </w:r>
      <w:r w:rsidRPr="005A5DEC">
        <w:rPr>
          <w:noProof/>
        </w:rPr>
        <w:tab/>
        <w:t xml:space="preserve">DeRemee RA, Harrison EG, Jr., Andersen HA. The concept of classic interstitial pneumonitis-fibrosis (CIP-F) as a clinicopathologic syndrome. </w:t>
      </w:r>
      <w:r w:rsidRPr="005A5DEC">
        <w:rPr>
          <w:i/>
          <w:noProof/>
        </w:rPr>
        <w:t>Chest</w:t>
      </w:r>
      <w:r w:rsidRPr="005A5DEC">
        <w:rPr>
          <w:noProof/>
        </w:rPr>
        <w:t>. 1972;61(3):213-20.</w:t>
      </w:r>
    </w:p>
    <w:p w14:paraId="40939750" w14:textId="77777777" w:rsidR="005A5DEC" w:rsidRPr="005A5DEC" w:rsidRDefault="005A5DEC" w:rsidP="005A5DEC">
      <w:pPr>
        <w:pStyle w:val="EndNoteBibliography"/>
        <w:spacing w:after="360"/>
        <w:rPr>
          <w:noProof/>
        </w:rPr>
      </w:pPr>
      <w:r w:rsidRPr="005A5DEC">
        <w:rPr>
          <w:noProof/>
        </w:rPr>
        <w:t>27.</w:t>
      </w:r>
      <w:r w:rsidRPr="005A5DEC">
        <w:rPr>
          <w:noProof/>
        </w:rPr>
        <w:tab/>
        <w:t>Crystal RG, Ferrans VJ, Basset F. Biologic basis of pulmonary fibrosis.  The Lung: Scientific Foundations. New York: Raven Press; 1991. p. 2931-46.</w:t>
      </w:r>
    </w:p>
    <w:p w14:paraId="731701F6" w14:textId="77777777" w:rsidR="005A5DEC" w:rsidRPr="005A5DEC" w:rsidRDefault="005A5DEC" w:rsidP="005A5DEC">
      <w:pPr>
        <w:pStyle w:val="EndNoteBibliography"/>
        <w:spacing w:after="360"/>
        <w:rPr>
          <w:noProof/>
        </w:rPr>
      </w:pPr>
      <w:r w:rsidRPr="005A5DEC">
        <w:rPr>
          <w:noProof/>
        </w:rPr>
        <w:t>28.</w:t>
      </w:r>
      <w:r w:rsidRPr="005A5DEC">
        <w:rPr>
          <w:noProof/>
        </w:rPr>
        <w:tab/>
        <w:t xml:space="preserve">Kinder BW, Brown KK, Schwarz MI, Ix JH, Kervitsky A, King TE, Jr. Baseline BAL neutrophilia predicts early mortality in idiopathic pulmonary fibrosis. </w:t>
      </w:r>
      <w:r w:rsidRPr="005A5DEC">
        <w:rPr>
          <w:i/>
          <w:noProof/>
        </w:rPr>
        <w:t>Chest</w:t>
      </w:r>
      <w:r w:rsidRPr="005A5DEC">
        <w:rPr>
          <w:noProof/>
        </w:rPr>
        <w:t>. 2008;133(1):226-32.</w:t>
      </w:r>
    </w:p>
    <w:p w14:paraId="76AFA568" w14:textId="77777777" w:rsidR="005A5DEC" w:rsidRPr="005A5DEC" w:rsidRDefault="005A5DEC" w:rsidP="005A5DEC">
      <w:pPr>
        <w:pStyle w:val="EndNoteBibliography"/>
        <w:spacing w:after="360"/>
        <w:rPr>
          <w:noProof/>
        </w:rPr>
      </w:pPr>
      <w:r w:rsidRPr="005A5DEC">
        <w:rPr>
          <w:noProof/>
        </w:rPr>
        <w:t>29.</w:t>
      </w:r>
      <w:r w:rsidRPr="005A5DEC">
        <w:rPr>
          <w:noProof/>
        </w:rPr>
        <w:tab/>
        <w:t xml:space="preserve">Turato G, Floriani AF, Baraldo S, Balestro E, Bazzan E, Schiavon M, et al. Mucus production, lung inflammation and functional decay in IPF. </w:t>
      </w:r>
      <w:r w:rsidRPr="005A5DEC">
        <w:rPr>
          <w:i/>
          <w:noProof/>
        </w:rPr>
        <w:t>European Respiratory Journal</w:t>
      </w:r>
      <w:r w:rsidRPr="005A5DEC">
        <w:rPr>
          <w:noProof/>
        </w:rPr>
        <w:t>. 2014;44(Suppl 58).</w:t>
      </w:r>
    </w:p>
    <w:p w14:paraId="655CD1B9" w14:textId="77777777" w:rsidR="005A5DEC" w:rsidRPr="005A5DEC" w:rsidRDefault="005A5DEC" w:rsidP="005A5DEC">
      <w:pPr>
        <w:pStyle w:val="EndNoteBibliography"/>
        <w:spacing w:after="360"/>
        <w:rPr>
          <w:noProof/>
        </w:rPr>
      </w:pPr>
      <w:r w:rsidRPr="005A5DEC">
        <w:rPr>
          <w:noProof/>
        </w:rPr>
        <w:t>30.</w:t>
      </w:r>
      <w:r w:rsidRPr="005A5DEC">
        <w:rPr>
          <w:noProof/>
        </w:rPr>
        <w:tab/>
        <w:t xml:space="preserve">Richter AG, Stockley RA, Harper L, Thickett DR. Pulmonary infection in Wegener granulomatosis and idiopathic pulmonary fibrosis. </w:t>
      </w:r>
      <w:r w:rsidRPr="005A5DEC">
        <w:rPr>
          <w:i/>
          <w:noProof/>
        </w:rPr>
        <w:t>Thorax</w:t>
      </w:r>
      <w:r w:rsidRPr="005A5DEC">
        <w:rPr>
          <w:noProof/>
        </w:rPr>
        <w:t>. 2009;64(8):692-7.</w:t>
      </w:r>
    </w:p>
    <w:p w14:paraId="7F2876E5" w14:textId="77777777" w:rsidR="005A5DEC" w:rsidRPr="005A5DEC" w:rsidRDefault="005A5DEC" w:rsidP="005A5DEC">
      <w:pPr>
        <w:pStyle w:val="EndNoteBibliography"/>
        <w:spacing w:after="360"/>
        <w:rPr>
          <w:noProof/>
        </w:rPr>
      </w:pPr>
      <w:r w:rsidRPr="005A5DEC">
        <w:rPr>
          <w:noProof/>
        </w:rPr>
        <w:t>31.</w:t>
      </w:r>
      <w:r w:rsidRPr="005A5DEC">
        <w:rPr>
          <w:noProof/>
        </w:rPr>
        <w:tab/>
        <w:t xml:space="preserve">Shulgina L, Cahn AP, Chilvers ER, Parfrey H, Clark AB, Wilson ECF, et al. Treating idiopathic pulmonary fibrosis with the addition of co-trimoxazole: a randomised controlled trial. </w:t>
      </w:r>
      <w:r w:rsidRPr="005A5DEC">
        <w:rPr>
          <w:i/>
          <w:noProof/>
        </w:rPr>
        <w:t>Thorax</w:t>
      </w:r>
      <w:r w:rsidRPr="005A5DEC">
        <w:rPr>
          <w:noProof/>
        </w:rPr>
        <w:t>. 2013;68(2):155-62.</w:t>
      </w:r>
    </w:p>
    <w:p w14:paraId="3FFBB59C" w14:textId="77777777" w:rsidR="005A5DEC" w:rsidRPr="005A5DEC" w:rsidRDefault="005A5DEC" w:rsidP="005A5DEC">
      <w:pPr>
        <w:pStyle w:val="EndNoteBibliography"/>
        <w:spacing w:after="360"/>
        <w:rPr>
          <w:noProof/>
        </w:rPr>
      </w:pPr>
      <w:r w:rsidRPr="005A5DEC">
        <w:rPr>
          <w:noProof/>
        </w:rPr>
        <w:t>32.</w:t>
      </w:r>
      <w:r w:rsidRPr="005A5DEC">
        <w:rPr>
          <w:noProof/>
        </w:rPr>
        <w:tab/>
        <w:t xml:space="preserve">Katzenstein A-LA, Myers JL. Idiopathic Pulmonary Fibrosis: Clinical Relevance of Pathologic Classification. </w:t>
      </w:r>
      <w:r w:rsidRPr="005A5DEC">
        <w:rPr>
          <w:i/>
          <w:noProof/>
        </w:rPr>
        <w:t>American journal of respiratory and critical care medicine</w:t>
      </w:r>
      <w:r w:rsidRPr="005A5DEC">
        <w:rPr>
          <w:noProof/>
        </w:rPr>
        <w:t>. 1998;157(4):1301-15.</w:t>
      </w:r>
    </w:p>
    <w:p w14:paraId="0A0F9058" w14:textId="77777777" w:rsidR="005A5DEC" w:rsidRPr="005A5DEC" w:rsidRDefault="005A5DEC" w:rsidP="005A5DEC">
      <w:pPr>
        <w:pStyle w:val="EndNoteBibliography"/>
        <w:spacing w:after="360"/>
        <w:rPr>
          <w:noProof/>
        </w:rPr>
      </w:pPr>
      <w:r w:rsidRPr="005A5DEC">
        <w:rPr>
          <w:noProof/>
        </w:rPr>
        <w:t>33.</w:t>
      </w:r>
      <w:r w:rsidRPr="005A5DEC">
        <w:rPr>
          <w:noProof/>
        </w:rPr>
        <w:tab/>
        <w:t xml:space="preserve">Selman M, King TE, Pardo A, American Thoracic S, European Respiratory S, American College of Chest P. Idiopathic pulmonary fibrosis: prevailing and evolving hypotheses about its pathogenesis and implications for therapy. </w:t>
      </w:r>
      <w:r w:rsidRPr="005A5DEC">
        <w:rPr>
          <w:i/>
          <w:noProof/>
        </w:rPr>
        <w:t>Ann Intern Med</w:t>
      </w:r>
      <w:r w:rsidRPr="005A5DEC">
        <w:rPr>
          <w:noProof/>
        </w:rPr>
        <w:t>. 2001;134(2):136-51.</w:t>
      </w:r>
    </w:p>
    <w:p w14:paraId="30EF1B62" w14:textId="77777777" w:rsidR="005A5DEC" w:rsidRPr="005A5DEC" w:rsidRDefault="005A5DEC" w:rsidP="005A5DEC">
      <w:pPr>
        <w:pStyle w:val="EndNoteBibliography"/>
        <w:spacing w:after="360"/>
        <w:rPr>
          <w:noProof/>
        </w:rPr>
      </w:pPr>
      <w:r w:rsidRPr="005A5DEC">
        <w:rPr>
          <w:noProof/>
        </w:rPr>
        <w:t>34.</w:t>
      </w:r>
      <w:r w:rsidRPr="005A5DEC">
        <w:rPr>
          <w:noProof/>
        </w:rPr>
        <w:tab/>
        <w:t xml:space="preserve">Visscher DW, Myers JL. Histologic spectrum of idiopathic interstitial pneumonias. </w:t>
      </w:r>
      <w:r w:rsidRPr="005A5DEC">
        <w:rPr>
          <w:i/>
          <w:noProof/>
        </w:rPr>
        <w:t>Proceedings of the American Thoracic Society</w:t>
      </w:r>
      <w:r w:rsidRPr="005A5DEC">
        <w:rPr>
          <w:noProof/>
        </w:rPr>
        <w:t>. 2006;3(4):322-9.</w:t>
      </w:r>
    </w:p>
    <w:p w14:paraId="715C4D8A" w14:textId="77777777" w:rsidR="005A5DEC" w:rsidRPr="005A5DEC" w:rsidRDefault="005A5DEC" w:rsidP="005A5DEC">
      <w:pPr>
        <w:pStyle w:val="EndNoteBibliography"/>
        <w:spacing w:after="360"/>
        <w:rPr>
          <w:noProof/>
        </w:rPr>
      </w:pPr>
      <w:r w:rsidRPr="005A5DEC">
        <w:rPr>
          <w:noProof/>
        </w:rPr>
        <w:t>35.</w:t>
      </w:r>
      <w:r w:rsidRPr="005A5DEC">
        <w:rPr>
          <w:noProof/>
        </w:rPr>
        <w:tab/>
        <w:t xml:space="preserve">Nicholson AG, Fulford LG, Colby TV, du Bois RM, Hansell DM, Wells AU. The relationship between individual histologic features and disease progression in idiopathic pulmonary fibrosis. </w:t>
      </w:r>
      <w:r w:rsidRPr="005A5DEC">
        <w:rPr>
          <w:i/>
          <w:noProof/>
        </w:rPr>
        <w:t>American journal of respiratory and critical care medicine</w:t>
      </w:r>
      <w:r w:rsidRPr="005A5DEC">
        <w:rPr>
          <w:noProof/>
        </w:rPr>
        <w:t>. 2002;166(2):173-7.</w:t>
      </w:r>
    </w:p>
    <w:p w14:paraId="108993D6" w14:textId="1D2AB3CD" w:rsidR="005A5DEC" w:rsidRPr="005A5DEC" w:rsidRDefault="005A5DEC" w:rsidP="005A5DEC">
      <w:pPr>
        <w:pStyle w:val="EndNoteBibliography"/>
        <w:spacing w:after="360"/>
        <w:rPr>
          <w:noProof/>
        </w:rPr>
      </w:pPr>
      <w:r w:rsidRPr="005A5DEC">
        <w:rPr>
          <w:noProof/>
        </w:rPr>
        <w:t>36.</w:t>
      </w:r>
      <w:r w:rsidRPr="005A5DEC">
        <w:rPr>
          <w:noProof/>
        </w:rPr>
        <w:tab/>
        <w:t xml:space="preserve">Leeds digital pathology project.  [Available from: </w:t>
      </w:r>
      <w:hyperlink r:id="rId213" w:history="1">
        <w:r w:rsidRPr="005A5DEC">
          <w:rPr>
            <w:rStyle w:val="Hyperlink"/>
            <w:noProof/>
          </w:rPr>
          <w:t>www.virtualpathology.leeds.ac.uk</w:t>
        </w:r>
      </w:hyperlink>
      <w:r w:rsidRPr="005A5DEC">
        <w:rPr>
          <w:noProof/>
        </w:rPr>
        <w:t>].</w:t>
      </w:r>
    </w:p>
    <w:p w14:paraId="4B5954B0" w14:textId="77777777" w:rsidR="005A5DEC" w:rsidRPr="005A5DEC" w:rsidRDefault="005A5DEC" w:rsidP="005A5DEC">
      <w:pPr>
        <w:pStyle w:val="EndNoteBibliography"/>
        <w:spacing w:after="360"/>
        <w:rPr>
          <w:noProof/>
        </w:rPr>
      </w:pPr>
      <w:r w:rsidRPr="005A5DEC">
        <w:rPr>
          <w:noProof/>
        </w:rPr>
        <w:lastRenderedPageBreak/>
        <w:t>37.</w:t>
      </w:r>
      <w:r w:rsidRPr="005A5DEC">
        <w:rPr>
          <w:noProof/>
        </w:rPr>
        <w:tab/>
        <w:t xml:space="preserve">Nho RS, Hergert P, Kahm J, Jessurun J, Henke C. Pathological Alteration of FoxO3a Activity Promotes Idiopathic Pulmonary Fibrosis Fibroblast Proliferation on Type I Collagen Matrix. </w:t>
      </w:r>
      <w:r w:rsidRPr="005A5DEC">
        <w:rPr>
          <w:i/>
          <w:noProof/>
        </w:rPr>
        <w:t>The American Journal of Pathology</w:t>
      </w:r>
      <w:r w:rsidRPr="005A5DEC">
        <w:rPr>
          <w:noProof/>
        </w:rPr>
        <w:t>. 2011;179(5):2420-30.</w:t>
      </w:r>
    </w:p>
    <w:p w14:paraId="2DC0F34B" w14:textId="77777777" w:rsidR="005A5DEC" w:rsidRPr="005A5DEC" w:rsidRDefault="005A5DEC" w:rsidP="005A5DEC">
      <w:pPr>
        <w:pStyle w:val="EndNoteBibliography"/>
        <w:spacing w:after="360"/>
        <w:rPr>
          <w:noProof/>
        </w:rPr>
      </w:pPr>
      <w:r w:rsidRPr="005A5DEC">
        <w:rPr>
          <w:noProof/>
        </w:rPr>
        <w:t>38.</w:t>
      </w:r>
      <w:r w:rsidRPr="005A5DEC">
        <w:rPr>
          <w:noProof/>
        </w:rPr>
        <w:tab/>
        <w:t xml:space="preserve">Maher TM, Evans IC, Bottoms SE, Mercer PF, Thorley AJ, Nicholson AG, et al. Diminished prostaglandin E2 contributes to the apoptosis paradox in idiopathic pulmonary fibrosis. </w:t>
      </w:r>
      <w:r w:rsidRPr="005A5DEC">
        <w:rPr>
          <w:i/>
          <w:noProof/>
        </w:rPr>
        <w:t>American journal of respiratory and critical care medicine</w:t>
      </w:r>
      <w:r w:rsidRPr="005A5DEC">
        <w:rPr>
          <w:noProof/>
        </w:rPr>
        <w:t>. 2010;182(1):73-82.</w:t>
      </w:r>
    </w:p>
    <w:p w14:paraId="1550EFF7" w14:textId="77777777" w:rsidR="005A5DEC" w:rsidRPr="005A5DEC" w:rsidRDefault="005A5DEC" w:rsidP="005A5DEC">
      <w:pPr>
        <w:pStyle w:val="EndNoteBibliography"/>
        <w:spacing w:after="360"/>
        <w:rPr>
          <w:noProof/>
        </w:rPr>
      </w:pPr>
      <w:r w:rsidRPr="005A5DEC">
        <w:rPr>
          <w:noProof/>
        </w:rPr>
        <w:t>39.</w:t>
      </w:r>
      <w:r w:rsidRPr="005A5DEC">
        <w:rPr>
          <w:noProof/>
        </w:rPr>
        <w:tab/>
        <w:t xml:space="preserve">Cool CD, Groshong SD, Rai PR, Henson PM, Stewart JS, Brown KK. Fibroblast Foci Are Not Discrete Sites of Lung Injury or Repair: The Fibroblast Reticulum. </w:t>
      </w:r>
      <w:r w:rsidRPr="005A5DEC">
        <w:rPr>
          <w:i/>
          <w:noProof/>
        </w:rPr>
        <w:t>American journal of respiratory and critical care medicine</w:t>
      </w:r>
      <w:r w:rsidRPr="005A5DEC">
        <w:rPr>
          <w:noProof/>
        </w:rPr>
        <w:t>. 2006;174(6):654-8.</w:t>
      </w:r>
    </w:p>
    <w:p w14:paraId="0ED67181" w14:textId="77777777" w:rsidR="005A5DEC" w:rsidRPr="005A5DEC" w:rsidRDefault="005A5DEC" w:rsidP="005A5DEC">
      <w:pPr>
        <w:pStyle w:val="EndNoteBibliography"/>
        <w:spacing w:after="360"/>
        <w:rPr>
          <w:noProof/>
        </w:rPr>
      </w:pPr>
      <w:r w:rsidRPr="005A5DEC">
        <w:rPr>
          <w:noProof/>
        </w:rPr>
        <w:t>40.</w:t>
      </w:r>
      <w:r w:rsidRPr="005A5DEC">
        <w:rPr>
          <w:noProof/>
        </w:rPr>
        <w:tab/>
        <w:t xml:space="preserve">Mathai SK, Schwartz DA. Taking the "I" out of IPF. </w:t>
      </w:r>
      <w:r w:rsidRPr="005A5DEC">
        <w:rPr>
          <w:i/>
          <w:noProof/>
        </w:rPr>
        <w:t>European Respiratory Journal</w:t>
      </w:r>
      <w:r w:rsidRPr="005A5DEC">
        <w:rPr>
          <w:noProof/>
        </w:rPr>
        <w:t>. 2015;45(6):1539-41.</w:t>
      </w:r>
    </w:p>
    <w:p w14:paraId="7C127437" w14:textId="77777777" w:rsidR="005A5DEC" w:rsidRPr="005A5DEC" w:rsidRDefault="005A5DEC" w:rsidP="005A5DEC">
      <w:pPr>
        <w:pStyle w:val="EndNoteBibliography"/>
        <w:spacing w:after="360"/>
        <w:rPr>
          <w:noProof/>
        </w:rPr>
      </w:pPr>
      <w:r w:rsidRPr="005A5DEC">
        <w:rPr>
          <w:noProof/>
        </w:rPr>
        <w:t>41.</w:t>
      </w:r>
      <w:r w:rsidRPr="005A5DEC">
        <w:rPr>
          <w:noProof/>
        </w:rPr>
        <w:tab/>
        <w:t xml:space="preserve">Bodempudi V, Hergert P, Smith K, Xia H, Herrera J, Peterson M, et al. miR-210 promotes IPF fibroblast proliferation in response to hypoxia. </w:t>
      </w:r>
      <w:r w:rsidRPr="005A5DEC">
        <w:rPr>
          <w:i/>
          <w:noProof/>
        </w:rPr>
        <w:t>American journal of physiology Lung cellular and molecular physiology</w:t>
      </w:r>
      <w:r w:rsidRPr="005A5DEC">
        <w:rPr>
          <w:noProof/>
        </w:rPr>
        <w:t>. 2014;307(4):L283-94.</w:t>
      </w:r>
    </w:p>
    <w:p w14:paraId="2C4097EE" w14:textId="77777777" w:rsidR="005A5DEC" w:rsidRPr="005A5DEC" w:rsidRDefault="005A5DEC" w:rsidP="005A5DEC">
      <w:pPr>
        <w:pStyle w:val="EndNoteBibliography"/>
        <w:spacing w:after="360"/>
        <w:rPr>
          <w:noProof/>
        </w:rPr>
      </w:pPr>
      <w:r w:rsidRPr="005A5DEC">
        <w:rPr>
          <w:noProof/>
        </w:rPr>
        <w:t>42.</w:t>
      </w:r>
      <w:r w:rsidRPr="005A5DEC">
        <w:rPr>
          <w:noProof/>
        </w:rPr>
        <w:tab/>
        <w:t xml:space="preserve">Senavirathna LK, Huang C, Liu L. Effect of Hypoxia on Fibroblast Proliferation in Idiopathic Pulmonary Fibrosis. </w:t>
      </w:r>
      <w:r w:rsidRPr="005A5DEC">
        <w:rPr>
          <w:i/>
          <w:noProof/>
        </w:rPr>
        <w:t>FASEB J</w:t>
      </w:r>
      <w:r w:rsidRPr="005A5DEC">
        <w:rPr>
          <w:noProof/>
        </w:rPr>
        <w:t>. 2016;30(1 Supplement):746.7.</w:t>
      </w:r>
    </w:p>
    <w:p w14:paraId="2111BBB4" w14:textId="77777777" w:rsidR="005A5DEC" w:rsidRPr="005A5DEC" w:rsidRDefault="005A5DEC" w:rsidP="005A5DEC">
      <w:pPr>
        <w:pStyle w:val="EndNoteBibliography"/>
        <w:spacing w:after="360"/>
        <w:rPr>
          <w:noProof/>
        </w:rPr>
      </w:pPr>
      <w:r w:rsidRPr="005A5DEC">
        <w:rPr>
          <w:noProof/>
        </w:rPr>
        <w:t>43.</w:t>
      </w:r>
      <w:r w:rsidRPr="005A5DEC">
        <w:rPr>
          <w:noProof/>
        </w:rPr>
        <w:tab/>
        <w:t xml:space="preserve">Fernandez Perez ER, Daniels CE, Schroeder DR, St Sauver J, Hartman TE, Bartholmai BJ, et al. Incidence, prevalence, and clinical course of idiopathic pulmonary fibrosis: a population-based study. </w:t>
      </w:r>
      <w:r w:rsidRPr="005A5DEC">
        <w:rPr>
          <w:i/>
          <w:noProof/>
        </w:rPr>
        <w:t>Chest</w:t>
      </w:r>
      <w:r w:rsidRPr="005A5DEC">
        <w:rPr>
          <w:noProof/>
        </w:rPr>
        <w:t>. 2010;137(1):129-37.</w:t>
      </w:r>
    </w:p>
    <w:p w14:paraId="60A7D302" w14:textId="77777777" w:rsidR="005A5DEC" w:rsidRPr="005A5DEC" w:rsidRDefault="005A5DEC" w:rsidP="005A5DEC">
      <w:pPr>
        <w:pStyle w:val="EndNoteBibliography"/>
        <w:spacing w:after="360"/>
        <w:rPr>
          <w:noProof/>
        </w:rPr>
      </w:pPr>
      <w:r w:rsidRPr="005A5DEC">
        <w:rPr>
          <w:noProof/>
        </w:rPr>
        <w:t>44.</w:t>
      </w:r>
      <w:r w:rsidRPr="005A5DEC">
        <w:rPr>
          <w:noProof/>
        </w:rPr>
        <w:tab/>
        <w:t xml:space="preserve">Raghu G, Brown KK, Costabel U, Cottin V, du Bois RM, Lasky JA, et al. Treatment of idiopathic pulmonary fibrosis with etanercept: an exploratory, placebo-controlled trial. </w:t>
      </w:r>
      <w:r w:rsidRPr="005A5DEC">
        <w:rPr>
          <w:i/>
          <w:noProof/>
        </w:rPr>
        <w:t>American Journal of Respiratory &amp; Critical Care Medicine</w:t>
      </w:r>
      <w:r w:rsidRPr="005A5DEC">
        <w:rPr>
          <w:noProof/>
        </w:rPr>
        <w:t>. 2008;178(9):948-55.</w:t>
      </w:r>
    </w:p>
    <w:p w14:paraId="5ABBB198" w14:textId="77777777" w:rsidR="005A5DEC" w:rsidRPr="005A5DEC" w:rsidRDefault="005A5DEC" w:rsidP="005A5DEC">
      <w:pPr>
        <w:pStyle w:val="EndNoteBibliography"/>
        <w:spacing w:after="360"/>
        <w:rPr>
          <w:noProof/>
        </w:rPr>
      </w:pPr>
      <w:r w:rsidRPr="005A5DEC">
        <w:rPr>
          <w:noProof/>
        </w:rPr>
        <w:t>45.</w:t>
      </w:r>
      <w:r w:rsidRPr="005A5DEC">
        <w:rPr>
          <w:noProof/>
        </w:rPr>
        <w:tab/>
        <w:t xml:space="preserve">King TE, Albera C, Bradford WZ, Costabel U, Hormel P, Lancaster L, et al. Effect of interferon gamma-1b on survival in patients with idiopathic pulmonary fibrosis (INSPIRE): a multicentre, randomised, placebo-controlled trial. </w:t>
      </w:r>
      <w:r w:rsidRPr="005A5DEC">
        <w:rPr>
          <w:i/>
          <w:noProof/>
        </w:rPr>
        <w:t>Lancet</w:t>
      </w:r>
      <w:r w:rsidRPr="005A5DEC">
        <w:rPr>
          <w:noProof/>
        </w:rPr>
        <w:t>. 2009;374.</w:t>
      </w:r>
    </w:p>
    <w:p w14:paraId="400AA911" w14:textId="77777777" w:rsidR="005A5DEC" w:rsidRPr="005A5DEC" w:rsidRDefault="005A5DEC" w:rsidP="005A5DEC">
      <w:pPr>
        <w:pStyle w:val="EndNoteBibliography"/>
        <w:spacing w:after="360"/>
        <w:rPr>
          <w:noProof/>
        </w:rPr>
      </w:pPr>
      <w:r w:rsidRPr="005A5DEC">
        <w:rPr>
          <w:noProof/>
        </w:rPr>
        <w:t>46.</w:t>
      </w:r>
      <w:r w:rsidRPr="005A5DEC">
        <w:rPr>
          <w:noProof/>
        </w:rPr>
        <w:tab/>
        <w:t xml:space="preserve">Daniels CE, Lasky JA, Limper AH, Mieras K, Gabor E, Schroeder DR. Imatinib treatment for idiopathic pulmonary fibrosis: Randomized placebo-controlled trial results. </w:t>
      </w:r>
      <w:r w:rsidRPr="005A5DEC">
        <w:rPr>
          <w:i/>
          <w:noProof/>
        </w:rPr>
        <w:t>American Journal of Respiratory &amp; Critical Care Medicine</w:t>
      </w:r>
      <w:r w:rsidRPr="005A5DEC">
        <w:rPr>
          <w:noProof/>
        </w:rPr>
        <w:t>. 2010;181.</w:t>
      </w:r>
    </w:p>
    <w:p w14:paraId="69E28682" w14:textId="77777777" w:rsidR="005A5DEC" w:rsidRPr="005A5DEC" w:rsidRDefault="005A5DEC" w:rsidP="005A5DEC">
      <w:pPr>
        <w:pStyle w:val="EndNoteBibliography"/>
        <w:spacing w:after="360"/>
        <w:rPr>
          <w:noProof/>
        </w:rPr>
      </w:pPr>
      <w:r w:rsidRPr="005A5DEC">
        <w:rPr>
          <w:noProof/>
        </w:rPr>
        <w:t>47.</w:t>
      </w:r>
      <w:r w:rsidRPr="005A5DEC">
        <w:rPr>
          <w:noProof/>
        </w:rPr>
        <w:tab/>
        <w:t xml:space="preserve">Ley B, Collard HR, King TE, Jr. Clinical course and prediction of survival in idiopathic pulmonary fibrosis. </w:t>
      </w:r>
      <w:r w:rsidRPr="005A5DEC">
        <w:rPr>
          <w:i/>
          <w:noProof/>
        </w:rPr>
        <w:t>American journal of respiratory and critical care medicine</w:t>
      </w:r>
      <w:r w:rsidRPr="005A5DEC">
        <w:rPr>
          <w:noProof/>
        </w:rPr>
        <w:t>. 2011;183(4):431-40.</w:t>
      </w:r>
    </w:p>
    <w:p w14:paraId="0FFC2C05" w14:textId="77777777" w:rsidR="005A5DEC" w:rsidRPr="005A5DEC" w:rsidRDefault="005A5DEC" w:rsidP="005A5DEC">
      <w:pPr>
        <w:pStyle w:val="EndNoteBibliography"/>
        <w:spacing w:after="360"/>
        <w:rPr>
          <w:noProof/>
        </w:rPr>
      </w:pPr>
      <w:r w:rsidRPr="005A5DEC">
        <w:rPr>
          <w:noProof/>
        </w:rPr>
        <w:lastRenderedPageBreak/>
        <w:t>48.</w:t>
      </w:r>
      <w:r w:rsidRPr="005A5DEC">
        <w:rPr>
          <w:noProof/>
        </w:rPr>
        <w:tab/>
        <w:t xml:space="preserve">Collard HR, Moore BB, Flaherty KR, Brown KK, Kaner RJ, King TE, Jr., et al. Acute exacerbations of idiopathic pulmonary fibrosis. </w:t>
      </w:r>
      <w:r w:rsidRPr="005A5DEC">
        <w:rPr>
          <w:i/>
          <w:noProof/>
        </w:rPr>
        <w:t>American journal of respiratory and critical care medicine</w:t>
      </w:r>
      <w:r w:rsidRPr="005A5DEC">
        <w:rPr>
          <w:noProof/>
        </w:rPr>
        <w:t>. 2007;176(7):636-43.</w:t>
      </w:r>
    </w:p>
    <w:p w14:paraId="7E366301" w14:textId="77777777" w:rsidR="005A5DEC" w:rsidRPr="005A5DEC" w:rsidRDefault="005A5DEC" w:rsidP="005A5DEC">
      <w:pPr>
        <w:pStyle w:val="EndNoteBibliography"/>
        <w:spacing w:after="360"/>
        <w:rPr>
          <w:noProof/>
        </w:rPr>
      </w:pPr>
      <w:r w:rsidRPr="005A5DEC">
        <w:rPr>
          <w:noProof/>
        </w:rPr>
        <w:t>49.</w:t>
      </w:r>
      <w:r w:rsidRPr="005A5DEC">
        <w:rPr>
          <w:noProof/>
        </w:rPr>
        <w:tab/>
        <w:t xml:space="preserve">Kiely DG, Elliot CA, Sabroe I, Condliffe R. Pulmonary hypertension: diagnosis and management. </w:t>
      </w:r>
      <w:r w:rsidRPr="005A5DEC">
        <w:rPr>
          <w:i/>
          <w:noProof/>
        </w:rPr>
        <w:t>British Medical Journal</w:t>
      </w:r>
      <w:r w:rsidRPr="005A5DEC">
        <w:rPr>
          <w:noProof/>
        </w:rPr>
        <w:t>. 2013;346:f2028.</w:t>
      </w:r>
    </w:p>
    <w:p w14:paraId="4B80691E" w14:textId="77777777" w:rsidR="005A5DEC" w:rsidRPr="005A5DEC" w:rsidRDefault="005A5DEC" w:rsidP="005A5DEC">
      <w:pPr>
        <w:pStyle w:val="EndNoteBibliography"/>
        <w:spacing w:after="360"/>
        <w:rPr>
          <w:noProof/>
        </w:rPr>
      </w:pPr>
      <w:r w:rsidRPr="005A5DEC">
        <w:rPr>
          <w:noProof/>
        </w:rPr>
        <w:t>50.</w:t>
      </w:r>
      <w:r w:rsidRPr="005A5DEC">
        <w:rPr>
          <w:noProof/>
        </w:rPr>
        <w:tab/>
        <w:t xml:space="preserve">Lettieri CJ, Nathan SD, Barnett SD, Ahmad S, Shorr AF. Prevalence and outcomes of pulmonary arterial hypertension in advanced idiopathic pulmonary fibrosis. </w:t>
      </w:r>
      <w:r w:rsidRPr="005A5DEC">
        <w:rPr>
          <w:i/>
          <w:noProof/>
        </w:rPr>
        <w:t>Chest</w:t>
      </w:r>
      <w:r w:rsidRPr="005A5DEC">
        <w:rPr>
          <w:noProof/>
        </w:rPr>
        <w:t>. 2006;129(3):746-52.</w:t>
      </w:r>
    </w:p>
    <w:p w14:paraId="1530B065" w14:textId="77777777" w:rsidR="005A5DEC" w:rsidRPr="005A5DEC" w:rsidRDefault="005A5DEC" w:rsidP="005A5DEC">
      <w:pPr>
        <w:pStyle w:val="EndNoteBibliography"/>
        <w:spacing w:after="360"/>
        <w:rPr>
          <w:noProof/>
        </w:rPr>
      </w:pPr>
      <w:r w:rsidRPr="005A5DEC">
        <w:rPr>
          <w:noProof/>
        </w:rPr>
        <w:t>51.</w:t>
      </w:r>
      <w:r w:rsidRPr="005A5DEC">
        <w:rPr>
          <w:noProof/>
        </w:rPr>
        <w:tab/>
        <w:t xml:space="preserve">Lederer DJ, Arcasoy SM, Wilt JS, D'Ovidio F, Sonett JR, Kawut SM. Six-minute-walk distance predicts waiting list survival in idiopathic pulmonary fibrosis. </w:t>
      </w:r>
      <w:r w:rsidRPr="005A5DEC">
        <w:rPr>
          <w:i/>
          <w:noProof/>
        </w:rPr>
        <w:t>American journal of respiratory and critical care medicine</w:t>
      </w:r>
      <w:r w:rsidRPr="005A5DEC">
        <w:rPr>
          <w:noProof/>
        </w:rPr>
        <w:t>. 2006;174(6):659-64.</w:t>
      </w:r>
    </w:p>
    <w:p w14:paraId="3626F186" w14:textId="77777777" w:rsidR="005A5DEC" w:rsidRPr="005A5DEC" w:rsidRDefault="005A5DEC" w:rsidP="005A5DEC">
      <w:pPr>
        <w:pStyle w:val="EndNoteBibliography"/>
        <w:spacing w:after="360"/>
        <w:rPr>
          <w:noProof/>
        </w:rPr>
      </w:pPr>
      <w:r w:rsidRPr="005A5DEC">
        <w:rPr>
          <w:noProof/>
        </w:rPr>
        <w:t>52.</w:t>
      </w:r>
      <w:r w:rsidRPr="005A5DEC">
        <w:rPr>
          <w:noProof/>
        </w:rPr>
        <w:tab/>
        <w:t xml:space="preserve">Hamada K, Nagai S, Tanaka S, Handa T, Shigematsu M, Nagao T, et al. Significance of pulmonary arterial pressure and diffusion capacity of the lung as prognosticator in patients with idiopathic pulmonary fibrosis. </w:t>
      </w:r>
      <w:r w:rsidRPr="005A5DEC">
        <w:rPr>
          <w:i/>
          <w:noProof/>
        </w:rPr>
        <w:t>Chest</w:t>
      </w:r>
      <w:r w:rsidRPr="005A5DEC">
        <w:rPr>
          <w:noProof/>
        </w:rPr>
        <w:t>. 2007;131(3):650-6.</w:t>
      </w:r>
    </w:p>
    <w:p w14:paraId="6B75BFCC" w14:textId="77777777" w:rsidR="005A5DEC" w:rsidRPr="005A5DEC" w:rsidRDefault="005A5DEC" w:rsidP="005A5DEC">
      <w:pPr>
        <w:pStyle w:val="EndNoteBibliography"/>
        <w:spacing w:after="360"/>
        <w:rPr>
          <w:noProof/>
        </w:rPr>
      </w:pPr>
      <w:r w:rsidRPr="005A5DEC">
        <w:rPr>
          <w:noProof/>
        </w:rPr>
        <w:t>53.</w:t>
      </w:r>
      <w:r w:rsidRPr="005A5DEC">
        <w:rPr>
          <w:noProof/>
        </w:rPr>
        <w:tab/>
        <w:t xml:space="preserve">Nadrous HF, Pellikka PA, Krowka MJ, Swanson KL, Chaowalit N, Decker PA, et al. Pulmonary hypertension in patients with idiopathic pulmonary fibrosis. </w:t>
      </w:r>
      <w:r w:rsidRPr="005A5DEC">
        <w:rPr>
          <w:i/>
          <w:noProof/>
        </w:rPr>
        <w:t>Chest</w:t>
      </w:r>
      <w:r w:rsidRPr="005A5DEC">
        <w:rPr>
          <w:noProof/>
        </w:rPr>
        <w:t>. 2005;128(4):2393-9.</w:t>
      </w:r>
    </w:p>
    <w:p w14:paraId="3CAD2B2E" w14:textId="77777777" w:rsidR="005A5DEC" w:rsidRPr="005A5DEC" w:rsidRDefault="005A5DEC" w:rsidP="005A5DEC">
      <w:pPr>
        <w:pStyle w:val="EndNoteBibliography"/>
        <w:spacing w:after="360"/>
        <w:rPr>
          <w:noProof/>
        </w:rPr>
      </w:pPr>
      <w:r w:rsidRPr="005A5DEC">
        <w:rPr>
          <w:noProof/>
        </w:rPr>
        <w:t>54.</w:t>
      </w:r>
      <w:r w:rsidRPr="005A5DEC">
        <w:rPr>
          <w:noProof/>
        </w:rPr>
        <w:tab/>
        <w:t xml:space="preserve">Nathan SD, Shlobin OA, Ahmad S, Koch J, Barnett SD, Ad N, et al. Serial development of pulmonary hypertension in patients with idiopathic pulmonary fibrosis. </w:t>
      </w:r>
      <w:r w:rsidRPr="005A5DEC">
        <w:rPr>
          <w:i/>
          <w:noProof/>
        </w:rPr>
        <w:t>Respiration; international review of thoracic diseases</w:t>
      </w:r>
      <w:r w:rsidRPr="005A5DEC">
        <w:rPr>
          <w:noProof/>
        </w:rPr>
        <w:t>. 2008;76(3):288-94.</w:t>
      </w:r>
    </w:p>
    <w:p w14:paraId="683F61AE" w14:textId="77777777" w:rsidR="005A5DEC" w:rsidRPr="005A5DEC" w:rsidRDefault="005A5DEC" w:rsidP="005A5DEC">
      <w:pPr>
        <w:pStyle w:val="EndNoteBibliography"/>
        <w:spacing w:after="360"/>
        <w:rPr>
          <w:noProof/>
        </w:rPr>
      </w:pPr>
      <w:r w:rsidRPr="005A5DEC">
        <w:rPr>
          <w:noProof/>
        </w:rPr>
        <w:t>55.</w:t>
      </w:r>
      <w:r w:rsidRPr="005A5DEC">
        <w:rPr>
          <w:noProof/>
        </w:rPr>
        <w:tab/>
        <w:t xml:space="preserve">Nathan SD, Shlobin OA, Barnett SD, Saggar R, Belperio JA, Ross DJ, et al. Right ventricular systolic pressure by echocardiography as a predictor of pulmonary hypertension in idiopathic pulmonary fibrosis. </w:t>
      </w:r>
      <w:r w:rsidRPr="005A5DEC">
        <w:rPr>
          <w:i/>
          <w:noProof/>
        </w:rPr>
        <w:t>Respiratory medicine</w:t>
      </w:r>
      <w:r w:rsidRPr="005A5DEC">
        <w:rPr>
          <w:noProof/>
        </w:rPr>
        <w:t>. 2008;102(9):1305-10.</w:t>
      </w:r>
    </w:p>
    <w:p w14:paraId="1D3C1768" w14:textId="77777777" w:rsidR="005A5DEC" w:rsidRPr="005A5DEC" w:rsidRDefault="005A5DEC" w:rsidP="005A5DEC">
      <w:pPr>
        <w:pStyle w:val="EndNoteBibliography"/>
        <w:spacing w:after="360"/>
        <w:rPr>
          <w:noProof/>
        </w:rPr>
      </w:pPr>
      <w:r w:rsidRPr="005A5DEC">
        <w:rPr>
          <w:noProof/>
        </w:rPr>
        <w:t>56.</w:t>
      </w:r>
      <w:r w:rsidRPr="005A5DEC">
        <w:rPr>
          <w:noProof/>
        </w:rPr>
        <w:tab/>
        <w:t xml:space="preserve">King C, Nathan SD. Identification and treatment of comorbidities in idiopathic pulmonary fibrosis and other fibrotic lung diseases. </w:t>
      </w:r>
      <w:r w:rsidRPr="005A5DEC">
        <w:rPr>
          <w:i/>
          <w:noProof/>
        </w:rPr>
        <w:t>Curr Opin Pulm Med</w:t>
      </w:r>
      <w:r w:rsidRPr="005A5DEC">
        <w:rPr>
          <w:noProof/>
        </w:rPr>
        <w:t>. 2013;19(5):466-73.</w:t>
      </w:r>
    </w:p>
    <w:p w14:paraId="15C93437" w14:textId="77777777" w:rsidR="005A5DEC" w:rsidRPr="005A5DEC" w:rsidRDefault="005A5DEC" w:rsidP="005A5DEC">
      <w:pPr>
        <w:pStyle w:val="EndNoteBibliography"/>
        <w:spacing w:after="360"/>
        <w:rPr>
          <w:noProof/>
        </w:rPr>
      </w:pPr>
      <w:r w:rsidRPr="005A5DEC">
        <w:rPr>
          <w:noProof/>
        </w:rPr>
        <w:t>57.</w:t>
      </w:r>
      <w:r w:rsidRPr="005A5DEC">
        <w:rPr>
          <w:noProof/>
        </w:rPr>
        <w:tab/>
        <w:t xml:space="preserve">Hoeper MM, Andreas S, Bastian A, Claussen M, Ghofrani HA, Gorenflo M, et al. Pulmonary hypertension due to chronic lung disease: updated Recommendations of the Cologne Consensus Conference 2011. </w:t>
      </w:r>
      <w:r w:rsidRPr="005A5DEC">
        <w:rPr>
          <w:i/>
          <w:noProof/>
        </w:rPr>
        <w:t>International journal of cardiology</w:t>
      </w:r>
      <w:r w:rsidRPr="005A5DEC">
        <w:rPr>
          <w:noProof/>
        </w:rPr>
        <w:t>. 2011;154 Suppl 1:S45-53.</w:t>
      </w:r>
    </w:p>
    <w:p w14:paraId="02233546" w14:textId="77777777" w:rsidR="005A5DEC" w:rsidRPr="005A5DEC" w:rsidRDefault="005A5DEC" w:rsidP="005A5DEC">
      <w:pPr>
        <w:pStyle w:val="EndNoteBibliography"/>
        <w:spacing w:after="360"/>
        <w:rPr>
          <w:noProof/>
        </w:rPr>
      </w:pPr>
      <w:r w:rsidRPr="005A5DEC">
        <w:rPr>
          <w:noProof/>
        </w:rPr>
        <w:t>58.</w:t>
      </w:r>
      <w:r w:rsidRPr="005A5DEC">
        <w:rPr>
          <w:noProof/>
        </w:rPr>
        <w:tab/>
        <w:t xml:space="preserve">Chaudhary NI, Schnapp A, Park JE. Pharmacologic differentiation of inflammation and fibrosis in the rat bleomycin model. </w:t>
      </w:r>
      <w:r w:rsidRPr="005A5DEC">
        <w:rPr>
          <w:i/>
          <w:noProof/>
        </w:rPr>
        <w:t>American Journal of Respiratory &amp; Critical Care Medicine</w:t>
      </w:r>
      <w:r w:rsidRPr="005A5DEC">
        <w:rPr>
          <w:noProof/>
        </w:rPr>
        <w:t>. 2006;173(7):769-76.</w:t>
      </w:r>
    </w:p>
    <w:p w14:paraId="682FB4C9" w14:textId="77777777" w:rsidR="005A5DEC" w:rsidRPr="005A5DEC" w:rsidRDefault="005A5DEC" w:rsidP="005A5DEC">
      <w:pPr>
        <w:pStyle w:val="EndNoteBibliography"/>
        <w:spacing w:after="360"/>
        <w:rPr>
          <w:noProof/>
        </w:rPr>
      </w:pPr>
      <w:r w:rsidRPr="005A5DEC">
        <w:rPr>
          <w:noProof/>
        </w:rPr>
        <w:t>59.</w:t>
      </w:r>
      <w:r w:rsidRPr="005A5DEC">
        <w:rPr>
          <w:noProof/>
        </w:rPr>
        <w:tab/>
        <w:t xml:space="preserve">Moeller A, Ask K, Warburton D, Gauldie J, Kolb M. The bleomycin animal model: A useful tool to investigate treatment options for idiopathic pulmonary fibrosis? </w:t>
      </w:r>
      <w:r w:rsidRPr="005A5DEC">
        <w:rPr>
          <w:i/>
          <w:noProof/>
        </w:rPr>
        <w:t>The International Journal of Biochemistry &amp; Cell Biology</w:t>
      </w:r>
      <w:r w:rsidRPr="005A5DEC">
        <w:rPr>
          <w:noProof/>
        </w:rPr>
        <w:t>. 2008;40(3):362-82.</w:t>
      </w:r>
    </w:p>
    <w:p w14:paraId="5BCD21DA" w14:textId="77777777" w:rsidR="005A5DEC" w:rsidRPr="005A5DEC" w:rsidRDefault="005A5DEC" w:rsidP="005A5DEC">
      <w:pPr>
        <w:pStyle w:val="EndNoteBibliography"/>
        <w:spacing w:after="360"/>
        <w:rPr>
          <w:noProof/>
        </w:rPr>
      </w:pPr>
      <w:r w:rsidRPr="005A5DEC">
        <w:rPr>
          <w:noProof/>
        </w:rPr>
        <w:lastRenderedPageBreak/>
        <w:t>60.</w:t>
      </w:r>
      <w:r w:rsidRPr="005A5DEC">
        <w:rPr>
          <w:noProof/>
        </w:rPr>
        <w:tab/>
        <w:t xml:space="preserve">Dackor RT, Cheng J, Voltz JW, Card JW, Ferguson CD, Garrett RC, et al. Prostaglandin E2 protects murine lungs from bleomycin-induced pulmonary fibrosis and lung dysfunction. </w:t>
      </w:r>
      <w:r w:rsidRPr="005A5DEC">
        <w:rPr>
          <w:i/>
          <w:noProof/>
        </w:rPr>
        <w:t>American journal of physiology Lung cellular and molecular physiology</w:t>
      </w:r>
      <w:r w:rsidRPr="005A5DEC">
        <w:rPr>
          <w:noProof/>
        </w:rPr>
        <w:t>. 2011;301(5):L645-L55.</w:t>
      </w:r>
    </w:p>
    <w:p w14:paraId="4A61C2B8" w14:textId="77777777" w:rsidR="005A5DEC" w:rsidRPr="005A5DEC" w:rsidRDefault="005A5DEC" w:rsidP="005A5DEC">
      <w:pPr>
        <w:pStyle w:val="EndNoteBibliography"/>
        <w:spacing w:after="360"/>
        <w:rPr>
          <w:noProof/>
        </w:rPr>
      </w:pPr>
      <w:r w:rsidRPr="005A5DEC">
        <w:rPr>
          <w:noProof/>
        </w:rPr>
        <w:t>61.</w:t>
      </w:r>
      <w:r w:rsidRPr="005A5DEC">
        <w:rPr>
          <w:noProof/>
        </w:rPr>
        <w:tab/>
        <w:t xml:space="preserve">American Thoracic Society. Idiopathic Pulmonary Fibrosis: Diagnosis and Treatment. </w:t>
      </w:r>
      <w:r w:rsidRPr="005A5DEC">
        <w:rPr>
          <w:i/>
          <w:noProof/>
        </w:rPr>
        <w:t>American journal of respiratory and critical care medicine</w:t>
      </w:r>
      <w:r w:rsidRPr="005A5DEC">
        <w:rPr>
          <w:noProof/>
        </w:rPr>
        <w:t>. 2000;161(2):646-64.</w:t>
      </w:r>
    </w:p>
    <w:p w14:paraId="486F698A" w14:textId="77777777" w:rsidR="005A5DEC" w:rsidRPr="005A5DEC" w:rsidRDefault="005A5DEC" w:rsidP="005A5DEC">
      <w:pPr>
        <w:pStyle w:val="EndNoteBibliography"/>
        <w:spacing w:after="360"/>
        <w:rPr>
          <w:noProof/>
        </w:rPr>
      </w:pPr>
      <w:r w:rsidRPr="005A5DEC">
        <w:rPr>
          <w:noProof/>
        </w:rPr>
        <w:t>62.</w:t>
      </w:r>
      <w:r w:rsidRPr="005A5DEC">
        <w:rPr>
          <w:noProof/>
        </w:rPr>
        <w:tab/>
        <w:t xml:space="preserve">Wells AU, Hansell DM, Rubens MB, Cullinan P, Black CM, du Bois RM. The predictive value of appearances on thin-section computed tomography in fibrosing alveolitis. </w:t>
      </w:r>
      <w:r w:rsidRPr="005A5DEC">
        <w:rPr>
          <w:i/>
          <w:noProof/>
        </w:rPr>
        <w:t>The American Review of Respiratory Diseases</w:t>
      </w:r>
      <w:r w:rsidRPr="005A5DEC">
        <w:rPr>
          <w:noProof/>
        </w:rPr>
        <w:t>. 1993;148(4 Pt 1):1076-82.</w:t>
      </w:r>
    </w:p>
    <w:p w14:paraId="253E0C3A" w14:textId="77777777" w:rsidR="005A5DEC" w:rsidRPr="005A5DEC" w:rsidRDefault="005A5DEC" w:rsidP="005A5DEC">
      <w:pPr>
        <w:pStyle w:val="EndNoteBibliography"/>
        <w:spacing w:after="360"/>
        <w:rPr>
          <w:noProof/>
        </w:rPr>
      </w:pPr>
      <w:r w:rsidRPr="005A5DEC">
        <w:rPr>
          <w:noProof/>
        </w:rPr>
        <w:t>63.</w:t>
      </w:r>
      <w:r w:rsidRPr="005A5DEC">
        <w:rPr>
          <w:noProof/>
        </w:rPr>
        <w:tab/>
        <w:t xml:space="preserve">Kaarteenaho R. The current position of surgical lung biopsy in the diagnosis of idiopathic pulmonary fibrosis. </w:t>
      </w:r>
      <w:r w:rsidRPr="005A5DEC">
        <w:rPr>
          <w:i/>
          <w:noProof/>
        </w:rPr>
        <w:t>Respir Res</w:t>
      </w:r>
      <w:r w:rsidRPr="005A5DEC">
        <w:rPr>
          <w:noProof/>
        </w:rPr>
        <w:t>. 2013;14(1):43.</w:t>
      </w:r>
    </w:p>
    <w:p w14:paraId="36579EDB" w14:textId="77777777" w:rsidR="005A5DEC" w:rsidRPr="005A5DEC" w:rsidRDefault="005A5DEC" w:rsidP="005A5DEC">
      <w:pPr>
        <w:pStyle w:val="EndNoteBibliography"/>
        <w:spacing w:after="360"/>
        <w:rPr>
          <w:noProof/>
        </w:rPr>
      </w:pPr>
      <w:r w:rsidRPr="005A5DEC">
        <w:rPr>
          <w:noProof/>
        </w:rPr>
        <w:t>64.</w:t>
      </w:r>
      <w:r w:rsidRPr="005A5DEC">
        <w:rPr>
          <w:noProof/>
        </w:rPr>
        <w:tab/>
        <w:t xml:space="preserve">Utz JP, Ryu JH, Douglas WW, Hartman TE, Tazelaar HD, Myers JL, et al. High short-term mortality following lung biopsy for usual interstitial pneumonia. </w:t>
      </w:r>
      <w:r w:rsidRPr="005A5DEC">
        <w:rPr>
          <w:i/>
          <w:noProof/>
        </w:rPr>
        <w:t>European Respiratory Journal</w:t>
      </w:r>
      <w:r w:rsidRPr="005A5DEC">
        <w:rPr>
          <w:noProof/>
        </w:rPr>
        <w:t>. 2001;17(2):175-9.</w:t>
      </w:r>
    </w:p>
    <w:p w14:paraId="7494B725" w14:textId="77777777" w:rsidR="005A5DEC" w:rsidRPr="005A5DEC" w:rsidRDefault="005A5DEC" w:rsidP="005A5DEC">
      <w:pPr>
        <w:pStyle w:val="EndNoteBibliography"/>
        <w:spacing w:after="360"/>
        <w:rPr>
          <w:noProof/>
        </w:rPr>
      </w:pPr>
      <w:r w:rsidRPr="005A5DEC">
        <w:rPr>
          <w:noProof/>
        </w:rPr>
        <w:t>65.</w:t>
      </w:r>
      <w:r w:rsidRPr="005A5DEC">
        <w:rPr>
          <w:noProof/>
        </w:rPr>
        <w:tab/>
        <w:t xml:space="preserve">Grenier P, Valeyre D, Cluzel P, Brauner MW, Lenoir S, Chastang C. Chronic diffuse interstitial lung disease: diagnostic value of chest radiography and high-resolution CT. </w:t>
      </w:r>
      <w:r w:rsidRPr="005A5DEC">
        <w:rPr>
          <w:i/>
          <w:noProof/>
        </w:rPr>
        <w:t>Radiology</w:t>
      </w:r>
      <w:r w:rsidRPr="005A5DEC">
        <w:rPr>
          <w:noProof/>
        </w:rPr>
        <w:t>. 1991;179(1):123-32.</w:t>
      </w:r>
    </w:p>
    <w:p w14:paraId="6AA1C214" w14:textId="77777777" w:rsidR="005A5DEC" w:rsidRPr="005A5DEC" w:rsidRDefault="005A5DEC" w:rsidP="005A5DEC">
      <w:pPr>
        <w:pStyle w:val="EndNoteBibliography"/>
        <w:spacing w:after="360"/>
        <w:rPr>
          <w:noProof/>
        </w:rPr>
      </w:pPr>
      <w:r w:rsidRPr="005A5DEC">
        <w:rPr>
          <w:noProof/>
        </w:rPr>
        <w:t>66.</w:t>
      </w:r>
      <w:r w:rsidRPr="005A5DEC">
        <w:rPr>
          <w:noProof/>
        </w:rPr>
        <w:tab/>
        <w:t xml:space="preserve">Lee KS, Primack SL, Staples CA, Mayo JR, Aldrich JE, Müller NL. Chronic infiltrative lung disease: comparison of diagnostic accuracies of radiography and low- and conventional-dose thin-section CT. </w:t>
      </w:r>
      <w:r w:rsidRPr="005A5DEC">
        <w:rPr>
          <w:i/>
          <w:noProof/>
        </w:rPr>
        <w:t>Radiology</w:t>
      </w:r>
      <w:r w:rsidRPr="005A5DEC">
        <w:rPr>
          <w:noProof/>
        </w:rPr>
        <w:t>. 1994;191(3):669-73.</w:t>
      </w:r>
    </w:p>
    <w:p w14:paraId="2E9CF4F6" w14:textId="77777777" w:rsidR="005A5DEC" w:rsidRPr="005A5DEC" w:rsidRDefault="005A5DEC" w:rsidP="005A5DEC">
      <w:pPr>
        <w:pStyle w:val="EndNoteBibliography"/>
        <w:spacing w:after="360"/>
        <w:rPr>
          <w:noProof/>
        </w:rPr>
      </w:pPr>
      <w:r w:rsidRPr="005A5DEC">
        <w:rPr>
          <w:noProof/>
        </w:rPr>
        <w:t>67.</w:t>
      </w:r>
      <w:r w:rsidRPr="005A5DEC">
        <w:rPr>
          <w:noProof/>
        </w:rPr>
        <w:tab/>
        <w:t xml:space="preserve">Swensen SJ, Aughenbaugh GL, Myers JL. Diffuse lung disease: diagnostic accuracy of CT in patients undergoing surgical biopsy of the lung. </w:t>
      </w:r>
      <w:r w:rsidRPr="005A5DEC">
        <w:rPr>
          <w:i/>
          <w:noProof/>
        </w:rPr>
        <w:t>Radiology</w:t>
      </w:r>
      <w:r w:rsidRPr="005A5DEC">
        <w:rPr>
          <w:noProof/>
        </w:rPr>
        <w:t>. 1997;205(1):229-34.</w:t>
      </w:r>
    </w:p>
    <w:p w14:paraId="4B1BF905" w14:textId="77777777" w:rsidR="005A5DEC" w:rsidRPr="005A5DEC" w:rsidRDefault="005A5DEC" w:rsidP="005A5DEC">
      <w:pPr>
        <w:pStyle w:val="EndNoteBibliography"/>
        <w:spacing w:after="360"/>
        <w:rPr>
          <w:noProof/>
        </w:rPr>
      </w:pPr>
      <w:r w:rsidRPr="005A5DEC">
        <w:rPr>
          <w:noProof/>
        </w:rPr>
        <w:t>68.</w:t>
      </w:r>
      <w:r w:rsidRPr="005A5DEC">
        <w:rPr>
          <w:noProof/>
        </w:rPr>
        <w:tab/>
        <w:t xml:space="preserve">Raghu G, Mageto YN, Lockhart D, Schmidt RA, Wood DE, Godwin JD. The accuracy of the clinical diagnosis of new-onset idiopathic pulmonary fibrosis and other interstitial lung disease: a prospective study. </w:t>
      </w:r>
      <w:r w:rsidRPr="005A5DEC">
        <w:rPr>
          <w:i/>
          <w:noProof/>
        </w:rPr>
        <w:t>Chest</w:t>
      </w:r>
      <w:r w:rsidRPr="005A5DEC">
        <w:rPr>
          <w:noProof/>
        </w:rPr>
        <w:t>. 1999;116.</w:t>
      </w:r>
    </w:p>
    <w:p w14:paraId="03806266" w14:textId="77777777" w:rsidR="005A5DEC" w:rsidRPr="005A5DEC" w:rsidRDefault="005A5DEC" w:rsidP="005A5DEC">
      <w:pPr>
        <w:pStyle w:val="EndNoteBibliography"/>
        <w:spacing w:after="360"/>
        <w:rPr>
          <w:noProof/>
        </w:rPr>
      </w:pPr>
      <w:r w:rsidRPr="005A5DEC">
        <w:rPr>
          <w:noProof/>
        </w:rPr>
        <w:t>69.</w:t>
      </w:r>
      <w:r w:rsidRPr="005A5DEC">
        <w:rPr>
          <w:noProof/>
        </w:rPr>
        <w:tab/>
        <w:t xml:space="preserve">Hunninghake GW, Zimmerman MB, Schwartz DA, King TE, Jr., Lynch J, Hegele R, et al. Utility of a lung biopsy for the diagnosis of idiopathic pulmonary fibrosis. </w:t>
      </w:r>
      <w:r w:rsidRPr="005A5DEC">
        <w:rPr>
          <w:i/>
          <w:noProof/>
        </w:rPr>
        <w:t>American journal of respiratory and critical care medicine</w:t>
      </w:r>
      <w:r w:rsidRPr="005A5DEC">
        <w:rPr>
          <w:noProof/>
        </w:rPr>
        <w:t>. 2001;164(2):193-6.</w:t>
      </w:r>
    </w:p>
    <w:p w14:paraId="48F8BACC" w14:textId="77777777" w:rsidR="005A5DEC" w:rsidRPr="005A5DEC" w:rsidRDefault="005A5DEC" w:rsidP="005A5DEC">
      <w:pPr>
        <w:pStyle w:val="EndNoteBibliography"/>
        <w:spacing w:after="360"/>
        <w:rPr>
          <w:noProof/>
        </w:rPr>
      </w:pPr>
      <w:r w:rsidRPr="005A5DEC">
        <w:rPr>
          <w:noProof/>
        </w:rPr>
        <w:t>70.</w:t>
      </w:r>
      <w:r w:rsidRPr="005A5DEC">
        <w:rPr>
          <w:noProof/>
        </w:rPr>
        <w:tab/>
        <w:t xml:space="preserve">Navaratnam V, Fleming KM, West J, Smith CJP, Jenkins RG, Fogarty A, et al. The rising incidence of idiopathic pulmonary fibrosis in the UK. </w:t>
      </w:r>
      <w:r w:rsidRPr="005A5DEC">
        <w:rPr>
          <w:i/>
          <w:noProof/>
        </w:rPr>
        <w:t>Thorax</w:t>
      </w:r>
      <w:r w:rsidRPr="005A5DEC">
        <w:rPr>
          <w:noProof/>
        </w:rPr>
        <w:t>. 2011;66(6):462-7.</w:t>
      </w:r>
    </w:p>
    <w:p w14:paraId="1F8638AA" w14:textId="77777777" w:rsidR="005A5DEC" w:rsidRPr="005A5DEC" w:rsidRDefault="005A5DEC" w:rsidP="005A5DEC">
      <w:pPr>
        <w:pStyle w:val="EndNoteBibliography"/>
        <w:spacing w:after="360"/>
        <w:rPr>
          <w:noProof/>
        </w:rPr>
      </w:pPr>
      <w:r w:rsidRPr="005A5DEC">
        <w:rPr>
          <w:noProof/>
        </w:rPr>
        <w:t>71.</w:t>
      </w:r>
      <w:r w:rsidRPr="005A5DEC">
        <w:rPr>
          <w:noProof/>
        </w:rPr>
        <w:tab/>
        <w:t xml:space="preserve">Gribbin J, Hubbard RB, Le Jeune I, Smith CJ, West J, Tata LJ. Incidence and mortality of idiopathic pulmonary fibrosis and sarcoidosis in the UK. </w:t>
      </w:r>
      <w:r w:rsidRPr="005A5DEC">
        <w:rPr>
          <w:i/>
          <w:noProof/>
        </w:rPr>
        <w:t>Thorax</w:t>
      </w:r>
      <w:r w:rsidRPr="005A5DEC">
        <w:rPr>
          <w:noProof/>
        </w:rPr>
        <w:t>. 2006;61(11):980-5.</w:t>
      </w:r>
    </w:p>
    <w:p w14:paraId="1FA25337" w14:textId="77777777" w:rsidR="005A5DEC" w:rsidRPr="005A5DEC" w:rsidRDefault="005A5DEC" w:rsidP="005A5DEC">
      <w:pPr>
        <w:pStyle w:val="EndNoteBibliography"/>
        <w:spacing w:after="360"/>
        <w:rPr>
          <w:noProof/>
        </w:rPr>
      </w:pPr>
      <w:r w:rsidRPr="005A5DEC">
        <w:rPr>
          <w:noProof/>
        </w:rPr>
        <w:t>72.</w:t>
      </w:r>
      <w:r w:rsidRPr="005A5DEC">
        <w:rPr>
          <w:noProof/>
        </w:rPr>
        <w:tab/>
        <w:t>National Institute for Health and Care Excellence. Idiopathic Pulmonary Fibrosis in Adults. NICE Guideline (QS79). 2015.</w:t>
      </w:r>
    </w:p>
    <w:p w14:paraId="2CCBFD8B" w14:textId="77777777" w:rsidR="005A5DEC" w:rsidRPr="005A5DEC" w:rsidRDefault="005A5DEC" w:rsidP="005A5DEC">
      <w:pPr>
        <w:pStyle w:val="EndNoteBibliography"/>
        <w:spacing w:after="360"/>
        <w:rPr>
          <w:noProof/>
        </w:rPr>
      </w:pPr>
      <w:r w:rsidRPr="005A5DEC">
        <w:rPr>
          <w:noProof/>
        </w:rPr>
        <w:lastRenderedPageBreak/>
        <w:t>73.</w:t>
      </w:r>
      <w:r w:rsidRPr="005A5DEC">
        <w:rPr>
          <w:noProof/>
        </w:rPr>
        <w:tab/>
        <w:t>British Lung Foundation. The Battle for Breath - the impact of lung disease in the UK. 2016.</w:t>
      </w:r>
    </w:p>
    <w:p w14:paraId="7CA4C065" w14:textId="77777777" w:rsidR="005A5DEC" w:rsidRPr="005A5DEC" w:rsidRDefault="005A5DEC" w:rsidP="005A5DEC">
      <w:pPr>
        <w:pStyle w:val="EndNoteBibliography"/>
        <w:spacing w:after="360"/>
        <w:rPr>
          <w:noProof/>
        </w:rPr>
      </w:pPr>
      <w:r w:rsidRPr="005A5DEC">
        <w:rPr>
          <w:noProof/>
        </w:rPr>
        <w:t>74.</w:t>
      </w:r>
      <w:r w:rsidRPr="005A5DEC">
        <w:rPr>
          <w:noProof/>
        </w:rPr>
        <w:tab/>
        <w:t xml:space="preserve">Gribbin J, Hubbard RB, Le Jeune I, Smith CJP, West J, Tata LJ. Incidence and mortality of idiopathic pulmonary fibrosis and sarcoidosis in the UK. </w:t>
      </w:r>
      <w:r w:rsidRPr="005A5DEC">
        <w:rPr>
          <w:i/>
          <w:noProof/>
        </w:rPr>
        <w:t>Thorax</w:t>
      </w:r>
      <w:r w:rsidRPr="005A5DEC">
        <w:rPr>
          <w:noProof/>
        </w:rPr>
        <w:t>. 2006;61(11):980-5.</w:t>
      </w:r>
    </w:p>
    <w:p w14:paraId="6944E95B" w14:textId="77777777" w:rsidR="005A5DEC" w:rsidRPr="005A5DEC" w:rsidRDefault="005A5DEC" w:rsidP="005A5DEC">
      <w:pPr>
        <w:pStyle w:val="EndNoteBibliography"/>
        <w:spacing w:after="360"/>
        <w:rPr>
          <w:noProof/>
        </w:rPr>
      </w:pPr>
      <w:r w:rsidRPr="005A5DEC">
        <w:rPr>
          <w:noProof/>
        </w:rPr>
        <w:t>75.</w:t>
      </w:r>
      <w:r w:rsidRPr="005A5DEC">
        <w:rPr>
          <w:noProof/>
        </w:rPr>
        <w:tab/>
        <w:t xml:space="preserve">Raghu G, Freudenberger TD, Yang S, Curtis JR, Spada C, Hayes J, et al. High prevalence of abnormal acid gastro-oesophageal reflux in idiopathic pulmonary fibrosis. </w:t>
      </w:r>
      <w:r w:rsidRPr="005A5DEC">
        <w:rPr>
          <w:i/>
          <w:noProof/>
        </w:rPr>
        <w:t>European Respiratory Journal</w:t>
      </w:r>
      <w:r w:rsidRPr="005A5DEC">
        <w:rPr>
          <w:noProof/>
        </w:rPr>
        <w:t>. 2006;27(1):136-42.</w:t>
      </w:r>
    </w:p>
    <w:p w14:paraId="73634081" w14:textId="77777777" w:rsidR="005A5DEC" w:rsidRPr="005A5DEC" w:rsidRDefault="005A5DEC" w:rsidP="005A5DEC">
      <w:pPr>
        <w:pStyle w:val="EndNoteBibliography"/>
        <w:spacing w:after="360"/>
        <w:rPr>
          <w:noProof/>
        </w:rPr>
      </w:pPr>
      <w:r w:rsidRPr="005A5DEC">
        <w:rPr>
          <w:noProof/>
        </w:rPr>
        <w:t>76.</w:t>
      </w:r>
      <w:r w:rsidRPr="005A5DEC">
        <w:rPr>
          <w:noProof/>
        </w:rPr>
        <w:tab/>
        <w:t xml:space="preserve">Raghu G, Weycker D, Edelsberg J, Bradford WZ, Oster G. Incidence and prevalence of idiopathic pulmonary fibrosis. </w:t>
      </w:r>
      <w:r w:rsidRPr="005A5DEC">
        <w:rPr>
          <w:i/>
          <w:noProof/>
        </w:rPr>
        <w:t>American journal of respiratory and critical care medicine</w:t>
      </w:r>
      <w:r w:rsidRPr="005A5DEC">
        <w:rPr>
          <w:noProof/>
        </w:rPr>
        <w:t>. 2006;174(7):810-6.</w:t>
      </w:r>
    </w:p>
    <w:p w14:paraId="5F6EB7F5" w14:textId="77777777" w:rsidR="005A5DEC" w:rsidRPr="005A5DEC" w:rsidRDefault="005A5DEC" w:rsidP="005A5DEC">
      <w:pPr>
        <w:pStyle w:val="EndNoteBibliography"/>
        <w:spacing w:after="360"/>
        <w:rPr>
          <w:noProof/>
        </w:rPr>
      </w:pPr>
      <w:r w:rsidRPr="005A5DEC">
        <w:rPr>
          <w:noProof/>
        </w:rPr>
        <w:t>77.</w:t>
      </w:r>
      <w:r w:rsidRPr="005A5DEC">
        <w:rPr>
          <w:noProof/>
        </w:rPr>
        <w:tab/>
        <w:t xml:space="preserve">Barber CM, Fishwick D. Importance of past occupational exposures in the rising incidence of idiopathic pulmonary fibrosis in the UK. </w:t>
      </w:r>
      <w:r w:rsidRPr="005A5DEC">
        <w:rPr>
          <w:i/>
          <w:noProof/>
        </w:rPr>
        <w:t>Thorax</w:t>
      </w:r>
      <w:r w:rsidRPr="005A5DEC">
        <w:rPr>
          <w:noProof/>
        </w:rPr>
        <w:t>. 2012;67(3):264.</w:t>
      </w:r>
    </w:p>
    <w:p w14:paraId="47CC1AC4" w14:textId="77777777" w:rsidR="005A5DEC" w:rsidRPr="005A5DEC" w:rsidRDefault="005A5DEC" w:rsidP="005A5DEC">
      <w:pPr>
        <w:pStyle w:val="EndNoteBibliography"/>
        <w:spacing w:after="360"/>
        <w:rPr>
          <w:noProof/>
        </w:rPr>
      </w:pPr>
      <w:r w:rsidRPr="005A5DEC">
        <w:rPr>
          <w:noProof/>
        </w:rPr>
        <w:t>78.</w:t>
      </w:r>
      <w:r w:rsidRPr="005A5DEC">
        <w:rPr>
          <w:noProof/>
        </w:rPr>
        <w:tab/>
        <w:t xml:space="preserve">Hanley A, Hubbard RB, Navaratnam V. Mortality trends in asbestosis, extrinsic allergic alveolitis and sarcoidosis in England and Wales. </w:t>
      </w:r>
      <w:r w:rsidRPr="005A5DEC">
        <w:rPr>
          <w:i/>
          <w:noProof/>
        </w:rPr>
        <w:t>Respiratory medicine</w:t>
      </w:r>
      <w:r w:rsidRPr="005A5DEC">
        <w:rPr>
          <w:noProof/>
        </w:rPr>
        <w:t>. 2011;105(9):1373-9.</w:t>
      </w:r>
    </w:p>
    <w:p w14:paraId="3E1AC91A" w14:textId="77777777" w:rsidR="005A5DEC" w:rsidRPr="005A5DEC" w:rsidRDefault="005A5DEC" w:rsidP="005A5DEC">
      <w:pPr>
        <w:pStyle w:val="EndNoteBibliography"/>
        <w:spacing w:after="360"/>
        <w:rPr>
          <w:noProof/>
        </w:rPr>
      </w:pPr>
      <w:r w:rsidRPr="005A5DEC">
        <w:rPr>
          <w:noProof/>
        </w:rPr>
        <w:t>79.</w:t>
      </w:r>
      <w:r w:rsidRPr="005A5DEC">
        <w:rPr>
          <w:noProof/>
        </w:rPr>
        <w:tab/>
        <w:t xml:space="preserve">Rake C, Gilham C, Hatch J, Darnton A, Hodgson J, Peto J. Occupational, domestic and environmental mesothelioma risks in the British population: a case-control study. </w:t>
      </w:r>
      <w:r w:rsidRPr="005A5DEC">
        <w:rPr>
          <w:i/>
          <w:noProof/>
        </w:rPr>
        <w:t>British journal of cancer</w:t>
      </w:r>
      <w:r w:rsidRPr="005A5DEC">
        <w:rPr>
          <w:noProof/>
        </w:rPr>
        <w:t>. 2009;100(7):1175-83.</w:t>
      </w:r>
    </w:p>
    <w:p w14:paraId="6E6FB0FA" w14:textId="77777777" w:rsidR="005A5DEC" w:rsidRPr="005A5DEC" w:rsidRDefault="005A5DEC" w:rsidP="005A5DEC">
      <w:pPr>
        <w:pStyle w:val="EndNoteBibliography"/>
        <w:spacing w:after="360"/>
        <w:rPr>
          <w:noProof/>
        </w:rPr>
      </w:pPr>
      <w:r w:rsidRPr="005A5DEC">
        <w:rPr>
          <w:noProof/>
        </w:rPr>
        <w:t>80.</w:t>
      </w:r>
      <w:r w:rsidRPr="005A5DEC">
        <w:rPr>
          <w:noProof/>
        </w:rPr>
        <w:tab/>
        <w:t xml:space="preserve">Roggli VL, Gibbs AR, Attanoos R, Churg A, Popper H, Cagle P, et al. Pathology of asbestosis- An update of the diagnostic criteria: Report of the asbestosis committee of the college of american pathologists and pulmonary pathology society. </w:t>
      </w:r>
      <w:r w:rsidRPr="005A5DEC">
        <w:rPr>
          <w:i/>
          <w:noProof/>
        </w:rPr>
        <w:t>Archives of Pathology and Laboratory Medicine</w:t>
      </w:r>
      <w:r w:rsidRPr="005A5DEC">
        <w:rPr>
          <w:noProof/>
        </w:rPr>
        <w:t>. 2010;134(3):462-80.</w:t>
      </w:r>
    </w:p>
    <w:p w14:paraId="5597DA64" w14:textId="77777777" w:rsidR="005A5DEC" w:rsidRPr="005A5DEC" w:rsidRDefault="005A5DEC" w:rsidP="005A5DEC">
      <w:pPr>
        <w:pStyle w:val="EndNoteBibliography"/>
        <w:spacing w:after="360"/>
        <w:rPr>
          <w:noProof/>
        </w:rPr>
      </w:pPr>
      <w:r w:rsidRPr="005A5DEC">
        <w:rPr>
          <w:noProof/>
        </w:rPr>
        <w:t>81.</w:t>
      </w:r>
      <w:r w:rsidRPr="005A5DEC">
        <w:rPr>
          <w:noProof/>
        </w:rPr>
        <w:tab/>
        <w:t xml:space="preserve">Kawabata Y, Shimizu Y, Hoshi E, Murai K, Kanauchi T, Kurashima K, et al. Asbestos exposure increases the incidence of histologically confirmed usual interstitial pneumonia. </w:t>
      </w:r>
      <w:r w:rsidRPr="005A5DEC">
        <w:rPr>
          <w:i/>
          <w:noProof/>
        </w:rPr>
        <w:t>Histopathology</w:t>
      </w:r>
      <w:r w:rsidRPr="005A5DEC">
        <w:rPr>
          <w:noProof/>
        </w:rPr>
        <w:t>. 2016;68(3):339-46.</w:t>
      </w:r>
    </w:p>
    <w:p w14:paraId="33450014" w14:textId="77777777" w:rsidR="005A5DEC" w:rsidRPr="005A5DEC" w:rsidRDefault="005A5DEC" w:rsidP="005A5DEC">
      <w:pPr>
        <w:pStyle w:val="EndNoteBibliography"/>
        <w:spacing w:after="360"/>
        <w:rPr>
          <w:noProof/>
        </w:rPr>
      </w:pPr>
      <w:r w:rsidRPr="005A5DEC">
        <w:rPr>
          <w:noProof/>
        </w:rPr>
        <w:t>82.</w:t>
      </w:r>
      <w:r w:rsidRPr="005A5DEC">
        <w:rPr>
          <w:noProof/>
        </w:rPr>
        <w:tab/>
        <w:t xml:space="preserve">Attanoos RL, Alchami FS, Pooley FD, Gibbs AR. Usual interstitial pneumonia in asbestos-exposed cohorts – concurrent idiopathic pulmonary fibrosis or atypical asbestosis? </w:t>
      </w:r>
      <w:r w:rsidRPr="005A5DEC">
        <w:rPr>
          <w:i/>
          <w:noProof/>
        </w:rPr>
        <w:t>Histopathology</w:t>
      </w:r>
      <w:r w:rsidRPr="005A5DEC">
        <w:rPr>
          <w:noProof/>
        </w:rPr>
        <w:t>. 2016;69(3):492-8.</w:t>
      </w:r>
    </w:p>
    <w:p w14:paraId="741F8149" w14:textId="77777777" w:rsidR="005A5DEC" w:rsidRPr="005A5DEC" w:rsidRDefault="005A5DEC" w:rsidP="005A5DEC">
      <w:pPr>
        <w:pStyle w:val="EndNoteBibliography"/>
        <w:spacing w:after="360"/>
        <w:rPr>
          <w:noProof/>
        </w:rPr>
      </w:pPr>
      <w:r w:rsidRPr="005A5DEC">
        <w:rPr>
          <w:noProof/>
        </w:rPr>
        <w:t>83.</w:t>
      </w:r>
      <w:r w:rsidRPr="005A5DEC">
        <w:rPr>
          <w:noProof/>
        </w:rPr>
        <w:tab/>
        <w:t xml:space="preserve">Xaubet A, Rodriguez-Roisin R, Bombi JA, Marin A, Roca J, Agusti-Vidal A. Correlation of bronchoalveolar lavage and clinical and functional findings in asbestosis. </w:t>
      </w:r>
      <w:r w:rsidRPr="005A5DEC">
        <w:rPr>
          <w:i/>
          <w:noProof/>
        </w:rPr>
        <w:t>The American review of respiratory disease</w:t>
      </w:r>
      <w:r w:rsidRPr="005A5DEC">
        <w:rPr>
          <w:noProof/>
        </w:rPr>
        <w:t>. 1986;133(5):848-54.</w:t>
      </w:r>
    </w:p>
    <w:p w14:paraId="325E1870" w14:textId="77777777" w:rsidR="005A5DEC" w:rsidRPr="005A5DEC" w:rsidRDefault="005A5DEC" w:rsidP="005A5DEC">
      <w:pPr>
        <w:pStyle w:val="EndNoteBibliography"/>
        <w:spacing w:after="360"/>
        <w:rPr>
          <w:noProof/>
        </w:rPr>
      </w:pPr>
      <w:r w:rsidRPr="005A5DEC">
        <w:rPr>
          <w:noProof/>
        </w:rPr>
        <w:t>84.</w:t>
      </w:r>
      <w:r w:rsidRPr="005A5DEC">
        <w:rPr>
          <w:noProof/>
        </w:rPr>
        <w:tab/>
        <w:t xml:space="preserve">Schwartz DA, Galvin JR, Burmeister LF, Merchant RK, Dayton CS, Merchant JA, et al. The Clinical Utility and Reliability of Asbestos Bodies in Bronchoalveolar Fluid. </w:t>
      </w:r>
      <w:r w:rsidRPr="005A5DEC">
        <w:rPr>
          <w:i/>
          <w:noProof/>
        </w:rPr>
        <w:t>American Review of Respiratory Disease</w:t>
      </w:r>
      <w:r w:rsidRPr="005A5DEC">
        <w:rPr>
          <w:noProof/>
        </w:rPr>
        <w:t>. 1991;144(3 pt1):684-8.</w:t>
      </w:r>
    </w:p>
    <w:p w14:paraId="45DA669B" w14:textId="77777777" w:rsidR="005A5DEC" w:rsidRPr="005A5DEC" w:rsidRDefault="005A5DEC" w:rsidP="005A5DEC">
      <w:pPr>
        <w:pStyle w:val="EndNoteBibliography"/>
        <w:spacing w:after="360"/>
        <w:rPr>
          <w:noProof/>
        </w:rPr>
      </w:pPr>
      <w:r w:rsidRPr="005A5DEC">
        <w:rPr>
          <w:noProof/>
        </w:rPr>
        <w:lastRenderedPageBreak/>
        <w:t>85.</w:t>
      </w:r>
      <w:r w:rsidRPr="005A5DEC">
        <w:rPr>
          <w:noProof/>
        </w:rPr>
        <w:tab/>
        <w:t xml:space="preserve">Lamas DJ, Kawut SM, Bagiella E, Philip N, Arcasoy SM, Lederer DJ. Delayed Access and Survival in Idiopathic Pulmonary Fibrosis. </w:t>
      </w:r>
      <w:r w:rsidRPr="005A5DEC">
        <w:rPr>
          <w:i/>
          <w:noProof/>
        </w:rPr>
        <w:t>American journal of respiratory and critical care medicine</w:t>
      </w:r>
      <w:r w:rsidRPr="005A5DEC">
        <w:rPr>
          <w:noProof/>
        </w:rPr>
        <w:t>. 2011;184(7):842-7.</w:t>
      </w:r>
    </w:p>
    <w:p w14:paraId="62B33667" w14:textId="77777777" w:rsidR="005A5DEC" w:rsidRPr="005A5DEC" w:rsidRDefault="005A5DEC" w:rsidP="005A5DEC">
      <w:pPr>
        <w:pStyle w:val="EndNoteBibliography"/>
        <w:spacing w:after="360"/>
        <w:rPr>
          <w:noProof/>
        </w:rPr>
      </w:pPr>
      <w:r w:rsidRPr="005A5DEC">
        <w:rPr>
          <w:noProof/>
        </w:rPr>
        <w:t>86.</w:t>
      </w:r>
      <w:r w:rsidRPr="005A5DEC">
        <w:rPr>
          <w:noProof/>
        </w:rPr>
        <w:tab/>
        <w:t xml:space="preserve">Lee SH, Kim DS, Kim YW, Chung MP, Uh ST, Park CS, et al. Association Between Occupational Dust Exposure and Prognosis of Idiopathic Pulmonary Fibrosis. </w:t>
      </w:r>
      <w:r w:rsidRPr="005A5DEC">
        <w:rPr>
          <w:i/>
          <w:noProof/>
        </w:rPr>
        <w:t>Chest</w:t>
      </w:r>
      <w:r w:rsidRPr="005A5DEC">
        <w:rPr>
          <w:noProof/>
        </w:rPr>
        <w:t>. 2015;147(2):465-74.</w:t>
      </w:r>
    </w:p>
    <w:p w14:paraId="7E43E2F3" w14:textId="77777777" w:rsidR="005A5DEC" w:rsidRPr="005A5DEC" w:rsidRDefault="005A5DEC" w:rsidP="005A5DEC">
      <w:pPr>
        <w:pStyle w:val="EndNoteBibliography"/>
        <w:spacing w:after="360"/>
        <w:rPr>
          <w:noProof/>
        </w:rPr>
      </w:pPr>
      <w:r w:rsidRPr="005A5DEC">
        <w:rPr>
          <w:noProof/>
        </w:rPr>
        <w:t>87.</w:t>
      </w:r>
      <w:r w:rsidRPr="005A5DEC">
        <w:rPr>
          <w:noProof/>
        </w:rPr>
        <w:tab/>
        <w:t xml:space="preserve">Hubbard R, Lewis S, Richards K, Johnston I, Britton J. Occupational exposure to metal or wood dust and aetiology of cryptogenic fibrosing alveolitis. </w:t>
      </w:r>
      <w:r w:rsidRPr="005A5DEC">
        <w:rPr>
          <w:i/>
          <w:noProof/>
        </w:rPr>
        <w:t>Lancet</w:t>
      </w:r>
      <w:r w:rsidRPr="005A5DEC">
        <w:rPr>
          <w:noProof/>
        </w:rPr>
        <w:t>. 1996;347(8997):284-9.</w:t>
      </w:r>
    </w:p>
    <w:p w14:paraId="2F65A655" w14:textId="77777777" w:rsidR="005A5DEC" w:rsidRPr="005A5DEC" w:rsidRDefault="005A5DEC" w:rsidP="005A5DEC">
      <w:pPr>
        <w:pStyle w:val="EndNoteBibliography"/>
        <w:spacing w:after="360"/>
        <w:rPr>
          <w:noProof/>
        </w:rPr>
      </w:pPr>
      <w:r w:rsidRPr="005A5DEC">
        <w:rPr>
          <w:noProof/>
        </w:rPr>
        <w:t>88.</w:t>
      </w:r>
      <w:r w:rsidRPr="005A5DEC">
        <w:rPr>
          <w:noProof/>
        </w:rPr>
        <w:tab/>
        <w:t xml:space="preserve">Taskar VS, Coultas DB. Is idiopathic pulmonary fibrosis an environmental disease? </w:t>
      </w:r>
      <w:r w:rsidRPr="005A5DEC">
        <w:rPr>
          <w:i/>
          <w:noProof/>
        </w:rPr>
        <w:t>Proceedings of the American Thoracic Society</w:t>
      </w:r>
      <w:r w:rsidRPr="005A5DEC">
        <w:rPr>
          <w:noProof/>
        </w:rPr>
        <w:t>. 2006;3(4):293-8.</w:t>
      </w:r>
    </w:p>
    <w:p w14:paraId="0BDF03D4" w14:textId="77777777" w:rsidR="005A5DEC" w:rsidRPr="005A5DEC" w:rsidRDefault="005A5DEC" w:rsidP="005A5DEC">
      <w:pPr>
        <w:pStyle w:val="EndNoteBibliography"/>
        <w:spacing w:after="360"/>
        <w:rPr>
          <w:noProof/>
        </w:rPr>
      </w:pPr>
      <w:r w:rsidRPr="005A5DEC">
        <w:rPr>
          <w:noProof/>
        </w:rPr>
        <w:t>89.</w:t>
      </w:r>
      <w:r w:rsidRPr="005A5DEC">
        <w:rPr>
          <w:noProof/>
        </w:rPr>
        <w:tab/>
        <w:t xml:space="preserve">Richeldi L, du Bois RM, Raghu G, Azuma A, Brown KK, Costabel U, et al. Efficacy and safety of nintedanib in idiopathic pulmonary fibrosis. </w:t>
      </w:r>
      <w:r w:rsidRPr="005A5DEC">
        <w:rPr>
          <w:i/>
          <w:noProof/>
        </w:rPr>
        <w:t>New Engl J Med</w:t>
      </w:r>
      <w:r w:rsidRPr="005A5DEC">
        <w:rPr>
          <w:noProof/>
        </w:rPr>
        <w:t>. 2014;370(22):2071-82.</w:t>
      </w:r>
    </w:p>
    <w:p w14:paraId="45381C2F" w14:textId="77777777" w:rsidR="005A5DEC" w:rsidRPr="005A5DEC" w:rsidRDefault="005A5DEC" w:rsidP="005A5DEC">
      <w:pPr>
        <w:pStyle w:val="EndNoteBibliography"/>
        <w:spacing w:after="360"/>
        <w:rPr>
          <w:noProof/>
        </w:rPr>
      </w:pPr>
      <w:r w:rsidRPr="005A5DEC">
        <w:rPr>
          <w:noProof/>
        </w:rPr>
        <w:t>90.</w:t>
      </w:r>
      <w:r w:rsidRPr="005A5DEC">
        <w:rPr>
          <w:noProof/>
        </w:rPr>
        <w:tab/>
        <w:t xml:space="preserve">Noble PW, Albera C, Bradford WZ, Costabel U, Glassberg MK, Kardatzke D, et al. Pirfenidone in patients with idiopathic pulmonary fibrosis (CAPACITY): two randomised trials. </w:t>
      </w:r>
      <w:r w:rsidRPr="005A5DEC">
        <w:rPr>
          <w:i/>
          <w:noProof/>
        </w:rPr>
        <w:t>Lancet</w:t>
      </w:r>
      <w:r w:rsidRPr="005A5DEC">
        <w:rPr>
          <w:noProof/>
        </w:rPr>
        <w:t>. 2011;377(9779):1760-9.</w:t>
      </w:r>
    </w:p>
    <w:p w14:paraId="78970E6E" w14:textId="77777777" w:rsidR="005A5DEC" w:rsidRPr="005A5DEC" w:rsidRDefault="005A5DEC" w:rsidP="005A5DEC">
      <w:pPr>
        <w:pStyle w:val="EndNoteBibliography"/>
        <w:spacing w:after="360"/>
        <w:rPr>
          <w:noProof/>
        </w:rPr>
      </w:pPr>
      <w:r w:rsidRPr="005A5DEC">
        <w:rPr>
          <w:noProof/>
        </w:rPr>
        <w:t>91.</w:t>
      </w:r>
      <w:r w:rsidRPr="005A5DEC">
        <w:rPr>
          <w:noProof/>
        </w:rPr>
        <w:tab/>
        <w:t xml:space="preserve">King TE, Schwarz MI, Brown K, Tooze JA, Colby TV, Waldron JA, et al. Idiopathic pulmonary fibrosis: relationship between histopathologic features and mortality. </w:t>
      </w:r>
      <w:r w:rsidRPr="005A5DEC">
        <w:rPr>
          <w:i/>
          <w:noProof/>
        </w:rPr>
        <w:t>American journal of respiratory and critical care medicine</w:t>
      </w:r>
      <w:r w:rsidRPr="005A5DEC">
        <w:rPr>
          <w:noProof/>
        </w:rPr>
        <w:t>. 2001;164.</w:t>
      </w:r>
    </w:p>
    <w:p w14:paraId="3E52A3CF" w14:textId="77777777" w:rsidR="005A5DEC" w:rsidRPr="005A5DEC" w:rsidRDefault="005A5DEC" w:rsidP="005A5DEC">
      <w:pPr>
        <w:pStyle w:val="EndNoteBibliography"/>
        <w:spacing w:after="360"/>
        <w:rPr>
          <w:noProof/>
        </w:rPr>
      </w:pPr>
      <w:r w:rsidRPr="005A5DEC">
        <w:rPr>
          <w:noProof/>
        </w:rPr>
        <w:t>92.</w:t>
      </w:r>
      <w:r w:rsidRPr="005A5DEC">
        <w:rPr>
          <w:noProof/>
        </w:rPr>
        <w:tab/>
        <w:t xml:space="preserve">Mathieson JR, Mayo JR, Staples CA, Muller NL. Chronic diffuse infiltrative lung disease: comparison of diagnostic accuracy of CT and chest radiography. </w:t>
      </w:r>
      <w:r w:rsidRPr="005A5DEC">
        <w:rPr>
          <w:i/>
          <w:noProof/>
        </w:rPr>
        <w:t>Radiology</w:t>
      </w:r>
      <w:r w:rsidRPr="005A5DEC">
        <w:rPr>
          <w:noProof/>
        </w:rPr>
        <w:t>. 1989;171(1):111-6.</w:t>
      </w:r>
    </w:p>
    <w:p w14:paraId="091DE8A8" w14:textId="77777777" w:rsidR="005A5DEC" w:rsidRPr="005A5DEC" w:rsidRDefault="005A5DEC" w:rsidP="005A5DEC">
      <w:pPr>
        <w:pStyle w:val="EndNoteBibliography"/>
        <w:spacing w:after="360"/>
        <w:rPr>
          <w:noProof/>
        </w:rPr>
      </w:pPr>
      <w:r w:rsidRPr="005A5DEC">
        <w:rPr>
          <w:noProof/>
        </w:rPr>
        <w:t>93.</w:t>
      </w:r>
      <w:r w:rsidRPr="005A5DEC">
        <w:rPr>
          <w:noProof/>
        </w:rPr>
        <w:tab/>
        <w:t xml:space="preserve">Lettieri CJ, Veerappan GR, Helman DL, Mulligan CR, Shorr AF. Outcomes and safety of surgical lung biopsy for interstitial lung disease. </w:t>
      </w:r>
      <w:r w:rsidRPr="005A5DEC">
        <w:rPr>
          <w:i/>
          <w:noProof/>
        </w:rPr>
        <w:t>Chest</w:t>
      </w:r>
      <w:r w:rsidRPr="005A5DEC">
        <w:rPr>
          <w:noProof/>
        </w:rPr>
        <w:t>. 2005;127(5):1600-5.</w:t>
      </w:r>
    </w:p>
    <w:p w14:paraId="65326E89" w14:textId="77777777" w:rsidR="005A5DEC" w:rsidRPr="005A5DEC" w:rsidRDefault="005A5DEC" w:rsidP="005A5DEC">
      <w:pPr>
        <w:pStyle w:val="EndNoteBibliography"/>
        <w:spacing w:after="360"/>
        <w:rPr>
          <w:noProof/>
        </w:rPr>
      </w:pPr>
      <w:r w:rsidRPr="005A5DEC">
        <w:rPr>
          <w:noProof/>
        </w:rPr>
        <w:t>94.</w:t>
      </w:r>
      <w:r w:rsidRPr="005A5DEC">
        <w:rPr>
          <w:noProof/>
        </w:rPr>
        <w:tab/>
        <w:t xml:space="preserve">Hoeper MM, Lee SH, Voswinckel R, Palazzini M, Jais X, Marinelli A, et al. Complications of Right Heart Catheterization Procedures in Patients With Pulmonary Hypertension in Experienced Centers. </w:t>
      </w:r>
      <w:r w:rsidRPr="005A5DEC">
        <w:rPr>
          <w:i/>
          <w:noProof/>
        </w:rPr>
        <w:t>Journal of the American College of Cardiology</w:t>
      </w:r>
      <w:r w:rsidRPr="005A5DEC">
        <w:rPr>
          <w:noProof/>
        </w:rPr>
        <w:t>. 2006;48(12):2546-52.</w:t>
      </w:r>
    </w:p>
    <w:p w14:paraId="4A241730" w14:textId="77777777" w:rsidR="005A5DEC" w:rsidRPr="005A5DEC" w:rsidRDefault="005A5DEC" w:rsidP="005A5DEC">
      <w:pPr>
        <w:pStyle w:val="EndNoteBibliography"/>
        <w:spacing w:after="360"/>
        <w:rPr>
          <w:noProof/>
        </w:rPr>
      </w:pPr>
      <w:r w:rsidRPr="005A5DEC">
        <w:rPr>
          <w:noProof/>
        </w:rPr>
        <w:t>95.</w:t>
      </w:r>
      <w:r w:rsidRPr="005A5DEC">
        <w:rPr>
          <w:noProof/>
        </w:rPr>
        <w:tab/>
        <w:t xml:space="preserve">Bossone E, D'Andrea A, D'Alto M, Citro R, Argiento P, Ferrara F, et al. Echocardiography in pulmonary arterial hypertension: from diagnosis to prognosis. </w:t>
      </w:r>
      <w:r w:rsidRPr="005A5DEC">
        <w:rPr>
          <w:i/>
          <w:noProof/>
        </w:rPr>
        <w:t>Journal of the American Society of Echocardiography</w:t>
      </w:r>
      <w:r w:rsidRPr="005A5DEC">
        <w:rPr>
          <w:noProof/>
        </w:rPr>
        <w:t>. 2013;26(1):1-14.</w:t>
      </w:r>
    </w:p>
    <w:p w14:paraId="4F38F0A4" w14:textId="77777777" w:rsidR="005A5DEC" w:rsidRPr="005A5DEC" w:rsidRDefault="005A5DEC" w:rsidP="005A5DEC">
      <w:pPr>
        <w:pStyle w:val="EndNoteBibliography"/>
        <w:spacing w:after="360"/>
        <w:rPr>
          <w:noProof/>
        </w:rPr>
      </w:pPr>
      <w:r w:rsidRPr="005A5DEC">
        <w:rPr>
          <w:noProof/>
        </w:rPr>
        <w:t>96.</w:t>
      </w:r>
      <w:r w:rsidRPr="005A5DEC">
        <w:rPr>
          <w:noProof/>
        </w:rPr>
        <w:tab/>
        <w:t xml:space="preserve">Coghlan JG, Denton CP, Grunig E, Bonderman D, Distler O, Khanna D, et al. Evidence-based detection of pulmonary arterial hypertension in systemic sclerosis: the DETECT study. </w:t>
      </w:r>
      <w:r w:rsidRPr="005A5DEC">
        <w:rPr>
          <w:i/>
          <w:noProof/>
        </w:rPr>
        <w:t>Ann Rheum Dis</w:t>
      </w:r>
      <w:r w:rsidRPr="005A5DEC">
        <w:rPr>
          <w:noProof/>
        </w:rPr>
        <w:t>. 2014;73(7):1340-9.</w:t>
      </w:r>
    </w:p>
    <w:p w14:paraId="76F16AB2" w14:textId="77777777" w:rsidR="005A5DEC" w:rsidRPr="005A5DEC" w:rsidRDefault="005A5DEC" w:rsidP="005A5DEC">
      <w:pPr>
        <w:pStyle w:val="EndNoteBibliography"/>
        <w:spacing w:after="360"/>
        <w:rPr>
          <w:noProof/>
        </w:rPr>
      </w:pPr>
      <w:r w:rsidRPr="005A5DEC">
        <w:rPr>
          <w:noProof/>
        </w:rPr>
        <w:lastRenderedPageBreak/>
        <w:t>97.</w:t>
      </w:r>
      <w:r w:rsidRPr="005A5DEC">
        <w:rPr>
          <w:noProof/>
        </w:rPr>
        <w:tab/>
        <w:t xml:space="preserve">Tian Z, Liu YT, Fang Q, Ni C, Chen TB, Fang LG, et al. Hemodynamic parameters obtained by transthoracic echocardiography and right heart catheterization: a comparative study in patients with pulmonary hypertension. </w:t>
      </w:r>
      <w:r w:rsidRPr="005A5DEC">
        <w:rPr>
          <w:i/>
          <w:noProof/>
        </w:rPr>
        <w:t>Chin Med J</w:t>
      </w:r>
      <w:r w:rsidRPr="005A5DEC">
        <w:rPr>
          <w:noProof/>
        </w:rPr>
        <w:t>. 2011;124(12):1796-801.</w:t>
      </w:r>
    </w:p>
    <w:p w14:paraId="5CA37F31" w14:textId="77777777" w:rsidR="005A5DEC" w:rsidRPr="005A5DEC" w:rsidRDefault="005A5DEC" w:rsidP="005A5DEC">
      <w:pPr>
        <w:pStyle w:val="EndNoteBibliography"/>
        <w:spacing w:after="360"/>
        <w:rPr>
          <w:noProof/>
        </w:rPr>
      </w:pPr>
      <w:r w:rsidRPr="005A5DEC">
        <w:rPr>
          <w:noProof/>
        </w:rPr>
        <w:t>98.</w:t>
      </w:r>
      <w:r w:rsidRPr="005A5DEC">
        <w:rPr>
          <w:noProof/>
        </w:rPr>
        <w:tab/>
        <w:t xml:space="preserve">Farber HW, Foreman AJ, Miller DP, McGoon MD. REVEAL Registry: correlation of right heart catheterization and echocardiography in patients with pulmonary arterial hypertension. </w:t>
      </w:r>
      <w:r w:rsidRPr="005A5DEC">
        <w:rPr>
          <w:i/>
          <w:noProof/>
        </w:rPr>
        <w:t>Congest Heart Fail</w:t>
      </w:r>
      <w:r w:rsidRPr="005A5DEC">
        <w:rPr>
          <w:noProof/>
        </w:rPr>
        <w:t>. 2011;17(2):56-64.</w:t>
      </w:r>
    </w:p>
    <w:p w14:paraId="48A900AC" w14:textId="77777777" w:rsidR="005A5DEC" w:rsidRPr="005A5DEC" w:rsidRDefault="005A5DEC" w:rsidP="005A5DEC">
      <w:pPr>
        <w:pStyle w:val="EndNoteBibliography"/>
        <w:spacing w:after="360"/>
        <w:rPr>
          <w:noProof/>
        </w:rPr>
      </w:pPr>
      <w:r w:rsidRPr="005A5DEC">
        <w:rPr>
          <w:noProof/>
        </w:rPr>
        <w:t>99.</w:t>
      </w:r>
      <w:r w:rsidRPr="005A5DEC">
        <w:rPr>
          <w:noProof/>
        </w:rPr>
        <w:tab/>
        <w:t xml:space="preserve">Testani JM, St John Sutton MG, Wiegers SE, Khera AV, Shannon RP, Kirkpatrick JN. Accuracy of noninvasively determined pulmonary artery systolic pressure. </w:t>
      </w:r>
      <w:r w:rsidRPr="005A5DEC">
        <w:rPr>
          <w:i/>
          <w:noProof/>
        </w:rPr>
        <w:t>The American journal of cardiology</w:t>
      </w:r>
      <w:r w:rsidRPr="005A5DEC">
        <w:rPr>
          <w:noProof/>
        </w:rPr>
        <w:t>. 2010;105(8):1192-7.</w:t>
      </w:r>
    </w:p>
    <w:p w14:paraId="086F60DA" w14:textId="77777777" w:rsidR="005A5DEC" w:rsidRPr="005A5DEC" w:rsidRDefault="005A5DEC" w:rsidP="005A5DEC">
      <w:pPr>
        <w:pStyle w:val="EndNoteBibliography"/>
        <w:spacing w:after="360"/>
        <w:rPr>
          <w:noProof/>
        </w:rPr>
      </w:pPr>
      <w:r w:rsidRPr="005A5DEC">
        <w:rPr>
          <w:noProof/>
        </w:rPr>
        <w:t>100.</w:t>
      </w:r>
      <w:r w:rsidRPr="005A5DEC">
        <w:rPr>
          <w:noProof/>
        </w:rPr>
        <w:tab/>
        <w:t xml:space="preserve">Miller MR, Hankinson J, Brusasco V, Burgos F, Casaburi R, Coates A, et al. Standardisation of spirometry. </w:t>
      </w:r>
      <w:r w:rsidRPr="005A5DEC">
        <w:rPr>
          <w:i/>
          <w:noProof/>
        </w:rPr>
        <w:t>European Respiratory Journal</w:t>
      </w:r>
      <w:r w:rsidRPr="005A5DEC">
        <w:rPr>
          <w:noProof/>
        </w:rPr>
        <w:t>. 2005;26(2):319-38.</w:t>
      </w:r>
    </w:p>
    <w:p w14:paraId="4BEA1E8E" w14:textId="77777777" w:rsidR="005A5DEC" w:rsidRPr="005A5DEC" w:rsidRDefault="005A5DEC" w:rsidP="005A5DEC">
      <w:pPr>
        <w:pStyle w:val="EndNoteBibliography"/>
        <w:spacing w:after="360"/>
        <w:rPr>
          <w:noProof/>
        </w:rPr>
      </w:pPr>
      <w:r w:rsidRPr="005A5DEC">
        <w:rPr>
          <w:noProof/>
        </w:rPr>
        <w:t>101.</w:t>
      </w:r>
      <w:r w:rsidRPr="005A5DEC">
        <w:rPr>
          <w:noProof/>
        </w:rPr>
        <w:tab/>
        <w:t xml:space="preserve">King JTE, Safrin S, Starko KM, Brown KK, Noble PW, Raghu G, et al. Analyses of efficacy end points in a controlled trial of interferon-γ1b for idiopathic pulmonary fibrosis. </w:t>
      </w:r>
      <w:r w:rsidRPr="005A5DEC">
        <w:rPr>
          <w:i/>
          <w:noProof/>
        </w:rPr>
        <w:t>Chest</w:t>
      </w:r>
      <w:r w:rsidRPr="005A5DEC">
        <w:rPr>
          <w:noProof/>
        </w:rPr>
        <w:t>. 2005;127(1):171-7.</w:t>
      </w:r>
    </w:p>
    <w:p w14:paraId="02FB309C" w14:textId="77777777" w:rsidR="005A5DEC" w:rsidRPr="005A5DEC" w:rsidRDefault="005A5DEC" w:rsidP="005A5DEC">
      <w:pPr>
        <w:pStyle w:val="EndNoteBibliography"/>
        <w:spacing w:after="360"/>
        <w:rPr>
          <w:noProof/>
        </w:rPr>
      </w:pPr>
      <w:r w:rsidRPr="005A5DEC">
        <w:rPr>
          <w:noProof/>
        </w:rPr>
        <w:t>102.</w:t>
      </w:r>
      <w:r w:rsidRPr="005A5DEC">
        <w:rPr>
          <w:noProof/>
        </w:rPr>
        <w:tab/>
        <w:t xml:space="preserve">King TE, Jr., Behr J, Brown KK, du Bois RM, Lancaster L, de Andrade JA, et al. BUILD-1: a randomized placebo-controlled trial of bosentan in idiopathic pulmonary fibrosis. </w:t>
      </w:r>
      <w:r w:rsidRPr="005A5DEC">
        <w:rPr>
          <w:i/>
          <w:noProof/>
        </w:rPr>
        <w:t>American journal of respiratory and critical care medicine</w:t>
      </w:r>
      <w:r w:rsidRPr="005A5DEC">
        <w:rPr>
          <w:noProof/>
        </w:rPr>
        <w:t>. 2008;177(1):75-81.</w:t>
      </w:r>
    </w:p>
    <w:p w14:paraId="37849573" w14:textId="77777777" w:rsidR="005A5DEC" w:rsidRPr="005A5DEC" w:rsidRDefault="005A5DEC" w:rsidP="005A5DEC">
      <w:pPr>
        <w:pStyle w:val="EndNoteBibliography"/>
        <w:spacing w:after="360"/>
        <w:rPr>
          <w:noProof/>
        </w:rPr>
      </w:pPr>
      <w:r w:rsidRPr="005A5DEC">
        <w:rPr>
          <w:noProof/>
        </w:rPr>
        <w:t>103.</w:t>
      </w:r>
      <w:r w:rsidRPr="005A5DEC">
        <w:rPr>
          <w:noProof/>
        </w:rPr>
        <w:tab/>
        <w:t xml:space="preserve">King TE, Jr., Brown KK, Raghu G, du Bois RM, Lynch DA, Martinez F, et al. BUILD-3: a randomized, controlled trial of bosentan in idiopathic pulmonary fibrosis. </w:t>
      </w:r>
      <w:r w:rsidRPr="005A5DEC">
        <w:rPr>
          <w:i/>
          <w:noProof/>
        </w:rPr>
        <w:t>American journal of respiratory and critical care medicine</w:t>
      </w:r>
      <w:r w:rsidRPr="005A5DEC">
        <w:rPr>
          <w:noProof/>
        </w:rPr>
        <w:t>. 2011;184(1):92-9.</w:t>
      </w:r>
    </w:p>
    <w:p w14:paraId="1048FDD4" w14:textId="77777777" w:rsidR="005A5DEC" w:rsidRPr="005A5DEC" w:rsidRDefault="005A5DEC" w:rsidP="005A5DEC">
      <w:pPr>
        <w:pStyle w:val="EndNoteBibliography"/>
        <w:spacing w:after="360"/>
        <w:rPr>
          <w:noProof/>
        </w:rPr>
      </w:pPr>
      <w:r w:rsidRPr="005A5DEC">
        <w:rPr>
          <w:noProof/>
        </w:rPr>
        <w:t>104.</w:t>
      </w:r>
      <w:r w:rsidRPr="005A5DEC">
        <w:rPr>
          <w:noProof/>
        </w:rPr>
        <w:tab/>
        <w:t xml:space="preserve">Raghu G, Brown KK, Bradford WZ, Starko K, Noble PW, Schwartz DA, et al. A placebo-controlled trial of interferon gamma-1b in patients with idiopathic pulmonary fibrosis. </w:t>
      </w:r>
      <w:r w:rsidRPr="005A5DEC">
        <w:rPr>
          <w:i/>
          <w:noProof/>
        </w:rPr>
        <w:t>New England Journal of Medicine</w:t>
      </w:r>
      <w:r w:rsidRPr="005A5DEC">
        <w:rPr>
          <w:noProof/>
        </w:rPr>
        <w:t>. 2004;350(2):125-33.</w:t>
      </w:r>
    </w:p>
    <w:p w14:paraId="5420452B" w14:textId="77777777" w:rsidR="005A5DEC" w:rsidRPr="005A5DEC" w:rsidRDefault="005A5DEC" w:rsidP="005A5DEC">
      <w:pPr>
        <w:pStyle w:val="EndNoteBibliography"/>
        <w:spacing w:after="360"/>
        <w:rPr>
          <w:noProof/>
        </w:rPr>
      </w:pPr>
      <w:r w:rsidRPr="005A5DEC">
        <w:rPr>
          <w:noProof/>
        </w:rPr>
        <w:t>105.</w:t>
      </w:r>
      <w:r w:rsidRPr="005A5DEC">
        <w:rPr>
          <w:noProof/>
        </w:rPr>
        <w:tab/>
        <w:t xml:space="preserve">Azuma A, Nukiwa T, Tsuboi E, Suga M, Abe S, Nakata K, et al. Double-blind, placebo-controlled trial of pirfenidone in patients with idiopathic pulmonary fibrosis. </w:t>
      </w:r>
      <w:r w:rsidRPr="005A5DEC">
        <w:rPr>
          <w:i/>
          <w:noProof/>
        </w:rPr>
        <w:t>American journal of respiratory and critical care medicine</w:t>
      </w:r>
      <w:r w:rsidRPr="005A5DEC">
        <w:rPr>
          <w:noProof/>
        </w:rPr>
        <w:t>. 2005;171(9):1040-7.</w:t>
      </w:r>
    </w:p>
    <w:p w14:paraId="58781E6C" w14:textId="77777777" w:rsidR="005A5DEC" w:rsidRPr="005A5DEC" w:rsidRDefault="005A5DEC" w:rsidP="005A5DEC">
      <w:pPr>
        <w:pStyle w:val="EndNoteBibliography"/>
        <w:spacing w:after="360"/>
        <w:rPr>
          <w:noProof/>
        </w:rPr>
      </w:pPr>
      <w:r w:rsidRPr="005A5DEC">
        <w:rPr>
          <w:noProof/>
        </w:rPr>
        <w:t>106.</w:t>
      </w:r>
      <w:r w:rsidRPr="005A5DEC">
        <w:rPr>
          <w:noProof/>
        </w:rPr>
        <w:tab/>
        <w:t xml:space="preserve">Demedts M, Behr J, Buhl R, Costabel U, Dekhuijzen R, Jansen HM, et al. High-dose acetylcysteine in idiopathic pulmonary fibrosis. </w:t>
      </w:r>
      <w:r w:rsidRPr="005A5DEC">
        <w:rPr>
          <w:i/>
          <w:noProof/>
        </w:rPr>
        <w:t>New England Journal of Medicine</w:t>
      </w:r>
      <w:r w:rsidRPr="005A5DEC">
        <w:rPr>
          <w:noProof/>
        </w:rPr>
        <w:t>. 2005;353:2229-42.</w:t>
      </w:r>
    </w:p>
    <w:p w14:paraId="4D727A87" w14:textId="77777777" w:rsidR="005A5DEC" w:rsidRPr="005A5DEC" w:rsidRDefault="005A5DEC" w:rsidP="005A5DEC">
      <w:pPr>
        <w:pStyle w:val="EndNoteBibliography"/>
        <w:spacing w:after="360"/>
        <w:rPr>
          <w:noProof/>
        </w:rPr>
      </w:pPr>
      <w:r w:rsidRPr="005A5DEC">
        <w:rPr>
          <w:noProof/>
        </w:rPr>
        <w:t>107.</w:t>
      </w:r>
      <w:r w:rsidRPr="005A5DEC">
        <w:rPr>
          <w:noProof/>
        </w:rPr>
        <w:tab/>
        <w:t xml:space="preserve">Taniguchi H, Ebina M, Kondoh Y, Ogura T, Azuma A, Suga M, et al. Pirfenidone in idiopathic pulmonary fibrosis. </w:t>
      </w:r>
      <w:r w:rsidRPr="005A5DEC">
        <w:rPr>
          <w:i/>
          <w:noProof/>
        </w:rPr>
        <w:t>European Respiratory Journal</w:t>
      </w:r>
      <w:r w:rsidRPr="005A5DEC">
        <w:rPr>
          <w:noProof/>
        </w:rPr>
        <w:t>. 2010;35:821-9.</w:t>
      </w:r>
    </w:p>
    <w:p w14:paraId="6B0F1F34" w14:textId="77777777" w:rsidR="005A5DEC" w:rsidRPr="005A5DEC" w:rsidRDefault="005A5DEC" w:rsidP="005A5DEC">
      <w:pPr>
        <w:pStyle w:val="EndNoteBibliography"/>
        <w:spacing w:after="360"/>
        <w:rPr>
          <w:noProof/>
        </w:rPr>
      </w:pPr>
      <w:r w:rsidRPr="005A5DEC">
        <w:rPr>
          <w:noProof/>
        </w:rPr>
        <w:t>108.</w:t>
      </w:r>
      <w:r w:rsidRPr="005A5DEC">
        <w:rPr>
          <w:noProof/>
        </w:rPr>
        <w:tab/>
        <w:t xml:space="preserve">King TE, Jr., Bradford WZ, Castro-Bernardini S, Fagan EA, Glaspole I, Glassberg MK, et al. A phase 3 trial of pirfenidone in patients with idiopathic pulmonary fibrosis. </w:t>
      </w:r>
      <w:r w:rsidRPr="005A5DEC">
        <w:rPr>
          <w:i/>
          <w:noProof/>
        </w:rPr>
        <w:t>New England Journal of Medicine</w:t>
      </w:r>
      <w:r w:rsidRPr="005A5DEC">
        <w:rPr>
          <w:noProof/>
        </w:rPr>
        <w:t>. 2014;370(22):2083-92.</w:t>
      </w:r>
    </w:p>
    <w:p w14:paraId="7E1494FE" w14:textId="77777777" w:rsidR="005A5DEC" w:rsidRPr="005A5DEC" w:rsidRDefault="005A5DEC" w:rsidP="005A5DEC">
      <w:pPr>
        <w:pStyle w:val="EndNoteBibliography"/>
        <w:spacing w:after="360"/>
        <w:rPr>
          <w:noProof/>
        </w:rPr>
      </w:pPr>
      <w:r w:rsidRPr="005A5DEC">
        <w:rPr>
          <w:noProof/>
        </w:rPr>
        <w:lastRenderedPageBreak/>
        <w:t>109.</w:t>
      </w:r>
      <w:r w:rsidRPr="005A5DEC">
        <w:rPr>
          <w:noProof/>
        </w:rPr>
        <w:tab/>
        <w:t xml:space="preserve">Latsi PI, du Bois RM, Nicholson AG, Colby TV, Bisirtzoglou D, Nikolakopoulou A, et al. Fibrotic Idiopathic Interstitial Pneumonia: The Prognostic Value of Longitudinal Functional Trends. </w:t>
      </w:r>
      <w:r w:rsidRPr="005A5DEC">
        <w:rPr>
          <w:i/>
          <w:noProof/>
        </w:rPr>
        <w:t>American journal of respiratory and critical care medicine</w:t>
      </w:r>
      <w:r w:rsidRPr="005A5DEC">
        <w:rPr>
          <w:noProof/>
        </w:rPr>
        <w:t>. 2003;168(5):531-7.</w:t>
      </w:r>
    </w:p>
    <w:p w14:paraId="1726529C" w14:textId="77777777" w:rsidR="005A5DEC" w:rsidRPr="005A5DEC" w:rsidRDefault="005A5DEC" w:rsidP="005A5DEC">
      <w:pPr>
        <w:pStyle w:val="EndNoteBibliography"/>
        <w:spacing w:after="360"/>
        <w:rPr>
          <w:noProof/>
        </w:rPr>
      </w:pPr>
      <w:r w:rsidRPr="005A5DEC">
        <w:rPr>
          <w:noProof/>
        </w:rPr>
        <w:t>110.</w:t>
      </w:r>
      <w:r w:rsidRPr="005A5DEC">
        <w:rPr>
          <w:noProof/>
        </w:rPr>
        <w:tab/>
        <w:t xml:space="preserve">Collard HR, King TE, Bartelson BB, Vourlekis JS, Schwarz MI, Brown KK. Changes in Clinical and Physiologic Variables Predict Survival in Idiopathic Pulmonary Fibrosis. </w:t>
      </w:r>
      <w:r w:rsidRPr="005A5DEC">
        <w:rPr>
          <w:i/>
          <w:noProof/>
        </w:rPr>
        <w:t>American journal of respiratory and critical care medicine</w:t>
      </w:r>
      <w:r w:rsidRPr="005A5DEC">
        <w:rPr>
          <w:noProof/>
        </w:rPr>
        <w:t>. 2003;168(5):538-42.</w:t>
      </w:r>
    </w:p>
    <w:p w14:paraId="2ED76986" w14:textId="77777777" w:rsidR="005A5DEC" w:rsidRPr="005A5DEC" w:rsidRDefault="005A5DEC" w:rsidP="005A5DEC">
      <w:pPr>
        <w:pStyle w:val="EndNoteBibliography"/>
        <w:spacing w:after="360"/>
        <w:rPr>
          <w:noProof/>
        </w:rPr>
      </w:pPr>
      <w:r w:rsidRPr="005A5DEC">
        <w:rPr>
          <w:noProof/>
        </w:rPr>
        <w:t>111.</w:t>
      </w:r>
      <w:r w:rsidRPr="005A5DEC">
        <w:rPr>
          <w:noProof/>
        </w:rPr>
        <w:tab/>
        <w:t xml:space="preserve">Jegal Y, Kim DS, Shim TS, Lim CM, Do Lee S, Koh Y, et al. Physiology is a stronger predictor of survival than pathology in fibrotic interstitial pneumonia. </w:t>
      </w:r>
      <w:r w:rsidRPr="005A5DEC">
        <w:rPr>
          <w:i/>
          <w:noProof/>
        </w:rPr>
        <w:t>American Journal of Respiratory &amp; Critical Care Medicine</w:t>
      </w:r>
      <w:r w:rsidRPr="005A5DEC">
        <w:rPr>
          <w:noProof/>
        </w:rPr>
        <w:t>. 2005;171(6):639-44.</w:t>
      </w:r>
    </w:p>
    <w:p w14:paraId="0989C23B" w14:textId="77777777" w:rsidR="005A5DEC" w:rsidRPr="005A5DEC" w:rsidRDefault="005A5DEC" w:rsidP="005A5DEC">
      <w:pPr>
        <w:pStyle w:val="EndNoteBibliography"/>
        <w:spacing w:after="360"/>
        <w:rPr>
          <w:noProof/>
        </w:rPr>
      </w:pPr>
      <w:r w:rsidRPr="005A5DEC">
        <w:rPr>
          <w:noProof/>
        </w:rPr>
        <w:t>112.</w:t>
      </w:r>
      <w:r w:rsidRPr="005A5DEC">
        <w:rPr>
          <w:noProof/>
        </w:rPr>
        <w:tab/>
        <w:t xml:space="preserve">Zappala CJ, Latsi PI, Nicholson AG, Colby TV, Cramer D, Renzoni EA, et al. Marginal decline in forced vital capacity is associated with a poor outcome in idiopathic pulmonary fibrosis. </w:t>
      </w:r>
      <w:r w:rsidRPr="005A5DEC">
        <w:rPr>
          <w:i/>
          <w:noProof/>
        </w:rPr>
        <w:t>European Respiratory Journal</w:t>
      </w:r>
      <w:r w:rsidRPr="005A5DEC">
        <w:rPr>
          <w:noProof/>
        </w:rPr>
        <w:t>. 2010;35(4):830-6.</w:t>
      </w:r>
    </w:p>
    <w:p w14:paraId="25F4865C" w14:textId="77777777" w:rsidR="005A5DEC" w:rsidRPr="005A5DEC" w:rsidRDefault="005A5DEC" w:rsidP="005A5DEC">
      <w:pPr>
        <w:pStyle w:val="EndNoteBibliography"/>
        <w:spacing w:after="360"/>
        <w:rPr>
          <w:noProof/>
        </w:rPr>
      </w:pPr>
      <w:r w:rsidRPr="005A5DEC">
        <w:rPr>
          <w:noProof/>
        </w:rPr>
        <w:t>113.</w:t>
      </w:r>
      <w:r w:rsidRPr="005A5DEC">
        <w:rPr>
          <w:noProof/>
        </w:rPr>
        <w:tab/>
        <w:t xml:space="preserve">Schmidt SL, Tayob N, Han MK, Zappala C, Kervitsky D, Murray S, et al. Predicting pulmonary fibrosis disease course from past trends in pulmonary function. </w:t>
      </w:r>
      <w:r w:rsidRPr="005A5DEC">
        <w:rPr>
          <w:i/>
          <w:noProof/>
        </w:rPr>
        <w:t>Chest</w:t>
      </w:r>
      <w:r w:rsidRPr="005A5DEC">
        <w:rPr>
          <w:noProof/>
        </w:rPr>
        <w:t>. 2014;145(3):579-85.</w:t>
      </w:r>
    </w:p>
    <w:p w14:paraId="6C6DDC11" w14:textId="77777777" w:rsidR="005A5DEC" w:rsidRPr="005A5DEC" w:rsidRDefault="005A5DEC" w:rsidP="005A5DEC">
      <w:pPr>
        <w:pStyle w:val="EndNoteBibliography"/>
        <w:spacing w:after="360"/>
        <w:rPr>
          <w:noProof/>
        </w:rPr>
      </w:pPr>
      <w:r w:rsidRPr="005A5DEC">
        <w:rPr>
          <w:noProof/>
        </w:rPr>
        <w:t>114.</w:t>
      </w:r>
      <w:r w:rsidRPr="005A5DEC">
        <w:rPr>
          <w:noProof/>
        </w:rPr>
        <w:tab/>
        <w:t xml:space="preserve">Nathan SD, Albera C, Bradford WZ, Costabel U, du Bois RM, Fagan EA, et al. Effect of continued treatment with pirfenidone following clinically meaningful declines in forced vital capacity: analysis of data from three phase 3 trials in patients with idiopathic pulmonary fibrosis. </w:t>
      </w:r>
      <w:r w:rsidRPr="005A5DEC">
        <w:rPr>
          <w:i/>
          <w:noProof/>
        </w:rPr>
        <w:t>Thorax</w:t>
      </w:r>
      <w:r w:rsidRPr="005A5DEC">
        <w:rPr>
          <w:noProof/>
        </w:rPr>
        <w:t>. 2016;71(5):429-35.</w:t>
      </w:r>
    </w:p>
    <w:p w14:paraId="77148DE7" w14:textId="77777777" w:rsidR="005A5DEC" w:rsidRPr="005A5DEC" w:rsidRDefault="005A5DEC" w:rsidP="005A5DEC">
      <w:pPr>
        <w:pStyle w:val="EndNoteBibliography"/>
        <w:spacing w:after="360"/>
        <w:rPr>
          <w:noProof/>
        </w:rPr>
      </w:pPr>
      <w:r w:rsidRPr="005A5DEC">
        <w:rPr>
          <w:noProof/>
        </w:rPr>
        <w:t>115.</w:t>
      </w:r>
      <w:r w:rsidRPr="005A5DEC">
        <w:rPr>
          <w:noProof/>
        </w:rPr>
        <w:tab/>
        <w:t xml:space="preserve">Wells AU. Forced vital capacity as a primary end point in idiopathic pulmonary fibrosis treatment trials: making a silk purse from a sow's ear. </w:t>
      </w:r>
      <w:r w:rsidRPr="005A5DEC">
        <w:rPr>
          <w:i/>
          <w:noProof/>
        </w:rPr>
        <w:t>Thorax</w:t>
      </w:r>
      <w:r w:rsidRPr="005A5DEC">
        <w:rPr>
          <w:noProof/>
        </w:rPr>
        <w:t>. 2013;68(4):309-10.</w:t>
      </w:r>
    </w:p>
    <w:p w14:paraId="68B1ED2A" w14:textId="77777777" w:rsidR="005A5DEC" w:rsidRPr="005A5DEC" w:rsidRDefault="005A5DEC" w:rsidP="005A5DEC">
      <w:pPr>
        <w:pStyle w:val="EndNoteBibliography"/>
        <w:spacing w:after="360"/>
        <w:rPr>
          <w:noProof/>
        </w:rPr>
      </w:pPr>
      <w:r w:rsidRPr="005A5DEC">
        <w:rPr>
          <w:noProof/>
        </w:rPr>
        <w:t>116.</w:t>
      </w:r>
      <w:r w:rsidRPr="005A5DEC">
        <w:rPr>
          <w:noProof/>
        </w:rPr>
        <w:tab/>
        <w:t xml:space="preserve">Richeldi L, Ryerson CJ, Lee JS, Wolters PJ, Koth LL, Ley B, et al. Relative versus absolute change in forced vital capacity in idiopathic pulmonary fibrosis. </w:t>
      </w:r>
      <w:r w:rsidRPr="005A5DEC">
        <w:rPr>
          <w:i/>
          <w:noProof/>
        </w:rPr>
        <w:t>Thorax</w:t>
      </w:r>
      <w:r w:rsidRPr="005A5DEC">
        <w:rPr>
          <w:noProof/>
        </w:rPr>
        <w:t>. 2012;67(5):407-11.</w:t>
      </w:r>
    </w:p>
    <w:p w14:paraId="75210CB8" w14:textId="77777777" w:rsidR="005A5DEC" w:rsidRPr="005A5DEC" w:rsidRDefault="005A5DEC" w:rsidP="005A5DEC">
      <w:pPr>
        <w:pStyle w:val="EndNoteBibliography"/>
        <w:spacing w:after="360"/>
        <w:rPr>
          <w:noProof/>
        </w:rPr>
      </w:pPr>
      <w:r w:rsidRPr="005A5DEC">
        <w:rPr>
          <w:noProof/>
        </w:rPr>
        <w:t>117.</w:t>
      </w:r>
      <w:r w:rsidRPr="005A5DEC">
        <w:rPr>
          <w:noProof/>
        </w:rPr>
        <w:tab/>
        <w:t xml:space="preserve">Quanjer PH, Stanojevic S, Cole TJ, Baur X, Hall GL, Culver BH, et al. Multi-ethnic reference values for spirometry for the 3–95-yr age range: the global lung function 2012 equations. </w:t>
      </w:r>
      <w:r w:rsidRPr="005A5DEC">
        <w:rPr>
          <w:i/>
          <w:noProof/>
        </w:rPr>
        <w:t>European Respiratory Journal</w:t>
      </w:r>
      <w:r w:rsidRPr="005A5DEC">
        <w:rPr>
          <w:noProof/>
        </w:rPr>
        <w:t>. 2012;40(6):1324-43.</w:t>
      </w:r>
    </w:p>
    <w:p w14:paraId="5310CC30" w14:textId="77777777" w:rsidR="005A5DEC" w:rsidRPr="005A5DEC" w:rsidRDefault="005A5DEC" w:rsidP="005A5DEC">
      <w:pPr>
        <w:pStyle w:val="EndNoteBibliography"/>
        <w:spacing w:after="360"/>
        <w:rPr>
          <w:noProof/>
        </w:rPr>
      </w:pPr>
      <w:r w:rsidRPr="005A5DEC">
        <w:rPr>
          <w:noProof/>
        </w:rPr>
        <w:t>118.</w:t>
      </w:r>
      <w:r w:rsidRPr="005A5DEC">
        <w:rPr>
          <w:noProof/>
        </w:rPr>
        <w:tab/>
        <w:t xml:space="preserve">Quanjer PH, Tammeling GJ, Cotes JE, Pedersen OF, Peslin R, Yernault JC. [Lung volumes and forced ventilatory flows. Work Group on Standardization of Respiratory Function Tests. European Community for Coal and Steel. Official position of the European Respiratory Society]. </w:t>
      </w:r>
      <w:r w:rsidRPr="005A5DEC">
        <w:rPr>
          <w:i/>
          <w:noProof/>
        </w:rPr>
        <w:t>Revue des maladies respiratoires</w:t>
      </w:r>
      <w:r w:rsidRPr="005A5DEC">
        <w:rPr>
          <w:noProof/>
        </w:rPr>
        <w:t>. 1994;11 Suppl 3:5-40.</w:t>
      </w:r>
    </w:p>
    <w:p w14:paraId="43301902" w14:textId="77777777" w:rsidR="005A5DEC" w:rsidRPr="005A5DEC" w:rsidRDefault="005A5DEC" w:rsidP="005A5DEC">
      <w:pPr>
        <w:pStyle w:val="EndNoteBibliography"/>
        <w:spacing w:after="360"/>
        <w:rPr>
          <w:noProof/>
        </w:rPr>
      </w:pPr>
      <w:r w:rsidRPr="005A5DEC">
        <w:rPr>
          <w:noProof/>
        </w:rPr>
        <w:t>119.</w:t>
      </w:r>
      <w:r w:rsidRPr="005A5DEC">
        <w:rPr>
          <w:noProof/>
        </w:rPr>
        <w:tab/>
        <w:t xml:space="preserve">Cliff I, Ali A, Spiteri M, Stone H. P282 Comparitive use of nhanes III, ECCS and GLI prediction equations in determining spirometric indices and suitability for anti-fibrotic therapy in patients with idiopathic pulmonary fibrosis. </w:t>
      </w:r>
      <w:r w:rsidRPr="005A5DEC">
        <w:rPr>
          <w:i/>
          <w:noProof/>
        </w:rPr>
        <w:t>Thorax</w:t>
      </w:r>
      <w:r w:rsidRPr="005A5DEC">
        <w:rPr>
          <w:noProof/>
        </w:rPr>
        <w:t>. 2016;71(Suppl 3):A241-A2.</w:t>
      </w:r>
    </w:p>
    <w:p w14:paraId="4D195799" w14:textId="77777777" w:rsidR="005A5DEC" w:rsidRPr="005A5DEC" w:rsidRDefault="005A5DEC" w:rsidP="005A5DEC">
      <w:pPr>
        <w:pStyle w:val="EndNoteBibliography"/>
        <w:spacing w:after="360"/>
        <w:rPr>
          <w:noProof/>
        </w:rPr>
      </w:pPr>
      <w:r w:rsidRPr="005A5DEC">
        <w:rPr>
          <w:noProof/>
        </w:rPr>
        <w:lastRenderedPageBreak/>
        <w:t>120.</w:t>
      </w:r>
      <w:r w:rsidRPr="005A5DEC">
        <w:rPr>
          <w:noProof/>
        </w:rPr>
        <w:tab/>
        <w:t xml:space="preserve">Cottin V. The impact of emphysema in pulmonary fibrosis. </w:t>
      </w:r>
      <w:r w:rsidRPr="005A5DEC">
        <w:rPr>
          <w:i/>
          <w:noProof/>
        </w:rPr>
        <w:t>European Respiratory Review</w:t>
      </w:r>
      <w:r w:rsidRPr="005A5DEC">
        <w:rPr>
          <w:noProof/>
        </w:rPr>
        <w:t>. 2013;22(128):153-7.</w:t>
      </w:r>
    </w:p>
    <w:p w14:paraId="7750ACC6" w14:textId="77777777" w:rsidR="005A5DEC" w:rsidRPr="005A5DEC" w:rsidRDefault="005A5DEC" w:rsidP="005A5DEC">
      <w:pPr>
        <w:pStyle w:val="EndNoteBibliography"/>
        <w:spacing w:after="360"/>
        <w:rPr>
          <w:noProof/>
        </w:rPr>
      </w:pPr>
      <w:r w:rsidRPr="005A5DEC">
        <w:rPr>
          <w:noProof/>
        </w:rPr>
        <w:t>121.</w:t>
      </w:r>
      <w:r w:rsidRPr="005A5DEC">
        <w:rPr>
          <w:noProof/>
        </w:rPr>
        <w:tab/>
        <w:t xml:space="preserve">Wells AU, Hansell DM, Rubens MB, Cailes JB, Black CM, du Bois RM. Functional impairment in lone cryptogenic fibrosing alveolitis and fibrosing alveolitis associated with systemic sclerosis: a comparison. </w:t>
      </w:r>
      <w:r w:rsidRPr="005A5DEC">
        <w:rPr>
          <w:i/>
          <w:noProof/>
        </w:rPr>
        <w:t>Americal Journal of Respiratory and Critical Care Medicine</w:t>
      </w:r>
      <w:r w:rsidRPr="005A5DEC">
        <w:rPr>
          <w:noProof/>
        </w:rPr>
        <w:t>. 1997;155(5):1657-64.</w:t>
      </w:r>
    </w:p>
    <w:p w14:paraId="2A8C4605" w14:textId="77777777" w:rsidR="005A5DEC" w:rsidRPr="005A5DEC" w:rsidRDefault="005A5DEC" w:rsidP="005A5DEC">
      <w:pPr>
        <w:pStyle w:val="EndNoteBibliography"/>
        <w:spacing w:after="360"/>
        <w:rPr>
          <w:noProof/>
        </w:rPr>
      </w:pPr>
      <w:r w:rsidRPr="005A5DEC">
        <w:rPr>
          <w:noProof/>
        </w:rPr>
        <w:t>122.</w:t>
      </w:r>
      <w:r w:rsidRPr="005A5DEC">
        <w:rPr>
          <w:noProof/>
        </w:rPr>
        <w:tab/>
        <w:t xml:space="preserve">Cottin V, Le Pavec J, Prevot G, Mal H, Humbert M, Simonneau G, et al. Pulmonary hypertension in patients with combined pulmonary fibrosis and emphysema syndrome. </w:t>
      </w:r>
      <w:r w:rsidRPr="005A5DEC">
        <w:rPr>
          <w:i/>
          <w:noProof/>
        </w:rPr>
        <w:t>European Respiratory Journal</w:t>
      </w:r>
      <w:r w:rsidRPr="005A5DEC">
        <w:rPr>
          <w:noProof/>
        </w:rPr>
        <w:t>. 2010;35(1):105-11.</w:t>
      </w:r>
    </w:p>
    <w:p w14:paraId="20B89910" w14:textId="77777777" w:rsidR="005A5DEC" w:rsidRPr="005A5DEC" w:rsidRDefault="005A5DEC" w:rsidP="005A5DEC">
      <w:pPr>
        <w:pStyle w:val="EndNoteBibliography"/>
        <w:spacing w:after="360"/>
        <w:rPr>
          <w:noProof/>
        </w:rPr>
      </w:pPr>
      <w:r w:rsidRPr="005A5DEC">
        <w:rPr>
          <w:noProof/>
        </w:rPr>
        <w:t>123.</w:t>
      </w:r>
      <w:r w:rsidRPr="005A5DEC">
        <w:rPr>
          <w:noProof/>
        </w:rPr>
        <w:tab/>
        <w:t xml:space="preserve">Schmidt-Nielsen B. August and Marie Krogh and respiratory physiology. </w:t>
      </w:r>
      <w:r w:rsidRPr="005A5DEC">
        <w:rPr>
          <w:i/>
          <w:noProof/>
        </w:rPr>
        <w:t>Journal of applied physiology: respiratory, environmental and exercise physiology</w:t>
      </w:r>
      <w:r w:rsidRPr="005A5DEC">
        <w:rPr>
          <w:noProof/>
        </w:rPr>
        <w:t>. 1984;57(2):293-303.</w:t>
      </w:r>
    </w:p>
    <w:p w14:paraId="5934D86A" w14:textId="77777777" w:rsidR="005A5DEC" w:rsidRPr="005A5DEC" w:rsidRDefault="005A5DEC" w:rsidP="005A5DEC">
      <w:pPr>
        <w:pStyle w:val="EndNoteBibliography"/>
        <w:spacing w:after="360"/>
        <w:rPr>
          <w:noProof/>
        </w:rPr>
      </w:pPr>
      <w:r w:rsidRPr="005A5DEC">
        <w:rPr>
          <w:noProof/>
        </w:rPr>
        <w:t>124.</w:t>
      </w:r>
      <w:r w:rsidRPr="005A5DEC">
        <w:rPr>
          <w:noProof/>
        </w:rPr>
        <w:tab/>
        <w:t xml:space="preserve">Roughton FJW, Forster RE. Relative importance of diffusion and chemical reaction rates in determining rate of exchange of gases in the human lung, with special reference to true diffusing capacity of pulmonary membrane and volume of blood in lung capillaries. </w:t>
      </w:r>
      <w:r w:rsidRPr="005A5DEC">
        <w:rPr>
          <w:i/>
          <w:noProof/>
        </w:rPr>
        <w:t>Journal of applied physiology</w:t>
      </w:r>
      <w:r w:rsidRPr="005A5DEC">
        <w:rPr>
          <w:noProof/>
        </w:rPr>
        <w:t>. 1957;11(2):290-302.</w:t>
      </w:r>
    </w:p>
    <w:p w14:paraId="1E8355E7" w14:textId="77777777" w:rsidR="005A5DEC" w:rsidRPr="005A5DEC" w:rsidRDefault="005A5DEC" w:rsidP="005A5DEC">
      <w:pPr>
        <w:pStyle w:val="EndNoteBibliography"/>
        <w:spacing w:after="360"/>
        <w:rPr>
          <w:noProof/>
        </w:rPr>
      </w:pPr>
      <w:r w:rsidRPr="005A5DEC">
        <w:rPr>
          <w:noProof/>
        </w:rPr>
        <w:t>125.</w:t>
      </w:r>
      <w:r w:rsidRPr="005A5DEC">
        <w:rPr>
          <w:noProof/>
        </w:rPr>
        <w:tab/>
        <w:t xml:space="preserve">Graham BL, Brusasco V, Burgos F, Cooper BG, Jensen R, Kendrick A, et al. 2017 ERS/ATS standards for single-breath carbon monoxide uptake in the lung. </w:t>
      </w:r>
      <w:r w:rsidRPr="005A5DEC">
        <w:rPr>
          <w:i/>
          <w:noProof/>
        </w:rPr>
        <w:t>European Respiratory Journal</w:t>
      </w:r>
      <w:r w:rsidRPr="005A5DEC">
        <w:rPr>
          <w:noProof/>
        </w:rPr>
        <w:t>. 2017;49(1).</w:t>
      </w:r>
    </w:p>
    <w:p w14:paraId="57DD969A" w14:textId="77777777" w:rsidR="005A5DEC" w:rsidRPr="005A5DEC" w:rsidRDefault="005A5DEC" w:rsidP="005A5DEC">
      <w:pPr>
        <w:pStyle w:val="EndNoteBibliography"/>
        <w:spacing w:after="360"/>
        <w:rPr>
          <w:noProof/>
        </w:rPr>
      </w:pPr>
      <w:r w:rsidRPr="005A5DEC">
        <w:rPr>
          <w:noProof/>
        </w:rPr>
        <w:t>126.</w:t>
      </w:r>
      <w:r w:rsidRPr="005A5DEC">
        <w:rPr>
          <w:noProof/>
        </w:rPr>
        <w:tab/>
        <w:t>Levitzky MG. Pulmomary Physiology. 8th ed: McGraw-Hill Companies Inc; 2013.</w:t>
      </w:r>
    </w:p>
    <w:p w14:paraId="3889904C" w14:textId="77777777" w:rsidR="005A5DEC" w:rsidRPr="005A5DEC" w:rsidRDefault="005A5DEC" w:rsidP="005A5DEC">
      <w:pPr>
        <w:pStyle w:val="EndNoteBibliography"/>
        <w:spacing w:after="360"/>
        <w:rPr>
          <w:noProof/>
        </w:rPr>
      </w:pPr>
      <w:r w:rsidRPr="005A5DEC">
        <w:rPr>
          <w:noProof/>
        </w:rPr>
        <w:t>127.</w:t>
      </w:r>
      <w:r w:rsidRPr="005A5DEC">
        <w:rPr>
          <w:noProof/>
        </w:rPr>
        <w:tab/>
        <w:t xml:space="preserve">Pastre J, Plantier L, Planes C, Borie R, Nunes H, Delclaux C, et al. Different KCO and VA combinations exist for the same DLCO value in patients with diffuse parenchymal lung diseases. </w:t>
      </w:r>
      <w:r w:rsidRPr="005A5DEC">
        <w:rPr>
          <w:i/>
          <w:noProof/>
        </w:rPr>
        <w:t>BMC pulmonary medicine</w:t>
      </w:r>
      <w:r w:rsidRPr="005A5DEC">
        <w:rPr>
          <w:noProof/>
        </w:rPr>
        <w:t>. 2015;15(1):100.</w:t>
      </w:r>
    </w:p>
    <w:p w14:paraId="336D0214" w14:textId="77777777" w:rsidR="005A5DEC" w:rsidRPr="005A5DEC" w:rsidRDefault="005A5DEC" w:rsidP="005A5DEC">
      <w:pPr>
        <w:pStyle w:val="EndNoteBibliography"/>
        <w:spacing w:after="360"/>
        <w:rPr>
          <w:noProof/>
        </w:rPr>
      </w:pPr>
      <w:r w:rsidRPr="005A5DEC">
        <w:rPr>
          <w:noProof/>
        </w:rPr>
        <w:t>128.</w:t>
      </w:r>
      <w:r w:rsidRPr="005A5DEC">
        <w:rPr>
          <w:noProof/>
        </w:rPr>
        <w:tab/>
        <w:t xml:space="preserve">Peelen L, Wells AU, Prijs M, Blumenthal JP, van Steenwijk RP, Jonkers RE, et al. Fibrotic idiopathic interstitial pneumonias: mortality is linked to a decline in gas transfer. </w:t>
      </w:r>
      <w:r w:rsidRPr="005A5DEC">
        <w:rPr>
          <w:i/>
          <w:noProof/>
        </w:rPr>
        <w:t>Respirology</w:t>
      </w:r>
      <w:r w:rsidRPr="005A5DEC">
        <w:rPr>
          <w:noProof/>
        </w:rPr>
        <w:t>. 2010;15(8):1233-43.</w:t>
      </w:r>
    </w:p>
    <w:p w14:paraId="3149B1C8" w14:textId="77777777" w:rsidR="005A5DEC" w:rsidRPr="005A5DEC" w:rsidRDefault="005A5DEC" w:rsidP="005A5DEC">
      <w:pPr>
        <w:pStyle w:val="EndNoteBibliography"/>
        <w:spacing w:after="360"/>
        <w:rPr>
          <w:noProof/>
        </w:rPr>
      </w:pPr>
      <w:r w:rsidRPr="005A5DEC">
        <w:rPr>
          <w:noProof/>
        </w:rPr>
        <w:t>129.</w:t>
      </w:r>
      <w:r w:rsidRPr="005A5DEC">
        <w:rPr>
          <w:noProof/>
        </w:rPr>
        <w:tab/>
        <w:t xml:space="preserve">Flaherty KR, Mumford JA, Murray S, Kazerooni EA, Gross BH, Colby TV, et al. Prognostic Implications of Physiologic and Radiographic Changes in Idiopathic Interstitial Pneumonia. </w:t>
      </w:r>
      <w:r w:rsidRPr="005A5DEC">
        <w:rPr>
          <w:i/>
          <w:noProof/>
        </w:rPr>
        <w:t>American journal of respiratory and critical care medicine</w:t>
      </w:r>
      <w:r w:rsidRPr="005A5DEC">
        <w:rPr>
          <w:noProof/>
        </w:rPr>
        <w:t>. 2003;168(5):543-8.</w:t>
      </w:r>
    </w:p>
    <w:p w14:paraId="10273116" w14:textId="77777777" w:rsidR="005A5DEC" w:rsidRPr="005A5DEC" w:rsidRDefault="005A5DEC" w:rsidP="005A5DEC">
      <w:pPr>
        <w:pStyle w:val="EndNoteBibliography"/>
        <w:spacing w:after="360"/>
        <w:rPr>
          <w:noProof/>
        </w:rPr>
      </w:pPr>
      <w:r w:rsidRPr="005A5DEC">
        <w:rPr>
          <w:noProof/>
        </w:rPr>
        <w:t>130.</w:t>
      </w:r>
      <w:r w:rsidRPr="005A5DEC">
        <w:rPr>
          <w:noProof/>
        </w:rPr>
        <w:tab/>
        <w:t xml:space="preserve">Punjabi NM, Shade D, Patel AM, Wise RA. Measurement variability in single-breath diffusing capacity of the lung. </w:t>
      </w:r>
      <w:r w:rsidRPr="005A5DEC">
        <w:rPr>
          <w:i/>
          <w:noProof/>
        </w:rPr>
        <w:t>Chest</w:t>
      </w:r>
      <w:r w:rsidRPr="005A5DEC">
        <w:rPr>
          <w:noProof/>
        </w:rPr>
        <w:t>. 2003;123(4):1082-9.</w:t>
      </w:r>
    </w:p>
    <w:p w14:paraId="7D78A0BA" w14:textId="77777777" w:rsidR="005A5DEC" w:rsidRPr="005A5DEC" w:rsidRDefault="005A5DEC" w:rsidP="005A5DEC">
      <w:pPr>
        <w:pStyle w:val="EndNoteBibliography"/>
        <w:spacing w:after="360"/>
        <w:rPr>
          <w:noProof/>
        </w:rPr>
      </w:pPr>
      <w:r w:rsidRPr="005A5DEC">
        <w:rPr>
          <w:noProof/>
        </w:rPr>
        <w:t>131.</w:t>
      </w:r>
      <w:r w:rsidRPr="005A5DEC">
        <w:rPr>
          <w:noProof/>
        </w:rPr>
        <w:tab/>
        <w:t xml:space="preserve">Portillo K, Morera J. Combined Pulmonary Fibrosis and Emphysema Syndrome: A New Phenotype within the Spectrum of Smoking-Related Interstitial Lung Disease. </w:t>
      </w:r>
      <w:r w:rsidRPr="005A5DEC">
        <w:rPr>
          <w:i/>
          <w:noProof/>
        </w:rPr>
        <w:t>Pulmonary medicine</w:t>
      </w:r>
      <w:r w:rsidRPr="005A5DEC">
        <w:rPr>
          <w:noProof/>
        </w:rPr>
        <w:t>. 2012;2012:867-70.</w:t>
      </w:r>
    </w:p>
    <w:p w14:paraId="52EBEAE4" w14:textId="77777777" w:rsidR="005A5DEC" w:rsidRPr="005A5DEC" w:rsidRDefault="005A5DEC" w:rsidP="005A5DEC">
      <w:pPr>
        <w:pStyle w:val="EndNoteBibliography"/>
        <w:spacing w:after="360"/>
        <w:rPr>
          <w:noProof/>
        </w:rPr>
      </w:pPr>
      <w:r w:rsidRPr="005A5DEC">
        <w:rPr>
          <w:noProof/>
        </w:rPr>
        <w:t>132.</w:t>
      </w:r>
      <w:r w:rsidRPr="005A5DEC">
        <w:rPr>
          <w:noProof/>
        </w:rPr>
        <w:tab/>
        <w:t xml:space="preserve">Ley B, Ryerson CJ, Vittinghoff E, Ryu JH, Tomassetti S, Lee JS, et al. A multidimensional index and staging system for idiopathic pulmonary fibrosis. </w:t>
      </w:r>
      <w:r w:rsidRPr="005A5DEC">
        <w:rPr>
          <w:i/>
          <w:noProof/>
        </w:rPr>
        <w:t>Ann Intern Med</w:t>
      </w:r>
      <w:r w:rsidRPr="005A5DEC">
        <w:rPr>
          <w:noProof/>
        </w:rPr>
        <w:t>. 2012;156(10):684-91.</w:t>
      </w:r>
    </w:p>
    <w:p w14:paraId="764C3B52" w14:textId="77777777" w:rsidR="005A5DEC" w:rsidRPr="005A5DEC" w:rsidRDefault="005A5DEC" w:rsidP="005A5DEC">
      <w:pPr>
        <w:pStyle w:val="EndNoteBibliography"/>
        <w:spacing w:after="360"/>
        <w:rPr>
          <w:noProof/>
        </w:rPr>
      </w:pPr>
      <w:r w:rsidRPr="005A5DEC">
        <w:rPr>
          <w:noProof/>
        </w:rPr>
        <w:lastRenderedPageBreak/>
        <w:t>133.</w:t>
      </w:r>
      <w:r w:rsidRPr="005A5DEC">
        <w:rPr>
          <w:noProof/>
        </w:rPr>
        <w:tab/>
        <w:t xml:space="preserve">Guenard H, Varene N, Vaida P. Determination of lung capillary blood volume and membrane diffusing capacity in man by the measurements of NO and CO transfer. </w:t>
      </w:r>
      <w:r w:rsidRPr="005A5DEC">
        <w:rPr>
          <w:i/>
          <w:noProof/>
        </w:rPr>
        <w:t>Respiration Physiology</w:t>
      </w:r>
      <w:r w:rsidRPr="005A5DEC">
        <w:rPr>
          <w:noProof/>
        </w:rPr>
        <w:t>. 1987;70(1):113-20.</w:t>
      </w:r>
    </w:p>
    <w:p w14:paraId="635C918A" w14:textId="77777777" w:rsidR="005A5DEC" w:rsidRPr="005A5DEC" w:rsidRDefault="005A5DEC" w:rsidP="005A5DEC">
      <w:pPr>
        <w:pStyle w:val="EndNoteBibliography"/>
        <w:spacing w:after="360"/>
        <w:rPr>
          <w:noProof/>
        </w:rPr>
      </w:pPr>
      <w:r w:rsidRPr="005A5DEC">
        <w:rPr>
          <w:noProof/>
        </w:rPr>
        <w:t>134.</w:t>
      </w:r>
      <w:r w:rsidRPr="005A5DEC">
        <w:rPr>
          <w:noProof/>
        </w:rPr>
        <w:tab/>
        <w:t>Hughes JMB, van der Lee I. The T</w:t>
      </w:r>
      <w:r w:rsidRPr="005A5DEC">
        <w:rPr>
          <w:noProof/>
          <w:vertAlign w:val="subscript"/>
        </w:rPr>
        <w:t>L,NO</w:t>
      </w:r>
      <w:r w:rsidRPr="005A5DEC">
        <w:rPr>
          <w:noProof/>
        </w:rPr>
        <w:t>/T</w:t>
      </w:r>
      <w:r w:rsidRPr="005A5DEC">
        <w:rPr>
          <w:noProof/>
          <w:vertAlign w:val="subscript"/>
        </w:rPr>
        <w:t>L,CO</w:t>
      </w:r>
      <w:r w:rsidRPr="005A5DEC">
        <w:rPr>
          <w:noProof/>
        </w:rPr>
        <w:t xml:space="preserve"> ratio in pulmonary function test interpretation. </w:t>
      </w:r>
      <w:r w:rsidRPr="005A5DEC">
        <w:rPr>
          <w:i/>
          <w:noProof/>
        </w:rPr>
        <w:t>European Respiratory Journal</w:t>
      </w:r>
      <w:r w:rsidRPr="005A5DEC">
        <w:rPr>
          <w:noProof/>
        </w:rPr>
        <w:t>. 2013;41(2):453-61.</w:t>
      </w:r>
    </w:p>
    <w:p w14:paraId="443C3720" w14:textId="77777777" w:rsidR="005A5DEC" w:rsidRPr="005A5DEC" w:rsidRDefault="005A5DEC" w:rsidP="005A5DEC">
      <w:pPr>
        <w:pStyle w:val="EndNoteBibliography"/>
        <w:spacing w:after="360"/>
        <w:rPr>
          <w:noProof/>
        </w:rPr>
      </w:pPr>
      <w:r w:rsidRPr="005A5DEC">
        <w:rPr>
          <w:noProof/>
        </w:rPr>
        <w:t>135.</w:t>
      </w:r>
      <w:r w:rsidRPr="005A5DEC">
        <w:rPr>
          <w:noProof/>
        </w:rPr>
        <w:tab/>
        <w:t xml:space="preserve">Phansalkar AR, Hanson CM, Shakir AR, Robert L. Johnson J, Hsia CCW. Nitric Oxide Diffusing Capacity and Alveolar Microvascular Recruitment in Sarcoidosis. </w:t>
      </w:r>
      <w:r w:rsidRPr="005A5DEC">
        <w:rPr>
          <w:i/>
          <w:noProof/>
        </w:rPr>
        <w:t>American journal of respiratory and critical care medicine</w:t>
      </w:r>
      <w:r w:rsidRPr="005A5DEC">
        <w:rPr>
          <w:noProof/>
        </w:rPr>
        <w:t>. 2004;169(9):1034-40.</w:t>
      </w:r>
    </w:p>
    <w:p w14:paraId="491F5E56" w14:textId="77777777" w:rsidR="005A5DEC" w:rsidRPr="005A5DEC" w:rsidRDefault="005A5DEC" w:rsidP="005A5DEC">
      <w:pPr>
        <w:pStyle w:val="EndNoteBibliography"/>
        <w:spacing w:after="360"/>
        <w:rPr>
          <w:noProof/>
        </w:rPr>
      </w:pPr>
      <w:r w:rsidRPr="005A5DEC">
        <w:rPr>
          <w:noProof/>
        </w:rPr>
        <w:t>136.</w:t>
      </w:r>
      <w:r w:rsidRPr="005A5DEC">
        <w:rPr>
          <w:noProof/>
        </w:rPr>
        <w:tab/>
        <w:t xml:space="preserve">van der Lee I, Zanen P, Grutters JC, Snijder RJ, van den Bosch JMM. DIffusing capacity for nitric oxide and carbon monoxide in patients with diffuse parenchymal lung disease and pulmonary arterial hypertension. </w:t>
      </w:r>
      <w:r w:rsidRPr="005A5DEC">
        <w:rPr>
          <w:i/>
          <w:noProof/>
        </w:rPr>
        <w:t>Chest</w:t>
      </w:r>
      <w:r w:rsidRPr="005A5DEC">
        <w:rPr>
          <w:noProof/>
        </w:rPr>
        <w:t>. 2006;129(2):378-83.</w:t>
      </w:r>
    </w:p>
    <w:p w14:paraId="3748E17A" w14:textId="77777777" w:rsidR="005A5DEC" w:rsidRPr="005A5DEC" w:rsidRDefault="005A5DEC" w:rsidP="005A5DEC">
      <w:pPr>
        <w:pStyle w:val="EndNoteBibliography"/>
        <w:spacing w:after="360"/>
        <w:rPr>
          <w:noProof/>
        </w:rPr>
      </w:pPr>
      <w:r w:rsidRPr="005A5DEC">
        <w:rPr>
          <w:noProof/>
        </w:rPr>
        <w:t>137.</w:t>
      </w:r>
      <w:r w:rsidRPr="005A5DEC">
        <w:rPr>
          <w:noProof/>
        </w:rPr>
        <w:tab/>
        <w:t xml:space="preserve">Wells AU, Desai SR, Rubens MB. Idiopathic pulmonary fibrosis: a composite physiologic index derived from disease extent observed by computed tomography. </w:t>
      </w:r>
      <w:r w:rsidRPr="005A5DEC">
        <w:rPr>
          <w:i/>
          <w:noProof/>
        </w:rPr>
        <w:t>Americal Journal of Respiratory and Critical Care Medicine</w:t>
      </w:r>
      <w:r w:rsidRPr="005A5DEC">
        <w:rPr>
          <w:noProof/>
        </w:rPr>
        <w:t>. 2003;167(7):962-9.</w:t>
      </w:r>
    </w:p>
    <w:p w14:paraId="157CCC92" w14:textId="77777777" w:rsidR="005A5DEC" w:rsidRPr="005A5DEC" w:rsidRDefault="005A5DEC" w:rsidP="005A5DEC">
      <w:pPr>
        <w:pStyle w:val="EndNoteBibliography"/>
        <w:spacing w:after="360"/>
        <w:rPr>
          <w:noProof/>
        </w:rPr>
      </w:pPr>
      <w:r w:rsidRPr="005A5DEC">
        <w:rPr>
          <w:noProof/>
        </w:rPr>
        <w:t>138.</w:t>
      </w:r>
      <w:r w:rsidRPr="005A5DEC">
        <w:rPr>
          <w:noProof/>
        </w:rPr>
        <w:tab/>
        <w:t xml:space="preserve">Wells AU, Desai SR, Rubens MB, Goh NSL, Cramer D, Nicholson AG, et al. Idiopathic Pulmonary Fibrosis: A Composite Physiologic Index Derived from Disease Extent Observed by Computed Tomography. </w:t>
      </w:r>
      <w:r w:rsidRPr="005A5DEC">
        <w:rPr>
          <w:i/>
          <w:noProof/>
        </w:rPr>
        <w:t>American journal of respiratory and critical care medicine</w:t>
      </w:r>
      <w:r w:rsidRPr="005A5DEC">
        <w:rPr>
          <w:noProof/>
        </w:rPr>
        <w:t>. 2003;167(7):962-9.</w:t>
      </w:r>
    </w:p>
    <w:p w14:paraId="2AB9498A" w14:textId="77777777" w:rsidR="005A5DEC" w:rsidRPr="005A5DEC" w:rsidRDefault="005A5DEC" w:rsidP="005A5DEC">
      <w:pPr>
        <w:pStyle w:val="EndNoteBibliography"/>
        <w:spacing w:after="360"/>
        <w:rPr>
          <w:noProof/>
        </w:rPr>
      </w:pPr>
      <w:r w:rsidRPr="005A5DEC">
        <w:rPr>
          <w:noProof/>
        </w:rPr>
        <w:t>139.</w:t>
      </w:r>
      <w:r w:rsidRPr="005A5DEC">
        <w:rPr>
          <w:noProof/>
        </w:rPr>
        <w:tab/>
        <w:t xml:space="preserve">Crapo RO, Casaburi R, Coates AL, Enright PL, MacIntyre NR, McKay RT, et al. ATS Statement: Guidelines for the Six-Minute Walk Test. </w:t>
      </w:r>
      <w:r w:rsidRPr="005A5DEC">
        <w:rPr>
          <w:i/>
          <w:noProof/>
        </w:rPr>
        <w:t>American journal of respiratory and critical care medicine</w:t>
      </w:r>
      <w:r w:rsidRPr="005A5DEC">
        <w:rPr>
          <w:noProof/>
        </w:rPr>
        <w:t>. 2002;166(1):111-7.</w:t>
      </w:r>
    </w:p>
    <w:p w14:paraId="157ED85D" w14:textId="77777777" w:rsidR="005A5DEC" w:rsidRPr="005A5DEC" w:rsidRDefault="005A5DEC" w:rsidP="005A5DEC">
      <w:pPr>
        <w:pStyle w:val="EndNoteBibliography"/>
        <w:spacing w:after="360"/>
        <w:rPr>
          <w:noProof/>
        </w:rPr>
      </w:pPr>
      <w:r w:rsidRPr="005A5DEC">
        <w:rPr>
          <w:noProof/>
        </w:rPr>
        <w:t>140.</w:t>
      </w:r>
      <w:r w:rsidRPr="005A5DEC">
        <w:rPr>
          <w:noProof/>
        </w:rPr>
        <w:tab/>
        <w:t xml:space="preserve">Mura M, Porretta MA, Bargagli E, Sergiacomi G, Zompatori M, Sverzellati N, et al. Predicting survival in newly diagnosed idiopathic pulmonary fibrosis: a 3-year prospective study. </w:t>
      </w:r>
      <w:r w:rsidRPr="005A5DEC">
        <w:rPr>
          <w:i/>
          <w:noProof/>
        </w:rPr>
        <w:t>European Respiratory Journal</w:t>
      </w:r>
      <w:r w:rsidRPr="005A5DEC">
        <w:rPr>
          <w:noProof/>
        </w:rPr>
        <w:t>. 2012;40(1):101-9.</w:t>
      </w:r>
    </w:p>
    <w:p w14:paraId="584F795D" w14:textId="77777777" w:rsidR="005A5DEC" w:rsidRPr="005A5DEC" w:rsidRDefault="005A5DEC" w:rsidP="005A5DEC">
      <w:pPr>
        <w:pStyle w:val="EndNoteBibliography"/>
        <w:spacing w:after="360"/>
        <w:rPr>
          <w:noProof/>
        </w:rPr>
      </w:pPr>
      <w:r w:rsidRPr="005A5DEC">
        <w:rPr>
          <w:noProof/>
        </w:rPr>
        <w:t>141.</w:t>
      </w:r>
      <w:r w:rsidRPr="005A5DEC">
        <w:rPr>
          <w:noProof/>
        </w:rPr>
        <w:tab/>
        <w:t xml:space="preserve">Enright PL, Sherrill DL. Reference Equations for the Six-Minute Walk in Healthy Adults. </w:t>
      </w:r>
      <w:r w:rsidRPr="005A5DEC">
        <w:rPr>
          <w:i/>
          <w:noProof/>
        </w:rPr>
        <w:t>American journal of respiratory and critical care medicine</w:t>
      </w:r>
      <w:r w:rsidRPr="005A5DEC">
        <w:rPr>
          <w:noProof/>
        </w:rPr>
        <w:t>. 1998;158(5):1384-7.</w:t>
      </w:r>
    </w:p>
    <w:p w14:paraId="1CF8F0EB" w14:textId="77777777" w:rsidR="005A5DEC" w:rsidRPr="005A5DEC" w:rsidRDefault="005A5DEC" w:rsidP="005A5DEC">
      <w:pPr>
        <w:pStyle w:val="EndNoteBibliography"/>
        <w:spacing w:after="360"/>
        <w:rPr>
          <w:noProof/>
        </w:rPr>
      </w:pPr>
      <w:r w:rsidRPr="005A5DEC">
        <w:rPr>
          <w:noProof/>
        </w:rPr>
        <w:t>142.</w:t>
      </w:r>
      <w:r w:rsidRPr="005A5DEC">
        <w:rPr>
          <w:noProof/>
        </w:rPr>
        <w:tab/>
        <w:t xml:space="preserve">du Bois RM, Weycker D, Albera C, Bradford WZ, Costabel U, Kartashov A, et al. Six-minute-walk test in idiopathic pulmonary fibrosis: test validation and minimal clinically important difference. </w:t>
      </w:r>
      <w:r w:rsidRPr="005A5DEC">
        <w:rPr>
          <w:i/>
          <w:noProof/>
        </w:rPr>
        <w:t>American Journal of Respiratory &amp; Critical Care Medicine</w:t>
      </w:r>
      <w:r w:rsidRPr="005A5DEC">
        <w:rPr>
          <w:noProof/>
        </w:rPr>
        <w:t>. 2011;183(9):1231-7.</w:t>
      </w:r>
    </w:p>
    <w:p w14:paraId="1E8AD2B0" w14:textId="77777777" w:rsidR="005A5DEC" w:rsidRPr="005A5DEC" w:rsidRDefault="005A5DEC" w:rsidP="005A5DEC">
      <w:pPr>
        <w:pStyle w:val="EndNoteBibliography"/>
        <w:spacing w:after="360"/>
        <w:rPr>
          <w:noProof/>
        </w:rPr>
      </w:pPr>
      <w:r w:rsidRPr="005A5DEC">
        <w:rPr>
          <w:noProof/>
        </w:rPr>
        <w:t>143.</w:t>
      </w:r>
      <w:r w:rsidRPr="005A5DEC">
        <w:rPr>
          <w:noProof/>
        </w:rPr>
        <w:tab/>
        <w:t xml:space="preserve">du Bois RM, Albera C, Bradford WZ, Costabel U, Leff JA, Noble PW, et al. 6-Minute walk distance is an independent predictor of mortality in patients with idiopathic pulmonary fibrosis. </w:t>
      </w:r>
      <w:r w:rsidRPr="005A5DEC">
        <w:rPr>
          <w:i/>
          <w:noProof/>
        </w:rPr>
        <w:t>European Respiratory Journal</w:t>
      </w:r>
      <w:r w:rsidRPr="005A5DEC">
        <w:rPr>
          <w:noProof/>
        </w:rPr>
        <w:t>. 2014;43(5):1421-9.</w:t>
      </w:r>
    </w:p>
    <w:p w14:paraId="0B9F682E" w14:textId="77777777" w:rsidR="005A5DEC" w:rsidRPr="005A5DEC" w:rsidRDefault="005A5DEC" w:rsidP="005A5DEC">
      <w:pPr>
        <w:pStyle w:val="EndNoteBibliography"/>
        <w:spacing w:after="360"/>
        <w:rPr>
          <w:noProof/>
        </w:rPr>
      </w:pPr>
      <w:r w:rsidRPr="005A5DEC">
        <w:rPr>
          <w:noProof/>
        </w:rPr>
        <w:lastRenderedPageBreak/>
        <w:t>144.</w:t>
      </w:r>
      <w:r w:rsidRPr="005A5DEC">
        <w:rPr>
          <w:noProof/>
        </w:rPr>
        <w:tab/>
        <w:t xml:space="preserve">Nathan SD, du Bois RM, Albera C, Bradford WZ, Costabel U, Kartashov A, et al. Validation of test performance characteristics and minimal clinically important difference of the 6-minute walk test in patients with idiopathic pulmonary fibrosis. </w:t>
      </w:r>
      <w:r w:rsidRPr="005A5DEC">
        <w:rPr>
          <w:i/>
          <w:noProof/>
        </w:rPr>
        <w:t>Respiratory medicine</w:t>
      </w:r>
      <w:r w:rsidRPr="005A5DEC">
        <w:rPr>
          <w:noProof/>
        </w:rPr>
        <w:t>. 2015;109(7):914-22.</w:t>
      </w:r>
    </w:p>
    <w:p w14:paraId="4B80BCB8" w14:textId="77777777" w:rsidR="005A5DEC" w:rsidRPr="005A5DEC" w:rsidRDefault="005A5DEC" w:rsidP="005A5DEC">
      <w:pPr>
        <w:pStyle w:val="EndNoteBibliography"/>
        <w:spacing w:after="360"/>
        <w:rPr>
          <w:noProof/>
        </w:rPr>
      </w:pPr>
      <w:r w:rsidRPr="005A5DEC">
        <w:rPr>
          <w:noProof/>
        </w:rPr>
        <w:t>145.</w:t>
      </w:r>
      <w:r w:rsidRPr="005A5DEC">
        <w:rPr>
          <w:noProof/>
        </w:rPr>
        <w:tab/>
        <w:t xml:space="preserve">Harari S, Caminati A, Cassandro R, Conti S, Madotto F, Luisi F, et al. Pulmonary hypertension in idiopathic pulmonary fibrosis does not influence six-minute walk distance: results from a retrospective study. </w:t>
      </w:r>
      <w:r w:rsidRPr="005A5DEC">
        <w:rPr>
          <w:i/>
          <w:noProof/>
        </w:rPr>
        <w:t>Sarcoidosis Vasc Diffuse Lung Dis</w:t>
      </w:r>
      <w:r w:rsidRPr="005A5DEC">
        <w:rPr>
          <w:noProof/>
        </w:rPr>
        <w:t>. 2015;31(4):297-305.</w:t>
      </w:r>
    </w:p>
    <w:p w14:paraId="15E7C706" w14:textId="77777777" w:rsidR="005A5DEC" w:rsidRPr="005A5DEC" w:rsidRDefault="005A5DEC" w:rsidP="005A5DEC">
      <w:pPr>
        <w:pStyle w:val="EndNoteBibliography"/>
        <w:spacing w:after="360"/>
        <w:rPr>
          <w:noProof/>
        </w:rPr>
      </w:pPr>
      <w:r w:rsidRPr="005A5DEC">
        <w:rPr>
          <w:noProof/>
        </w:rPr>
        <w:t>146.</w:t>
      </w:r>
      <w:r w:rsidRPr="005A5DEC">
        <w:rPr>
          <w:noProof/>
        </w:rPr>
        <w:tab/>
        <w:t xml:space="preserve">Swigris JJ, Wamboldt FS, Behr J, du Bois RM, King TE, Raghu G, et al. The 6 minute walk in idiopathic pulmonary fibrosis: longitudinal changes and minimum important difference. </w:t>
      </w:r>
      <w:r w:rsidRPr="005A5DEC">
        <w:rPr>
          <w:i/>
          <w:noProof/>
        </w:rPr>
        <w:t>Thorax</w:t>
      </w:r>
      <w:r w:rsidRPr="005A5DEC">
        <w:rPr>
          <w:noProof/>
        </w:rPr>
        <w:t>. 2010;65(2):173-7.</w:t>
      </w:r>
    </w:p>
    <w:p w14:paraId="11B48C92" w14:textId="77777777" w:rsidR="005A5DEC" w:rsidRPr="005A5DEC" w:rsidRDefault="005A5DEC" w:rsidP="005A5DEC">
      <w:pPr>
        <w:pStyle w:val="EndNoteBibliography"/>
        <w:spacing w:after="360"/>
        <w:rPr>
          <w:noProof/>
        </w:rPr>
      </w:pPr>
      <w:r w:rsidRPr="005A5DEC">
        <w:rPr>
          <w:noProof/>
        </w:rPr>
        <w:t>147.</w:t>
      </w:r>
      <w:r w:rsidRPr="005A5DEC">
        <w:rPr>
          <w:noProof/>
        </w:rPr>
        <w:tab/>
        <w:t xml:space="preserve">Singh SJ, Morgan MD, Scott S, Walters D, Hardman AE. Development of a shuttle walking test of disability in patients with chronic airways obstruction. </w:t>
      </w:r>
      <w:r w:rsidRPr="005A5DEC">
        <w:rPr>
          <w:i/>
          <w:noProof/>
        </w:rPr>
        <w:t>Thorax</w:t>
      </w:r>
      <w:r w:rsidRPr="005A5DEC">
        <w:rPr>
          <w:noProof/>
        </w:rPr>
        <w:t>. 1992;47(12):1019-24.</w:t>
      </w:r>
    </w:p>
    <w:p w14:paraId="3E7E6CDC" w14:textId="77777777" w:rsidR="005A5DEC" w:rsidRPr="005A5DEC" w:rsidRDefault="005A5DEC" w:rsidP="005A5DEC">
      <w:pPr>
        <w:pStyle w:val="EndNoteBibliography"/>
        <w:spacing w:after="360"/>
        <w:rPr>
          <w:noProof/>
        </w:rPr>
      </w:pPr>
      <w:r w:rsidRPr="005A5DEC">
        <w:rPr>
          <w:noProof/>
        </w:rPr>
        <w:t>148.</w:t>
      </w:r>
      <w:r w:rsidRPr="005A5DEC">
        <w:rPr>
          <w:noProof/>
        </w:rPr>
        <w:tab/>
        <w:t xml:space="preserve">Moloney ED, Clayton N, Mukherjee DK, Gallagher CG, Egan JJ. The shuttle walk exercise test in idiopathic pulmonary fibrosis. </w:t>
      </w:r>
      <w:r w:rsidRPr="005A5DEC">
        <w:rPr>
          <w:i/>
          <w:noProof/>
        </w:rPr>
        <w:t>Respiratory medicine</w:t>
      </w:r>
      <w:r w:rsidRPr="005A5DEC">
        <w:rPr>
          <w:noProof/>
        </w:rPr>
        <w:t>. 2003;97(6):682-7.</w:t>
      </w:r>
    </w:p>
    <w:p w14:paraId="61113E3D" w14:textId="77777777" w:rsidR="005A5DEC" w:rsidRPr="005A5DEC" w:rsidRDefault="005A5DEC" w:rsidP="005A5DEC">
      <w:pPr>
        <w:pStyle w:val="EndNoteBibliography"/>
        <w:spacing w:after="360"/>
        <w:rPr>
          <w:noProof/>
        </w:rPr>
      </w:pPr>
      <w:r w:rsidRPr="005A5DEC">
        <w:rPr>
          <w:noProof/>
        </w:rPr>
        <w:t>149.</w:t>
      </w:r>
      <w:r w:rsidRPr="005A5DEC">
        <w:rPr>
          <w:noProof/>
        </w:rPr>
        <w:tab/>
        <w:t xml:space="preserve">Shakespeare J, Archer L, Hastings R, Woodhead F, Helm E, Hughes R, et al. Relationship between the incremental shuttle walk test (ISWT) and full cardiopulmonary exercise testing (CPET) in patients with idiopathic interstitial pneumonia (IIP). </w:t>
      </w:r>
      <w:r w:rsidRPr="005A5DEC">
        <w:rPr>
          <w:i/>
          <w:noProof/>
        </w:rPr>
        <w:t>European Respiratory Journal</w:t>
      </w:r>
      <w:r w:rsidRPr="005A5DEC">
        <w:rPr>
          <w:noProof/>
        </w:rPr>
        <w:t>. 2014;44(Suppl 58).</w:t>
      </w:r>
    </w:p>
    <w:p w14:paraId="75BF4127" w14:textId="77777777" w:rsidR="005A5DEC" w:rsidRPr="005A5DEC" w:rsidRDefault="005A5DEC" w:rsidP="005A5DEC">
      <w:pPr>
        <w:pStyle w:val="EndNoteBibliography"/>
        <w:spacing w:after="360"/>
        <w:rPr>
          <w:noProof/>
        </w:rPr>
      </w:pPr>
      <w:r w:rsidRPr="005A5DEC">
        <w:rPr>
          <w:noProof/>
        </w:rPr>
        <w:t>150.</w:t>
      </w:r>
      <w:r w:rsidRPr="005A5DEC">
        <w:rPr>
          <w:noProof/>
        </w:rPr>
        <w:tab/>
        <w:t xml:space="preserve">Casaburi R, Marciniuk D, Beck K, Zeballos J, Swanson G, Myers J, et al. ATS/ACCP Statement on Cardiopulmonary Exercise Testing. </w:t>
      </w:r>
      <w:r w:rsidRPr="005A5DEC">
        <w:rPr>
          <w:i/>
          <w:noProof/>
        </w:rPr>
        <w:t>American journal of respiratory and critical care medicine</w:t>
      </w:r>
      <w:r w:rsidRPr="005A5DEC">
        <w:rPr>
          <w:noProof/>
        </w:rPr>
        <w:t>. 2003;167(2):211-77.</w:t>
      </w:r>
    </w:p>
    <w:p w14:paraId="0BE9CB92" w14:textId="77777777" w:rsidR="005A5DEC" w:rsidRPr="005A5DEC" w:rsidRDefault="005A5DEC" w:rsidP="005A5DEC">
      <w:pPr>
        <w:pStyle w:val="EndNoteBibliography"/>
        <w:spacing w:after="360"/>
        <w:rPr>
          <w:noProof/>
        </w:rPr>
      </w:pPr>
      <w:r w:rsidRPr="005A5DEC">
        <w:rPr>
          <w:noProof/>
        </w:rPr>
        <w:t>151.</w:t>
      </w:r>
      <w:r w:rsidRPr="005A5DEC">
        <w:rPr>
          <w:noProof/>
        </w:rPr>
        <w:tab/>
        <w:t xml:space="preserve">Bonini M, Fiorenzano G. Exertional dyspnoea in interstitial lung diseases: the clinical utility of cardiopulmonary exercise testing. </w:t>
      </w:r>
      <w:r w:rsidRPr="005A5DEC">
        <w:rPr>
          <w:i/>
          <w:noProof/>
        </w:rPr>
        <w:t>European Respiratory Review</w:t>
      </w:r>
      <w:r w:rsidRPr="005A5DEC">
        <w:rPr>
          <w:noProof/>
        </w:rPr>
        <w:t>. 2017;26(143).</w:t>
      </w:r>
    </w:p>
    <w:p w14:paraId="6902FC49" w14:textId="77777777" w:rsidR="005A5DEC" w:rsidRPr="005A5DEC" w:rsidRDefault="005A5DEC" w:rsidP="005A5DEC">
      <w:pPr>
        <w:pStyle w:val="EndNoteBibliography"/>
        <w:spacing w:after="360"/>
        <w:rPr>
          <w:noProof/>
        </w:rPr>
      </w:pPr>
      <w:r w:rsidRPr="005A5DEC">
        <w:rPr>
          <w:noProof/>
        </w:rPr>
        <w:t>152.</w:t>
      </w:r>
      <w:r w:rsidRPr="005A5DEC">
        <w:rPr>
          <w:noProof/>
        </w:rPr>
        <w:tab/>
        <w:t xml:space="preserve">Brunelli A, Charloux A, Bolliger CT, Rocco G, Sculier JP, Varela G, et al. ERS/ESTS clinical guidelines on fitness for radical therapy in lung cancer patients (surgery and chemo-radiotherapy). </w:t>
      </w:r>
      <w:r w:rsidRPr="005A5DEC">
        <w:rPr>
          <w:i/>
          <w:noProof/>
        </w:rPr>
        <w:t>European Respiratory Journal</w:t>
      </w:r>
      <w:r w:rsidRPr="005A5DEC">
        <w:rPr>
          <w:noProof/>
        </w:rPr>
        <w:t>. 2009;34(1):17-41.</w:t>
      </w:r>
    </w:p>
    <w:p w14:paraId="32BF5A33" w14:textId="77777777" w:rsidR="005A5DEC" w:rsidRPr="005A5DEC" w:rsidRDefault="005A5DEC" w:rsidP="005A5DEC">
      <w:pPr>
        <w:pStyle w:val="EndNoteBibliography"/>
        <w:spacing w:after="360"/>
        <w:rPr>
          <w:noProof/>
        </w:rPr>
      </w:pPr>
      <w:r w:rsidRPr="005A5DEC">
        <w:rPr>
          <w:noProof/>
        </w:rPr>
        <w:t>153.</w:t>
      </w:r>
      <w:r w:rsidRPr="005A5DEC">
        <w:rPr>
          <w:noProof/>
        </w:rPr>
        <w:tab/>
        <w:t xml:space="preserve">van der Plas MN, van Kan C, Blumenthal J, Jansen HM, Wells AU, Bresser P. Pulmonary vascular limitation to exercise and survival in idiopathic pulmonary fibrosis. </w:t>
      </w:r>
      <w:r w:rsidRPr="005A5DEC">
        <w:rPr>
          <w:i/>
          <w:noProof/>
        </w:rPr>
        <w:t>Respirology</w:t>
      </w:r>
      <w:r w:rsidRPr="005A5DEC">
        <w:rPr>
          <w:noProof/>
        </w:rPr>
        <w:t>. 2014;19(2):269-75.</w:t>
      </w:r>
    </w:p>
    <w:p w14:paraId="45DBD462" w14:textId="77777777" w:rsidR="005A5DEC" w:rsidRPr="005A5DEC" w:rsidRDefault="005A5DEC" w:rsidP="005A5DEC">
      <w:pPr>
        <w:pStyle w:val="EndNoteBibliography"/>
        <w:spacing w:after="360"/>
        <w:rPr>
          <w:noProof/>
        </w:rPr>
      </w:pPr>
      <w:r w:rsidRPr="005A5DEC">
        <w:rPr>
          <w:noProof/>
        </w:rPr>
        <w:t>154.</w:t>
      </w:r>
      <w:r w:rsidRPr="005A5DEC">
        <w:rPr>
          <w:noProof/>
        </w:rPr>
        <w:tab/>
        <w:t xml:space="preserve">Fell CD, Liu LX, Motika C, Kazerooni EA, Gross BH, Travis WD, et al. The Prognostic Value of Cardiopulmonary Exercise Testing in Idiopathic Pulmonary Fibrosis. </w:t>
      </w:r>
      <w:r w:rsidRPr="005A5DEC">
        <w:rPr>
          <w:i/>
          <w:noProof/>
        </w:rPr>
        <w:t>American journal of respiratory and critical care medicine</w:t>
      </w:r>
      <w:r w:rsidRPr="005A5DEC">
        <w:rPr>
          <w:noProof/>
        </w:rPr>
        <w:t>. 2009;179(5):402-7.</w:t>
      </w:r>
    </w:p>
    <w:p w14:paraId="5CE80A55" w14:textId="77777777" w:rsidR="005A5DEC" w:rsidRPr="005A5DEC" w:rsidRDefault="005A5DEC" w:rsidP="005A5DEC">
      <w:pPr>
        <w:pStyle w:val="EndNoteBibliography"/>
        <w:spacing w:after="360"/>
        <w:rPr>
          <w:noProof/>
        </w:rPr>
      </w:pPr>
      <w:r w:rsidRPr="005A5DEC">
        <w:rPr>
          <w:noProof/>
        </w:rPr>
        <w:t>155.</w:t>
      </w:r>
      <w:r w:rsidRPr="005A5DEC">
        <w:rPr>
          <w:noProof/>
        </w:rPr>
        <w:tab/>
        <w:t xml:space="preserve">King TE, Tooze JA, Schwarz MI, Brown KR, Cherniack RM. Predicting Survival in Idiopathic Pulmonary Fibrosis. </w:t>
      </w:r>
      <w:r w:rsidRPr="005A5DEC">
        <w:rPr>
          <w:i/>
          <w:noProof/>
        </w:rPr>
        <w:t>American journal of respiratory and critical care medicine</w:t>
      </w:r>
      <w:r w:rsidRPr="005A5DEC">
        <w:rPr>
          <w:noProof/>
        </w:rPr>
        <w:t>. 2001;164(7):1171-81.</w:t>
      </w:r>
    </w:p>
    <w:p w14:paraId="1DB35BDD" w14:textId="77777777" w:rsidR="005A5DEC" w:rsidRPr="005A5DEC" w:rsidRDefault="005A5DEC" w:rsidP="005A5DEC">
      <w:pPr>
        <w:pStyle w:val="EndNoteBibliography"/>
        <w:spacing w:after="360"/>
        <w:rPr>
          <w:noProof/>
        </w:rPr>
      </w:pPr>
      <w:r w:rsidRPr="005A5DEC">
        <w:rPr>
          <w:noProof/>
        </w:rPr>
        <w:lastRenderedPageBreak/>
        <w:t>156.</w:t>
      </w:r>
      <w:r w:rsidRPr="005A5DEC">
        <w:rPr>
          <w:noProof/>
        </w:rPr>
        <w:tab/>
        <w:t xml:space="preserve">du Bois RM, Weycker D, Albera C, Bradford WZ, Costabel U, Kartashov A, et al. Ascertainment of individual risk of mortality for patients with idiopathic pulmonary fibrosis. </w:t>
      </w:r>
      <w:r w:rsidRPr="005A5DEC">
        <w:rPr>
          <w:i/>
          <w:noProof/>
        </w:rPr>
        <w:t>American journal of respiratory and critical care medicine</w:t>
      </w:r>
      <w:r w:rsidRPr="005A5DEC">
        <w:rPr>
          <w:noProof/>
        </w:rPr>
        <w:t>. 2011;184(4):459-66.</w:t>
      </w:r>
    </w:p>
    <w:p w14:paraId="4312DC4E" w14:textId="77777777" w:rsidR="005A5DEC" w:rsidRPr="005A5DEC" w:rsidRDefault="005A5DEC" w:rsidP="005A5DEC">
      <w:pPr>
        <w:pStyle w:val="EndNoteBibliography"/>
        <w:spacing w:after="360"/>
        <w:rPr>
          <w:noProof/>
        </w:rPr>
      </w:pPr>
      <w:r w:rsidRPr="005A5DEC">
        <w:rPr>
          <w:noProof/>
        </w:rPr>
        <w:t>157.</w:t>
      </w:r>
      <w:r w:rsidRPr="005A5DEC">
        <w:rPr>
          <w:noProof/>
        </w:rPr>
        <w:tab/>
        <w:t xml:space="preserve">Raghu G, Anstrom KJ, King TE, Lasky JA, Martinez FJ. Prednisone, azathioprine, and N-acetylcysteine for pulmonary fibrosis. </w:t>
      </w:r>
      <w:r w:rsidRPr="005A5DEC">
        <w:rPr>
          <w:i/>
          <w:noProof/>
        </w:rPr>
        <w:t>New England Journal of Medicine</w:t>
      </w:r>
      <w:r w:rsidRPr="005A5DEC">
        <w:rPr>
          <w:noProof/>
        </w:rPr>
        <w:t>. 2012;366(21):1968-77.</w:t>
      </w:r>
    </w:p>
    <w:p w14:paraId="4CAFE09E" w14:textId="77777777" w:rsidR="005A5DEC" w:rsidRPr="005A5DEC" w:rsidRDefault="005A5DEC" w:rsidP="005A5DEC">
      <w:pPr>
        <w:pStyle w:val="EndNoteBibliography"/>
        <w:spacing w:after="360"/>
        <w:rPr>
          <w:noProof/>
        </w:rPr>
      </w:pPr>
      <w:r w:rsidRPr="005A5DEC">
        <w:rPr>
          <w:noProof/>
        </w:rPr>
        <w:t>158.</w:t>
      </w:r>
      <w:r w:rsidRPr="005A5DEC">
        <w:rPr>
          <w:noProof/>
        </w:rPr>
        <w:tab/>
        <w:t xml:space="preserve">Hirasawa Y, Kohno N, Yokoyama A, Inoue Y, Abe M, Hiwada K. KL-6, a human MUC1 mucin, is chemotactic for human fibroblasts. </w:t>
      </w:r>
      <w:r w:rsidRPr="005A5DEC">
        <w:rPr>
          <w:i/>
          <w:noProof/>
        </w:rPr>
        <w:t>American journal of respiratory cell and molecular biology</w:t>
      </w:r>
      <w:r w:rsidRPr="005A5DEC">
        <w:rPr>
          <w:noProof/>
        </w:rPr>
        <w:t>. 1997;17(4):501-7.</w:t>
      </w:r>
    </w:p>
    <w:p w14:paraId="0FA2D6C3" w14:textId="77777777" w:rsidR="005A5DEC" w:rsidRPr="005A5DEC" w:rsidRDefault="005A5DEC" w:rsidP="005A5DEC">
      <w:pPr>
        <w:pStyle w:val="EndNoteBibliography"/>
        <w:spacing w:after="360"/>
        <w:rPr>
          <w:noProof/>
        </w:rPr>
      </w:pPr>
      <w:r w:rsidRPr="005A5DEC">
        <w:rPr>
          <w:noProof/>
        </w:rPr>
        <w:t>159.</w:t>
      </w:r>
      <w:r w:rsidRPr="005A5DEC">
        <w:rPr>
          <w:noProof/>
        </w:rPr>
        <w:tab/>
        <w:t xml:space="preserve">Ohshimo S, Yokoyama A, Hattori N, Ishikawa N, Hirasawa Y, Kohno N. KL-6, a human MUC1 mucin, promotes proliferation and survival of lung fibroblasts. </w:t>
      </w:r>
      <w:r w:rsidRPr="005A5DEC">
        <w:rPr>
          <w:i/>
          <w:noProof/>
        </w:rPr>
        <w:t>Biochemical and biophysical research communications</w:t>
      </w:r>
      <w:r w:rsidRPr="005A5DEC">
        <w:rPr>
          <w:noProof/>
        </w:rPr>
        <w:t>. 2005;338(4):1845-52.</w:t>
      </w:r>
    </w:p>
    <w:p w14:paraId="3E3AA882" w14:textId="77777777" w:rsidR="005A5DEC" w:rsidRPr="005A5DEC" w:rsidRDefault="005A5DEC" w:rsidP="005A5DEC">
      <w:pPr>
        <w:pStyle w:val="EndNoteBibliography"/>
        <w:spacing w:after="360"/>
        <w:rPr>
          <w:noProof/>
        </w:rPr>
      </w:pPr>
      <w:r w:rsidRPr="005A5DEC">
        <w:rPr>
          <w:noProof/>
        </w:rPr>
        <w:t>160.</w:t>
      </w:r>
      <w:r w:rsidRPr="005A5DEC">
        <w:rPr>
          <w:noProof/>
        </w:rPr>
        <w:tab/>
        <w:t xml:space="preserve">Yokoyama A, Kohno N, Hamada H, Sakatani M, Ueda E, Kondo K, et al. Circulating KL-6 predicts the outcome of rapidly progressive idiopathic pulmonary fibrosis. </w:t>
      </w:r>
      <w:r w:rsidRPr="005A5DEC">
        <w:rPr>
          <w:i/>
          <w:noProof/>
        </w:rPr>
        <w:t>American journal of respiratory and critical care medicine</w:t>
      </w:r>
      <w:r w:rsidRPr="005A5DEC">
        <w:rPr>
          <w:noProof/>
        </w:rPr>
        <w:t>. 1998;158(5 Pt 1):1680-4.</w:t>
      </w:r>
    </w:p>
    <w:p w14:paraId="29358F46" w14:textId="77777777" w:rsidR="005A5DEC" w:rsidRPr="005A5DEC" w:rsidRDefault="005A5DEC" w:rsidP="005A5DEC">
      <w:pPr>
        <w:pStyle w:val="EndNoteBibliography"/>
        <w:spacing w:after="360"/>
        <w:rPr>
          <w:noProof/>
        </w:rPr>
      </w:pPr>
      <w:r w:rsidRPr="005A5DEC">
        <w:rPr>
          <w:noProof/>
        </w:rPr>
        <w:t>161.</w:t>
      </w:r>
      <w:r w:rsidRPr="005A5DEC">
        <w:rPr>
          <w:noProof/>
        </w:rPr>
        <w:tab/>
        <w:t xml:space="preserve">Satoh H, Kurishima K, Ishikawa H, Ohtsuka M. Increased levels of KL-6 and subsequent mortality in patients with interstitial lung diseases. </w:t>
      </w:r>
      <w:r w:rsidRPr="005A5DEC">
        <w:rPr>
          <w:i/>
          <w:noProof/>
        </w:rPr>
        <w:t>Journal of internal medicine</w:t>
      </w:r>
      <w:r w:rsidRPr="005A5DEC">
        <w:rPr>
          <w:noProof/>
        </w:rPr>
        <w:t>. 2006;260(5):429-34.</w:t>
      </w:r>
    </w:p>
    <w:p w14:paraId="7C0899AE" w14:textId="77777777" w:rsidR="005A5DEC" w:rsidRPr="005A5DEC" w:rsidRDefault="005A5DEC" w:rsidP="005A5DEC">
      <w:pPr>
        <w:pStyle w:val="EndNoteBibliography"/>
        <w:spacing w:after="360"/>
        <w:rPr>
          <w:noProof/>
        </w:rPr>
      </w:pPr>
      <w:r w:rsidRPr="005A5DEC">
        <w:rPr>
          <w:noProof/>
        </w:rPr>
        <w:t>162.</w:t>
      </w:r>
      <w:r w:rsidRPr="005A5DEC">
        <w:rPr>
          <w:noProof/>
        </w:rPr>
        <w:tab/>
        <w:t xml:space="preserve">Guiot J, Bondue B, Henket M, Corhay JL, Louis R. Raised serum levels of IGFBP-1 and IGFBP-2 in idiopathic pulmonary fibrosis. </w:t>
      </w:r>
      <w:r w:rsidRPr="005A5DEC">
        <w:rPr>
          <w:i/>
          <w:noProof/>
        </w:rPr>
        <w:t>BMC pulmonary medicine</w:t>
      </w:r>
      <w:r w:rsidRPr="005A5DEC">
        <w:rPr>
          <w:noProof/>
        </w:rPr>
        <w:t>. 2016;16(1):86.</w:t>
      </w:r>
    </w:p>
    <w:p w14:paraId="6D2D10E6" w14:textId="77777777" w:rsidR="005A5DEC" w:rsidRPr="005A5DEC" w:rsidRDefault="005A5DEC" w:rsidP="005A5DEC">
      <w:pPr>
        <w:pStyle w:val="EndNoteBibliography"/>
        <w:spacing w:after="360"/>
        <w:rPr>
          <w:noProof/>
        </w:rPr>
      </w:pPr>
      <w:r w:rsidRPr="005A5DEC">
        <w:rPr>
          <w:noProof/>
        </w:rPr>
        <w:t>163.</w:t>
      </w:r>
      <w:r w:rsidRPr="005A5DEC">
        <w:rPr>
          <w:noProof/>
        </w:rPr>
        <w:tab/>
        <w:t xml:space="preserve">Greene KE, King TE, Jr., Kuroki Y, Bucher-Bartelson B, Hunninghake GW, Newman LS, et al. Serum surfactant proteins-A and -D as biomarkers in idiopathic pulmonary fibrosis. </w:t>
      </w:r>
      <w:r w:rsidRPr="005A5DEC">
        <w:rPr>
          <w:i/>
          <w:noProof/>
        </w:rPr>
        <w:t>European respiratory journal</w:t>
      </w:r>
      <w:r w:rsidRPr="005A5DEC">
        <w:rPr>
          <w:noProof/>
        </w:rPr>
        <w:t>. 2002;19(3):439-46.</w:t>
      </w:r>
    </w:p>
    <w:p w14:paraId="69F91BBC" w14:textId="77777777" w:rsidR="005A5DEC" w:rsidRPr="005A5DEC" w:rsidRDefault="005A5DEC" w:rsidP="005A5DEC">
      <w:pPr>
        <w:pStyle w:val="EndNoteBibliography"/>
        <w:spacing w:after="360"/>
        <w:rPr>
          <w:noProof/>
        </w:rPr>
      </w:pPr>
      <w:r w:rsidRPr="005A5DEC">
        <w:rPr>
          <w:noProof/>
        </w:rPr>
        <w:t>164.</w:t>
      </w:r>
      <w:r w:rsidRPr="005A5DEC">
        <w:rPr>
          <w:noProof/>
        </w:rPr>
        <w:tab/>
        <w:t xml:space="preserve">Takahashi H, Fujishima T, Koba H, Murakami S, Kurokawa K, Shibuya Y, et al. Serum surfactant proteins A and D as prognostic factors in idiopathic pulmonary fibrosis and their relationship to disease extent. </w:t>
      </w:r>
      <w:r w:rsidRPr="005A5DEC">
        <w:rPr>
          <w:i/>
          <w:noProof/>
        </w:rPr>
        <w:t>American journal of respiratory and critical care medicine</w:t>
      </w:r>
      <w:r w:rsidRPr="005A5DEC">
        <w:rPr>
          <w:noProof/>
        </w:rPr>
        <w:t>. 2000;162(3 Pt 1):1109-14.</w:t>
      </w:r>
    </w:p>
    <w:p w14:paraId="5752760F" w14:textId="77777777" w:rsidR="005A5DEC" w:rsidRPr="005A5DEC" w:rsidRDefault="005A5DEC" w:rsidP="005A5DEC">
      <w:pPr>
        <w:pStyle w:val="EndNoteBibliography"/>
        <w:spacing w:after="360"/>
        <w:rPr>
          <w:noProof/>
        </w:rPr>
      </w:pPr>
      <w:r w:rsidRPr="005A5DEC">
        <w:rPr>
          <w:noProof/>
        </w:rPr>
        <w:t>165.</w:t>
      </w:r>
      <w:r w:rsidRPr="005A5DEC">
        <w:rPr>
          <w:noProof/>
        </w:rPr>
        <w:tab/>
        <w:t xml:space="preserve">van Moorsel CH, van Oosterhout MF, Barlo NP, de Jong PA, van der Vis JJ, Ruven HJ, et al. Surfactant protein C mutations are the basis of a significant portion of adult familial pulmonary fibrosis in a dutch cohort. </w:t>
      </w:r>
      <w:r w:rsidRPr="005A5DEC">
        <w:rPr>
          <w:i/>
          <w:noProof/>
        </w:rPr>
        <w:t>American journal of respiratory and critical care medicine</w:t>
      </w:r>
      <w:r w:rsidRPr="005A5DEC">
        <w:rPr>
          <w:noProof/>
        </w:rPr>
        <w:t>. 2010;182(11):1419-25.</w:t>
      </w:r>
    </w:p>
    <w:p w14:paraId="27BF2836" w14:textId="77777777" w:rsidR="005A5DEC" w:rsidRPr="005A5DEC" w:rsidRDefault="005A5DEC" w:rsidP="005A5DEC">
      <w:pPr>
        <w:pStyle w:val="EndNoteBibliography"/>
        <w:spacing w:after="360"/>
        <w:rPr>
          <w:noProof/>
        </w:rPr>
      </w:pPr>
      <w:r w:rsidRPr="005A5DEC">
        <w:rPr>
          <w:noProof/>
        </w:rPr>
        <w:t>166.</w:t>
      </w:r>
      <w:r w:rsidRPr="005A5DEC">
        <w:rPr>
          <w:noProof/>
        </w:rPr>
        <w:tab/>
        <w:t xml:space="preserve">J C, Shao L, S L, J A, V S, T OR. Elevated serum LOXL2 levels are associated with rapid disease progression in idiopathic pulmonary fibrosis (IPF). </w:t>
      </w:r>
      <w:r w:rsidRPr="005A5DEC">
        <w:rPr>
          <w:i/>
          <w:noProof/>
        </w:rPr>
        <w:t>European Respiratory Journal</w:t>
      </w:r>
      <w:r w:rsidRPr="005A5DEC">
        <w:rPr>
          <w:noProof/>
        </w:rPr>
        <w:t>. 2014;40((Suppl 56)).</w:t>
      </w:r>
    </w:p>
    <w:p w14:paraId="3475AED4" w14:textId="77777777" w:rsidR="005A5DEC" w:rsidRPr="005A5DEC" w:rsidRDefault="005A5DEC" w:rsidP="005A5DEC">
      <w:pPr>
        <w:pStyle w:val="EndNoteBibliography"/>
        <w:spacing w:after="360"/>
        <w:rPr>
          <w:noProof/>
        </w:rPr>
      </w:pPr>
      <w:r w:rsidRPr="005A5DEC">
        <w:rPr>
          <w:noProof/>
        </w:rPr>
        <w:t>167.</w:t>
      </w:r>
      <w:r w:rsidRPr="005A5DEC">
        <w:rPr>
          <w:noProof/>
        </w:rPr>
        <w:tab/>
        <w:t xml:space="preserve">Chien JW, Richards TJ, Gibson KF, Zhang Y, Lindell KO, Shao L, et al. Serum lysyl oxidase-like 2 levels and idiopathic pulmonary fibrosis disease progression. </w:t>
      </w:r>
      <w:r w:rsidRPr="005A5DEC">
        <w:rPr>
          <w:i/>
          <w:noProof/>
        </w:rPr>
        <w:t>European respiratory journal</w:t>
      </w:r>
      <w:r w:rsidRPr="005A5DEC">
        <w:rPr>
          <w:noProof/>
        </w:rPr>
        <w:t>. 2014;43(5):1430-8.</w:t>
      </w:r>
    </w:p>
    <w:p w14:paraId="3032FB3F" w14:textId="77777777" w:rsidR="005A5DEC" w:rsidRPr="005A5DEC" w:rsidRDefault="005A5DEC" w:rsidP="005A5DEC">
      <w:pPr>
        <w:pStyle w:val="EndNoteBibliography"/>
        <w:spacing w:after="360"/>
        <w:rPr>
          <w:noProof/>
        </w:rPr>
      </w:pPr>
      <w:r w:rsidRPr="005A5DEC">
        <w:rPr>
          <w:noProof/>
        </w:rPr>
        <w:lastRenderedPageBreak/>
        <w:t>168.</w:t>
      </w:r>
      <w:r w:rsidRPr="005A5DEC">
        <w:rPr>
          <w:noProof/>
        </w:rPr>
        <w:tab/>
        <w:t xml:space="preserve">Raghu G, Brown KK, Collard HR, Cottin V, Gibson KF, Kaner RJ, et al. Efficacy of simtuzumab versus placebo in patients with idiopathic pulmonary fibrosis: a randomised, double-blind, controlled, phase 2 trial. </w:t>
      </w:r>
      <w:r w:rsidRPr="005A5DEC">
        <w:rPr>
          <w:i/>
          <w:noProof/>
        </w:rPr>
        <w:t>The Lancet Respiratory medicine</w:t>
      </w:r>
      <w:r w:rsidRPr="005A5DEC">
        <w:rPr>
          <w:noProof/>
        </w:rPr>
        <w:t>. 2017;5(1):22-32.</w:t>
      </w:r>
    </w:p>
    <w:p w14:paraId="53DA71F7" w14:textId="77777777" w:rsidR="005A5DEC" w:rsidRPr="005A5DEC" w:rsidRDefault="005A5DEC" w:rsidP="005A5DEC">
      <w:pPr>
        <w:pStyle w:val="EndNoteBibliography"/>
        <w:spacing w:after="360"/>
        <w:rPr>
          <w:noProof/>
        </w:rPr>
      </w:pPr>
      <w:r w:rsidRPr="005A5DEC">
        <w:rPr>
          <w:noProof/>
        </w:rPr>
        <w:t>169.</w:t>
      </w:r>
      <w:r w:rsidRPr="005A5DEC">
        <w:rPr>
          <w:noProof/>
        </w:rPr>
        <w:tab/>
        <w:t xml:space="preserve">Harrison SA, Abdelmalek MF, Caldwell S, Shiffman ML, Diehl AM, Ghalib R, et al. Simtuzumab Is Ineffective for Patients With Bridging Fibrosis or Compensated Cirrhosis Caused by Nonalcoholic Steatohepatitis. </w:t>
      </w:r>
      <w:r w:rsidRPr="005A5DEC">
        <w:rPr>
          <w:i/>
          <w:noProof/>
        </w:rPr>
        <w:t>Gastroenterology</w:t>
      </w:r>
      <w:r w:rsidRPr="005A5DEC">
        <w:rPr>
          <w:noProof/>
        </w:rPr>
        <w:t>. 2018;155(4):1140-53.</w:t>
      </w:r>
    </w:p>
    <w:p w14:paraId="129B28AD" w14:textId="77777777" w:rsidR="005A5DEC" w:rsidRPr="005A5DEC" w:rsidRDefault="005A5DEC" w:rsidP="005A5DEC">
      <w:pPr>
        <w:pStyle w:val="EndNoteBibliography"/>
        <w:spacing w:after="360"/>
        <w:rPr>
          <w:noProof/>
        </w:rPr>
      </w:pPr>
      <w:r w:rsidRPr="005A5DEC">
        <w:rPr>
          <w:noProof/>
        </w:rPr>
        <w:t>170.</w:t>
      </w:r>
      <w:r w:rsidRPr="005A5DEC">
        <w:rPr>
          <w:noProof/>
        </w:rPr>
        <w:tab/>
        <w:t xml:space="preserve">Oikonomidi S, Kostikas K, Tsilioni I, Tanou K, Gourgoulianis KI, Kiropoulos TS. Matrix metalloproteinases in respiratory diseases: from pathogenesis to potential clinical implications. </w:t>
      </w:r>
      <w:r w:rsidRPr="005A5DEC">
        <w:rPr>
          <w:i/>
          <w:noProof/>
        </w:rPr>
        <w:t>Curr Med Chem</w:t>
      </w:r>
      <w:r w:rsidRPr="005A5DEC">
        <w:rPr>
          <w:noProof/>
        </w:rPr>
        <w:t>. 2009;16(10):1214-28.</w:t>
      </w:r>
    </w:p>
    <w:p w14:paraId="764409C8" w14:textId="77777777" w:rsidR="005A5DEC" w:rsidRPr="005A5DEC" w:rsidRDefault="005A5DEC" w:rsidP="005A5DEC">
      <w:pPr>
        <w:pStyle w:val="EndNoteBibliography"/>
        <w:spacing w:after="360"/>
        <w:rPr>
          <w:noProof/>
        </w:rPr>
      </w:pPr>
      <w:r w:rsidRPr="005A5DEC">
        <w:rPr>
          <w:noProof/>
        </w:rPr>
        <w:t>171.</w:t>
      </w:r>
      <w:r w:rsidRPr="005A5DEC">
        <w:rPr>
          <w:noProof/>
        </w:rPr>
        <w:tab/>
        <w:t xml:space="preserve">Rosas IO, Richards TJ, Konishi K, Zhang Y, Gibson K, Lokshin AE, et al. MMP1 and MMP7 as potential peripheral blood biomarkers in idiopathic pulmonary fibrosis. </w:t>
      </w:r>
      <w:r w:rsidRPr="005A5DEC">
        <w:rPr>
          <w:i/>
          <w:noProof/>
        </w:rPr>
        <w:t>PLoS Medicine</w:t>
      </w:r>
      <w:r w:rsidRPr="005A5DEC">
        <w:rPr>
          <w:noProof/>
        </w:rPr>
        <w:t>. 2008;5(4):e93.</w:t>
      </w:r>
    </w:p>
    <w:p w14:paraId="67357D1A" w14:textId="77777777" w:rsidR="005A5DEC" w:rsidRPr="005A5DEC" w:rsidRDefault="005A5DEC" w:rsidP="005A5DEC">
      <w:pPr>
        <w:pStyle w:val="EndNoteBibliography"/>
        <w:spacing w:after="360"/>
        <w:rPr>
          <w:noProof/>
        </w:rPr>
      </w:pPr>
      <w:r w:rsidRPr="005A5DEC">
        <w:rPr>
          <w:noProof/>
        </w:rPr>
        <w:t>172.</w:t>
      </w:r>
      <w:r w:rsidRPr="005A5DEC">
        <w:rPr>
          <w:noProof/>
        </w:rPr>
        <w:tab/>
        <w:t xml:space="preserve">Tsoutsou PG, Gourgoulianis KI, Petinaki E, Germenis A, Tsoutsou AG, Mpaka M, et al. Cytokine levels in the sera of patients with idiopathic pulmonary fibrosis. </w:t>
      </w:r>
      <w:r w:rsidRPr="005A5DEC">
        <w:rPr>
          <w:i/>
          <w:noProof/>
        </w:rPr>
        <w:t>Respiratory medicine</w:t>
      </w:r>
      <w:r w:rsidRPr="005A5DEC">
        <w:rPr>
          <w:noProof/>
        </w:rPr>
        <w:t>. 2006;100(5):938-45.</w:t>
      </w:r>
    </w:p>
    <w:p w14:paraId="526D5B4A" w14:textId="77777777" w:rsidR="005A5DEC" w:rsidRPr="005A5DEC" w:rsidRDefault="005A5DEC" w:rsidP="005A5DEC">
      <w:pPr>
        <w:pStyle w:val="EndNoteBibliography"/>
        <w:spacing w:after="360"/>
        <w:rPr>
          <w:noProof/>
        </w:rPr>
      </w:pPr>
      <w:r w:rsidRPr="005A5DEC">
        <w:rPr>
          <w:noProof/>
        </w:rPr>
        <w:t>173.</w:t>
      </w:r>
      <w:r w:rsidRPr="005A5DEC">
        <w:rPr>
          <w:noProof/>
        </w:rPr>
        <w:tab/>
        <w:t xml:space="preserve">Hieshima K, Imai T, Baba M, Shoudai K, Ishizuka K, Nakagawa T, et al. A novel human CC chemokine PARC that is most homologous to macrophage-inflammatory protein-1 alpha/LD78 alpha and chemotactic for T lymphocytes, but not for monocytes. </w:t>
      </w:r>
      <w:r w:rsidRPr="005A5DEC">
        <w:rPr>
          <w:i/>
          <w:noProof/>
        </w:rPr>
        <w:t>Journal of immunology</w:t>
      </w:r>
      <w:r w:rsidRPr="005A5DEC">
        <w:rPr>
          <w:noProof/>
        </w:rPr>
        <w:t>. 1997;159(3):1140-9.</w:t>
      </w:r>
    </w:p>
    <w:p w14:paraId="38716D8F" w14:textId="77777777" w:rsidR="005A5DEC" w:rsidRPr="005A5DEC" w:rsidRDefault="005A5DEC" w:rsidP="005A5DEC">
      <w:pPr>
        <w:pStyle w:val="EndNoteBibliography"/>
        <w:spacing w:after="360"/>
        <w:rPr>
          <w:noProof/>
        </w:rPr>
      </w:pPr>
      <w:r w:rsidRPr="005A5DEC">
        <w:rPr>
          <w:noProof/>
        </w:rPr>
        <w:t>174.</w:t>
      </w:r>
      <w:r w:rsidRPr="005A5DEC">
        <w:rPr>
          <w:noProof/>
        </w:rPr>
        <w:tab/>
        <w:t xml:space="preserve">Ziegenhagen MW, Zabel P, Zissel G, Schlaak M, Muller-Quernheim J. Serum level of interleukin 8 is elevated in idiopathic pulmonary fibrosis and indicates disease activity. </w:t>
      </w:r>
      <w:r w:rsidRPr="005A5DEC">
        <w:rPr>
          <w:i/>
          <w:noProof/>
        </w:rPr>
        <w:t>American journal of respiratory and critical care medicine</w:t>
      </w:r>
      <w:r w:rsidRPr="005A5DEC">
        <w:rPr>
          <w:noProof/>
        </w:rPr>
        <w:t>. 1998;157(3 Pt 1):762-8.</w:t>
      </w:r>
    </w:p>
    <w:p w14:paraId="04BB11B1" w14:textId="77777777" w:rsidR="005A5DEC" w:rsidRPr="005A5DEC" w:rsidRDefault="005A5DEC" w:rsidP="005A5DEC">
      <w:pPr>
        <w:pStyle w:val="EndNoteBibliography"/>
        <w:spacing w:after="360"/>
        <w:rPr>
          <w:noProof/>
        </w:rPr>
      </w:pPr>
      <w:r w:rsidRPr="005A5DEC">
        <w:rPr>
          <w:noProof/>
        </w:rPr>
        <w:t>175.</w:t>
      </w:r>
      <w:r w:rsidRPr="005A5DEC">
        <w:rPr>
          <w:noProof/>
        </w:rPr>
        <w:tab/>
        <w:t xml:space="preserve">Prasse A, Pechkovsky DV, Toews GB, Schafer M, Eggeling S, Ludwig C, et al. CCL18 as an indicator of pulmonary fibrotic activity in idiopathic interstitial pneumonias and systemic sclerosis. </w:t>
      </w:r>
      <w:r w:rsidRPr="005A5DEC">
        <w:rPr>
          <w:i/>
          <w:noProof/>
        </w:rPr>
        <w:t>Arthritis and rheumatism</w:t>
      </w:r>
      <w:r w:rsidRPr="005A5DEC">
        <w:rPr>
          <w:noProof/>
        </w:rPr>
        <w:t>. 2007;56(5):1685-93.</w:t>
      </w:r>
    </w:p>
    <w:p w14:paraId="2E00DAF1" w14:textId="77777777" w:rsidR="005A5DEC" w:rsidRPr="005A5DEC" w:rsidRDefault="005A5DEC" w:rsidP="005A5DEC">
      <w:pPr>
        <w:pStyle w:val="EndNoteBibliography"/>
        <w:spacing w:after="360"/>
        <w:rPr>
          <w:noProof/>
        </w:rPr>
      </w:pPr>
      <w:r w:rsidRPr="005A5DEC">
        <w:rPr>
          <w:noProof/>
        </w:rPr>
        <w:t>176.</w:t>
      </w:r>
      <w:r w:rsidRPr="005A5DEC">
        <w:rPr>
          <w:noProof/>
        </w:rPr>
        <w:tab/>
        <w:t xml:space="preserve">Saito Y, Azuma A, Matsuda K, Kamio K, Abe S, Gemma A. Pirfenidone exerts a suppressive effect on CCL18 expression in U937-derived macrophages partly by inhibiting STAT6 phosphorylation. </w:t>
      </w:r>
      <w:r w:rsidRPr="005A5DEC">
        <w:rPr>
          <w:i/>
          <w:noProof/>
        </w:rPr>
        <w:t>Immunopharmacology and immunotoxicology</w:t>
      </w:r>
      <w:r w:rsidRPr="005A5DEC">
        <w:rPr>
          <w:noProof/>
        </w:rPr>
        <w:t>. 2016:1-8.</w:t>
      </w:r>
    </w:p>
    <w:p w14:paraId="5920A779" w14:textId="77777777" w:rsidR="005A5DEC" w:rsidRPr="005A5DEC" w:rsidRDefault="005A5DEC" w:rsidP="005A5DEC">
      <w:pPr>
        <w:pStyle w:val="EndNoteBibliography"/>
        <w:spacing w:after="360"/>
        <w:rPr>
          <w:noProof/>
        </w:rPr>
      </w:pPr>
      <w:r w:rsidRPr="005A5DEC">
        <w:rPr>
          <w:noProof/>
        </w:rPr>
        <w:t>177.</w:t>
      </w:r>
      <w:r w:rsidRPr="005A5DEC">
        <w:rPr>
          <w:noProof/>
        </w:rPr>
        <w:tab/>
        <w:t xml:space="preserve">Furuhashi K, Suda T, Nakamura Y, Inui N, Hashimoto D, Miwa S, et al. Increased expression of YKL-40, a chitinase-like protein, in serum and lung of patients with idiopathic pulmonary fibrosis. </w:t>
      </w:r>
      <w:r w:rsidRPr="005A5DEC">
        <w:rPr>
          <w:i/>
          <w:noProof/>
        </w:rPr>
        <w:t>Respiratory medicine</w:t>
      </w:r>
      <w:r w:rsidRPr="005A5DEC">
        <w:rPr>
          <w:noProof/>
        </w:rPr>
        <w:t>. 2010;104(8):1204-10.</w:t>
      </w:r>
    </w:p>
    <w:p w14:paraId="41BBA252" w14:textId="77777777" w:rsidR="005A5DEC" w:rsidRPr="005A5DEC" w:rsidRDefault="005A5DEC" w:rsidP="005A5DEC">
      <w:pPr>
        <w:pStyle w:val="EndNoteBibliography"/>
        <w:spacing w:after="360"/>
        <w:rPr>
          <w:noProof/>
        </w:rPr>
      </w:pPr>
      <w:r w:rsidRPr="005A5DEC">
        <w:rPr>
          <w:noProof/>
        </w:rPr>
        <w:t>178.</w:t>
      </w:r>
      <w:r w:rsidRPr="005A5DEC">
        <w:rPr>
          <w:noProof/>
        </w:rPr>
        <w:tab/>
        <w:t xml:space="preserve">Ober C, Chupp GL. The chitinase and chitinase-like proteins: a review of genetic and functional studies in asthma and immune-mediated diseases. </w:t>
      </w:r>
      <w:r w:rsidRPr="005A5DEC">
        <w:rPr>
          <w:i/>
          <w:noProof/>
        </w:rPr>
        <w:t>Current opinion in allergy and clinical immunology</w:t>
      </w:r>
      <w:r w:rsidRPr="005A5DEC">
        <w:rPr>
          <w:noProof/>
        </w:rPr>
        <w:t>. 2009;9(5):401-8.</w:t>
      </w:r>
    </w:p>
    <w:p w14:paraId="3BE24FAB" w14:textId="77777777" w:rsidR="005A5DEC" w:rsidRPr="005A5DEC" w:rsidRDefault="005A5DEC" w:rsidP="005A5DEC">
      <w:pPr>
        <w:pStyle w:val="EndNoteBibliography"/>
        <w:spacing w:after="360"/>
        <w:rPr>
          <w:noProof/>
        </w:rPr>
      </w:pPr>
      <w:r w:rsidRPr="005A5DEC">
        <w:rPr>
          <w:noProof/>
        </w:rPr>
        <w:lastRenderedPageBreak/>
        <w:t>179.</w:t>
      </w:r>
      <w:r w:rsidRPr="005A5DEC">
        <w:rPr>
          <w:noProof/>
        </w:rPr>
        <w:tab/>
        <w:t xml:space="preserve">Korthagen NM, van Moorsel CH, Barlo NP, Ruven HJ, Kruit A, Heron M, et al. Serum and BALF YKL-40 levels are predictors of survival in idiopathic pulmonary fibrosis. </w:t>
      </w:r>
      <w:r w:rsidRPr="005A5DEC">
        <w:rPr>
          <w:i/>
          <w:noProof/>
        </w:rPr>
        <w:t>Respiratory medicine</w:t>
      </w:r>
      <w:r w:rsidRPr="005A5DEC">
        <w:rPr>
          <w:noProof/>
        </w:rPr>
        <w:t>. 2011;105(1):106-13.</w:t>
      </w:r>
    </w:p>
    <w:p w14:paraId="7A18B6EA" w14:textId="77777777" w:rsidR="005A5DEC" w:rsidRPr="005A5DEC" w:rsidRDefault="005A5DEC" w:rsidP="005A5DEC">
      <w:pPr>
        <w:pStyle w:val="EndNoteBibliography"/>
        <w:spacing w:after="360"/>
        <w:rPr>
          <w:noProof/>
        </w:rPr>
      </w:pPr>
      <w:r w:rsidRPr="005A5DEC">
        <w:rPr>
          <w:noProof/>
        </w:rPr>
        <w:t>180.</w:t>
      </w:r>
      <w:r w:rsidRPr="005A5DEC">
        <w:rPr>
          <w:noProof/>
        </w:rPr>
        <w:tab/>
        <w:t xml:space="preserve">Guiot J, Henket M, Corhay JL, Moermans C, Louis R. Sputum biomarkers in IPF: Evidence for raised gene expression and protein level of IGFBP-2, IL-8 and MMP-7. </w:t>
      </w:r>
      <w:r w:rsidRPr="005A5DEC">
        <w:rPr>
          <w:i/>
          <w:noProof/>
        </w:rPr>
        <w:t>PloS one</w:t>
      </w:r>
      <w:r w:rsidRPr="005A5DEC">
        <w:rPr>
          <w:noProof/>
        </w:rPr>
        <w:t>. 2017;12(2):e0171344.</w:t>
      </w:r>
    </w:p>
    <w:p w14:paraId="4ECAB181" w14:textId="77777777" w:rsidR="005A5DEC" w:rsidRPr="005A5DEC" w:rsidRDefault="005A5DEC" w:rsidP="005A5DEC">
      <w:pPr>
        <w:pStyle w:val="EndNoteBibliography"/>
        <w:spacing w:after="360"/>
        <w:rPr>
          <w:noProof/>
        </w:rPr>
      </w:pPr>
      <w:r w:rsidRPr="005A5DEC">
        <w:rPr>
          <w:noProof/>
        </w:rPr>
        <w:t>181.</w:t>
      </w:r>
      <w:r w:rsidRPr="005A5DEC">
        <w:rPr>
          <w:noProof/>
        </w:rPr>
        <w:tab/>
        <w:t xml:space="preserve">Monacci WT, Merrill MJ, Oldfield EH. Expression of vascular permeability factor/vascular endothelial growth factor in normal rat tissues. </w:t>
      </w:r>
      <w:r w:rsidRPr="005A5DEC">
        <w:rPr>
          <w:i/>
          <w:noProof/>
        </w:rPr>
        <w:t>Am J Physiol</w:t>
      </w:r>
      <w:r w:rsidRPr="005A5DEC">
        <w:rPr>
          <w:noProof/>
        </w:rPr>
        <w:t>. 1993;264(4 Pt 1):C995-1002.</w:t>
      </w:r>
    </w:p>
    <w:p w14:paraId="0E10779C" w14:textId="77777777" w:rsidR="005A5DEC" w:rsidRPr="005A5DEC" w:rsidRDefault="005A5DEC" w:rsidP="005A5DEC">
      <w:pPr>
        <w:pStyle w:val="EndNoteBibliography"/>
        <w:spacing w:after="360"/>
        <w:rPr>
          <w:noProof/>
        </w:rPr>
      </w:pPr>
      <w:r w:rsidRPr="005A5DEC">
        <w:rPr>
          <w:noProof/>
        </w:rPr>
        <w:t>182.</w:t>
      </w:r>
      <w:r w:rsidRPr="005A5DEC">
        <w:rPr>
          <w:noProof/>
        </w:rPr>
        <w:tab/>
        <w:t xml:space="preserve">Reck M, Kaiser R, Mellemgaard A, Douillard JY, Orlov S, Krzakowski M, et al. Docetaxel plus nintedanib versus docetaxel plus placebo in patients with previously treated non-small-cell lung cancer (LUME-Lung 1): a phase 3, double-blind, randomised controlled trial. </w:t>
      </w:r>
      <w:r w:rsidRPr="005A5DEC">
        <w:rPr>
          <w:i/>
          <w:noProof/>
        </w:rPr>
        <w:t>The Lancet Oncology</w:t>
      </w:r>
      <w:r w:rsidRPr="005A5DEC">
        <w:rPr>
          <w:noProof/>
        </w:rPr>
        <w:t>. 2014;15(2):143-55.</w:t>
      </w:r>
    </w:p>
    <w:p w14:paraId="2C9CEAB4" w14:textId="77777777" w:rsidR="005A5DEC" w:rsidRPr="005A5DEC" w:rsidRDefault="005A5DEC" w:rsidP="005A5DEC">
      <w:pPr>
        <w:pStyle w:val="EndNoteBibliography"/>
        <w:spacing w:after="360"/>
        <w:rPr>
          <w:noProof/>
        </w:rPr>
      </w:pPr>
      <w:r w:rsidRPr="005A5DEC">
        <w:rPr>
          <w:noProof/>
        </w:rPr>
        <w:t>183.</w:t>
      </w:r>
      <w:r w:rsidRPr="005A5DEC">
        <w:rPr>
          <w:noProof/>
        </w:rPr>
        <w:tab/>
        <w:t xml:space="preserve">Raghu G, Depaso WJ, Cain K, Hammar SP, Wetzel CE, Dreis DF, et al. Azathioprine Combined with Prednisone in the Treatment of Idiopathic Pulmonary Fibrosis: A Prospective Double-blind, Randomized, Placebo-controlled Clinical Trial. </w:t>
      </w:r>
      <w:r w:rsidRPr="005A5DEC">
        <w:rPr>
          <w:i/>
          <w:noProof/>
        </w:rPr>
        <w:t>The American Review of Respiratory Diseases</w:t>
      </w:r>
      <w:r w:rsidRPr="005A5DEC">
        <w:rPr>
          <w:noProof/>
        </w:rPr>
        <w:t>. 1991;144(2):291-6.</w:t>
      </w:r>
    </w:p>
    <w:p w14:paraId="4258B113" w14:textId="77777777" w:rsidR="005A5DEC" w:rsidRPr="005A5DEC" w:rsidRDefault="005A5DEC" w:rsidP="005A5DEC">
      <w:pPr>
        <w:pStyle w:val="EndNoteBibliography"/>
        <w:spacing w:after="360"/>
        <w:rPr>
          <w:noProof/>
        </w:rPr>
      </w:pPr>
      <w:r w:rsidRPr="005A5DEC">
        <w:rPr>
          <w:noProof/>
        </w:rPr>
        <w:t>184.</w:t>
      </w:r>
      <w:r w:rsidRPr="005A5DEC">
        <w:rPr>
          <w:noProof/>
        </w:rPr>
        <w:tab/>
        <w:t xml:space="preserve">Peikert T, Daniels CE, Beebe TJ, Meyer KC, Ryu JH. Assessment of current practice in the diagnosis and therapy of idiopathic pulmonary fibrosis. </w:t>
      </w:r>
      <w:r w:rsidRPr="005A5DEC">
        <w:rPr>
          <w:i/>
          <w:noProof/>
        </w:rPr>
        <w:t>Respiratory medicine</w:t>
      </w:r>
      <w:r w:rsidRPr="005A5DEC">
        <w:rPr>
          <w:noProof/>
        </w:rPr>
        <w:t>. 2008;102(9):1342-8.</w:t>
      </w:r>
    </w:p>
    <w:p w14:paraId="0F455364" w14:textId="77777777" w:rsidR="005A5DEC" w:rsidRPr="005A5DEC" w:rsidRDefault="005A5DEC" w:rsidP="005A5DEC">
      <w:pPr>
        <w:pStyle w:val="EndNoteBibliography"/>
        <w:spacing w:after="360"/>
        <w:rPr>
          <w:noProof/>
        </w:rPr>
      </w:pPr>
      <w:r w:rsidRPr="005A5DEC">
        <w:rPr>
          <w:noProof/>
        </w:rPr>
        <w:t>185.</w:t>
      </w:r>
      <w:r w:rsidRPr="005A5DEC">
        <w:rPr>
          <w:noProof/>
        </w:rPr>
        <w:tab/>
        <w:t xml:space="preserve">Behr J, Maier K, Degenkolb B, Krombach F, Vogelmeier C. Antioxidative and Clinical Effects of High-doseN-Acetylcysteine in Fibrosing Alveolitis. </w:t>
      </w:r>
      <w:r w:rsidRPr="005A5DEC">
        <w:rPr>
          <w:i/>
          <w:noProof/>
        </w:rPr>
        <w:t>American journal of respiratory and critical care medicine</w:t>
      </w:r>
      <w:r w:rsidRPr="005A5DEC">
        <w:rPr>
          <w:noProof/>
        </w:rPr>
        <w:t>. 1997;156(6):1897-901.</w:t>
      </w:r>
    </w:p>
    <w:p w14:paraId="06B3EB36" w14:textId="77777777" w:rsidR="005A5DEC" w:rsidRPr="005A5DEC" w:rsidRDefault="005A5DEC" w:rsidP="005A5DEC">
      <w:pPr>
        <w:pStyle w:val="EndNoteBibliography"/>
        <w:spacing w:after="360"/>
        <w:rPr>
          <w:noProof/>
        </w:rPr>
      </w:pPr>
      <w:r w:rsidRPr="005A5DEC">
        <w:rPr>
          <w:noProof/>
        </w:rPr>
        <w:t>186.</w:t>
      </w:r>
      <w:r w:rsidRPr="005A5DEC">
        <w:rPr>
          <w:noProof/>
        </w:rPr>
        <w:tab/>
        <w:t xml:space="preserve">Tomioka H, Kuwata Y, Imanaka K, Hashimoto K, Ohnishi H, Tada K, et al. A pilot study of aerosolized N-acetylcysteine for idiopathic pulmonary fibrosis. </w:t>
      </w:r>
      <w:r w:rsidRPr="005A5DEC">
        <w:rPr>
          <w:i/>
          <w:noProof/>
        </w:rPr>
        <w:t>Respirology</w:t>
      </w:r>
      <w:r w:rsidRPr="005A5DEC">
        <w:rPr>
          <w:noProof/>
        </w:rPr>
        <w:t>. 2005;10(4):449-55.</w:t>
      </w:r>
    </w:p>
    <w:p w14:paraId="76293960" w14:textId="77777777" w:rsidR="005A5DEC" w:rsidRPr="005A5DEC" w:rsidRDefault="005A5DEC" w:rsidP="005A5DEC">
      <w:pPr>
        <w:pStyle w:val="EndNoteBibliography"/>
        <w:spacing w:after="360"/>
        <w:rPr>
          <w:noProof/>
        </w:rPr>
      </w:pPr>
      <w:r w:rsidRPr="005A5DEC">
        <w:rPr>
          <w:noProof/>
        </w:rPr>
        <w:t>187.</w:t>
      </w:r>
      <w:r w:rsidRPr="005A5DEC">
        <w:rPr>
          <w:noProof/>
        </w:rPr>
        <w:tab/>
        <w:t xml:space="preserve">Martinez FJ, de Andrade JA, Anstrom KJ, King TE, Raghu G. Randomized Trial of Acetylcysteine in Idiopathic Pulmonary Fibrosis. </w:t>
      </w:r>
      <w:r w:rsidRPr="005A5DEC">
        <w:rPr>
          <w:i/>
          <w:noProof/>
        </w:rPr>
        <w:t>New England Journal of Medicine</w:t>
      </w:r>
      <w:r w:rsidRPr="005A5DEC">
        <w:rPr>
          <w:noProof/>
        </w:rPr>
        <w:t>. 2014;370(22):2093-101.</w:t>
      </w:r>
    </w:p>
    <w:p w14:paraId="2684FF89" w14:textId="77777777" w:rsidR="005A5DEC" w:rsidRPr="005A5DEC" w:rsidRDefault="005A5DEC" w:rsidP="005A5DEC">
      <w:pPr>
        <w:pStyle w:val="EndNoteBibliography"/>
        <w:spacing w:after="360"/>
        <w:rPr>
          <w:noProof/>
        </w:rPr>
      </w:pPr>
      <w:r w:rsidRPr="005A5DEC">
        <w:rPr>
          <w:noProof/>
        </w:rPr>
        <w:t>188.</w:t>
      </w:r>
      <w:r w:rsidRPr="005A5DEC">
        <w:rPr>
          <w:noProof/>
        </w:rPr>
        <w:tab/>
        <w:t xml:space="preserve">King M, Rubin BK. Pharmacological approaches to discovery and development of new mucolytic agents. </w:t>
      </w:r>
      <w:r w:rsidRPr="005A5DEC">
        <w:rPr>
          <w:i/>
          <w:noProof/>
        </w:rPr>
        <w:t>Advanced drug delivery reviews</w:t>
      </w:r>
      <w:r w:rsidRPr="005A5DEC">
        <w:rPr>
          <w:noProof/>
        </w:rPr>
        <w:t>. 2002;54(11):1475-90.</w:t>
      </w:r>
    </w:p>
    <w:p w14:paraId="33C05512" w14:textId="77777777" w:rsidR="005A5DEC" w:rsidRPr="005A5DEC" w:rsidRDefault="005A5DEC" w:rsidP="005A5DEC">
      <w:pPr>
        <w:pStyle w:val="EndNoteBibliography"/>
        <w:spacing w:after="360"/>
        <w:rPr>
          <w:noProof/>
        </w:rPr>
      </w:pPr>
      <w:r w:rsidRPr="005A5DEC">
        <w:rPr>
          <w:noProof/>
        </w:rPr>
        <w:t>189.</w:t>
      </w:r>
      <w:r w:rsidRPr="005A5DEC">
        <w:rPr>
          <w:noProof/>
        </w:rPr>
        <w:tab/>
        <w:t xml:space="preserve">Piguet PF, Ribaux C, Karpuz V, Grau GE, Kapanci Y. Expression and localization of tumor necrosis factor-alpha and its mRNA in idiopathic pulmonary fibrosis. </w:t>
      </w:r>
      <w:r w:rsidRPr="005A5DEC">
        <w:rPr>
          <w:i/>
          <w:noProof/>
        </w:rPr>
        <w:t>The American Journal of Pathology</w:t>
      </w:r>
      <w:r w:rsidRPr="005A5DEC">
        <w:rPr>
          <w:noProof/>
        </w:rPr>
        <w:t>. 1993;143(3):651-5.</w:t>
      </w:r>
    </w:p>
    <w:p w14:paraId="6F7072A8" w14:textId="77777777" w:rsidR="005A5DEC" w:rsidRPr="005A5DEC" w:rsidRDefault="005A5DEC" w:rsidP="005A5DEC">
      <w:pPr>
        <w:pStyle w:val="EndNoteBibliography"/>
        <w:spacing w:after="360"/>
        <w:rPr>
          <w:noProof/>
        </w:rPr>
      </w:pPr>
      <w:r w:rsidRPr="005A5DEC">
        <w:rPr>
          <w:noProof/>
        </w:rPr>
        <w:t>190.</w:t>
      </w:r>
      <w:r w:rsidRPr="005A5DEC">
        <w:rPr>
          <w:noProof/>
        </w:rPr>
        <w:tab/>
        <w:t xml:space="preserve">Piguet PF, Vesin C. Treatment by human recombinant soluble TNF receptor of pulmonary fibrosis induced by bleomycin or silica in mice. </w:t>
      </w:r>
      <w:r w:rsidRPr="005A5DEC">
        <w:rPr>
          <w:i/>
          <w:noProof/>
        </w:rPr>
        <w:t>European Respiratory Journal</w:t>
      </w:r>
      <w:r w:rsidRPr="005A5DEC">
        <w:rPr>
          <w:noProof/>
        </w:rPr>
        <w:t>. 1994;7(3):515-8.</w:t>
      </w:r>
    </w:p>
    <w:p w14:paraId="0F7C2F7E" w14:textId="77777777" w:rsidR="005A5DEC" w:rsidRPr="005A5DEC" w:rsidRDefault="005A5DEC" w:rsidP="005A5DEC">
      <w:pPr>
        <w:pStyle w:val="EndNoteBibliography"/>
        <w:spacing w:after="360"/>
        <w:rPr>
          <w:noProof/>
        </w:rPr>
      </w:pPr>
      <w:r w:rsidRPr="005A5DEC">
        <w:rPr>
          <w:noProof/>
        </w:rPr>
        <w:lastRenderedPageBreak/>
        <w:t>191.</w:t>
      </w:r>
      <w:r w:rsidRPr="005A5DEC">
        <w:rPr>
          <w:noProof/>
        </w:rPr>
        <w:tab/>
        <w:t xml:space="preserve">Weinblatt ME, Kremer JM, Bankhurst AD, Bulpitt KJ, Fleischmann RM, Fox RI, et al. A trial of etanercept, a recombinant tumor necrosis factor receptor:Fc fusion protein, in patients with rheumatoid arthritis receiving methotrexate. </w:t>
      </w:r>
      <w:r w:rsidRPr="005A5DEC">
        <w:rPr>
          <w:i/>
          <w:noProof/>
        </w:rPr>
        <w:t>The New England journal of medicine</w:t>
      </w:r>
      <w:r w:rsidRPr="005A5DEC">
        <w:rPr>
          <w:noProof/>
        </w:rPr>
        <w:t>. 1999;340(4):253-9.</w:t>
      </w:r>
    </w:p>
    <w:p w14:paraId="14DC1CA8" w14:textId="77777777" w:rsidR="005A5DEC" w:rsidRPr="005A5DEC" w:rsidRDefault="005A5DEC" w:rsidP="005A5DEC">
      <w:pPr>
        <w:pStyle w:val="EndNoteBibliography"/>
        <w:spacing w:after="360"/>
        <w:rPr>
          <w:noProof/>
        </w:rPr>
      </w:pPr>
      <w:r w:rsidRPr="005A5DEC">
        <w:rPr>
          <w:noProof/>
        </w:rPr>
        <w:t>192.</w:t>
      </w:r>
      <w:r w:rsidRPr="005A5DEC">
        <w:rPr>
          <w:noProof/>
        </w:rPr>
        <w:tab/>
        <w:t xml:space="preserve">Redente EF, Keith RC, Janssen W, Henson PM, Ortiz LA, Downey GP, et al. Tumor necrosis factor-alpha accelerates the resolution of established pulmonary fibrosis in mice by targeting profibrotic lung macrophages. </w:t>
      </w:r>
      <w:r w:rsidRPr="005A5DEC">
        <w:rPr>
          <w:i/>
          <w:noProof/>
        </w:rPr>
        <w:t>American journal of respiratory cell and molecular biology</w:t>
      </w:r>
      <w:r w:rsidRPr="005A5DEC">
        <w:rPr>
          <w:noProof/>
        </w:rPr>
        <w:t>. 2014;50(4):825-37.</w:t>
      </w:r>
    </w:p>
    <w:p w14:paraId="5FD9A3C8" w14:textId="77777777" w:rsidR="005A5DEC" w:rsidRPr="005A5DEC" w:rsidRDefault="005A5DEC" w:rsidP="005A5DEC">
      <w:pPr>
        <w:pStyle w:val="EndNoteBibliography"/>
        <w:spacing w:after="360"/>
        <w:rPr>
          <w:noProof/>
        </w:rPr>
      </w:pPr>
      <w:r w:rsidRPr="005A5DEC">
        <w:rPr>
          <w:noProof/>
        </w:rPr>
        <w:t>193.</w:t>
      </w:r>
      <w:r w:rsidRPr="005A5DEC">
        <w:rPr>
          <w:noProof/>
        </w:rPr>
        <w:tab/>
        <w:t xml:space="preserve">Thavarajah K, Wu P, Rhew EJ, Yeldandi AK, Kamp DW. Pulmonary complications of tumor necrosis factor-targeted therapy. </w:t>
      </w:r>
      <w:r w:rsidRPr="005A5DEC">
        <w:rPr>
          <w:i/>
          <w:noProof/>
        </w:rPr>
        <w:t>Respiratory medicine</w:t>
      </w:r>
      <w:r w:rsidRPr="005A5DEC">
        <w:rPr>
          <w:noProof/>
        </w:rPr>
        <w:t>. 2009;103(5):661-9.</w:t>
      </w:r>
    </w:p>
    <w:p w14:paraId="737C45BB" w14:textId="77777777" w:rsidR="005A5DEC" w:rsidRPr="005A5DEC" w:rsidRDefault="005A5DEC" w:rsidP="005A5DEC">
      <w:pPr>
        <w:pStyle w:val="EndNoteBibliography"/>
        <w:spacing w:after="360"/>
        <w:rPr>
          <w:noProof/>
        </w:rPr>
      </w:pPr>
      <w:r w:rsidRPr="005A5DEC">
        <w:rPr>
          <w:noProof/>
        </w:rPr>
        <w:t>194.</w:t>
      </w:r>
      <w:r w:rsidRPr="005A5DEC">
        <w:rPr>
          <w:noProof/>
        </w:rPr>
        <w:tab/>
        <w:t xml:space="preserve">Sime PJ, Xing Z, Graham FL, Csaky KG, Gauldie J. Adenovector-mediated gene transfer of active transforming growth factor-beta1 induces prolonged severe fibrosis in rat lung. </w:t>
      </w:r>
      <w:r w:rsidRPr="005A5DEC">
        <w:rPr>
          <w:i/>
          <w:noProof/>
        </w:rPr>
        <w:t>The Journal of Clinical Investigation</w:t>
      </w:r>
      <w:r w:rsidRPr="005A5DEC">
        <w:rPr>
          <w:noProof/>
        </w:rPr>
        <w:t>. 1997;100(4):768-76.</w:t>
      </w:r>
    </w:p>
    <w:p w14:paraId="0FF70EE0" w14:textId="77777777" w:rsidR="005A5DEC" w:rsidRPr="005A5DEC" w:rsidRDefault="005A5DEC" w:rsidP="005A5DEC">
      <w:pPr>
        <w:pStyle w:val="EndNoteBibliography"/>
        <w:spacing w:after="360"/>
        <w:rPr>
          <w:noProof/>
        </w:rPr>
      </w:pPr>
      <w:r w:rsidRPr="005A5DEC">
        <w:rPr>
          <w:noProof/>
        </w:rPr>
        <w:t>195.</w:t>
      </w:r>
      <w:r w:rsidRPr="005A5DEC">
        <w:rPr>
          <w:noProof/>
        </w:rPr>
        <w:tab/>
        <w:t xml:space="preserve">Prior C, Haslam PL. In vivo levels and in vitro production of interferon-gamma in fibrosing interstitial lung diseases. </w:t>
      </w:r>
      <w:r w:rsidRPr="005A5DEC">
        <w:rPr>
          <w:i/>
          <w:noProof/>
        </w:rPr>
        <w:t>Clinical and experimental immunology</w:t>
      </w:r>
      <w:r w:rsidRPr="005A5DEC">
        <w:rPr>
          <w:noProof/>
        </w:rPr>
        <w:t>. 1992;88(2):280-7.</w:t>
      </w:r>
    </w:p>
    <w:p w14:paraId="0E292574" w14:textId="77777777" w:rsidR="005A5DEC" w:rsidRPr="005A5DEC" w:rsidRDefault="005A5DEC" w:rsidP="005A5DEC">
      <w:pPr>
        <w:pStyle w:val="EndNoteBibliography"/>
        <w:spacing w:after="360"/>
        <w:rPr>
          <w:noProof/>
        </w:rPr>
      </w:pPr>
      <w:r w:rsidRPr="005A5DEC">
        <w:rPr>
          <w:noProof/>
        </w:rPr>
        <w:t>196.</w:t>
      </w:r>
      <w:r w:rsidRPr="005A5DEC">
        <w:rPr>
          <w:noProof/>
        </w:rPr>
        <w:tab/>
        <w:t xml:space="preserve">Gurujeyalakshmi G, Giri SN. Molecular mechanisms of antifibrotic effect of interferon gamma in bleomycin-mouse model of lung fibrosis: downregulation of TGF-beta and procollagen I and III gene expression. </w:t>
      </w:r>
      <w:r w:rsidRPr="005A5DEC">
        <w:rPr>
          <w:i/>
          <w:noProof/>
        </w:rPr>
        <w:t>Experimental lung research</w:t>
      </w:r>
      <w:r w:rsidRPr="005A5DEC">
        <w:rPr>
          <w:noProof/>
        </w:rPr>
        <w:t>. 1995;21(5):791-808.</w:t>
      </w:r>
    </w:p>
    <w:p w14:paraId="4C5696EB" w14:textId="77777777" w:rsidR="005A5DEC" w:rsidRPr="005A5DEC" w:rsidRDefault="005A5DEC" w:rsidP="005A5DEC">
      <w:pPr>
        <w:pStyle w:val="EndNoteBibliography"/>
        <w:spacing w:after="360"/>
        <w:rPr>
          <w:noProof/>
        </w:rPr>
      </w:pPr>
      <w:r w:rsidRPr="005A5DEC">
        <w:rPr>
          <w:noProof/>
        </w:rPr>
        <w:t>197.</w:t>
      </w:r>
      <w:r w:rsidRPr="005A5DEC">
        <w:rPr>
          <w:noProof/>
        </w:rPr>
        <w:tab/>
        <w:t xml:space="preserve">Antoniou KM, Nicholson AG, Dimadi M, Malagari K, Latsi P, Rapti A, et al. Long term clinical effects of IFN-γ-1b and colchicine in idiopathic pulmonary fibrosis. </w:t>
      </w:r>
      <w:r w:rsidRPr="005A5DEC">
        <w:rPr>
          <w:i/>
          <w:noProof/>
        </w:rPr>
        <w:t>European Respiratory Journal</w:t>
      </w:r>
      <w:r w:rsidRPr="005A5DEC">
        <w:rPr>
          <w:noProof/>
        </w:rPr>
        <w:t>. 2006.</w:t>
      </w:r>
    </w:p>
    <w:p w14:paraId="29A87129" w14:textId="77777777" w:rsidR="005A5DEC" w:rsidRPr="005A5DEC" w:rsidRDefault="005A5DEC" w:rsidP="005A5DEC">
      <w:pPr>
        <w:pStyle w:val="EndNoteBibliography"/>
        <w:spacing w:after="360"/>
        <w:rPr>
          <w:noProof/>
        </w:rPr>
      </w:pPr>
      <w:r w:rsidRPr="005A5DEC">
        <w:rPr>
          <w:noProof/>
        </w:rPr>
        <w:t>198.</w:t>
      </w:r>
      <w:r w:rsidRPr="005A5DEC">
        <w:rPr>
          <w:noProof/>
        </w:rPr>
        <w:tab/>
        <w:t xml:space="preserve">Bajwa EK, Ayas NT, Schulzer M, Mak E, Ryu JH, Malhotra A. Interferon-gamma1b therapy in idiopathic pulmonary fibrosis: a metaanalysis. </w:t>
      </w:r>
      <w:r w:rsidRPr="005A5DEC">
        <w:rPr>
          <w:i/>
          <w:noProof/>
        </w:rPr>
        <w:t>Chest</w:t>
      </w:r>
      <w:r w:rsidRPr="005A5DEC">
        <w:rPr>
          <w:noProof/>
        </w:rPr>
        <w:t>. 2005;128(1):203-6.</w:t>
      </w:r>
    </w:p>
    <w:p w14:paraId="1D60974C" w14:textId="77777777" w:rsidR="005A5DEC" w:rsidRPr="005A5DEC" w:rsidRDefault="005A5DEC" w:rsidP="005A5DEC">
      <w:pPr>
        <w:pStyle w:val="EndNoteBibliography"/>
        <w:spacing w:after="360"/>
        <w:rPr>
          <w:noProof/>
        </w:rPr>
      </w:pPr>
      <w:r w:rsidRPr="005A5DEC">
        <w:rPr>
          <w:noProof/>
        </w:rPr>
        <w:t>199.</w:t>
      </w:r>
      <w:r w:rsidRPr="005A5DEC">
        <w:rPr>
          <w:noProof/>
        </w:rPr>
        <w:tab/>
        <w:t xml:space="preserve">Liu C, Chen J, Gao Y, Deng B, Liu K. Endothelin receptor antagonists for pulmonary arterial hypertension. </w:t>
      </w:r>
      <w:r w:rsidRPr="005A5DEC">
        <w:rPr>
          <w:i/>
          <w:noProof/>
        </w:rPr>
        <w:t>The Cochrane database of systematic reviews</w:t>
      </w:r>
      <w:r w:rsidRPr="005A5DEC">
        <w:rPr>
          <w:noProof/>
        </w:rPr>
        <w:t>. 2013(2):Cd004434.</w:t>
      </w:r>
    </w:p>
    <w:p w14:paraId="19651BC5" w14:textId="77777777" w:rsidR="005A5DEC" w:rsidRPr="005A5DEC" w:rsidRDefault="005A5DEC" w:rsidP="005A5DEC">
      <w:pPr>
        <w:pStyle w:val="EndNoteBibliography"/>
        <w:spacing w:after="360"/>
        <w:rPr>
          <w:noProof/>
        </w:rPr>
      </w:pPr>
      <w:r w:rsidRPr="005A5DEC">
        <w:rPr>
          <w:noProof/>
        </w:rPr>
        <w:t>200.</w:t>
      </w:r>
      <w:r w:rsidRPr="005A5DEC">
        <w:rPr>
          <w:noProof/>
        </w:rPr>
        <w:tab/>
        <w:t xml:space="preserve">Park S-H, Saleh D, Giaid A, Michel RP. Increased Endothelin-1 in Bleomycin-induced Pulmonary Fibrosis and the Effect of an Endothelin Receptor Antagonist. </w:t>
      </w:r>
      <w:r w:rsidRPr="005A5DEC">
        <w:rPr>
          <w:i/>
          <w:noProof/>
        </w:rPr>
        <w:t>American journal of respiratory and critical care medicine</w:t>
      </w:r>
      <w:r w:rsidRPr="005A5DEC">
        <w:rPr>
          <w:noProof/>
        </w:rPr>
        <w:t>. 1997;156(2):600-8.</w:t>
      </w:r>
    </w:p>
    <w:p w14:paraId="47C48382" w14:textId="77777777" w:rsidR="005A5DEC" w:rsidRPr="005A5DEC" w:rsidRDefault="005A5DEC" w:rsidP="005A5DEC">
      <w:pPr>
        <w:pStyle w:val="EndNoteBibliography"/>
        <w:spacing w:after="360"/>
        <w:rPr>
          <w:noProof/>
        </w:rPr>
      </w:pPr>
      <w:r w:rsidRPr="005A5DEC">
        <w:rPr>
          <w:noProof/>
        </w:rPr>
        <w:t>201.</w:t>
      </w:r>
      <w:r w:rsidRPr="005A5DEC">
        <w:rPr>
          <w:noProof/>
        </w:rPr>
        <w:tab/>
        <w:t xml:space="preserve">Crooks MG, Hart SP. Coagulation and anticoagulation in idiopathic pulmonary fibrosis. </w:t>
      </w:r>
      <w:r w:rsidRPr="005A5DEC">
        <w:rPr>
          <w:i/>
          <w:noProof/>
        </w:rPr>
        <w:t>European Respiratory Review</w:t>
      </w:r>
      <w:r w:rsidRPr="005A5DEC">
        <w:rPr>
          <w:noProof/>
        </w:rPr>
        <w:t>. 2015;24(137):392-9.</w:t>
      </w:r>
    </w:p>
    <w:p w14:paraId="6DDB54EE" w14:textId="77777777" w:rsidR="005A5DEC" w:rsidRPr="005A5DEC" w:rsidRDefault="005A5DEC" w:rsidP="005A5DEC">
      <w:pPr>
        <w:pStyle w:val="EndNoteBibliography"/>
        <w:spacing w:after="360"/>
        <w:rPr>
          <w:noProof/>
        </w:rPr>
      </w:pPr>
      <w:r w:rsidRPr="005A5DEC">
        <w:rPr>
          <w:noProof/>
        </w:rPr>
        <w:t>202.</w:t>
      </w:r>
      <w:r w:rsidRPr="005A5DEC">
        <w:rPr>
          <w:noProof/>
        </w:rPr>
        <w:tab/>
        <w:t xml:space="preserve">Kubo H, Nakayama K, Yanai M, Suzuki T, Yamaya M, Watanabe M, et al. Anticoagulant therapy for idiopathic pulmonary fibrosis. </w:t>
      </w:r>
      <w:r w:rsidRPr="005A5DEC">
        <w:rPr>
          <w:i/>
          <w:noProof/>
        </w:rPr>
        <w:t>Chest</w:t>
      </w:r>
      <w:r w:rsidRPr="005A5DEC">
        <w:rPr>
          <w:noProof/>
        </w:rPr>
        <w:t>. 2005;128(3):1475-82.</w:t>
      </w:r>
    </w:p>
    <w:p w14:paraId="5197B778" w14:textId="77777777" w:rsidR="005A5DEC" w:rsidRPr="005A5DEC" w:rsidRDefault="005A5DEC" w:rsidP="005A5DEC">
      <w:pPr>
        <w:pStyle w:val="EndNoteBibliography"/>
        <w:spacing w:after="360"/>
        <w:rPr>
          <w:noProof/>
        </w:rPr>
      </w:pPr>
      <w:r w:rsidRPr="005A5DEC">
        <w:rPr>
          <w:noProof/>
        </w:rPr>
        <w:lastRenderedPageBreak/>
        <w:t>203.</w:t>
      </w:r>
      <w:r w:rsidRPr="005A5DEC">
        <w:rPr>
          <w:noProof/>
        </w:rPr>
        <w:tab/>
        <w:t xml:space="preserve">Noth I, Anstrom KJ, Calvert SB, de Andrade J, Flaherty KR, Glazer C, et al. A Placebo-Controlled Randomized Trial of Warfarin in Idiopathic Pulmonary Fibrosis. </w:t>
      </w:r>
      <w:r w:rsidRPr="005A5DEC">
        <w:rPr>
          <w:i/>
          <w:noProof/>
        </w:rPr>
        <w:t>American journal of respiratory and critical care medicine</w:t>
      </w:r>
      <w:r w:rsidRPr="005A5DEC">
        <w:rPr>
          <w:noProof/>
        </w:rPr>
        <w:t>. 2012;186(1):88-95.</w:t>
      </w:r>
    </w:p>
    <w:p w14:paraId="766A4C3F" w14:textId="77777777" w:rsidR="005A5DEC" w:rsidRPr="005A5DEC" w:rsidRDefault="005A5DEC" w:rsidP="005A5DEC">
      <w:pPr>
        <w:pStyle w:val="EndNoteBibliography"/>
        <w:spacing w:after="360"/>
        <w:rPr>
          <w:noProof/>
        </w:rPr>
      </w:pPr>
      <w:r w:rsidRPr="005A5DEC">
        <w:rPr>
          <w:noProof/>
        </w:rPr>
        <w:t>204.</w:t>
      </w:r>
      <w:r w:rsidRPr="005A5DEC">
        <w:rPr>
          <w:noProof/>
        </w:rPr>
        <w:tab/>
        <w:t xml:space="preserve">Daniels CE, Wilkes MC, Edens M, Kottom TJ, Murphy SJ, Limper AH, et al. Imatinib mesylate inhibits the profibrogenic activity of TGF-beta and prevents bleomycin-mediated lung fibrosis. </w:t>
      </w:r>
      <w:r w:rsidRPr="005A5DEC">
        <w:rPr>
          <w:i/>
          <w:noProof/>
        </w:rPr>
        <w:t>The Journal of Clinical Investigation</w:t>
      </w:r>
      <w:r w:rsidRPr="005A5DEC">
        <w:rPr>
          <w:noProof/>
        </w:rPr>
        <w:t>. 2004;114(9):1308-16.</w:t>
      </w:r>
    </w:p>
    <w:p w14:paraId="3661E3B5" w14:textId="77777777" w:rsidR="005A5DEC" w:rsidRPr="005A5DEC" w:rsidRDefault="005A5DEC" w:rsidP="005A5DEC">
      <w:pPr>
        <w:pStyle w:val="EndNoteBibliography"/>
        <w:spacing w:after="360"/>
        <w:rPr>
          <w:noProof/>
        </w:rPr>
      </w:pPr>
      <w:r w:rsidRPr="005A5DEC">
        <w:rPr>
          <w:noProof/>
        </w:rPr>
        <w:t>205.</w:t>
      </w:r>
      <w:r w:rsidRPr="005A5DEC">
        <w:rPr>
          <w:noProof/>
        </w:rPr>
        <w:tab/>
        <w:t xml:space="preserve">Ghofrani  HA, Seeger  W, Grimminger  F. Imatinib for the Treatment of Pulmonary Arterial Hypertension. </w:t>
      </w:r>
      <w:r w:rsidRPr="005A5DEC">
        <w:rPr>
          <w:i/>
          <w:noProof/>
        </w:rPr>
        <w:t>New England Journal of Medicine</w:t>
      </w:r>
      <w:r w:rsidRPr="005A5DEC">
        <w:rPr>
          <w:noProof/>
        </w:rPr>
        <w:t>. 2005;353(13):1412-3.</w:t>
      </w:r>
    </w:p>
    <w:p w14:paraId="21995870" w14:textId="77777777" w:rsidR="005A5DEC" w:rsidRPr="005A5DEC" w:rsidRDefault="005A5DEC" w:rsidP="005A5DEC">
      <w:pPr>
        <w:pStyle w:val="EndNoteBibliography"/>
        <w:spacing w:after="360"/>
        <w:rPr>
          <w:noProof/>
        </w:rPr>
      </w:pPr>
      <w:r w:rsidRPr="005A5DEC">
        <w:rPr>
          <w:noProof/>
        </w:rPr>
        <w:t>206.</w:t>
      </w:r>
      <w:r w:rsidRPr="005A5DEC">
        <w:rPr>
          <w:noProof/>
        </w:rPr>
        <w:tab/>
        <w:t xml:space="preserve">Raghu G, Johnson WC, Lockhart D, Mageto Y. Treatment of Idiopathic Pulmonary Fibrosis with a New Antifibrotic Agent, Pirfenidone. </w:t>
      </w:r>
      <w:r w:rsidRPr="005A5DEC">
        <w:rPr>
          <w:i/>
          <w:noProof/>
        </w:rPr>
        <w:t>American journal of respiratory and critical care medicine</w:t>
      </w:r>
      <w:r w:rsidRPr="005A5DEC">
        <w:rPr>
          <w:noProof/>
        </w:rPr>
        <w:t>. 1999;159(4):1061-9.</w:t>
      </w:r>
    </w:p>
    <w:p w14:paraId="502C4BE9" w14:textId="77777777" w:rsidR="005A5DEC" w:rsidRPr="005A5DEC" w:rsidRDefault="005A5DEC" w:rsidP="005A5DEC">
      <w:pPr>
        <w:pStyle w:val="EndNoteBibliography"/>
        <w:spacing w:after="360"/>
        <w:rPr>
          <w:noProof/>
        </w:rPr>
      </w:pPr>
      <w:r w:rsidRPr="005A5DEC">
        <w:rPr>
          <w:noProof/>
        </w:rPr>
        <w:t>207.</w:t>
      </w:r>
      <w:r w:rsidRPr="005A5DEC">
        <w:rPr>
          <w:noProof/>
        </w:rPr>
        <w:tab/>
        <w:t>US Department of Health and Human Services. Guidance for Industry. Providing Clinical Evidence of Effectiveness for Human Drugs and Biological Products. In: Administration FaD, editor. Rockville, MD, USA1998.</w:t>
      </w:r>
    </w:p>
    <w:p w14:paraId="2E35F808" w14:textId="77777777" w:rsidR="005A5DEC" w:rsidRPr="005A5DEC" w:rsidRDefault="005A5DEC" w:rsidP="005A5DEC">
      <w:pPr>
        <w:pStyle w:val="EndNoteBibliography"/>
        <w:spacing w:after="360"/>
        <w:rPr>
          <w:noProof/>
        </w:rPr>
      </w:pPr>
      <w:r w:rsidRPr="005A5DEC">
        <w:rPr>
          <w:noProof/>
        </w:rPr>
        <w:t>208.</w:t>
      </w:r>
      <w:r w:rsidRPr="005A5DEC">
        <w:rPr>
          <w:noProof/>
        </w:rPr>
        <w:tab/>
        <w:t xml:space="preserve">Wollin L, Wex E, Pautsch A, Schnapp G, Hostettler KE, Stowasser S, et al. Mode of action of nintedanib in the treatment of idiopathic pulmonary fibrosis. </w:t>
      </w:r>
      <w:r w:rsidRPr="005A5DEC">
        <w:rPr>
          <w:i/>
          <w:noProof/>
        </w:rPr>
        <w:t>European Respiratory Journal</w:t>
      </w:r>
      <w:r w:rsidRPr="005A5DEC">
        <w:rPr>
          <w:noProof/>
        </w:rPr>
        <w:t>. 2015;45:1434-45.</w:t>
      </w:r>
    </w:p>
    <w:p w14:paraId="5EFEBEAF" w14:textId="77777777" w:rsidR="005A5DEC" w:rsidRPr="005A5DEC" w:rsidRDefault="005A5DEC" w:rsidP="005A5DEC">
      <w:pPr>
        <w:pStyle w:val="EndNoteBibliography"/>
        <w:spacing w:after="360"/>
        <w:rPr>
          <w:noProof/>
        </w:rPr>
      </w:pPr>
      <w:r w:rsidRPr="005A5DEC">
        <w:rPr>
          <w:noProof/>
        </w:rPr>
        <w:t>209.</w:t>
      </w:r>
      <w:r w:rsidRPr="005A5DEC">
        <w:rPr>
          <w:noProof/>
        </w:rPr>
        <w:tab/>
        <w:t xml:space="preserve">du Bois A, Kristensen G, Ray-Coquard I, Reuss A, Pignata S, Colombo N, et al. Standard first-line chemotherapy with or without nintedanib for advanced ovarian cancer (AGO-OVAR 12): a randomised, double-blind, placebo-controlled phase 3 trial. </w:t>
      </w:r>
      <w:r w:rsidRPr="005A5DEC">
        <w:rPr>
          <w:i/>
          <w:noProof/>
        </w:rPr>
        <w:t>The Lancet Oncology</w:t>
      </w:r>
      <w:r w:rsidRPr="005A5DEC">
        <w:rPr>
          <w:noProof/>
        </w:rPr>
        <w:t>. 2016;17(1):78-89.</w:t>
      </w:r>
    </w:p>
    <w:p w14:paraId="31527332" w14:textId="77777777" w:rsidR="005A5DEC" w:rsidRPr="005A5DEC" w:rsidRDefault="005A5DEC" w:rsidP="005A5DEC">
      <w:pPr>
        <w:pStyle w:val="EndNoteBibliography"/>
        <w:spacing w:after="360"/>
        <w:rPr>
          <w:noProof/>
        </w:rPr>
      </w:pPr>
      <w:r w:rsidRPr="005A5DEC">
        <w:rPr>
          <w:noProof/>
        </w:rPr>
        <w:t>210.</w:t>
      </w:r>
      <w:r w:rsidRPr="005A5DEC">
        <w:rPr>
          <w:noProof/>
        </w:rPr>
        <w:tab/>
        <w:t xml:space="preserve">Richeldi L, Costabel U, Selman M, Kim DS, Hansell DM, Nicholson AG, et al. Efficacy of a tyrosine kinase inhibitor in idiopathic pulmonary fibrosis. </w:t>
      </w:r>
      <w:r w:rsidRPr="005A5DEC">
        <w:rPr>
          <w:i/>
          <w:noProof/>
        </w:rPr>
        <w:t>New England Journal of Medicine</w:t>
      </w:r>
      <w:r w:rsidRPr="005A5DEC">
        <w:rPr>
          <w:noProof/>
        </w:rPr>
        <w:t>. 2011;365(12):1079-87.</w:t>
      </w:r>
    </w:p>
    <w:p w14:paraId="2677B8F8" w14:textId="77777777" w:rsidR="005A5DEC" w:rsidRPr="005A5DEC" w:rsidRDefault="005A5DEC" w:rsidP="005A5DEC">
      <w:pPr>
        <w:pStyle w:val="EndNoteBibliography"/>
        <w:spacing w:after="360"/>
        <w:rPr>
          <w:noProof/>
        </w:rPr>
      </w:pPr>
      <w:r w:rsidRPr="005A5DEC">
        <w:rPr>
          <w:noProof/>
        </w:rPr>
        <w:t>211.</w:t>
      </w:r>
      <w:r w:rsidRPr="005A5DEC">
        <w:rPr>
          <w:noProof/>
        </w:rPr>
        <w:tab/>
        <w:t xml:space="preserve">National Institute for Health and Care Excellence. Pirfenidone for treating idiopathic pulmonary fibrosis. </w:t>
      </w:r>
      <w:r w:rsidRPr="005A5DEC">
        <w:rPr>
          <w:i/>
          <w:noProof/>
        </w:rPr>
        <w:t>NICE Technology Appraisal Guidance</w:t>
      </w:r>
      <w:r w:rsidRPr="005A5DEC">
        <w:rPr>
          <w:noProof/>
        </w:rPr>
        <w:t>. 2013;(TA 282).</w:t>
      </w:r>
    </w:p>
    <w:p w14:paraId="6710CE07" w14:textId="77777777" w:rsidR="005A5DEC" w:rsidRPr="005A5DEC" w:rsidRDefault="005A5DEC" w:rsidP="005A5DEC">
      <w:pPr>
        <w:pStyle w:val="EndNoteBibliography"/>
        <w:spacing w:after="360"/>
        <w:rPr>
          <w:noProof/>
        </w:rPr>
      </w:pPr>
      <w:r w:rsidRPr="005A5DEC">
        <w:rPr>
          <w:noProof/>
        </w:rPr>
        <w:t>212.</w:t>
      </w:r>
      <w:r w:rsidRPr="005A5DEC">
        <w:rPr>
          <w:noProof/>
        </w:rPr>
        <w:tab/>
        <w:t xml:space="preserve">National Institute for Health and Care Excellence. Nintedanib for treating idiopathic pulmonary fibrosis. </w:t>
      </w:r>
      <w:r w:rsidRPr="005A5DEC">
        <w:rPr>
          <w:i/>
          <w:noProof/>
        </w:rPr>
        <w:t>NICE Technology Appraisal Guidance</w:t>
      </w:r>
      <w:r w:rsidRPr="005A5DEC">
        <w:rPr>
          <w:noProof/>
        </w:rPr>
        <w:t>. 2016;(TA 379).</w:t>
      </w:r>
    </w:p>
    <w:p w14:paraId="07937642" w14:textId="77777777" w:rsidR="005A5DEC" w:rsidRPr="005A5DEC" w:rsidRDefault="005A5DEC" w:rsidP="005A5DEC">
      <w:pPr>
        <w:pStyle w:val="EndNoteBibliography"/>
        <w:spacing w:after="360"/>
        <w:rPr>
          <w:noProof/>
        </w:rPr>
      </w:pPr>
      <w:r w:rsidRPr="005A5DEC">
        <w:rPr>
          <w:noProof/>
        </w:rPr>
        <w:t>213.</w:t>
      </w:r>
      <w:r w:rsidRPr="005A5DEC">
        <w:rPr>
          <w:noProof/>
        </w:rPr>
        <w:tab/>
        <w:t xml:space="preserve">Kolb M, Richeldi L, Behr J, Maher TM, Tang W, Stowasser S, et al. Nintedanib in patients with idiopathic pulmonary fibrosis and preserved lung volume. </w:t>
      </w:r>
      <w:r w:rsidRPr="005A5DEC">
        <w:rPr>
          <w:i/>
          <w:noProof/>
        </w:rPr>
        <w:t>Thorax</w:t>
      </w:r>
      <w:r w:rsidRPr="005A5DEC">
        <w:rPr>
          <w:noProof/>
        </w:rPr>
        <w:t>. 2016(72).</w:t>
      </w:r>
    </w:p>
    <w:p w14:paraId="5D4B4863" w14:textId="77777777" w:rsidR="005A5DEC" w:rsidRPr="005A5DEC" w:rsidRDefault="005A5DEC" w:rsidP="005A5DEC">
      <w:pPr>
        <w:pStyle w:val="EndNoteBibliography"/>
        <w:spacing w:after="360"/>
        <w:rPr>
          <w:noProof/>
        </w:rPr>
      </w:pPr>
      <w:r w:rsidRPr="005A5DEC">
        <w:rPr>
          <w:noProof/>
        </w:rPr>
        <w:t>214.</w:t>
      </w:r>
      <w:r w:rsidRPr="005A5DEC">
        <w:rPr>
          <w:noProof/>
        </w:rPr>
        <w:tab/>
        <w:t xml:space="preserve">Tobin RW, Pope CE, Pellegrini CA, Emond MJ, Sillery J, Raghu G. Increased prevalence of gastroesophageal reflux in patients with idiopathic pulmonary fibrosis. </w:t>
      </w:r>
      <w:r w:rsidRPr="005A5DEC">
        <w:rPr>
          <w:i/>
          <w:noProof/>
        </w:rPr>
        <w:t>American journal of respiratory and critical care medicine</w:t>
      </w:r>
      <w:r w:rsidRPr="005A5DEC">
        <w:rPr>
          <w:noProof/>
        </w:rPr>
        <w:t>. 1998;158(6):1804-8.</w:t>
      </w:r>
    </w:p>
    <w:p w14:paraId="0D741BC3" w14:textId="77777777" w:rsidR="005A5DEC" w:rsidRPr="005A5DEC" w:rsidRDefault="005A5DEC" w:rsidP="005A5DEC">
      <w:pPr>
        <w:pStyle w:val="EndNoteBibliography"/>
        <w:spacing w:after="360"/>
        <w:rPr>
          <w:noProof/>
        </w:rPr>
      </w:pPr>
      <w:r w:rsidRPr="005A5DEC">
        <w:rPr>
          <w:noProof/>
        </w:rPr>
        <w:lastRenderedPageBreak/>
        <w:t>215.</w:t>
      </w:r>
      <w:r w:rsidRPr="005A5DEC">
        <w:rPr>
          <w:noProof/>
        </w:rPr>
        <w:tab/>
        <w:t xml:space="preserve">Patti MG, Tedesco P, Golden J, Hays S, Hoopes C, Meneghetti A, et al. Idiopathic pulmonary fibrosis: how often is it really idiopathic? </w:t>
      </w:r>
      <w:r w:rsidRPr="005A5DEC">
        <w:rPr>
          <w:i/>
          <w:noProof/>
        </w:rPr>
        <w:t>J Gastrointest Surg</w:t>
      </w:r>
      <w:r w:rsidRPr="005A5DEC">
        <w:rPr>
          <w:noProof/>
        </w:rPr>
        <w:t>. 2005;9(8):1053-6; discussion 6-8.</w:t>
      </w:r>
    </w:p>
    <w:p w14:paraId="14C17821" w14:textId="77777777" w:rsidR="005A5DEC" w:rsidRPr="005A5DEC" w:rsidRDefault="005A5DEC" w:rsidP="005A5DEC">
      <w:pPr>
        <w:pStyle w:val="EndNoteBibliography"/>
        <w:spacing w:after="360"/>
        <w:rPr>
          <w:noProof/>
        </w:rPr>
      </w:pPr>
      <w:r w:rsidRPr="005A5DEC">
        <w:rPr>
          <w:noProof/>
        </w:rPr>
        <w:t>216.</w:t>
      </w:r>
      <w:r w:rsidRPr="005A5DEC">
        <w:rPr>
          <w:noProof/>
        </w:rPr>
        <w:tab/>
        <w:t xml:space="preserve">Allaix ME, Fisichella PM, Noth I, Herbella FA, Borraez Segura B, Patti MG. Idiopathic pulmonary fibrosis and gastroesophageal reflux. Implications for treatment. </w:t>
      </w:r>
      <w:r w:rsidRPr="005A5DEC">
        <w:rPr>
          <w:i/>
          <w:noProof/>
        </w:rPr>
        <w:t>J Gastrointest Surg</w:t>
      </w:r>
      <w:r w:rsidRPr="005A5DEC">
        <w:rPr>
          <w:noProof/>
        </w:rPr>
        <w:t>. 2014;18(1):100-4; discussion 4-5.</w:t>
      </w:r>
    </w:p>
    <w:p w14:paraId="5E158F8A" w14:textId="77777777" w:rsidR="005A5DEC" w:rsidRPr="005A5DEC" w:rsidRDefault="005A5DEC" w:rsidP="005A5DEC">
      <w:pPr>
        <w:pStyle w:val="EndNoteBibliography"/>
        <w:spacing w:after="360"/>
        <w:rPr>
          <w:noProof/>
        </w:rPr>
      </w:pPr>
      <w:r w:rsidRPr="005A5DEC">
        <w:rPr>
          <w:noProof/>
        </w:rPr>
        <w:t>217.</w:t>
      </w:r>
      <w:r w:rsidRPr="005A5DEC">
        <w:rPr>
          <w:noProof/>
        </w:rPr>
        <w:tab/>
        <w:t xml:space="preserve">Lee JS, Collard HR, Anstrom KJ, Martinez FJ, Noth I, Roberts RS, et al. Anti-acid treatment and disease progression in idiopathic pulmonary fibrosis: an analysis of data from three randomised controlled trials. </w:t>
      </w:r>
      <w:r w:rsidRPr="005A5DEC">
        <w:rPr>
          <w:i/>
          <w:noProof/>
        </w:rPr>
        <w:t>Lancet Respiratory Medicine</w:t>
      </w:r>
      <w:r w:rsidRPr="005A5DEC">
        <w:rPr>
          <w:noProof/>
        </w:rPr>
        <w:t>. 2013;1(5):369-76.</w:t>
      </w:r>
    </w:p>
    <w:p w14:paraId="1B4814AC" w14:textId="77777777" w:rsidR="005A5DEC" w:rsidRPr="005A5DEC" w:rsidRDefault="005A5DEC" w:rsidP="005A5DEC">
      <w:pPr>
        <w:pStyle w:val="EndNoteBibliography"/>
        <w:spacing w:after="360"/>
        <w:rPr>
          <w:noProof/>
        </w:rPr>
      </w:pPr>
      <w:r w:rsidRPr="005A5DEC">
        <w:rPr>
          <w:noProof/>
        </w:rPr>
        <w:t>218.</w:t>
      </w:r>
      <w:r w:rsidRPr="005A5DEC">
        <w:rPr>
          <w:noProof/>
        </w:rPr>
        <w:tab/>
        <w:t xml:space="preserve">Lee JS, Ryu JH, Elicker BM, Lydell CP, Jones KD, Wolters PJ, et al. Gastroesophageal Reflux Therapy Is Associated with Longer Survival in Patients with Idiopathic Pulmonary Fibrosis. </w:t>
      </w:r>
      <w:r w:rsidRPr="005A5DEC">
        <w:rPr>
          <w:i/>
          <w:noProof/>
        </w:rPr>
        <w:t>American journal of respiratory and critical care medicine</w:t>
      </w:r>
      <w:r w:rsidRPr="005A5DEC">
        <w:rPr>
          <w:noProof/>
        </w:rPr>
        <w:t>. 2011;184(12):1390-4.</w:t>
      </w:r>
    </w:p>
    <w:p w14:paraId="10402726" w14:textId="77777777" w:rsidR="005A5DEC" w:rsidRPr="005A5DEC" w:rsidRDefault="005A5DEC" w:rsidP="005A5DEC">
      <w:pPr>
        <w:pStyle w:val="EndNoteBibliography"/>
        <w:spacing w:after="360"/>
        <w:rPr>
          <w:noProof/>
        </w:rPr>
      </w:pPr>
      <w:r w:rsidRPr="005A5DEC">
        <w:rPr>
          <w:noProof/>
        </w:rPr>
        <w:t>219.</w:t>
      </w:r>
      <w:r w:rsidRPr="005A5DEC">
        <w:rPr>
          <w:noProof/>
        </w:rPr>
        <w:tab/>
        <w:t xml:space="preserve">Ghebremariam YT, Cooke JP, Gerhart W, Griego C, Brower JB, Doyle-Eisele M, et al. Pleiotropic effect of the proton pump inhibitor esomeprazole leading to suppression of lung inflammation and fibrosis. </w:t>
      </w:r>
      <w:r w:rsidRPr="005A5DEC">
        <w:rPr>
          <w:i/>
          <w:noProof/>
        </w:rPr>
        <w:t>Journal of Translational Medicine</w:t>
      </w:r>
      <w:r w:rsidRPr="005A5DEC">
        <w:rPr>
          <w:noProof/>
        </w:rPr>
        <w:t>. 2015;13(1):249.</w:t>
      </w:r>
    </w:p>
    <w:p w14:paraId="64AAD6FC" w14:textId="77777777" w:rsidR="005A5DEC" w:rsidRPr="005A5DEC" w:rsidRDefault="005A5DEC" w:rsidP="005A5DEC">
      <w:pPr>
        <w:pStyle w:val="EndNoteBibliography"/>
        <w:spacing w:after="360"/>
        <w:rPr>
          <w:noProof/>
        </w:rPr>
      </w:pPr>
      <w:r w:rsidRPr="005A5DEC">
        <w:rPr>
          <w:noProof/>
        </w:rPr>
        <w:t>220.</w:t>
      </w:r>
      <w:r w:rsidRPr="005A5DEC">
        <w:rPr>
          <w:noProof/>
        </w:rPr>
        <w:tab/>
        <w:t xml:space="preserve">Raghu G, Pellegrini CA, Yow E, Flaherty KR, Meyer K, Noth I, et al. Laparoscopic anti-reflux surgery for the treatment of idiopathic pulmonary fibrosis (WRAP-IPF): a multicentre, randomised, controlled phase 2 trial. </w:t>
      </w:r>
      <w:r w:rsidRPr="005A5DEC">
        <w:rPr>
          <w:i/>
          <w:noProof/>
        </w:rPr>
        <w:t>Lancet Respir Med</w:t>
      </w:r>
      <w:r w:rsidRPr="005A5DEC">
        <w:rPr>
          <w:noProof/>
        </w:rPr>
        <w:t>. 2018;6(9):707-14.</w:t>
      </w:r>
    </w:p>
    <w:p w14:paraId="4E6A8775" w14:textId="77777777" w:rsidR="005A5DEC" w:rsidRPr="005A5DEC" w:rsidRDefault="005A5DEC" w:rsidP="005A5DEC">
      <w:pPr>
        <w:pStyle w:val="EndNoteBibliography"/>
        <w:spacing w:after="360"/>
        <w:rPr>
          <w:noProof/>
        </w:rPr>
      </w:pPr>
      <w:r w:rsidRPr="005A5DEC">
        <w:rPr>
          <w:noProof/>
        </w:rPr>
        <w:t>221.</w:t>
      </w:r>
      <w:r w:rsidRPr="005A5DEC">
        <w:rPr>
          <w:noProof/>
        </w:rPr>
        <w:tab/>
        <w:t xml:space="preserve">George TJ, Arnaoutakis GJ, Shah AS. Lung transplant in idiopathic pulmonary fibrosis. </w:t>
      </w:r>
      <w:r w:rsidRPr="005A5DEC">
        <w:rPr>
          <w:i/>
          <w:noProof/>
        </w:rPr>
        <w:t>Archives of surgery</w:t>
      </w:r>
      <w:r w:rsidRPr="005A5DEC">
        <w:rPr>
          <w:noProof/>
        </w:rPr>
        <w:t>. 2011;146(10):1204-9.</w:t>
      </w:r>
    </w:p>
    <w:p w14:paraId="2F856024" w14:textId="77777777" w:rsidR="005A5DEC" w:rsidRPr="005A5DEC" w:rsidRDefault="005A5DEC" w:rsidP="005A5DEC">
      <w:pPr>
        <w:pStyle w:val="EndNoteBibliography"/>
        <w:spacing w:after="360"/>
        <w:rPr>
          <w:noProof/>
        </w:rPr>
      </w:pPr>
      <w:r w:rsidRPr="005A5DEC">
        <w:rPr>
          <w:noProof/>
        </w:rPr>
        <w:t>222.</w:t>
      </w:r>
      <w:r w:rsidRPr="005A5DEC">
        <w:rPr>
          <w:noProof/>
        </w:rPr>
        <w:tab/>
        <w:t xml:space="preserve">Orens JB, Estenne M, Arcasoy S, Conte JV, Corris P, Egan JJ, et al. International Guidelines for the Selection of Lung Transplant Candidates: 2006 Update—A Consensus Report From the Pulmonary Scientific Council of the International Society for Heart and Lung Transplantation. </w:t>
      </w:r>
      <w:r w:rsidRPr="005A5DEC">
        <w:rPr>
          <w:i/>
          <w:noProof/>
        </w:rPr>
        <w:t>The Journal of Heart and Lung Transplantation</w:t>
      </w:r>
      <w:r w:rsidRPr="005A5DEC">
        <w:rPr>
          <w:noProof/>
        </w:rPr>
        <w:t>. 2006;25(7):745-55.</w:t>
      </w:r>
    </w:p>
    <w:p w14:paraId="1E073B30" w14:textId="77777777" w:rsidR="005A5DEC" w:rsidRPr="005A5DEC" w:rsidRDefault="005A5DEC" w:rsidP="005A5DEC">
      <w:pPr>
        <w:pStyle w:val="EndNoteBibliography"/>
        <w:spacing w:after="360"/>
        <w:rPr>
          <w:noProof/>
        </w:rPr>
      </w:pPr>
      <w:r w:rsidRPr="005A5DEC">
        <w:rPr>
          <w:noProof/>
        </w:rPr>
        <w:t>223.</w:t>
      </w:r>
      <w:r w:rsidRPr="005A5DEC">
        <w:rPr>
          <w:noProof/>
        </w:rPr>
        <w:tab/>
        <w:t xml:space="preserve">Travis WD, Costabel U, Hansell DM, King TE, Jr., Lynch DA, Nicholson AG, et al. An official American Thoracic Society/European Respiratory Society statement: Update of the international multidisciplinary classification of the idiopathic interstitial pneumonias. </w:t>
      </w:r>
      <w:r w:rsidRPr="005A5DEC">
        <w:rPr>
          <w:i/>
          <w:noProof/>
        </w:rPr>
        <w:t>American journal of respiratory and critical care medicine</w:t>
      </w:r>
      <w:r w:rsidRPr="005A5DEC">
        <w:rPr>
          <w:noProof/>
        </w:rPr>
        <w:t>. 2013;188(6):733-48.</w:t>
      </w:r>
    </w:p>
    <w:p w14:paraId="4C5EC0A1" w14:textId="77777777" w:rsidR="005A5DEC" w:rsidRPr="005A5DEC" w:rsidRDefault="005A5DEC" w:rsidP="005A5DEC">
      <w:pPr>
        <w:pStyle w:val="EndNoteBibliography"/>
        <w:spacing w:after="360"/>
        <w:rPr>
          <w:noProof/>
        </w:rPr>
      </w:pPr>
      <w:r w:rsidRPr="005A5DEC">
        <w:rPr>
          <w:noProof/>
        </w:rPr>
        <w:t>224.</w:t>
      </w:r>
      <w:r w:rsidRPr="005A5DEC">
        <w:rPr>
          <w:noProof/>
        </w:rPr>
        <w:tab/>
        <w:t xml:space="preserve">Watadani T, Sakai F, Johkoh T, Noma S, Akira M, Fujimoto K, et al. Interobserver Variability in the CT Assessment of Honeycombing in the Lungs. </w:t>
      </w:r>
      <w:r w:rsidRPr="005A5DEC">
        <w:rPr>
          <w:i/>
          <w:noProof/>
        </w:rPr>
        <w:t>Radiology</w:t>
      </w:r>
      <w:r w:rsidRPr="005A5DEC">
        <w:rPr>
          <w:noProof/>
        </w:rPr>
        <w:t>. 2013;266(3):936-44.</w:t>
      </w:r>
    </w:p>
    <w:p w14:paraId="269032DF" w14:textId="77777777" w:rsidR="005A5DEC" w:rsidRPr="005A5DEC" w:rsidRDefault="005A5DEC" w:rsidP="005A5DEC">
      <w:pPr>
        <w:pStyle w:val="EndNoteBibliography"/>
        <w:spacing w:after="360"/>
        <w:rPr>
          <w:noProof/>
        </w:rPr>
      </w:pPr>
      <w:r w:rsidRPr="005A5DEC">
        <w:rPr>
          <w:noProof/>
        </w:rPr>
        <w:t>225.</w:t>
      </w:r>
      <w:r w:rsidRPr="005A5DEC">
        <w:rPr>
          <w:noProof/>
        </w:rPr>
        <w:tab/>
        <w:t xml:space="preserve">Amar RK, Jick SS, Rosenberg D, Maher TM, Meier CR. Drug-/radiation-induced interstitial lung disease in the United Kingdom general population: incidence, all-cause mortality and characteristics at diagnosis. </w:t>
      </w:r>
      <w:r w:rsidRPr="005A5DEC">
        <w:rPr>
          <w:i/>
          <w:noProof/>
        </w:rPr>
        <w:t>Respirology</w:t>
      </w:r>
      <w:r w:rsidRPr="005A5DEC">
        <w:rPr>
          <w:noProof/>
        </w:rPr>
        <w:t>. 2012;17(5):861-8.</w:t>
      </w:r>
    </w:p>
    <w:p w14:paraId="4E39C122" w14:textId="77777777" w:rsidR="005A5DEC" w:rsidRPr="005A5DEC" w:rsidRDefault="005A5DEC" w:rsidP="005A5DEC">
      <w:pPr>
        <w:pStyle w:val="EndNoteBibliography"/>
        <w:spacing w:after="360"/>
        <w:rPr>
          <w:noProof/>
        </w:rPr>
      </w:pPr>
      <w:r w:rsidRPr="005A5DEC">
        <w:rPr>
          <w:noProof/>
        </w:rPr>
        <w:lastRenderedPageBreak/>
        <w:t>226.</w:t>
      </w:r>
      <w:r w:rsidRPr="005A5DEC">
        <w:rPr>
          <w:noProof/>
        </w:rPr>
        <w:tab/>
        <w:t xml:space="preserve">Rossi SE, Erasmus JJ, McAdams HP, Sporn TA, Goodman PC. Pulmonary Drug Toxicity: Radiologic and Pathologic Manifestations. </w:t>
      </w:r>
      <w:r w:rsidRPr="005A5DEC">
        <w:rPr>
          <w:i/>
          <w:noProof/>
        </w:rPr>
        <w:t>Radiographics</w:t>
      </w:r>
      <w:r w:rsidRPr="005A5DEC">
        <w:rPr>
          <w:noProof/>
        </w:rPr>
        <w:t>. 2000;20(5):1245-59.</w:t>
      </w:r>
    </w:p>
    <w:p w14:paraId="2B96773A" w14:textId="77777777" w:rsidR="005A5DEC" w:rsidRPr="005A5DEC" w:rsidRDefault="005A5DEC" w:rsidP="005A5DEC">
      <w:pPr>
        <w:pStyle w:val="EndNoteBibliography"/>
        <w:spacing w:after="360"/>
        <w:rPr>
          <w:noProof/>
        </w:rPr>
      </w:pPr>
      <w:r w:rsidRPr="005A5DEC">
        <w:rPr>
          <w:noProof/>
        </w:rPr>
        <w:t>227.</w:t>
      </w:r>
      <w:r w:rsidRPr="005A5DEC">
        <w:rPr>
          <w:noProof/>
        </w:rPr>
        <w:tab/>
        <w:t xml:space="preserve">Mayo JR. CT evaluation of diffuse infiltrative lung disease: dose considerations and optimal technique. </w:t>
      </w:r>
      <w:r w:rsidRPr="005A5DEC">
        <w:rPr>
          <w:i/>
          <w:noProof/>
        </w:rPr>
        <w:t>J Thorac Imaging</w:t>
      </w:r>
      <w:r w:rsidRPr="005A5DEC">
        <w:rPr>
          <w:noProof/>
        </w:rPr>
        <w:t>. 2009;24(4):252-9.</w:t>
      </w:r>
    </w:p>
    <w:p w14:paraId="6132B6F9" w14:textId="77777777" w:rsidR="005A5DEC" w:rsidRPr="005A5DEC" w:rsidRDefault="005A5DEC" w:rsidP="005A5DEC">
      <w:pPr>
        <w:pStyle w:val="EndNoteBibliography"/>
        <w:spacing w:after="360"/>
        <w:rPr>
          <w:noProof/>
        </w:rPr>
      </w:pPr>
      <w:r w:rsidRPr="005A5DEC">
        <w:rPr>
          <w:noProof/>
        </w:rPr>
        <w:t>228.</w:t>
      </w:r>
      <w:r w:rsidRPr="005A5DEC">
        <w:rPr>
          <w:noProof/>
        </w:rPr>
        <w:tab/>
        <w:t xml:space="preserve">Sumikawa H, Johkoh T, Colby TV, Ichikado K, Suga M, Taniguchi H, et al. Computed tomography findings in pathological usual interstitial pneumonia: relationship to survival. </w:t>
      </w:r>
      <w:r w:rsidRPr="005A5DEC">
        <w:rPr>
          <w:i/>
          <w:noProof/>
        </w:rPr>
        <w:t>American journal of respiratory and critical care medicine</w:t>
      </w:r>
      <w:r w:rsidRPr="005A5DEC">
        <w:rPr>
          <w:noProof/>
        </w:rPr>
        <w:t>. 2008;177(4):433-9.</w:t>
      </w:r>
    </w:p>
    <w:p w14:paraId="0573155C" w14:textId="77777777" w:rsidR="005A5DEC" w:rsidRPr="005A5DEC" w:rsidRDefault="005A5DEC" w:rsidP="005A5DEC">
      <w:pPr>
        <w:pStyle w:val="EndNoteBibliography"/>
        <w:spacing w:after="360"/>
        <w:rPr>
          <w:noProof/>
        </w:rPr>
      </w:pPr>
      <w:r w:rsidRPr="005A5DEC">
        <w:rPr>
          <w:noProof/>
        </w:rPr>
        <w:t>229.</w:t>
      </w:r>
      <w:r w:rsidRPr="005A5DEC">
        <w:rPr>
          <w:noProof/>
        </w:rPr>
        <w:tab/>
        <w:t xml:space="preserve">Iwasawa T, Ogura T, Sakai F, Kanauchi T, Komagata T, Baba T, et al. CT analysis of the effect of pirfenidone in patients with idiopathic pulmonary fibrosis. </w:t>
      </w:r>
      <w:r w:rsidRPr="005A5DEC">
        <w:rPr>
          <w:i/>
          <w:noProof/>
        </w:rPr>
        <w:t>European journal of radiology</w:t>
      </w:r>
      <w:r w:rsidRPr="005A5DEC">
        <w:rPr>
          <w:noProof/>
        </w:rPr>
        <w:t>. 2014;83(1):32-8.</w:t>
      </w:r>
    </w:p>
    <w:p w14:paraId="0CEEE4CD" w14:textId="77777777" w:rsidR="005A5DEC" w:rsidRPr="005A5DEC" w:rsidRDefault="005A5DEC" w:rsidP="005A5DEC">
      <w:pPr>
        <w:pStyle w:val="EndNoteBibliography"/>
        <w:spacing w:after="360"/>
        <w:rPr>
          <w:noProof/>
        </w:rPr>
      </w:pPr>
      <w:r w:rsidRPr="005A5DEC">
        <w:rPr>
          <w:noProof/>
        </w:rPr>
        <w:t>230.</w:t>
      </w:r>
      <w:r w:rsidRPr="005A5DEC">
        <w:rPr>
          <w:noProof/>
        </w:rPr>
        <w:tab/>
        <w:t xml:space="preserve">Ley B, Elicker BM, Hartman TE, Ryerson CJ, Vittinghoff E, Ryu JH, et al. Idiopathic pulmonary fibrosis: CT and risk of death. </w:t>
      </w:r>
      <w:r w:rsidRPr="005A5DEC">
        <w:rPr>
          <w:i/>
          <w:noProof/>
        </w:rPr>
        <w:t>Radiology</w:t>
      </w:r>
      <w:r w:rsidRPr="005A5DEC">
        <w:rPr>
          <w:noProof/>
        </w:rPr>
        <w:t>. 2014;273(2):570-9.</w:t>
      </w:r>
    </w:p>
    <w:p w14:paraId="0D0EC6D7" w14:textId="77777777" w:rsidR="005A5DEC" w:rsidRPr="005A5DEC" w:rsidRDefault="005A5DEC" w:rsidP="005A5DEC">
      <w:pPr>
        <w:pStyle w:val="EndNoteBibliography"/>
        <w:spacing w:after="360"/>
        <w:rPr>
          <w:noProof/>
        </w:rPr>
      </w:pPr>
      <w:r w:rsidRPr="005A5DEC">
        <w:rPr>
          <w:noProof/>
        </w:rPr>
        <w:t>231.</w:t>
      </w:r>
      <w:r w:rsidRPr="005A5DEC">
        <w:rPr>
          <w:noProof/>
        </w:rPr>
        <w:tab/>
        <w:t xml:space="preserve">Ait Skourt B, El Hassani A, Majda A. Lung CT Image Segmentation Using Deep Neural Networks. </w:t>
      </w:r>
      <w:r w:rsidRPr="005A5DEC">
        <w:rPr>
          <w:i/>
          <w:noProof/>
        </w:rPr>
        <w:t>Procedia Computer Science</w:t>
      </w:r>
      <w:r w:rsidRPr="005A5DEC">
        <w:rPr>
          <w:noProof/>
        </w:rPr>
        <w:t>. 2018;127:109-13.</w:t>
      </w:r>
    </w:p>
    <w:p w14:paraId="535BF793" w14:textId="77777777" w:rsidR="005A5DEC" w:rsidRPr="005A5DEC" w:rsidRDefault="005A5DEC" w:rsidP="005A5DEC">
      <w:pPr>
        <w:pStyle w:val="EndNoteBibliography"/>
        <w:spacing w:after="360"/>
        <w:rPr>
          <w:noProof/>
        </w:rPr>
      </w:pPr>
      <w:r w:rsidRPr="005A5DEC">
        <w:rPr>
          <w:noProof/>
        </w:rPr>
        <w:t>232.</w:t>
      </w:r>
      <w:r w:rsidRPr="005A5DEC">
        <w:rPr>
          <w:noProof/>
        </w:rPr>
        <w:tab/>
        <w:t xml:space="preserve">Lamba R, McGahan JP, Corwin MT, Li C-S, Tran T, Seibert JA, et al. CT Hounsfield numbers of soft tissues on unenhanced abdominal CT scans: variability between two different manufacturers' MDCT scanners. </w:t>
      </w:r>
      <w:r w:rsidRPr="005A5DEC">
        <w:rPr>
          <w:i/>
          <w:noProof/>
        </w:rPr>
        <w:t>American journal of roentgenology</w:t>
      </w:r>
      <w:r w:rsidRPr="005A5DEC">
        <w:rPr>
          <w:noProof/>
        </w:rPr>
        <w:t>. 2014;203(5):1013-20.</w:t>
      </w:r>
    </w:p>
    <w:p w14:paraId="73313507" w14:textId="77777777" w:rsidR="005A5DEC" w:rsidRPr="005A5DEC" w:rsidRDefault="005A5DEC" w:rsidP="005A5DEC">
      <w:pPr>
        <w:pStyle w:val="EndNoteBibliography"/>
        <w:spacing w:after="360"/>
        <w:rPr>
          <w:noProof/>
        </w:rPr>
      </w:pPr>
      <w:r w:rsidRPr="005A5DEC">
        <w:rPr>
          <w:noProof/>
        </w:rPr>
        <w:t>233.</w:t>
      </w:r>
      <w:r w:rsidRPr="005A5DEC">
        <w:rPr>
          <w:noProof/>
        </w:rPr>
        <w:tab/>
        <w:t xml:space="preserve">Stolk J, Putter H, Bakker EM, Shaker SB, Parr DG, Piitulainen E, et al. Progression parameters for emphysema: a clinical investigation. </w:t>
      </w:r>
      <w:r w:rsidRPr="005A5DEC">
        <w:rPr>
          <w:i/>
          <w:noProof/>
        </w:rPr>
        <w:t>Respiratory medicine</w:t>
      </w:r>
      <w:r w:rsidRPr="005A5DEC">
        <w:rPr>
          <w:noProof/>
        </w:rPr>
        <w:t>. 2007;101(9):1924-30.</w:t>
      </w:r>
    </w:p>
    <w:p w14:paraId="622EB8DF" w14:textId="77777777" w:rsidR="005A5DEC" w:rsidRPr="005A5DEC" w:rsidRDefault="005A5DEC" w:rsidP="005A5DEC">
      <w:pPr>
        <w:pStyle w:val="EndNoteBibliography"/>
        <w:spacing w:after="360"/>
        <w:rPr>
          <w:noProof/>
        </w:rPr>
      </w:pPr>
      <w:r w:rsidRPr="005A5DEC">
        <w:rPr>
          <w:noProof/>
        </w:rPr>
        <w:t>234.</w:t>
      </w:r>
      <w:r w:rsidRPr="005A5DEC">
        <w:rPr>
          <w:noProof/>
        </w:rPr>
        <w:tab/>
        <w:t xml:space="preserve">Hartley PG, Galvin JR, Hunninghake GW, Merchant JA, Yagla SJ, Speakman SB, et al. High-resolution CT-derived measures of lung density are valid indexes of interstitial lung disease. </w:t>
      </w:r>
      <w:r w:rsidRPr="005A5DEC">
        <w:rPr>
          <w:i/>
          <w:noProof/>
        </w:rPr>
        <w:t>Journal of applied physiology</w:t>
      </w:r>
      <w:r w:rsidRPr="005A5DEC">
        <w:rPr>
          <w:noProof/>
        </w:rPr>
        <w:t>. 1994;76(1):271-7.</w:t>
      </w:r>
    </w:p>
    <w:p w14:paraId="1126F083" w14:textId="77777777" w:rsidR="005A5DEC" w:rsidRPr="005A5DEC" w:rsidRDefault="005A5DEC" w:rsidP="005A5DEC">
      <w:pPr>
        <w:pStyle w:val="EndNoteBibliography"/>
        <w:spacing w:after="360"/>
        <w:rPr>
          <w:noProof/>
        </w:rPr>
      </w:pPr>
      <w:r w:rsidRPr="005A5DEC">
        <w:rPr>
          <w:noProof/>
        </w:rPr>
        <w:t>235.</w:t>
      </w:r>
      <w:r w:rsidRPr="005A5DEC">
        <w:rPr>
          <w:noProof/>
        </w:rPr>
        <w:tab/>
        <w:t xml:space="preserve">Gould GA, Redpath AT, Ryan M, Warren PM, Best JJ, Cameron EJ, et al. Parenchymal emphysema measured by CT lung density correlates with lung function in patients with bullous disease. </w:t>
      </w:r>
      <w:r w:rsidRPr="005A5DEC">
        <w:rPr>
          <w:i/>
          <w:noProof/>
        </w:rPr>
        <w:t>The European respiratory journal</w:t>
      </w:r>
      <w:r w:rsidRPr="005A5DEC">
        <w:rPr>
          <w:noProof/>
        </w:rPr>
        <w:t>. 1993;6(5):698-704.</w:t>
      </w:r>
    </w:p>
    <w:p w14:paraId="41956B84" w14:textId="77777777" w:rsidR="005A5DEC" w:rsidRPr="005A5DEC" w:rsidRDefault="005A5DEC" w:rsidP="005A5DEC">
      <w:pPr>
        <w:pStyle w:val="EndNoteBibliography"/>
        <w:spacing w:after="360"/>
        <w:rPr>
          <w:noProof/>
        </w:rPr>
      </w:pPr>
      <w:r w:rsidRPr="005A5DEC">
        <w:rPr>
          <w:noProof/>
        </w:rPr>
        <w:t>236.</w:t>
      </w:r>
      <w:r w:rsidRPr="005A5DEC">
        <w:rPr>
          <w:noProof/>
        </w:rPr>
        <w:tab/>
        <w:t xml:space="preserve">Colombi D, Dinkel J, Weinheimer O, Obermayer B, Buzan T, Nabers D, et al. Visual vs Fully Automatic Histogram-Based Assessment of Idiopathic Pulmonary Fibrosis (IPF) Progression Using Sequential Multidetector Computed Tomography (MDCT). </w:t>
      </w:r>
      <w:r w:rsidRPr="005A5DEC">
        <w:rPr>
          <w:i/>
          <w:noProof/>
        </w:rPr>
        <w:t>PloS one</w:t>
      </w:r>
      <w:r w:rsidRPr="005A5DEC">
        <w:rPr>
          <w:noProof/>
        </w:rPr>
        <w:t>. 2015;10(6):e0130653.</w:t>
      </w:r>
    </w:p>
    <w:p w14:paraId="512A6AB2" w14:textId="77777777" w:rsidR="005A5DEC" w:rsidRPr="005A5DEC" w:rsidRDefault="005A5DEC" w:rsidP="005A5DEC">
      <w:pPr>
        <w:pStyle w:val="EndNoteBibliography"/>
        <w:spacing w:after="360"/>
        <w:rPr>
          <w:noProof/>
        </w:rPr>
      </w:pPr>
      <w:r w:rsidRPr="005A5DEC">
        <w:rPr>
          <w:noProof/>
        </w:rPr>
        <w:t>237.</w:t>
      </w:r>
      <w:r w:rsidRPr="005A5DEC">
        <w:rPr>
          <w:noProof/>
        </w:rPr>
        <w:tab/>
        <w:t xml:space="preserve">Best AC, Lynch AM, Bozic CM, Miller D, Grunwald GK, Lynch DA. Quantitative CT Indexes in Idiopathic Pulmonary Fibrosis: Relationship with Physiologic Impairment. </w:t>
      </w:r>
      <w:r w:rsidRPr="005A5DEC">
        <w:rPr>
          <w:i/>
          <w:noProof/>
        </w:rPr>
        <w:t>Radiology</w:t>
      </w:r>
      <w:r w:rsidRPr="005A5DEC">
        <w:rPr>
          <w:noProof/>
        </w:rPr>
        <w:t>. 2003;228(2):407-14.</w:t>
      </w:r>
    </w:p>
    <w:p w14:paraId="0D00E932" w14:textId="77777777" w:rsidR="005A5DEC" w:rsidRPr="005A5DEC" w:rsidRDefault="005A5DEC" w:rsidP="005A5DEC">
      <w:pPr>
        <w:pStyle w:val="EndNoteBibliography"/>
        <w:spacing w:after="360"/>
        <w:rPr>
          <w:noProof/>
        </w:rPr>
      </w:pPr>
      <w:r w:rsidRPr="005A5DEC">
        <w:rPr>
          <w:noProof/>
        </w:rPr>
        <w:lastRenderedPageBreak/>
        <w:t>238.</w:t>
      </w:r>
      <w:r w:rsidRPr="005A5DEC">
        <w:rPr>
          <w:noProof/>
        </w:rPr>
        <w:tab/>
        <w:t xml:space="preserve">Best AC, Meng J, Lynch AM, Bozic CM, Miller D, Grunwald GK, et al. Idiopathic pulmonary fibrosis: physiologic tests, quantitative CT indexes, and CT visual scores as predictors of mortality. </w:t>
      </w:r>
      <w:r w:rsidRPr="005A5DEC">
        <w:rPr>
          <w:i/>
          <w:noProof/>
        </w:rPr>
        <w:t>Radiology</w:t>
      </w:r>
      <w:r w:rsidRPr="005A5DEC">
        <w:rPr>
          <w:noProof/>
        </w:rPr>
        <w:t>. 2008;246(3):935-40.</w:t>
      </w:r>
    </w:p>
    <w:p w14:paraId="28C52B87" w14:textId="77777777" w:rsidR="005A5DEC" w:rsidRPr="005A5DEC" w:rsidRDefault="005A5DEC" w:rsidP="005A5DEC">
      <w:pPr>
        <w:pStyle w:val="EndNoteBibliography"/>
        <w:spacing w:after="360"/>
        <w:rPr>
          <w:noProof/>
        </w:rPr>
      </w:pPr>
      <w:r w:rsidRPr="005A5DEC">
        <w:rPr>
          <w:noProof/>
        </w:rPr>
        <w:t>239.</w:t>
      </w:r>
      <w:r w:rsidRPr="005A5DEC">
        <w:rPr>
          <w:noProof/>
        </w:rPr>
        <w:tab/>
        <w:t xml:space="preserve">Ash SY, Harmouche R, Vallejo DLL, Villalba JA, Ostridge K, Gunville R, et al. Densitometric and local histogram based analysis of computed tomography images in patients with idiopathic pulmonary fibrosis. </w:t>
      </w:r>
      <w:r w:rsidRPr="005A5DEC">
        <w:rPr>
          <w:i/>
          <w:noProof/>
        </w:rPr>
        <w:t>Respir Res</w:t>
      </w:r>
      <w:r w:rsidRPr="005A5DEC">
        <w:rPr>
          <w:noProof/>
        </w:rPr>
        <w:t>. 2017;18(1):45.</w:t>
      </w:r>
    </w:p>
    <w:p w14:paraId="099482C2" w14:textId="77777777" w:rsidR="005A5DEC" w:rsidRPr="005A5DEC" w:rsidRDefault="005A5DEC" w:rsidP="005A5DEC">
      <w:pPr>
        <w:pStyle w:val="EndNoteBibliography"/>
        <w:spacing w:after="360"/>
        <w:rPr>
          <w:noProof/>
        </w:rPr>
      </w:pPr>
      <w:r w:rsidRPr="005A5DEC">
        <w:rPr>
          <w:noProof/>
        </w:rPr>
        <w:t>240.</w:t>
      </w:r>
      <w:r w:rsidRPr="005A5DEC">
        <w:rPr>
          <w:noProof/>
        </w:rPr>
        <w:tab/>
        <w:t xml:space="preserve">Kim HJ, Brown MS, Chong D, Gjertson DW, Lu P, Kim HJ, et al. Comparison of the quantitative CT imaging biomarkers of idiopathic pulmonary fibrosis at baseline and early change with an interval of 7 months. </w:t>
      </w:r>
      <w:r w:rsidRPr="005A5DEC">
        <w:rPr>
          <w:i/>
          <w:noProof/>
        </w:rPr>
        <w:t>Acad Radiol</w:t>
      </w:r>
      <w:r w:rsidRPr="005A5DEC">
        <w:rPr>
          <w:noProof/>
        </w:rPr>
        <w:t>. 2015;22(1):70-80.</w:t>
      </w:r>
    </w:p>
    <w:p w14:paraId="23F5AF98" w14:textId="77777777" w:rsidR="005A5DEC" w:rsidRPr="005A5DEC" w:rsidRDefault="005A5DEC" w:rsidP="005A5DEC">
      <w:pPr>
        <w:pStyle w:val="EndNoteBibliography"/>
        <w:spacing w:after="360"/>
        <w:rPr>
          <w:noProof/>
        </w:rPr>
      </w:pPr>
      <w:r w:rsidRPr="005A5DEC">
        <w:rPr>
          <w:noProof/>
        </w:rPr>
        <w:t>241.</w:t>
      </w:r>
      <w:r w:rsidRPr="005A5DEC">
        <w:rPr>
          <w:noProof/>
        </w:rPr>
        <w:tab/>
        <w:t xml:space="preserve">Rosas IO, Yao J, Avila NA, Chow CK, Gahl WA, Gochuico BR. Automated quantification of high-resolution CT scan findings in individuals at risk for pulmonary fibrosis. </w:t>
      </w:r>
      <w:r w:rsidRPr="005A5DEC">
        <w:rPr>
          <w:i/>
          <w:noProof/>
        </w:rPr>
        <w:t>Chest</w:t>
      </w:r>
      <w:r w:rsidRPr="005A5DEC">
        <w:rPr>
          <w:noProof/>
        </w:rPr>
        <w:t>. 2011;140(6):1590-7.</w:t>
      </w:r>
    </w:p>
    <w:p w14:paraId="222A8B4F" w14:textId="77777777" w:rsidR="005A5DEC" w:rsidRPr="005A5DEC" w:rsidRDefault="005A5DEC" w:rsidP="005A5DEC">
      <w:pPr>
        <w:pStyle w:val="EndNoteBibliography"/>
        <w:spacing w:after="360"/>
        <w:rPr>
          <w:noProof/>
        </w:rPr>
      </w:pPr>
      <w:r w:rsidRPr="005A5DEC">
        <w:rPr>
          <w:noProof/>
        </w:rPr>
        <w:t>242.</w:t>
      </w:r>
      <w:r w:rsidRPr="005A5DEC">
        <w:rPr>
          <w:noProof/>
        </w:rPr>
        <w:tab/>
        <w:t xml:space="preserve">Delorme S, Keller-Reichenbecher MA, Zuna I, Schlegel W, Van Kaick G. Usual interstitial pneumonia. Quantitative assessment of high-resolution computed tomography findings by computer-assisted texture-based image analysis. </w:t>
      </w:r>
      <w:r w:rsidRPr="005A5DEC">
        <w:rPr>
          <w:i/>
          <w:noProof/>
        </w:rPr>
        <w:t>Invest Radiol</w:t>
      </w:r>
      <w:r w:rsidRPr="005A5DEC">
        <w:rPr>
          <w:noProof/>
        </w:rPr>
        <w:t>. 1997;32(9):566-74.</w:t>
      </w:r>
    </w:p>
    <w:p w14:paraId="1D4F4955" w14:textId="77777777" w:rsidR="005A5DEC" w:rsidRPr="005A5DEC" w:rsidRDefault="005A5DEC" w:rsidP="005A5DEC">
      <w:pPr>
        <w:pStyle w:val="EndNoteBibliography"/>
        <w:spacing w:after="360"/>
        <w:rPr>
          <w:noProof/>
        </w:rPr>
      </w:pPr>
      <w:r w:rsidRPr="005A5DEC">
        <w:rPr>
          <w:noProof/>
        </w:rPr>
        <w:t>243.</w:t>
      </w:r>
      <w:r w:rsidRPr="005A5DEC">
        <w:rPr>
          <w:noProof/>
        </w:rPr>
        <w:tab/>
        <w:t xml:space="preserve">Uppaluri R, Hoffman EA, Sonka M, Hunninghake GW, McLennan G. Interstitial lung disease: A quantitative study using the adaptive multiple feature method. </w:t>
      </w:r>
      <w:r w:rsidRPr="005A5DEC">
        <w:rPr>
          <w:i/>
          <w:noProof/>
        </w:rPr>
        <w:t>Am J Respir Crit Care Med</w:t>
      </w:r>
      <w:r w:rsidRPr="005A5DEC">
        <w:rPr>
          <w:noProof/>
        </w:rPr>
        <w:t>. 1999;159(2):519-25.</w:t>
      </w:r>
    </w:p>
    <w:p w14:paraId="316C96EB" w14:textId="77777777" w:rsidR="005A5DEC" w:rsidRPr="005A5DEC" w:rsidRDefault="005A5DEC" w:rsidP="005A5DEC">
      <w:pPr>
        <w:pStyle w:val="EndNoteBibliography"/>
        <w:spacing w:after="360"/>
        <w:rPr>
          <w:noProof/>
        </w:rPr>
      </w:pPr>
      <w:r w:rsidRPr="005A5DEC">
        <w:rPr>
          <w:noProof/>
        </w:rPr>
        <w:t>244.</w:t>
      </w:r>
      <w:r w:rsidRPr="005A5DEC">
        <w:rPr>
          <w:noProof/>
        </w:rPr>
        <w:tab/>
        <w:t xml:space="preserve">Salisbury ML, Lynch DA, van Beek EJ, Kazerooni EA, Guo J, Xia M, et al. Idiopathic Pulmonary Fibrosis: The Association between the Adaptive Multiple Features Method and Fibrosis Outcomes. </w:t>
      </w:r>
      <w:r w:rsidRPr="005A5DEC">
        <w:rPr>
          <w:i/>
          <w:noProof/>
        </w:rPr>
        <w:t>American journal of respiratory and critical care medicine</w:t>
      </w:r>
      <w:r w:rsidRPr="005A5DEC">
        <w:rPr>
          <w:noProof/>
        </w:rPr>
        <w:t>. 2017;195(7):921-9.</w:t>
      </w:r>
    </w:p>
    <w:p w14:paraId="16E9B01C" w14:textId="77777777" w:rsidR="005A5DEC" w:rsidRPr="005A5DEC" w:rsidRDefault="005A5DEC" w:rsidP="005A5DEC">
      <w:pPr>
        <w:pStyle w:val="EndNoteBibliography"/>
        <w:spacing w:after="360"/>
        <w:rPr>
          <w:noProof/>
        </w:rPr>
      </w:pPr>
      <w:r w:rsidRPr="005A5DEC">
        <w:rPr>
          <w:noProof/>
        </w:rPr>
        <w:t>245.</w:t>
      </w:r>
      <w:r w:rsidRPr="005A5DEC">
        <w:rPr>
          <w:noProof/>
        </w:rPr>
        <w:tab/>
        <w:t xml:space="preserve">Tanizawa K, Handa T, Nagai S, Hirai T, Kubo T, Oguma T, et al. Clinical impact of high-attenuation and cystic areas on computed tomography in fibrotic idiopathic interstitial pneumonias. </w:t>
      </w:r>
      <w:r w:rsidRPr="005A5DEC">
        <w:rPr>
          <w:i/>
          <w:noProof/>
        </w:rPr>
        <w:t>BMC Pulmonary Medicine</w:t>
      </w:r>
      <w:r w:rsidRPr="005A5DEC">
        <w:rPr>
          <w:noProof/>
        </w:rPr>
        <w:t>. 2015;15:74.</w:t>
      </w:r>
    </w:p>
    <w:p w14:paraId="00DFA24A" w14:textId="77777777" w:rsidR="005A5DEC" w:rsidRPr="005A5DEC" w:rsidRDefault="005A5DEC" w:rsidP="005A5DEC">
      <w:pPr>
        <w:pStyle w:val="EndNoteBibliography"/>
        <w:spacing w:after="360"/>
        <w:rPr>
          <w:noProof/>
        </w:rPr>
      </w:pPr>
      <w:r w:rsidRPr="005A5DEC">
        <w:rPr>
          <w:noProof/>
        </w:rPr>
        <w:t>246.</w:t>
      </w:r>
      <w:r w:rsidRPr="005A5DEC">
        <w:rPr>
          <w:noProof/>
        </w:rPr>
        <w:tab/>
        <w:t xml:space="preserve">Xu Y, van Beek EJ, Hwanjo Y, Guo J, McLennan G, Hoffman EA. Computer-aided classification of interstitial lung diseases via MDCT: 3D adaptive multiple feature method (3D AMFM). </w:t>
      </w:r>
      <w:r w:rsidRPr="005A5DEC">
        <w:rPr>
          <w:i/>
          <w:noProof/>
        </w:rPr>
        <w:t>Acad Radiol</w:t>
      </w:r>
      <w:r w:rsidRPr="005A5DEC">
        <w:rPr>
          <w:noProof/>
        </w:rPr>
        <w:t>. 2006;13(8):969-78.</w:t>
      </w:r>
    </w:p>
    <w:p w14:paraId="31F103DE" w14:textId="77777777" w:rsidR="005A5DEC" w:rsidRPr="005A5DEC" w:rsidRDefault="005A5DEC" w:rsidP="005A5DEC">
      <w:pPr>
        <w:pStyle w:val="EndNoteBibliography"/>
        <w:spacing w:after="360"/>
        <w:rPr>
          <w:noProof/>
        </w:rPr>
      </w:pPr>
      <w:r w:rsidRPr="005A5DEC">
        <w:rPr>
          <w:noProof/>
        </w:rPr>
        <w:t>247.</w:t>
      </w:r>
      <w:r w:rsidRPr="005A5DEC">
        <w:rPr>
          <w:noProof/>
        </w:rPr>
        <w:tab/>
        <w:t xml:space="preserve">Huber MB, Nagarajan MB, Leinsinger G, Eibel R, Ray LA, Wismuller A. Performance of topological texture features to classify fibrotic interstitial lung disease patterns. </w:t>
      </w:r>
      <w:r w:rsidRPr="005A5DEC">
        <w:rPr>
          <w:i/>
          <w:noProof/>
        </w:rPr>
        <w:t>Med Phys</w:t>
      </w:r>
      <w:r w:rsidRPr="005A5DEC">
        <w:rPr>
          <w:noProof/>
        </w:rPr>
        <w:t>. 2011;38(4):2035-44.</w:t>
      </w:r>
    </w:p>
    <w:p w14:paraId="2AF865EA" w14:textId="77777777" w:rsidR="005A5DEC" w:rsidRPr="005A5DEC" w:rsidRDefault="005A5DEC" w:rsidP="005A5DEC">
      <w:pPr>
        <w:pStyle w:val="EndNoteBibliography"/>
        <w:spacing w:after="360"/>
        <w:rPr>
          <w:noProof/>
        </w:rPr>
      </w:pPr>
      <w:r w:rsidRPr="005A5DEC">
        <w:rPr>
          <w:noProof/>
        </w:rPr>
        <w:t>248.</w:t>
      </w:r>
      <w:r w:rsidRPr="005A5DEC">
        <w:rPr>
          <w:noProof/>
        </w:rPr>
        <w:tab/>
        <w:t xml:space="preserve">Salisbury ML, Lynch DA, Beek EJRv, Kazerooni EA, Guo J, Xia M, et al. Idiopathic Pulmonary Fibrosis: The Association between the Adaptive Multiple Features Method and Fibrosis Outcomes. </w:t>
      </w:r>
      <w:r w:rsidRPr="005A5DEC">
        <w:rPr>
          <w:i/>
          <w:noProof/>
        </w:rPr>
        <w:t>American journal of respiratory and critical care medicine</w:t>
      </w:r>
      <w:r w:rsidRPr="005A5DEC">
        <w:rPr>
          <w:noProof/>
        </w:rPr>
        <w:t>. 2017;195(7):921-9.</w:t>
      </w:r>
    </w:p>
    <w:p w14:paraId="053A9EB3" w14:textId="77777777" w:rsidR="005A5DEC" w:rsidRPr="005A5DEC" w:rsidRDefault="005A5DEC" w:rsidP="005A5DEC">
      <w:pPr>
        <w:pStyle w:val="EndNoteBibliography"/>
        <w:spacing w:after="360"/>
        <w:rPr>
          <w:noProof/>
        </w:rPr>
      </w:pPr>
      <w:r w:rsidRPr="005A5DEC">
        <w:rPr>
          <w:noProof/>
        </w:rPr>
        <w:lastRenderedPageBreak/>
        <w:t>249.</w:t>
      </w:r>
      <w:r w:rsidRPr="005A5DEC">
        <w:rPr>
          <w:noProof/>
        </w:rPr>
        <w:tab/>
        <w:t xml:space="preserve">Boehm HF, Fink C, Attenberger U, Becker C, Behr J, Reiser M. Automated classification of normal and pathologic pulmonary tissue by topological texture features extracted from multi-detector CT in 3D. </w:t>
      </w:r>
      <w:r w:rsidRPr="005A5DEC">
        <w:rPr>
          <w:i/>
          <w:noProof/>
        </w:rPr>
        <w:t>European Radiology</w:t>
      </w:r>
      <w:r w:rsidRPr="005A5DEC">
        <w:rPr>
          <w:noProof/>
        </w:rPr>
        <w:t>. 2008;18(12):2745-55.</w:t>
      </w:r>
    </w:p>
    <w:p w14:paraId="6CD9A355" w14:textId="77777777" w:rsidR="005A5DEC" w:rsidRPr="005A5DEC" w:rsidRDefault="005A5DEC" w:rsidP="005A5DEC">
      <w:pPr>
        <w:pStyle w:val="EndNoteBibliography"/>
        <w:spacing w:after="360"/>
        <w:rPr>
          <w:noProof/>
        </w:rPr>
      </w:pPr>
      <w:r w:rsidRPr="005A5DEC">
        <w:rPr>
          <w:noProof/>
        </w:rPr>
        <w:t>250.</w:t>
      </w:r>
      <w:r w:rsidRPr="005A5DEC">
        <w:rPr>
          <w:noProof/>
        </w:rPr>
        <w:tab/>
        <w:t xml:space="preserve">Yoon RG, Seo JB, Kim N, Lee HJ, Lee SM, Lee YK, et al. Quantitative assessment of change in regional disease patterns on serial HRCT of fibrotic interstitial pneumonia with texture-based automated quantification system. </w:t>
      </w:r>
      <w:r w:rsidRPr="005A5DEC">
        <w:rPr>
          <w:i/>
          <w:noProof/>
        </w:rPr>
        <w:t>European Radiology</w:t>
      </w:r>
      <w:r w:rsidRPr="005A5DEC">
        <w:rPr>
          <w:noProof/>
        </w:rPr>
        <w:t>. 2013;23(3):692-701.</w:t>
      </w:r>
    </w:p>
    <w:p w14:paraId="59609637" w14:textId="77777777" w:rsidR="005A5DEC" w:rsidRPr="005A5DEC" w:rsidRDefault="005A5DEC" w:rsidP="005A5DEC">
      <w:pPr>
        <w:pStyle w:val="EndNoteBibliography"/>
        <w:spacing w:after="360"/>
        <w:rPr>
          <w:noProof/>
        </w:rPr>
      </w:pPr>
      <w:r w:rsidRPr="005A5DEC">
        <w:rPr>
          <w:noProof/>
        </w:rPr>
        <w:t>251.</w:t>
      </w:r>
      <w:r w:rsidRPr="005A5DEC">
        <w:rPr>
          <w:noProof/>
        </w:rPr>
        <w:tab/>
        <w:t xml:space="preserve">Kazantzi A, Costaridou L, Skiadopoulos S, Korfiatis P, Karahaliou A, Daoussis D, et al. Automated 3D interstitial lung disease epsilonxtent quantification: performance evaluation and correlation to PFTs. </w:t>
      </w:r>
      <w:r w:rsidRPr="005A5DEC">
        <w:rPr>
          <w:i/>
          <w:noProof/>
        </w:rPr>
        <w:t>J Digit Imaging</w:t>
      </w:r>
      <w:r w:rsidRPr="005A5DEC">
        <w:rPr>
          <w:noProof/>
        </w:rPr>
        <w:t>. 2014;27(3):380-91.</w:t>
      </w:r>
    </w:p>
    <w:p w14:paraId="78690FBE" w14:textId="77777777" w:rsidR="005A5DEC" w:rsidRPr="005A5DEC" w:rsidRDefault="005A5DEC" w:rsidP="005A5DEC">
      <w:pPr>
        <w:pStyle w:val="EndNoteBibliography"/>
        <w:spacing w:after="360"/>
        <w:rPr>
          <w:noProof/>
        </w:rPr>
      </w:pPr>
      <w:r w:rsidRPr="005A5DEC">
        <w:rPr>
          <w:noProof/>
        </w:rPr>
        <w:t>252.</w:t>
      </w:r>
      <w:r w:rsidRPr="005A5DEC">
        <w:rPr>
          <w:noProof/>
        </w:rPr>
        <w:tab/>
        <w:t xml:space="preserve">Wang J, Li F, Li Q. Automated segmentation of lungs with severe interstitial lung disease in CT. </w:t>
      </w:r>
      <w:r w:rsidRPr="005A5DEC">
        <w:rPr>
          <w:i/>
          <w:noProof/>
        </w:rPr>
        <w:t>Med Phys</w:t>
      </w:r>
      <w:r w:rsidRPr="005A5DEC">
        <w:rPr>
          <w:noProof/>
        </w:rPr>
        <w:t>. 2009;36(10):4592-9.</w:t>
      </w:r>
    </w:p>
    <w:p w14:paraId="77B5FC90" w14:textId="77777777" w:rsidR="005A5DEC" w:rsidRPr="005A5DEC" w:rsidRDefault="005A5DEC" w:rsidP="005A5DEC">
      <w:pPr>
        <w:pStyle w:val="EndNoteBibliography"/>
        <w:spacing w:after="360"/>
        <w:rPr>
          <w:noProof/>
        </w:rPr>
      </w:pPr>
      <w:r w:rsidRPr="005A5DEC">
        <w:rPr>
          <w:noProof/>
        </w:rPr>
        <w:t>253.</w:t>
      </w:r>
      <w:r w:rsidRPr="005A5DEC">
        <w:rPr>
          <w:noProof/>
        </w:rPr>
        <w:tab/>
        <w:t xml:space="preserve">Korfiatis PD, Karahaliou AN, Kazantzi AD, Kalogeropoulou C, Costaridou LI. Texture-based identification and characterization of interstitial pneumonia patterns in lung multidetector CT. </w:t>
      </w:r>
      <w:r w:rsidRPr="005A5DEC">
        <w:rPr>
          <w:i/>
          <w:noProof/>
        </w:rPr>
        <w:t>IEEE Trans Inf Technol Biomed</w:t>
      </w:r>
      <w:r w:rsidRPr="005A5DEC">
        <w:rPr>
          <w:noProof/>
        </w:rPr>
        <w:t>. 2010;14(3):675-80.</w:t>
      </w:r>
    </w:p>
    <w:p w14:paraId="12A4E172" w14:textId="77777777" w:rsidR="005A5DEC" w:rsidRPr="005A5DEC" w:rsidRDefault="005A5DEC" w:rsidP="005A5DEC">
      <w:pPr>
        <w:pStyle w:val="EndNoteBibliography"/>
        <w:spacing w:after="360"/>
        <w:rPr>
          <w:noProof/>
        </w:rPr>
      </w:pPr>
      <w:r w:rsidRPr="005A5DEC">
        <w:rPr>
          <w:noProof/>
        </w:rPr>
        <w:t>254.</w:t>
      </w:r>
      <w:r w:rsidRPr="005A5DEC">
        <w:rPr>
          <w:noProof/>
        </w:rPr>
        <w:tab/>
        <w:t xml:space="preserve">Bartholmai BJ, Raghunath S, Karwoski RA, Moua T, Rajagopalan S, Maldonado F, et al. Quantitative computed tomography imaging of interstitial lung diseases. </w:t>
      </w:r>
      <w:r w:rsidRPr="005A5DEC">
        <w:rPr>
          <w:i/>
          <w:noProof/>
        </w:rPr>
        <w:t>J Thorac Imaging</w:t>
      </w:r>
      <w:r w:rsidRPr="005A5DEC">
        <w:rPr>
          <w:noProof/>
        </w:rPr>
        <w:t>. 2013;28(5):298-307.</w:t>
      </w:r>
    </w:p>
    <w:p w14:paraId="158AE4F5" w14:textId="77777777" w:rsidR="005A5DEC" w:rsidRPr="005A5DEC" w:rsidRDefault="005A5DEC" w:rsidP="005A5DEC">
      <w:pPr>
        <w:pStyle w:val="EndNoteBibliography"/>
        <w:spacing w:after="360"/>
        <w:rPr>
          <w:noProof/>
        </w:rPr>
      </w:pPr>
      <w:r w:rsidRPr="005A5DEC">
        <w:rPr>
          <w:noProof/>
        </w:rPr>
        <w:t>255.</w:t>
      </w:r>
      <w:r w:rsidRPr="005A5DEC">
        <w:rPr>
          <w:noProof/>
        </w:rPr>
        <w:tab/>
        <w:t xml:space="preserve">Maldonado F, Raghunath S, Aubry MC, Bartholmai B, Boland Froemming J, De Andrade M, et al. Validation of CALIPER (Computer-aided lung informatics for pathology evaluation and rating) for the non-invasive assessment of pulmonary nodules of the adenocarcinoma spectrum. </w:t>
      </w:r>
      <w:r w:rsidRPr="005A5DEC">
        <w:rPr>
          <w:i/>
          <w:noProof/>
        </w:rPr>
        <w:t>European Respiratory Journal</w:t>
      </w:r>
      <w:r w:rsidRPr="005A5DEC">
        <w:rPr>
          <w:noProof/>
        </w:rPr>
        <w:t>. 2012;40(Suppl 56).</w:t>
      </w:r>
    </w:p>
    <w:p w14:paraId="22B9C1B7" w14:textId="77777777" w:rsidR="005A5DEC" w:rsidRPr="005A5DEC" w:rsidRDefault="005A5DEC" w:rsidP="005A5DEC">
      <w:pPr>
        <w:pStyle w:val="EndNoteBibliography"/>
        <w:spacing w:after="360"/>
        <w:rPr>
          <w:noProof/>
        </w:rPr>
      </w:pPr>
      <w:r w:rsidRPr="005A5DEC">
        <w:rPr>
          <w:noProof/>
        </w:rPr>
        <w:t>256.</w:t>
      </w:r>
      <w:r w:rsidRPr="005A5DEC">
        <w:rPr>
          <w:noProof/>
        </w:rPr>
        <w:tab/>
        <w:t xml:space="preserve">Raghunath S, Rajagopalan S, Karwoski RA, Maldonado F, Peikert T, Moua T, et al. Quantitative stratification of diffuse parenchymal lung diseases. </w:t>
      </w:r>
      <w:r w:rsidRPr="005A5DEC">
        <w:rPr>
          <w:i/>
          <w:noProof/>
        </w:rPr>
        <w:t>PloS one</w:t>
      </w:r>
      <w:r w:rsidRPr="005A5DEC">
        <w:rPr>
          <w:noProof/>
        </w:rPr>
        <w:t>. 2014;9(3):e93229.</w:t>
      </w:r>
    </w:p>
    <w:p w14:paraId="68B4A989" w14:textId="77777777" w:rsidR="005A5DEC" w:rsidRPr="005A5DEC" w:rsidRDefault="005A5DEC" w:rsidP="005A5DEC">
      <w:pPr>
        <w:pStyle w:val="EndNoteBibliography"/>
        <w:spacing w:after="360"/>
        <w:rPr>
          <w:noProof/>
        </w:rPr>
      </w:pPr>
      <w:r w:rsidRPr="005A5DEC">
        <w:rPr>
          <w:noProof/>
        </w:rPr>
        <w:t>257.</w:t>
      </w:r>
      <w:r w:rsidRPr="005A5DEC">
        <w:rPr>
          <w:noProof/>
        </w:rPr>
        <w:tab/>
        <w:t xml:space="preserve">Bartholmai B, Karwoski R, Zavaletta V, Robb R. The Lung Tissue Research Consortium: An extensive open database containing histological, clinical, and radiological data to study chronic lung disease. </w:t>
      </w:r>
      <w:r w:rsidRPr="005A5DEC">
        <w:rPr>
          <w:i/>
          <w:noProof/>
        </w:rPr>
        <w:t>Insight Journal</w:t>
      </w:r>
      <w:r w:rsidRPr="005A5DEC">
        <w:rPr>
          <w:noProof/>
        </w:rPr>
        <w:t>. 2006;July:[Online only].</w:t>
      </w:r>
    </w:p>
    <w:p w14:paraId="4CFD48CD" w14:textId="77777777" w:rsidR="005A5DEC" w:rsidRPr="005A5DEC" w:rsidRDefault="005A5DEC" w:rsidP="005A5DEC">
      <w:pPr>
        <w:pStyle w:val="EndNoteBibliography"/>
        <w:spacing w:after="360"/>
        <w:rPr>
          <w:noProof/>
        </w:rPr>
      </w:pPr>
      <w:r w:rsidRPr="005A5DEC">
        <w:rPr>
          <w:noProof/>
        </w:rPr>
        <w:t>258.</w:t>
      </w:r>
      <w:r w:rsidRPr="005A5DEC">
        <w:rPr>
          <w:noProof/>
        </w:rPr>
        <w:tab/>
        <w:t xml:space="preserve">Maldonado F, Moua T, Rajagopalan S, Karwoski RA, Raghunath S, Decker PA, et al. Automated quantification of radiological patterns predicts survival in idiopathic pulmonary fibrosis. </w:t>
      </w:r>
      <w:r w:rsidRPr="005A5DEC">
        <w:rPr>
          <w:i/>
          <w:noProof/>
        </w:rPr>
        <w:t>Eur Respir J</w:t>
      </w:r>
      <w:r w:rsidRPr="005A5DEC">
        <w:rPr>
          <w:noProof/>
        </w:rPr>
        <w:t>. 2014;43(1):204-12.</w:t>
      </w:r>
    </w:p>
    <w:p w14:paraId="50EACD43" w14:textId="77777777" w:rsidR="005A5DEC" w:rsidRPr="005A5DEC" w:rsidRDefault="005A5DEC" w:rsidP="005A5DEC">
      <w:pPr>
        <w:pStyle w:val="EndNoteBibliography"/>
        <w:spacing w:after="360"/>
        <w:rPr>
          <w:noProof/>
        </w:rPr>
      </w:pPr>
      <w:r w:rsidRPr="005A5DEC">
        <w:rPr>
          <w:noProof/>
        </w:rPr>
        <w:t>259.</w:t>
      </w:r>
      <w:r w:rsidRPr="005A5DEC">
        <w:rPr>
          <w:noProof/>
        </w:rPr>
        <w:tab/>
        <w:t xml:space="preserve">Jacob J, Bartholmai BJ, Rajagopalan S, Brun AL, Egashira R, Karwoski R, et al. Evaluation of computer-based computer tomography stratification against outcome models in connective tissue disease-related interstitial lung disease: a patient outcome study. </w:t>
      </w:r>
      <w:r w:rsidRPr="005A5DEC">
        <w:rPr>
          <w:i/>
          <w:noProof/>
        </w:rPr>
        <w:t>BMC Medicine</w:t>
      </w:r>
      <w:r w:rsidRPr="005A5DEC">
        <w:rPr>
          <w:noProof/>
        </w:rPr>
        <w:t>. 2016;14(1):190.</w:t>
      </w:r>
    </w:p>
    <w:p w14:paraId="1161DCD8" w14:textId="77777777" w:rsidR="005A5DEC" w:rsidRPr="005A5DEC" w:rsidRDefault="005A5DEC" w:rsidP="005A5DEC">
      <w:pPr>
        <w:pStyle w:val="EndNoteBibliography"/>
        <w:spacing w:after="360"/>
        <w:rPr>
          <w:noProof/>
        </w:rPr>
      </w:pPr>
      <w:r w:rsidRPr="005A5DEC">
        <w:rPr>
          <w:noProof/>
        </w:rPr>
        <w:lastRenderedPageBreak/>
        <w:t>260.</w:t>
      </w:r>
      <w:r w:rsidRPr="005A5DEC">
        <w:rPr>
          <w:noProof/>
        </w:rPr>
        <w:tab/>
        <w:t xml:space="preserve">Jacob J, Bartholmai BJ, Rajagopalan S, Kokosi M, Nair A, Karwoski R, et al. Mortality prediction in idiopathic pulmonary fibrosis: evaluation of computer-based CT analysis with conventional severity measures. </w:t>
      </w:r>
      <w:r w:rsidRPr="005A5DEC">
        <w:rPr>
          <w:i/>
          <w:noProof/>
        </w:rPr>
        <w:t>Eur Respir J</w:t>
      </w:r>
      <w:r w:rsidRPr="005A5DEC">
        <w:rPr>
          <w:noProof/>
        </w:rPr>
        <w:t>. 2017;49(1).</w:t>
      </w:r>
    </w:p>
    <w:p w14:paraId="3294B2E4" w14:textId="77777777" w:rsidR="005A5DEC" w:rsidRPr="005A5DEC" w:rsidRDefault="005A5DEC" w:rsidP="005A5DEC">
      <w:pPr>
        <w:pStyle w:val="EndNoteBibliography"/>
        <w:spacing w:after="360"/>
        <w:rPr>
          <w:noProof/>
        </w:rPr>
      </w:pPr>
      <w:r w:rsidRPr="005A5DEC">
        <w:rPr>
          <w:noProof/>
        </w:rPr>
        <w:t>261.</w:t>
      </w:r>
      <w:r w:rsidRPr="005A5DEC">
        <w:rPr>
          <w:noProof/>
        </w:rPr>
        <w:tab/>
        <w:t xml:space="preserve">du Bois R, King TE. Challenges in pulmonary fibrosis 5: The NSIP/UIP debate. </w:t>
      </w:r>
      <w:r w:rsidRPr="005A5DEC">
        <w:rPr>
          <w:i/>
          <w:noProof/>
        </w:rPr>
        <w:t>Thorax</w:t>
      </w:r>
      <w:r w:rsidRPr="005A5DEC">
        <w:rPr>
          <w:noProof/>
        </w:rPr>
        <w:t>. 2007;62(11):1008-12.</w:t>
      </w:r>
    </w:p>
    <w:p w14:paraId="3463543A" w14:textId="77777777" w:rsidR="005A5DEC" w:rsidRPr="005A5DEC" w:rsidRDefault="005A5DEC" w:rsidP="005A5DEC">
      <w:pPr>
        <w:pStyle w:val="EndNoteBibliography"/>
        <w:spacing w:after="360"/>
        <w:rPr>
          <w:noProof/>
        </w:rPr>
      </w:pPr>
      <w:r w:rsidRPr="005A5DEC">
        <w:rPr>
          <w:noProof/>
        </w:rPr>
        <w:t>262.</w:t>
      </w:r>
      <w:r w:rsidRPr="005A5DEC">
        <w:rPr>
          <w:noProof/>
        </w:rPr>
        <w:tab/>
        <w:t xml:space="preserve">Park SO, Seo JB, Kim N, Lee YK, Lee J, Kim DS. Comparison of usual interstitial pneumonia and nonspecific interstitial pneumonia: quantification of disease severity and discrimination between two diseases on HRCT using a texture-based automated system. </w:t>
      </w:r>
      <w:r w:rsidRPr="005A5DEC">
        <w:rPr>
          <w:i/>
          <w:noProof/>
        </w:rPr>
        <w:t>Korean J Radiol</w:t>
      </w:r>
      <w:r w:rsidRPr="005A5DEC">
        <w:rPr>
          <w:noProof/>
        </w:rPr>
        <w:t>. 2011;12(3):297-307.</w:t>
      </w:r>
    </w:p>
    <w:p w14:paraId="2D2D7B84" w14:textId="77777777" w:rsidR="005A5DEC" w:rsidRPr="005A5DEC" w:rsidRDefault="005A5DEC" w:rsidP="005A5DEC">
      <w:pPr>
        <w:pStyle w:val="EndNoteBibliography"/>
        <w:spacing w:after="360"/>
        <w:rPr>
          <w:noProof/>
        </w:rPr>
      </w:pPr>
      <w:r w:rsidRPr="005A5DEC">
        <w:rPr>
          <w:noProof/>
        </w:rPr>
        <w:t>263.</w:t>
      </w:r>
      <w:r w:rsidRPr="005A5DEC">
        <w:rPr>
          <w:noProof/>
        </w:rPr>
        <w:tab/>
        <w:t xml:space="preserve">Salaffi F, Carotti M, Di Donato E, Di Carlo M, Ceccarelli L, Giuseppetti G. Computer-Aided Tomographic Analysis of Interstitial Lung Disease (ILD) in Patients with Systemic Sclerosis (SSc). Correlation with Pulmonary Physiologic Tests and Patient-Centred Measures of Perceived Dyspnea and Functional Disability. </w:t>
      </w:r>
      <w:r w:rsidRPr="005A5DEC">
        <w:rPr>
          <w:i/>
          <w:noProof/>
        </w:rPr>
        <w:t>PloS one</w:t>
      </w:r>
      <w:r w:rsidRPr="005A5DEC">
        <w:rPr>
          <w:noProof/>
        </w:rPr>
        <w:t>. 2016;11(3):e0149240.</w:t>
      </w:r>
    </w:p>
    <w:p w14:paraId="4A2274E2" w14:textId="77777777" w:rsidR="005A5DEC" w:rsidRPr="005A5DEC" w:rsidRDefault="005A5DEC" w:rsidP="005A5DEC">
      <w:pPr>
        <w:pStyle w:val="EndNoteBibliography"/>
        <w:spacing w:after="360"/>
        <w:rPr>
          <w:noProof/>
        </w:rPr>
      </w:pPr>
      <w:r w:rsidRPr="005A5DEC">
        <w:rPr>
          <w:noProof/>
        </w:rPr>
        <w:t>264.</w:t>
      </w:r>
      <w:r w:rsidRPr="005A5DEC">
        <w:rPr>
          <w:noProof/>
        </w:rPr>
        <w:tab/>
        <w:t xml:space="preserve">Tashkin DP, Volkmann ER, Tseng CH, Kim HJ, Goldin J, Clements P, et al. Relationship between quantitative radiographic assessments of interstitial lung disease and physiological and clinical features of systemic sclerosis. </w:t>
      </w:r>
      <w:r w:rsidRPr="005A5DEC">
        <w:rPr>
          <w:i/>
          <w:noProof/>
        </w:rPr>
        <w:t>Ann Rheum Dis</w:t>
      </w:r>
      <w:r w:rsidRPr="005A5DEC">
        <w:rPr>
          <w:noProof/>
        </w:rPr>
        <w:t>. 2016;75(2):374-81.</w:t>
      </w:r>
    </w:p>
    <w:p w14:paraId="5596D52C" w14:textId="77777777" w:rsidR="005A5DEC" w:rsidRPr="005A5DEC" w:rsidRDefault="005A5DEC" w:rsidP="005A5DEC">
      <w:pPr>
        <w:pStyle w:val="EndNoteBibliography"/>
        <w:spacing w:after="360"/>
        <w:rPr>
          <w:noProof/>
        </w:rPr>
      </w:pPr>
      <w:r w:rsidRPr="005A5DEC">
        <w:rPr>
          <w:noProof/>
        </w:rPr>
        <w:t>265.</w:t>
      </w:r>
      <w:r w:rsidRPr="005A5DEC">
        <w:rPr>
          <w:noProof/>
        </w:rPr>
        <w:tab/>
        <w:t xml:space="preserve">Kim HJ, Brown MS, Elashoff R, Li G, Gjertson DW, Lynch DA, et al. Quantitative texture-based assessment of one-year changes in fibrotic reticular patterns on HRCT in scleroderma lung disease treated with oral cyclophosphamide. </w:t>
      </w:r>
      <w:r w:rsidRPr="005A5DEC">
        <w:rPr>
          <w:i/>
          <w:noProof/>
        </w:rPr>
        <w:t>European Radiology</w:t>
      </w:r>
      <w:r w:rsidRPr="005A5DEC">
        <w:rPr>
          <w:noProof/>
        </w:rPr>
        <w:t>. 2011;21(12):2455-65.</w:t>
      </w:r>
    </w:p>
    <w:p w14:paraId="13F4DDE3" w14:textId="77777777" w:rsidR="005A5DEC" w:rsidRPr="005A5DEC" w:rsidRDefault="005A5DEC" w:rsidP="005A5DEC">
      <w:pPr>
        <w:pStyle w:val="EndNoteBibliography"/>
        <w:spacing w:after="360"/>
        <w:rPr>
          <w:noProof/>
        </w:rPr>
      </w:pPr>
      <w:r w:rsidRPr="005A5DEC">
        <w:rPr>
          <w:noProof/>
        </w:rPr>
        <w:t>266.</w:t>
      </w:r>
      <w:r w:rsidRPr="005A5DEC">
        <w:rPr>
          <w:noProof/>
        </w:rPr>
        <w:tab/>
        <w:t xml:space="preserve">Kloth C, Maximilian Thaiss W, Preibsch H, Mark K, Kotter I, Hetzel J, et al. Quantitative chest CT analysis in patients with systemic sclerosis before and after autologous stem cell transplantation: comparison of results with those of pulmonary function tests and clinical tests. </w:t>
      </w:r>
      <w:r w:rsidRPr="005A5DEC">
        <w:rPr>
          <w:i/>
          <w:noProof/>
        </w:rPr>
        <w:t>Rheumatology (Oxford)</w:t>
      </w:r>
      <w:r w:rsidRPr="005A5DEC">
        <w:rPr>
          <w:noProof/>
        </w:rPr>
        <w:t>. 2016;55(10):1763-70.</w:t>
      </w:r>
    </w:p>
    <w:p w14:paraId="50FCEDC5" w14:textId="77777777" w:rsidR="005A5DEC" w:rsidRPr="005A5DEC" w:rsidRDefault="005A5DEC" w:rsidP="005A5DEC">
      <w:pPr>
        <w:pStyle w:val="EndNoteBibliography"/>
        <w:spacing w:after="360"/>
        <w:rPr>
          <w:noProof/>
        </w:rPr>
      </w:pPr>
      <w:r w:rsidRPr="005A5DEC">
        <w:rPr>
          <w:noProof/>
        </w:rPr>
        <w:t>267.</w:t>
      </w:r>
      <w:r w:rsidRPr="005A5DEC">
        <w:rPr>
          <w:noProof/>
        </w:rPr>
        <w:tab/>
        <w:t xml:space="preserve">Yabuuchi H, Matsuo Y, Tsukamoto H, Horiuchi T, Sunami S, Kamitani T, et al. Evaluation of the extent of ground-glass opacity on high-resolution CT in patients with interstitial pneumonia associated with systemic sclerosis: comparison between quantitative and qualitative analysis. </w:t>
      </w:r>
      <w:r w:rsidRPr="005A5DEC">
        <w:rPr>
          <w:i/>
          <w:noProof/>
        </w:rPr>
        <w:t>Clin Radiol</w:t>
      </w:r>
      <w:r w:rsidRPr="005A5DEC">
        <w:rPr>
          <w:noProof/>
        </w:rPr>
        <w:t>. 2014;69(7):758-64.</w:t>
      </w:r>
    </w:p>
    <w:p w14:paraId="37BC52DA" w14:textId="77777777" w:rsidR="005A5DEC" w:rsidRPr="005A5DEC" w:rsidRDefault="005A5DEC" w:rsidP="005A5DEC">
      <w:pPr>
        <w:pStyle w:val="EndNoteBibliography"/>
        <w:spacing w:after="360"/>
        <w:rPr>
          <w:noProof/>
        </w:rPr>
      </w:pPr>
      <w:r w:rsidRPr="005A5DEC">
        <w:rPr>
          <w:noProof/>
        </w:rPr>
        <w:t>268.</w:t>
      </w:r>
      <w:r w:rsidRPr="005A5DEC">
        <w:rPr>
          <w:noProof/>
        </w:rPr>
        <w:tab/>
        <w:t xml:space="preserve">Koyama H, Ohno Y, Yamazaki Y, Nogami M, Kusaka A, Murase K, et al. Quantitatively assessed CT imaging measures of pulmonary interstitial pneumonia: effects of reconstruction algorithms on histogram parameters. </w:t>
      </w:r>
      <w:r w:rsidRPr="005A5DEC">
        <w:rPr>
          <w:i/>
          <w:noProof/>
        </w:rPr>
        <w:t>Eur Radiol</w:t>
      </w:r>
      <w:r w:rsidRPr="005A5DEC">
        <w:rPr>
          <w:noProof/>
        </w:rPr>
        <w:t>. 2010;74(1):142-6.</w:t>
      </w:r>
    </w:p>
    <w:p w14:paraId="5480D872" w14:textId="77777777" w:rsidR="005A5DEC" w:rsidRPr="005A5DEC" w:rsidRDefault="005A5DEC" w:rsidP="005A5DEC">
      <w:pPr>
        <w:pStyle w:val="EndNoteBibliography"/>
        <w:spacing w:after="360"/>
        <w:rPr>
          <w:noProof/>
        </w:rPr>
      </w:pPr>
      <w:r w:rsidRPr="005A5DEC">
        <w:rPr>
          <w:noProof/>
        </w:rPr>
        <w:t>269.</w:t>
      </w:r>
      <w:r w:rsidRPr="005A5DEC">
        <w:rPr>
          <w:noProof/>
        </w:rPr>
        <w:tab/>
        <w:t xml:space="preserve">Mohamed Hoesein FA, de Hoop B, Zanen P, Gietema H, Kruitwagen CL, van Ginneken B, et al. CT-quantified emphysema in male heavy smokers: association with lung function decline. </w:t>
      </w:r>
      <w:r w:rsidRPr="005A5DEC">
        <w:rPr>
          <w:i/>
          <w:noProof/>
        </w:rPr>
        <w:t>Thorax</w:t>
      </w:r>
      <w:r w:rsidRPr="005A5DEC">
        <w:rPr>
          <w:noProof/>
        </w:rPr>
        <w:t>. 2011;66(9):782-7.</w:t>
      </w:r>
    </w:p>
    <w:p w14:paraId="4FE1D170" w14:textId="77777777" w:rsidR="005A5DEC" w:rsidRPr="005A5DEC" w:rsidRDefault="005A5DEC" w:rsidP="005A5DEC">
      <w:pPr>
        <w:pStyle w:val="EndNoteBibliography"/>
        <w:spacing w:after="360"/>
        <w:rPr>
          <w:noProof/>
        </w:rPr>
      </w:pPr>
      <w:r w:rsidRPr="005A5DEC">
        <w:rPr>
          <w:noProof/>
        </w:rPr>
        <w:lastRenderedPageBreak/>
        <w:t>270.</w:t>
      </w:r>
      <w:r w:rsidRPr="005A5DEC">
        <w:rPr>
          <w:noProof/>
        </w:rPr>
        <w:tab/>
        <w:t xml:space="preserve">Chong DY, Kim HJ, Lo P, Young S, McNitt-Gray MF, Abtin F, et al. Robustness-Driven Feature Selection in Classification of Fibrotic Interstitial Lung Disease Patterns in Computed Tomography Using 3D Texture Features. </w:t>
      </w:r>
      <w:r w:rsidRPr="005A5DEC">
        <w:rPr>
          <w:i/>
          <w:noProof/>
        </w:rPr>
        <w:t>IEEE Trans Med Imaging</w:t>
      </w:r>
      <w:r w:rsidRPr="005A5DEC">
        <w:rPr>
          <w:noProof/>
        </w:rPr>
        <w:t>. 2016;35(1):144-57.</w:t>
      </w:r>
    </w:p>
    <w:p w14:paraId="45719F7E" w14:textId="77777777" w:rsidR="005A5DEC" w:rsidRPr="005A5DEC" w:rsidRDefault="005A5DEC" w:rsidP="005A5DEC">
      <w:pPr>
        <w:pStyle w:val="EndNoteBibliography"/>
        <w:spacing w:after="360"/>
        <w:rPr>
          <w:noProof/>
        </w:rPr>
      </w:pPr>
      <w:r w:rsidRPr="005A5DEC">
        <w:rPr>
          <w:noProof/>
        </w:rPr>
        <w:t>271.</w:t>
      </w:r>
      <w:r w:rsidRPr="005A5DEC">
        <w:rPr>
          <w:noProof/>
        </w:rPr>
        <w:tab/>
        <w:t xml:space="preserve">Iwasawa T, Kanauchi T, Hoshi T, Ogura T, Baba T, Gotoh T, et al. Multicenter study of quantitative computed tomography analysis using a computer-aided three-dimensional system in patients with idiopathic pulmonary fibrosis. </w:t>
      </w:r>
      <w:r w:rsidRPr="005A5DEC">
        <w:rPr>
          <w:i/>
          <w:noProof/>
        </w:rPr>
        <w:t>Jpn J Radiol</w:t>
      </w:r>
      <w:r w:rsidRPr="005A5DEC">
        <w:rPr>
          <w:noProof/>
        </w:rPr>
        <w:t>. 2016;34(1):16-27.</w:t>
      </w:r>
    </w:p>
    <w:p w14:paraId="006AFB23" w14:textId="77777777" w:rsidR="005A5DEC" w:rsidRPr="005A5DEC" w:rsidRDefault="005A5DEC" w:rsidP="005A5DEC">
      <w:pPr>
        <w:pStyle w:val="EndNoteBibliography"/>
        <w:spacing w:after="360"/>
        <w:rPr>
          <w:noProof/>
        </w:rPr>
      </w:pPr>
      <w:r w:rsidRPr="005A5DEC">
        <w:rPr>
          <w:noProof/>
        </w:rPr>
        <w:t>272.</w:t>
      </w:r>
      <w:r w:rsidRPr="005A5DEC">
        <w:rPr>
          <w:noProof/>
        </w:rPr>
        <w:tab/>
        <w:t xml:space="preserve">Lamers RJ, Kemerink GJ, Drent M, van Engelshoven JM. Reproducibility of spirometrically controlled CT lung densitometry in a clinical setting. </w:t>
      </w:r>
      <w:r w:rsidRPr="005A5DEC">
        <w:rPr>
          <w:i/>
          <w:noProof/>
        </w:rPr>
        <w:t>European Respiratory Journal</w:t>
      </w:r>
      <w:r w:rsidRPr="005A5DEC">
        <w:rPr>
          <w:noProof/>
        </w:rPr>
        <w:t>. 1998;11(4):942-5.</w:t>
      </w:r>
    </w:p>
    <w:p w14:paraId="773F9BCD" w14:textId="77777777" w:rsidR="005A5DEC" w:rsidRPr="005A5DEC" w:rsidRDefault="005A5DEC" w:rsidP="005A5DEC">
      <w:pPr>
        <w:pStyle w:val="EndNoteBibliography"/>
        <w:spacing w:after="360"/>
        <w:rPr>
          <w:noProof/>
        </w:rPr>
      </w:pPr>
      <w:r w:rsidRPr="005A5DEC">
        <w:rPr>
          <w:noProof/>
        </w:rPr>
        <w:t>273.</w:t>
      </w:r>
      <w:r w:rsidRPr="005A5DEC">
        <w:rPr>
          <w:noProof/>
        </w:rPr>
        <w:tab/>
        <w:t xml:space="preserve">Babin AL, Cannet C, Gerard C, Saint-Mezard P, Page CP, Sparrer H, et al. Bleomycin-induced lung injury in mice investigated by MRI: model assessment for target analysis. </w:t>
      </w:r>
      <w:r w:rsidRPr="005A5DEC">
        <w:rPr>
          <w:i/>
          <w:noProof/>
        </w:rPr>
        <w:t>Magn Reson Med</w:t>
      </w:r>
      <w:r w:rsidRPr="005A5DEC">
        <w:rPr>
          <w:noProof/>
        </w:rPr>
        <w:t>. 2012;67(2):499-509.</w:t>
      </w:r>
    </w:p>
    <w:p w14:paraId="512477D9" w14:textId="77777777" w:rsidR="005A5DEC" w:rsidRPr="005A5DEC" w:rsidRDefault="005A5DEC" w:rsidP="005A5DEC">
      <w:pPr>
        <w:pStyle w:val="EndNoteBibliography"/>
        <w:spacing w:after="360"/>
        <w:rPr>
          <w:noProof/>
        </w:rPr>
      </w:pPr>
      <w:r w:rsidRPr="005A5DEC">
        <w:rPr>
          <w:noProof/>
        </w:rPr>
        <w:t>274.</w:t>
      </w:r>
      <w:r w:rsidRPr="005A5DEC">
        <w:rPr>
          <w:noProof/>
        </w:rPr>
        <w:tab/>
        <w:t xml:space="preserve">Driehuys B, Cofer GP, Pollaro J, Mackel JB, Hedlund LW, Johnson GA. Imaging alveolar-capillary gas transfer using hyperpolarized 129Xe MRI. </w:t>
      </w:r>
      <w:r w:rsidRPr="005A5DEC">
        <w:rPr>
          <w:i/>
          <w:noProof/>
        </w:rPr>
        <w:t>Proc Natl Acad Sci USA</w:t>
      </w:r>
      <w:r w:rsidRPr="005A5DEC">
        <w:rPr>
          <w:noProof/>
        </w:rPr>
        <w:t>. 2006;103(48):18278-83.</w:t>
      </w:r>
    </w:p>
    <w:p w14:paraId="2328D51B" w14:textId="77777777" w:rsidR="005A5DEC" w:rsidRPr="005A5DEC" w:rsidRDefault="005A5DEC" w:rsidP="005A5DEC">
      <w:pPr>
        <w:pStyle w:val="EndNoteBibliography"/>
        <w:spacing w:after="360"/>
        <w:rPr>
          <w:noProof/>
        </w:rPr>
      </w:pPr>
      <w:r w:rsidRPr="005A5DEC">
        <w:rPr>
          <w:noProof/>
        </w:rPr>
        <w:t>275.</w:t>
      </w:r>
      <w:r w:rsidRPr="005A5DEC">
        <w:rPr>
          <w:noProof/>
        </w:rPr>
        <w:tab/>
        <w:t xml:space="preserve">Månsson S, Wolber J, Driehuys B, Wollmer P, Golman K. Characterization of diffusing capacity and perfusion of the rat lung in a lipopolysaccaride disease model using hyperpolarized 129Xe. </w:t>
      </w:r>
      <w:r w:rsidRPr="005A5DEC">
        <w:rPr>
          <w:i/>
          <w:noProof/>
        </w:rPr>
        <w:t>Magnetic Resonance in Medicine</w:t>
      </w:r>
      <w:r w:rsidRPr="005A5DEC">
        <w:rPr>
          <w:noProof/>
        </w:rPr>
        <w:t>. 2003;50(6):1170-9.</w:t>
      </w:r>
    </w:p>
    <w:p w14:paraId="75F872E6" w14:textId="77777777" w:rsidR="005A5DEC" w:rsidRPr="005A5DEC" w:rsidRDefault="005A5DEC" w:rsidP="005A5DEC">
      <w:pPr>
        <w:pStyle w:val="EndNoteBibliography"/>
        <w:spacing w:after="360"/>
        <w:rPr>
          <w:noProof/>
        </w:rPr>
      </w:pPr>
      <w:r w:rsidRPr="005A5DEC">
        <w:rPr>
          <w:noProof/>
        </w:rPr>
        <w:t>276.</w:t>
      </w:r>
      <w:r w:rsidRPr="005A5DEC">
        <w:rPr>
          <w:noProof/>
        </w:rPr>
        <w:tab/>
        <w:t xml:space="preserve">Caravan P, Yang Y, Zachariah R, Schmitt A, Mino-Kenudson M, Chen HH, et al. Molecular magnetic resonance imaging of pulmonary fibrosis in mice. </w:t>
      </w:r>
      <w:r w:rsidRPr="005A5DEC">
        <w:rPr>
          <w:i/>
          <w:noProof/>
        </w:rPr>
        <w:t>American journal of respiratory cell and molecular biology</w:t>
      </w:r>
      <w:r w:rsidRPr="005A5DEC">
        <w:rPr>
          <w:noProof/>
        </w:rPr>
        <w:t>. 2013;49(6):1120-6.</w:t>
      </w:r>
    </w:p>
    <w:p w14:paraId="3238E05C" w14:textId="77777777" w:rsidR="005A5DEC" w:rsidRPr="005A5DEC" w:rsidRDefault="005A5DEC" w:rsidP="005A5DEC">
      <w:pPr>
        <w:pStyle w:val="EndNoteBibliography"/>
        <w:spacing w:after="360"/>
        <w:rPr>
          <w:noProof/>
        </w:rPr>
      </w:pPr>
      <w:r w:rsidRPr="005A5DEC">
        <w:rPr>
          <w:noProof/>
        </w:rPr>
        <w:t>277.</w:t>
      </w:r>
      <w:r w:rsidRPr="005A5DEC">
        <w:rPr>
          <w:noProof/>
        </w:rPr>
        <w:tab/>
        <w:t xml:space="preserve">Stephen MJ, Emami K, Woodburn JM, Chia E, Kadlecek S, Zhu J, et al. Quantitative assessment of lung ventilation and microstructure in an animal model of idiopathic pulmonary fibrosis using hyperpolarized gas MRI. </w:t>
      </w:r>
      <w:r w:rsidRPr="005A5DEC">
        <w:rPr>
          <w:i/>
          <w:noProof/>
        </w:rPr>
        <w:t>Acad Radiol</w:t>
      </w:r>
      <w:r w:rsidRPr="005A5DEC">
        <w:rPr>
          <w:noProof/>
        </w:rPr>
        <w:t>. 2010;17(11):1433-43.</w:t>
      </w:r>
    </w:p>
    <w:p w14:paraId="21A07093" w14:textId="77777777" w:rsidR="005A5DEC" w:rsidRPr="005A5DEC" w:rsidRDefault="005A5DEC" w:rsidP="005A5DEC">
      <w:pPr>
        <w:pStyle w:val="EndNoteBibliography"/>
        <w:spacing w:after="360"/>
        <w:rPr>
          <w:noProof/>
        </w:rPr>
      </w:pPr>
      <w:r w:rsidRPr="005A5DEC">
        <w:rPr>
          <w:noProof/>
        </w:rPr>
        <w:t>278.</w:t>
      </w:r>
      <w:r w:rsidRPr="005A5DEC">
        <w:rPr>
          <w:noProof/>
        </w:rPr>
        <w:tab/>
        <w:t xml:space="preserve">Woodhouse N, Wild JM, Paley MN, Fichele S, Said Z, Swift AJ, et al. Combined helium-3/proton magnetic resonance imaging measurement of ventilated lung volumes in smokers compared to never-smokers. </w:t>
      </w:r>
      <w:r w:rsidRPr="005A5DEC">
        <w:rPr>
          <w:i/>
          <w:noProof/>
        </w:rPr>
        <w:t>Journal of Magnetic Resonance Imaging</w:t>
      </w:r>
      <w:r w:rsidRPr="005A5DEC">
        <w:rPr>
          <w:noProof/>
        </w:rPr>
        <w:t>. 2005;21(4):365-9.</w:t>
      </w:r>
    </w:p>
    <w:p w14:paraId="1749FADC" w14:textId="77777777" w:rsidR="005A5DEC" w:rsidRPr="005A5DEC" w:rsidRDefault="005A5DEC" w:rsidP="005A5DEC">
      <w:pPr>
        <w:pStyle w:val="EndNoteBibliography"/>
        <w:spacing w:after="360"/>
        <w:rPr>
          <w:noProof/>
        </w:rPr>
      </w:pPr>
      <w:r w:rsidRPr="005A5DEC">
        <w:rPr>
          <w:noProof/>
        </w:rPr>
        <w:t>279.</w:t>
      </w:r>
      <w:r w:rsidRPr="005A5DEC">
        <w:rPr>
          <w:noProof/>
        </w:rPr>
        <w:tab/>
        <w:t xml:space="preserve">Bink A, Hanisch G, Karg A, Vogel A, Katsaros K, Mayer E, et al. Clinical aspects of the apparent diffusion coefficient in 3He MRI: results in healthy volunteers and patients after lung transplantation. </w:t>
      </w:r>
      <w:r w:rsidRPr="005A5DEC">
        <w:rPr>
          <w:i/>
          <w:noProof/>
        </w:rPr>
        <w:t>J Magn Reson Imaging</w:t>
      </w:r>
      <w:r w:rsidRPr="005A5DEC">
        <w:rPr>
          <w:noProof/>
        </w:rPr>
        <w:t>. 2007;25(6):1152-8.</w:t>
      </w:r>
    </w:p>
    <w:p w14:paraId="1261A27E" w14:textId="77777777" w:rsidR="005A5DEC" w:rsidRPr="005A5DEC" w:rsidRDefault="005A5DEC" w:rsidP="005A5DEC">
      <w:pPr>
        <w:pStyle w:val="EndNoteBibliography"/>
        <w:spacing w:after="360"/>
        <w:rPr>
          <w:noProof/>
        </w:rPr>
      </w:pPr>
      <w:r w:rsidRPr="005A5DEC">
        <w:rPr>
          <w:noProof/>
        </w:rPr>
        <w:t>280.</w:t>
      </w:r>
      <w:r w:rsidRPr="005A5DEC">
        <w:rPr>
          <w:noProof/>
        </w:rPr>
        <w:tab/>
        <w:t xml:space="preserve">Matin T, Xu X, Doel T, Grau V, Rahman N, Nickol A, et al. Imaging Derived Regional Lung Function Using Hyperpolarised Xenon Mri (Xe-MRI) And Quantitative Computed Tomography (QCT) In Chronic Obstructive Pulmonary Disease (COPD). </w:t>
      </w:r>
      <w:r w:rsidRPr="005A5DEC">
        <w:rPr>
          <w:i/>
          <w:noProof/>
        </w:rPr>
        <w:t>Thorax</w:t>
      </w:r>
      <w:r w:rsidRPr="005A5DEC">
        <w:rPr>
          <w:noProof/>
        </w:rPr>
        <w:t>. 2014;69(Suppl 2):A12-A3.</w:t>
      </w:r>
    </w:p>
    <w:p w14:paraId="10041EF8" w14:textId="77777777" w:rsidR="005A5DEC" w:rsidRPr="005A5DEC" w:rsidRDefault="005A5DEC" w:rsidP="005A5DEC">
      <w:pPr>
        <w:pStyle w:val="EndNoteBibliography"/>
        <w:spacing w:after="360"/>
        <w:rPr>
          <w:noProof/>
        </w:rPr>
      </w:pPr>
      <w:r w:rsidRPr="005A5DEC">
        <w:rPr>
          <w:noProof/>
        </w:rPr>
        <w:lastRenderedPageBreak/>
        <w:t>281.</w:t>
      </w:r>
      <w:r w:rsidRPr="005A5DEC">
        <w:rPr>
          <w:noProof/>
        </w:rPr>
        <w:tab/>
        <w:t xml:space="preserve">Kaushik SS, Freeman MS, Yoon SW, Liljeroth MG, Stiles JV, Roos JE, et al. Measuring diffusion limitation with a perfusion-limited gas—Hyperpolarized (129)Xe gas-transfer spectroscopy in patients with idiopathic pulmonary fibrosis. </w:t>
      </w:r>
      <w:r w:rsidRPr="005A5DEC">
        <w:rPr>
          <w:i/>
          <w:noProof/>
        </w:rPr>
        <w:t>Journal of applied physiology</w:t>
      </w:r>
      <w:r w:rsidRPr="005A5DEC">
        <w:rPr>
          <w:noProof/>
        </w:rPr>
        <w:t>. 2014;117(6):577-85.</w:t>
      </w:r>
    </w:p>
    <w:p w14:paraId="6366BE96" w14:textId="77777777" w:rsidR="005A5DEC" w:rsidRPr="005A5DEC" w:rsidRDefault="005A5DEC" w:rsidP="005A5DEC">
      <w:pPr>
        <w:pStyle w:val="EndNoteBibliography"/>
        <w:spacing w:after="360"/>
        <w:rPr>
          <w:noProof/>
        </w:rPr>
      </w:pPr>
      <w:r w:rsidRPr="005A5DEC">
        <w:rPr>
          <w:noProof/>
        </w:rPr>
        <w:t>282.</w:t>
      </w:r>
      <w:r w:rsidRPr="005A5DEC">
        <w:rPr>
          <w:noProof/>
        </w:rPr>
        <w:tab/>
        <w:t xml:space="preserve">Rajaram S, Swift A, Capener D, Telfer A, Davies C, Hill C, et al. Lung Morphology Assessment with Balanced Steady-State Free Precession MR Imaging Compared with CT. </w:t>
      </w:r>
      <w:r w:rsidRPr="005A5DEC">
        <w:rPr>
          <w:i/>
          <w:noProof/>
        </w:rPr>
        <w:t>Radiology</w:t>
      </w:r>
      <w:r w:rsidRPr="005A5DEC">
        <w:rPr>
          <w:noProof/>
        </w:rPr>
        <w:t>. 2012;263(2):569-77.</w:t>
      </w:r>
    </w:p>
    <w:p w14:paraId="075010C8" w14:textId="77777777" w:rsidR="005A5DEC" w:rsidRPr="005A5DEC" w:rsidRDefault="005A5DEC" w:rsidP="005A5DEC">
      <w:pPr>
        <w:pStyle w:val="EndNoteBibliography"/>
        <w:spacing w:after="360"/>
        <w:rPr>
          <w:noProof/>
        </w:rPr>
      </w:pPr>
      <w:r w:rsidRPr="005A5DEC">
        <w:rPr>
          <w:noProof/>
        </w:rPr>
        <w:t>283.</w:t>
      </w:r>
      <w:r w:rsidRPr="005A5DEC">
        <w:rPr>
          <w:noProof/>
        </w:rPr>
        <w:tab/>
        <w:t xml:space="preserve">Barreto MM, Rafful PP, Rodrigues RS, Zanetti G, Hochhegger B, Souza AS, Jr., et al. Correlation between computed tomographic and magnetic resonance imaging findings of parenchymal lung diseases. </w:t>
      </w:r>
      <w:r w:rsidRPr="005A5DEC">
        <w:rPr>
          <w:i/>
          <w:noProof/>
        </w:rPr>
        <w:t>Eur Radiol</w:t>
      </w:r>
      <w:r w:rsidRPr="005A5DEC">
        <w:rPr>
          <w:noProof/>
        </w:rPr>
        <w:t>. 2013;82(9):e492-501.</w:t>
      </w:r>
    </w:p>
    <w:p w14:paraId="5B2AFE2C" w14:textId="77777777" w:rsidR="005A5DEC" w:rsidRPr="005A5DEC" w:rsidRDefault="005A5DEC" w:rsidP="005A5DEC">
      <w:pPr>
        <w:pStyle w:val="EndNoteBibliography"/>
        <w:spacing w:after="360"/>
        <w:rPr>
          <w:noProof/>
        </w:rPr>
      </w:pPr>
      <w:r w:rsidRPr="005A5DEC">
        <w:rPr>
          <w:noProof/>
        </w:rPr>
        <w:t>284.</w:t>
      </w:r>
      <w:r w:rsidRPr="005A5DEC">
        <w:rPr>
          <w:noProof/>
        </w:rPr>
        <w:tab/>
        <w:t xml:space="preserve">Pinal-Fernandez I, Pineda-Sanchez V, Pallisa-Nunez E, Simeon-Aznar CP, Selva-O'Callaghan A, Fonollosa-Pla V, et al. Fast 1.5 T chest MRI for the assessment of interstitial lung disease extent secondary to systemic sclerosis. </w:t>
      </w:r>
      <w:r w:rsidRPr="005A5DEC">
        <w:rPr>
          <w:i/>
          <w:noProof/>
        </w:rPr>
        <w:t>Clinical Rheumatology</w:t>
      </w:r>
      <w:r w:rsidRPr="005A5DEC">
        <w:rPr>
          <w:noProof/>
        </w:rPr>
        <w:t>. 2016;35(9):2339-45.</w:t>
      </w:r>
    </w:p>
    <w:p w14:paraId="20747E8F" w14:textId="77777777" w:rsidR="005A5DEC" w:rsidRPr="005A5DEC" w:rsidRDefault="005A5DEC" w:rsidP="005A5DEC">
      <w:pPr>
        <w:pStyle w:val="EndNoteBibliography"/>
        <w:spacing w:after="360"/>
        <w:rPr>
          <w:noProof/>
        </w:rPr>
      </w:pPr>
      <w:r w:rsidRPr="005A5DEC">
        <w:rPr>
          <w:noProof/>
        </w:rPr>
        <w:t>285.</w:t>
      </w:r>
      <w:r w:rsidRPr="005A5DEC">
        <w:rPr>
          <w:noProof/>
        </w:rPr>
        <w:tab/>
        <w:t xml:space="preserve">Jiang W, Ong F, Johnson KM, Nagle SK, Hope TA, Lustig M, et al. Motion robust high resolution 3D free-breathing pulmonary MRI using dynamic 3D image self-navigator. </w:t>
      </w:r>
      <w:r w:rsidRPr="005A5DEC">
        <w:rPr>
          <w:i/>
          <w:noProof/>
        </w:rPr>
        <w:t>Magnetic Resonance in Medicine</w:t>
      </w:r>
      <w:r w:rsidRPr="005A5DEC">
        <w:rPr>
          <w:noProof/>
        </w:rPr>
        <w:t>. 2017:[online first] DOI: 10.1002/mrm.26958.</w:t>
      </w:r>
    </w:p>
    <w:p w14:paraId="0B54736C" w14:textId="77777777" w:rsidR="005A5DEC" w:rsidRPr="005A5DEC" w:rsidRDefault="005A5DEC" w:rsidP="005A5DEC">
      <w:pPr>
        <w:pStyle w:val="EndNoteBibliography"/>
        <w:spacing w:after="360"/>
        <w:rPr>
          <w:noProof/>
        </w:rPr>
      </w:pPr>
      <w:r w:rsidRPr="005A5DEC">
        <w:rPr>
          <w:noProof/>
        </w:rPr>
        <w:t>286.</w:t>
      </w:r>
      <w:r w:rsidRPr="005A5DEC">
        <w:rPr>
          <w:noProof/>
        </w:rPr>
        <w:tab/>
        <w:t xml:space="preserve">Johnson KM, Fain SB, Schiebler ML, Nagle S. Optimized 3D ultrashort echo time pulmonary MRI. </w:t>
      </w:r>
      <w:r w:rsidRPr="005A5DEC">
        <w:rPr>
          <w:i/>
          <w:noProof/>
        </w:rPr>
        <w:t>Magnetic Resonance in Medicine</w:t>
      </w:r>
      <w:r w:rsidRPr="005A5DEC">
        <w:rPr>
          <w:noProof/>
        </w:rPr>
        <w:t>. 2013;70(5):1241-50.</w:t>
      </w:r>
    </w:p>
    <w:p w14:paraId="4905C130" w14:textId="77777777" w:rsidR="005A5DEC" w:rsidRPr="005A5DEC" w:rsidRDefault="005A5DEC" w:rsidP="005A5DEC">
      <w:pPr>
        <w:pStyle w:val="EndNoteBibliography"/>
        <w:spacing w:after="360"/>
        <w:rPr>
          <w:noProof/>
        </w:rPr>
      </w:pPr>
      <w:r w:rsidRPr="005A5DEC">
        <w:rPr>
          <w:noProof/>
        </w:rPr>
        <w:t>287.</w:t>
      </w:r>
      <w:r w:rsidRPr="005A5DEC">
        <w:rPr>
          <w:noProof/>
        </w:rPr>
        <w:tab/>
        <w:t xml:space="preserve">Wild JM, Marshall H, Bock M, Schad LR, Jakob PM, Puderbach M, et al. MRI of the lung (1/3): methods. </w:t>
      </w:r>
      <w:r w:rsidRPr="005A5DEC">
        <w:rPr>
          <w:i/>
          <w:noProof/>
        </w:rPr>
        <w:t>Insights into imaging</w:t>
      </w:r>
      <w:r w:rsidRPr="005A5DEC">
        <w:rPr>
          <w:noProof/>
        </w:rPr>
        <w:t>. 2012;3(4):345-53.</w:t>
      </w:r>
    </w:p>
    <w:p w14:paraId="6E267BE3" w14:textId="77777777" w:rsidR="005A5DEC" w:rsidRPr="005A5DEC" w:rsidRDefault="005A5DEC" w:rsidP="005A5DEC">
      <w:pPr>
        <w:pStyle w:val="EndNoteBibliography"/>
        <w:spacing w:after="360"/>
        <w:rPr>
          <w:noProof/>
        </w:rPr>
      </w:pPr>
      <w:r w:rsidRPr="005A5DEC">
        <w:rPr>
          <w:noProof/>
        </w:rPr>
        <w:t>288.</w:t>
      </w:r>
      <w:r w:rsidRPr="005A5DEC">
        <w:rPr>
          <w:noProof/>
        </w:rPr>
        <w:tab/>
        <w:t xml:space="preserve">Stadler A, Jakob PM, Griswold M, Stiebellehner L, Barth M, Bankier AA. T1 mapping of the entire lung parenchyma: Influence of respiratory phase and correlation to lung function test results in patients with diffuse lung disease. </w:t>
      </w:r>
      <w:r w:rsidRPr="005A5DEC">
        <w:rPr>
          <w:i/>
          <w:noProof/>
        </w:rPr>
        <w:t>Magn Reson Med</w:t>
      </w:r>
      <w:r w:rsidRPr="005A5DEC">
        <w:rPr>
          <w:noProof/>
        </w:rPr>
        <w:t>. 2008;59(1):96-101.</w:t>
      </w:r>
    </w:p>
    <w:p w14:paraId="5736361E" w14:textId="77777777" w:rsidR="005A5DEC" w:rsidRPr="005A5DEC" w:rsidRDefault="005A5DEC" w:rsidP="005A5DEC">
      <w:pPr>
        <w:pStyle w:val="EndNoteBibliography"/>
        <w:spacing w:after="360"/>
        <w:rPr>
          <w:noProof/>
        </w:rPr>
      </w:pPr>
      <w:r w:rsidRPr="005A5DEC">
        <w:rPr>
          <w:noProof/>
        </w:rPr>
        <w:t>289.</w:t>
      </w:r>
      <w:r w:rsidRPr="005A5DEC">
        <w:rPr>
          <w:noProof/>
        </w:rPr>
        <w:tab/>
        <w:t xml:space="preserve">Buzan MT, Eichinger M, Kreuter M, Kauczor HU, Herth FJ, Warth A, et al. T2 mapping of CT remodelling patterns in interstitial lung disease. </w:t>
      </w:r>
      <w:r w:rsidRPr="005A5DEC">
        <w:rPr>
          <w:i/>
          <w:noProof/>
        </w:rPr>
        <w:t>European Radiology</w:t>
      </w:r>
      <w:r w:rsidRPr="005A5DEC">
        <w:rPr>
          <w:noProof/>
        </w:rPr>
        <w:t>. 2015;25(11):3167-74.</w:t>
      </w:r>
    </w:p>
    <w:p w14:paraId="43AB70DC" w14:textId="77777777" w:rsidR="005A5DEC" w:rsidRPr="005A5DEC" w:rsidRDefault="005A5DEC" w:rsidP="005A5DEC">
      <w:pPr>
        <w:pStyle w:val="EndNoteBibliography"/>
        <w:spacing w:after="360"/>
        <w:rPr>
          <w:noProof/>
        </w:rPr>
      </w:pPr>
      <w:r w:rsidRPr="005A5DEC">
        <w:rPr>
          <w:noProof/>
        </w:rPr>
        <w:t>290.</w:t>
      </w:r>
      <w:r w:rsidRPr="005A5DEC">
        <w:rPr>
          <w:noProof/>
        </w:rPr>
        <w:tab/>
        <w:t xml:space="preserve">Ohno Y, Nishio M, Koyama H, Takenaka D, Takahashi M, Yoshikawa T, et al. Pulmonary MR imaging with ultra-short TEs: utility for disease severity assessment of connective tissue disease patients. </w:t>
      </w:r>
      <w:r w:rsidRPr="005A5DEC">
        <w:rPr>
          <w:i/>
          <w:noProof/>
        </w:rPr>
        <w:t>European journal of radiology</w:t>
      </w:r>
      <w:r w:rsidRPr="005A5DEC">
        <w:rPr>
          <w:noProof/>
        </w:rPr>
        <w:t>. 2013;82(8):1359-65.</w:t>
      </w:r>
    </w:p>
    <w:p w14:paraId="347033E8" w14:textId="77777777" w:rsidR="005A5DEC" w:rsidRPr="005A5DEC" w:rsidRDefault="005A5DEC" w:rsidP="005A5DEC">
      <w:pPr>
        <w:pStyle w:val="EndNoteBibliography"/>
        <w:spacing w:after="360"/>
        <w:rPr>
          <w:noProof/>
        </w:rPr>
      </w:pPr>
      <w:r w:rsidRPr="005A5DEC">
        <w:rPr>
          <w:noProof/>
        </w:rPr>
        <w:t>291.</w:t>
      </w:r>
      <w:r w:rsidRPr="005A5DEC">
        <w:rPr>
          <w:noProof/>
        </w:rPr>
        <w:tab/>
        <w:t xml:space="preserve">Ohno Y, Nishio M, Koyama H, Yoshikawa T, Matsumoto S, Seki S, et al. Oxygen-enhanced MRI for patients with connective tissue diseases: comparison with thin-section CT of capability for pulmonary functional and disease severity assessment. </w:t>
      </w:r>
      <w:r w:rsidRPr="005A5DEC">
        <w:rPr>
          <w:i/>
          <w:noProof/>
        </w:rPr>
        <w:t>Eur Radiol</w:t>
      </w:r>
      <w:r w:rsidRPr="005A5DEC">
        <w:rPr>
          <w:noProof/>
        </w:rPr>
        <w:t>. 2014;83(2):391-7.</w:t>
      </w:r>
    </w:p>
    <w:p w14:paraId="6BD2B5C7" w14:textId="77777777" w:rsidR="005A5DEC" w:rsidRPr="005A5DEC" w:rsidRDefault="005A5DEC" w:rsidP="005A5DEC">
      <w:pPr>
        <w:pStyle w:val="EndNoteBibliography"/>
        <w:spacing w:after="360"/>
        <w:rPr>
          <w:noProof/>
        </w:rPr>
      </w:pPr>
      <w:r w:rsidRPr="005A5DEC">
        <w:rPr>
          <w:noProof/>
        </w:rPr>
        <w:t>292.</w:t>
      </w:r>
      <w:r w:rsidRPr="005A5DEC">
        <w:rPr>
          <w:noProof/>
        </w:rPr>
        <w:tab/>
        <w:t xml:space="preserve">Molinari F, Eichinger M, Risse F, Plathow C, Puderbach M, Ley S, et al. Navigator-triggered oxygen-enhanced MRI with simultaneous cardiac and respiratory synchronization for the assessment of interstitial lung disease. </w:t>
      </w:r>
      <w:r w:rsidRPr="005A5DEC">
        <w:rPr>
          <w:i/>
          <w:noProof/>
        </w:rPr>
        <w:t>J Magn Reson Imaging</w:t>
      </w:r>
      <w:r w:rsidRPr="005A5DEC">
        <w:rPr>
          <w:noProof/>
        </w:rPr>
        <w:t>. 2007;26(6):1523-9.</w:t>
      </w:r>
    </w:p>
    <w:p w14:paraId="5B30DC57" w14:textId="77777777" w:rsidR="005A5DEC" w:rsidRPr="005A5DEC" w:rsidRDefault="005A5DEC" w:rsidP="005A5DEC">
      <w:pPr>
        <w:pStyle w:val="EndNoteBibliography"/>
        <w:spacing w:after="360"/>
        <w:rPr>
          <w:noProof/>
        </w:rPr>
      </w:pPr>
      <w:r w:rsidRPr="005A5DEC">
        <w:rPr>
          <w:noProof/>
        </w:rPr>
        <w:lastRenderedPageBreak/>
        <w:t>293.</w:t>
      </w:r>
      <w:r w:rsidRPr="005A5DEC">
        <w:rPr>
          <w:noProof/>
        </w:rPr>
        <w:tab/>
        <w:t xml:space="preserve">Appelt S, Ben-Amar Baranga A, Erickson CJ, Romalis MV, Young AR, Happer W. Theory of spin-exchange optical pumping of 3He and 129Xe. </w:t>
      </w:r>
      <w:r w:rsidRPr="005A5DEC">
        <w:rPr>
          <w:i/>
          <w:noProof/>
        </w:rPr>
        <w:t>Physical Review A</w:t>
      </w:r>
      <w:r w:rsidRPr="005A5DEC">
        <w:rPr>
          <w:noProof/>
        </w:rPr>
        <w:t>. 1998;58(2):1412-39.</w:t>
      </w:r>
    </w:p>
    <w:p w14:paraId="10EC4F2D" w14:textId="77777777" w:rsidR="005A5DEC" w:rsidRPr="005A5DEC" w:rsidRDefault="005A5DEC" w:rsidP="005A5DEC">
      <w:pPr>
        <w:pStyle w:val="EndNoteBibliography"/>
        <w:spacing w:after="360"/>
        <w:rPr>
          <w:noProof/>
        </w:rPr>
      </w:pPr>
      <w:r w:rsidRPr="005A5DEC">
        <w:rPr>
          <w:noProof/>
        </w:rPr>
        <w:t>294.</w:t>
      </w:r>
      <w:r w:rsidRPr="005A5DEC">
        <w:rPr>
          <w:noProof/>
        </w:rPr>
        <w:tab/>
        <w:t xml:space="preserve">Shukla Y, Wheatley A, Kirby M, Svenningsen S, Farag A, Santyr GE, et al. Hyperpolarized 129Xe magnetic resonance imaging: tolerability in healthy volunteers and subjects with pulmonary disease. </w:t>
      </w:r>
      <w:r w:rsidRPr="005A5DEC">
        <w:rPr>
          <w:i/>
          <w:noProof/>
        </w:rPr>
        <w:t>Academic radiology</w:t>
      </w:r>
      <w:r w:rsidRPr="005A5DEC">
        <w:rPr>
          <w:noProof/>
        </w:rPr>
        <w:t>. 2012;19(8):941-51.</w:t>
      </w:r>
    </w:p>
    <w:p w14:paraId="5E6C2767" w14:textId="77777777" w:rsidR="005A5DEC" w:rsidRPr="005A5DEC" w:rsidRDefault="005A5DEC" w:rsidP="005A5DEC">
      <w:pPr>
        <w:pStyle w:val="EndNoteBibliography"/>
        <w:spacing w:after="360"/>
        <w:rPr>
          <w:noProof/>
        </w:rPr>
      </w:pPr>
      <w:r w:rsidRPr="005A5DEC">
        <w:rPr>
          <w:noProof/>
        </w:rPr>
        <w:t>295.</w:t>
      </w:r>
      <w:r w:rsidRPr="005A5DEC">
        <w:rPr>
          <w:noProof/>
        </w:rPr>
        <w:tab/>
        <w:t xml:space="preserve">Stewart NJ, Leung G, Norquay G, Marshall H, Parra-Robles J, Murphy PS, et al. Experimental validation of the hyperpolarized 129Xe chemical shift saturation recovery technique in healthy volunteers and subjects with interstitial lung disease. </w:t>
      </w:r>
      <w:r w:rsidRPr="005A5DEC">
        <w:rPr>
          <w:i/>
          <w:noProof/>
        </w:rPr>
        <w:t>Magnetic Resonance in Medicine</w:t>
      </w:r>
      <w:r w:rsidRPr="005A5DEC">
        <w:rPr>
          <w:noProof/>
        </w:rPr>
        <w:t>. 2015;74(1):196-207.</w:t>
      </w:r>
    </w:p>
    <w:p w14:paraId="3CF8031C" w14:textId="77777777" w:rsidR="005A5DEC" w:rsidRPr="005A5DEC" w:rsidRDefault="005A5DEC" w:rsidP="005A5DEC">
      <w:pPr>
        <w:pStyle w:val="EndNoteBibliography"/>
        <w:spacing w:after="360"/>
        <w:rPr>
          <w:noProof/>
        </w:rPr>
      </w:pPr>
      <w:r w:rsidRPr="005A5DEC">
        <w:rPr>
          <w:noProof/>
        </w:rPr>
        <w:t>296.</w:t>
      </w:r>
      <w:r w:rsidRPr="005A5DEC">
        <w:rPr>
          <w:noProof/>
        </w:rPr>
        <w:tab/>
        <w:t xml:space="preserve">Kaushik SS, Robertson SH, Freeman MS, He M, Kelly KT, Roos JE, et al. Single-breath clinical imaging of hyperpolarized 129xe in the airspaces, barrier, and red blood cells using an interleaved 3D radial 1-point Dixon acquisition. </w:t>
      </w:r>
      <w:r w:rsidRPr="005A5DEC">
        <w:rPr>
          <w:i/>
          <w:noProof/>
        </w:rPr>
        <w:t>Magnetic Resonance in Medicine</w:t>
      </w:r>
      <w:r w:rsidRPr="005A5DEC">
        <w:rPr>
          <w:noProof/>
        </w:rPr>
        <w:t>. 2016;75(4):1434-43.</w:t>
      </w:r>
    </w:p>
    <w:p w14:paraId="4AD53916" w14:textId="77777777" w:rsidR="005A5DEC" w:rsidRPr="005A5DEC" w:rsidRDefault="005A5DEC" w:rsidP="005A5DEC">
      <w:pPr>
        <w:pStyle w:val="EndNoteBibliography"/>
        <w:spacing w:after="360"/>
        <w:rPr>
          <w:noProof/>
        </w:rPr>
      </w:pPr>
      <w:r w:rsidRPr="005A5DEC">
        <w:rPr>
          <w:noProof/>
        </w:rPr>
        <w:t>297.</w:t>
      </w:r>
      <w:r w:rsidRPr="005A5DEC">
        <w:rPr>
          <w:noProof/>
        </w:rPr>
        <w:tab/>
        <w:t xml:space="preserve">Wang Z, Robertson SH, Wang J, He M, Virgincar RS, Schrank GM, et al. Quantitative Analysis of Hyperpolarized 129Xe Gas Transfer MRI. </w:t>
      </w:r>
      <w:r w:rsidRPr="005A5DEC">
        <w:rPr>
          <w:i/>
          <w:noProof/>
        </w:rPr>
        <w:t>Med Phys</w:t>
      </w:r>
      <w:r w:rsidRPr="005A5DEC">
        <w:rPr>
          <w:noProof/>
        </w:rPr>
        <w:t>. 2017:06.</w:t>
      </w:r>
    </w:p>
    <w:p w14:paraId="14DE2186" w14:textId="77777777" w:rsidR="005A5DEC" w:rsidRPr="005A5DEC" w:rsidRDefault="005A5DEC" w:rsidP="005A5DEC">
      <w:pPr>
        <w:pStyle w:val="EndNoteBibliography"/>
        <w:spacing w:after="360"/>
        <w:rPr>
          <w:noProof/>
        </w:rPr>
      </w:pPr>
      <w:r w:rsidRPr="005A5DEC">
        <w:rPr>
          <w:noProof/>
        </w:rPr>
        <w:t>298.</w:t>
      </w:r>
      <w:r w:rsidRPr="005A5DEC">
        <w:rPr>
          <w:noProof/>
        </w:rPr>
        <w:tab/>
        <w:t xml:space="preserve">Wang JM, Robertson SH, Wang Z, He M, Virgincar RS, Schrank GM, et al. Using hyperpolarized 129Xe MRI to quantify regional gas transfer in idiopathic pulmonary fibrosis. </w:t>
      </w:r>
      <w:r w:rsidRPr="005A5DEC">
        <w:rPr>
          <w:i/>
          <w:noProof/>
        </w:rPr>
        <w:t>Thorax</w:t>
      </w:r>
      <w:r w:rsidRPr="005A5DEC">
        <w:rPr>
          <w:noProof/>
        </w:rPr>
        <w:t>. 2018;73(1):21-8.</w:t>
      </w:r>
    </w:p>
    <w:p w14:paraId="303FAF28" w14:textId="77777777" w:rsidR="005A5DEC" w:rsidRPr="005A5DEC" w:rsidRDefault="005A5DEC" w:rsidP="005A5DEC">
      <w:pPr>
        <w:pStyle w:val="EndNoteBibliography"/>
        <w:spacing w:after="360"/>
        <w:rPr>
          <w:noProof/>
        </w:rPr>
      </w:pPr>
      <w:r w:rsidRPr="005A5DEC">
        <w:rPr>
          <w:noProof/>
        </w:rPr>
        <w:t>299.</w:t>
      </w:r>
      <w:r w:rsidRPr="005A5DEC">
        <w:rPr>
          <w:noProof/>
        </w:rPr>
        <w:tab/>
        <w:t xml:space="preserve">Dahhan T, Kaushik SS, He M, Mammarappallil JG, Tapson VF, McAdams HP, et al. Abnormalities in hyperpolarized (129)Xe magnetic resonance imaging and spectroscopy in two patients with pulmonary vascular disease. </w:t>
      </w:r>
      <w:r w:rsidRPr="005A5DEC">
        <w:rPr>
          <w:i/>
          <w:noProof/>
        </w:rPr>
        <w:t>Pulm Circ</w:t>
      </w:r>
      <w:r w:rsidRPr="005A5DEC">
        <w:rPr>
          <w:noProof/>
        </w:rPr>
        <w:t>. 2016;6(1):126-31.</w:t>
      </w:r>
    </w:p>
    <w:p w14:paraId="34FDC5B3" w14:textId="77777777" w:rsidR="005A5DEC" w:rsidRPr="005A5DEC" w:rsidRDefault="005A5DEC" w:rsidP="005A5DEC">
      <w:pPr>
        <w:pStyle w:val="EndNoteBibliography"/>
        <w:spacing w:after="360"/>
        <w:rPr>
          <w:noProof/>
        </w:rPr>
      </w:pPr>
      <w:r w:rsidRPr="005A5DEC">
        <w:rPr>
          <w:noProof/>
        </w:rPr>
        <w:t>300.</w:t>
      </w:r>
      <w:r w:rsidRPr="005A5DEC">
        <w:rPr>
          <w:noProof/>
        </w:rPr>
        <w:tab/>
        <w:t xml:space="preserve">Tsuchiya N, Ayukawa Y, Murayama S. Evaluation of hemodynamic changes by use of phase-contrast MRI for patients with interstitial pneumonia, with special focus on blood flow reduction after breath-holding and bronchopulmonary shunt flow. </w:t>
      </w:r>
      <w:r w:rsidRPr="005A5DEC">
        <w:rPr>
          <w:i/>
          <w:noProof/>
        </w:rPr>
        <w:t>Jpn J Radiol</w:t>
      </w:r>
      <w:r w:rsidRPr="005A5DEC">
        <w:rPr>
          <w:noProof/>
        </w:rPr>
        <w:t>. 2013;31(3):197-203.</w:t>
      </w:r>
    </w:p>
    <w:p w14:paraId="40ADF262" w14:textId="77777777" w:rsidR="005A5DEC" w:rsidRPr="005A5DEC" w:rsidRDefault="005A5DEC" w:rsidP="005A5DEC">
      <w:pPr>
        <w:pStyle w:val="EndNoteBibliography"/>
        <w:spacing w:after="360"/>
        <w:rPr>
          <w:noProof/>
        </w:rPr>
      </w:pPr>
      <w:r w:rsidRPr="005A5DEC">
        <w:rPr>
          <w:noProof/>
        </w:rPr>
        <w:t>301.</w:t>
      </w:r>
      <w:r w:rsidRPr="005A5DEC">
        <w:rPr>
          <w:noProof/>
        </w:rPr>
        <w:tab/>
        <w:t xml:space="preserve">Sergiacomi G, Bolacchi F, Cadioli M, Angeli ML, Fucci F, Crusco S, et al. Combined pulmonary fibrosis and emphysema: 3D time-resolved MR angiographic evaluation of pulmonary arterial mean transit time and time to peak enhancement. </w:t>
      </w:r>
      <w:r w:rsidRPr="005A5DEC">
        <w:rPr>
          <w:i/>
          <w:noProof/>
        </w:rPr>
        <w:t>Radiology</w:t>
      </w:r>
      <w:r w:rsidRPr="005A5DEC">
        <w:rPr>
          <w:noProof/>
        </w:rPr>
        <w:t>. 2010;254(2):601-8.</w:t>
      </w:r>
    </w:p>
    <w:p w14:paraId="33F21D92" w14:textId="77777777" w:rsidR="005A5DEC" w:rsidRPr="005A5DEC" w:rsidRDefault="005A5DEC" w:rsidP="005A5DEC">
      <w:pPr>
        <w:pStyle w:val="EndNoteBibliography"/>
        <w:spacing w:after="360"/>
        <w:rPr>
          <w:noProof/>
        </w:rPr>
      </w:pPr>
      <w:r w:rsidRPr="005A5DEC">
        <w:rPr>
          <w:noProof/>
        </w:rPr>
        <w:t>302.</w:t>
      </w:r>
      <w:r w:rsidRPr="005A5DEC">
        <w:rPr>
          <w:noProof/>
        </w:rPr>
        <w:tab/>
        <w:t xml:space="preserve">Kanski M, Arheden H, Wuttge DM, Bozovic G, Hesselstrand R, Ugander M. Pulmonary blood volume indexed to lung volume is reduced in newly diagnosed systemic sclerosis compared to normals--a prospective clinical cardiovascular magnetic resonance study addressing pulmonary vascular changes. </w:t>
      </w:r>
      <w:r w:rsidRPr="005A5DEC">
        <w:rPr>
          <w:i/>
          <w:noProof/>
        </w:rPr>
        <w:t>J Cardiovasc Magn Reson</w:t>
      </w:r>
      <w:r w:rsidRPr="005A5DEC">
        <w:rPr>
          <w:noProof/>
        </w:rPr>
        <w:t>. 2013;15:86.</w:t>
      </w:r>
    </w:p>
    <w:p w14:paraId="46249054" w14:textId="77777777" w:rsidR="005A5DEC" w:rsidRPr="005A5DEC" w:rsidRDefault="005A5DEC" w:rsidP="005A5DEC">
      <w:pPr>
        <w:pStyle w:val="EndNoteBibliography"/>
        <w:spacing w:after="360"/>
        <w:rPr>
          <w:noProof/>
        </w:rPr>
      </w:pPr>
      <w:r w:rsidRPr="005A5DEC">
        <w:rPr>
          <w:noProof/>
        </w:rPr>
        <w:t>303.</w:t>
      </w:r>
      <w:r w:rsidRPr="005A5DEC">
        <w:rPr>
          <w:noProof/>
        </w:rPr>
        <w:tab/>
        <w:t xml:space="preserve">Yi CA, Lee KS, Han J, Chung MP, Chung MJ, Shin KM. 3-T MRI for differentiating inflammation- and fibrosis-predominant lesions of usual and nonspecific interstitial pneumonia: comparison study with pathologic correlation. </w:t>
      </w:r>
      <w:r w:rsidRPr="005A5DEC">
        <w:rPr>
          <w:i/>
          <w:noProof/>
        </w:rPr>
        <w:t>AJR American journal of roentgenology</w:t>
      </w:r>
      <w:r w:rsidRPr="005A5DEC">
        <w:rPr>
          <w:noProof/>
        </w:rPr>
        <w:t>. 2008;190(4):878-85.</w:t>
      </w:r>
    </w:p>
    <w:p w14:paraId="68267440" w14:textId="77777777" w:rsidR="005A5DEC" w:rsidRPr="005A5DEC" w:rsidRDefault="005A5DEC" w:rsidP="005A5DEC">
      <w:pPr>
        <w:pStyle w:val="EndNoteBibliography"/>
        <w:spacing w:after="360"/>
        <w:rPr>
          <w:noProof/>
        </w:rPr>
      </w:pPr>
      <w:r w:rsidRPr="005A5DEC">
        <w:rPr>
          <w:noProof/>
        </w:rPr>
        <w:lastRenderedPageBreak/>
        <w:t>304.</w:t>
      </w:r>
      <w:r w:rsidRPr="005A5DEC">
        <w:rPr>
          <w:noProof/>
        </w:rPr>
        <w:tab/>
        <w:t xml:space="preserve">Mirsadraee S, Tse M, Kershaw L, Semple S, Schembri N, Chin C, et al. T1 characteristics of interstitial pulmonary fibrosis on 3T MRI-a predictor of early interstitial change? </w:t>
      </w:r>
      <w:r w:rsidRPr="005A5DEC">
        <w:rPr>
          <w:i/>
          <w:noProof/>
        </w:rPr>
        <w:t>Quantitative Imaging in Medicine and Surgery</w:t>
      </w:r>
      <w:r w:rsidRPr="005A5DEC">
        <w:rPr>
          <w:noProof/>
        </w:rPr>
        <w:t>. 2016;6(1):42-9.</w:t>
      </w:r>
    </w:p>
    <w:p w14:paraId="7EC44694" w14:textId="77777777" w:rsidR="005A5DEC" w:rsidRPr="005A5DEC" w:rsidRDefault="005A5DEC" w:rsidP="005A5DEC">
      <w:pPr>
        <w:pStyle w:val="EndNoteBibliography"/>
        <w:spacing w:after="360"/>
        <w:rPr>
          <w:noProof/>
        </w:rPr>
      </w:pPr>
      <w:r w:rsidRPr="005A5DEC">
        <w:rPr>
          <w:noProof/>
        </w:rPr>
        <w:t>305.</w:t>
      </w:r>
      <w:r w:rsidRPr="005A5DEC">
        <w:rPr>
          <w:noProof/>
        </w:rPr>
        <w:tab/>
        <w:t xml:space="preserve">Jones KM, Randtke EA, Howison CM, Cardenas-Rodriguez J, Sime PJ, Kottmann MR, et al. Measuring extracellular pH in a lung fibrosis model with acidoCEST MRI. </w:t>
      </w:r>
      <w:r w:rsidRPr="005A5DEC">
        <w:rPr>
          <w:i/>
          <w:noProof/>
        </w:rPr>
        <w:t>Molecular Imaging and Biology</w:t>
      </w:r>
      <w:r w:rsidRPr="005A5DEC">
        <w:rPr>
          <w:noProof/>
        </w:rPr>
        <w:t>. 2015;17(2):177-84.</w:t>
      </w:r>
    </w:p>
    <w:p w14:paraId="53A78F67" w14:textId="77777777" w:rsidR="005A5DEC" w:rsidRPr="005A5DEC" w:rsidRDefault="005A5DEC" w:rsidP="005A5DEC">
      <w:pPr>
        <w:pStyle w:val="EndNoteBibliography"/>
        <w:spacing w:after="360"/>
        <w:rPr>
          <w:noProof/>
        </w:rPr>
      </w:pPr>
      <w:r w:rsidRPr="005A5DEC">
        <w:rPr>
          <w:noProof/>
        </w:rPr>
        <w:t>306.</w:t>
      </w:r>
      <w:r w:rsidRPr="005A5DEC">
        <w:rPr>
          <w:noProof/>
        </w:rPr>
        <w:tab/>
        <w:t xml:space="preserve">Tateishi U, Hasegawa T, Seki K, Terauchi T, Moriyama N, Arai Y. Disease activity and 18F-FDG uptake in organising pneumonia: semi-quantitative evaluation using computed tomography and positron emission tomography. </w:t>
      </w:r>
      <w:r w:rsidRPr="005A5DEC">
        <w:rPr>
          <w:i/>
          <w:noProof/>
        </w:rPr>
        <w:t>European Journal of Nuclear Medicine and Molecular Imaging</w:t>
      </w:r>
      <w:r w:rsidRPr="005A5DEC">
        <w:rPr>
          <w:noProof/>
        </w:rPr>
        <w:t>. 2006;33(8):906-12.</w:t>
      </w:r>
    </w:p>
    <w:p w14:paraId="331AA259" w14:textId="77777777" w:rsidR="005A5DEC" w:rsidRPr="005A5DEC" w:rsidRDefault="005A5DEC" w:rsidP="005A5DEC">
      <w:pPr>
        <w:pStyle w:val="EndNoteBibliography"/>
        <w:spacing w:after="360"/>
        <w:rPr>
          <w:noProof/>
        </w:rPr>
      </w:pPr>
      <w:r w:rsidRPr="005A5DEC">
        <w:rPr>
          <w:noProof/>
        </w:rPr>
        <w:t>307.</w:t>
      </w:r>
      <w:r w:rsidRPr="005A5DEC">
        <w:rPr>
          <w:noProof/>
        </w:rPr>
        <w:tab/>
        <w:t xml:space="preserve">Mostard RL, Verschakelen JA, van Kroonenburgh MJ, Nelemans PJ, Wijnen PA, Voo S, et al. Severity of pulmonary involvement and (18)F-FDG PET activity in sarcoidosis. </w:t>
      </w:r>
      <w:r w:rsidRPr="005A5DEC">
        <w:rPr>
          <w:i/>
          <w:noProof/>
        </w:rPr>
        <w:t>Respiratory medicine</w:t>
      </w:r>
      <w:r w:rsidRPr="005A5DEC">
        <w:rPr>
          <w:noProof/>
        </w:rPr>
        <w:t>. 2013;107(3):439-47.</w:t>
      </w:r>
    </w:p>
    <w:p w14:paraId="17CAEAA8" w14:textId="77777777" w:rsidR="005A5DEC" w:rsidRPr="005A5DEC" w:rsidRDefault="005A5DEC" w:rsidP="005A5DEC">
      <w:pPr>
        <w:pStyle w:val="EndNoteBibliography"/>
        <w:spacing w:after="360"/>
        <w:rPr>
          <w:noProof/>
        </w:rPr>
      </w:pPr>
      <w:r w:rsidRPr="005A5DEC">
        <w:rPr>
          <w:noProof/>
        </w:rPr>
        <w:t>308.</w:t>
      </w:r>
      <w:r w:rsidRPr="005A5DEC">
        <w:rPr>
          <w:noProof/>
        </w:rPr>
        <w:tab/>
        <w:t xml:space="preserve">Morita Y, Kuwagata S, Kato N, Tsujimura Y, Mizutani H, Suehiro M, et al. 18F-FDG PET/CT useful for the early detection of rapidly progressive fatal interstitial lung disease in dermatomyositis. </w:t>
      </w:r>
      <w:r w:rsidRPr="005A5DEC">
        <w:rPr>
          <w:i/>
          <w:noProof/>
        </w:rPr>
        <w:t>Intern Med</w:t>
      </w:r>
      <w:r w:rsidRPr="005A5DEC">
        <w:rPr>
          <w:noProof/>
        </w:rPr>
        <w:t>. 2012;51(12):1613-8.</w:t>
      </w:r>
    </w:p>
    <w:p w14:paraId="5FE88415" w14:textId="77777777" w:rsidR="005A5DEC" w:rsidRPr="005A5DEC" w:rsidRDefault="005A5DEC" w:rsidP="005A5DEC">
      <w:pPr>
        <w:pStyle w:val="EndNoteBibliography"/>
        <w:spacing w:after="360"/>
        <w:rPr>
          <w:noProof/>
        </w:rPr>
      </w:pPr>
      <w:r w:rsidRPr="005A5DEC">
        <w:rPr>
          <w:noProof/>
        </w:rPr>
        <w:t>309.</w:t>
      </w:r>
      <w:r w:rsidRPr="005A5DEC">
        <w:rPr>
          <w:noProof/>
        </w:rPr>
        <w:tab/>
        <w:t xml:space="preserve">Jacquelin V, Mekinian A, Brillet PY, Nunes H, Fain O, Valeyre D, et al. FDG-PET/CT in the prediction of pulmonary function improvement in nonspecific interstitial pneumonia. A Pilot Study. </w:t>
      </w:r>
      <w:r w:rsidRPr="005A5DEC">
        <w:rPr>
          <w:i/>
          <w:noProof/>
        </w:rPr>
        <w:t>European journal of radiology</w:t>
      </w:r>
      <w:r w:rsidRPr="005A5DEC">
        <w:rPr>
          <w:noProof/>
        </w:rPr>
        <w:t>. 2016;85(12):2200-5.</w:t>
      </w:r>
    </w:p>
    <w:p w14:paraId="0A2F92C2" w14:textId="77777777" w:rsidR="005A5DEC" w:rsidRPr="005A5DEC" w:rsidRDefault="005A5DEC" w:rsidP="005A5DEC">
      <w:pPr>
        <w:pStyle w:val="EndNoteBibliography"/>
        <w:spacing w:after="360"/>
        <w:rPr>
          <w:noProof/>
        </w:rPr>
      </w:pPr>
      <w:r w:rsidRPr="005A5DEC">
        <w:rPr>
          <w:noProof/>
        </w:rPr>
        <w:t>310.</w:t>
      </w:r>
      <w:r w:rsidRPr="005A5DEC">
        <w:rPr>
          <w:noProof/>
        </w:rPr>
        <w:tab/>
        <w:t xml:space="preserve">Groves AM, Win T, Screaton NJ, Berovic M, Endozo R, Booth H, et al. Idiopathic pulmonary fibrosis and diffuse parenchymal lung disease: implications from initial experience with 18F-FDG PET/CT. </w:t>
      </w:r>
      <w:r w:rsidRPr="005A5DEC">
        <w:rPr>
          <w:i/>
          <w:noProof/>
        </w:rPr>
        <w:t>J Nucl Med</w:t>
      </w:r>
      <w:r w:rsidRPr="005A5DEC">
        <w:rPr>
          <w:noProof/>
        </w:rPr>
        <w:t>. 2009;50(4):538-45.</w:t>
      </w:r>
    </w:p>
    <w:p w14:paraId="3A0D1922" w14:textId="77777777" w:rsidR="005A5DEC" w:rsidRPr="005A5DEC" w:rsidRDefault="005A5DEC" w:rsidP="005A5DEC">
      <w:pPr>
        <w:pStyle w:val="EndNoteBibliography"/>
        <w:spacing w:after="360"/>
        <w:rPr>
          <w:noProof/>
        </w:rPr>
      </w:pPr>
      <w:r w:rsidRPr="005A5DEC">
        <w:rPr>
          <w:noProof/>
        </w:rPr>
        <w:t>311.</w:t>
      </w:r>
      <w:r w:rsidRPr="005A5DEC">
        <w:rPr>
          <w:noProof/>
        </w:rPr>
        <w:tab/>
        <w:t xml:space="preserve">Win T, Thomas BA, Lambrou T, Hutton BF, Screaton NJ, Porter JC, et al. Areas of normal pulmonary parenchyma on HRCT exhibit increased FDG PET signal in IPF patients. </w:t>
      </w:r>
      <w:r w:rsidRPr="005A5DEC">
        <w:rPr>
          <w:i/>
          <w:noProof/>
        </w:rPr>
        <w:t>European Journal of Nuclear Medicine and Molecular Imaging</w:t>
      </w:r>
      <w:r w:rsidRPr="005A5DEC">
        <w:rPr>
          <w:noProof/>
        </w:rPr>
        <w:t>. 2014;41(2):337-42.</w:t>
      </w:r>
    </w:p>
    <w:p w14:paraId="6EFA5AA9" w14:textId="77777777" w:rsidR="005A5DEC" w:rsidRPr="005A5DEC" w:rsidRDefault="005A5DEC" w:rsidP="005A5DEC">
      <w:pPr>
        <w:pStyle w:val="EndNoteBibliography"/>
        <w:spacing w:after="360"/>
        <w:rPr>
          <w:noProof/>
        </w:rPr>
      </w:pPr>
      <w:r w:rsidRPr="005A5DEC">
        <w:rPr>
          <w:noProof/>
        </w:rPr>
        <w:t>312.</w:t>
      </w:r>
      <w:r w:rsidRPr="005A5DEC">
        <w:rPr>
          <w:noProof/>
        </w:rPr>
        <w:tab/>
        <w:t xml:space="preserve">Maniwa T, Endo M, Isaka M, Nakagawa K, Ohde Y, Okumura T, et al. Acute exacerbation of interstitial lung disease with lung cancer after surgery: evaluation with 2-[18]-fluoro-2-deoxy-D-glucose positron emission tomography. </w:t>
      </w:r>
      <w:r w:rsidRPr="005A5DEC">
        <w:rPr>
          <w:i/>
          <w:noProof/>
        </w:rPr>
        <w:t>Surg</w:t>
      </w:r>
      <w:r w:rsidRPr="005A5DEC">
        <w:rPr>
          <w:noProof/>
        </w:rPr>
        <w:t>. 2014;44(3):494-8.</w:t>
      </w:r>
    </w:p>
    <w:p w14:paraId="478642AF" w14:textId="77777777" w:rsidR="005A5DEC" w:rsidRPr="005A5DEC" w:rsidRDefault="005A5DEC" w:rsidP="005A5DEC">
      <w:pPr>
        <w:pStyle w:val="EndNoteBibliography"/>
        <w:spacing w:after="360"/>
        <w:rPr>
          <w:noProof/>
        </w:rPr>
      </w:pPr>
      <w:r w:rsidRPr="005A5DEC">
        <w:rPr>
          <w:noProof/>
        </w:rPr>
        <w:t>313.</w:t>
      </w:r>
      <w:r w:rsidRPr="005A5DEC">
        <w:rPr>
          <w:noProof/>
        </w:rPr>
        <w:tab/>
        <w:t xml:space="preserve">Uehara T, Takeno M, Hama M, Yoshimi R, Suda A, Ihata A, et al. Deep-inspiration breath-hold 18F-FDG-PET/CT is useful for assessment of connective tissue disease associated interstitial pneumonia. </w:t>
      </w:r>
      <w:r w:rsidRPr="005A5DEC">
        <w:rPr>
          <w:i/>
          <w:noProof/>
        </w:rPr>
        <w:t>Mod Rheumatol</w:t>
      </w:r>
      <w:r w:rsidRPr="005A5DEC">
        <w:rPr>
          <w:noProof/>
        </w:rPr>
        <w:t>. 2016;26(1):121-7.</w:t>
      </w:r>
    </w:p>
    <w:p w14:paraId="308EE071" w14:textId="77777777" w:rsidR="005A5DEC" w:rsidRPr="005A5DEC" w:rsidRDefault="005A5DEC" w:rsidP="005A5DEC">
      <w:pPr>
        <w:pStyle w:val="EndNoteBibliography"/>
        <w:spacing w:after="360"/>
        <w:rPr>
          <w:noProof/>
        </w:rPr>
      </w:pPr>
      <w:r w:rsidRPr="005A5DEC">
        <w:rPr>
          <w:noProof/>
        </w:rPr>
        <w:t>314.</w:t>
      </w:r>
      <w:r w:rsidRPr="005A5DEC">
        <w:rPr>
          <w:noProof/>
        </w:rPr>
        <w:tab/>
        <w:t xml:space="preserve">Win T, Lambrou T, Hutton BF, Kayani I, Screaton NJ, Porter JC, et al. 18F-Fluorodeoxyglucose positron emission tomography pulmonary imaging in idiopathic pulmonary fibrosis is reproducible: implications for future clinical trials. </w:t>
      </w:r>
      <w:r w:rsidRPr="005A5DEC">
        <w:rPr>
          <w:i/>
          <w:noProof/>
        </w:rPr>
        <w:t>Eur J Nucl Med Mol Imaging</w:t>
      </w:r>
      <w:r w:rsidRPr="005A5DEC">
        <w:rPr>
          <w:noProof/>
        </w:rPr>
        <w:t>. 2012;39(3):521-8.</w:t>
      </w:r>
    </w:p>
    <w:p w14:paraId="29D755A1" w14:textId="77777777" w:rsidR="005A5DEC" w:rsidRPr="005A5DEC" w:rsidRDefault="005A5DEC" w:rsidP="005A5DEC">
      <w:pPr>
        <w:pStyle w:val="EndNoteBibliography"/>
        <w:spacing w:after="360"/>
        <w:rPr>
          <w:noProof/>
        </w:rPr>
      </w:pPr>
      <w:r w:rsidRPr="005A5DEC">
        <w:rPr>
          <w:noProof/>
        </w:rPr>
        <w:lastRenderedPageBreak/>
        <w:t>315.</w:t>
      </w:r>
      <w:r w:rsidRPr="005A5DEC">
        <w:rPr>
          <w:noProof/>
        </w:rPr>
        <w:tab/>
        <w:t xml:space="preserve">Umeda Y, Demura Y, Ishizaki T, Ameshima S, Miyamori I, Saito Y, et al. Dual-time-point 18F-FDG PET imaging for diagnosis of disease type and disease activity in patients with idiopathic interstitial pneumonia. </w:t>
      </w:r>
      <w:r w:rsidRPr="005A5DEC">
        <w:rPr>
          <w:i/>
          <w:noProof/>
        </w:rPr>
        <w:t>Eur J Nucl Med Mol Imaging</w:t>
      </w:r>
      <w:r w:rsidRPr="005A5DEC">
        <w:rPr>
          <w:noProof/>
        </w:rPr>
        <w:t>. 2009;36(7):1121-30.</w:t>
      </w:r>
    </w:p>
    <w:p w14:paraId="300FFE60" w14:textId="77777777" w:rsidR="005A5DEC" w:rsidRPr="005A5DEC" w:rsidRDefault="005A5DEC" w:rsidP="005A5DEC">
      <w:pPr>
        <w:pStyle w:val="EndNoteBibliography"/>
        <w:spacing w:after="360"/>
        <w:rPr>
          <w:noProof/>
        </w:rPr>
      </w:pPr>
      <w:r w:rsidRPr="005A5DEC">
        <w:rPr>
          <w:noProof/>
        </w:rPr>
        <w:t>316.</w:t>
      </w:r>
      <w:r w:rsidRPr="005A5DEC">
        <w:rPr>
          <w:noProof/>
        </w:rPr>
        <w:tab/>
        <w:t xml:space="preserve">Umeda Y, Demura Y, Morikawa M, Anzai M, Kadowaki M, Ameshima S, et al. Prognostic Value of Dual-Time-Point 18F-FDG PET for Idiopathic Pulmonary Fibrosis. </w:t>
      </w:r>
      <w:r w:rsidRPr="005A5DEC">
        <w:rPr>
          <w:i/>
          <w:noProof/>
        </w:rPr>
        <w:t>J Nucl Med</w:t>
      </w:r>
      <w:r w:rsidRPr="005A5DEC">
        <w:rPr>
          <w:noProof/>
        </w:rPr>
        <w:t>. 2015;56(12):1869-75.</w:t>
      </w:r>
    </w:p>
    <w:p w14:paraId="4B23418B" w14:textId="77777777" w:rsidR="005A5DEC" w:rsidRPr="005A5DEC" w:rsidRDefault="005A5DEC" w:rsidP="005A5DEC">
      <w:pPr>
        <w:pStyle w:val="EndNoteBibliography"/>
        <w:spacing w:after="360"/>
        <w:rPr>
          <w:noProof/>
        </w:rPr>
      </w:pPr>
      <w:r w:rsidRPr="005A5DEC">
        <w:rPr>
          <w:noProof/>
        </w:rPr>
        <w:t>317.</w:t>
      </w:r>
      <w:r w:rsidRPr="005A5DEC">
        <w:rPr>
          <w:noProof/>
        </w:rPr>
        <w:tab/>
        <w:t xml:space="preserve">Lee EY, Wong CS, Fung SL, Yan PK, Ho JC. SUV as an adjunct in evaluating disease activity in idiopathic pulmonary fibrosis - a pilot study. </w:t>
      </w:r>
      <w:r w:rsidRPr="005A5DEC">
        <w:rPr>
          <w:i/>
          <w:noProof/>
        </w:rPr>
        <w:t>Nucl Med Commun</w:t>
      </w:r>
      <w:r w:rsidRPr="005A5DEC">
        <w:rPr>
          <w:noProof/>
        </w:rPr>
        <w:t>. 2014;35(6):631-7.</w:t>
      </w:r>
    </w:p>
    <w:p w14:paraId="541BBBCC" w14:textId="77777777" w:rsidR="005A5DEC" w:rsidRPr="005A5DEC" w:rsidRDefault="005A5DEC" w:rsidP="005A5DEC">
      <w:pPr>
        <w:pStyle w:val="EndNoteBibliography"/>
        <w:spacing w:after="360"/>
        <w:rPr>
          <w:noProof/>
        </w:rPr>
      </w:pPr>
      <w:r w:rsidRPr="005A5DEC">
        <w:rPr>
          <w:noProof/>
        </w:rPr>
        <w:t>318.</w:t>
      </w:r>
      <w:r w:rsidRPr="005A5DEC">
        <w:rPr>
          <w:noProof/>
        </w:rPr>
        <w:tab/>
        <w:t xml:space="preserve">Agdeppa ED, Spilker MEJTAJ. A Review of Imaging Agent Development. </w:t>
      </w:r>
      <w:r w:rsidRPr="005A5DEC">
        <w:rPr>
          <w:i/>
          <w:noProof/>
        </w:rPr>
        <w:t>The AAPS Journal</w:t>
      </w:r>
      <w:r w:rsidRPr="005A5DEC">
        <w:rPr>
          <w:noProof/>
        </w:rPr>
        <w:t>. 2009;11(2):286-99.</w:t>
      </w:r>
    </w:p>
    <w:p w14:paraId="6445375D" w14:textId="77777777" w:rsidR="005A5DEC" w:rsidRPr="005A5DEC" w:rsidRDefault="005A5DEC" w:rsidP="005A5DEC">
      <w:pPr>
        <w:pStyle w:val="EndNoteBibliography"/>
        <w:spacing w:after="360"/>
        <w:rPr>
          <w:noProof/>
        </w:rPr>
      </w:pPr>
      <w:r w:rsidRPr="005A5DEC">
        <w:rPr>
          <w:noProof/>
        </w:rPr>
        <w:t>319.</w:t>
      </w:r>
      <w:r w:rsidRPr="005A5DEC">
        <w:rPr>
          <w:noProof/>
        </w:rPr>
        <w:tab/>
        <w:t xml:space="preserve">Win T, Screaton NJ, Porter J, Endozo R, Wild D, Kayani I, et al. Novel positron emission tomography/computed tomography of diffuse parenchymal lung disease combining a labeled somatostatin receptor analogue and 2-deoxy-2[18F]fluoro-D-glucose. </w:t>
      </w:r>
      <w:r w:rsidRPr="005A5DEC">
        <w:rPr>
          <w:i/>
          <w:noProof/>
        </w:rPr>
        <w:t>Mol Imaging</w:t>
      </w:r>
      <w:r w:rsidRPr="005A5DEC">
        <w:rPr>
          <w:noProof/>
        </w:rPr>
        <w:t>. 2012;11(2):91-8.</w:t>
      </w:r>
    </w:p>
    <w:p w14:paraId="4C7AAAD8" w14:textId="77777777" w:rsidR="005A5DEC" w:rsidRPr="005A5DEC" w:rsidRDefault="005A5DEC" w:rsidP="005A5DEC">
      <w:pPr>
        <w:pStyle w:val="EndNoteBibliography"/>
        <w:spacing w:after="360"/>
        <w:rPr>
          <w:noProof/>
        </w:rPr>
      </w:pPr>
      <w:r w:rsidRPr="005A5DEC">
        <w:rPr>
          <w:noProof/>
        </w:rPr>
        <w:t>320.</w:t>
      </w:r>
      <w:r w:rsidRPr="005A5DEC">
        <w:rPr>
          <w:noProof/>
        </w:rPr>
        <w:tab/>
        <w:t xml:space="preserve">Withana NP, Ma X, McGuire HM, Verdoes M, van der Linden WA, Ofori LO, et al. Non-invasive Imaging of Idiopathic Pulmonary Fibrosis Using Cathepsin Protease Probes. </w:t>
      </w:r>
      <w:r w:rsidRPr="005A5DEC">
        <w:rPr>
          <w:i/>
          <w:noProof/>
        </w:rPr>
        <w:t>Sci</w:t>
      </w:r>
      <w:r w:rsidRPr="005A5DEC">
        <w:rPr>
          <w:noProof/>
        </w:rPr>
        <w:t>. 2016;6:19755.</w:t>
      </w:r>
    </w:p>
    <w:p w14:paraId="48927F1A" w14:textId="77777777" w:rsidR="005A5DEC" w:rsidRPr="005A5DEC" w:rsidRDefault="005A5DEC" w:rsidP="005A5DEC">
      <w:pPr>
        <w:pStyle w:val="EndNoteBibliography"/>
        <w:spacing w:after="360"/>
        <w:rPr>
          <w:noProof/>
        </w:rPr>
      </w:pPr>
      <w:r w:rsidRPr="005A5DEC">
        <w:rPr>
          <w:noProof/>
        </w:rPr>
        <w:t>321.</w:t>
      </w:r>
      <w:r w:rsidRPr="005A5DEC">
        <w:rPr>
          <w:noProof/>
        </w:rPr>
        <w:tab/>
        <w:t xml:space="preserve">Bondue B, Sherer F, Van Simaeys G, Doumont G, Egrise D, Yakoub Y, et al. PET/CT with 18F-FDG- and 18F-FBEM-labeled leukocytes for metabolic activity and leukocyte recruitment monitoring in a mouse model of pulmonary fibrosis. </w:t>
      </w:r>
      <w:r w:rsidRPr="005A5DEC">
        <w:rPr>
          <w:i/>
          <w:noProof/>
        </w:rPr>
        <w:t>J Nucl Med</w:t>
      </w:r>
      <w:r w:rsidRPr="005A5DEC">
        <w:rPr>
          <w:noProof/>
        </w:rPr>
        <w:t>. 2015;56(1):127-32.</w:t>
      </w:r>
    </w:p>
    <w:p w14:paraId="5C361C12" w14:textId="77777777" w:rsidR="005A5DEC" w:rsidRPr="005A5DEC" w:rsidRDefault="005A5DEC" w:rsidP="005A5DEC">
      <w:pPr>
        <w:pStyle w:val="EndNoteBibliography"/>
        <w:spacing w:after="360"/>
        <w:rPr>
          <w:noProof/>
        </w:rPr>
      </w:pPr>
      <w:r w:rsidRPr="005A5DEC">
        <w:rPr>
          <w:noProof/>
        </w:rPr>
        <w:t>322.</w:t>
      </w:r>
      <w:r w:rsidRPr="005A5DEC">
        <w:rPr>
          <w:noProof/>
        </w:rPr>
        <w:tab/>
        <w:t xml:space="preserve">Desogere P, Tapias LF, Hariri LP, Rotile NJ, Rietz TA, Probst CK, et al. Type I collagen-targeted PET probe for pulmonary fibrosis detection and staging in preclinical models. </w:t>
      </w:r>
      <w:r w:rsidRPr="005A5DEC">
        <w:rPr>
          <w:i/>
          <w:noProof/>
        </w:rPr>
        <w:t>Science Translational Medicine</w:t>
      </w:r>
      <w:r w:rsidRPr="005A5DEC">
        <w:rPr>
          <w:noProof/>
        </w:rPr>
        <w:t>. 2017;9(384):05.</w:t>
      </w:r>
    </w:p>
    <w:p w14:paraId="59272375" w14:textId="77777777" w:rsidR="005A5DEC" w:rsidRPr="005A5DEC" w:rsidRDefault="005A5DEC" w:rsidP="005A5DEC">
      <w:pPr>
        <w:pStyle w:val="EndNoteBibliography"/>
        <w:spacing w:after="360"/>
        <w:rPr>
          <w:noProof/>
        </w:rPr>
      </w:pPr>
      <w:r w:rsidRPr="005A5DEC">
        <w:rPr>
          <w:noProof/>
        </w:rPr>
        <w:t>323.</w:t>
      </w:r>
      <w:r w:rsidRPr="005A5DEC">
        <w:rPr>
          <w:noProof/>
        </w:rPr>
        <w:tab/>
        <w:t xml:space="preserve">Strickland NH, Hughes JM, Hart DA, Myers MJ, Lavender JP. Cause of regional ventilation-perfusion mismatching in patients with idiopathic pulmonary fibrosis: a combined CT and scintigraphic study. </w:t>
      </w:r>
      <w:r w:rsidRPr="005A5DEC">
        <w:rPr>
          <w:i/>
          <w:noProof/>
        </w:rPr>
        <w:t>AJR Am J Roentgenol</w:t>
      </w:r>
      <w:r w:rsidRPr="005A5DEC">
        <w:rPr>
          <w:noProof/>
        </w:rPr>
        <w:t>. 1993;161(4):719-25.</w:t>
      </w:r>
    </w:p>
    <w:p w14:paraId="60B20529" w14:textId="77777777" w:rsidR="005A5DEC" w:rsidRPr="005A5DEC" w:rsidRDefault="005A5DEC" w:rsidP="005A5DEC">
      <w:pPr>
        <w:pStyle w:val="EndNoteBibliography"/>
        <w:spacing w:after="360"/>
        <w:rPr>
          <w:noProof/>
        </w:rPr>
      </w:pPr>
      <w:r w:rsidRPr="005A5DEC">
        <w:rPr>
          <w:noProof/>
        </w:rPr>
        <w:t>324.</w:t>
      </w:r>
      <w:r w:rsidRPr="005A5DEC">
        <w:rPr>
          <w:noProof/>
        </w:rPr>
        <w:tab/>
        <w:t xml:space="preserve">Suga K, Kawakami Y, Koike M, Iwanaga H, Matsunaga N. Characteristic crescentic subpleural lung zones with high ventilation (V)/perfusion (Q) ratios in interstitial pneumonia on V/Q quotient SPECT. </w:t>
      </w:r>
      <w:r w:rsidRPr="005A5DEC">
        <w:rPr>
          <w:i/>
          <w:noProof/>
        </w:rPr>
        <w:t>Nucl Med Commun</w:t>
      </w:r>
      <w:r w:rsidRPr="005A5DEC">
        <w:rPr>
          <w:noProof/>
        </w:rPr>
        <w:t>. 2009;30(11):881-9.</w:t>
      </w:r>
    </w:p>
    <w:p w14:paraId="680618A6" w14:textId="77777777" w:rsidR="005A5DEC" w:rsidRPr="005A5DEC" w:rsidRDefault="005A5DEC" w:rsidP="005A5DEC">
      <w:pPr>
        <w:pStyle w:val="EndNoteBibliography"/>
        <w:spacing w:after="360"/>
        <w:rPr>
          <w:noProof/>
        </w:rPr>
      </w:pPr>
      <w:r w:rsidRPr="005A5DEC">
        <w:rPr>
          <w:noProof/>
        </w:rPr>
        <w:t>325.</w:t>
      </w:r>
      <w:r w:rsidRPr="005A5DEC">
        <w:rPr>
          <w:noProof/>
        </w:rPr>
        <w:tab/>
        <w:t xml:space="preserve">Fanti S, De Fabritiis A, Aloisi D, Dondi M, Marengo M, Compagnone G, et al. Early pulmonary involvement in systemic sclerosis assessed by technetium-99m-DTPA clearance rate. </w:t>
      </w:r>
      <w:r w:rsidRPr="005A5DEC">
        <w:rPr>
          <w:i/>
          <w:noProof/>
        </w:rPr>
        <w:t>J Nucl Med</w:t>
      </w:r>
      <w:r w:rsidRPr="005A5DEC">
        <w:rPr>
          <w:noProof/>
        </w:rPr>
        <w:t>. 1994;35(12):1933-6.</w:t>
      </w:r>
    </w:p>
    <w:p w14:paraId="2FE409AB" w14:textId="77777777" w:rsidR="005A5DEC" w:rsidRPr="005A5DEC" w:rsidRDefault="005A5DEC" w:rsidP="005A5DEC">
      <w:pPr>
        <w:pStyle w:val="EndNoteBibliography"/>
        <w:spacing w:after="360"/>
        <w:rPr>
          <w:noProof/>
        </w:rPr>
      </w:pPr>
      <w:r w:rsidRPr="005A5DEC">
        <w:rPr>
          <w:noProof/>
        </w:rPr>
        <w:t>326.</w:t>
      </w:r>
      <w:r w:rsidRPr="005A5DEC">
        <w:rPr>
          <w:noProof/>
        </w:rPr>
        <w:tab/>
        <w:t xml:space="preserve">El-Chemaly S, Malide D, Yao J, Nathan SD, Rosas IO, Gahl WA, et al. Glucose transporter-1 distribution in fibrotic lung disease: association with [18F]-2-fluoro-2-deoxyglucose-PET scan uptake, inflammation, and neovascularization. </w:t>
      </w:r>
      <w:r w:rsidRPr="005A5DEC">
        <w:rPr>
          <w:i/>
          <w:noProof/>
        </w:rPr>
        <w:t>Chest</w:t>
      </w:r>
      <w:r w:rsidRPr="005A5DEC">
        <w:rPr>
          <w:noProof/>
        </w:rPr>
        <w:t>. 2013;143(6):1685-91.</w:t>
      </w:r>
    </w:p>
    <w:p w14:paraId="06812CA6" w14:textId="77777777" w:rsidR="005A5DEC" w:rsidRPr="005A5DEC" w:rsidRDefault="005A5DEC" w:rsidP="005A5DEC">
      <w:pPr>
        <w:pStyle w:val="EndNoteBibliography"/>
        <w:spacing w:after="360"/>
        <w:rPr>
          <w:noProof/>
        </w:rPr>
      </w:pPr>
      <w:r w:rsidRPr="005A5DEC">
        <w:rPr>
          <w:noProof/>
        </w:rPr>
        <w:lastRenderedPageBreak/>
        <w:t>327.</w:t>
      </w:r>
      <w:r w:rsidRPr="005A5DEC">
        <w:rPr>
          <w:noProof/>
        </w:rPr>
        <w:tab/>
        <w:t xml:space="preserve">MacDuff A, Arnold A, Harvey J. Management of spontaneous pneumothorax: British Thoracic Society pleural disease guideline 2010. </w:t>
      </w:r>
      <w:r w:rsidRPr="005A5DEC">
        <w:rPr>
          <w:i/>
          <w:noProof/>
        </w:rPr>
        <w:t>Thorax</w:t>
      </w:r>
      <w:r w:rsidRPr="005A5DEC">
        <w:rPr>
          <w:noProof/>
        </w:rPr>
        <w:t>. 2010;65(Suppl 2):ii18-ii31.</w:t>
      </w:r>
    </w:p>
    <w:p w14:paraId="74BE20FD" w14:textId="77777777" w:rsidR="005A5DEC" w:rsidRPr="005A5DEC" w:rsidRDefault="005A5DEC" w:rsidP="005A5DEC">
      <w:pPr>
        <w:pStyle w:val="EndNoteBibliography"/>
        <w:spacing w:after="360"/>
        <w:rPr>
          <w:noProof/>
        </w:rPr>
      </w:pPr>
      <w:r w:rsidRPr="005A5DEC">
        <w:rPr>
          <w:noProof/>
        </w:rPr>
        <w:t>328.</w:t>
      </w:r>
      <w:r w:rsidRPr="005A5DEC">
        <w:rPr>
          <w:noProof/>
        </w:rPr>
        <w:tab/>
        <w:t xml:space="preserve">Callister MEJ, Baldwin DR, Akram AR, Barnard S, Cane P, Draffan J, et al. British Thoracic Society guidelines for the investigation and management of pulmonary nodules. </w:t>
      </w:r>
      <w:r w:rsidRPr="005A5DEC">
        <w:rPr>
          <w:i/>
          <w:noProof/>
        </w:rPr>
        <w:t>Thorax</w:t>
      </w:r>
      <w:r w:rsidRPr="005A5DEC">
        <w:rPr>
          <w:noProof/>
        </w:rPr>
        <w:t>. 2015;70(Suppl 2):ii1-ii54.</w:t>
      </w:r>
    </w:p>
    <w:p w14:paraId="72448B81" w14:textId="77777777" w:rsidR="005A5DEC" w:rsidRPr="005A5DEC" w:rsidRDefault="005A5DEC" w:rsidP="005A5DEC">
      <w:pPr>
        <w:pStyle w:val="EndNoteBibliography"/>
        <w:spacing w:after="360"/>
        <w:rPr>
          <w:noProof/>
        </w:rPr>
      </w:pPr>
      <w:r w:rsidRPr="005A5DEC">
        <w:rPr>
          <w:noProof/>
        </w:rPr>
        <w:t>329.</w:t>
      </w:r>
      <w:r w:rsidRPr="005A5DEC">
        <w:rPr>
          <w:noProof/>
        </w:rPr>
        <w:tab/>
        <w:t>McRobbie D, Moore EA, Graves MJ, Prince MR.  MRI from picture to proton. Second ed. Cambridge: Cambridge University Press; 2007. p. 139.</w:t>
      </w:r>
    </w:p>
    <w:p w14:paraId="79CC17CA" w14:textId="77777777" w:rsidR="005A5DEC" w:rsidRPr="005A5DEC" w:rsidRDefault="005A5DEC" w:rsidP="005A5DEC">
      <w:pPr>
        <w:pStyle w:val="EndNoteBibliography"/>
        <w:spacing w:after="360"/>
        <w:rPr>
          <w:noProof/>
        </w:rPr>
      </w:pPr>
      <w:r w:rsidRPr="005A5DEC">
        <w:rPr>
          <w:noProof/>
        </w:rPr>
        <w:t>330.</w:t>
      </w:r>
      <w:r w:rsidRPr="005A5DEC">
        <w:rPr>
          <w:noProof/>
        </w:rPr>
        <w:tab/>
        <w:t xml:space="preserve">Hatabu H, Alsop DC, Listerud J, Bonnet M, Gefter WB. T2* and proton density measurement of normal human lung parenchyma using submillisecond echo time gradient echo magnetic resonance imaging. </w:t>
      </w:r>
      <w:r w:rsidRPr="005A5DEC">
        <w:rPr>
          <w:i/>
          <w:noProof/>
        </w:rPr>
        <w:t>Eur Radiol</w:t>
      </w:r>
      <w:r w:rsidRPr="005A5DEC">
        <w:rPr>
          <w:noProof/>
        </w:rPr>
        <w:t>. 1999;29(3):245-52.</w:t>
      </w:r>
    </w:p>
    <w:p w14:paraId="32E4225A" w14:textId="77777777" w:rsidR="005A5DEC" w:rsidRPr="005A5DEC" w:rsidRDefault="005A5DEC" w:rsidP="005A5DEC">
      <w:pPr>
        <w:pStyle w:val="EndNoteBibliography"/>
        <w:spacing w:after="360"/>
        <w:rPr>
          <w:noProof/>
        </w:rPr>
      </w:pPr>
      <w:r w:rsidRPr="005A5DEC">
        <w:rPr>
          <w:noProof/>
        </w:rPr>
        <w:t>331.</w:t>
      </w:r>
      <w:r w:rsidRPr="005A5DEC">
        <w:rPr>
          <w:noProof/>
        </w:rPr>
        <w:tab/>
        <w:t xml:space="preserve">Gilkeson R. Applications of Magnetic Resonance to the Study of the Lung. </w:t>
      </w:r>
      <w:r w:rsidRPr="005A5DEC">
        <w:rPr>
          <w:i/>
          <w:noProof/>
        </w:rPr>
        <w:t>Journal of Magnetic Resonance Imaging</w:t>
      </w:r>
      <w:r w:rsidRPr="005A5DEC">
        <w:rPr>
          <w:noProof/>
        </w:rPr>
        <w:t>. 1999;9(3):502.</w:t>
      </w:r>
    </w:p>
    <w:p w14:paraId="1825FDB1" w14:textId="77777777" w:rsidR="005A5DEC" w:rsidRPr="005A5DEC" w:rsidRDefault="005A5DEC" w:rsidP="005A5DEC">
      <w:pPr>
        <w:pStyle w:val="EndNoteBibliography"/>
        <w:spacing w:after="360"/>
        <w:rPr>
          <w:noProof/>
        </w:rPr>
      </w:pPr>
      <w:r w:rsidRPr="005A5DEC">
        <w:rPr>
          <w:noProof/>
        </w:rPr>
        <w:t>332.</w:t>
      </w:r>
      <w:r w:rsidRPr="005A5DEC">
        <w:rPr>
          <w:noProof/>
        </w:rPr>
        <w:tab/>
        <w:t xml:space="preserve">Rajaram S, Swift A, Capener D, Telfer A, Davies C, Hill C, et al. Lung Morphology Assessment with Balanced Steady-State Free Precession MR Imaging Compared with CT. </w:t>
      </w:r>
      <w:r w:rsidRPr="005A5DEC">
        <w:rPr>
          <w:i/>
          <w:noProof/>
        </w:rPr>
        <w:t>Radiology</w:t>
      </w:r>
      <w:r w:rsidRPr="005A5DEC">
        <w:rPr>
          <w:noProof/>
        </w:rPr>
        <w:t>. 2012;263(2):569-77.</w:t>
      </w:r>
    </w:p>
    <w:p w14:paraId="702A8040" w14:textId="77777777" w:rsidR="005A5DEC" w:rsidRPr="005A5DEC" w:rsidRDefault="005A5DEC" w:rsidP="005A5DEC">
      <w:pPr>
        <w:pStyle w:val="EndNoteBibliography"/>
        <w:spacing w:after="360"/>
        <w:rPr>
          <w:noProof/>
        </w:rPr>
      </w:pPr>
      <w:r w:rsidRPr="005A5DEC">
        <w:rPr>
          <w:noProof/>
        </w:rPr>
        <w:t>333.</w:t>
      </w:r>
      <w:r w:rsidRPr="005A5DEC">
        <w:rPr>
          <w:noProof/>
        </w:rPr>
        <w:tab/>
        <w:t xml:space="preserve">Walker TG, Happer W. Spin-exchange optical pumping of noble-gas nuclei. </w:t>
      </w:r>
      <w:r w:rsidRPr="005A5DEC">
        <w:rPr>
          <w:i/>
          <w:noProof/>
        </w:rPr>
        <w:t>Reviews of Modern Physics</w:t>
      </w:r>
      <w:r w:rsidRPr="005A5DEC">
        <w:rPr>
          <w:noProof/>
        </w:rPr>
        <w:t>. 1997;69(2):629-42.</w:t>
      </w:r>
    </w:p>
    <w:p w14:paraId="3C9905F6" w14:textId="77777777" w:rsidR="005A5DEC" w:rsidRPr="005A5DEC" w:rsidRDefault="005A5DEC" w:rsidP="005A5DEC">
      <w:pPr>
        <w:pStyle w:val="EndNoteBibliography"/>
        <w:spacing w:after="360"/>
        <w:rPr>
          <w:noProof/>
        </w:rPr>
      </w:pPr>
      <w:r w:rsidRPr="005A5DEC">
        <w:rPr>
          <w:noProof/>
        </w:rPr>
        <w:t>334.</w:t>
      </w:r>
      <w:r w:rsidRPr="005A5DEC">
        <w:rPr>
          <w:noProof/>
        </w:rPr>
        <w:tab/>
        <w:t xml:space="preserve">Cho A. Physics. Helium-3 shortage could put freeze on low-temperature research. </w:t>
      </w:r>
      <w:r w:rsidRPr="005A5DEC">
        <w:rPr>
          <w:i/>
          <w:noProof/>
        </w:rPr>
        <w:t>Science</w:t>
      </w:r>
      <w:r w:rsidRPr="005A5DEC">
        <w:rPr>
          <w:noProof/>
        </w:rPr>
        <w:t>. 2009;326(5954):778-9.</w:t>
      </w:r>
    </w:p>
    <w:p w14:paraId="4817895A" w14:textId="77777777" w:rsidR="005A5DEC" w:rsidRPr="005A5DEC" w:rsidRDefault="005A5DEC" w:rsidP="005A5DEC">
      <w:pPr>
        <w:pStyle w:val="EndNoteBibliography"/>
        <w:spacing w:after="360"/>
        <w:rPr>
          <w:noProof/>
        </w:rPr>
      </w:pPr>
      <w:r w:rsidRPr="005A5DEC">
        <w:rPr>
          <w:noProof/>
        </w:rPr>
        <w:t>335.</w:t>
      </w:r>
      <w:r w:rsidRPr="005A5DEC">
        <w:rPr>
          <w:noProof/>
        </w:rPr>
        <w:tab/>
        <w:t>West BJ. West's Respiratory Physiology: The Essentials. Tenth ed: Wolters Kluwer; 2016.</w:t>
      </w:r>
    </w:p>
    <w:p w14:paraId="0CD436EE" w14:textId="77777777" w:rsidR="005A5DEC" w:rsidRPr="005A5DEC" w:rsidRDefault="005A5DEC" w:rsidP="005A5DEC">
      <w:pPr>
        <w:pStyle w:val="EndNoteBibliography"/>
        <w:spacing w:after="360"/>
        <w:rPr>
          <w:noProof/>
        </w:rPr>
      </w:pPr>
      <w:r w:rsidRPr="005A5DEC">
        <w:rPr>
          <w:noProof/>
        </w:rPr>
        <w:t>336.</w:t>
      </w:r>
      <w:r w:rsidRPr="005A5DEC">
        <w:rPr>
          <w:noProof/>
        </w:rPr>
        <w:tab/>
        <w:t xml:space="preserve">Albert MS, Cates GD, Driehuys B, Happer W, Saam B, Springer CS, et al. Biological magnetic resonance imaging using laser-polarized 129Xe. </w:t>
      </w:r>
      <w:r w:rsidRPr="005A5DEC">
        <w:rPr>
          <w:i/>
          <w:noProof/>
        </w:rPr>
        <w:t>Nature</w:t>
      </w:r>
      <w:r w:rsidRPr="005A5DEC">
        <w:rPr>
          <w:noProof/>
        </w:rPr>
        <w:t>. 1994;370(6486):199-201.</w:t>
      </w:r>
    </w:p>
    <w:p w14:paraId="054DAF39" w14:textId="77777777" w:rsidR="005A5DEC" w:rsidRPr="005A5DEC" w:rsidRDefault="005A5DEC" w:rsidP="005A5DEC">
      <w:pPr>
        <w:pStyle w:val="EndNoteBibliography"/>
        <w:spacing w:after="360"/>
        <w:rPr>
          <w:noProof/>
        </w:rPr>
      </w:pPr>
      <w:r w:rsidRPr="005A5DEC">
        <w:rPr>
          <w:noProof/>
        </w:rPr>
        <w:t>337.</w:t>
      </w:r>
      <w:r w:rsidRPr="005A5DEC">
        <w:rPr>
          <w:noProof/>
        </w:rPr>
        <w:tab/>
        <w:t xml:space="preserve">Nuttall WJ, Clarke RH, Glowacki BA. Resources: Stop squandering helium. </w:t>
      </w:r>
      <w:r w:rsidRPr="005A5DEC">
        <w:rPr>
          <w:i/>
          <w:noProof/>
        </w:rPr>
        <w:t>Nature</w:t>
      </w:r>
      <w:r w:rsidRPr="005A5DEC">
        <w:rPr>
          <w:noProof/>
        </w:rPr>
        <w:t>. 2012;485(7400):573-5.</w:t>
      </w:r>
    </w:p>
    <w:p w14:paraId="2D02F754" w14:textId="77777777" w:rsidR="005A5DEC" w:rsidRPr="005A5DEC" w:rsidRDefault="005A5DEC" w:rsidP="005A5DEC">
      <w:pPr>
        <w:pStyle w:val="EndNoteBibliography"/>
        <w:spacing w:after="360"/>
        <w:rPr>
          <w:noProof/>
        </w:rPr>
      </w:pPr>
      <w:r w:rsidRPr="005A5DEC">
        <w:rPr>
          <w:noProof/>
        </w:rPr>
        <w:t>338.</w:t>
      </w:r>
      <w:r w:rsidRPr="005A5DEC">
        <w:rPr>
          <w:noProof/>
        </w:rPr>
        <w:tab/>
        <w:t xml:space="preserve">Chen XJ, Chawla MS, Hedlund LW, Moller HE, MacFall JR, Johnson GA. MR microscopy of lung airways with hyperpolarized 3He. </w:t>
      </w:r>
      <w:r w:rsidRPr="005A5DEC">
        <w:rPr>
          <w:i/>
          <w:noProof/>
        </w:rPr>
        <w:t>Magnetic Resonance in Medicine</w:t>
      </w:r>
      <w:r w:rsidRPr="005A5DEC">
        <w:rPr>
          <w:noProof/>
        </w:rPr>
        <w:t>. 1998;39(1):79-84.</w:t>
      </w:r>
    </w:p>
    <w:p w14:paraId="3D87A953" w14:textId="77777777" w:rsidR="005A5DEC" w:rsidRPr="005A5DEC" w:rsidRDefault="005A5DEC" w:rsidP="005A5DEC">
      <w:pPr>
        <w:pStyle w:val="EndNoteBibliography"/>
        <w:spacing w:after="360"/>
        <w:rPr>
          <w:noProof/>
        </w:rPr>
      </w:pPr>
      <w:r w:rsidRPr="005A5DEC">
        <w:rPr>
          <w:noProof/>
        </w:rPr>
        <w:t>339.</w:t>
      </w:r>
      <w:r w:rsidRPr="005A5DEC">
        <w:rPr>
          <w:noProof/>
        </w:rPr>
        <w:tab/>
        <w:t xml:space="preserve">Tzeng YS, Lutchen K, Albert M. The difference in ventilation heterogeneity between asthmatic and healthy subjects quantified using hyperpolarized 3He MRI. </w:t>
      </w:r>
      <w:r w:rsidRPr="005A5DEC">
        <w:rPr>
          <w:i/>
          <w:noProof/>
        </w:rPr>
        <w:t>Journal of applied physiology</w:t>
      </w:r>
      <w:r w:rsidRPr="005A5DEC">
        <w:rPr>
          <w:noProof/>
        </w:rPr>
        <w:t>. 2009;106(3):813-22.</w:t>
      </w:r>
    </w:p>
    <w:p w14:paraId="2E73EA56" w14:textId="77777777" w:rsidR="005A5DEC" w:rsidRPr="005A5DEC" w:rsidRDefault="005A5DEC" w:rsidP="005A5DEC">
      <w:pPr>
        <w:pStyle w:val="EndNoteBibliography"/>
        <w:spacing w:after="360"/>
        <w:rPr>
          <w:noProof/>
        </w:rPr>
      </w:pPr>
      <w:r w:rsidRPr="005A5DEC">
        <w:rPr>
          <w:noProof/>
        </w:rPr>
        <w:t>340.</w:t>
      </w:r>
      <w:r w:rsidRPr="005A5DEC">
        <w:rPr>
          <w:noProof/>
        </w:rPr>
        <w:tab/>
        <w:t>Mummy D, Kruger S, Evans MD, Zha W, Sorkness RL, Jarjour NN, et al., editors. Ventilation Defect Percent in Helium-3 MRI Is Associated with Severe Outcomes in Asthma. American Thoracic Society Conference 2017; 2017: American Thoracic Society.</w:t>
      </w:r>
    </w:p>
    <w:p w14:paraId="6E803277" w14:textId="77777777" w:rsidR="005A5DEC" w:rsidRPr="005A5DEC" w:rsidRDefault="005A5DEC" w:rsidP="005A5DEC">
      <w:pPr>
        <w:pStyle w:val="EndNoteBibliography"/>
        <w:spacing w:after="360"/>
        <w:rPr>
          <w:noProof/>
        </w:rPr>
      </w:pPr>
      <w:r w:rsidRPr="005A5DEC">
        <w:rPr>
          <w:noProof/>
        </w:rPr>
        <w:lastRenderedPageBreak/>
        <w:t>341.</w:t>
      </w:r>
      <w:r w:rsidRPr="005A5DEC">
        <w:rPr>
          <w:noProof/>
        </w:rPr>
        <w:tab/>
        <w:t xml:space="preserve">Marshall H, Horsley A, Taylor CJ, Smith L, Hughes D, Horn FC, et al. Detection of early subclinical lung disease in children with cystic fibrosis by lung ventilation imaging with hyperpolarised gas MRI. </w:t>
      </w:r>
      <w:r w:rsidRPr="005A5DEC">
        <w:rPr>
          <w:i/>
          <w:noProof/>
        </w:rPr>
        <w:t>Thorax</w:t>
      </w:r>
      <w:r w:rsidRPr="005A5DEC">
        <w:rPr>
          <w:noProof/>
        </w:rPr>
        <w:t>. 2017;72(8):760-2.</w:t>
      </w:r>
    </w:p>
    <w:p w14:paraId="1BCF2A67" w14:textId="77777777" w:rsidR="005A5DEC" w:rsidRPr="005A5DEC" w:rsidRDefault="005A5DEC" w:rsidP="005A5DEC">
      <w:pPr>
        <w:pStyle w:val="EndNoteBibliography"/>
        <w:spacing w:after="360"/>
        <w:rPr>
          <w:noProof/>
        </w:rPr>
      </w:pPr>
      <w:r w:rsidRPr="005A5DEC">
        <w:rPr>
          <w:noProof/>
        </w:rPr>
        <w:t>342.</w:t>
      </w:r>
      <w:r w:rsidRPr="005A5DEC">
        <w:rPr>
          <w:noProof/>
        </w:rPr>
        <w:tab/>
        <w:t xml:space="preserve">Horn FC, Marshall H, Collier GJ, Kay R, Siddiqui S, Brightling CE, et al. Regional Ventilation Changes in the Lung: Treatment Response Mapping by Using Hyperpolarized Gas MR Imaging as a Quantitative Biomarker. </w:t>
      </w:r>
      <w:r w:rsidRPr="005A5DEC">
        <w:rPr>
          <w:i/>
          <w:noProof/>
        </w:rPr>
        <w:t>Radiology</w:t>
      </w:r>
      <w:r w:rsidRPr="005A5DEC">
        <w:rPr>
          <w:noProof/>
        </w:rPr>
        <w:t>. 2017;284(3):854-61.</w:t>
      </w:r>
    </w:p>
    <w:p w14:paraId="5EA52724" w14:textId="77777777" w:rsidR="005A5DEC" w:rsidRPr="005A5DEC" w:rsidRDefault="005A5DEC" w:rsidP="005A5DEC">
      <w:pPr>
        <w:pStyle w:val="EndNoteBibliography"/>
        <w:spacing w:after="360"/>
        <w:rPr>
          <w:noProof/>
        </w:rPr>
      </w:pPr>
      <w:r w:rsidRPr="005A5DEC">
        <w:rPr>
          <w:noProof/>
        </w:rPr>
        <w:t>343.</w:t>
      </w:r>
      <w:r w:rsidRPr="005A5DEC">
        <w:rPr>
          <w:noProof/>
        </w:rPr>
        <w:tab/>
        <w:t xml:space="preserve">Peces-Barba G, Ruiz-Cabello J, Cremillieux Y, Rodriguez I, Dupuich D, Callot V, et al. Helium-3 MRI diffusion coefficient: correlation to morphometry in a model of mild emphysema. </w:t>
      </w:r>
      <w:r w:rsidRPr="005A5DEC">
        <w:rPr>
          <w:i/>
          <w:noProof/>
        </w:rPr>
        <w:t>European Respiratory Journal</w:t>
      </w:r>
      <w:r w:rsidRPr="005A5DEC">
        <w:rPr>
          <w:noProof/>
        </w:rPr>
        <w:t>. 2003;22(1):14-9.</w:t>
      </w:r>
    </w:p>
    <w:p w14:paraId="341077B0" w14:textId="77777777" w:rsidR="005A5DEC" w:rsidRPr="005A5DEC" w:rsidRDefault="005A5DEC" w:rsidP="005A5DEC">
      <w:pPr>
        <w:pStyle w:val="EndNoteBibliography"/>
        <w:spacing w:after="360"/>
        <w:rPr>
          <w:noProof/>
        </w:rPr>
      </w:pPr>
      <w:r w:rsidRPr="005A5DEC">
        <w:rPr>
          <w:noProof/>
        </w:rPr>
        <w:t>344.</w:t>
      </w:r>
      <w:r w:rsidRPr="005A5DEC">
        <w:rPr>
          <w:noProof/>
        </w:rPr>
        <w:tab/>
        <w:t xml:space="preserve">Wild JM, Woodhouse N, Teh K. Single-scan acquisition of registered hyperpolarized (3)He ventilation and ADC images using a hybrid 2D gradient-echo sequence. </w:t>
      </w:r>
      <w:r w:rsidRPr="005A5DEC">
        <w:rPr>
          <w:i/>
          <w:noProof/>
        </w:rPr>
        <w:t>Magnetic Resonance in Medicine</w:t>
      </w:r>
      <w:r w:rsidRPr="005A5DEC">
        <w:rPr>
          <w:noProof/>
        </w:rPr>
        <w:t>. 2007;57(6):1185-9.</w:t>
      </w:r>
    </w:p>
    <w:p w14:paraId="0C1941B8" w14:textId="77777777" w:rsidR="005A5DEC" w:rsidRPr="005A5DEC" w:rsidRDefault="005A5DEC" w:rsidP="005A5DEC">
      <w:pPr>
        <w:pStyle w:val="EndNoteBibliography"/>
        <w:spacing w:after="360"/>
        <w:rPr>
          <w:noProof/>
        </w:rPr>
      </w:pPr>
      <w:r w:rsidRPr="005A5DEC">
        <w:rPr>
          <w:noProof/>
        </w:rPr>
        <w:t>345.</w:t>
      </w:r>
      <w:r w:rsidRPr="005A5DEC">
        <w:rPr>
          <w:noProof/>
        </w:rPr>
        <w:tab/>
        <w:t xml:space="preserve">Saam BT, Yablonskiy DA, Kodibagkar VD, Leawoods JC, Gierada DS, Cooper JD, et al. MR imaging of diffusion of (3)He gas in healthy and diseased lungs. </w:t>
      </w:r>
      <w:r w:rsidRPr="005A5DEC">
        <w:rPr>
          <w:i/>
          <w:noProof/>
        </w:rPr>
        <w:t>Magnetic Resonance in Medicine</w:t>
      </w:r>
      <w:r w:rsidRPr="005A5DEC">
        <w:rPr>
          <w:noProof/>
        </w:rPr>
        <w:t>. 2000;44(2):174-9.</w:t>
      </w:r>
    </w:p>
    <w:p w14:paraId="1D71F52E" w14:textId="77777777" w:rsidR="005A5DEC" w:rsidRPr="005A5DEC" w:rsidRDefault="005A5DEC" w:rsidP="005A5DEC">
      <w:pPr>
        <w:pStyle w:val="EndNoteBibliography"/>
        <w:spacing w:after="360"/>
        <w:rPr>
          <w:noProof/>
        </w:rPr>
      </w:pPr>
      <w:r w:rsidRPr="005A5DEC">
        <w:rPr>
          <w:noProof/>
        </w:rPr>
        <w:t>346.</w:t>
      </w:r>
      <w:r w:rsidRPr="005A5DEC">
        <w:rPr>
          <w:noProof/>
        </w:rPr>
        <w:tab/>
        <w:t xml:space="preserve">Swift AJ, Wild JM, Fichele S, Woodhouse N, Fleming S, Waterhouse J, et al. Emphysematous changes and normal variation in smokers and COPD patients using diffusion 3He MRI. </w:t>
      </w:r>
      <w:r w:rsidRPr="005A5DEC">
        <w:rPr>
          <w:i/>
          <w:noProof/>
        </w:rPr>
        <w:t>European journal of radiology</w:t>
      </w:r>
      <w:r w:rsidRPr="005A5DEC">
        <w:rPr>
          <w:noProof/>
        </w:rPr>
        <w:t>. 2005;54(3):352-8.</w:t>
      </w:r>
    </w:p>
    <w:p w14:paraId="66980709" w14:textId="77777777" w:rsidR="005A5DEC" w:rsidRPr="005A5DEC" w:rsidRDefault="005A5DEC" w:rsidP="005A5DEC">
      <w:pPr>
        <w:pStyle w:val="EndNoteBibliography"/>
        <w:spacing w:after="360"/>
        <w:rPr>
          <w:noProof/>
        </w:rPr>
      </w:pPr>
      <w:r w:rsidRPr="005A5DEC">
        <w:rPr>
          <w:noProof/>
        </w:rPr>
        <w:t>347.</w:t>
      </w:r>
      <w:r w:rsidRPr="005A5DEC">
        <w:rPr>
          <w:noProof/>
        </w:rPr>
        <w:tab/>
        <w:t xml:space="preserve">Fain SB, Panth SR, Evans MD, Wentland AL, Holmes JH, Korosec FR, et al. Early emphysematous changes in asymptomatic smokers: detection with 3He MR imaging. </w:t>
      </w:r>
      <w:r w:rsidRPr="005A5DEC">
        <w:rPr>
          <w:i/>
          <w:noProof/>
        </w:rPr>
        <w:t>Radiology</w:t>
      </w:r>
      <w:r w:rsidRPr="005A5DEC">
        <w:rPr>
          <w:noProof/>
        </w:rPr>
        <w:t>. 2006;239(3):875-83.</w:t>
      </w:r>
    </w:p>
    <w:p w14:paraId="1EE9BB98" w14:textId="77777777" w:rsidR="005A5DEC" w:rsidRPr="005A5DEC" w:rsidRDefault="005A5DEC" w:rsidP="005A5DEC">
      <w:pPr>
        <w:pStyle w:val="EndNoteBibliography"/>
        <w:spacing w:after="360"/>
        <w:rPr>
          <w:noProof/>
        </w:rPr>
      </w:pPr>
      <w:r w:rsidRPr="005A5DEC">
        <w:rPr>
          <w:noProof/>
        </w:rPr>
        <w:t>348.</w:t>
      </w:r>
      <w:r w:rsidRPr="005A5DEC">
        <w:rPr>
          <w:noProof/>
        </w:rPr>
        <w:tab/>
        <w:t xml:space="preserve">Kirby M, Ouriadov A, Svenningsen S, Owrangi A, Wheatley A, Etemad-Rezai R, et al. Hyperpolarized 3He and 129Xe magnetic resonance imaging apparent diffusion coefficients: physiological relevance in older never- and ex-smokers. </w:t>
      </w:r>
      <w:r w:rsidRPr="005A5DEC">
        <w:rPr>
          <w:i/>
          <w:noProof/>
        </w:rPr>
        <w:t>Physiological Reports</w:t>
      </w:r>
      <w:r w:rsidRPr="005A5DEC">
        <w:rPr>
          <w:noProof/>
        </w:rPr>
        <w:t>. 2014;2(7):e12068.</w:t>
      </w:r>
    </w:p>
    <w:p w14:paraId="72FAB831" w14:textId="77777777" w:rsidR="005A5DEC" w:rsidRPr="005A5DEC" w:rsidRDefault="005A5DEC" w:rsidP="005A5DEC">
      <w:pPr>
        <w:pStyle w:val="EndNoteBibliography"/>
        <w:spacing w:after="360"/>
        <w:rPr>
          <w:noProof/>
        </w:rPr>
      </w:pPr>
      <w:r w:rsidRPr="005A5DEC">
        <w:rPr>
          <w:noProof/>
        </w:rPr>
        <w:t>349.</w:t>
      </w:r>
      <w:r w:rsidRPr="005A5DEC">
        <w:rPr>
          <w:noProof/>
        </w:rPr>
        <w:tab/>
        <w:t xml:space="preserve">Miller KW, Reo NV, Schoot Uiterkamp AJ, Stengle DP, Stengle TR, Williamson KL. Xenon NMR: chemical shifts of a general anesthetic in common solvents, proteins, and membranes. </w:t>
      </w:r>
      <w:r w:rsidRPr="005A5DEC">
        <w:rPr>
          <w:i/>
          <w:noProof/>
        </w:rPr>
        <w:t>Proceedings of the National Academy of Sciences of the United States of America</w:t>
      </w:r>
      <w:r w:rsidRPr="005A5DEC">
        <w:rPr>
          <w:noProof/>
        </w:rPr>
        <w:t>. 1981;78(8):4946-9.</w:t>
      </w:r>
    </w:p>
    <w:p w14:paraId="65767434" w14:textId="77777777" w:rsidR="005A5DEC" w:rsidRPr="005A5DEC" w:rsidRDefault="005A5DEC" w:rsidP="005A5DEC">
      <w:pPr>
        <w:pStyle w:val="EndNoteBibliography"/>
        <w:spacing w:after="360"/>
        <w:rPr>
          <w:noProof/>
        </w:rPr>
      </w:pPr>
      <w:r w:rsidRPr="005A5DEC">
        <w:rPr>
          <w:noProof/>
        </w:rPr>
        <w:t>350.</w:t>
      </w:r>
      <w:r w:rsidRPr="005A5DEC">
        <w:rPr>
          <w:noProof/>
        </w:rPr>
        <w:tab/>
        <w:t xml:space="preserve">Cleveland ZI, Virgincar RS, Qi Y, Robertson SH, Degan S, Driehuys B. 3D MRI of impaired hyperpolarized 129Xe uptake in a rat model of pulmonary fibrosis. </w:t>
      </w:r>
      <w:r w:rsidRPr="005A5DEC">
        <w:rPr>
          <w:i/>
          <w:noProof/>
        </w:rPr>
        <w:t>Nuclear Magnetic Resonance in Biomedicine</w:t>
      </w:r>
      <w:r w:rsidRPr="005A5DEC">
        <w:rPr>
          <w:noProof/>
        </w:rPr>
        <w:t>. 2014;27(12):1502-14.</w:t>
      </w:r>
    </w:p>
    <w:p w14:paraId="65147A1D" w14:textId="77777777" w:rsidR="005A5DEC" w:rsidRPr="005A5DEC" w:rsidRDefault="005A5DEC" w:rsidP="005A5DEC">
      <w:pPr>
        <w:pStyle w:val="EndNoteBibliography"/>
        <w:spacing w:after="360"/>
        <w:rPr>
          <w:noProof/>
        </w:rPr>
      </w:pPr>
      <w:r w:rsidRPr="005A5DEC">
        <w:rPr>
          <w:noProof/>
        </w:rPr>
        <w:t>351.</w:t>
      </w:r>
      <w:r w:rsidRPr="005A5DEC">
        <w:rPr>
          <w:noProof/>
        </w:rPr>
        <w:tab/>
        <w:t xml:space="preserve">Patz S, Muradyan I, Hrovat MI, Dabaghyan M, Washko GR, Hatabu H, et al. Diffusion of hyperpolarized 129 Xe in the lung: a simplified model of 129 Xe septal uptake and experimental results. </w:t>
      </w:r>
      <w:r w:rsidRPr="005A5DEC">
        <w:rPr>
          <w:i/>
          <w:noProof/>
        </w:rPr>
        <w:t>New Journal of Physics</w:t>
      </w:r>
      <w:r w:rsidRPr="005A5DEC">
        <w:rPr>
          <w:noProof/>
        </w:rPr>
        <w:t>. 2011;13(1):015009.</w:t>
      </w:r>
    </w:p>
    <w:p w14:paraId="3C67003F" w14:textId="77777777" w:rsidR="005A5DEC" w:rsidRPr="005A5DEC" w:rsidRDefault="005A5DEC" w:rsidP="005A5DEC">
      <w:pPr>
        <w:pStyle w:val="EndNoteBibliography"/>
        <w:spacing w:after="360"/>
        <w:rPr>
          <w:noProof/>
        </w:rPr>
      </w:pPr>
      <w:r w:rsidRPr="005A5DEC">
        <w:rPr>
          <w:noProof/>
        </w:rPr>
        <w:lastRenderedPageBreak/>
        <w:t>352.</w:t>
      </w:r>
      <w:r w:rsidRPr="005A5DEC">
        <w:rPr>
          <w:noProof/>
        </w:rPr>
        <w:tab/>
        <w:t xml:space="preserve">Chang YV. MOXE: A model of gas exchange for hyperpolarized 129Xe magnetic resonance of the lung. </w:t>
      </w:r>
      <w:r w:rsidRPr="005A5DEC">
        <w:rPr>
          <w:i/>
          <w:noProof/>
        </w:rPr>
        <w:t>Magnetic Resonance in Medicine</w:t>
      </w:r>
      <w:r w:rsidRPr="005A5DEC">
        <w:rPr>
          <w:noProof/>
        </w:rPr>
        <w:t>. 2013;69(3):884-90.</w:t>
      </w:r>
    </w:p>
    <w:p w14:paraId="0653C215" w14:textId="77777777" w:rsidR="005A5DEC" w:rsidRPr="005A5DEC" w:rsidRDefault="005A5DEC" w:rsidP="005A5DEC">
      <w:pPr>
        <w:pStyle w:val="EndNoteBibliography"/>
        <w:spacing w:after="360"/>
        <w:rPr>
          <w:noProof/>
        </w:rPr>
      </w:pPr>
      <w:r w:rsidRPr="005A5DEC">
        <w:rPr>
          <w:noProof/>
        </w:rPr>
        <w:t>353.</w:t>
      </w:r>
      <w:r w:rsidRPr="005A5DEC">
        <w:rPr>
          <w:noProof/>
        </w:rPr>
        <w:tab/>
        <w:t xml:space="preserve">Stewart NJ, Horn FC, Norquay G, Collier GJ, Yates DP, Lawson R, et al. Reproducibility of quantitative indices of lung function and microstructure from (129) Xe chemical shift saturation recovery (CSSR) MR spectroscopy. </w:t>
      </w:r>
      <w:r w:rsidRPr="005A5DEC">
        <w:rPr>
          <w:i/>
          <w:noProof/>
        </w:rPr>
        <w:t>Magn Reson Med</w:t>
      </w:r>
      <w:r w:rsidRPr="005A5DEC">
        <w:rPr>
          <w:noProof/>
        </w:rPr>
        <w:t>. 2016;77(6): 2107–13.</w:t>
      </w:r>
    </w:p>
    <w:p w14:paraId="66E97634" w14:textId="77777777" w:rsidR="005A5DEC" w:rsidRPr="005A5DEC" w:rsidRDefault="005A5DEC" w:rsidP="005A5DEC">
      <w:pPr>
        <w:pStyle w:val="EndNoteBibliography"/>
        <w:spacing w:after="360"/>
        <w:rPr>
          <w:noProof/>
        </w:rPr>
      </w:pPr>
      <w:r w:rsidRPr="005A5DEC">
        <w:rPr>
          <w:noProof/>
        </w:rPr>
        <w:t>354.</w:t>
      </w:r>
      <w:r w:rsidRPr="005A5DEC">
        <w:rPr>
          <w:noProof/>
        </w:rPr>
        <w:tab/>
        <w:t xml:space="preserve">Kaushik SS, Freeman MS, Yoon SW, Liljeroth MG, Stiles JV, Roos JE, et al. Measuring diffusion limitation with a perfusion-limited gas--hyperpolarized 129Xe gas-transfer spectroscopy in patients with idiopathic pulmonary fibrosis. </w:t>
      </w:r>
      <w:r w:rsidRPr="005A5DEC">
        <w:rPr>
          <w:i/>
          <w:noProof/>
        </w:rPr>
        <w:t>Journal of applied physiology</w:t>
      </w:r>
      <w:r w:rsidRPr="005A5DEC">
        <w:rPr>
          <w:noProof/>
        </w:rPr>
        <w:t>. 2014;117(6):577-85.</w:t>
      </w:r>
    </w:p>
    <w:p w14:paraId="7F83FE49" w14:textId="77777777" w:rsidR="005A5DEC" w:rsidRPr="005A5DEC" w:rsidRDefault="005A5DEC" w:rsidP="005A5DEC">
      <w:pPr>
        <w:pStyle w:val="EndNoteBibliography"/>
        <w:spacing w:after="360"/>
        <w:rPr>
          <w:noProof/>
        </w:rPr>
      </w:pPr>
      <w:r w:rsidRPr="005A5DEC">
        <w:rPr>
          <w:noProof/>
        </w:rPr>
        <w:t>355.</w:t>
      </w:r>
      <w:r w:rsidRPr="005A5DEC">
        <w:rPr>
          <w:noProof/>
        </w:rPr>
        <w:tab/>
        <w:t xml:space="preserve">Swift AJ, Telfer A, Rajaram S, Condliffe R, Marshall H, Capener D, et al. Dynamic contrast-enhanced magnetic resonance imaging in patients with pulmonary arterial hypertension. </w:t>
      </w:r>
      <w:r w:rsidRPr="005A5DEC">
        <w:rPr>
          <w:i/>
          <w:noProof/>
        </w:rPr>
        <w:t>Pulmonary circulation</w:t>
      </w:r>
      <w:r w:rsidRPr="005A5DEC">
        <w:rPr>
          <w:noProof/>
        </w:rPr>
        <w:t>. 2014;4(1):61-70.</w:t>
      </w:r>
    </w:p>
    <w:p w14:paraId="424037D7" w14:textId="77777777" w:rsidR="005A5DEC" w:rsidRPr="005A5DEC" w:rsidRDefault="005A5DEC" w:rsidP="005A5DEC">
      <w:pPr>
        <w:pStyle w:val="EndNoteBibliography"/>
        <w:spacing w:after="360"/>
        <w:rPr>
          <w:noProof/>
        </w:rPr>
      </w:pPr>
      <w:r w:rsidRPr="005A5DEC">
        <w:rPr>
          <w:noProof/>
        </w:rPr>
        <w:t>356.</w:t>
      </w:r>
      <w:r w:rsidRPr="005A5DEC">
        <w:rPr>
          <w:noProof/>
        </w:rPr>
        <w:tab/>
        <w:t xml:space="preserve">Pienn M, Kovacs G, Tscherner M, Avian A, Johnson TR, Kullnig P, et al. Non-invasive determination of pulmonary hypertension with dynamic contrast-enhanced computed tomography: a pilot study. </w:t>
      </w:r>
      <w:r w:rsidRPr="005A5DEC">
        <w:rPr>
          <w:i/>
          <w:noProof/>
        </w:rPr>
        <w:t>European radiology</w:t>
      </w:r>
      <w:r w:rsidRPr="005A5DEC">
        <w:rPr>
          <w:noProof/>
        </w:rPr>
        <w:t>. 2014;24(3):668-76.</w:t>
      </w:r>
    </w:p>
    <w:p w14:paraId="728D8613" w14:textId="77777777" w:rsidR="005A5DEC" w:rsidRPr="005A5DEC" w:rsidRDefault="005A5DEC" w:rsidP="005A5DEC">
      <w:pPr>
        <w:pStyle w:val="EndNoteBibliography"/>
        <w:spacing w:after="360"/>
        <w:rPr>
          <w:noProof/>
        </w:rPr>
      </w:pPr>
      <w:r w:rsidRPr="005A5DEC">
        <w:rPr>
          <w:noProof/>
        </w:rPr>
        <w:t>357.</w:t>
      </w:r>
      <w:r w:rsidRPr="005A5DEC">
        <w:rPr>
          <w:noProof/>
        </w:rPr>
        <w:tab/>
        <w:t xml:space="preserve">Zhang WJ, Niven RM, Young SS, Liu YZ, Parker GJ, Naish JH. T1-weighted Dynamic Contrast-enhanced MR Imaging of the Lung in Asthma: Semiquantitative Analysis for the Assessment of Contrast Agent Kinetic Characteristics. </w:t>
      </w:r>
      <w:r w:rsidRPr="005A5DEC">
        <w:rPr>
          <w:i/>
          <w:noProof/>
        </w:rPr>
        <w:t>Radiology</w:t>
      </w:r>
      <w:r w:rsidRPr="005A5DEC">
        <w:rPr>
          <w:noProof/>
        </w:rPr>
        <w:t>. 2015;278(3):906-16.</w:t>
      </w:r>
    </w:p>
    <w:p w14:paraId="20699CF4" w14:textId="77777777" w:rsidR="005A5DEC" w:rsidRPr="005A5DEC" w:rsidRDefault="005A5DEC" w:rsidP="005A5DEC">
      <w:pPr>
        <w:pStyle w:val="EndNoteBibliography"/>
        <w:spacing w:after="360"/>
        <w:rPr>
          <w:noProof/>
        </w:rPr>
      </w:pPr>
      <w:r w:rsidRPr="005A5DEC">
        <w:rPr>
          <w:noProof/>
        </w:rPr>
        <w:t>358.</w:t>
      </w:r>
      <w:r w:rsidRPr="005A5DEC">
        <w:rPr>
          <w:noProof/>
        </w:rPr>
        <w:tab/>
        <w:t xml:space="preserve">Risse F, Semmler W, Kauczor HU, Fink C. Dual-bolus approach to quantitative measurement of pulmonary perfusion by contrast-enhanced MRI. </w:t>
      </w:r>
      <w:r w:rsidRPr="005A5DEC">
        <w:rPr>
          <w:i/>
          <w:noProof/>
        </w:rPr>
        <w:t>Journal of magnetic resonance imaging : JMRI</w:t>
      </w:r>
      <w:r w:rsidRPr="005A5DEC">
        <w:rPr>
          <w:noProof/>
        </w:rPr>
        <w:t>. 2006;24(6):1284-90.</w:t>
      </w:r>
    </w:p>
    <w:p w14:paraId="0D167DD9" w14:textId="77777777" w:rsidR="005A5DEC" w:rsidRPr="005A5DEC" w:rsidRDefault="005A5DEC" w:rsidP="005A5DEC">
      <w:pPr>
        <w:pStyle w:val="EndNoteBibliography"/>
        <w:spacing w:after="360"/>
        <w:rPr>
          <w:noProof/>
        </w:rPr>
      </w:pPr>
      <w:r w:rsidRPr="005A5DEC">
        <w:rPr>
          <w:noProof/>
        </w:rPr>
        <w:t>359.</w:t>
      </w:r>
      <w:r w:rsidRPr="005A5DEC">
        <w:rPr>
          <w:noProof/>
        </w:rPr>
        <w:tab/>
        <w:t xml:space="preserve">Ohno Y, Koyama H, Matsumoto K, Onishi Y, Nogami M, Takenaka D, et al. Dynamic MR perfusion imaging: Capability for quantitative assessment of disease extent and prediction of outcome for patients with acute pulmonary thromboembolism. </w:t>
      </w:r>
      <w:r w:rsidRPr="005A5DEC">
        <w:rPr>
          <w:i/>
          <w:noProof/>
        </w:rPr>
        <w:t>Journal of Magnetic Resonance Imaging</w:t>
      </w:r>
      <w:r w:rsidRPr="005A5DEC">
        <w:rPr>
          <w:noProof/>
        </w:rPr>
        <w:t>. 2010;31(5):1081-90.</w:t>
      </w:r>
    </w:p>
    <w:p w14:paraId="6E7C2AE5" w14:textId="77777777" w:rsidR="005A5DEC" w:rsidRPr="005A5DEC" w:rsidRDefault="005A5DEC" w:rsidP="005A5DEC">
      <w:pPr>
        <w:pStyle w:val="EndNoteBibliography"/>
        <w:spacing w:after="360"/>
        <w:rPr>
          <w:noProof/>
        </w:rPr>
      </w:pPr>
      <w:r w:rsidRPr="005A5DEC">
        <w:rPr>
          <w:noProof/>
        </w:rPr>
        <w:t>360.</w:t>
      </w:r>
      <w:r w:rsidRPr="005A5DEC">
        <w:rPr>
          <w:noProof/>
        </w:rPr>
        <w:tab/>
        <w:t xml:space="preserve">Jang YM, Oh YM, Seo JB, Kim N, Chae EJ, Lee YK, et al. Quantitatively assessed dynamic contrast-enhanced magnetic resonance imaging in patients with chronic obstructive pulmonary disease: correlation of perfusion parameters with pulmonary function test and quantitative computed tomography. </w:t>
      </w:r>
      <w:r w:rsidRPr="005A5DEC">
        <w:rPr>
          <w:i/>
          <w:noProof/>
        </w:rPr>
        <w:t>Invest Radiol</w:t>
      </w:r>
      <w:r w:rsidRPr="005A5DEC">
        <w:rPr>
          <w:noProof/>
        </w:rPr>
        <w:t>. 2008;43(6):403-10.</w:t>
      </w:r>
    </w:p>
    <w:p w14:paraId="024576EB" w14:textId="77777777" w:rsidR="005A5DEC" w:rsidRPr="005A5DEC" w:rsidRDefault="005A5DEC" w:rsidP="005A5DEC">
      <w:pPr>
        <w:pStyle w:val="EndNoteBibliography"/>
        <w:spacing w:after="360"/>
        <w:rPr>
          <w:noProof/>
        </w:rPr>
      </w:pPr>
      <w:r w:rsidRPr="005A5DEC">
        <w:rPr>
          <w:noProof/>
        </w:rPr>
        <w:t>361.</w:t>
      </w:r>
      <w:r w:rsidRPr="005A5DEC">
        <w:rPr>
          <w:noProof/>
        </w:rPr>
        <w:tab/>
        <w:t xml:space="preserve">Hueper K, Parikh M, Prince MR, Schoenfeld C, Liu C, Bluemke DA, et al. Quantitative and Semi-quantitative Measures of Regional Pulmonary Parenchymal Perfusion by Magnetic Resonance Imaging and their Relationships to Global Lung Perfusion and Lung Diffusing Capacity – The MESA COPD Study. </w:t>
      </w:r>
      <w:r w:rsidRPr="005A5DEC">
        <w:rPr>
          <w:i/>
          <w:noProof/>
        </w:rPr>
        <w:t>Invest Radiol</w:t>
      </w:r>
      <w:r w:rsidRPr="005A5DEC">
        <w:rPr>
          <w:noProof/>
        </w:rPr>
        <w:t>. 2013;48(4):223-30.</w:t>
      </w:r>
    </w:p>
    <w:p w14:paraId="4E23F89B" w14:textId="77777777" w:rsidR="005A5DEC" w:rsidRPr="005A5DEC" w:rsidRDefault="005A5DEC" w:rsidP="005A5DEC">
      <w:pPr>
        <w:pStyle w:val="EndNoteBibliography"/>
        <w:spacing w:after="360"/>
        <w:rPr>
          <w:noProof/>
        </w:rPr>
      </w:pPr>
      <w:r w:rsidRPr="005A5DEC">
        <w:rPr>
          <w:noProof/>
        </w:rPr>
        <w:lastRenderedPageBreak/>
        <w:t>362.</w:t>
      </w:r>
      <w:r w:rsidRPr="005A5DEC">
        <w:rPr>
          <w:noProof/>
        </w:rPr>
        <w:tab/>
        <w:t xml:space="preserve">Ley S, Mereles D, Risse F, Grunig E, Ley-Zaporozhan J, Tecer Z, et al. Quantitative 3D pulmonary MR-perfusion in patients with pulmonary arterial hypertension: correlation with invasive pressure measurements. </w:t>
      </w:r>
      <w:r w:rsidRPr="005A5DEC">
        <w:rPr>
          <w:i/>
          <w:noProof/>
        </w:rPr>
        <w:t>European journal of radiology</w:t>
      </w:r>
      <w:r w:rsidRPr="005A5DEC">
        <w:rPr>
          <w:noProof/>
        </w:rPr>
        <w:t>. 2007;61(2):251-5.</w:t>
      </w:r>
    </w:p>
    <w:p w14:paraId="4261759D" w14:textId="77777777" w:rsidR="005A5DEC" w:rsidRPr="005A5DEC" w:rsidRDefault="005A5DEC" w:rsidP="005A5DEC">
      <w:pPr>
        <w:pStyle w:val="EndNoteBibliography"/>
        <w:spacing w:after="360"/>
        <w:rPr>
          <w:noProof/>
        </w:rPr>
      </w:pPr>
      <w:r w:rsidRPr="005A5DEC">
        <w:rPr>
          <w:noProof/>
        </w:rPr>
        <w:t>363.</w:t>
      </w:r>
      <w:r w:rsidRPr="005A5DEC">
        <w:rPr>
          <w:noProof/>
        </w:rPr>
        <w:tab/>
        <w:t xml:space="preserve">Ohno Y, Hatabu H, Murase K, Higashino T, Nogami M, Yoshikawa T, et al. Primary Pulmonary Hypertension: 3D Dynamic Perfusion MRI for Quantitative Analysis of Regional Pulmonary Perfusion. </w:t>
      </w:r>
      <w:r w:rsidRPr="005A5DEC">
        <w:rPr>
          <w:i/>
          <w:noProof/>
        </w:rPr>
        <w:t>American Journal of Roentgenology</w:t>
      </w:r>
      <w:r w:rsidRPr="005A5DEC">
        <w:rPr>
          <w:noProof/>
        </w:rPr>
        <w:t>. 2007;188(1):48-56.</w:t>
      </w:r>
    </w:p>
    <w:p w14:paraId="2842E53A" w14:textId="77777777" w:rsidR="005A5DEC" w:rsidRPr="005A5DEC" w:rsidRDefault="005A5DEC" w:rsidP="005A5DEC">
      <w:pPr>
        <w:pStyle w:val="EndNoteBibliography"/>
        <w:spacing w:after="360"/>
        <w:rPr>
          <w:noProof/>
        </w:rPr>
      </w:pPr>
      <w:r w:rsidRPr="005A5DEC">
        <w:rPr>
          <w:noProof/>
        </w:rPr>
        <w:t>364.</w:t>
      </w:r>
      <w:r w:rsidRPr="005A5DEC">
        <w:rPr>
          <w:noProof/>
        </w:rPr>
        <w:tab/>
        <w:t xml:space="preserve">Sergiacomi G, Bolacchi F, Cadioli M, Angeli M, Fucci F, Crusco S, et al. Combined Pulmonary Fibrosis and Emphysema: 3D Timeresolved MR Angiographic Evaluation of Pulmonary Arterial Mean Transit Time and Time to Peak Enhancement. </w:t>
      </w:r>
      <w:r w:rsidRPr="005A5DEC">
        <w:rPr>
          <w:i/>
          <w:noProof/>
        </w:rPr>
        <w:t>Radiology</w:t>
      </w:r>
      <w:r w:rsidRPr="005A5DEC">
        <w:rPr>
          <w:noProof/>
        </w:rPr>
        <w:t>. 2010;254(2):601-8.</w:t>
      </w:r>
    </w:p>
    <w:p w14:paraId="7BEFAC2D" w14:textId="77777777" w:rsidR="005A5DEC" w:rsidRPr="005A5DEC" w:rsidRDefault="005A5DEC" w:rsidP="005A5DEC">
      <w:pPr>
        <w:pStyle w:val="EndNoteBibliography"/>
        <w:spacing w:after="360"/>
        <w:rPr>
          <w:noProof/>
        </w:rPr>
      </w:pPr>
      <w:r w:rsidRPr="005A5DEC">
        <w:rPr>
          <w:noProof/>
        </w:rPr>
        <w:t>365.</w:t>
      </w:r>
      <w:r w:rsidRPr="005A5DEC">
        <w:rPr>
          <w:noProof/>
        </w:rPr>
        <w:tab/>
        <w:t xml:space="preserve">Mugler JP, Altes TA. Hyperpolarized (129)Xe MRI of the Human Lung. </w:t>
      </w:r>
      <w:r w:rsidRPr="005A5DEC">
        <w:rPr>
          <w:i/>
          <w:noProof/>
        </w:rPr>
        <w:t>Journal of Magnetic Resonance Imaging</w:t>
      </w:r>
      <w:r w:rsidRPr="005A5DEC">
        <w:rPr>
          <w:noProof/>
        </w:rPr>
        <w:t>. 2013;37(2):313-31.</w:t>
      </w:r>
    </w:p>
    <w:p w14:paraId="4F52F52A" w14:textId="77777777" w:rsidR="005A5DEC" w:rsidRPr="005A5DEC" w:rsidRDefault="005A5DEC" w:rsidP="005A5DEC">
      <w:pPr>
        <w:pStyle w:val="EndNoteBibliography"/>
        <w:spacing w:after="360"/>
        <w:rPr>
          <w:noProof/>
        </w:rPr>
      </w:pPr>
      <w:r w:rsidRPr="005A5DEC">
        <w:rPr>
          <w:noProof/>
        </w:rPr>
        <w:t>366.</w:t>
      </w:r>
      <w:r w:rsidRPr="005A5DEC">
        <w:rPr>
          <w:noProof/>
        </w:rPr>
        <w:tab/>
        <w:t xml:space="preserve">Stanojevic S, Graham BL, Cooper BG, Thompson BR, Carter KW, Francis RW, et al. Official ERS technical standards: Global Lung Function Initiative reference values for the carbon monoxide transfer factor for Caucasians. </w:t>
      </w:r>
      <w:r w:rsidRPr="005A5DEC">
        <w:rPr>
          <w:i/>
          <w:noProof/>
        </w:rPr>
        <w:t>The European respiratory journal</w:t>
      </w:r>
      <w:r w:rsidRPr="005A5DEC">
        <w:rPr>
          <w:noProof/>
        </w:rPr>
        <w:t>. 2017;50(3).</w:t>
      </w:r>
    </w:p>
    <w:p w14:paraId="1E29B4DB" w14:textId="1F66E3AC" w:rsidR="005A5DEC" w:rsidRPr="005A5DEC" w:rsidRDefault="005A5DEC" w:rsidP="005A5DEC">
      <w:pPr>
        <w:pStyle w:val="EndNoteBibliography"/>
        <w:spacing w:after="360"/>
        <w:rPr>
          <w:noProof/>
        </w:rPr>
      </w:pPr>
      <w:r w:rsidRPr="005A5DEC">
        <w:rPr>
          <w:noProof/>
        </w:rPr>
        <w:t>367.</w:t>
      </w:r>
      <w:r w:rsidRPr="005A5DEC">
        <w:rPr>
          <w:noProof/>
        </w:rPr>
        <w:tab/>
        <w:t xml:space="preserve">European Respiratory Society. </w:t>
      </w:r>
      <w:hyperlink r:id="rId214" w:history="1">
        <w:r w:rsidRPr="005A5DEC">
          <w:rPr>
            <w:rStyle w:val="Hyperlink"/>
            <w:noProof/>
          </w:rPr>
          <w:t>http://www.ers-education.org/guidelines/global-lung-function-initiative.aspx</w:t>
        </w:r>
      </w:hyperlink>
      <w:r w:rsidRPr="005A5DEC">
        <w:rPr>
          <w:noProof/>
        </w:rPr>
        <w:t xml:space="preserve"> [Website]. 2017 [</w:t>
      </w:r>
    </w:p>
    <w:p w14:paraId="1DE843D7" w14:textId="77777777" w:rsidR="005A5DEC" w:rsidRPr="005A5DEC" w:rsidRDefault="005A5DEC" w:rsidP="005A5DEC">
      <w:pPr>
        <w:pStyle w:val="EndNoteBibliography"/>
        <w:spacing w:after="360"/>
        <w:rPr>
          <w:noProof/>
        </w:rPr>
      </w:pPr>
      <w:r w:rsidRPr="005A5DEC">
        <w:rPr>
          <w:noProof/>
        </w:rPr>
        <w:t>368.</w:t>
      </w:r>
      <w:r w:rsidRPr="005A5DEC">
        <w:rPr>
          <w:noProof/>
        </w:rPr>
        <w:tab/>
        <w:t xml:space="preserve">Quanjer PH, Tammeling GJ, Cotes JE, Pedersen OF, Peslin R, Yernault JC. Lung volumes and forced ventilatory flows. Report Working Party Standardization of Lung Function Tests, European Community for Steel and Coal. Official Statement of the European Respiratory Society. </w:t>
      </w:r>
      <w:r w:rsidRPr="005A5DEC">
        <w:rPr>
          <w:i/>
          <w:noProof/>
        </w:rPr>
        <w:t>Eur Respir J Suppl</w:t>
      </w:r>
      <w:r w:rsidRPr="005A5DEC">
        <w:rPr>
          <w:noProof/>
        </w:rPr>
        <w:t>. 1993;16:5-40.</w:t>
      </w:r>
    </w:p>
    <w:p w14:paraId="6110A526" w14:textId="77777777" w:rsidR="005A5DEC" w:rsidRPr="005A5DEC" w:rsidRDefault="005A5DEC" w:rsidP="005A5DEC">
      <w:pPr>
        <w:pStyle w:val="EndNoteBibliography"/>
        <w:spacing w:after="360"/>
        <w:rPr>
          <w:noProof/>
        </w:rPr>
      </w:pPr>
      <w:r w:rsidRPr="005A5DEC">
        <w:rPr>
          <w:noProof/>
        </w:rPr>
        <w:t>369.</w:t>
      </w:r>
      <w:r w:rsidRPr="005A5DEC">
        <w:rPr>
          <w:noProof/>
        </w:rPr>
        <w:tab/>
        <w:t xml:space="preserve">Norquay G, Parnell SR, Xu X, Parra-Robles J, Wild JM. Optimized production of hyperpolarized 129Xe at 2 bars for in vivo lung magnetic resonance imaging. </w:t>
      </w:r>
      <w:r w:rsidRPr="005A5DEC">
        <w:rPr>
          <w:i/>
          <w:noProof/>
        </w:rPr>
        <w:t>Journal of Applied Physics</w:t>
      </w:r>
      <w:r w:rsidRPr="005A5DEC">
        <w:rPr>
          <w:noProof/>
        </w:rPr>
        <w:t>. 2013;113(4):044908.</w:t>
      </w:r>
    </w:p>
    <w:p w14:paraId="518DFC40" w14:textId="77777777" w:rsidR="005A5DEC" w:rsidRPr="005A5DEC" w:rsidRDefault="005A5DEC" w:rsidP="005A5DEC">
      <w:pPr>
        <w:pStyle w:val="EndNoteBibliography"/>
        <w:spacing w:after="360"/>
        <w:rPr>
          <w:noProof/>
        </w:rPr>
      </w:pPr>
      <w:r w:rsidRPr="005A5DEC">
        <w:rPr>
          <w:noProof/>
        </w:rPr>
        <w:t>370.</w:t>
      </w:r>
      <w:r w:rsidRPr="005A5DEC">
        <w:rPr>
          <w:noProof/>
        </w:rPr>
        <w:tab/>
        <w:t>Norquay G, Collier GC, Rao M, Maunder A, Rodgers O, Stewart NJ, et al., editors. Large-Scale Production of Highly-Polarized 129Xe. In: Proceedings of the ISMRM 25th annual meeting; 2017; Honolulu, Hawaii, USA.</w:t>
      </w:r>
    </w:p>
    <w:p w14:paraId="0DBE9AC7" w14:textId="77777777" w:rsidR="005A5DEC" w:rsidRPr="005A5DEC" w:rsidRDefault="005A5DEC" w:rsidP="005A5DEC">
      <w:pPr>
        <w:pStyle w:val="EndNoteBibliography"/>
        <w:spacing w:after="360"/>
        <w:rPr>
          <w:noProof/>
        </w:rPr>
      </w:pPr>
      <w:r w:rsidRPr="005A5DEC">
        <w:rPr>
          <w:noProof/>
        </w:rPr>
        <w:t>371.</w:t>
      </w:r>
      <w:r w:rsidRPr="005A5DEC">
        <w:rPr>
          <w:noProof/>
        </w:rPr>
        <w:tab/>
        <w:t xml:space="preserve">Driehuys B, Martinez-Jimenez S, Cleveland ZI, Metz GM, Beaver DM, Nouls JC, et al. Chronic obstructive pulmonary disease: safety and tolerability of hyperpolarized 129Xe MR imaging in healthy volunteers and patients. </w:t>
      </w:r>
      <w:r w:rsidRPr="005A5DEC">
        <w:rPr>
          <w:i/>
          <w:noProof/>
        </w:rPr>
        <w:t>Radiology</w:t>
      </w:r>
      <w:r w:rsidRPr="005A5DEC">
        <w:rPr>
          <w:noProof/>
        </w:rPr>
        <w:t>. 2012;262(1):279-89.</w:t>
      </w:r>
    </w:p>
    <w:p w14:paraId="13D85DA6" w14:textId="77777777" w:rsidR="005A5DEC" w:rsidRPr="005A5DEC" w:rsidRDefault="005A5DEC" w:rsidP="005A5DEC">
      <w:pPr>
        <w:pStyle w:val="EndNoteBibliography"/>
        <w:spacing w:after="360"/>
        <w:rPr>
          <w:noProof/>
        </w:rPr>
      </w:pPr>
      <w:r w:rsidRPr="005A5DEC">
        <w:rPr>
          <w:noProof/>
        </w:rPr>
        <w:t>372.</w:t>
      </w:r>
      <w:r w:rsidRPr="005A5DEC">
        <w:rPr>
          <w:noProof/>
        </w:rPr>
        <w:tab/>
        <w:t>American College of Radiology Committee on Drugs and Contrast Media. ACR Manual on Contrast Media. 2013;Version 9.</w:t>
      </w:r>
    </w:p>
    <w:p w14:paraId="2B2B9F68" w14:textId="77777777" w:rsidR="005A5DEC" w:rsidRPr="005A5DEC" w:rsidRDefault="005A5DEC" w:rsidP="005A5DEC">
      <w:pPr>
        <w:pStyle w:val="EndNoteBibliography"/>
        <w:spacing w:after="360"/>
        <w:rPr>
          <w:noProof/>
        </w:rPr>
      </w:pPr>
      <w:r w:rsidRPr="005A5DEC">
        <w:rPr>
          <w:noProof/>
        </w:rPr>
        <w:lastRenderedPageBreak/>
        <w:t>373.</w:t>
      </w:r>
      <w:r w:rsidRPr="005A5DEC">
        <w:rPr>
          <w:noProof/>
        </w:rPr>
        <w:tab/>
        <w:t xml:space="preserve">Agarwal R, Brunelli SM, Williams K, Mitchell MD, Feldman HI, Umscheid CA. Gadolinium-based contrast agents and nephrogenic systemic fibrosis: a systematic review and meta-analysis. </w:t>
      </w:r>
      <w:r w:rsidRPr="005A5DEC">
        <w:rPr>
          <w:i/>
          <w:noProof/>
        </w:rPr>
        <w:t>Nephrol Dial Transplant</w:t>
      </w:r>
      <w:r w:rsidRPr="005A5DEC">
        <w:rPr>
          <w:noProof/>
        </w:rPr>
        <w:t>. 2009;24(3):856-63.</w:t>
      </w:r>
    </w:p>
    <w:p w14:paraId="6798AF4D" w14:textId="77777777" w:rsidR="005A5DEC" w:rsidRPr="005A5DEC" w:rsidRDefault="005A5DEC" w:rsidP="005A5DEC">
      <w:pPr>
        <w:pStyle w:val="EndNoteBibliography"/>
        <w:spacing w:after="360"/>
        <w:rPr>
          <w:noProof/>
        </w:rPr>
      </w:pPr>
      <w:r w:rsidRPr="005A5DEC">
        <w:rPr>
          <w:noProof/>
        </w:rPr>
        <w:t>374.</w:t>
      </w:r>
      <w:r w:rsidRPr="005A5DEC">
        <w:rPr>
          <w:noProof/>
        </w:rPr>
        <w:tab/>
        <w:t xml:space="preserve">Burdon JG, Juniper EF, Killian KJ, Hargreave FE, Campbell EJ. The perception of breathlessness in asthma. </w:t>
      </w:r>
      <w:r w:rsidRPr="005A5DEC">
        <w:rPr>
          <w:i/>
          <w:noProof/>
        </w:rPr>
        <w:t>The American review of respiratory disease</w:t>
      </w:r>
      <w:r w:rsidRPr="005A5DEC">
        <w:rPr>
          <w:noProof/>
        </w:rPr>
        <w:t>. 1982;126(5):825-8.</w:t>
      </w:r>
    </w:p>
    <w:p w14:paraId="779B72DF" w14:textId="77777777" w:rsidR="005A5DEC" w:rsidRPr="005A5DEC" w:rsidRDefault="005A5DEC" w:rsidP="005A5DEC">
      <w:pPr>
        <w:pStyle w:val="EndNoteBibliography"/>
        <w:spacing w:after="360"/>
        <w:rPr>
          <w:noProof/>
        </w:rPr>
      </w:pPr>
      <w:r w:rsidRPr="005A5DEC">
        <w:rPr>
          <w:noProof/>
        </w:rPr>
        <w:t>375.</w:t>
      </w:r>
      <w:r w:rsidRPr="005A5DEC">
        <w:rPr>
          <w:noProof/>
        </w:rPr>
        <w:tab/>
        <w:t xml:space="preserve">Jacob J, Bartholmai B, Rajagopalan S. Automated quantitative CT versus visual CT scoring in idiopathic pulmonary fibrosis: validation against pulmonary function. </w:t>
      </w:r>
      <w:r w:rsidRPr="005A5DEC">
        <w:rPr>
          <w:i/>
          <w:noProof/>
        </w:rPr>
        <w:t>J Thorac Imaging</w:t>
      </w:r>
      <w:r w:rsidRPr="005A5DEC">
        <w:rPr>
          <w:noProof/>
        </w:rPr>
        <w:t>. 2016;31.</w:t>
      </w:r>
    </w:p>
    <w:p w14:paraId="26E0F23F" w14:textId="77777777" w:rsidR="005A5DEC" w:rsidRPr="005A5DEC" w:rsidRDefault="005A5DEC" w:rsidP="005A5DEC">
      <w:pPr>
        <w:pStyle w:val="EndNoteBibliography"/>
        <w:spacing w:after="360"/>
        <w:rPr>
          <w:noProof/>
        </w:rPr>
      </w:pPr>
      <w:r w:rsidRPr="005A5DEC">
        <w:rPr>
          <w:noProof/>
        </w:rPr>
        <w:t>376.</w:t>
      </w:r>
      <w:r w:rsidRPr="005A5DEC">
        <w:rPr>
          <w:noProof/>
        </w:rPr>
        <w:tab/>
        <w:t xml:space="preserve">Jacob J, Bartholmai BJ, Rajagopalan S, Kokosi M, Nair A, Karwoski R, et al. Mortality prediction in idiopathic pulmonary fibrosis: evaluation of computer-based CT analysis with conventional severity measures. </w:t>
      </w:r>
      <w:r w:rsidRPr="005A5DEC">
        <w:rPr>
          <w:i/>
          <w:noProof/>
        </w:rPr>
        <w:t>European Respiratory Journal</w:t>
      </w:r>
      <w:r w:rsidRPr="005A5DEC">
        <w:rPr>
          <w:noProof/>
        </w:rPr>
        <w:t>. 2017;49(1).</w:t>
      </w:r>
    </w:p>
    <w:p w14:paraId="64A82B6D" w14:textId="77777777" w:rsidR="005A5DEC" w:rsidRPr="005A5DEC" w:rsidRDefault="005A5DEC" w:rsidP="005A5DEC">
      <w:pPr>
        <w:pStyle w:val="EndNoteBibliography"/>
        <w:spacing w:after="360"/>
        <w:rPr>
          <w:noProof/>
        </w:rPr>
      </w:pPr>
      <w:r w:rsidRPr="005A5DEC">
        <w:rPr>
          <w:noProof/>
        </w:rPr>
        <w:t>377.</w:t>
      </w:r>
      <w:r w:rsidRPr="005A5DEC">
        <w:rPr>
          <w:noProof/>
        </w:rPr>
        <w:tab/>
        <w:t xml:space="preserve">Matsuoka S, Washko GR, Dransfield MT, Yamashiro T, San Jose Estepar R, Diaz A, et al. Quantitative CT measurement of cross-sectional area of small pulmonary vessel in COPD: correlations with emphysema and airflow limitation. </w:t>
      </w:r>
      <w:r w:rsidRPr="005A5DEC">
        <w:rPr>
          <w:i/>
          <w:noProof/>
        </w:rPr>
        <w:t>Academic radiology</w:t>
      </w:r>
      <w:r w:rsidRPr="005A5DEC">
        <w:rPr>
          <w:noProof/>
        </w:rPr>
        <w:t>. 2010;17(1):93-9.</w:t>
      </w:r>
    </w:p>
    <w:p w14:paraId="76569E6C" w14:textId="77777777" w:rsidR="005A5DEC" w:rsidRPr="005A5DEC" w:rsidRDefault="005A5DEC" w:rsidP="005A5DEC">
      <w:pPr>
        <w:pStyle w:val="EndNoteBibliography"/>
        <w:spacing w:after="360"/>
        <w:rPr>
          <w:noProof/>
        </w:rPr>
      </w:pPr>
      <w:r w:rsidRPr="005A5DEC">
        <w:rPr>
          <w:noProof/>
        </w:rPr>
        <w:t>378.</w:t>
      </w:r>
      <w:r w:rsidRPr="005A5DEC">
        <w:rPr>
          <w:noProof/>
        </w:rPr>
        <w:tab/>
        <w:t xml:space="preserve">Vainshelboim B, Oliveira J, Fox B, Kramer M. Effect of exercise pulmonary rehabilitation on long-term outcomes in idiopathic pulmonary fibrosis. </w:t>
      </w:r>
      <w:r w:rsidRPr="005A5DEC">
        <w:rPr>
          <w:i/>
          <w:noProof/>
        </w:rPr>
        <w:t>European Respiratory Journal</w:t>
      </w:r>
      <w:r w:rsidRPr="005A5DEC">
        <w:rPr>
          <w:noProof/>
        </w:rPr>
        <w:t>. 2014;44(Suppl 58).</w:t>
      </w:r>
    </w:p>
    <w:p w14:paraId="40A906C0" w14:textId="77777777" w:rsidR="005A5DEC" w:rsidRPr="005A5DEC" w:rsidRDefault="005A5DEC" w:rsidP="005A5DEC">
      <w:pPr>
        <w:pStyle w:val="EndNoteBibliography"/>
        <w:spacing w:after="360"/>
        <w:rPr>
          <w:noProof/>
        </w:rPr>
      </w:pPr>
      <w:r w:rsidRPr="005A5DEC">
        <w:rPr>
          <w:noProof/>
        </w:rPr>
        <w:t>379.</w:t>
      </w:r>
      <w:r w:rsidRPr="005A5DEC">
        <w:rPr>
          <w:noProof/>
        </w:rPr>
        <w:tab/>
        <w:t xml:space="preserve">Nolan CM, Delogu V, Maddocks M, Patel S, Barker RE, Jones SE, et al. Validity, responsiveness and minimum clinically important difference of the incremental shuttle walk in idiopathic pulmonary fibrosis: a prospective study. </w:t>
      </w:r>
      <w:r w:rsidRPr="005A5DEC">
        <w:rPr>
          <w:i/>
          <w:noProof/>
        </w:rPr>
        <w:t>Thorax</w:t>
      </w:r>
      <w:r w:rsidRPr="005A5DEC">
        <w:rPr>
          <w:noProof/>
        </w:rPr>
        <w:t>. 2017:[online ahead of print] doi: 10.1136/thoraxjnl-2017-210589.</w:t>
      </w:r>
    </w:p>
    <w:p w14:paraId="5667873A" w14:textId="77777777" w:rsidR="005A5DEC" w:rsidRPr="005A5DEC" w:rsidRDefault="005A5DEC" w:rsidP="005A5DEC">
      <w:pPr>
        <w:pStyle w:val="EndNoteBibliography"/>
        <w:spacing w:after="360"/>
        <w:rPr>
          <w:noProof/>
        </w:rPr>
      </w:pPr>
      <w:r w:rsidRPr="005A5DEC">
        <w:rPr>
          <w:noProof/>
        </w:rPr>
        <w:t>380.</w:t>
      </w:r>
      <w:r w:rsidRPr="005A5DEC">
        <w:rPr>
          <w:noProof/>
        </w:rPr>
        <w:tab/>
        <w:t xml:space="preserve">Hughes PJC, Horn FC, Collier GJ, Biancardi A, Marshall H, Wild JM. Spatial fuzzy c-means thresholding for semiautomated calculation of percentage lung ventilated volume from hyperpolarized gas and 1H MRI. </w:t>
      </w:r>
      <w:r w:rsidRPr="005A5DEC">
        <w:rPr>
          <w:i/>
          <w:noProof/>
        </w:rPr>
        <w:t>Journal of Magnetic Resonance Imaging</w:t>
      </w:r>
      <w:r w:rsidRPr="005A5DEC">
        <w:rPr>
          <w:noProof/>
        </w:rPr>
        <w:t>. 2017;ePub ahead of print. DOI:10.1002/jmri.25804.</w:t>
      </w:r>
    </w:p>
    <w:p w14:paraId="29EF53C2" w14:textId="77777777" w:rsidR="005A5DEC" w:rsidRPr="005A5DEC" w:rsidRDefault="005A5DEC" w:rsidP="005A5DEC">
      <w:pPr>
        <w:pStyle w:val="EndNoteBibliography"/>
        <w:spacing w:after="360"/>
        <w:rPr>
          <w:noProof/>
        </w:rPr>
      </w:pPr>
      <w:r w:rsidRPr="005A5DEC">
        <w:rPr>
          <w:noProof/>
        </w:rPr>
        <w:t>381.</w:t>
      </w:r>
      <w:r w:rsidRPr="005A5DEC">
        <w:rPr>
          <w:noProof/>
        </w:rPr>
        <w:tab/>
        <w:t xml:space="preserve">Chuang K-S, Tzeng H-L, Chen S, Wu J, Chen T-J. Fuzzy c-means clustering with spatial information for image segmentation. </w:t>
      </w:r>
      <w:r w:rsidRPr="005A5DEC">
        <w:rPr>
          <w:i/>
          <w:noProof/>
        </w:rPr>
        <w:t>Computerized Medical Imaging and Graphics</w:t>
      </w:r>
      <w:r w:rsidRPr="005A5DEC">
        <w:rPr>
          <w:noProof/>
        </w:rPr>
        <w:t>. 2006;30(1):9-15.</w:t>
      </w:r>
    </w:p>
    <w:p w14:paraId="0B3AE51C" w14:textId="77777777" w:rsidR="005A5DEC" w:rsidRPr="005A5DEC" w:rsidRDefault="005A5DEC" w:rsidP="005A5DEC">
      <w:pPr>
        <w:pStyle w:val="EndNoteBibliography"/>
        <w:spacing w:after="360"/>
        <w:rPr>
          <w:noProof/>
        </w:rPr>
      </w:pPr>
      <w:r w:rsidRPr="005A5DEC">
        <w:rPr>
          <w:noProof/>
        </w:rPr>
        <w:t>382.</w:t>
      </w:r>
      <w:r w:rsidRPr="005A5DEC">
        <w:rPr>
          <w:noProof/>
        </w:rPr>
        <w:tab/>
        <w:t xml:space="preserve">Li BN, Chui CK, Chang S, Ong SH. Integrating spatial fuzzy clustering with level set methods for automated medical image segmentation. </w:t>
      </w:r>
      <w:r w:rsidRPr="005A5DEC">
        <w:rPr>
          <w:i/>
          <w:noProof/>
        </w:rPr>
        <w:t>Comput Biol Med</w:t>
      </w:r>
      <w:r w:rsidRPr="005A5DEC">
        <w:rPr>
          <w:noProof/>
        </w:rPr>
        <w:t>. 2011;41(1):1-10.</w:t>
      </w:r>
    </w:p>
    <w:p w14:paraId="1CE4395D" w14:textId="77777777" w:rsidR="005A5DEC" w:rsidRPr="005A5DEC" w:rsidRDefault="005A5DEC" w:rsidP="005A5DEC">
      <w:pPr>
        <w:pStyle w:val="EndNoteBibliography"/>
        <w:spacing w:after="360"/>
        <w:rPr>
          <w:noProof/>
        </w:rPr>
      </w:pPr>
      <w:r w:rsidRPr="005A5DEC">
        <w:rPr>
          <w:noProof/>
        </w:rPr>
        <w:t>383.</w:t>
      </w:r>
      <w:r w:rsidRPr="005A5DEC">
        <w:rPr>
          <w:noProof/>
        </w:rPr>
        <w:tab/>
        <w:t xml:space="preserve">Horn FC, Tahir BA, Stewart NJ, Collier GJ, Norquay G, Leung G, et al. Lung ventilation volumetry with same-breath acquisition of hyperpolarized gas and proton MRI. </w:t>
      </w:r>
      <w:r w:rsidRPr="005A5DEC">
        <w:rPr>
          <w:i/>
          <w:noProof/>
        </w:rPr>
        <w:t>Nuclear Magnetic Resonance in Biomedicine</w:t>
      </w:r>
      <w:r w:rsidRPr="005A5DEC">
        <w:rPr>
          <w:noProof/>
        </w:rPr>
        <w:t>. 2014;27(12):1461-7.</w:t>
      </w:r>
    </w:p>
    <w:p w14:paraId="0AFB724B" w14:textId="77777777" w:rsidR="005A5DEC" w:rsidRPr="005A5DEC" w:rsidRDefault="005A5DEC" w:rsidP="005A5DEC">
      <w:pPr>
        <w:pStyle w:val="EndNoteBibliography"/>
        <w:spacing w:after="360"/>
        <w:rPr>
          <w:noProof/>
        </w:rPr>
      </w:pPr>
      <w:r w:rsidRPr="005A5DEC">
        <w:rPr>
          <w:noProof/>
        </w:rPr>
        <w:t>384.</w:t>
      </w:r>
      <w:r w:rsidRPr="005A5DEC">
        <w:rPr>
          <w:noProof/>
        </w:rPr>
        <w:tab/>
        <w:t xml:space="preserve">Svenningsen S, Kirby M, Starr D, Leary D, Wheatley A, Maksym GN, et al. Hyperpolarized (3) He and (129) Xe MRI: differences in asthma before bronchodilation. </w:t>
      </w:r>
      <w:r w:rsidRPr="005A5DEC">
        <w:rPr>
          <w:i/>
          <w:noProof/>
        </w:rPr>
        <w:t>Journal of Magnetic Resonance Imaging</w:t>
      </w:r>
      <w:r w:rsidRPr="005A5DEC">
        <w:rPr>
          <w:noProof/>
        </w:rPr>
        <w:t>. 2013;38(6):1521-30.</w:t>
      </w:r>
    </w:p>
    <w:p w14:paraId="528F8BAD" w14:textId="77777777" w:rsidR="005A5DEC" w:rsidRPr="005A5DEC" w:rsidRDefault="005A5DEC" w:rsidP="005A5DEC">
      <w:pPr>
        <w:pStyle w:val="EndNoteBibliography"/>
        <w:spacing w:after="360"/>
        <w:rPr>
          <w:noProof/>
        </w:rPr>
      </w:pPr>
      <w:r w:rsidRPr="005A5DEC">
        <w:rPr>
          <w:noProof/>
        </w:rPr>
        <w:lastRenderedPageBreak/>
        <w:t>385.</w:t>
      </w:r>
      <w:r w:rsidRPr="005A5DEC">
        <w:rPr>
          <w:noProof/>
        </w:rPr>
        <w:tab/>
        <w:t xml:space="preserve">Stewart NJ, Chan H-F, Hughes PJC, Horn FC, Norquay G, Rao M, et al. Comparison of 3He and 129Xe MRI for evaluation of lung microstructure and ventilation at 1.5T. </w:t>
      </w:r>
      <w:r w:rsidRPr="005A5DEC">
        <w:rPr>
          <w:i/>
          <w:noProof/>
        </w:rPr>
        <w:t>Journal of Magnetic Resonance Imaging</w:t>
      </w:r>
      <w:r w:rsidRPr="005A5DEC">
        <w:rPr>
          <w:noProof/>
        </w:rPr>
        <w:t>. 2018;48(3):632-42.</w:t>
      </w:r>
    </w:p>
    <w:p w14:paraId="5AB11CB3" w14:textId="77777777" w:rsidR="005A5DEC" w:rsidRPr="005A5DEC" w:rsidRDefault="005A5DEC" w:rsidP="005A5DEC">
      <w:pPr>
        <w:pStyle w:val="EndNoteBibliography"/>
        <w:spacing w:after="360"/>
        <w:rPr>
          <w:noProof/>
        </w:rPr>
      </w:pPr>
      <w:r w:rsidRPr="005A5DEC">
        <w:rPr>
          <w:noProof/>
        </w:rPr>
        <w:t>386.</w:t>
      </w:r>
      <w:r w:rsidRPr="005A5DEC">
        <w:rPr>
          <w:noProof/>
        </w:rPr>
        <w:tab/>
        <w:t xml:space="preserve">Kirby M, Svenningsen S, Owrangi A, Wheatley A, Farag A, Ouriadov A, et al. Hyperpolarized 3He and 129Xe MR imaging in healthy volunteers and patients with chronic obstructive pulmonary disease. </w:t>
      </w:r>
      <w:r w:rsidRPr="005A5DEC">
        <w:rPr>
          <w:i/>
          <w:noProof/>
        </w:rPr>
        <w:t>Radiology</w:t>
      </w:r>
      <w:r w:rsidRPr="005A5DEC">
        <w:rPr>
          <w:noProof/>
        </w:rPr>
        <w:t>. 2012;265(2):600-10.</w:t>
      </w:r>
    </w:p>
    <w:p w14:paraId="6D8DCF42" w14:textId="77777777" w:rsidR="005A5DEC" w:rsidRPr="005A5DEC" w:rsidRDefault="005A5DEC" w:rsidP="005A5DEC">
      <w:pPr>
        <w:pStyle w:val="EndNoteBibliography"/>
        <w:spacing w:after="360"/>
        <w:rPr>
          <w:noProof/>
        </w:rPr>
      </w:pPr>
      <w:r w:rsidRPr="005A5DEC">
        <w:rPr>
          <w:noProof/>
        </w:rPr>
        <w:t>387.</w:t>
      </w:r>
      <w:r w:rsidRPr="005A5DEC">
        <w:rPr>
          <w:noProof/>
        </w:rPr>
        <w:tab/>
        <w:t xml:space="preserve">Ratwani A, King C, Brown W, Shlobin O, Weir N, Nathan S. Tracheobronchial Tree Size as a Predictor of Disease Severity and Outcomes in Idiopathic Pulmonary Fibrosis. </w:t>
      </w:r>
      <w:r w:rsidRPr="005A5DEC">
        <w:rPr>
          <w:i/>
          <w:noProof/>
        </w:rPr>
        <w:t>Chest</w:t>
      </w:r>
      <w:r w:rsidRPr="005A5DEC">
        <w:rPr>
          <w:noProof/>
        </w:rPr>
        <w:t>. 2017;152(4, Supplement):A487.</w:t>
      </w:r>
    </w:p>
    <w:p w14:paraId="22871F47" w14:textId="77777777" w:rsidR="005A5DEC" w:rsidRPr="005A5DEC" w:rsidRDefault="005A5DEC" w:rsidP="005A5DEC">
      <w:pPr>
        <w:pStyle w:val="EndNoteBibliography"/>
        <w:spacing w:after="360"/>
        <w:rPr>
          <w:noProof/>
        </w:rPr>
      </w:pPr>
      <w:r w:rsidRPr="005A5DEC">
        <w:rPr>
          <w:noProof/>
        </w:rPr>
        <w:t>388.</w:t>
      </w:r>
      <w:r w:rsidRPr="005A5DEC">
        <w:rPr>
          <w:noProof/>
        </w:rPr>
        <w:tab/>
        <w:t xml:space="preserve">Piciucchi S, Tomassetti S, Ravaglia C, Gurioli C, Gurioli C, Dubini A, et al. From “traction bronchiectasis” to honeycombing in idiopathic pulmonary fibrosis: A spectrum of bronchiolar remodeling also in radiology? </w:t>
      </w:r>
      <w:r w:rsidRPr="005A5DEC">
        <w:rPr>
          <w:i/>
          <w:noProof/>
        </w:rPr>
        <w:t>BMC pulmonary medicine</w:t>
      </w:r>
      <w:r w:rsidRPr="005A5DEC">
        <w:rPr>
          <w:noProof/>
        </w:rPr>
        <w:t>. 2016;16(1):87.</w:t>
      </w:r>
    </w:p>
    <w:p w14:paraId="73E3E177" w14:textId="77777777" w:rsidR="005A5DEC" w:rsidRPr="005A5DEC" w:rsidRDefault="005A5DEC" w:rsidP="005A5DEC">
      <w:pPr>
        <w:pStyle w:val="EndNoteBibliography"/>
        <w:spacing w:after="360"/>
        <w:rPr>
          <w:noProof/>
        </w:rPr>
      </w:pPr>
      <w:r w:rsidRPr="005A5DEC">
        <w:rPr>
          <w:noProof/>
        </w:rPr>
        <w:t>389.</w:t>
      </w:r>
      <w:r w:rsidRPr="005A5DEC">
        <w:rPr>
          <w:noProof/>
        </w:rPr>
        <w:tab/>
        <w:t xml:space="preserve">Staats P, Kligerman S, Todd N, Tavora F, Xu L, Burke A. A comparative study of honeycombing on high resolution computed tomography with histologic lung remodeling in explants with usual interstitial pneumonia. </w:t>
      </w:r>
      <w:r w:rsidRPr="005A5DEC">
        <w:rPr>
          <w:i/>
          <w:noProof/>
        </w:rPr>
        <w:t>Pathol Res Pract</w:t>
      </w:r>
      <w:r w:rsidRPr="005A5DEC">
        <w:rPr>
          <w:noProof/>
        </w:rPr>
        <w:t>. 2015;211.</w:t>
      </w:r>
    </w:p>
    <w:p w14:paraId="64A99EC3" w14:textId="77777777" w:rsidR="005A5DEC" w:rsidRPr="005A5DEC" w:rsidRDefault="005A5DEC" w:rsidP="005A5DEC">
      <w:pPr>
        <w:pStyle w:val="EndNoteBibliography"/>
        <w:spacing w:after="360"/>
        <w:rPr>
          <w:noProof/>
        </w:rPr>
      </w:pPr>
      <w:r w:rsidRPr="005A5DEC">
        <w:rPr>
          <w:noProof/>
        </w:rPr>
        <w:t>390.</w:t>
      </w:r>
      <w:r w:rsidRPr="005A5DEC">
        <w:rPr>
          <w:noProof/>
        </w:rPr>
        <w:tab/>
        <w:t xml:space="preserve">Edey AJ, Devaraj AA, Barker RP, Nicholson AG, Wells AU, Hansell DM. Fibrotic idiopathic interstitial pneumonias: HRCT findings that predict mortality. </w:t>
      </w:r>
      <w:r w:rsidRPr="005A5DEC">
        <w:rPr>
          <w:i/>
          <w:noProof/>
        </w:rPr>
        <w:t>European radiology</w:t>
      </w:r>
      <w:r w:rsidRPr="005A5DEC">
        <w:rPr>
          <w:noProof/>
        </w:rPr>
        <w:t>. 2011;21(8):1586-93.</w:t>
      </w:r>
    </w:p>
    <w:p w14:paraId="31E49BD9" w14:textId="77777777" w:rsidR="005A5DEC" w:rsidRPr="005A5DEC" w:rsidRDefault="005A5DEC" w:rsidP="005A5DEC">
      <w:pPr>
        <w:pStyle w:val="EndNoteBibliography"/>
        <w:spacing w:after="360"/>
        <w:rPr>
          <w:noProof/>
        </w:rPr>
      </w:pPr>
      <w:r w:rsidRPr="005A5DEC">
        <w:rPr>
          <w:noProof/>
        </w:rPr>
        <w:t>391.</w:t>
      </w:r>
      <w:r w:rsidRPr="005A5DEC">
        <w:rPr>
          <w:noProof/>
        </w:rPr>
        <w:tab/>
        <w:t xml:space="preserve">Halaweish AF, Hoffman EA, Thedens DR, Fuld MK, Sieren JP, van Beek EJR. Effect of Lung Inflation Level on Hyperpolarized (3)He Apparent Diffusion Coefficient Measurements in Never-Smokers. </w:t>
      </w:r>
      <w:r w:rsidRPr="005A5DEC">
        <w:rPr>
          <w:i/>
          <w:noProof/>
        </w:rPr>
        <w:t>Radiology</w:t>
      </w:r>
      <w:r w:rsidRPr="005A5DEC">
        <w:rPr>
          <w:noProof/>
        </w:rPr>
        <w:t>. 2013;268(2):572-80.</w:t>
      </w:r>
    </w:p>
    <w:p w14:paraId="3674A997" w14:textId="77777777" w:rsidR="005A5DEC" w:rsidRPr="005A5DEC" w:rsidRDefault="005A5DEC" w:rsidP="005A5DEC">
      <w:pPr>
        <w:pStyle w:val="EndNoteBibliography"/>
        <w:spacing w:after="360"/>
        <w:rPr>
          <w:noProof/>
        </w:rPr>
      </w:pPr>
      <w:r w:rsidRPr="005A5DEC">
        <w:rPr>
          <w:noProof/>
        </w:rPr>
        <w:t>392.</w:t>
      </w:r>
      <w:r w:rsidRPr="005A5DEC">
        <w:rPr>
          <w:noProof/>
        </w:rPr>
        <w:tab/>
        <w:t>Hughes P, Smith L, Horn F, Biancardi A, Stewart N, Norquay G, et al., editors. Assessment of lung inflation state on the repeatability of hyperpolarized gas ventilation MRI. International Society of Magnetic Resonance in Medicine 25th Annual Meeting; 2017; Hawaii.</w:t>
      </w:r>
    </w:p>
    <w:p w14:paraId="3519FA9D" w14:textId="77777777" w:rsidR="005A5DEC" w:rsidRPr="005A5DEC" w:rsidRDefault="005A5DEC" w:rsidP="005A5DEC">
      <w:pPr>
        <w:pStyle w:val="EndNoteBibliography"/>
        <w:spacing w:after="360"/>
        <w:rPr>
          <w:noProof/>
        </w:rPr>
      </w:pPr>
      <w:r w:rsidRPr="005A5DEC">
        <w:rPr>
          <w:noProof/>
        </w:rPr>
        <w:t>393.</w:t>
      </w:r>
      <w:r w:rsidRPr="005A5DEC">
        <w:rPr>
          <w:noProof/>
        </w:rPr>
        <w:tab/>
        <w:t xml:space="preserve">Pike D, Kirby M, Guo F, McCormack DG, Parraga G. Ventilation Heterogeneity in Ex-smokers without Airflow Limitation. </w:t>
      </w:r>
      <w:r w:rsidRPr="005A5DEC">
        <w:rPr>
          <w:i/>
          <w:noProof/>
        </w:rPr>
        <w:t>Academic radiology</w:t>
      </w:r>
      <w:r w:rsidRPr="005A5DEC">
        <w:rPr>
          <w:noProof/>
        </w:rPr>
        <w:t>. 2015;22(8):1068-78.</w:t>
      </w:r>
    </w:p>
    <w:p w14:paraId="3AB14C35" w14:textId="77777777" w:rsidR="005A5DEC" w:rsidRPr="005A5DEC" w:rsidRDefault="005A5DEC" w:rsidP="005A5DEC">
      <w:pPr>
        <w:pStyle w:val="EndNoteBibliography"/>
        <w:spacing w:after="360"/>
        <w:rPr>
          <w:noProof/>
        </w:rPr>
      </w:pPr>
      <w:r w:rsidRPr="005A5DEC">
        <w:rPr>
          <w:noProof/>
        </w:rPr>
        <w:t>394.</w:t>
      </w:r>
      <w:r w:rsidRPr="005A5DEC">
        <w:rPr>
          <w:noProof/>
        </w:rPr>
        <w:tab/>
        <w:t xml:space="preserve">Sheikh K, Paulin GA, Svenningsen S, Kirby M, Paterson NA, McCormack DG, et al. Pulmonary ventilation defects in older never-smokers. </w:t>
      </w:r>
      <w:r w:rsidRPr="005A5DEC">
        <w:rPr>
          <w:i/>
          <w:noProof/>
        </w:rPr>
        <w:t>Journal of applied physiology</w:t>
      </w:r>
      <w:r w:rsidRPr="005A5DEC">
        <w:rPr>
          <w:noProof/>
        </w:rPr>
        <w:t>. 2014;117(3):297-306.</w:t>
      </w:r>
    </w:p>
    <w:p w14:paraId="0FDB9503" w14:textId="77777777" w:rsidR="005A5DEC" w:rsidRPr="005A5DEC" w:rsidRDefault="005A5DEC" w:rsidP="005A5DEC">
      <w:pPr>
        <w:pStyle w:val="EndNoteBibliography"/>
        <w:spacing w:after="360"/>
        <w:rPr>
          <w:noProof/>
        </w:rPr>
      </w:pPr>
      <w:r w:rsidRPr="005A5DEC">
        <w:rPr>
          <w:noProof/>
        </w:rPr>
        <w:t>395.</w:t>
      </w:r>
      <w:r w:rsidRPr="005A5DEC">
        <w:rPr>
          <w:noProof/>
        </w:rPr>
        <w:tab/>
        <w:t>Robertson SH, Wang JM, Rackley CR, McAdams HP, Driehuys B, editors. Differentiating Early Stage and Later Stage IPF Using Hyperpolarized 129Xe Ventilation MRI. American Thoracic Society International Conference; 2016; San Francisco.</w:t>
      </w:r>
    </w:p>
    <w:p w14:paraId="789D154F" w14:textId="77777777" w:rsidR="005A5DEC" w:rsidRPr="005A5DEC" w:rsidRDefault="005A5DEC" w:rsidP="005A5DEC">
      <w:pPr>
        <w:pStyle w:val="EndNoteBibliography"/>
        <w:spacing w:after="360"/>
        <w:rPr>
          <w:noProof/>
        </w:rPr>
      </w:pPr>
      <w:r w:rsidRPr="005A5DEC">
        <w:rPr>
          <w:noProof/>
        </w:rPr>
        <w:lastRenderedPageBreak/>
        <w:t>396.</w:t>
      </w:r>
      <w:r w:rsidRPr="005A5DEC">
        <w:rPr>
          <w:noProof/>
        </w:rPr>
        <w:tab/>
        <w:t>Nyilas S, Schreder T, Geiser TK, Latzin P, Funke-Chambour M, editors. Nitrogen multiple breath washout indices as potentially prognostic markers in IPF. Proc from European Respiratory Society Congress; 2017; Milan.</w:t>
      </w:r>
    </w:p>
    <w:p w14:paraId="0F117ACB" w14:textId="77777777" w:rsidR="005A5DEC" w:rsidRPr="005A5DEC" w:rsidRDefault="005A5DEC" w:rsidP="005A5DEC">
      <w:pPr>
        <w:pStyle w:val="EndNoteBibliography"/>
        <w:spacing w:after="360"/>
        <w:rPr>
          <w:noProof/>
        </w:rPr>
      </w:pPr>
      <w:r w:rsidRPr="005A5DEC">
        <w:rPr>
          <w:noProof/>
        </w:rPr>
        <w:t>397.</w:t>
      </w:r>
      <w:r w:rsidRPr="005A5DEC">
        <w:rPr>
          <w:noProof/>
        </w:rPr>
        <w:tab/>
        <w:t xml:space="preserve">Kirby M, Svenningsen S, Kanhere N, Owrangi A, Wheatley A, Coxson HO, et al. Pulmonary ventilation visualized using hyperpolarized helium-3 and xenon-129 magnetic resonance imaging: differences in COPD and relationship to emphysema. </w:t>
      </w:r>
      <w:r w:rsidRPr="005A5DEC">
        <w:rPr>
          <w:i/>
          <w:noProof/>
        </w:rPr>
        <w:t>J Appl Physiol</w:t>
      </w:r>
      <w:r w:rsidRPr="005A5DEC">
        <w:rPr>
          <w:noProof/>
        </w:rPr>
        <w:t>. 2013;114(6):707-15.</w:t>
      </w:r>
    </w:p>
    <w:p w14:paraId="73EA705F" w14:textId="77777777" w:rsidR="005A5DEC" w:rsidRPr="005A5DEC" w:rsidRDefault="005A5DEC" w:rsidP="005A5DEC">
      <w:pPr>
        <w:pStyle w:val="EndNoteBibliography"/>
        <w:spacing w:after="360"/>
        <w:rPr>
          <w:noProof/>
        </w:rPr>
      </w:pPr>
      <w:r w:rsidRPr="005A5DEC">
        <w:rPr>
          <w:noProof/>
        </w:rPr>
        <w:t>398.</w:t>
      </w:r>
      <w:r w:rsidRPr="005A5DEC">
        <w:rPr>
          <w:noProof/>
        </w:rPr>
        <w:tab/>
        <w:t xml:space="preserve">Cottin V. The impact of emphysema in pulmonary fibrosis. </w:t>
      </w:r>
      <w:r w:rsidRPr="005A5DEC">
        <w:rPr>
          <w:i/>
          <w:noProof/>
        </w:rPr>
        <w:t>European Respiratory Review</w:t>
      </w:r>
      <w:r w:rsidRPr="005A5DEC">
        <w:rPr>
          <w:noProof/>
        </w:rPr>
        <w:t>. 2013;22(128):153-7.</w:t>
      </w:r>
    </w:p>
    <w:p w14:paraId="263B5FB7" w14:textId="77777777" w:rsidR="005A5DEC" w:rsidRPr="005A5DEC" w:rsidRDefault="005A5DEC" w:rsidP="005A5DEC">
      <w:pPr>
        <w:pStyle w:val="EndNoteBibliography"/>
        <w:spacing w:after="360"/>
        <w:rPr>
          <w:noProof/>
        </w:rPr>
      </w:pPr>
      <w:r w:rsidRPr="005A5DEC">
        <w:rPr>
          <w:noProof/>
        </w:rPr>
        <w:t>399.</w:t>
      </w:r>
      <w:r w:rsidRPr="005A5DEC">
        <w:rPr>
          <w:noProof/>
        </w:rPr>
        <w:tab/>
        <w:t xml:space="preserve">Chan H-F, Stewart NJ, Parra-Robles J, Collier GJ, Wild JM. Whole lung morphometry with 3D multiple b-value hyperpolarized gas MRI and compressed sensing. </w:t>
      </w:r>
      <w:r w:rsidRPr="005A5DEC">
        <w:rPr>
          <w:i/>
          <w:noProof/>
        </w:rPr>
        <w:t>Magnetic Resonance in Medicine</w:t>
      </w:r>
      <w:r w:rsidRPr="005A5DEC">
        <w:rPr>
          <w:noProof/>
        </w:rPr>
        <w:t>. 2016:doi:10.1002/mrm.26279.</w:t>
      </w:r>
    </w:p>
    <w:p w14:paraId="4EA4043C" w14:textId="77777777" w:rsidR="005A5DEC" w:rsidRPr="005A5DEC" w:rsidRDefault="005A5DEC" w:rsidP="005A5DEC">
      <w:pPr>
        <w:pStyle w:val="EndNoteBibliography"/>
        <w:spacing w:after="360"/>
        <w:rPr>
          <w:rFonts w:hint="eastAsia"/>
          <w:noProof/>
        </w:rPr>
      </w:pPr>
      <w:r w:rsidRPr="005A5DEC">
        <w:rPr>
          <w:noProof/>
        </w:rPr>
        <w:t>400.</w:t>
      </w:r>
      <w:r w:rsidRPr="005A5DEC">
        <w:rPr>
          <w:noProof/>
        </w:rPr>
        <w:tab/>
        <w:t>Chan HF, Stewart NJ, Norq</w:t>
      </w:r>
      <w:r w:rsidRPr="005A5DEC">
        <w:rPr>
          <w:rFonts w:hint="eastAsia"/>
          <w:noProof/>
        </w:rPr>
        <w:t>uay G, Collier GJ, Wild JM. 3D diffusion</w:t>
      </w:r>
      <w:r w:rsidRPr="005A5DEC">
        <w:rPr>
          <w:rFonts w:hint="eastAsia"/>
          <w:noProof/>
        </w:rPr>
        <w:t>‐</w:t>
      </w:r>
      <w:r w:rsidRPr="005A5DEC">
        <w:rPr>
          <w:rFonts w:hint="eastAsia"/>
          <w:noProof/>
        </w:rPr>
        <w:t xml:space="preserve">weighted 129Xe MRI for whole lung morphometry. </w:t>
      </w:r>
      <w:r w:rsidRPr="005A5DEC">
        <w:rPr>
          <w:rFonts w:hint="eastAsia"/>
          <w:i/>
          <w:noProof/>
        </w:rPr>
        <w:t>Magnetic Resonance in Medicine</w:t>
      </w:r>
      <w:r w:rsidRPr="005A5DEC">
        <w:rPr>
          <w:rFonts w:hint="eastAsia"/>
          <w:noProof/>
        </w:rPr>
        <w:t>. 2018;79(6):2986-95.</w:t>
      </w:r>
    </w:p>
    <w:p w14:paraId="2EB705BA" w14:textId="77777777" w:rsidR="005A5DEC" w:rsidRPr="005A5DEC" w:rsidRDefault="005A5DEC" w:rsidP="005A5DEC">
      <w:pPr>
        <w:pStyle w:val="EndNoteBibliography"/>
        <w:spacing w:after="360"/>
        <w:rPr>
          <w:noProof/>
        </w:rPr>
      </w:pPr>
      <w:r w:rsidRPr="005A5DEC">
        <w:rPr>
          <w:noProof/>
        </w:rPr>
        <w:t>401.</w:t>
      </w:r>
      <w:r w:rsidRPr="005A5DEC">
        <w:rPr>
          <w:noProof/>
        </w:rPr>
        <w:tab/>
        <w:t xml:space="preserve">Chan HF, Stewart NJ, Parra-Robles J, Collier GJ, Wild JM. Whole lung morphometry with 3D multiple b-value hyperpolarized gas MRI and compressed sensing. </w:t>
      </w:r>
      <w:r w:rsidRPr="005A5DEC">
        <w:rPr>
          <w:i/>
          <w:noProof/>
        </w:rPr>
        <w:t>Magnetic Resonance in Medicine</w:t>
      </w:r>
      <w:r w:rsidRPr="005A5DEC">
        <w:rPr>
          <w:noProof/>
        </w:rPr>
        <w:t>. 2017;77(5):1916-25.</w:t>
      </w:r>
    </w:p>
    <w:p w14:paraId="7FD30ACC" w14:textId="77777777" w:rsidR="005A5DEC" w:rsidRPr="005A5DEC" w:rsidRDefault="005A5DEC" w:rsidP="005A5DEC">
      <w:pPr>
        <w:pStyle w:val="EndNoteBibliography"/>
        <w:spacing w:after="360"/>
        <w:rPr>
          <w:noProof/>
        </w:rPr>
      </w:pPr>
      <w:r w:rsidRPr="005A5DEC">
        <w:rPr>
          <w:noProof/>
        </w:rPr>
        <w:t>402.</w:t>
      </w:r>
      <w:r w:rsidRPr="005A5DEC">
        <w:rPr>
          <w:noProof/>
        </w:rPr>
        <w:tab/>
        <w:t xml:space="preserve">Kaushik SS, Cleveland ZI, Cofer GP, Metz G, Beaver D, Nouls J, et al. Diffusion-weighted hyperpolarized 129Xe MRI in healthy volunteers and subjects with chronic obstructive pulmonary disease. </w:t>
      </w:r>
      <w:r w:rsidRPr="005A5DEC">
        <w:rPr>
          <w:i/>
          <w:noProof/>
        </w:rPr>
        <w:t>Magnetic resonance in medicine : official journal of the Society of Magnetic Resonance in Medicine / Society of Magnetic Resonance in Medicine</w:t>
      </w:r>
      <w:r w:rsidRPr="005A5DEC">
        <w:rPr>
          <w:noProof/>
        </w:rPr>
        <w:t>. 2011;65(4):1154-65.</w:t>
      </w:r>
    </w:p>
    <w:p w14:paraId="2858028A" w14:textId="77777777" w:rsidR="005A5DEC" w:rsidRPr="005A5DEC" w:rsidRDefault="005A5DEC" w:rsidP="005A5DEC">
      <w:pPr>
        <w:pStyle w:val="EndNoteBibliography"/>
        <w:spacing w:after="360"/>
        <w:rPr>
          <w:noProof/>
        </w:rPr>
      </w:pPr>
      <w:r w:rsidRPr="005A5DEC">
        <w:rPr>
          <w:noProof/>
        </w:rPr>
        <w:t>403.</w:t>
      </w:r>
      <w:r w:rsidRPr="005A5DEC">
        <w:rPr>
          <w:noProof/>
        </w:rPr>
        <w:tab/>
        <w:t xml:space="preserve">Yablonskiy DA, Sukstanskii AL, Leawoods JC, Gierada DS, Bretthorst GL, Lefrak SS, et al. Quantitative in vivo assessment of lung microstructure at the alveolar level with hyperpolarized 3He diffusion MRI. </w:t>
      </w:r>
      <w:r w:rsidRPr="005A5DEC">
        <w:rPr>
          <w:i/>
          <w:noProof/>
        </w:rPr>
        <w:t>Proceedings of the National Academy of Sciences of the United States of America</w:t>
      </w:r>
      <w:r w:rsidRPr="005A5DEC">
        <w:rPr>
          <w:noProof/>
        </w:rPr>
        <w:t>. 2002;99(5):3111-6.</w:t>
      </w:r>
    </w:p>
    <w:p w14:paraId="121B005E" w14:textId="77777777" w:rsidR="005A5DEC" w:rsidRPr="005A5DEC" w:rsidRDefault="005A5DEC" w:rsidP="005A5DEC">
      <w:pPr>
        <w:pStyle w:val="EndNoteBibliography"/>
        <w:spacing w:after="360"/>
        <w:rPr>
          <w:rFonts w:hint="eastAsia"/>
          <w:noProof/>
        </w:rPr>
      </w:pPr>
      <w:r w:rsidRPr="005A5DEC">
        <w:rPr>
          <w:rFonts w:hint="eastAsia"/>
          <w:noProof/>
        </w:rPr>
        <w:t>404.</w:t>
      </w:r>
      <w:r w:rsidRPr="005A5DEC">
        <w:rPr>
          <w:rFonts w:hint="eastAsia"/>
          <w:noProof/>
        </w:rPr>
        <w:tab/>
        <w:t>Fichele S, Paley MNJ, Woodhouse N, Griffiths PD, Beek EJRv, Wild JM. Finite</w:t>
      </w:r>
      <w:r w:rsidRPr="005A5DEC">
        <w:rPr>
          <w:rFonts w:hint="eastAsia"/>
          <w:noProof/>
        </w:rPr>
        <w:t>‐</w:t>
      </w:r>
      <w:r w:rsidRPr="005A5DEC">
        <w:rPr>
          <w:rFonts w:hint="eastAsia"/>
          <w:noProof/>
        </w:rPr>
        <w:t xml:space="preserve">difference simulations of 3He diffusion in 3D alveolar ducts: Comparison with the </w:t>
      </w:r>
      <w:r w:rsidRPr="005A5DEC">
        <w:rPr>
          <w:rFonts w:hint="eastAsia"/>
          <w:noProof/>
        </w:rPr>
        <w:t>“</w:t>
      </w:r>
      <w:r w:rsidRPr="005A5DEC">
        <w:rPr>
          <w:rFonts w:hint="eastAsia"/>
          <w:noProof/>
        </w:rPr>
        <w:t>cylinder model</w:t>
      </w:r>
      <w:r w:rsidRPr="005A5DEC">
        <w:rPr>
          <w:rFonts w:hint="eastAsia"/>
          <w:noProof/>
        </w:rPr>
        <w:t>”</w:t>
      </w:r>
      <w:r w:rsidRPr="005A5DEC">
        <w:rPr>
          <w:rFonts w:hint="eastAsia"/>
          <w:noProof/>
        </w:rPr>
        <w:t xml:space="preserve">. </w:t>
      </w:r>
      <w:r w:rsidRPr="005A5DEC">
        <w:rPr>
          <w:rFonts w:hint="eastAsia"/>
          <w:i/>
          <w:noProof/>
        </w:rPr>
        <w:t>Magnetic Resonance in Medicine</w:t>
      </w:r>
      <w:r w:rsidRPr="005A5DEC">
        <w:rPr>
          <w:rFonts w:hint="eastAsia"/>
          <w:noProof/>
        </w:rPr>
        <w:t>. 2004;52(4):917-20.</w:t>
      </w:r>
    </w:p>
    <w:p w14:paraId="47832427" w14:textId="77777777" w:rsidR="005A5DEC" w:rsidRPr="005A5DEC" w:rsidRDefault="005A5DEC" w:rsidP="005A5DEC">
      <w:pPr>
        <w:pStyle w:val="EndNoteBibliography"/>
        <w:spacing w:after="360"/>
        <w:rPr>
          <w:noProof/>
        </w:rPr>
      </w:pPr>
      <w:r w:rsidRPr="005A5DEC">
        <w:rPr>
          <w:noProof/>
        </w:rPr>
        <w:t>405.</w:t>
      </w:r>
      <w:r w:rsidRPr="005A5DEC">
        <w:rPr>
          <w:noProof/>
        </w:rPr>
        <w:tab/>
        <w:t xml:space="preserve">Parra-Robles J, Wild JM. The influence of lung airways branching structure and diffusion time on measurements and models of short-range 3He gas MR diffusion. </w:t>
      </w:r>
      <w:r w:rsidRPr="005A5DEC">
        <w:rPr>
          <w:i/>
          <w:noProof/>
        </w:rPr>
        <w:t>J Magn Reson</w:t>
      </w:r>
      <w:r w:rsidRPr="005A5DEC">
        <w:rPr>
          <w:noProof/>
        </w:rPr>
        <w:t>. 2012;225:102-13.</w:t>
      </w:r>
    </w:p>
    <w:p w14:paraId="4272D498" w14:textId="77777777" w:rsidR="005A5DEC" w:rsidRPr="005A5DEC" w:rsidRDefault="005A5DEC" w:rsidP="005A5DEC">
      <w:pPr>
        <w:pStyle w:val="EndNoteBibliography"/>
        <w:spacing w:after="360"/>
        <w:rPr>
          <w:noProof/>
        </w:rPr>
      </w:pPr>
      <w:r w:rsidRPr="005A5DEC">
        <w:rPr>
          <w:noProof/>
        </w:rPr>
        <w:t>406.</w:t>
      </w:r>
      <w:r w:rsidRPr="005A5DEC">
        <w:rPr>
          <w:noProof/>
        </w:rPr>
        <w:tab/>
        <w:t xml:space="preserve">Parra-Robles J, Ajraoui S, Deppe MH, Parnell SR, Wild JM. Experimental investigation and numerical simulation of 3He gas diffusion in simple geometries: implications for analytical models of 3He MR lung morphometry. </w:t>
      </w:r>
      <w:r w:rsidRPr="005A5DEC">
        <w:rPr>
          <w:i/>
          <w:noProof/>
        </w:rPr>
        <w:t>J Magn Reson</w:t>
      </w:r>
      <w:r w:rsidRPr="005A5DEC">
        <w:rPr>
          <w:noProof/>
        </w:rPr>
        <w:t>. 2010;204(2):228-38.</w:t>
      </w:r>
    </w:p>
    <w:p w14:paraId="727F5A62" w14:textId="77777777" w:rsidR="005A5DEC" w:rsidRPr="005A5DEC" w:rsidRDefault="005A5DEC" w:rsidP="005A5DEC">
      <w:pPr>
        <w:pStyle w:val="EndNoteBibliography"/>
        <w:spacing w:after="360"/>
        <w:rPr>
          <w:noProof/>
        </w:rPr>
      </w:pPr>
      <w:r w:rsidRPr="005A5DEC">
        <w:rPr>
          <w:noProof/>
        </w:rPr>
        <w:lastRenderedPageBreak/>
        <w:t>407.</w:t>
      </w:r>
      <w:r w:rsidRPr="005A5DEC">
        <w:rPr>
          <w:noProof/>
        </w:rPr>
        <w:tab/>
        <w:t xml:space="preserve">Sukstanskii AL, Yablonskiy DA. In vivo Lung Morphometry with Hyperpolarized (3)He Diffusion MRI. Theoretical Background. </w:t>
      </w:r>
      <w:r w:rsidRPr="005A5DEC">
        <w:rPr>
          <w:i/>
          <w:noProof/>
        </w:rPr>
        <w:t>Journal of magnetic resonance (San Diego, Calif : 1997)</w:t>
      </w:r>
      <w:r w:rsidRPr="005A5DEC">
        <w:rPr>
          <w:noProof/>
        </w:rPr>
        <w:t>. 2008;190(2):200-10.</w:t>
      </w:r>
    </w:p>
    <w:p w14:paraId="63DED91D" w14:textId="77777777" w:rsidR="005A5DEC" w:rsidRPr="005A5DEC" w:rsidRDefault="005A5DEC" w:rsidP="005A5DEC">
      <w:pPr>
        <w:pStyle w:val="EndNoteBibliography"/>
        <w:spacing w:after="360"/>
        <w:rPr>
          <w:noProof/>
        </w:rPr>
      </w:pPr>
      <w:r w:rsidRPr="005A5DEC">
        <w:rPr>
          <w:noProof/>
        </w:rPr>
        <w:t>408.</w:t>
      </w:r>
      <w:r w:rsidRPr="005A5DEC">
        <w:rPr>
          <w:noProof/>
        </w:rPr>
        <w:tab/>
        <w:t xml:space="preserve">Shanbhag DD, Altes TA, Miller GW, Mata JF, Knight-Scott J. q-Space analysis of lung morphometry in vivo with hyperpolarized 3He spectroscopy. </w:t>
      </w:r>
      <w:r w:rsidRPr="005A5DEC">
        <w:rPr>
          <w:i/>
          <w:noProof/>
        </w:rPr>
        <w:t>Journal of magnetic resonance imaging : JMRI</w:t>
      </w:r>
      <w:r w:rsidRPr="005A5DEC">
        <w:rPr>
          <w:noProof/>
        </w:rPr>
        <w:t>. 2006;24(1):84-94.</w:t>
      </w:r>
    </w:p>
    <w:p w14:paraId="54D700D7" w14:textId="77777777" w:rsidR="005A5DEC" w:rsidRPr="005A5DEC" w:rsidRDefault="005A5DEC" w:rsidP="005A5DEC">
      <w:pPr>
        <w:pStyle w:val="EndNoteBibliography"/>
        <w:spacing w:after="360"/>
        <w:rPr>
          <w:noProof/>
        </w:rPr>
      </w:pPr>
      <w:r w:rsidRPr="005A5DEC">
        <w:rPr>
          <w:noProof/>
        </w:rPr>
        <w:t>409.</w:t>
      </w:r>
      <w:r w:rsidRPr="005A5DEC">
        <w:rPr>
          <w:noProof/>
        </w:rPr>
        <w:tab/>
        <w:t xml:space="preserve">Sukstanskii AL, Yablonskiy DA. Lung morphometry with hyperpolarized 129Xe: Theoretical background. </w:t>
      </w:r>
      <w:r w:rsidRPr="005A5DEC">
        <w:rPr>
          <w:i/>
          <w:noProof/>
        </w:rPr>
        <w:t>Magnetic Resonance in Medicine</w:t>
      </w:r>
      <w:r w:rsidRPr="005A5DEC">
        <w:rPr>
          <w:noProof/>
        </w:rPr>
        <w:t>. 2012;67(3):856-66.</w:t>
      </w:r>
    </w:p>
    <w:p w14:paraId="79058A61" w14:textId="77777777" w:rsidR="005A5DEC" w:rsidRPr="005A5DEC" w:rsidRDefault="005A5DEC" w:rsidP="005A5DEC">
      <w:pPr>
        <w:pStyle w:val="EndNoteBibliography"/>
        <w:spacing w:after="360"/>
        <w:rPr>
          <w:noProof/>
        </w:rPr>
      </w:pPr>
      <w:r w:rsidRPr="005A5DEC">
        <w:rPr>
          <w:noProof/>
        </w:rPr>
        <w:t>410.</w:t>
      </w:r>
      <w:r w:rsidRPr="005A5DEC">
        <w:rPr>
          <w:noProof/>
        </w:rPr>
        <w:tab/>
        <w:t xml:space="preserve">Parra-Robles J, Marshall H, Hartley R, Brightling CE, Wild JM. Quantification of lung microstructure in asthma using a 3He fractional diffussion approach. </w:t>
      </w:r>
      <w:r w:rsidRPr="005A5DEC">
        <w:rPr>
          <w:i/>
          <w:noProof/>
        </w:rPr>
        <w:t>Proceedings of the International Society of Magnetic Resonance in Medicine</w:t>
      </w:r>
      <w:r w:rsidRPr="005A5DEC">
        <w:rPr>
          <w:noProof/>
        </w:rPr>
        <w:t>. 2014;22:3529.</w:t>
      </w:r>
    </w:p>
    <w:p w14:paraId="4CFBFF38" w14:textId="77777777" w:rsidR="005A5DEC" w:rsidRPr="005A5DEC" w:rsidRDefault="005A5DEC" w:rsidP="005A5DEC">
      <w:pPr>
        <w:pStyle w:val="EndNoteBibliography"/>
        <w:spacing w:after="360"/>
        <w:rPr>
          <w:noProof/>
        </w:rPr>
      </w:pPr>
      <w:r w:rsidRPr="005A5DEC">
        <w:rPr>
          <w:noProof/>
        </w:rPr>
        <w:t>411.</w:t>
      </w:r>
      <w:r w:rsidRPr="005A5DEC">
        <w:rPr>
          <w:noProof/>
        </w:rPr>
        <w:tab/>
        <w:t xml:space="preserve">McDonough  JE, Yuan  R, Suzuki  M, Seyednejad  N, Elliott  WM, Sanchez  PG, et al. Small-Airway Obstruction and Emphysema in Chronic Obstructive Pulmonary Disease. </w:t>
      </w:r>
      <w:r w:rsidRPr="005A5DEC">
        <w:rPr>
          <w:i/>
          <w:noProof/>
        </w:rPr>
        <w:t>New England Journal of Medicine</w:t>
      </w:r>
      <w:r w:rsidRPr="005A5DEC">
        <w:rPr>
          <w:noProof/>
        </w:rPr>
        <w:t>. 2011;365(17):1567-75.</w:t>
      </w:r>
    </w:p>
    <w:p w14:paraId="31C414CD" w14:textId="77777777" w:rsidR="005A5DEC" w:rsidRPr="005A5DEC" w:rsidRDefault="005A5DEC" w:rsidP="005A5DEC">
      <w:pPr>
        <w:pStyle w:val="EndNoteBibliography"/>
        <w:spacing w:after="360"/>
        <w:rPr>
          <w:noProof/>
        </w:rPr>
      </w:pPr>
      <w:r w:rsidRPr="005A5DEC">
        <w:rPr>
          <w:noProof/>
        </w:rPr>
        <w:t>412.</w:t>
      </w:r>
      <w:r w:rsidRPr="005A5DEC">
        <w:rPr>
          <w:noProof/>
        </w:rPr>
        <w:tab/>
        <w:t xml:space="preserve">Berberan-Santos MN, Bodunov EN, Valeur B. Mathematical functions for the analysis of luminescence decays with underlying distributions 1. Kohlrausch decay function (stretched exponential). </w:t>
      </w:r>
      <w:r w:rsidRPr="005A5DEC">
        <w:rPr>
          <w:i/>
          <w:noProof/>
        </w:rPr>
        <w:t>Chemical Physics</w:t>
      </w:r>
      <w:r w:rsidRPr="005A5DEC">
        <w:rPr>
          <w:noProof/>
        </w:rPr>
        <w:t>. 2005;315(1-2):171-82.</w:t>
      </w:r>
    </w:p>
    <w:p w14:paraId="45ED77CC" w14:textId="77777777" w:rsidR="005A5DEC" w:rsidRPr="005A5DEC" w:rsidRDefault="005A5DEC" w:rsidP="005A5DEC">
      <w:pPr>
        <w:pStyle w:val="EndNoteBibliography"/>
        <w:spacing w:after="360"/>
        <w:rPr>
          <w:noProof/>
        </w:rPr>
      </w:pPr>
      <w:r w:rsidRPr="005A5DEC">
        <w:rPr>
          <w:noProof/>
        </w:rPr>
        <w:t>413.</w:t>
      </w:r>
      <w:r w:rsidRPr="005A5DEC">
        <w:rPr>
          <w:noProof/>
        </w:rPr>
        <w:tab/>
        <w:t>Sheskin DJ. Handbook of parametric and nonparametric statistical procedures. 5th ed. Boca Raton: Chapman &amp; Hall / CRC; 2011.</w:t>
      </w:r>
    </w:p>
    <w:p w14:paraId="0E84DA2A" w14:textId="77777777" w:rsidR="005A5DEC" w:rsidRPr="005A5DEC" w:rsidRDefault="005A5DEC" w:rsidP="005A5DEC">
      <w:pPr>
        <w:pStyle w:val="EndNoteBibliography"/>
        <w:spacing w:after="360"/>
        <w:rPr>
          <w:noProof/>
        </w:rPr>
      </w:pPr>
      <w:r w:rsidRPr="005A5DEC">
        <w:rPr>
          <w:noProof/>
        </w:rPr>
        <w:t>414.</w:t>
      </w:r>
      <w:r w:rsidRPr="005A5DEC">
        <w:rPr>
          <w:noProof/>
        </w:rPr>
        <w:tab/>
        <w:t xml:space="preserve">Fain SB, Altes TA, Panth SR, Evans MD, Waters B, Mugler Iii JP, et al. Detection of Age-Dependent Changes in Healthy Adult Lungs With Diffusion-Weighted 3He MRI. </w:t>
      </w:r>
      <w:r w:rsidRPr="005A5DEC">
        <w:rPr>
          <w:i/>
          <w:noProof/>
        </w:rPr>
        <w:t>Academic radiology</w:t>
      </w:r>
      <w:r w:rsidRPr="005A5DEC">
        <w:rPr>
          <w:noProof/>
        </w:rPr>
        <w:t>. 2005;12(11):1385-93.</w:t>
      </w:r>
    </w:p>
    <w:p w14:paraId="64CDA4EA" w14:textId="77777777" w:rsidR="005A5DEC" w:rsidRPr="005A5DEC" w:rsidRDefault="005A5DEC" w:rsidP="005A5DEC">
      <w:pPr>
        <w:pStyle w:val="EndNoteBibliography"/>
        <w:spacing w:after="360"/>
        <w:rPr>
          <w:noProof/>
        </w:rPr>
      </w:pPr>
      <w:r w:rsidRPr="005A5DEC">
        <w:rPr>
          <w:noProof/>
        </w:rPr>
        <w:t>415.</w:t>
      </w:r>
      <w:r w:rsidRPr="005A5DEC">
        <w:rPr>
          <w:noProof/>
        </w:rPr>
        <w:tab/>
        <w:t>Chan H. Thesis: Measuring and modelling lung microstructure with hyperpolarised gas MRI. Sheffield: University of Sheffield; 2018.</w:t>
      </w:r>
    </w:p>
    <w:p w14:paraId="31E4A003" w14:textId="77777777" w:rsidR="005A5DEC" w:rsidRPr="005A5DEC" w:rsidRDefault="005A5DEC" w:rsidP="005A5DEC">
      <w:pPr>
        <w:pStyle w:val="EndNoteBibliography"/>
        <w:spacing w:after="360"/>
        <w:rPr>
          <w:noProof/>
        </w:rPr>
      </w:pPr>
      <w:r w:rsidRPr="005A5DEC">
        <w:rPr>
          <w:noProof/>
        </w:rPr>
        <w:t>416.</w:t>
      </w:r>
      <w:r w:rsidRPr="005A5DEC">
        <w:rPr>
          <w:noProof/>
        </w:rPr>
        <w:tab/>
        <w:t xml:space="preserve">Plantier L, Crestani B, Wert SE, Dehoux M, Zweytick B, Guenther A, et al. Ectopic respiratory epithelial cell differentiation in bronchiolised distal airspaces in idiopathic pulmonary fibrosis. </w:t>
      </w:r>
      <w:r w:rsidRPr="005A5DEC">
        <w:rPr>
          <w:i/>
          <w:noProof/>
        </w:rPr>
        <w:t>Thorax</w:t>
      </w:r>
      <w:r w:rsidRPr="005A5DEC">
        <w:rPr>
          <w:noProof/>
        </w:rPr>
        <w:t>. 2011;66(8):651-7.</w:t>
      </w:r>
    </w:p>
    <w:p w14:paraId="6127E355" w14:textId="77777777" w:rsidR="005A5DEC" w:rsidRPr="005A5DEC" w:rsidRDefault="005A5DEC" w:rsidP="005A5DEC">
      <w:pPr>
        <w:pStyle w:val="EndNoteBibliography"/>
        <w:spacing w:after="360"/>
        <w:rPr>
          <w:noProof/>
        </w:rPr>
      </w:pPr>
      <w:r w:rsidRPr="005A5DEC">
        <w:rPr>
          <w:noProof/>
        </w:rPr>
        <w:t>417.</w:t>
      </w:r>
      <w:r w:rsidRPr="005A5DEC">
        <w:rPr>
          <w:noProof/>
        </w:rPr>
        <w:tab/>
        <w:t xml:space="preserve">Maldonado F, Moua T, Rajagopalan S, Karwoski RA, Raghunath S, Decker PA, et al. Automated quantification of radiological patterns predicts survival in idiopathic pulmonary fibrosis. </w:t>
      </w:r>
      <w:r w:rsidRPr="005A5DEC">
        <w:rPr>
          <w:i/>
          <w:noProof/>
        </w:rPr>
        <w:t>European Respiratory Journal</w:t>
      </w:r>
      <w:r w:rsidRPr="005A5DEC">
        <w:rPr>
          <w:noProof/>
        </w:rPr>
        <w:t>. 2014;43(1):204-12.</w:t>
      </w:r>
    </w:p>
    <w:p w14:paraId="5F0C5548" w14:textId="77777777" w:rsidR="005A5DEC" w:rsidRPr="005A5DEC" w:rsidRDefault="005A5DEC" w:rsidP="005A5DEC">
      <w:pPr>
        <w:pStyle w:val="EndNoteBibliography"/>
        <w:spacing w:after="360"/>
        <w:rPr>
          <w:noProof/>
        </w:rPr>
      </w:pPr>
      <w:r w:rsidRPr="005A5DEC">
        <w:rPr>
          <w:noProof/>
        </w:rPr>
        <w:t>418.</w:t>
      </w:r>
      <w:r w:rsidRPr="005A5DEC">
        <w:rPr>
          <w:noProof/>
        </w:rPr>
        <w:tab/>
        <w:t xml:space="preserve">Waters B, Owers-Bradley J, Silverman M. Acinar Structure in Symptom-free Adults by Helium-3 Magnetic Resonance. </w:t>
      </w:r>
      <w:r w:rsidRPr="005A5DEC">
        <w:rPr>
          <w:i/>
          <w:noProof/>
        </w:rPr>
        <w:t>American journal of respiratory and critical care medicine</w:t>
      </w:r>
      <w:r w:rsidRPr="005A5DEC">
        <w:rPr>
          <w:noProof/>
        </w:rPr>
        <w:t>. 2006;173(8):847-51.</w:t>
      </w:r>
    </w:p>
    <w:p w14:paraId="4EACD5CE" w14:textId="77777777" w:rsidR="005A5DEC" w:rsidRPr="005A5DEC" w:rsidRDefault="005A5DEC" w:rsidP="005A5DEC">
      <w:pPr>
        <w:pStyle w:val="EndNoteBibliography"/>
        <w:spacing w:after="360"/>
        <w:rPr>
          <w:noProof/>
        </w:rPr>
      </w:pPr>
      <w:r w:rsidRPr="005A5DEC">
        <w:rPr>
          <w:noProof/>
        </w:rPr>
        <w:lastRenderedPageBreak/>
        <w:t>419.</w:t>
      </w:r>
      <w:r w:rsidRPr="005A5DEC">
        <w:rPr>
          <w:noProof/>
        </w:rPr>
        <w:tab/>
        <w:t xml:space="preserve">Gierada DS, Woods JC, Bierhals AJ, Bartel ST, Ritter JH, Choong CK, et al. Effects of diffusion time on short-range hyperpolarized (3)He diffusivity measurements in emphysema. </w:t>
      </w:r>
      <w:r w:rsidRPr="005A5DEC">
        <w:rPr>
          <w:i/>
          <w:noProof/>
        </w:rPr>
        <w:t>Journal of Magnetic Resonance Imaging</w:t>
      </w:r>
      <w:r w:rsidRPr="005A5DEC">
        <w:rPr>
          <w:noProof/>
        </w:rPr>
        <w:t>. 2009;30(4):801-8.</w:t>
      </w:r>
    </w:p>
    <w:p w14:paraId="434F5C5F" w14:textId="77777777" w:rsidR="005A5DEC" w:rsidRPr="005A5DEC" w:rsidRDefault="005A5DEC" w:rsidP="005A5DEC">
      <w:pPr>
        <w:pStyle w:val="EndNoteBibliography"/>
        <w:spacing w:after="360"/>
        <w:rPr>
          <w:noProof/>
        </w:rPr>
      </w:pPr>
      <w:r w:rsidRPr="005A5DEC">
        <w:rPr>
          <w:noProof/>
        </w:rPr>
        <w:t>420.</w:t>
      </w:r>
      <w:r w:rsidRPr="005A5DEC">
        <w:rPr>
          <w:noProof/>
        </w:rPr>
        <w:tab/>
        <w:t xml:space="preserve">Weibel ER. How Does Lung Structure Affect Gas Exchange? </w:t>
      </w:r>
      <w:r w:rsidRPr="005A5DEC">
        <w:rPr>
          <w:i/>
          <w:noProof/>
        </w:rPr>
        <w:t>Chest</w:t>
      </w:r>
      <w:r w:rsidRPr="005A5DEC">
        <w:rPr>
          <w:noProof/>
        </w:rPr>
        <w:t>.83(4):657-65.</w:t>
      </w:r>
    </w:p>
    <w:p w14:paraId="0C0EF847" w14:textId="77777777" w:rsidR="005A5DEC" w:rsidRPr="005A5DEC" w:rsidRDefault="005A5DEC" w:rsidP="005A5DEC">
      <w:pPr>
        <w:pStyle w:val="EndNoteBibliography"/>
        <w:spacing w:after="360"/>
        <w:rPr>
          <w:noProof/>
        </w:rPr>
      </w:pPr>
      <w:r w:rsidRPr="005A5DEC">
        <w:rPr>
          <w:noProof/>
        </w:rPr>
        <w:t>421.</w:t>
      </w:r>
      <w:r w:rsidRPr="005A5DEC">
        <w:rPr>
          <w:noProof/>
        </w:rPr>
        <w:tab/>
        <w:t xml:space="preserve">West JB, Dollery CT, Naimark A. Distribution of blood flow in isolated lung; relation to vascular and alveolar pressures. </w:t>
      </w:r>
      <w:r w:rsidRPr="005A5DEC">
        <w:rPr>
          <w:i/>
          <w:noProof/>
        </w:rPr>
        <w:t>J Appl Physiol</w:t>
      </w:r>
      <w:r w:rsidRPr="005A5DEC">
        <w:rPr>
          <w:noProof/>
        </w:rPr>
        <w:t>. 1964;19:713-24.</w:t>
      </w:r>
    </w:p>
    <w:p w14:paraId="777C8E6A" w14:textId="77777777" w:rsidR="005A5DEC" w:rsidRPr="005A5DEC" w:rsidRDefault="005A5DEC" w:rsidP="005A5DEC">
      <w:pPr>
        <w:pStyle w:val="EndNoteBibliography"/>
        <w:spacing w:after="360"/>
        <w:rPr>
          <w:noProof/>
        </w:rPr>
      </w:pPr>
      <w:r w:rsidRPr="005A5DEC">
        <w:rPr>
          <w:noProof/>
        </w:rPr>
        <w:t>422.</w:t>
      </w:r>
      <w:r w:rsidRPr="005A5DEC">
        <w:rPr>
          <w:noProof/>
        </w:rPr>
        <w:tab/>
        <w:t>Norquay G, Stewart NJ, Wild JM, editors. Evaluation of 129Xe-RBC signal dynamics and chemical shift in the cardiopulmonary circuit using hyperpolarized 129Xe NMR. International Societry of Magnetic Resonance in Medicine Meeting; 2017; Hawaii, USA.</w:t>
      </w:r>
    </w:p>
    <w:p w14:paraId="0851900B" w14:textId="77777777" w:rsidR="005A5DEC" w:rsidRPr="005A5DEC" w:rsidRDefault="005A5DEC" w:rsidP="005A5DEC">
      <w:pPr>
        <w:pStyle w:val="EndNoteBibliography"/>
        <w:spacing w:after="360"/>
        <w:rPr>
          <w:noProof/>
        </w:rPr>
      </w:pPr>
      <w:r w:rsidRPr="005A5DEC">
        <w:rPr>
          <w:noProof/>
        </w:rPr>
        <w:t>423.</w:t>
      </w:r>
      <w:r w:rsidRPr="005A5DEC">
        <w:rPr>
          <w:noProof/>
        </w:rPr>
        <w:tab/>
        <w:t xml:space="preserve">Flume PA, Eldridge FL, Edwards LJ, Mattison LE. Relief of the 'air hunger' of breathholding. A role for pulmonary stretch receptors. </w:t>
      </w:r>
      <w:r w:rsidRPr="005A5DEC">
        <w:rPr>
          <w:i/>
          <w:noProof/>
        </w:rPr>
        <w:t>Respiration physiology</w:t>
      </w:r>
      <w:r w:rsidRPr="005A5DEC">
        <w:rPr>
          <w:noProof/>
        </w:rPr>
        <w:t>. 1996;103(3):221-32.</w:t>
      </w:r>
    </w:p>
    <w:p w14:paraId="6E9CDF4E" w14:textId="77777777" w:rsidR="005A5DEC" w:rsidRPr="005A5DEC" w:rsidRDefault="005A5DEC" w:rsidP="005A5DEC">
      <w:pPr>
        <w:pStyle w:val="EndNoteBibliography"/>
        <w:spacing w:after="360"/>
        <w:rPr>
          <w:noProof/>
        </w:rPr>
      </w:pPr>
      <w:r w:rsidRPr="005A5DEC">
        <w:rPr>
          <w:noProof/>
        </w:rPr>
        <w:t>424.</w:t>
      </w:r>
      <w:r w:rsidRPr="005A5DEC">
        <w:rPr>
          <w:noProof/>
        </w:rPr>
        <w:tab/>
        <w:t xml:space="preserve">Cummings EG. Breath holding at beginning of exercise. </w:t>
      </w:r>
      <w:r w:rsidRPr="005A5DEC">
        <w:rPr>
          <w:i/>
          <w:noProof/>
        </w:rPr>
        <w:t>Journal of applied physiology</w:t>
      </w:r>
      <w:r w:rsidRPr="005A5DEC">
        <w:rPr>
          <w:noProof/>
        </w:rPr>
        <w:t>. 1962;17:221-4.</w:t>
      </w:r>
    </w:p>
    <w:p w14:paraId="26C87529" w14:textId="77777777" w:rsidR="005A5DEC" w:rsidRPr="005A5DEC" w:rsidRDefault="005A5DEC" w:rsidP="005A5DEC">
      <w:pPr>
        <w:pStyle w:val="EndNoteBibliography"/>
        <w:spacing w:after="360"/>
        <w:rPr>
          <w:noProof/>
        </w:rPr>
      </w:pPr>
      <w:r w:rsidRPr="005A5DEC">
        <w:rPr>
          <w:noProof/>
        </w:rPr>
        <w:t>425.</w:t>
      </w:r>
      <w:r w:rsidRPr="005A5DEC">
        <w:rPr>
          <w:noProof/>
        </w:rPr>
        <w:tab/>
        <w:t xml:space="preserve">Lin YC, Lally DA, Moore TO, Hong SK. Physiological and conventional breath-hold breaking points. </w:t>
      </w:r>
      <w:r w:rsidRPr="005A5DEC">
        <w:rPr>
          <w:i/>
          <w:noProof/>
        </w:rPr>
        <w:t>Journal of applied physiology</w:t>
      </w:r>
      <w:r w:rsidRPr="005A5DEC">
        <w:rPr>
          <w:noProof/>
        </w:rPr>
        <w:t>. 1974;37(3):291-6.</w:t>
      </w:r>
    </w:p>
    <w:p w14:paraId="4205067A" w14:textId="77777777" w:rsidR="005A5DEC" w:rsidRPr="005A5DEC" w:rsidRDefault="005A5DEC" w:rsidP="005A5DEC">
      <w:pPr>
        <w:pStyle w:val="EndNoteBibliography"/>
        <w:spacing w:after="360"/>
        <w:rPr>
          <w:noProof/>
        </w:rPr>
      </w:pPr>
      <w:r w:rsidRPr="005A5DEC">
        <w:rPr>
          <w:noProof/>
        </w:rPr>
        <w:t>426.</w:t>
      </w:r>
      <w:r w:rsidRPr="005A5DEC">
        <w:rPr>
          <w:noProof/>
        </w:rPr>
        <w:tab/>
        <w:t xml:space="preserve">Rodbard S. The effect of oxygen, altitude and exercise on breath-holding time. </w:t>
      </w:r>
      <w:r w:rsidRPr="005A5DEC">
        <w:rPr>
          <w:i/>
          <w:noProof/>
        </w:rPr>
        <w:t>Am J Physiol</w:t>
      </w:r>
      <w:r w:rsidRPr="005A5DEC">
        <w:rPr>
          <w:noProof/>
        </w:rPr>
        <w:t>. 1947;150(1):142-8.</w:t>
      </w:r>
    </w:p>
    <w:p w14:paraId="1C57A957" w14:textId="77777777" w:rsidR="005A5DEC" w:rsidRPr="005A5DEC" w:rsidRDefault="005A5DEC" w:rsidP="005A5DEC">
      <w:pPr>
        <w:pStyle w:val="EndNoteBibliography"/>
        <w:spacing w:after="360"/>
        <w:rPr>
          <w:noProof/>
        </w:rPr>
      </w:pPr>
      <w:r w:rsidRPr="005A5DEC">
        <w:rPr>
          <w:noProof/>
        </w:rPr>
        <w:t>427.</w:t>
      </w:r>
      <w:r w:rsidRPr="005A5DEC">
        <w:rPr>
          <w:noProof/>
        </w:rPr>
        <w:tab/>
        <w:t xml:space="preserve">Ward SA, Macias D, Whipp BJ. Is breath-hold time an objective index of exertional dyspnoea in humans? </w:t>
      </w:r>
      <w:r w:rsidRPr="005A5DEC">
        <w:rPr>
          <w:i/>
          <w:noProof/>
        </w:rPr>
        <w:t>Eur J Appl Physiol</w:t>
      </w:r>
      <w:r w:rsidRPr="005A5DEC">
        <w:rPr>
          <w:noProof/>
        </w:rPr>
        <w:t>. 2001;85(3-4):272-9.</w:t>
      </w:r>
    </w:p>
    <w:p w14:paraId="3A2A6090" w14:textId="77777777" w:rsidR="005A5DEC" w:rsidRPr="005A5DEC" w:rsidRDefault="005A5DEC" w:rsidP="005A5DEC">
      <w:pPr>
        <w:pStyle w:val="EndNoteBibliography"/>
        <w:spacing w:after="360"/>
        <w:rPr>
          <w:noProof/>
        </w:rPr>
      </w:pPr>
      <w:r w:rsidRPr="005A5DEC">
        <w:rPr>
          <w:noProof/>
        </w:rPr>
        <w:t>428.</w:t>
      </w:r>
      <w:r w:rsidRPr="005A5DEC">
        <w:rPr>
          <w:noProof/>
        </w:rPr>
        <w:tab/>
        <w:t xml:space="preserve">Korosec FR, Frayne R, Grist TM, Mistretta CA. Time-resolved contrast-enhanced 3D MR angiography. </w:t>
      </w:r>
      <w:r w:rsidRPr="005A5DEC">
        <w:rPr>
          <w:i/>
          <w:noProof/>
        </w:rPr>
        <w:t>Magnetic Resonance in Medicine</w:t>
      </w:r>
      <w:r w:rsidRPr="005A5DEC">
        <w:rPr>
          <w:noProof/>
        </w:rPr>
        <w:t>. 1996;36(3):345-51.</w:t>
      </w:r>
    </w:p>
    <w:p w14:paraId="2880CF29" w14:textId="77777777" w:rsidR="005A5DEC" w:rsidRPr="005A5DEC" w:rsidRDefault="005A5DEC" w:rsidP="005A5DEC">
      <w:pPr>
        <w:pStyle w:val="EndNoteBibliography"/>
        <w:spacing w:after="360"/>
        <w:rPr>
          <w:noProof/>
        </w:rPr>
      </w:pPr>
      <w:r w:rsidRPr="005A5DEC">
        <w:rPr>
          <w:noProof/>
        </w:rPr>
        <w:t>429.</w:t>
      </w:r>
      <w:r w:rsidRPr="005A5DEC">
        <w:rPr>
          <w:noProof/>
        </w:rPr>
        <w:tab/>
        <w:t xml:space="preserve">Pruessmann KP, Weiger M, Scheidegger MB, Boesiger P. SENSE: sensitivity encoding for fast MRI. </w:t>
      </w:r>
      <w:r w:rsidRPr="005A5DEC">
        <w:rPr>
          <w:i/>
          <w:noProof/>
        </w:rPr>
        <w:t>Magnetic Resonance in Medicine</w:t>
      </w:r>
      <w:r w:rsidRPr="005A5DEC">
        <w:rPr>
          <w:noProof/>
        </w:rPr>
        <w:t>. 1999;42(5):952-62.</w:t>
      </w:r>
    </w:p>
    <w:p w14:paraId="30E95437" w14:textId="77777777" w:rsidR="005A5DEC" w:rsidRPr="005A5DEC" w:rsidRDefault="005A5DEC" w:rsidP="005A5DEC">
      <w:pPr>
        <w:pStyle w:val="EndNoteBibliography"/>
        <w:spacing w:after="360"/>
        <w:rPr>
          <w:noProof/>
        </w:rPr>
      </w:pPr>
      <w:r w:rsidRPr="005A5DEC">
        <w:rPr>
          <w:noProof/>
        </w:rPr>
        <w:t>430.</w:t>
      </w:r>
      <w:r w:rsidRPr="005A5DEC">
        <w:rPr>
          <w:noProof/>
        </w:rPr>
        <w:tab/>
        <w:t xml:space="preserve">Cockcroft DW, Gault MH. Prediction of creatinine clearance from serum creatinine. </w:t>
      </w:r>
      <w:r w:rsidRPr="005A5DEC">
        <w:rPr>
          <w:i/>
          <w:noProof/>
        </w:rPr>
        <w:t>Nephron</w:t>
      </w:r>
      <w:r w:rsidRPr="005A5DEC">
        <w:rPr>
          <w:noProof/>
        </w:rPr>
        <w:t>. 1976;16(1):31-41.</w:t>
      </w:r>
    </w:p>
    <w:p w14:paraId="121A12E5" w14:textId="77777777" w:rsidR="005A5DEC" w:rsidRPr="005A5DEC" w:rsidRDefault="005A5DEC" w:rsidP="005A5DEC">
      <w:pPr>
        <w:pStyle w:val="EndNoteBibliography"/>
        <w:spacing w:after="360"/>
        <w:rPr>
          <w:noProof/>
        </w:rPr>
      </w:pPr>
      <w:r w:rsidRPr="005A5DEC">
        <w:rPr>
          <w:noProof/>
        </w:rPr>
        <w:t>431.</w:t>
      </w:r>
      <w:r w:rsidRPr="005A5DEC">
        <w:rPr>
          <w:noProof/>
        </w:rPr>
        <w:tab/>
        <w:t xml:space="preserve">Fisher MR, Forfia PR, Chamera E, Housten-Harris T, Champion HC, Girgis RE, et al. Accuracy of Doppler Echocardiography in the Hemodynamic Assessment of Pulmonary Hypertension. </w:t>
      </w:r>
      <w:r w:rsidRPr="005A5DEC">
        <w:rPr>
          <w:i/>
          <w:noProof/>
        </w:rPr>
        <w:t>American journal of respiratory and critical care medicine</w:t>
      </w:r>
      <w:r w:rsidRPr="005A5DEC">
        <w:rPr>
          <w:noProof/>
        </w:rPr>
        <w:t>. 2009;179(7):615-21.</w:t>
      </w:r>
    </w:p>
    <w:p w14:paraId="161EF437" w14:textId="77777777" w:rsidR="005A5DEC" w:rsidRPr="005A5DEC" w:rsidRDefault="005A5DEC" w:rsidP="005A5DEC">
      <w:pPr>
        <w:pStyle w:val="EndNoteBibliography"/>
        <w:spacing w:after="360"/>
        <w:rPr>
          <w:noProof/>
        </w:rPr>
      </w:pPr>
      <w:r w:rsidRPr="005A5DEC">
        <w:rPr>
          <w:noProof/>
        </w:rPr>
        <w:lastRenderedPageBreak/>
        <w:t>432.</w:t>
      </w:r>
      <w:r w:rsidRPr="005A5DEC">
        <w:rPr>
          <w:noProof/>
        </w:rPr>
        <w:tab/>
        <w:t xml:space="preserve">Lin Y-R, Tsai S-Y, Huang T-Y, Chung H-W, Huang Y-L, Wu F-Z, et al. Inflow-weighted pulmonary perfusion: comparison between dynamic contrast-enhanced MRI versus perfusion scintigraphy in complex pulmonary circulation. </w:t>
      </w:r>
      <w:r w:rsidRPr="005A5DEC">
        <w:rPr>
          <w:i/>
          <w:noProof/>
        </w:rPr>
        <w:t>J Cardiovasc Magn Reson</w:t>
      </w:r>
      <w:r w:rsidRPr="005A5DEC">
        <w:rPr>
          <w:noProof/>
        </w:rPr>
        <w:t>. 2013;15(1):21.</w:t>
      </w:r>
    </w:p>
    <w:p w14:paraId="141FA618" w14:textId="77777777" w:rsidR="005A5DEC" w:rsidRPr="005A5DEC" w:rsidRDefault="005A5DEC" w:rsidP="005A5DEC">
      <w:pPr>
        <w:pStyle w:val="EndNoteBibliography"/>
        <w:spacing w:after="360"/>
        <w:rPr>
          <w:noProof/>
        </w:rPr>
      </w:pPr>
      <w:r w:rsidRPr="005A5DEC">
        <w:rPr>
          <w:noProof/>
        </w:rPr>
        <w:t>433.</w:t>
      </w:r>
      <w:r w:rsidRPr="005A5DEC">
        <w:rPr>
          <w:noProof/>
        </w:rPr>
        <w:tab/>
        <w:t xml:space="preserve">Rohrer M, Bauer H, Mintorovitch J, Requardt M, Weinmann H-J. Comparison of Magnetic Properties of MRI Contrast Media Solutions at Different Magnetic Field Strengths. </w:t>
      </w:r>
      <w:r w:rsidRPr="005A5DEC">
        <w:rPr>
          <w:i/>
          <w:noProof/>
        </w:rPr>
        <w:t>Invest Radiol</w:t>
      </w:r>
      <w:r w:rsidRPr="005A5DEC">
        <w:rPr>
          <w:noProof/>
        </w:rPr>
        <w:t>. 2012;40(11):715-24.</w:t>
      </w:r>
    </w:p>
    <w:p w14:paraId="6127D0E4" w14:textId="77777777" w:rsidR="005A5DEC" w:rsidRPr="005A5DEC" w:rsidRDefault="005A5DEC" w:rsidP="005A5DEC">
      <w:pPr>
        <w:pStyle w:val="EndNoteBibliography"/>
        <w:spacing w:after="360"/>
        <w:rPr>
          <w:noProof/>
        </w:rPr>
      </w:pPr>
      <w:r w:rsidRPr="005A5DEC">
        <w:rPr>
          <w:noProof/>
        </w:rPr>
        <w:t>434.</w:t>
      </w:r>
      <w:r w:rsidRPr="005A5DEC">
        <w:rPr>
          <w:noProof/>
        </w:rPr>
        <w:tab/>
        <w:t xml:space="preserve">Caplin JL, Flatman WD, Dyke L, Wiseman MN, Dymond DS. Influence of respiratory variations on right ventricular function. </w:t>
      </w:r>
      <w:r w:rsidRPr="005A5DEC">
        <w:rPr>
          <w:i/>
          <w:noProof/>
        </w:rPr>
        <w:t>Br Heart J</w:t>
      </w:r>
      <w:r w:rsidRPr="005A5DEC">
        <w:rPr>
          <w:noProof/>
        </w:rPr>
        <w:t>. 1989;62(4):253-9.</w:t>
      </w:r>
    </w:p>
    <w:p w14:paraId="2E0D84DC" w14:textId="77777777" w:rsidR="005A5DEC" w:rsidRPr="005A5DEC" w:rsidRDefault="005A5DEC" w:rsidP="005A5DEC">
      <w:pPr>
        <w:pStyle w:val="EndNoteBibliography"/>
        <w:spacing w:after="360"/>
        <w:rPr>
          <w:noProof/>
        </w:rPr>
      </w:pPr>
      <w:r w:rsidRPr="005A5DEC">
        <w:rPr>
          <w:noProof/>
        </w:rPr>
        <w:t>435.</w:t>
      </w:r>
      <w:r w:rsidRPr="005A5DEC">
        <w:rPr>
          <w:noProof/>
        </w:rPr>
        <w:tab/>
        <w:t xml:space="preserve">Laborda A, Sierre S, Malvè M, Blas ID, Ioakeim I, Kuo WT, et al. Influence of breathing movements and Valsalva maneuver on vena caval dynamics. </w:t>
      </w:r>
      <w:r w:rsidRPr="005A5DEC">
        <w:rPr>
          <w:i/>
          <w:noProof/>
        </w:rPr>
        <w:t>World J Radiol</w:t>
      </w:r>
      <w:r w:rsidRPr="005A5DEC">
        <w:rPr>
          <w:noProof/>
        </w:rPr>
        <w:t>. 2014;6(10):833-9.</w:t>
      </w:r>
    </w:p>
    <w:p w14:paraId="2FC6BE6F" w14:textId="77777777" w:rsidR="005A5DEC" w:rsidRPr="005A5DEC" w:rsidRDefault="005A5DEC" w:rsidP="005A5DEC">
      <w:pPr>
        <w:pStyle w:val="EndNoteBibliography"/>
        <w:spacing w:after="360"/>
        <w:rPr>
          <w:noProof/>
        </w:rPr>
      </w:pPr>
      <w:r w:rsidRPr="005A5DEC">
        <w:rPr>
          <w:noProof/>
        </w:rPr>
        <w:t>436.</w:t>
      </w:r>
      <w:r w:rsidRPr="005A5DEC">
        <w:rPr>
          <w:noProof/>
        </w:rPr>
        <w:tab/>
        <w:t xml:space="preserve">Fahim A, Crooks M, Hart SP. Gastroesophageal Reflux and Idiopathic Pulmonary Fibrosis: A Review. </w:t>
      </w:r>
      <w:r w:rsidRPr="005A5DEC">
        <w:rPr>
          <w:i/>
          <w:noProof/>
        </w:rPr>
        <w:t>Pulmonary medicine</w:t>
      </w:r>
      <w:r w:rsidRPr="005A5DEC">
        <w:rPr>
          <w:noProof/>
        </w:rPr>
        <w:t>. 2011;2011:634613.</w:t>
      </w:r>
    </w:p>
    <w:p w14:paraId="2D218B3A" w14:textId="77777777" w:rsidR="005A5DEC" w:rsidRPr="005A5DEC" w:rsidRDefault="005A5DEC" w:rsidP="005A5DEC">
      <w:pPr>
        <w:pStyle w:val="EndNoteBibliography"/>
        <w:spacing w:after="360"/>
        <w:rPr>
          <w:noProof/>
        </w:rPr>
      </w:pPr>
      <w:r w:rsidRPr="005A5DEC">
        <w:rPr>
          <w:noProof/>
        </w:rPr>
        <w:t>437.</w:t>
      </w:r>
      <w:r w:rsidRPr="005A5DEC">
        <w:rPr>
          <w:noProof/>
        </w:rPr>
        <w:tab/>
        <w:t xml:space="preserve">Fink C, Ley S, Risse F, Eichinger M, Zaporozhan J, Buhmann R, et al. Effect of inspiratory and expiratory breathhold on pulmonary perfusion: assessment by pulmonary perfusion magnetic resonance imaging. </w:t>
      </w:r>
      <w:r w:rsidRPr="005A5DEC">
        <w:rPr>
          <w:i/>
          <w:noProof/>
        </w:rPr>
        <w:t>Invest Radiol</w:t>
      </w:r>
      <w:r w:rsidRPr="005A5DEC">
        <w:rPr>
          <w:noProof/>
        </w:rPr>
        <w:t>. 2005;40(2):72-9.</w:t>
      </w:r>
    </w:p>
    <w:p w14:paraId="086C0FC0" w14:textId="77777777" w:rsidR="005A5DEC" w:rsidRPr="005A5DEC" w:rsidRDefault="005A5DEC" w:rsidP="005A5DEC">
      <w:pPr>
        <w:pStyle w:val="EndNoteBibliography"/>
        <w:spacing w:after="360"/>
        <w:rPr>
          <w:noProof/>
        </w:rPr>
      </w:pPr>
      <w:r w:rsidRPr="005A5DEC">
        <w:rPr>
          <w:noProof/>
        </w:rPr>
        <w:t>438.</w:t>
      </w:r>
      <w:r w:rsidRPr="005A5DEC">
        <w:rPr>
          <w:noProof/>
        </w:rPr>
        <w:tab/>
        <w:t xml:space="preserve">Tibdewal A, Munshi A, Pathak R, Misra S, Daptardar A, Singh V, et al. Breath-holding times in various phases of respiration and effect of respiratory training in lung cancer patients. </w:t>
      </w:r>
      <w:r w:rsidRPr="005A5DEC">
        <w:rPr>
          <w:i/>
          <w:noProof/>
        </w:rPr>
        <w:t>J Med Imaging Radiat Oncol</w:t>
      </w:r>
      <w:r w:rsidRPr="005A5DEC">
        <w:rPr>
          <w:noProof/>
        </w:rPr>
        <w:t>. 2015;59(4):520-6.</w:t>
      </w:r>
    </w:p>
    <w:p w14:paraId="18488958" w14:textId="77777777" w:rsidR="005A5DEC" w:rsidRPr="005A5DEC" w:rsidRDefault="005A5DEC" w:rsidP="005A5DEC">
      <w:pPr>
        <w:pStyle w:val="EndNoteBibliography"/>
        <w:spacing w:after="360"/>
        <w:rPr>
          <w:noProof/>
        </w:rPr>
      </w:pPr>
      <w:r w:rsidRPr="005A5DEC">
        <w:rPr>
          <w:noProof/>
        </w:rPr>
        <w:t>439.</w:t>
      </w:r>
      <w:r w:rsidRPr="005A5DEC">
        <w:rPr>
          <w:noProof/>
        </w:rPr>
        <w:tab/>
        <w:t xml:space="preserve">Renzoni EA, Walsh DA, Salmon M, Wells AU, Sestini P, Nicholson AG, et al. Interstitial vascularity in fibrosing alveolitis. </w:t>
      </w:r>
      <w:r w:rsidRPr="005A5DEC">
        <w:rPr>
          <w:i/>
          <w:noProof/>
        </w:rPr>
        <w:t>American journal of respiratory and critical care medicine</w:t>
      </w:r>
      <w:r w:rsidRPr="005A5DEC">
        <w:rPr>
          <w:noProof/>
        </w:rPr>
        <w:t>. 2003;167(3):438-43.</w:t>
      </w:r>
    </w:p>
    <w:p w14:paraId="05DDA809" w14:textId="77777777" w:rsidR="005A5DEC" w:rsidRPr="005A5DEC" w:rsidRDefault="005A5DEC" w:rsidP="005A5DEC">
      <w:pPr>
        <w:pStyle w:val="EndNoteBibliography"/>
        <w:spacing w:after="360"/>
        <w:rPr>
          <w:noProof/>
        </w:rPr>
      </w:pPr>
      <w:r w:rsidRPr="005A5DEC">
        <w:rPr>
          <w:noProof/>
        </w:rPr>
        <w:t>440.</w:t>
      </w:r>
      <w:r w:rsidRPr="005A5DEC">
        <w:rPr>
          <w:noProof/>
        </w:rPr>
        <w:tab/>
        <w:t xml:space="preserve">Tsuchiya N, Yamashiro T, Murayama S. Decrease of pulmonary blood flow detected by phase contrast MRI is correlated with a decrease in lung volume and increase of lung fibrosis area determined by computed tomography in interstitial lung disease. </w:t>
      </w:r>
      <w:r w:rsidRPr="005A5DEC">
        <w:rPr>
          <w:i/>
          <w:noProof/>
        </w:rPr>
        <w:t>Eur Radiol</w:t>
      </w:r>
      <w:r w:rsidRPr="005A5DEC">
        <w:rPr>
          <w:noProof/>
        </w:rPr>
        <w:t>. 2016;85(9):1581-5.</w:t>
      </w:r>
    </w:p>
    <w:p w14:paraId="24819AFF" w14:textId="77777777" w:rsidR="005A5DEC" w:rsidRPr="005A5DEC" w:rsidRDefault="005A5DEC" w:rsidP="005A5DEC">
      <w:pPr>
        <w:pStyle w:val="EndNoteBibliography"/>
        <w:spacing w:after="360"/>
        <w:rPr>
          <w:noProof/>
        </w:rPr>
      </w:pPr>
      <w:r w:rsidRPr="005A5DEC">
        <w:rPr>
          <w:noProof/>
        </w:rPr>
        <w:t>441.</w:t>
      </w:r>
      <w:r w:rsidRPr="005A5DEC">
        <w:rPr>
          <w:noProof/>
        </w:rPr>
        <w:tab/>
        <w:t xml:space="preserve">Papadopoulos CE, Pitsiou G, Karamitsos TD, Karvounis HI, Kontakiotis T, Giannakoulas G, et al. Left ventricular diastolic dysfunction in idiopathic pulmonary fibrosis: a tissue Doppler echocardiographic study. </w:t>
      </w:r>
      <w:r w:rsidRPr="005A5DEC">
        <w:rPr>
          <w:i/>
          <w:noProof/>
        </w:rPr>
        <w:t>European Respiratory Journal</w:t>
      </w:r>
      <w:r w:rsidRPr="005A5DEC">
        <w:rPr>
          <w:noProof/>
        </w:rPr>
        <w:t>. 2008;31(4):701-6.</w:t>
      </w:r>
    </w:p>
    <w:p w14:paraId="6FEAC2E9" w14:textId="77777777" w:rsidR="005A5DEC" w:rsidRPr="005A5DEC" w:rsidRDefault="005A5DEC" w:rsidP="005A5DEC">
      <w:pPr>
        <w:pStyle w:val="EndNoteBibliography"/>
        <w:spacing w:after="360"/>
        <w:rPr>
          <w:noProof/>
        </w:rPr>
      </w:pPr>
      <w:r w:rsidRPr="005A5DEC">
        <w:rPr>
          <w:noProof/>
        </w:rPr>
        <w:t>442.</w:t>
      </w:r>
      <w:r w:rsidRPr="005A5DEC">
        <w:rPr>
          <w:noProof/>
        </w:rPr>
        <w:tab/>
        <w:t>He M, S.H. Robertson, Wang JM, Rackley C, McAdams HP, Driehuys B, editors. Differentiating Early Stage and Later Stage Idiopathic Pulmonary Fibrosis using Hyperpolarized 129Xe Ventilation MRI. Proc from International Society of Magnetic Resonance in Medicine Meeting; 2016; Hawaii.</w:t>
      </w:r>
    </w:p>
    <w:p w14:paraId="06734F71" w14:textId="77777777" w:rsidR="005A5DEC" w:rsidRPr="005A5DEC" w:rsidRDefault="005A5DEC" w:rsidP="005A5DEC">
      <w:pPr>
        <w:pStyle w:val="EndNoteBibliography"/>
        <w:spacing w:after="360"/>
        <w:rPr>
          <w:noProof/>
        </w:rPr>
      </w:pPr>
      <w:r w:rsidRPr="005A5DEC">
        <w:rPr>
          <w:noProof/>
        </w:rPr>
        <w:t>443.</w:t>
      </w:r>
      <w:r w:rsidRPr="005A5DEC">
        <w:rPr>
          <w:noProof/>
        </w:rPr>
        <w:tab/>
        <w:t xml:space="preserve">He M, Kaushik SS, Robertson SH, Freeman MS, Virgincar RS, McAdams HP, et al. Extending semiautomatic ventilation defect analysis for hyperpolarized (129)Xe ventilation MRI. </w:t>
      </w:r>
      <w:r w:rsidRPr="005A5DEC">
        <w:rPr>
          <w:i/>
          <w:noProof/>
        </w:rPr>
        <w:t>Academic radiology</w:t>
      </w:r>
      <w:r w:rsidRPr="005A5DEC">
        <w:rPr>
          <w:noProof/>
        </w:rPr>
        <w:t>. 2014;21(12):1530-41.</w:t>
      </w:r>
    </w:p>
    <w:p w14:paraId="29B7729D" w14:textId="77777777" w:rsidR="005A5DEC" w:rsidRPr="005A5DEC" w:rsidRDefault="005A5DEC" w:rsidP="005A5DEC">
      <w:pPr>
        <w:pStyle w:val="EndNoteBibliography"/>
        <w:spacing w:after="360"/>
        <w:rPr>
          <w:noProof/>
        </w:rPr>
      </w:pPr>
      <w:r w:rsidRPr="005A5DEC">
        <w:rPr>
          <w:noProof/>
        </w:rPr>
        <w:lastRenderedPageBreak/>
        <w:t>444.</w:t>
      </w:r>
      <w:r w:rsidRPr="005A5DEC">
        <w:rPr>
          <w:noProof/>
        </w:rPr>
        <w:tab/>
        <w:t>Meersmann T, Brunner E. Hyperpolarized Xenon-129 Magnetic Resonance. Concepts , Production, Techniques and Appliations: The Royal Society of Chemistry; 2015.</w:t>
      </w:r>
    </w:p>
    <w:p w14:paraId="1110EC84" w14:textId="77777777" w:rsidR="005A5DEC" w:rsidRPr="005A5DEC" w:rsidRDefault="005A5DEC" w:rsidP="005A5DEC">
      <w:pPr>
        <w:pStyle w:val="EndNoteBibliography"/>
        <w:spacing w:after="360"/>
        <w:rPr>
          <w:noProof/>
        </w:rPr>
      </w:pPr>
      <w:r w:rsidRPr="005A5DEC">
        <w:rPr>
          <w:noProof/>
        </w:rPr>
        <w:t>445.</w:t>
      </w:r>
      <w:r w:rsidRPr="005A5DEC">
        <w:rPr>
          <w:noProof/>
        </w:rPr>
        <w:tab/>
        <w:t xml:space="preserve">Stewart NJ, Parra-Robles J, Wild JM. Finite element modeling of (129)Xe diffusive gas exchange NMR in the human alveoli. </w:t>
      </w:r>
      <w:r w:rsidRPr="005A5DEC">
        <w:rPr>
          <w:i/>
          <w:noProof/>
        </w:rPr>
        <w:t>J Magn Reson</w:t>
      </w:r>
      <w:r w:rsidRPr="005A5DEC">
        <w:rPr>
          <w:noProof/>
        </w:rPr>
        <w:t>. 2016;271:21-33.</w:t>
      </w:r>
    </w:p>
    <w:p w14:paraId="0426FEF9" w14:textId="77777777" w:rsidR="005A5DEC" w:rsidRPr="005A5DEC" w:rsidRDefault="005A5DEC" w:rsidP="005A5DEC">
      <w:pPr>
        <w:pStyle w:val="EndNoteBibliography"/>
        <w:spacing w:after="360"/>
        <w:rPr>
          <w:noProof/>
        </w:rPr>
      </w:pPr>
      <w:r w:rsidRPr="005A5DEC">
        <w:rPr>
          <w:noProof/>
        </w:rPr>
        <w:t>446.</w:t>
      </w:r>
      <w:r w:rsidRPr="005A5DEC">
        <w:rPr>
          <w:noProof/>
        </w:rPr>
        <w:tab/>
        <w:t xml:space="preserve">Kaushik SS, Robertson SH, Freeman MS, He M, Kelly KT, Roos JE, et al. Single-breath clinical imaging of hyperpolarized (129)Xe in the airspaces, barrier, and red blood cells using an interleaved 3D radial 1-point Dixon acquisition. </w:t>
      </w:r>
      <w:r w:rsidRPr="005A5DEC">
        <w:rPr>
          <w:i/>
          <w:noProof/>
        </w:rPr>
        <w:t>Magn Reson Med</w:t>
      </w:r>
      <w:r w:rsidRPr="005A5DEC">
        <w:rPr>
          <w:noProof/>
        </w:rPr>
        <w:t>. 2016;75(4):1434-43.</w:t>
      </w:r>
    </w:p>
    <w:p w14:paraId="69201127" w14:textId="77777777" w:rsidR="005A5DEC" w:rsidRPr="005A5DEC" w:rsidRDefault="005A5DEC" w:rsidP="005A5DEC">
      <w:pPr>
        <w:pStyle w:val="EndNoteBibliography"/>
        <w:spacing w:after="360"/>
        <w:rPr>
          <w:noProof/>
        </w:rPr>
      </w:pPr>
      <w:r w:rsidRPr="005A5DEC">
        <w:rPr>
          <w:noProof/>
        </w:rPr>
        <w:t>447.</w:t>
      </w:r>
      <w:r w:rsidRPr="005A5DEC">
        <w:rPr>
          <w:noProof/>
        </w:rPr>
        <w:tab/>
        <w:t xml:space="preserve">Robertson SH, Virgincar RS, Bier EA, He M, Schrank GM, Smigla RM, et al. Uncovering a third dissolved-phase 129Xe resonance in the human lung: Quantifying spectroscopic features in healthy subjects and patients with idiopathic pulmonary fibrosis. </w:t>
      </w:r>
      <w:r w:rsidRPr="005A5DEC">
        <w:rPr>
          <w:i/>
          <w:noProof/>
        </w:rPr>
        <w:t>Magn Reson Med</w:t>
      </w:r>
      <w:r w:rsidRPr="005A5DEC">
        <w:rPr>
          <w:noProof/>
        </w:rPr>
        <w:t>. 2016:[online ahead of print] DOI: 10.1002/mrm.26533.</w:t>
      </w:r>
    </w:p>
    <w:p w14:paraId="04FF836E" w14:textId="77777777" w:rsidR="005A5DEC" w:rsidRPr="005A5DEC" w:rsidRDefault="005A5DEC" w:rsidP="005A5DEC">
      <w:pPr>
        <w:pStyle w:val="EndNoteBibliography"/>
        <w:spacing w:after="360"/>
        <w:rPr>
          <w:noProof/>
        </w:rPr>
      </w:pPr>
      <w:r w:rsidRPr="005A5DEC">
        <w:rPr>
          <w:noProof/>
        </w:rPr>
        <w:t>448.</w:t>
      </w:r>
      <w:r w:rsidRPr="005A5DEC">
        <w:rPr>
          <w:noProof/>
        </w:rPr>
        <w:tab/>
        <w:t xml:space="preserve">Norquay G, Leung G, Stewart NJ, Wolber J, Wild JM. 129Xe chemical shift in human blood and pulmonary blood oxygenation measurement in humans using hyperpolarized 129Xe NMR. </w:t>
      </w:r>
      <w:r w:rsidRPr="005A5DEC">
        <w:rPr>
          <w:i/>
          <w:noProof/>
        </w:rPr>
        <w:t>Magnetic Resonance in Medicine</w:t>
      </w:r>
      <w:r w:rsidRPr="005A5DEC">
        <w:rPr>
          <w:noProof/>
        </w:rPr>
        <w:t>. 2017;77(4):1399-408.</w:t>
      </w:r>
    </w:p>
    <w:p w14:paraId="50E5899D" w14:textId="77777777" w:rsidR="005A5DEC" w:rsidRPr="005A5DEC" w:rsidRDefault="005A5DEC" w:rsidP="005A5DEC">
      <w:pPr>
        <w:pStyle w:val="EndNoteBibliography"/>
        <w:spacing w:after="360"/>
        <w:rPr>
          <w:noProof/>
        </w:rPr>
      </w:pPr>
      <w:r w:rsidRPr="005A5DEC">
        <w:rPr>
          <w:noProof/>
        </w:rPr>
        <w:t>449.</w:t>
      </w:r>
      <w:r w:rsidRPr="005A5DEC">
        <w:rPr>
          <w:noProof/>
        </w:rPr>
        <w:tab/>
        <w:t xml:space="preserve">Salamon E, Lever S, Kuo W, Ciet P, Tiddens HAWM. Spirometer guided chest imaging in children: It is worth the effort! </w:t>
      </w:r>
      <w:r w:rsidRPr="005A5DEC">
        <w:rPr>
          <w:i/>
          <w:noProof/>
        </w:rPr>
        <w:t>Pediatr Pulmonol</w:t>
      </w:r>
      <w:r w:rsidRPr="005A5DEC">
        <w:rPr>
          <w:noProof/>
        </w:rPr>
        <w:t>. 2017;52(1):48-56.</w:t>
      </w:r>
    </w:p>
    <w:p w14:paraId="0F53506E" w14:textId="77777777" w:rsidR="005A5DEC" w:rsidRPr="005A5DEC" w:rsidRDefault="005A5DEC" w:rsidP="005A5DEC">
      <w:pPr>
        <w:pStyle w:val="EndNoteBibliography"/>
        <w:spacing w:after="360"/>
        <w:rPr>
          <w:noProof/>
        </w:rPr>
      </w:pPr>
      <w:r w:rsidRPr="005A5DEC">
        <w:rPr>
          <w:noProof/>
        </w:rPr>
        <w:t>450.</w:t>
      </w:r>
      <w:r w:rsidRPr="005A5DEC">
        <w:rPr>
          <w:noProof/>
        </w:rPr>
        <w:tab/>
        <w:t xml:space="preserve">Gulani V, Calamante F, Shellock FG, Kanal E, Reeder SB. Gadolinium deposition in the brain: summary of evidence and recommendations. </w:t>
      </w:r>
      <w:r w:rsidRPr="005A5DEC">
        <w:rPr>
          <w:i/>
          <w:noProof/>
        </w:rPr>
        <w:t>Lancet Neurol</w:t>
      </w:r>
      <w:r w:rsidRPr="005A5DEC">
        <w:rPr>
          <w:noProof/>
        </w:rPr>
        <w:t>. 2017;16(7):564-70.</w:t>
      </w:r>
    </w:p>
    <w:p w14:paraId="44B4E8E8" w14:textId="16C80A18" w:rsidR="005A5DEC" w:rsidRPr="005A5DEC" w:rsidRDefault="005A5DEC" w:rsidP="005A5DEC">
      <w:pPr>
        <w:pStyle w:val="EndNoteBibliography"/>
        <w:rPr>
          <w:noProof/>
        </w:rPr>
      </w:pPr>
      <w:r w:rsidRPr="005A5DEC">
        <w:rPr>
          <w:noProof/>
        </w:rPr>
        <w:t>451.</w:t>
      </w:r>
      <w:r w:rsidRPr="005A5DEC">
        <w:rPr>
          <w:noProof/>
        </w:rPr>
        <w:tab/>
        <w:t xml:space="preserve">Website: </w:t>
      </w:r>
      <w:hyperlink r:id="rId215" w:history="1">
        <w:r w:rsidRPr="005A5DEC">
          <w:rPr>
            <w:rStyle w:val="Hyperlink"/>
            <w:noProof/>
          </w:rPr>
          <w:t>https://www.fda.gov/Safety/MedWatch/SafetyInformation/SafetyAlertsforHumanMedicalProducts/ucm589580.htm</w:t>
        </w:r>
      </w:hyperlink>
      <w:r w:rsidRPr="005A5DEC">
        <w:rPr>
          <w:noProof/>
        </w:rPr>
        <w:t>: U.S. Department of Health and Human Services; 2017 [</w:t>
      </w:r>
    </w:p>
    <w:p w14:paraId="1B521B6C" w14:textId="040EBEA8" w:rsidR="00273A1E" w:rsidRDefault="009F01B1" w:rsidP="00CC0B99">
      <w:pPr>
        <w:pStyle w:val="Appendix"/>
        <w:pageBreakBefore/>
      </w:pPr>
      <w:r w:rsidRPr="00A1307A">
        <w:lastRenderedPageBreak/>
        <w:fldChar w:fldCharType="end"/>
      </w:r>
      <w:bookmarkStart w:id="8113" w:name="_Toc364347304"/>
      <w:bookmarkStart w:id="8114" w:name="_Toc364347374"/>
      <w:r w:rsidR="00273A1E" w:rsidRPr="00273A1E">
        <w:t xml:space="preserve"> </w:t>
      </w:r>
      <w:bookmarkStart w:id="8115" w:name="_Toc3145104"/>
      <w:r w:rsidR="00273A1E">
        <w:t xml:space="preserve">Appendix 1: </w:t>
      </w:r>
      <w:r w:rsidR="00273A1E">
        <w:br/>
        <w:t>Research Output</w:t>
      </w:r>
      <w:bookmarkEnd w:id="8113"/>
      <w:bookmarkEnd w:id="8114"/>
      <w:bookmarkEnd w:id="8115"/>
    </w:p>
    <w:p w14:paraId="0503E294" w14:textId="57FE7847" w:rsidR="00CC0B99" w:rsidRDefault="00F91BDB" w:rsidP="00273A1E">
      <w:pPr>
        <w:pStyle w:val="AppedixSubtitle"/>
        <w:rPr>
          <w:iCs w:val="0"/>
          <w:kern w:val="32"/>
          <w:szCs w:val="32"/>
        </w:rPr>
      </w:pPr>
      <w:bookmarkStart w:id="8116" w:name="_Toc364347305"/>
      <w:bookmarkStart w:id="8117" w:name="_Toc364347375"/>
      <w:bookmarkStart w:id="8118" w:name="_Toc3145105"/>
      <w:r>
        <w:rPr>
          <w:iCs w:val="0"/>
          <w:kern w:val="32"/>
          <w:szCs w:val="32"/>
        </w:rPr>
        <w:t>Manuscripts in</w:t>
      </w:r>
      <w:r w:rsidR="00CC0B99">
        <w:rPr>
          <w:iCs w:val="0"/>
          <w:kern w:val="32"/>
          <w:szCs w:val="32"/>
        </w:rPr>
        <w:t xml:space="preserve"> Peer-Reviewed Journals</w:t>
      </w:r>
      <w:bookmarkEnd w:id="8118"/>
    </w:p>
    <w:p w14:paraId="35864F77" w14:textId="70C13E56" w:rsidR="00CC0B99" w:rsidRDefault="00E91CAA" w:rsidP="00CC0B99">
      <w:pPr>
        <w:rPr>
          <w:u w:val="single"/>
        </w:rPr>
      </w:pPr>
      <w:r>
        <w:rPr>
          <w:u w:val="single"/>
        </w:rPr>
        <w:t>Work Directly Related to this Thesis</w:t>
      </w:r>
    </w:p>
    <w:p w14:paraId="2F8FCDC6" w14:textId="77777777" w:rsidR="00F91BDB" w:rsidRDefault="00F91BDB" w:rsidP="00F91BDB">
      <w:pPr>
        <w:pStyle w:val="ListParagraph"/>
        <w:numPr>
          <w:ilvl w:val="0"/>
          <w:numId w:val="33"/>
        </w:numPr>
      </w:pPr>
      <w:r>
        <w:t>Work f</w:t>
      </w:r>
      <w:r w:rsidRPr="00E91CAA">
        <w:t xml:space="preserve">rom </w:t>
      </w:r>
      <w:r>
        <w:t xml:space="preserve">Chapter 2: “Novel and quantitative imaging techniques in interstitial lung disease”; state of the art review in </w:t>
      </w:r>
      <w:r w:rsidRPr="00E91CAA">
        <w:rPr>
          <w:i/>
        </w:rPr>
        <w:t>T</w:t>
      </w:r>
      <w:r>
        <w:rPr>
          <w:i/>
        </w:rPr>
        <w:t>horax</w:t>
      </w:r>
      <w:r w:rsidRPr="00295A3B">
        <w:t>.</w:t>
      </w:r>
      <w:ins w:id="8119" w:author="Windows User" w:date="2018-10-31T10:55:00Z">
        <w:r>
          <w:rPr>
            <w:i/>
          </w:rPr>
          <w:t xml:space="preserve"> </w:t>
        </w:r>
      </w:ins>
      <w:r>
        <w:t>DOI:</w:t>
      </w:r>
      <w:r w:rsidRPr="00722040">
        <w:t>10.1136/thoraxjnl-2018-211779</w:t>
      </w:r>
      <w:r>
        <w:t>.</w:t>
      </w:r>
    </w:p>
    <w:p w14:paraId="5E4B0694" w14:textId="1704D5EE" w:rsidR="00F91BDB" w:rsidRDefault="00F91BDB" w:rsidP="00F91BDB">
      <w:pPr>
        <w:pStyle w:val="ListParagraph"/>
        <w:numPr>
          <w:ilvl w:val="0"/>
          <w:numId w:val="33"/>
        </w:numPr>
        <w:rPr>
          <w:ins w:id="8120" w:author="Windows User" w:date="2018-10-31T10:57:00Z"/>
        </w:rPr>
      </w:pPr>
      <w:del w:id="8121" w:author="Windows User" w:date="2018-10-31T10:59:00Z">
        <w:r w:rsidDel="00EC6EA1">
          <w:delText>Work from Chapter 6: “</w:delText>
        </w:r>
        <w:r w:rsidRPr="00D40957" w:rsidDel="00EC6EA1">
          <w:delText>Hyperpolarised xenon MRS for the longitudinal assessment of changes in gas diffusion in IPF</w:delText>
        </w:r>
        <w:r w:rsidDel="00EC6EA1">
          <w:delText xml:space="preserve">”; brief communication submitted to </w:delText>
        </w:r>
        <w:r w:rsidRPr="00E91CAA" w:rsidDel="00EC6EA1">
          <w:rPr>
            <w:i/>
          </w:rPr>
          <w:delText>T</w:delText>
        </w:r>
        <w:r w:rsidDel="00EC6EA1">
          <w:rPr>
            <w:i/>
          </w:rPr>
          <w:delText xml:space="preserve">horax; </w:delText>
        </w:r>
      </w:del>
      <w:del w:id="8122" w:author="Windows User" w:date="2018-10-31T10:54:00Z">
        <w:r w:rsidRPr="00E91CAA" w:rsidDel="008A6846">
          <w:delText>provisionally accepted with amendments</w:delText>
        </w:r>
      </w:del>
      <w:del w:id="8123" w:author="Windows User" w:date="2018-10-31T10:59:00Z">
        <w:r w:rsidDel="00EC6EA1">
          <w:delText>.</w:delText>
        </w:r>
      </w:del>
      <w:ins w:id="8124" w:author="Windows User" w:date="2018-10-31T10:54:00Z">
        <w:r w:rsidRPr="00E91CAA">
          <w:t>Work from chapter 5</w:t>
        </w:r>
        <w:r>
          <w:t>:</w:t>
        </w:r>
        <w:r w:rsidRPr="00E91CAA">
          <w:t xml:space="preserve"> </w:t>
        </w:r>
        <w:r>
          <w:t>“</w:t>
        </w:r>
      </w:ins>
      <w:r>
        <w:t>A</w:t>
      </w:r>
      <w:r w:rsidRPr="009B309E">
        <w:t>irway microstructure in idiopathic pulmonary fibrosis</w:t>
      </w:r>
      <w:ins w:id="8125" w:author="Windows User" w:date="2018-10-31T10:54:00Z">
        <w:r>
          <w:t xml:space="preserve">” </w:t>
        </w:r>
        <w:del w:id="8126" w:author="Windows User" w:date="2018-10-31T10:55:00Z">
          <w:r w:rsidRPr="00E91CAA" w:rsidDel="008A6846">
            <w:delText>pending submission to</w:delText>
          </w:r>
        </w:del>
      </w:ins>
      <w:ins w:id="8127" w:author="Windows User" w:date="2018-10-31T10:55:00Z">
        <w:r>
          <w:t>original research submitted to</w:t>
        </w:r>
      </w:ins>
      <w:ins w:id="8128" w:author="Windows User" w:date="2018-10-31T10:54:00Z">
        <w:r w:rsidRPr="00E91CAA">
          <w:t xml:space="preserve"> </w:t>
        </w:r>
        <w:r w:rsidRPr="00E91CAA">
          <w:rPr>
            <w:i/>
          </w:rPr>
          <w:t>Radiology</w:t>
        </w:r>
      </w:ins>
      <w:ins w:id="8129" w:author="Windows User" w:date="2018-10-31T10:55:00Z">
        <w:r>
          <w:rPr>
            <w:i/>
          </w:rPr>
          <w:t xml:space="preserve">; </w:t>
        </w:r>
        <w:r w:rsidRPr="00E91CAA">
          <w:t>provisionally accepted with amendments</w:t>
        </w:r>
      </w:ins>
      <w:r>
        <w:t>, pending DOI</w:t>
      </w:r>
      <w:ins w:id="8130" w:author="Windows User" w:date="2018-10-31T10:55:00Z">
        <w:r>
          <w:t>.</w:t>
        </w:r>
      </w:ins>
    </w:p>
    <w:p w14:paraId="15D80CCB" w14:textId="5F067A6E" w:rsidR="00EC6EA1" w:rsidRDefault="00EC6EA1" w:rsidP="00E91CAA">
      <w:pPr>
        <w:pStyle w:val="ListParagraph"/>
        <w:numPr>
          <w:ilvl w:val="0"/>
          <w:numId w:val="33"/>
        </w:numPr>
        <w:rPr>
          <w:ins w:id="8131" w:author="Windows User" w:date="2018-10-31T10:59:00Z"/>
        </w:rPr>
      </w:pPr>
      <w:ins w:id="8132" w:author="Windows User" w:date="2018-10-31T10:59:00Z">
        <w:r w:rsidRPr="00E91CAA">
          <w:t>Work from chapter 5</w:t>
        </w:r>
        <w:r>
          <w:t xml:space="preserve">: </w:t>
        </w:r>
        <w:del w:id="8133" w:author="Nicholas Weatherley" w:date="2019-02-10T15:04:00Z">
          <w:r w:rsidDel="00E57D6F">
            <w:delText>“ Comparison</w:delText>
          </w:r>
        </w:del>
      </w:ins>
      <w:ins w:id="8134" w:author="Nicholas Weatherley" w:date="2019-02-10T15:04:00Z">
        <w:r w:rsidR="00E57D6F">
          <w:t>“Comparison</w:t>
        </w:r>
      </w:ins>
      <w:ins w:id="8135" w:author="Windows User" w:date="2018-10-31T10:59:00Z">
        <w:r>
          <w:t xml:space="preserve"> of in vivo lung morphometry models from 3D multiple b-value 3He and 129Xe diffusion-weighted MRI”</w:t>
        </w:r>
      </w:ins>
      <w:r w:rsidR="00D3538A">
        <w:t xml:space="preserve"> original research in</w:t>
      </w:r>
      <w:ins w:id="8136" w:author="Windows User" w:date="2018-10-31T10:59:00Z">
        <w:r>
          <w:t xml:space="preserve"> </w:t>
        </w:r>
        <w:r>
          <w:rPr>
            <w:i/>
          </w:rPr>
          <w:t>Magnetic Resonance in Medicine</w:t>
        </w:r>
      </w:ins>
      <w:r w:rsidR="00295A3B" w:rsidRPr="00295A3B">
        <w:t xml:space="preserve">. </w:t>
      </w:r>
      <w:r w:rsidR="00D3538A">
        <w:t>DOI:</w:t>
      </w:r>
      <w:r w:rsidR="00D3538A" w:rsidRPr="00D3538A">
        <w:t>10.1002/mrm.27608</w:t>
      </w:r>
      <w:r w:rsidR="00F91BDB">
        <w:t>.</w:t>
      </w:r>
    </w:p>
    <w:p w14:paraId="40815584" w14:textId="1373DD89" w:rsidR="00E91CAA" w:rsidRDefault="00EC6EA1" w:rsidP="00F91BDB">
      <w:pPr>
        <w:pStyle w:val="ListParagraph"/>
        <w:numPr>
          <w:ilvl w:val="0"/>
          <w:numId w:val="33"/>
        </w:numPr>
      </w:pPr>
      <w:ins w:id="8137" w:author="Windows User" w:date="2018-10-31T10:59:00Z">
        <w:r>
          <w:t>Work from Chapter 6: “</w:t>
        </w:r>
        <w:r w:rsidRPr="00D40957">
          <w:t>Hyperpolarised xenon MRS for the longitudinal assessment of changes in gas diffusion in IPF</w:t>
        </w:r>
        <w:r>
          <w:t xml:space="preserve">”; brief communication </w:t>
        </w:r>
      </w:ins>
      <w:r w:rsidR="005E6890">
        <w:t xml:space="preserve">in </w:t>
      </w:r>
      <w:ins w:id="8138" w:author="Windows User" w:date="2018-10-31T10:59:00Z">
        <w:r w:rsidRPr="00E91CAA">
          <w:rPr>
            <w:i/>
          </w:rPr>
          <w:t>T</w:t>
        </w:r>
        <w:r>
          <w:rPr>
            <w:i/>
          </w:rPr>
          <w:t>horax</w:t>
        </w:r>
      </w:ins>
      <w:r w:rsidR="00295A3B">
        <w:t>.</w:t>
      </w:r>
      <w:r w:rsidR="00D3538A">
        <w:t xml:space="preserve"> DOI:</w:t>
      </w:r>
      <w:r w:rsidR="00D3538A" w:rsidRPr="00D3538A">
        <w:t>10.1136/thoraxjnl-2018-211851</w:t>
      </w:r>
      <w:r w:rsidR="00F91BDB">
        <w:t>.</w:t>
      </w:r>
      <w:del w:id="8139" w:author="Windows User" w:date="2018-10-31T10:55:00Z">
        <w:r w:rsidR="00E91CAA" w:rsidRPr="00E91CAA" w:rsidDel="008A6846">
          <w:delText>provisionally accepted with amendments</w:delText>
        </w:r>
        <w:r w:rsidR="00E91CAA" w:rsidDel="008A6846">
          <w:delText>.</w:delText>
        </w:r>
      </w:del>
    </w:p>
    <w:p w14:paraId="4ABA50AA" w14:textId="6108F6B2" w:rsidR="008A6846" w:rsidRPr="00E91CAA" w:rsidDel="008A6846" w:rsidRDefault="008A6846">
      <w:pPr>
        <w:rPr>
          <w:del w:id="8140" w:author="Windows User" w:date="2018-10-31T10:55:00Z"/>
        </w:rPr>
        <w:pPrChange w:id="8141" w:author="Windows User" w:date="2018-10-31T10:59:00Z">
          <w:pPr>
            <w:pStyle w:val="ListParagraph"/>
            <w:numPr>
              <w:numId w:val="33"/>
            </w:numPr>
            <w:ind w:left="720" w:hanging="360"/>
          </w:pPr>
        </w:pPrChange>
      </w:pPr>
      <w:moveToRangeStart w:id="8142" w:author="Windows User" w:date="2018-10-31T10:54:00Z" w:name="move528746627"/>
      <w:moveTo w:id="8143" w:author="Windows User" w:date="2018-10-31T10:54:00Z">
        <w:del w:id="8144" w:author="Windows User" w:date="2018-10-31T10:55:00Z">
          <w:r w:rsidRPr="00EC6EA1" w:rsidDel="008A6846">
            <w:rPr>
              <w:i/>
              <w:rPrChange w:id="8145" w:author="Windows User" w:date="2018-10-31T10:59:00Z">
                <w:rPr/>
              </w:rPrChange>
            </w:rPr>
            <w:delText>.</w:delText>
          </w:r>
        </w:del>
      </w:moveTo>
    </w:p>
    <w:moveToRangeEnd w:id="8142"/>
    <w:p w14:paraId="31E2514B" w14:textId="10FA0F44" w:rsidR="008A6846" w:rsidDel="00EC6EA1" w:rsidRDefault="008A6846">
      <w:pPr>
        <w:rPr>
          <w:del w:id="8146" w:author="Windows User" w:date="2018-10-31T10:59:00Z"/>
        </w:rPr>
        <w:pPrChange w:id="8147" w:author="Windows User" w:date="2018-10-31T10:59:00Z">
          <w:pPr>
            <w:pStyle w:val="ListParagraph"/>
            <w:numPr>
              <w:numId w:val="33"/>
            </w:numPr>
            <w:ind w:left="720" w:hanging="360"/>
          </w:pPr>
        </w:pPrChange>
      </w:pPr>
    </w:p>
    <w:p w14:paraId="01CAD744" w14:textId="0C03CA60" w:rsidR="00E91CAA" w:rsidRDefault="00E91CAA" w:rsidP="00E91CAA">
      <w:pPr>
        <w:rPr>
          <w:u w:val="single"/>
        </w:rPr>
      </w:pPr>
      <w:r w:rsidRPr="00E91CAA">
        <w:rPr>
          <w:u w:val="single"/>
        </w:rPr>
        <w:t>Work</w:t>
      </w:r>
      <w:r>
        <w:rPr>
          <w:u w:val="single"/>
        </w:rPr>
        <w:t xml:space="preserve"> not</w:t>
      </w:r>
      <w:r w:rsidRPr="00E91CAA">
        <w:rPr>
          <w:u w:val="single"/>
        </w:rPr>
        <w:t xml:space="preserve"> Directly Related to this Thesis</w:t>
      </w:r>
    </w:p>
    <w:p w14:paraId="5980FD73" w14:textId="46406D61" w:rsidR="00E91CAA" w:rsidRDefault="00991FA2" w:rsidP="00991FA2">
      <w:pPr>
        <w:pStyle w:val="ListParagraph"/>
        <w:numPr>
          <w:ilvl w:val="0"/>
          <w:numId w:val="35"/>
        </w:numPr>
      </w:pPr>
      <w:r w:rsidRPr="00991FA2">
        <w:t>"Drug induced interstitial lung disease: a systematic review"</w:t>
      </w:r>
      <w:r>
        <w:t xml:space="preserve">; </w:t>
      </w:r>
      <w:r w:rsidR="00F91BDB" w:rsidRPr="00F91BDB">
        <w:t xml:space="preserve">Drug-Induced Interstitial Lung Disease: A Systematic Review. </w:t>
      </w:r>
      <w:r w:rsidR="00F91BDB" w:rsidRPr="00F91BDB">
        <w:rPr>
          <w:i/>
        </w:rPr>
        <w:t>J</w:t>
      </w:r>
      <w:r w:rsidR="00F91BDB">
        <w:rPr>
          <w:i/>
        </w:rPr>
        <w:t>ournal of</w:t>
      </w:r>
      <w:r w:rsidR="00F91BDB" w:rsidRPr="00F91BDB">
        <w:rPr>
          <w:i/>
        </w:rPr>
        <w:t xml:space="preserve"> Clin</w:t>
      </w:r>
      <w:r w:rsidR="00F91BDB">
        <w:rPr>
          <w:i/>
        </w:rPr>
        <w:t>ical</w:t>
      </w:r>
      <w:r w:rsidR="00F91BDB" w:rsidRPr="00F91BDB">
        <w:rPr>
          <w:i/>
        </w:rPr>
        <w:t xml:space="preserve"> Med</w:t>
      </w:r>
      <w:r w:rsidR="00F91BDB">
        <w:rPr>
          <w:i/>
        </w:rPr>
        <w:t>icine</w:t>
      </w:r>
      <w:r w:rsidR="00F91BDB" w:rsidRPr="00F91BDB">
        <w:t>, 7(10)</w:t>
      </w:r>
      <w:r w:rsidR="00546EB1">
        <w:t>:</w:t>
      </w:r>
      <w:r w:rsidR="00F91BDB">
        <w:t>E356</w:t>
      </w:r>
      <w:r>
        <w:t>.</w:t>
      </w:r>
    </w:p>
    <w:p w14:paraId="5AD530C7" w14:textId="60D3A886" w:rsidR="00991FA2" w:rsidRDefault="00991FA2" w:rsidP="00991FA2">
      <w:pPr>
        <w:pStyle w:val="ListParagraph"/>
        <w:numPr>
          <w:ilvl w:val="0"/>
          <w:numId w:val="35"/>
        </w:numPr>
      </w:pPr>
      <w:r>
        <w:t>“</w:t>
      </w:r>
      <w:r w:rsidRPr="00991FA2">
        <w:t>Pulmonary artery size in Interstitial Lung Disease and Pulmonary Hypertension: Association with Interstitial Lung Disease severity and diagnostic utilit</w:t>
      </w:r>
      <w:r>
        <w:t>y”</w:t>
      </w:r>
      <w:r w:rsidR="00F91BDB">
        <w:t xml:space="preserve"> </w:t>
      </w:r>
      <w:r>
        <w:rPr>
          <w:i/>
        </w:rPr>
        <w:t>Frontiers in Cardiovascular Medicin</w:t>
      </w:r>
      <w:r w:rsidR="00546EB1">
        <w:rPr>
          <w:i/>
        </w:rPr>
        <w:t>e</w:t>
      </w:r>
      <w:r w:rsidR="00546EB1">
        <w:t>; 5(53).</w:t>
      </w:r>
    </w:p>
    <w:p w14:paraId="76FF7644" w14:textId="32F50308" w:rsidR="009B309E" w:rsidRPr="00991FA2" w:rsidRDefault="009B309E" w:rsidP="009B309E">
      <w:pPr>
        <w:pStyle w:val="ListParagraph"/>
        <w:numPr>
          <w:ilvl w:val="0"/>
          <w:numId w:val="35"/>
        </w:numPr>
      </w:pPr>
      <w:r>
        <w:t>“</w:t>
      </w:r>
      <w:r w:rsidRPr="009B309E">
        <w:t>3D diffusion-weighted 129 Xe MRI for whole lung morphometry</w:t>
      </w:r>
      <w:r>
        <w:t xml:space="preserve">” </w:t>
      </w:r>
      <w:r w:rsidRPr="009B309E">
        <w:rPr>
          <w:rStyle w:val="HTMLCite"/>
          <w:rFonts w:eastAsia="MS Gothic"/>
          <w:iCs w:val="0"/>
        </w:rPr>
        <w:t>Magnetic Resonance in Medicine</w:t>
      </w:r>
      <w:r w:rsidR="00546EB1">
        <w:t xml:space="preserve">; </w:t>
      </w:r>
      <w:r w:rsidRPr="009B309E">
        <w:t>79(6)</w:t>
      </w:r>
      <w:r w:rsidR="00546EB1">
        <w:t>:</w:t>
      </w:r>
      <w:r w:rsidRPr="009B309E">
        <w:t>2986-2995</w:t>
      </w:r>
      <w:r w:rsidR="00546EB1">
        <w:t>.</w:t>
      </w:r>
    </w:p>
    <w:p w14:paraId="44880A28" w14:textId="22792166" w:rsidR="00E91CAA" w:rsidRDefault="00E91CAA" w:rsidP="00E91CAA">
      <w:pPr>
        <w:rPr>
          <w:u w:val="single"/>
        </w:rPr>
      </w:pPr>
      <w:r>
        <w:rPr>
          <w:u w:val="single"/>
        </w:rPr>
        <w:lastRenderedPageBreak/>
        <w:t>Manuscripts Pending Submission</w:t>
      </w:r>
    </w:p>
    <w:p w14:paraId="1C02FEDA" w14:textId="34549752" w:rsidR="00E91CAA" w:rsidRPr="00E91CAA" w:rsidDel="008A6846" w:rsidRDefault="00E91CAA" w:rsidP="009B309E">
      <w:pPr>
        <w:pStyle w:val="ListParagraph"/>
        <w:numPr>
          <w:ilvl w:val="0"/>
          <w:numId w:val="34"/>
        </w:numPr>
      </w:pPr>
      <w:r>
        <w:t>Work from chapter 7</w:t>
      </w:r>
      <w:r w:rsidR="00320CCF">
        <w:t>:</w:t>
      </w:r>
      <w:r w:rsidR="00991FA2">
        <w:t xml:space="preserve"> “</w:t>
      </w:r>
      <w:r w:rsidR="00991FA2" w:rsidRPr="00991FA2">
        <w:t>Quantification of pulmonary perfusion in idiopathic pulmonary fibrosis with dynamic contrast-enhanced MRI</w:t>
      </w:r>
      <w:r w:rsidR="00991FA2">
        <w:t>”;</w:t>
      </w:r>
      <w:r>
        <w:t xml:space="preserve"> pending submission to </w:t>
      </w:r>
      <w:r w:rsidR="00991FA2">
        <w:rPr>
          <w:i/>
        </w:rPr>
        <w:t>Journal of Magnetic Resonance Imaging</w:t>
      </w:r>
      <w:r>
        <w:t>.</w:t>
      </w:r>
      <w:moveFromRangeStart w:id="8148" w:author="Windows User" w:date="2018-10-31T10:54:00Z" w:name="move528746627"/>
      <w:moveFrom w:id="8149" w:author="Windows User" w:date="2018-10-31T10:54:00Z">
        <w:r w:rsidRPr="00E91CAA" w:rsidDel="008A6846">
          <w:t>Work from chapter 5</w:t>
        </w:r>
        <w:r w:rsidR="00320CCF" w:rsidDel="008A6846">
          <w:t>:</w:t>
        </w:r>
        <w:r w:rsidRPr="00E91CAA" w:rsidDel="008A6846">
          <w:t xml:space="preserve"> </w:t>
        </w:r>
        <w:r w:rsidR="00991FA2" w:rsidDel="008A6846">
          <w:t xml:space="preserve">“Diffusion-weighted MRI for the assessment of lung microstructural changes in IPF” </w:t>
        </w:r>
        <w:r w:rsidRPr="00E91CAA" w:rsidDel="008A6846">
          <w:t xml:space="preserve">pending submission to </w:t>
        </w:r>
        <w:r w:rsidRPr="009B309E" w:rsidDel="008A6846">
          <w:rPr>
            <w:i/>
          </w:rPr>
          <w:t>Radiology</w:t>
        </w:r>
        <w:r w:rsidR="00991FA2" w:rsidRPr="009B309E" w:rsidDel="008A6846">
          <w:rPr>
            <w:i/>
          </w:rPr>
          <w:t>.</w:t>
        </w:r>
      </w:moveFrom>
    </w:p>
    <w:p w14:paraId="37F2B83B" w14:textId="4F285F86" w:rsidR="00273A1E" w:rsidRDefault="00273A1E" w:rsidP="00273A1E">
      <w:pPr>
        <w:pStyle w:val="AppedixSubtitle"/>
        <w:rPr>
          <w:iCs w:val="0"/>
          <w:kern w:val="32"/>
          <w:szCs w:val="32"/>
        </w:rPr>
      </w:pPr>
      <w:bookmarkStart w:id="8150" w:name="_Toc3145106"/>
      <w:moveFromRangeEnd w:id="8148"/>
      <w:r>
        <w:rPr>
          <w:iCs w:val="0"/>
          <w:kern w:val="32"/>
          <w:szCs w:val="32"/>
        </w:rPr>
        <w:t>Conference Abstract Proceedings and Presentations</w:t>
      </w:r>
      <w:bookmarkEnd w:id="8116"/>
      <w:bookmarkEnd w:id="8117"/>
      <w:bookmarkEnd w:id="8150"/>
    </w:p>
    <w:p w14:paraId="75927989" w14:textId="77777777" w:rsidR="00273A1E" w:rsidRPr="00D12FBD" w:rsidRDefault="00273A1E" w:rsidP="00273A1E">
      <w:pPr>
        <w:rPr>
          <w:u w:val="single"/>
        </w:rPr>
      </w:pPr>
      <w:r w:rsidRPr="00D12FBD">
        <w:rPr>
          <w:u w:val="single"/>
        </w:rPr>
        <w:t>International</w:t>
      </w:r>
    </w:p>
    <w:p w14:paraId="0F4D6F43" w14:textId="77777777" w:rsidR="00273A1E" w:rsidRDefault="00273A1E" w:rsidP="00273A1E">
      <w:pPr>
        <w:numPr>
          <w:ilvl w:val="0"/>
          <w:numId w:val="24"/>
        </w:numPr>
      </w:pPr>
      <w:r>
        <w:t>International Workshop of Pulmonary Functional Imaging Meeting September 2015, Edinburgh UK: Oral presentation</w:t>
      </w:r>
    </w:p>
    <w:p w14:paraId="28B225CC" w14:textId="77777777" w:rsidR="00273A1E" w:rsidRPr="006320B0" w:rsidRDefault="00273A1E" w:rsidP="00273A1E">
      <w:pPr>
        <w:numPr>
          <w:ilvl w:val="1"/>
          <w:numId w:val="24"/>
        </w:numPr>
        <w:rPr>
          <w:sz w:val="20"/>
          <w:szCs w:val="20"/>
        </w:rPr>
      </w:pPr>
      <w:r w:rsidRPr="006320B0">
        <w:rPr>
          <w:sz w:val="20"/>
          <w:szCs w:val="20"/>
        </w:rPr>
        <w:t>Preliminary investigations of lung structure-function with multi-nuclear MR imaging and pulmonary function tests in idiopathic pulmonary fibrosis.</w:t>
      </w:r>
    </w:p>
    <w:p w14:paraId="5560CF63" w14:textId="77777777" w:rsidR="00273A1E" w:rsidRDefault="00273A1E" w:rsidP="00273A1E">
      <w:pPr>
        <w:numPr>
          <w:ilvl w:val="0"/>
          <w:numId w:val="24"/>
        </w:numPr>
      </w:pPr>
      <w:r>
        <w:t>European Respiratory Society Congress September 2016, London UK: 1. Oral presentation (late-breaking);</w:t>
      </w:r>
      <w:r w:rsidRPr="0067308A">
        <w:t xml:space="preserve"> </w:t>
      </w:r>
      <w:r>
        <w:t>2. Traditional poster.</w:t>
      </w:r>
    </w:p>
    <w:p w14:paraId="7E00DF5B" w14:textId="77777777" w:rsidR="00273A1E" w:rsidRDefault="00273A1E" w:rsidP="00273A1E">
      <w:pPr>
        <w:pStyle w:val="ListParagraph"/>
        <w:numPr>
          <w:ilvl w:val="1"/>
          <w:numId w:val="24"/>
        </w:numPr>
      </w:pPr>
      <w:r w:rsidRPr="0048079D">
        <w:rPr>
          <w:sz w:val="20"/>
          <w:szCs w:val="20"/>
        </w:rPr>
        <w:t>Diffusion-weighted hyperpolarised gas MRI in idiopathic pulmonary fibrosis: reproducibility and clinical significance</w:t>
      </w:r>
      <w:r>
        <w:rPr>
          <w:sz w:val="20"/>
          <w:szCs w:val="20"/>
        </w:rPr>
        <w:t xml:space="preserve"> </w:t>
      </w:r>
      <w:r w:rsidRPr="00033D6F">
        <w:rPr>
          <w:sz w:val="20"/>
          <w:szCs w:val="20"/>
          <w:vertAlign w:val="superscript"/>
        </w:rPr>
        <w:t>1</w:t>
      </w:r>
    </w:p>
    <w:p w14:paraId="02859076" w14:textId="77777777" w:rsidR="00273A1E" w:rsidRDefault="00273A1E" w:rsidP="00273A1E">
      <w:pPr>
        <w:pStyle w:val="ListParagraph"/>
        <w:numPr>
          <w:ilvl w:val="1"/>
          <w:numId w:val="24"/>
        </w:numPr>
      </w:pPr>
      <w:r w:rsidRPr="0048079D">
        <w:rPr>
          <w:sz w:val="20"/>
          <w:szCs w:val="20"/>
        </w:rPr>
        <w:t>Reproducibility and clinical significance of xenon-129 magnetic resonance spectroscopy in the lungs of patients with idiopathic pulmonary fibrosis</w:t>
      </w:r>
      <w:r>
        <w:rPr>
          <w:sz w:val="20"/>
          <w:szCs w:val="20"/>
        </w:rPr>
        <w:t xml:space="preserve"> </w:t>
      </w:r>
      <w:r w:rsidRPr="00033D6F">
        <w:rPr>
          <w:sz w:val="20"/>
          <w:szCs w:val="20"/>
          <w:vertAlign w:val="superscript"/>
        </w:rPr>
        <w:t>2</w:t>
      </w:r>
    </w:p>
    <w:p w14:paraId="5903AFA5" w14:textId="77777777" w:rsidR="00273A1E" w:rsidRDefault="00273A1E" w:rsidP="00273A1E">
      <w:pPr>
        <w:numPr>
          <w:ilvl w:val="0"/>
          <w:numId w:val="24"/>
        </w:numPr>
      </w:pPr>
      <w:r>
        <w:t>International Society of Magnetic Resonance in Medicine Conference 2017, Honolulu, HA, USA: Electronic poster</w:t>
      </w:r>
    </w:p>
    <w:p w14:paraId="7D76304C" w14:textId="77777777" w:rsidR="00273A1E" w:rsidRPr="006320B0" w:rsidRDefault="00273A1E" w:rsidP="00273A1E">
      <w:pPr>
        <w:numPr>
          <w:ilvl w:val="1"/>
          <w:numId w:val="24"/>
        </w:numPr>
        <w:rPr>
          <w:sz w:val="20"/>
          <w:szCs w:val="20"/>
        </w:rPr>
      </w:pPr>
      <w:r w:rsidRPr="006320B0">
        <w:rPr>
          <w:rFonts w:cs="NotoSans"/>
          <w:color w:val="2A2F39"/>
          <w:sz w:val="20"/>
          <w:szCs w:val="20"/>
        </w:rPr>
        <w:t>Hyperpolarised 3-Helium diffusion-weighted magnetic resonance in idiopathic pulmonary fibrosis: reproducibility of apparent diffusion coefficient histogram metrics and correlation with physiological parameters of disease severity</w:t>
      </w:r>
    </w:p>
    <w:p w14:paraId="3A27BEE8" w14:textId="77777777" w:rsidR="00273A1E" w:rsidRDefault="00273A1E" w:rsidP="00273A1E">
      <w:pPr>
        <w:numPr>
          <w:ilvl w:val="0"/>
          <w:numId w:val="24"/>
        </w:numPr>
      </w:pPr>
      <w:r>
        <w:t>European Respiratory Society Congress September 2017, Milan, Italy: Oral presentation (late-breaking)</w:t>
      </w:r>
    </w:p>
    <w:p w14:paraId="21D3A852" w14:textId="77777777" w:rsidR="00273A1E" w:rsidRPr="006320B0" w:rsidRDefault="00273A1E" w:rsidP="00273A1E">
      <w:pPr>
        <w:pStyle w:val="ListParagraph"/>
        <w:numPr>
          <w:ilvl w:val="1"/>
          <w:numId w:val="24"/>
        </w:numPr>
        <w:rPr>
          <w:sz w:val="20"/>
          <w:szCs w:val="20"/>
        </w:rPr>
      </w:pPr>
      <w:r w:rsidRPr="006320B0">
        <w:rPr>
          <w:sz w:val="20"/>
          <w:szCs w:val="20"/>
        </w:rPr>
        <w:t>Hyperpolarised gas MRI demonstrates sub-clinical progression in IPF over 6 months</w:t>
      </w:r>
    </w:p>
    <w:p w14:paraId="4FED03B1" w14:textId="77777777" w:rsidR="00273A1E" w:rsidRPr="009B0CF8" w:rsidRDefault="00273A1E" w:rsidP="00273A1E">
      <w:pPr>
        <w:numPr>
          <w:ilvl w:val="0"/>
          <w:numId w:val="24"/>
        </w:numPr>
      </w:pPr>
      <w:r>
        <w:t xml:space="preserve">International Society of Magnetic Resonance in Medicine Conference 2018, Paris, France: </w:t>
      </w:r>
      <w:r w:rsidRPr="009B0CF8">
        <w:t>Oral presentation</w:t>
      </w:r>
    </w:p>
    <w:p w14:paraId="52B37617" w14:textId="77777777" w:rsidR="00273A1E" w:rsidRPr="009B0CF8" w:rsidRDefault="00273A1E" w:rsidP="00273A1E">
      <w:pPr>
        <w:pStyle w:val="ListParagraph"/>
        <w:numPr>
          <w:ilvl w:val="1"/>
          <w:numId w:val="24"/>
        </w:numPr>
        <w:rPr>
          <w:sz w:val="20"/>
          <w:szCs w:val="20"/>
        </w:rPr>
      </w:pPr>
      <w:r w:rsidRPr="009B0CF8">
        <w:rPr>
          <w:sz w:val="20"/>
          <w:szCs w:val="20"/>
        </w:rPr>
        <w:lastRenderedPageBreak/>
        <w:t xml:space="preserve">Hyperpolarized </w:t>
      </w:r>
      <w:r w:rsidRPr="009B0CF8">
        <w:rPr>
          <w:sz w:val="20"/>
          <w:szCs w:val="20"/>
          <w:vertAlign w:val="superscript"/>
        </w:rPr>
        <w:t>129</w:t>
      </w:r>
      <w:r w:rsidRPr="009B0CF8">
        <w:rPr>
          <w:sz w:val="20"/>
          <w:szCs w:val="20"/>
        </w:rPr>
        <w:t>Xe MR spectroscopy detects short-term changes in lung gas exchange efficiency in idiopathic pulmonary fibrosis</w:t>
      </w:r>
    </w:p>
    <w:p w14:paraId="49C6338F" w14:textId="77777777" w:rsidR="00273A1E" w:rsidRDefault="00273A1E" w:rsidP="00273A1E">
      <w:pPr>
        <w:numPr>
          <w:ilvl w:val="0"/>
          <w:numId w:val="24"/>
        </w:numPr>
      </w:pPr>
      <w:r>
        <w:t>American Thoracic Society Congress 2018, San Diego, USA: Oral presentation</w:t>
      </w:r>
    </w:p>
    <w:p w14:paraId="53B4E1AB" w14:textId="77777777" w:rsidR="00273A1E" w:rsidRPr="0033104A" w:rsidRDefault="00273A1E" w:rsidP="00273A1E">
      <w:pPr>
        <w:numPr>
          <w:ilvl w:val="1"/>
          <w:numId w:val="24"/>
        </w:numPr>
      </w:pPr>
      <w:r w:rsidRPr="0033104A">
        <w:rPr>
          <w:sz w:val="20"/>
          <w:szCs w:val="20"/>
        </w:rPr>
        <w:t>Dynamic contrast-enhanced MRI for the evaluation of perfusion heterogeneity in idiopathic pulmonary fibrosis</w:t>
      </w:r>
    </w:p>
    <w:p w14:paraId="5D424C77" w14:textId="77777777" w:rsidR="00273A1E" w:rsidRDefault="00273A1E" w:rsidP="00273A1E"/>
    <w:p w14:paraId="537C47EC" w14:textId="77777777" w:rsidR="00273A1E" w:rsidRPr="00D12FBD" w:rsidRDefault="00273A1E" w:rsidP="00273A1E">
      <w:pPr>
        <w:rPr>
          <w:u w:val="single"/>
        </w:rPr>
      </w:pPr>
      <w:r w:rsidRPr="00D12FBD">
        <w:rPr>
          <w:u w:val="single"/>
        </w:rPr>
        <w:t>National</w:t>
      </w:r>
    </w:p>
    <w:p w14:paraId="61E008A4" w14:textId="71B3CC1A" w:rsidR="00273A1E" w:rsidRDefault="00273A1E" w:rsidP="00273A1E">
      <w:pPr>
        <w:numPr>
          <w:ilvl w:val="0"/>
          <w:numId w:val="25"/>
        </w:numPr>
      </w:pPr>
      <w:r>
        <w:t xml:space="preserve">British Thoracic Society Winter Meeting, December 2015: </w:t>
      </w:r>
      <w:r w:rsidR="00212722">
        <w:t>T</w:t>
      </w:r>
      <w:r>
        <w:t>raditional poster</w:t>
      </w:r>
    </w:p>
    <w:p w14:paraId="6AB86899" w14:textId="617C705A" w:rsidR="00273A1E" w:rsidRDefault="00273A1E" w:rsidP="00273A1E">
      <w:pPr>
        <w:numPr>
          <w:ilvl w:val="1"/>
          <w:numId w:val="25"/>
        </w:numPr>
        <w:rPr>
          <w:sz w:val="20"/>
          <w:szCs w:val="20"/>
        </w:rPr>
      </w:pPr>
      <w:r w:rsidRPr="0048079D">
        <w:rPr>
          <w:sz w:val="20"/>
          <w:szCs w:val="20"/>
        </w:rPr>
        <w:t>Correlations of functional multi-nuclear MR imaging indices with pulmonary function tests in the assessment o</w:t>
      </w:r>
      <w:r>
        <w:rPr>
          <w:sz w:val="20"/>
          <w:szCs w:val="20"/>
        </w:rPr>
        <w:t>f idiopathic pulmonary fibrosis</w:t>
      </w:r>
    </w:p>
    <w:p w14:paraId="7DEF05C8" w14:textId="6D449BC4" w:rsidR="00212722" w:rsidRPr="00212722" w:rsidRDefault="00212722" w:rsidP="00212722">
      <w:pPr>
        <w:numPr>
          <w:ilvl w:val="0"/>
          <w:numId w:val="25"/>
        </w:numPr>
      </w:pPr>
      <w:r>
        <w:t>British Thoracic Society Winter Meeting, December 2018: Oral presentation</w:t>
      </w:r>
    </w:p>
    <w:p w14:paraId="19154ECB" w14:textId="316CA78C" w:rsidR="00212722" w:rsidRPr="00372731" w:rsidRDefault="00372731" w:rsidP="00372731">
      <w:pPr>
        <w:pStyle w:val="ListParagraph"/>
        <w:numPr>
          <w:ilvl w:val="1"/>
          <w:numId w:val="25"/>
        </w:numPr>
        <w:rPr>
          <w:sz w:val="20"/>
          <w:szCs w:val="20"/>
        </w:rPr>
      </w:pPr>
      <w:r w:rsidRPr="00372731">
        <w:rPr>
          <w:sz w:val="20"/>
          <w:szCs w:val="20"/>
        </w:rPr>
        <w:t>Probing Diffusion and Perfusion in IPF with Hyperpolarised Xenon and Dynamic Contrast Enhanced MRI</w:t>
      </w:r>
    </w:p>
    <w:p w14:paraId="674BF862" w14:textId="77777777" w:rsidR="00212722" w:rsidRPr="0048079D" w:rsidRDefault="00212722" w:rsidP="00212722">
      <w:pPr>
        <w:rPr>
          <w:sz w:val="20"/>
          <w:szCs w:val="20"/>
        </w:rPr>
      </w:pPr>
    </w:p>
    <w:p w14:paraId="3F919A70" w14:textId="77777777" w:rsidR="00273A1E" w:rsidRPr="00D12FBD" w:rsidRDefault="00273A1E" w:rsidP="00273A1E">
      <w:pPr>
        <w:rPr>
          <w:u w:val="single"/>
        </w:rPr>
      </w:pPr>
      <w:r w:rsidRPr="00D12FBD">
        <w:rPr>
          <w:u w:val="single"/>
        </w:rPr>
        <w:t>Regional / Local</w:t>
      </w:r>
    </w:p>
    <w:p w14:paraId="4FDE80E5" w14:textId="77777777" w:rsidR="00273A1E" w:rsidRDefault="00273A1E" w:rsidP="00273A1E">
      <w:pPr>
        <w:numPr>
          <w:ilvl w:val="0"/>
          <w:numId w:val="25"/>
        </w:numPr>
      </w:pPr>
      <w:r>
        <w:t>Yorkshire Thoracic Society Autumn Meeting, September 2015: Oral presentation</w:t>
      </w:r>
    </w:p>
    <w:p w14:paraId="2603B29A" w14:textId="77777777" w:rsidR="00273A1E" w:rsidRPr="00033D6F" w:rsidRDefault="00273A1E" w:rsidP="00273A1E">
      <w:pPr>
        <w:numPr>
          <w:ilvl w:val="1"/>
          <w:numId w:val="25"/>
        </w:numPr>
        <w:rPr>
          <w:sz w:val="20"/>
          <w:szCs w:val="20"/>
        </w:rPr>
      </w:pPr>
      <w:r w:rsidRPr="00033D6F">
        <w:rPr>
          <w:sz w:val="20"/>
          <w:szCs w:val="20"/>
        </w:rPr>
        <w:t>Hyperpolarised gas magnetic resonance imaging in the assessment of idiopathic pulmonary fibrosis</w:t>
      </w:r>
    </w:p>
    <w:p w14:paraId="76E77683" w14:textId="77777777" w:rsidR="00273A1E" w:rsidRDefault="00273A1E" w:rsidP="00273A1E">
      <w:pPr>
        <w:numPr>
          <w:ilvl w:val="0"/>
          <w:numId w:val="25"/>
        </w:numPr>
      </w:pPr>
      <w:r>
        <w:t>Yorkshire and Humber Academic Presentation Day, June 2017: Traditional Poster</w:t>
      </w:r>
    </w:p>
    <w:p w14:paraId="28BA851D" w14:textId="77777777" w:rsidR="00273A1E" w:rsidRPr="0048079D" w:rsidRDefault="00273A1E" w:rsidP="00273A1E">
      <w:pPr>
        <w:numPr>
          <w:ilvl w:val="1"/>
          <w:numId w:val="25"/>
        </w:numPr>
      </w:pPr>
      <w:r w:rsidRPr="0048079D">
        <w:rPr>
          <w:sz w:val="20"/>
          <w:szCs w:val="20"/>
        </w:rPr>
        <w:t>Novel magnetic resonance imaging methods for the assessment of idiopathic pulmonary fibrosis: Pilot results from a longitudinal study</w:t>
      </w:r>
    </w:p>
    <w:p w14:paraId="16917763" w14:textId="77777777" w:rsidR="00273A1E" w:rsidRPr="0048079D" w:rsidRDefault="00273A1E" w:rsidP="00273A1E">
      <w:pPr>
        <w:pStyle w:val="LetterJobTitle"/>
        <w:spacing w:after="0"/>
        <w:ind w:left="1440"/>
        <w:rPr>
          <w:rFonts w:cs="Arial"/>
          <w:b w:val="0"/>
          <w:szCs w:val="22"/>
        </w:rPr>
      </w:pPr>
    </w:p>
    <w:p w14:paraId="659DE03D" w14:textId="77777777" w:rsidR="00273A1E" w:rsidRDefault="00273A1E" w:rsidP="00273A1E">
      <w:pPr>
        <w:numPr>
          <w:ilvl w:val="0"/>
          <w:numId w:val="25"/>
        </w:numPr>
      </w:pPr>
      <w:r>
        <w:t>Sheffield Medical School Research Day, June 2017: Traditional Poster</w:t>
      </w:r>
    </w:p>
    <w:p w14:paraId="74B064BD" w14:textId="7C18AB54" w:rsidR="00273A1E" w:rsidRDefault="00273A1E" w:rsidP="00273A1E">
      <w:pPr>
        <w:numPr>
          <w:ilvl w:val="1"/>
          <w:numId w:val="25"/>
        </w:numPr>
        <w:rPr>
          <w:sz w:val="20"/>
          <w:szCs w:val="20"/>
        </w:rPr>
      </w:pPr>
      <w:r w:rsidRPr="00586CE4">
        <w:rPr>
          <w:sz w:val="20"/>
          <w:szCs w:val="20"/>
        </w:rPr>
        <w:t>Hy</w:t>
      </w:r>
      <w:r>
        <w:rPr>
          <w:sz w:val="20"/>
          <w:szCs w:val="20"/>
        </w:rPr>
        <w:t>perpolarised gas magnetic resonance imaging in the assessment of idiopathic pulmonary fibrosis</w:t>
      </w:r>
    </w:p>
    <w:p w14:paraId="5971C2E7" w14:textId="77777777" w:rsidR="00212722" w:rsidRPr="00586CE4" w:rsidRDefault="00212722" w:rsidP="00212722">
      <w:pPr>
        <w:ind w:left="1440"/>
        <w:rPr>
          <w:sz w:val="20"/>
          <w:szCs w:val="20"/>
        </w:rPr>
      </w:pPr>
    </w:p>
    <w:p w14:paraId="2E15AC09" w14:textId="77777777" w:rsidR="00273A1E" w:rsidRDefault="00273A1E" w:rsidP="00273A1E">
      <w:pPr>
        <w:pStyle w:val="AppedixSubtitle"/>
        <w:rPr>
          <w:iCs w:val="0"/>
          <w:kern w:val="32"/>
          <w:szCs w:val="32"/>
        </w:rPr>
      </w:pPr>
      <w:bookmarkStart w:id="8151" w:name="_Toc364347306"/>
      <w:bookmarkStart w:id="8152" w:name="_Toc364347376"/>
      <w:bookmarkStart w:id="8153" w:name="_Toc3145107"/>
      <w:r>
        <w:rPr>
          <w:iCs w:val="0"/>
          <w:kern w:val="32"/>
          <w:szCs w:val="32"/>
        </w:rPr>
        <w:lastRenderedPageBreak/>
        <w:t>Invited Speaker Events</w:t>
      </w:r>
      <w:bookmarkEnd w:id="8153"/>
    </w:p>
    <w:p w14:paraId="10759509" w14:textId="77777777" w:rsidR="00273A1E" w:rsidRDefault="00273A1E" w:rsidP="00273A1E">
      <w:pPr>
        <w:numPr>
          <w:ilvl w:val="0"/>
          <w:numId w:val="26"/>
        </w:numPr>
      </w:pPr>
      <w:r w:rsidRPr="00153CD3">
        <w:t>Newcastl</w:t>
      </w:r>
      <w:r>
        <w:t>e Edinburgh Cambridge Sheffield (NECS) research network</w:t>
      </w:r>
      <w:r w:rsidRPr="00153CD3">
        <w:t xml:space="preserve"> meeting</w:t>
      </w:r>
      <w:r>
        <w:t>, November 2017.</w:t>
      </w:r>
      <w:bookmarkEnd w:id="8151"/>
      <w:bookmarkEnd w:id="8152"/>
    </w:p>
    <w:p w14:paraId="6EAEC3E8" w14:textId="44BBD48F" w:rsidR="00273A1E" w:rsidRPr="00991FA2" w:rsidRDefault="00273A1E" w:rsidP="00991FA2">
      <w:pPr>
        <w:numPr>
          <w:ilvl w:val="1"/>
          <w:numId w:val="26"/>
        </w:numPr>
        <w:rPr>
          <w:sz w:val="20"/>
          <w:szCs w:val="20"/>
        </w:rPr>
      </w:pPr>
      <w:r w:rsidRPr="00033D6F">
        <w:rPr>
          <w:sz w:val="20"/>
          <w:szCs w:val="20"/>
        </w:rPr>
        <w:t>A</w:t>
      </w:r>
      <w:r>
        <w:rPr>
          <w:sz w:val="20"/>
          <w:szCs w:val="20"/>
        </w:rPr>
        <w:t xml:space="preserve"> noble cause? Magnetic resonance imaging and idiopathic pulmonary fibrosis</w:t>
      </w:r>
    </w:p>
    <w:p w14:paraId="76DC082B" w14:textId="77777777" w:rsidR="009F0BDA" w:rsidRDefault="009F0BDA" w:rsidP="00273A1E">
      <w:pPr>
        <w:pStyle w:val="AppedixSubtitle"/>
        <w:rPr>
          <w:ins w:id="8154" w:author="Windows User" w:date="2018-10-31T11:00:00Z"/>
          <w:iCs w:val="0"/>
          <w:kern w:val="32"/>
          <w:szCs w:val="32"/>
        </w:rPr>
      </w:pPr>
      <w:bookmarkStart w:id="8155" w:name="_Toc364347307"/>
      <w:bookmarkStart w:id="8156" w:name="_Toc364347377"/>
    </w:p>
    <w:p w14:paraId="419E8096" w14:textId="66C38BEE" w:rsidR="00273A1E" w:rsidRDefault="00273A1E" w:rsidP="00273A1E">
      <w:pPr>
        <w:pStyle w:val="AppedixSubtitle"/>
        <w:rPr>
          <w:iCs w:val="0"/>
          <w:kern w:val="32"/>
          <w:szCs w:val="32"/>
        </w:rPr>
      </w:pPr>
      <w:bookmarkStart w:id="8157" w:name="_Toc3145108"/>
      <w:r>
        <w:rPr>
          <w:iCs w:val="0"/>
          <w:kern w:val="32"/>
          <w:szCs w:val="32"/>
        </w:rPr>
        <w:t>Awards</w:t>
      </w:r>
      <w:bookmarkEnd w:id="8155"/>
      <w:bookmarkEnd w:id="8156"/>
      <w:bookmarkEnd w:id="8157"/>
    </w:p>
    <w:p w14:paraId="78B7C425" w14:textId="77777777" w:rsidR="00273A1E" w:rsidRPr="00272C8A" w:rsidRDefault="00273A1E" w:rsidP="00273A1E">
      <w:pPr>
        <w:rPr>
          <w:i/>
        </w:rPr>
      </w:pPr>
      <w:r w:rsidRPr="00272C8A">
        <w:rPr>
          <w:i/>
        </w:rPr>
        <w:t>For work presented:</w:t>
      </w:r>
    </w:p>
    <w:p w14:paraId="3CECAE7C" w14:textId="77777777" w:rsidR="00273A1E" w:rsidRDefault="00273A1E" w:rsidP="00273A1E">
      <w:pPr>
        <w:numPr>
          <w:ilvl w:val="0"/>
          <w:numId w:val="26"/>
        </w:numPr>
      </w:pPr>
      <w:r>
        <w:t>International Workshop of Pulmonary Functional Imaging: Best Overall Abstract (2015)</w:t>
      </w:r>
    </w:p>
    <w:p w14:paraId="5EEEAC61" w14:textId="77777777" w:rsidR="00273A1E" w:rsidRDefault="00273A1E" w:rsidP="00273A1E">
      <w:pPr>
        <w:numPr>
          <w:ilvl w:val="0"/>
          <w:numId w:val="26"/>
        </w:numPr>
      </w:pPr>
      <w:r>
        <w:t>International Society of Magnetic Resonance in Medicine: Bronze Award in Hyperpolarised Gas Media category (2017)</w:t>
      </w:r>
    </w:p>
    <w:p w14:paraId="0557DD35" w14:textId="77777777" w:rsidR="00273A1E" w:rsidRDefault="00273A1E" w:rsidP="00273A1E">
      <w:pPr>
        <w:numPr>
          <w:ilvl w:val="0"/>
          <w:numId w:val="26"/>
        </w:numPr>
      </w:pPr>
      <w:r>
        <w:t>Yorkshire and Humber Academic Presentation Day: Silver award for best poster in Clinical Fellow and Clinical Lecturer category (2017)</w:t>
      </w:r>
    </w:p>
    <w:p w14:paraId="16CDF72C" w14:textId="77777777" w:rsidR="00273A1E" w:rsidRPr="00272C8A" w:rsidRDefault="00273A1E" w:rsidP="00273A1E">
      <w:pPr>
        <w:spacing w:before="480"/>
        <w:rPr>
          <w:i/>
        </w:rPr>
      </w:pPr>
      <w:r w:rsidRPr="00272C8A">
        <w:rPr>
          <w:i/>
        </w:rPr>
        <w:t>Conference Travel Grants</w:t>
      </w:r>
      <w:r>
        <w:rPr>
          <w:i/>
        </w:rPr>
        <w:t xml:space="preserve"> Awarded:</w:t>
      </w:r>
    </w:p>
    <w:p w14:paraId="7690204F" w14:textId="77777777" w:rsidR="00273A1E" w:rsidRDefault="00273A1E" w:rsidP="00273A1E">
      <w:pPr>
        <w:numPr>
          <w:ilvl w:val="0"/>
          <w:numId w:val="27"/>
        </w:numPr>
      </w:pPr>
      <w:r>
        <w:t>International Society of Magnetic Resonance in Medicine Clinical Stipend ($1,225 in 2017)</w:t>
      </w:r>
    </w:p>
    <w:p w14:paraId="123461ED" w14:textId="77777777" w:rsidR="00273A1E" w:rsidRDefault="00273A1E" w:rsidP="00273A1E">
      <w:pPr>
        <w:numPr>
          <w:ilvl w:val="0"/>
          <w:numId w:val="27"/>
        </w:numPr>
      </w:pPr>
      <w:r>
        <w:t>Action pulmonary Fibrosis Travel Fellowship (£750 in 2017)</w:t>
      </w:r>
    </w:p>
    <w:p w14:paraId="7E9D71DF" w14:textId="6AAD8444" w:rsidR="00273A1E" w:rsidRDefault="00273A1E" w:rsidP="00CC0B99">
      <w:pPr>
        <w:pStyle w:val="Appendix"/>
        <w:pageBreakBefore/>
      </w:pPr>
      <w:bookmarkStart w:id="8158" w:name="_Toc3145109"/>
      <w:r>
        <w:lastRenderedPageBreak/>
        <w:t>Appendix 2: Participant Information Sheet</w:t>
      </w:r>
      <w:bookmarkEnd w:id="8158"/>
    </w:p>
    <w:p w14:paraId="792681BA" w14:textId="77777777" w:rsidR="00273A1E" w:rsidRDefault="00273A1E" w:rsidP="00273A1E">
      <w:pPr>
        <w:spacing w:after="0"/>
        <w:rPr>
          <w:b/>
          <w:u w:val="single"/>
        </w:rPr>
      </w:pPr>
    </w:p>
    <w:p w14:paraId="554BB760" w14:textId="77777777" w:rsidR="00273A1E" w:rsidRPr="002444E8" w:rsidRDefault="00273A1E" w:rsidP="00273A1E">
      <w:pPr>
        <w:spacing w:after="0"/>
        <w:rPr>
          <w:b/>
          <w:u w:val="single"/>
        </w:rPr>
      </w:pPr>
    </w:p>
    <w:p w14:paraId="54C6D2FD" w14:textId="77777777" w:rsidR="00273A1E" w:rsidRDefault="00273A1E" w:rsidP="00273A1E">
      <w:pPr>
        <w:keepNext/>
        <w:spacing w:after="0"/>
        <w:outlineLvl w:val="0"/>
      </w:pPr>
      <w:r w:rsidRPr="002444E8">
        <w:rPr>
          <w:b/>
        </w:rPr>
        <w:t>S</w:t>
      </w:r>
      <w:r>
        <w:rPr>
          <w:b/>
        </w:rPr>
        <w:t>hort s</w:t>
      </w:r>
      <w:r w:rsidRPr="002444E8">
        <w:rPr>
          <w:b/>
        </w:rPr>
        <w:t>tudy title:</w:t>
      </w:r>
      <w:r w:rsidRPr="002444E8">
        <w:t xml:space="preserve"> </w:t>
      </w:r>
    </w:p>
    <w:p w14:paraId="6A990A13" w14:textId="77777777" w:rsidR="00273A1E" w:rsidRDefault="00273A1E" w:rsidP="00273A1E">
      <w:pPr>
        <w:spacing w:after="0"/>
        <w:outlineLvl w:val="0"/>
        <w:rPr>
          <w:lang w:val="en-US"/>
        </w:rPr>
      </w:pPr>
      <w:r w:rsidRPr="00542A7B">
        <w:rPr>
          <w:lang w:val="en-US"/>
        </w:rPr>
        <w:t>Assessing lung fibrosis with magnetic resonance imaging</w:t>
      </w:r>
      <w:r>
        <w:rPr>
          <w:lang w:val="en-US"/>
        </w:rPr>
        <w:t>.</w:t>
      </w:r>
    </w:p>
    <w:p w14:paraId="0C2476C3" w14:textId="77777777" w:rsidR="00273A1E" w:rsidRPr="002444E8" w:rsidRDefault="00273A1E" w:rsidP="00273A1E">
      <w:pPr>
        <w:spacing w:after="0"/>
        <w:rPr>
          <w:rFonts w:cs="Arial"/>
          <w:color w:val="000000"/>
        </w:rPr>
      </w:pPr>
    </w:p>
    <w:p w14:paraId="6DECD3FB" w14:textId="77777777" w:rsidR="00273A1E" w:rsidRPr="002444E8" w:rsidRDefault="00273A1E" w:rsidP="00273A1E">
      <w:pPr>
        <w:keepNext/>
        <w:spacing w:after="0"/>
        <w:outlineLvl w:val="0"/>
        <w:rPr>
          <w:rFonts w:cs="Arial"/>
          <w:b/>
          <w:color w:val="000000"/>
        </w:rPr>
      </w:pPr>
      <w:r w:rsidRPr="002444E8">
        <w:rPr>
          <w:rFonts w:cs="Arial"/>
          <w:b/>
          <w:color w:val="000000"/>
        </w:rPr>
        <w:t>Invitation:</w:t>
      </w:r>
    </w:p>
    <w:p w14:paraId="318D266A" w14:textId="77777777" w:rsidR="00273A1E" w:rsidRPr="002444E8" w:rsidRDefault="00273A1E" w:rsidP="00273A1E">
      <w:pPr>
        <w:spacing w:after="0"/>
        <w:rPr>
          <w:rFonts w:cs="Arial"/>
          <w:color w:val="000000"/>
        </w:rPr>
      </w:pPr>
      <w:r>
        <w:rPr>
          <w:rFonts w:cs="Arial"/>
          <w:color w:val="000000"/>
        </w:rPr>
        <w:t xml:space="preserve">Thank you for taking the time to read this information sheet. </w:t>
      </w:r>
      <w:r w:rsidRPr="002444E8">
        <w:rPr>
          <w:rFonts w:cs="Arial"/>
          <w:color w:val="000000"/>
        </w:rPr>
        <w:t>We would like to invite you to take part in our research study</w:t>
      </w:r>
      <w:r>
        <w:rPr>
          <w:rFonts w:cs="Arial"/>
          <w:color w:val="000000"/>
        </w:rPr>
        <w:t xml:space="preserve"> about lung imaging.</w:t>
      </w:r>
      <w:r w:rsidRPr="002444E8">
        <w:rPr>
          <w:rFonts w:cs="Arial"/>
          <w:color w:val="000000"/>
        </w:rPr>
        <w:t xml:space="preserve"> Before you decide</w:t>
      </w:r>
      <w:r>
        <w:rPr>
          <w:rFonts w:cs="Arial"/>
          <w:color w:val="000000"/>
        </w:rPr>
        <w:t xml:space="preserve"> whether to take part</w:t>
      </w:r>
      <w:r w:rsidRPr="002444E8">
        <w:rPr>
          <w:rFonts w:cs="Arial"/>
          <w:color w:val="000000"/>
        </w:rPr>
        <w:t>, we would like you to understand why the research is being done and what it would involve for you. T</w:t>
      </w:r>
      <w:r>
        <w:rPr>
          <w:rFonts w:cs="Arial"/>
          <w:color w:val="000000"/>
        </w:rPr>
        <w:t>alk to other people</w:t>
      </w:r>
      <w:r w:rsidRPr="002444E8">
        <w:rPr>
          <w:rFonts w:cs="Arial"/>
          <w:color w:val="000000"/>
        </w:rPr>
        <w:t xml:space="preserve"> about the study if you wish.  </w:t>
      </w:r>
      <w:r>
        <w:rPr>
          <w:rFonts w:cs="Arial"/>
          <w:color w:val="000000"/>
        </w:rPr>
        <w:t>Please a</w:t>
      </w:r>
      <w:r w:rsidRPr="002444E8">
        <w:rPr>
          <w:rFonts w:cs="Arial"/>
          <w:color w:val="000000"/>
        </w:rPr>
        <w:t>sk us if there is anything that is not clear.</w:t>
      </w:r>
      <w:r w:rsidRPr="00CA3D18">
        <w:rPr>
          <w:rFonts w:cs="Arial"/>
          <w:b/>
          <w:color w:val="000000"/>
        </w:rPr>
        <w:t xml:space="preserve"> </w:t>
      </w:r>
      <w:r>
        <w:rPr>
          <w:rFonts w:cs="Arial"/>
          <w:b/>
          <w:color w:val="000000"/>
        </w:rPr>
        <w:t>A member of the team will go through this</w:t>
      </w:r>
      <w:r w:rsidRPr="002444E8">
        <w:rPr>
          <w:rFonts w:cs="Arial"/>
          <w:b/>
          <w:color w:val="000000"/>
        </w:rPr>
        <w:t xml:space="preserve"> information sheet with you and answer any questions you have.</w:t>
      </w:r>
    </w:p>
    <w:p w14:paraId="0F078F72" w14:textId="77777777" w:rsidR="00273A1E" w:rsidRPr="002444E8" w:rsidRDefault="00273A1E" w:rsidP="00273A1E">
      <w:pPr>
        <w:spacing w:after="0"/>
        <w:rPr>
          <w:rFonts w:cs="Arial"/>
          <w:b/>
          <w:color w:val="000000"/>
        </w:rPr>
      </w:pPr>
    </w:p>
    <w:p w14:paraId="3016C136" w14:textId="77777777" w:rsidR="00273A1E" w:rsidRPr="002444E8" w:rsidRDefault="00273A1E" w:rsidP="00273A1E">
      <w:pPr>
        <w:keepNext/>
        <w:spacing w:after="0"/>
        <w:outlineLvl w:val="0"/>
        <w:rPr>
          <w:rFonts w:cs="Arial"/>
          <w:b/>
          <w:color w:val="000000"/>
        </w:rPr>
      </w:pPr>
      <w:r w:rsidRPr="002444E8">
        <w:rPr>
          <w:rFonts w:cs="Arial"/>
          <w:b/>
          <w:color w:val="000000"/>
        </w:rPr>
        <w:t>Why have I been invited?</w:t>
      </w:r>
    </w:p>
    <w:p w14:paraId="73FF0251" w14:textId="77777777" w:rsidR="00273A1E" w:rsidRDefault="00273A1E" w:rsidP="00273A1E">
      <w:pPr>
        <w:spacing w:after="0"/>
        <w:rPr>
          <w:rFonts w:cs="Arial"/>
          <w:color w:val="000000"/>
        </w:rPr>
      </w:pPr>
      <w:r w:rsidRPr="002444E8">
        <w:rPr>
          <w:rFonts w:cs="Arial"/>
          <w:color w:val="000000"/>
        </w:rPr>
        <w:t xml:space="preserve">You have a </w:t>
      </w:r>
      <w:r>
        <w:rPr>
          <w:rFonts w:cs="Arial"/>
          <w:color w:val="000000"/>
        </w:rPr>
        <w:t>condition</w:t>
      </w:r>
      <w:r w:rsidRPr="002444E8">
        <w:rPr>
          <w:rFonts w:cs="Arial"/>
          <w:color w:val="000000"/>
        </w:rPr>
        <w:t xml:space="preserve"> known as idiopathic pulmonary fibrosis</w:t>
      </w:r>
      <w:r>
        <w:rPr>
          <w:rFonts w:cs="Arial"/>
          <w:color w:val="000000"/>
        </w:rPr>
        <w:t xml:space="preserve"> (IPF), which causes lung scarring. We would like to </w:t>
      </w:r>
      <w:r w:rsidRPr="002444E8">
        <w:rPr>
          <w:rFonts w:cs="Arial"/>
          <w:color w:val="000000"/>
        </w:rPr>
        <w:t>discover more about</w:t>
      </w:r>
      <w:r>
        <w:rPr>
          <w:rFonts w:cs="Arial"/>
          <w:color w:val="000000"/>
        </w:rPr>
        <w:t xml:space="preserve"> the role of Magnetic Resonance Imaging (MRI) in</w:t>
      </w:r>
      <w:r w:rsidRPr="002444E8">
        <w:rPr>
          <w:rFonts w:cs="Arial"/>
          <w:color w:val="000000"/>
        </w:rPr>
        <w:t xml:space="preserve"> </w:t>
      </w:r>
      <w:r>
        <w:rPr>
          <w:rFonts w:cs="Arial"/>
          <w:color w:val="000000"/>
        </w:rPr>
        <w:t>IPF</w:t>
      </w:r>
      <w:r w:rsidRPr="002444E8">
        <w:rPr>
          <w:rFonts w:cs="Arial"/>
          <w:color w:val="000000"/>
        </w:rPr>
        <w:t>.</w:t>
      </w:r>
    </w:p>
    <w:p w14:paraId="1908C521" w14:textId="77777777" w:rsidR="00273A1E" w:rsidRDefault="00273A1E" w:rsidP="00273A1E">
      <w:pPr>
        <w:spacing w:after="0"/>
        <w:rPr>
          <w:rFonts w:cs="Arial"/>
          <w:color w:val="000000"/>
        </w:rPr>
      </w:pPr>
    </w:p>
    <w:p w14:paraId="007F4574" w14:textId="77777777" w:rsidR="00273A1E" w:rsidRDefault="00273A1E" w:rsidP="00273A1E">
      <w:pPr>
        <w:spacing w:after="0"/>
        <w:rPr>
          <w:rFonts w:cs="Arial"/>
          <w:color w:val="000000"/>
        </w:rPr>
      </w:pPr>
      <w:r>
        <w:rPr>
          <w:rFonts w:cs="Arial"/>
          <w:color w:val="000000"/>
        </w:rPr>
        <w:t>MRI is a type of scan which uses magnets to take images of the lungs. It may have a role in looking at several lung diseases. In particular, we are interested to see if MRI can discover more about what is happening to the lungs of patients with IPF. We are testing new techniques, which improves the pictures received from the scanner by breathing in harmless gases (helium and xenon) during the scan.</w:t>
      </w:r>
    </w:p>
    <w:p w14:paraId="2D982B0A" w14:textId="77777777" w:rsidR="00273A1E" w:rsidRDefault="00273A1E" w:rsidP="00273A1E">
      <w:pPr>
        <w:spacing w:after="0"/>
        <w:rPr>
          <w:rFonts w:cs="Arial"/>
          <w:color w:val="000000"/>
        </w:rPr>
      </w:pPr>
    </w:p>
    <w:p w14:paraId="41B7E571" w14:textId="77777777" w:rsidR="00273A1E" w:rsidRDefault="00273A1E" w:rsidP="00273A1E">
      <w:pPr>
        <w:spacing w:after="0"/>
        <w:rPr>
          <w:rFonts w:cs="Arial"/>
          <w:color w:val="000000"/>
        </w:rPr>
      </w:pPr>
      <w:r>
        <w:rPr>
          <w:rFonts w:cs="Arial"/>
          <w:color w:val="000000"/>
        </w:rPr>
        <w:t>At the moment, the tools we have to tell us if the health of patients with IPF is getting worse or is likely to get worse in the future are not ideal. MRI may help us to assess the disease process and may also help us to research treatments for the disease in the future.</w:t>
      </w:r>
    </w:p>
    <w:p w14:paraId="46E9F7FB" w14:textId="77777777" w:rsidR="00273A1E" w:rsidRPr="002444E8" w:rsidRDefault="00273A1E" w:rsidP="00273A1E">
      <w:pPr>
        <w:spacing w:after="0"/>
        <w:rPr>
          <w:rFonts w:cs="Arial"/>
          <w:i/>
          <w:color w:val="000000"/>
        </w:rPr>
      </w:pPr>
    </w:p>
    <w:p w14:paraId="18DB24C3" w14:textId="77777777" w:rsidR="00273A1E" w:rsidRPr="002444E8" w:rsidRDefault="00273A1E" w:rsidP="00273A1E">
      <w:pPr>
        <w:keepNext/>
        <w:spacing w:after="0"/>
        <w:outlineLvl w:val="0"/>
        <w:rPr>
          <w:rFonts w:cs="Arial"/>
          <w:b/>
          <w:color w:val="000000"/>
        </w:rPr>
      </w:pPr>
      <w:r w:rsidRPr="002444E8">
        <w:rPr>
          <w:rFonts w:cs="Arial"/>
          <w:b/>
          <w:color w:val="000000"/>
        </w:rPr>
        <w:t>Do I have to take part?</w:t>
      </w:r>
    </w:p>
    <w:p w14:paraId="2A1E18BE" w14:textId="77777777" w:rsidR="00273A1E" w:rsidRPr="002444E8" w:rsidRDefault="00273A1E" w:rsidP="00273A1E">
      <w:pPr>
        <w:spacing w:after="0"/>
        <w:rPr>
          <w:rFonts w:cs="Arial"/>
          <w:color w:val="000000"/>
        </w:rPr>
      </w:pPr>
      <w:r w:rsidRPr="002444E8">
        <w:rPr>
          <w:rFonts w:cs="Arial"/>
          <w:color w:val="000000"/>
        </w:rPr>
        <w:t>No.  It is up to you</w:t>
      </w:r>
      <w:r>
        <w:rPr>
          <w:rFonts w:cs="Arial"/>
          <w:color w:val="000000"/>
        </w:rPr>
        <w:t xml:space="preserve"> to decide</w:t>
      </w:r>
      <w:r w:rsidRPr="002444E8">
        <w:rPr>
          <w:rFonts w:cs="Arial"/>
          <w:color w:val="000000"/>
        </w:rPr>
        <w:t xml:space="preserve"> whether or not to take part in this study.  If you decide to take part</w:t>
      </w:r>
      <w:r>
        <w:rPr>
          <w:rFonts w:cs="Arial"/>
          <w:color w:val="000000"/>
        </w:rPr>
        <w:t>,</w:t>
      </w:r>
      <w:r w:rsidRPr="002444E8">
        <w:rPr>
          <w:rFonts w:cs="Arial"/>
          <w:color w:val="000000"/>
        </w:rPr>
        <w:t xml:space="preserve"> you will be given this information sheet to keep and asked to sign a consent form</w:t>
      </w:r>
      <w:r>
        <w:rPr>
          <w:rFonts w:cs="Arial"/>
          <w:color w:val="000000"/>
        </w:rPr>
        <w:t xml:space="preserve"> before the first scan</w:t>
      </w:r>
      <w:r w:rsidRPr="002444E8">
        <w:rPr>
          <w:rFonts w:cs="Arial"/>
          <w:color w:val="000000"/>
        </w:rPr>
        <w:t xml:space="preserve">.  If you choose not to take part </w:t>
      </w:r>
      <w:r>
        <w:rPr>
          <w:rFonts w:cs="Arial"/>
          <w:color w:val="000000"/>
        </w:rPr>
        <w:t xml:space="preserve">or you want to later withdraw from the study, </w:t>
      </w:r>
      <w:r w:rsidRPr="002444E8">
        <w:rPr>
          <w:rFonts w:cs="Arial"/>
          <w:color w:val="000000"/>
        </w:rPr>
        <w:t>you do not need to give a reason and your</w:t>
      </w:r>
      <w:r>
        <w:rPr>
          <w:rFonts w:cs="Arial"/>
          <w:color w:val="000000"/>
        </w:rPr>
        <w:t xml:space="preserve"> medical</w:t>
      </w:r>
      <w:r w:rsidRPr="002444E8">
        <w:rPr>
          <w:rFonts w:cs="Arial"/>
          <w:color w:val="000000"/>
        </w:rPr>
        <w:t xml:space="preserve"> care will not be affected in any way.</w:t>
      </w:r>
    </w:p>
    <w:p w14:paraId="5FA80AF0" w14:textId="77777777" w:rsidR="00273A1E" w:rsidRPr="002444E8" w:rsidRDefault="00273A1E" w:rsidP="00273A1E">
      <w:pPr>
        <w:spacing w:after="0"/>
        <w:jc w:val="center"/>
        <w:rPr>
          <w:rFonts w:cs="Arial"/>
          <w:color w:val="000000"/>
        </w:rPr>
      </w:pPr>
    </w:p>
    <w:p w14:paraId="4CB871D4" w14:textId="77777777" w:rsidR="00273A1E" w:rsidRPr="002444E8" w:rsidRDefault="00273A1E" w:rsidP="00273A1E">
      <w:pPr>
        <w:keepNext/>
        <w:spacing w:after="0"/>
        <w:outlineLvl w:val="0"/>
        <w:rPr>
          <w:rFonts w:cs="Arial"/>
          <w:b/>
          <w:color w:val="000000"/>
        </w:rPr>
      </w:pPr>
      <w:r w:rsidRPr="002444E8">
        <w:rPr>
          <w:rFonts w:cs="Arial"/>
          <w:b/>
          <w:color w:val="000000"/>
        </w:rPr>
        <w:lastRenderedPageBreak/>
        <w:t>What will happen to me if I take part?</w:t>
      </w:r>
    </w:p>
    <w:p w14:paraId="5AF3A748" w14:textId="77777777" w:rsidR="00273A1E" w:rsidRDefault="00273A1E" w:rsidP="00273A1E">
      <w:pPr>
        <w:spacing w:after="0"/>
        <w:rPr>
          <w:rFonts w:cs="Arial"/>
          <w:color w:val="000000"/>
        </w:rPr>
      </w:pPr>
      <w:r w:rsidRPr="002444E8">
        <w:rPr>
          <w:rFonts w:cs="Arial"/>
          <w:color w:val="000000"/>
        </w:rPr>
        <w:t>If you choose to take part,</w:t>
      </w:r>
      <w:r>
        <w:rPr>
          <w:rFonts w:cs="Arial"/>
          <w:color w:val="000000"/>
        </w:rPr>
        <w:t xml:space="preserve"> we will show you around the MRI department </w:t>
      </w:r>
      <w:r w:rsidRPr="002444E8">
        <w:rPr>
          <w:rFonts w:cs="Arial"/>
          <w:color w:val="000000"/>
        </w:rPr>
        <w:t>at the Royal Hallam</w:t>
      </w:r>
      <w:r>
        <w:rPr>
          <w:rFonts w:cs="Arial"/>
          <w:color w:val="000000"/>
        </w:rPr>
        <w:t xml:space="preserve">shire Hospital, Sheffield, and a doctor will check that you are well enough to be in the study by asking a few questions about your health. </w:t>
      </w:r>
      <w:r w:rsidRPr="002444E8">
        <w:rPr>
          <w:rFonts w:cs="Arial"/>
          <w:color w:val="000000"/>
        </w:rPr>
        <w:t xml:space="preserve">We will </w:t>
      </w:r>
      <w:r>
        <w:rPr>
          <w:rFonts w:cs="Arial"/>
          <w:color w:val="000000"/>
        </w:rPr>
        <w:t>need to put a cannula (thin tube) into a vein.</w:t>
      </w:r>
    </w:p>
    <w:p w14:paraId="50656A1E" w14:textId="77777777" w:rsidR="00273A1E" w:rsidRDefault="00273A1E" w:rsidP="00273A1E">
      <w:pPr>
        <w:spacing w:after="0"/>
        <w:rPr>
          <w:rFonts w:cs="Arial"/>
          <w:color w:val="000000"/>
        </w:rPr>
      </w:pPr>
    </w:p>
    <w:p w14:paraId="5DA4EF7E" w14:textId="77777777" w:rsidR="00273A1E" w:rsidRPr="002444E8" w:rsidRDefault="00273A1E" w:rsidP="00273A1E">
      <w:pPr>
        <w:spacing w:after="0"/>
        <w:rPr>
          <w:rFonts w:cs="Arial"/>
          <w:color w:val="000000"/>
        </w:rPr>
      </w:pPr>
      <w:r>
        <w:rPr>
          <w:rFonts w:cs="Arial"/>
          <w:color w:val="000000"/>
        </w:rPr>
        <w:t>You will then have a series of scans. The first two scans</w:t>
      </w:r>
      <w:r w:rsidRPr="002444E8">
        <w:rPr>
          <w:rFonts w:cs="Arial"/>
          <w:color w:val="000000"/>
        </w:rPr>
        <w:t xml:space="preserve"> will happen </w:t>
      </w:r>
      <w:r>
        <w:rPr>
          <w:rFonts w:cs="Arial"/>
          <w:color w:val="000000"/>
        </w:rPr>
        <w:t xml:space="preserve">on the same day. </w:t>
      </w:r>
      <w:r w:rsidRPr="002444E8">
        <w:rPr>
          <w:rFonts w:cs="Arial"/>
          <w:color w:val="000000"/>
        </w:rPr>
        <w:t>Further scans will then take place</w:t>
      </w:r>
      <w:r>
        <w:rPr>
          <w:rFonts w:cs="Arial"/>
          <w:color w:val="000000"/>
        </w:rPr>
        <w:t xml:space="preserve"> after another</w:t>
      </w:r>
      <w:r w:rsidRPr="002444E8">
        <w:rPr>
          <w:rFonts w:cs="Arial"/>
          <w:color w:val="000000"/>
        </w:rPr>
        <w:t xml:space="preserve"> </w:t>
      </w:r>
      <w:r>
        <w:rPr>
          <w:rFonts w:cs="Arial"/>
          <w:color w:val="000000"/>
        </w:rPr>
        <w:t>6</w:t>
      </w:r>
      <w:r w:rsidRPr="002444E8">
        <w:rPr>
          <w:rFonts w:cs="Arial"/>
          <w:color w:val="000000"/>
        </w:rPr>
        <w:t xml:space="preserve"> and 12 months.</w:t>
      </w:r>
      <w:r>
        <w:rPr>
          <w:rFonts w:cs="Arial"/>
          <w:color w:val="000000"/>
        </w:rPr>
        <w:t xml:space="preserve"> The first visit will take 4 to 5 hours, the second visit will take 2 to 3 hours, and the third visit will take 2 to 3 hours.</w:t>
      </w:r>
    </w:p>
    <w:p w14:paraId="1B849283" w14:textId="77777777" w:rsidR="00273A1E" w:rsidRDefault="00273A1E" w:rsidP="00273A1E">
      <w:pPr>
        <w:spacing w:after="0"/>
        <w:rPr>
          <w:rFonts w:cs="Arial"/>
          <w:color w:val="000000"/>
        </w:rPr>
      </w:pPr>
    </w:p>
    <w:p w14:paraId="47F567FB" w14:textId="77777777" w:rsidR="00273A1E" w:rsidRDefault="00273A1E" w:rsidP="00273A1E">
      <w:pPr>
        <w:spacing w:after="0"/>
        <w:rPr>
          <w:rFonts w:cs="Arial"/>
          <w:color w:val="000000"/>
        </w:rPr>
      </w:pPr>
      <w:r>
        <w:rPr>
          <w:rFonts w:cs="Arial"/>
          <w:color w:val="000000"/>
        </w:rPr>
        <w:t>During each scan, we will ask you to lie still for periods of time, while monitoring your heart rate and blood oxygen level.</w:t>
      </w:r>
      <w:r w:rsidRPr="002A4DE6">
        <w:rPr>
          <w:rFonts w:cs="Arial"/>
          <w:color w:val="000000"/>
        </w:rPr>
        <w:t xml:space="preserve"> </w:t>
      </w:r>
      <w:r>
        <w:rPr>
          <w:rFonts w:cs="Arial"/>
          <w:color w:val="000000"/>
        </w:rPr>
        <w:t>The</w:t>
      </w:r>
      <w:r w:rsidRPr="002444E8">
        <w:rPr>
          <w:rFonts w:cs="Arial"/>
          <w:color w:val="000000"/>
        </w:rPr>
        <w:t xml:space="preserve"> scans take around an hour to complete, though we can give you </w:t>
      </w:r>
      <w:r>
        <w:rPr>
          <w:rFonts w:cs="Arial"/>
          <w:color w:val="000000"/>
        </w:rPr>
        <w:t>b</w:t>
      </w:r>
      <w:r w:rsidRPr="002444E8">
        <w:rPr>
          <w:rFonts w:cs="Arial"/>
          <w:color w:val="000000"/>
        </w:rPr>
        <w:t>reak</w:t>
      </w:r>
      <w:r>
        <w:rPr>
          <w:rFonts w:cs="Arial"/>
          <w:color w:val="000000"/>
        </w:rPr>
        <w:t>s</w:t>
      </w:r>
      <w:r w:rsidRPr="002444E8">
        <w:rPr>
          <w:rFonts w:cs="Arial"/>
          <w:color w:val="000000"/>
        </w:rPr>
        <w:t xml:space="preserve"> during the scan</w:t>
      </w:r>
      <w:r>
        <w:rPr>
          <w:rFonts w:cs="Arial"/>
          <w:color w:val="000000"/>
        </w:rPr>
        <w:t xml:space="preserve"> to get up and walk around or have a drink.</w:t>
      </w:r>
    </w:p>
    <w:p w14:paraId="2CA2F176" w14:textId="77777777" w:rsidR="00273A1E" w:rsidRDefault="00273A1E" w:rsidP="00273A1E">
      <w:pPr>
        <w:spacing w:after="0"/>
        <w:rPr>
          <w:rFonts w:cs="Arial"/>
          <w:color w:val="000000"/>
        </w:rPr>
      </w:pPr>
    </w:p>
    <w:p w14:paraId="0215F737" w14:textId="77777777" w:rsidR="00273A1E" w:rsidRDefault="00273A1E" w:rsidP="00273A1E">
      <w:pPr>
        <w:spacing w:after="0"/>
        <w:rPr>
          <w:rFonts w:cs="Arial"/>
          <w:color w:val="000000"/>
        </w:rPr>
      </w:pPr>
      <w:r>
        <w:rPr>
          <w:rFonts w:cs="Arial"/>
          <w:color w:val="000000"/>
        </w:rPr>
        <w:t>At</w:t>
      </w:r>
      <w:r w:rsidRPr="002444E8">
        <w:rPr>
          <w:rFonts w:cs="Arial"/>
          <w:color w:val="000000"/>
        </w:rPr>
        <w:t xml:space="preserve"> certain </w:t>
      </w:r>
      <w:r>
        <w:rPr>
          <w:rFonts w:cs="Arial"/>
          <w:color w:val="000000"/>
        </w:rPr>
        <w:t>points</w:t>
      </w:r>
      <w:r w:rsidRPr="002444E8">
        <w:rPr>
          <w:rFonts w:cs="Arial"/>
          <w:color w:val="000000"/>
        </w:rPr>
        <w:t xml:space="preserve"> during the scan</w:t>
      </w:r>
      <w:r>
        <w:rPr>
          <w:rFonts w:cs="Arial"/>
          <w:color w:val="000000"/>
        </w:rPr>
        <w:t xml:space="preserve">, we will ask you to breathe in gas from a bag (containing a mixture of nitrogen and either helium or </w:t>
      </w:r>
      <w:r w:rsidRPr="002444E8">
        <w:rPr>
          <w:rFonts w:cs="Arial"/>
          <w:color w:val="000000"/>
        </w:rPr>
        <w:t>xenon</w:t>
      </w:r>
      <w:r>
        <w:rPr>
          <w:rFonts w:cs="Arial"/>
          <w:color w:val="000000"/>
        </w:rPr>
        <w:t xml:space="preserve">) </w:t>
      </w:r>
      <w:r w:rsidRPr="002444E8">
        <w:rPr>
          <w:rFonts w:cs="Arial"/>
          <w:color w:val="000000"/>
        </w:rPr>
        <w:t xml:space="preserve">and hold your breath for </w:t>
      </w:r>
      <w:r>
        <w:rPr>
          <w:rFonts w:cs="Arial"/>
          <w:color w:val="000000"/>
        </w:rPr>
        <w:t>up to</w:t>
      </w:r>
      <w:r w:rsidRPr="002444E8">
        <w:rPr>
          <w:rFonts w:cs="Arial"/>
          <w:color w:val="000000"/>
        </w:rPr>
        <w:t xml:space="preserve"> </w:t>
      </w:r>
      <w:r>
        <w:rPr>
          <w:rFonts w:cs="Arial"/>
          <w:color w:val="000000"/>
        </w:rPr>
        <w:t>15</w:t>
      </w:r>
      <w:r w:rsidRPr="002444E8">
        <w:rPr>
          <w:rFonts w:cs="Arial"/>
          <w:color w:val="000000"/>
        </w:rPr>
        <w:t xml:space="preserve"> seconds.</w:t>
      </w:r>
      <w:r>
        <w:rPr>
          <w:rFonts w:cs="Arial"/>
          <w:color w:val="000000"/>
        </w:rPr>
        <w:t xml:space="preserve"> After the short breath-hold, you can breathe again normally. At one stage of the scan, we will i</w:t>
      </w:r>
      <w:r w:rsidRPr="002444E8">
        <w:rPr>
          <w:rFonts w:cs="Arial"/>
          <w:color w:val="000000"/>
        </w:rPr>
        <w:t xml:space="preserve">nject </w:t>
      </w:r>
      <w:r>
        <w:rPr>
          <w:rFonts w:cs="Arial"/>
          <w:color w:val="000000"/>
        </w:rPr>
        <w:t>gadolinium contrast into the cannula</w:t>
      </w:r>
      <w:r w:rsidRPr="002444E8">
        <w:rPr>
          <w:rFonts w:cs="Arial"/>
          <w:color w:val="000000"/>
        </w:rPr>
        <w:t xml:space="preserve"> to look at the f</w:t>
      </w:r>
      <w:r>
        <w:rPr>
          <w:rFonts w:cs="Arial"/>
          <w:color w:val="000000"/>
        </w:rPr>
        <w:t>low of blood through your lung. A dedicated radiographer or physicist with experience in doing this will talk you through the whole process before and during the scans.</w:t>
      </w:r>
    </w:p>
    <w:p w14:paraId="1FB9A710" w14:textId="77777777" w:rsidR="00273A1E" w:rsidRPr="002444E8" w:rsidRDefault="00273A1E" w:rsidP="00273A1E">
      <w:pPr>
        <w:spacing w:after="0"/>
        <w:rPr>
          <w:rFonts w:cs="Arial"/>
          <w:color w:val="000000"/>
        </w:rPr>
      </w:pPr>
    </w:p>
    <w:p w14:paraId="304ADF7E" w14:textId="77777777" w:rsidR="00273A1E" w:rsidRDefault="00273A1E" w:rsidP="00273A1E">
      <w:pPr>
        <w:spacing w:after="0"/>
        <w:rPr>
          <w:rFonts w:cs="Arial"/>
          <w:color w:val="000000"/>
        </w:rPr>
      </w:pPr>
      <w:r>
        <w:rPr>
          <w:rFonts w:cs="Arial"/>
          <w:color w:val="000000"/>
        </w:rPr>
        <w:t>During your study visit, we will ask you to have a lung function test (breathing test) and short shuttle walking test, if you are able to do so. You will likely have undergone a similar set of tests in chest clinic at the request of your doctor.</w:t>
      </w:r>
    </w:p>
    <w:p w14:paraId="436CA49D" w14:textId="77777777" w:rsidR="00273A1E" w:rsidRDefault="00273A1E" w:rsidP="00273A1E">
      <w:pPr>
        <w:spacing w:after="0"/>
        <w:rPr>
          <w:rFonts w:cs="Arial"/>
          <w:color w:val="000000"/>
        </w:rPr>
      </w:pPr>
    </w:p>
    <w:p w14:paraId="39F3EB95" w14:textId="77777777" w:rsidR="00273A1E" w:rsidRDefault="00273A1E" w:rsidP="00273A1E">
      <w:pPr>
        <w:spacing w:after="0"/>
        <w:outlineLvl w:val="0"/>
        <w:rPr>
          <w:rFonts w:cs="Arial"/>
          <w:color w:val="000000"/>
        </w:rPr>
      </w:pPr>
      <w:r w:rsidRPr="002444E8">
        <w:rPr>
          <w:rFonts w:cs="Arial"/>
          <w:color w:val="000000"/>
        </w:rPr>
        <w:t>We will provide</w:t>
      </w:r>
      <w:r>
        <w:rPr>
          <w:rFonts w:cs="Arial"/>
          <w:color w:val="000000"/>
        </w:rPr>
        <w:t xml:space="preserve"> lunch and</w:t>
      </w:r>
      <w:r w:rsidRPr="002444E8">
        <w:rPr>
          <w:rFonts w:cs="Arial"/>
          <w:color w:val="000000"/>
        </w:rPr>
        <w:t xml:space="preserve"> transport to and from the </w:t>
      </w:r>
      <w:r>
        <w:rPr>
          <w:rFonts w:cs="Arial"/>
          <w:color w:val="000000"/>
        </w:rPr>
        <w:t>department</w:t>
      </w:r>
      <w:r w:rsidRPr="002444E8">
        <w:rPr>
          <w:rFonts w:cs="Arial"/>
          <w:color w:val="000000"/>
        </w:rPr>
        <w:t xml:space="preserve"> for each visit.</w:t>
      </w:r>
    </w:p>
    <w:p w14:paraId="5DA19715" w14:textId="77777777" w:rsidR="00273A1E" w:rsidRDefault="00273A1E" w:rsidP="00273A1E">
      <w:pPr>
        <w:spacing w:after="0"/>
        <w:rPr>
          <w:rFonts w:cs="Arial"/>
          <w:color w:val="000000"/>
        </w:rPr>
      </w:pPr>
    </w:p>
    <w:p w14:paraId="1B2DE64F" w14:textId="77777777" w:rsidR="00273A1E" w:rsidRDefault="00273A1E" w:rsidP="00273A1E">
      <w:pPr>
        <w:spacing w:after="0"/>
        <w:rPr>
          <w:rFonts w:cs="Arial"/>
          <w:color w:val="000000"/>
        </w:rPr>
      </w:pPr>
      <w:r w:rsidRPr="004B653E">
        <w:rPr>
          <w:rFonts w:cs="Arial"/>
          <w:color w:val="000000"/>
        </w:rPr>
        <w:t>You will have had a CT scan to determine the diagnosis</w:t>
      </w:r>
      <w:r>
        <w:rPr>
          <w:rFonts w:cs="Arial"/>
          <w:color w:val="000000"/>
        </w:rPr>
        <w:t xml:space="preserve"> and severity of your lung condition</w:t>
      </w:r>
      <w:r w:rsidRPr="004B653E">
        <w:rPr>
          <w:rFonts w:cs="Arial"/>
          <w:color w:val="000000"/>
        </w:rPr>
        <w:t xml:space="preserve"> and your doctor will ask you to have another</w:t>
      </w:r>
      <w:r>
        <w:rPr>
          <w:rFonts w:cs="Arial"/>
          <w:color w:val="000000"/>
        </w:rPr>
        <w:t xml:space="preserve"> CT</w:t>
      </w:r>
      <w:r w:rsidRPr="004B653E">
        <w:rPr>
          <w:rFonts w:cs="Arial"/>
          <w:color w:val="000000"/>
        </w:rPr>
        <w:t xml:space="preserve"> scan in 12 months time, as part of </w:t>
      </w:r>
      <w:r>
        <w:rPr>
          <w:rFonts w:cs="Arial"/>
          <w:color w:val="000000"/>
        </w:rPr>
        <w:t xml:space="preserve">a </w:t>
      </w:r>
      <w:r w:rsidRPr="004B653E">
        <w:rPr>
          <w:rFonts w:cs="Arial"/>
          <w:color w:val="000000"/>
        </w:rPr>
        <w:t>routine</w:t>
      </w:r>
      <w:r>
        <w:rPr>
          <w:rFonts w:cs="Arial"/>
          <w:color w:val="000000"/>
        </w:rPr>
        <w:t xml:space="preserve"> assessment</w:t>
      </w:r>
      <w:r w:rsidRPr="004B653E">
        <w:rPr>
          <w:rFonts w:cs="Arial"/>
          <w:color w:val="000000"/>
        </w:rPr>
        <w:t xml:space="preserve">. These scans will be </w:t>
      </w:r>
      <w:r>
        <w:rPr>
          <w:rFonts w:cs="Arial"/>
          <w:color w:val="000000"/>
        </w:rPr>
        <w:t>looked at</w:t>
      </w:r>
      <w:r w:rsidRPr="004B653E">
        <w:rPr>
          <w:rFonts w:cs="Arial"/>
          <w:color w:val="000000"/>
        </w:rPr>
        <w:t xml:space="preserve"> by the study team for comparison with the MRI images.</w:t>
      </w:r>
    </w:p>
    <w:p w14:paraId="4AE92AD5" w14:textId="77777777" w:rsidR="00273A1E" w:rsidRPr="005A650B" w:rsidRDefault="00273A1E" w:rsidP="00273A1E">
      <w:pPr>
        <w:spacing w:after="0"/>
        <w:rPr>
          <w:rFonts w:cs="Arial"/>
          <w:color w:val="000000"/>
        </w:rPr>
      </w:pPr>
    </w:p>
    <w:p w14:paraId="6E1D07D1" w14:textId="77777777" w:rsidR="00273A1E" w:rsidRPr="002444E8" w:rsidRDefault="00273A1E" w:rsidP="00273A1E">
      <w:pPr>
        <w:keepNext/>
        <w:spacing w:after="0"/>
        <w:outlineLvl w:val="0"/>
        <w:rPr>
          <w:rFonts w:cs="Arial"/>
          <w:b/>
          <w:color w:val="000000"/>
        </w:rPr>
      </w:pPr>
      <w:r w:rsidRPr="002444E8">
        <w:rPr>
          <w:rFonts w:cs="Arial"/>
          <w:b/>
          <w:color w:val="000000"/>
        </w:rPr>
        <w:t>When do I have to decide?</w:t>
      </w:r>
    </w:p>
    <w:p w14:paraId="6AC1BFFB" w14:textId="77777777" w:rsidR="00273A1E" w:rsidRPr="002444E8" w:rsidRDefault="00273A1E" w:rsidP="00273A1E">
      <w:pPr>
        <w:spacing w:after="0"/>
        <w:rPr>
          <w:rFonts w:cs="Arial"/>
          <w:color w:val="000000"/>
        </w:rPr>
      </w:pPr>
      <w:r w:rsidRPr="002444E8">
        <w:rPr>
          <w:rFonts w:cs="Arial"/>
          <w:color w:val="000000"/>
        </w:rPr>
        <w:t xml:space="preserve">We would prefer that you make a decision about taking part within two weeks of receipt of this letter. However, we are </w:t>
      </w:r>
      <w:r>
        <w:rPr>
          <w:rFonts w:cs="Arial"/>
          <w:color w:val="000000"/>
        </w:rPr>
        <w:t>very</w:t>
      </w:r>
      <w:r w:rsidRPr="002444E8">
        <w:rPr>
          <w:rFonts w:cs="Arial"/>
          <w:color w:val="000000"/>
        </w:rPr>
        <w:t xml:space="preserve"> happy to discuss the study further and </w:t>
      </w:r>
      <w:r>
        <w:rPr>
          <w:rFonts w:cs="Arial"/>
          <w:color w:val="000000"/>
        </w:rPr>
        <w:t>you can have</w:t>
      </w:r>
      <w:r w:rsidRPr="002444E8">
        <w:rPr>
          <w:rFonts w:cs="Arial"/>
          <w:color w:val="000000"/>
        </w:rPr>
        <w:t xml:space="preserve"> more time to think about it if needed.</w:t>
      </w:r>
    </w:p>
    <w:p w14:paraId="25EEDF1F" w14:textId="77777777" w:rsidR="00273A1E" w:rsidRPr="002444E8" w:rsidRDefault="00273A1E" w:rsidP="00273A1E">
      <w:pPr>
        <w:spacing w:after="0"/>
        <w:rPr>
          <w:rFonts w:cs="Arial"/>
          <w:color w:val="000000"/>
        </w:rPr>
      </w:pPr>
    </w:p>
    <w:p w14:paraId="57F2610E" w14:textId="77777777" w:rsidR="00273A1E" w:rsidRPr="002444E8" w:rsidRDefault="00273A1E" w:rsidP="00273A1E">
      <w:pPr>
        <w:keepNext/>
        <w:spacing w:after="0"/>
        <w:outlineLvl w:val="0"/>
        <w:rPr>
          <w:rFonts w:cs="Arial"/>
          <w:b/>
          <w:color w:val="000000"/>
        </w:rPr>
      </w:pPr>
      <w:r w:rsidRPr="002444E8">
        <w:rPr>
          <w:rFonts w:cs="Arial"/>
          <w:b/>
          <w:color w:val="000000"/>
        </w:rPr>
        <w:t>Will this affect my existing treatment?</w:t>
      </w:r>
    </w:p>
    <w:p w14:paraId="08824A27" w14:textId="77777777" w:rsidR="00273A1E" w:rsidRPr="002444E8" w:rsidRDefault="00273A1E" w:rsidP="00273A1E">
      <w:pPr>
        <w:spacing w:after="0"/>
        <w:rPr>
          <w:rFonts w:cs="Arial"/>
          <w:color w:val="000000"/>
        </w:rPr>
      </w:pPr>
      <w:r>
        <w:rPr>
          <w:rFonts w:cs="Arial"/>
          <w:color w:val="000000"/>
        </w:rPr>
        <w:t xml:space="preserve">No. </w:t>
      </w:r>
      <w:r w:rsidRPr="002444E8">
        <w:rPr>
          <w:rFonts w:cs="Arial"/>
          <w:color w:val="000000"/>
        </w:rPr>
        <w:t>You will see a doctor and can continue</w:t>
      </w:r>
      <w:r>
        <w:rPr>
          <w:rFonts w:cs="Arial"/>
          <w:color w:val="000000"/>
        </w:rPr>
        <w:t>, start or stop treatments as you usually would</w:t>
      </w:r>
      <w:r w:rsidRPr="002444E8">
        <w:rPr>
          <w:rFonts w:cs="Arial"/>
          <w:color w:val="000000"/>
        </w:rPr>
        <w:t>.</w:t>
      </w:r>
      <w:r>
        <w:rPr>
          <w:rFonts w:cs="Arial"/>
          <w:color w:val="000000"/>
        </w:rPr>
        <w:t xml:space="preserve"> These treatments make no difference to our study. </w:t>
      </w:r>
    </w:p>
    <w:p w14:paraId="09637B82" w14:textId="77777777" w:rsidR="00273A1E" w:rsidRPr="002444E8" w:rsidRDefault="00273A1E" w:rsidP="00273A1E">
      <w:pPr>
        <w:spacing w:after="0"/>
        <w:rPr>
          <w:rFonts w:cs="Arial"/>
          <w:b/>
          <w:color w:val="000000"/>
        </w:rPr>
      </w:pPr>
    </w:p>
    <w:p w14:paraId="4885ECB0" w14:textId="77777777" w:rsidR="00273A1E" w:rsidRPr="002444E8" w:rsidRDefault="00273A1E" w:rsidP="00273A1E">
      <w:pPr>
        <w:keepNext/>
        <w:spacing w:after="0"/>
        <w:outlineLvl w:val="0"/>
        <w:rPr>
          <w:rFonts w:cs="Arial"/>
          <w:color w:val="000000"/>
        </w:rPr>
      </w:pPr>
      <w:r w:rsidRPr="002444E8">
        <w:rPr>
          <w:rFonts w:cs="Arial"/>
          <w:b/>
          <w:color w:val="000000"/>
        </w:rPr>
        <w:t>What are the possible disadvantages and risks of taking part?</w:t>
      </w:r>
      <w:r w:rsidRPr="002444E8">
        <w:rPr>
          <w:rFonts w:cs="Arial"/>
          <w:color w:val="000000"/>
        </w:rPr>
        <w:t xml:space="preserve"> </w:t>
      </w:r>
    </w:p>
    <w:p w14:paraId="54D5FA32" w14:textId="77777777" w:rsidR="00273A1E" w:rsidRDefault="00273A1E" w:rsidP="00273A1E">
      <w:pPr>
        <w:spacing w:after="0"/>
        <w:rPr>
          <w:rFonts w:cs="Arial"/>
          <w:color w:val="000000"/>
        </w:rPr>
      </w:pPr>
      <w:r w:rsidRPr="002444E8">
        <w:rPr>
          <w:rFonts w:cs="Arial"/>
          <w:color w:val="000000"/>
        </w:rPr>
        <w:t xml:space="preserve">The risks of MRI scanning are very small. Safety is our </w:t>
      </w:r>
      <w:r>
        <w:rPr>
          <w:rFonts w:cs="Arial"/>
          <w:color w:val="000000"/>
        </w:rPr>
        <w:t>first</w:t>
      </w:r>
      <w:r w:rsidRPr="002444E8">
        <w:rPr>
          <w:rFonts w:cs="Arial"/>
          <w:color w:val="000000"/>
        </w:rPr>
        <w:t xml:space="preserve"> concern and we will give you a questionnaire to complete to make sure there </w:t>
      </w:r>
      <w:r>
        <w:rPr>
          <w:rFonts w:cs="Arial"/>
          <w:color w:val="000000"/>
        </w:rPr>
        <w:t>is</w:t>
      </w:r>
      <w:r w:rsidRPr="002444E8">
        <w:rPr>
          <w:rFonts w:cs="Arial"/>
          <w:color w:val="000000"/>
        </w:rPr>
        <w:t xml:space="preserve"> no</w:t>
      </w:r>
      <w:r>
        <w:rPr>
          <w:rFonts w:cs="Arial"/>
          <w:color w:val="000000"/>
        </w:rPr>
        <w:t xml:space="preserve"> significant risk</w:t>
      </w:r>
      <w:r w:rsidRPr="002444E8">
        <w:rPr>
          <w:rFonts w:cs="Arial"/>
          <w:color w:val="000000"/>
        </w:rPr>
        <w:t xml:space="preserve"> of placing you into the magnetic field </w:t>
      </w:r>
      <w:r>
        <w:rPr>
          <w:rFonts w:cs="Arial"/>
          <w:color w:val="000000"/>
        </w:rPr>
        <w:t>of</w:t>
      </w:r>
      <w:r w:rsidRPr="002444E8">
        <w:rPr>
          <w:rFonts w:cs="Arial"/>
          <w:color w:val="000000"/>
        </w:rPr>
        <w:t xml:space="preserve"> the scanner. </w:t>
      </w:r>
      <w:r>
        <w:rPr>
          <w:rFonts w:cs="Arial"/>
          <w:color w:val="000000"/>
        </w:rPr>
        <w:t>If we find any reason for the scanner to cause harm, we will not perform the scan and you will not be able to take part in the study.</w:t>
      </w:r>
    </w:p>
    <w:p w14:paraId="2FEC3D56" w14:textId="77777777" w:rsidR="00273A1E" w:rsidRPr="002444E8" w:rsidRDefault="00273A1E" w:rsidP="00273A1E">
      <w:pPr>
        <w:spacing w:after="0"/>
        <w:rPr>
          <w:rFonts w:cs="Arial"/>
          <w:color w:val="000000"/>
        </w:rPr>
      </w:pPr>
    </w:p>
    <w:p w14:paraId="14F9D8AC" w14:textId="77777777" w:rsidR="00273A1E" w:rsidRDefault="00273A1E" w:rsidP="00273A1E">
      <w:pPr>
        <w:spacing w:after="0"/>
        <w:rPr>
          <w:rFonts w:cs="Arial"/>
          <w:color w:val="000000"/>
        </w:rPr>
      </w:pPr>
      <w:r>
        <w:rPr>
          <w:rFonts w:cs="Arial"/>
          <w:color w:val="000000"/>
        </w:rPr>
        <w:t>Lying in the</w:t>
      </w:r>
      <w:r w:rsidRPr="002444E8">
        <w:rPr>
          <w:rFonts w:cs="Arial"/>
          <w:color w:val="000000"/>
        </w:rPr>
        <w:t xml:space="preserve"> scanner can be </w:t>
      </w:r>
      <w:r>
        <w:rPr>
          <w:rFonts w:cs="Arial"/>
          <w:color w:val="000000"/>
        </w:rPr>
        <w:t>difficult</w:t>
      </w:r>
      <w:r w:rsidRPr="002444E8">
        <w:rPr>
          <w:rFonts w:cs="Arial"/>
          <w:color w:val="000000"/>
        </w:rPr>
        <w:t xml:space="preserve"> for people </w:t>
      </w:r>
      <w:r>
        <w:rPr>
          <w:rFonts w:cs="Arial"/>
          <w:color w:val="000000"/>
        </w:rPr>
        <w:t>who dislike being in small spaces</w:t>
      </w:r>
      <w:r w:rsidRPr="002444E8">
        <w:rPr>
          <w:rFonts w:cs="Arial"/>
          <w:color w:val="000000"/>
        </w:rPr>
        <w:t xml:space="preserve">. </w:t>
      </w:r>
      <w:r>
        <w:rPr>
          <w:rFonts w:cs="Arial"/>
          <w:color w:val="000000"/>
        </w:rPr>
        <w:t>It</w:t>
      </w:r>
      <w:r w:rsidRPr="002444E8">
        <w:rPr>
          <w:rFonts w:cs="Arial"/>
          <w:color w:val="000000"/>
        </w:rPr>
        <w:t xml:space="preserve"> can be noisy a</w:t>
      </w:r>
      <w:r>
        <w:rPr>
          <w:rFonts w:cs="Arial"/>
          <w:color w:val="000000"/>
        </w:rPr>
        <w:t xml:space="preserve">t times, but </w:t>
      </w:r>
      <w:r w:rsidRPr="002444E8">
        <w:rPr>
          <w:rFonts w:cs="Arial"/>
          <w:color w:val="000000"/>
        </w:rPr>
        <w:t xml:space="preserve">we will </w:t>
      </w:r>
      <w:r>
        <w:rPr>
          <w:rFonts w:cs="Arial"/>
          <w:color w:val="000000"/>
        </w:rPr>
        <w:t>provide you with ear defenders to reduce the noise.</w:t>
      </w:r>
    </w:p>
    <w:p w14:paraId="4FF9FC73" w14:textId="77777777" w:rsidR="00273A1E" w:rsidRDefault="00273A1E" w:rsidP="00273A1E">
      <w:pPr>
        <w:spacing w:after="0"/>
        <w:rPr>
          <w:rFonts w:cs="Arial"/>
          <w:color w:val="000000"/>
        </w:rPr>
      </w:pPr>
    </w:p>
    <w:p w14:paraId="4456A9EF" w14:textId="77777777" w:rsidR="00273A1E" w:rsidRDefault="00273A1E" w:rsidP="00273A1E">
      <w:pPr>
        <w:spacing w:after="0"/>
        <w:rPr>
          <w:rFonts w:cs="Arial"/>
          <w:color w:val="000000"/>
        </w:rPr>
      </w:pPr>
      <w:r>
        <w:rPr>
          <w:rFonts w:cs="Arial"/>
          <w:color w:val="000000"/>
        </w:rPr>
        <w:t>Inhaling xenon gas has previously been shown to be safe and well tolerated in people with lung disease. However, you may find you become light-headed, drowsy or feel sick for a few seconds. Holding your breath can cause a brief decrease in blood oxygen levels, which reverses on breathing normally and is not harmful. We will closely monitor your oxygen levels throughout the study.</w:t>
      </w:r>
    </w:p>
    <w:p w14:paraId="4BC20DB7" w14:textId="77777777" w:rsidR="00273A1E" w:rsidRDefault="00273A1E" w:rsidP="00273A1E">
      <w:pPr>
        <w:spacing w:after="0"/>
        <w:rPr>
          <w:rFonts w:cs="Arial"/>
          <w:color w:val="000000"/>
        </w:rPr>
      </w:pPr>
    </w:p>
    <w:p w14:paraId="6E9501CA" w14:textId="77777777" w:rsidR="00273A1E" w:rsidRDefault="00273A1E" w:rsidP="00273A1E">
      <w:pPr>
        <w:spacing w:after="0"/>
        <w:rPr>
          <w:rFonts w:cs="Arial"/>
          <w:color w:val="000000"/>
        </w:rPr>
      </w:pPr>
      <w:r>
        <w:rPr>
          <w:rFonts w:cs="Arial"/>
          <w:color w:val="000000"/>
        </w:rPr>
        <w:t>Sometimes, the contrast that is injected into the vein (gadolinium) can cause dizziness and light-headedness. Rarely, blood pressure can fall, which can be treated immediately with a drip (fluid through the cannula). Very rarely (less than one in 1000 people) an allergic reaction to the contrast is seen. This usually includes skin rash</w:t>
      </w:r>
      <w:r w:rsidRPr="00A876F2">
        <w:rPr>
          <w:rFonts w:cs="Arial"/>
          <w:color w:val="000000"/>
        </w:rPr>
        <w:t xml:space="preserve"> and itchy eyes</w:t>
      </w:r>
      <w:r>
        <w:rPr>
          <w:rFonts w:cs="Arial"/>
          <w:color w:val="000000"/>
        </w:rPr>
        <w:t xml:space="preserve"> for a short time</w:t>
      </w:r>
      <w:r w:rsidRPr="00A876F2">
        <w:rPr>
          <w:rFonts w:cs="Arial"/>
          <w:color w:val="000000"/>
        </w:rPr>
        <w:t>, but more severe reactions have been reported, which result in shortness of breath.</w:t>
      </w:r>
    </w:p>
    <w:p w14:paraId="65729A31" w14:textId="77777777" w:rsidR="00273A1E" w:rsidRDefault="00273A1E" w:rsidP="00273A1E">
      <w:pPr>
        <w:spacing w:after="0"/>
        <w:rPr>
          <w:rFonts w:cs="Arial"/>
          <w:color w:val="000000"/>
        </w:rPr>
      </w:pPr>
    </w:p>
    <w:p w14:paraId="789234B8" w14:textId="77777777" w:rsidR="00273A1E" w:rsidRDefault="00273A1E" w:rsidP="00273A1E">
      <w:pPr>
        <w:spacing w:after="0"/>
        <w:rPr>
          <w:rFonts w:cs="Arial"/>
          <w:color w:val="000000"/>
        </w:rPr>
      </w:pPr>
      <w:r>
        <w:rPr>
          <w:rFonts w:cs="Arial"/>
          <w:color w:val="000000"/>
        </w:rPr>
        <w:t>In the unlikely event of a severe reaction, medical staff are on site and will be able to deal with this quickly.</w:t>
      </w:r>
    </w:p>
    <w:p w14:paraId="1BFD7EC4" w14:textId="77777777" w:rsidR="00273A1E" w:rsidRDefault="00273A1E" w:rsidP="00273A1E">
      <w:pPr>
        <w:spacing w:after="0"/>
        <w:rPr>
          <w:rFonts w:cs="Arial"/>
          <w:color w:val="000000"/>
        </w:rPr>
      </w:pPr>
    </w:p>
    <w:p w14:paraId="66F4EBDC" w14:textId="77777777" w:rsidR="00273A1E" w:rsidRDefault="00273A1E" w:rsidP="00273A1E">
      <w:pPr>
        <w:spacing w:after="0"/>
        <w:rPr>
          <w:rFonts w:cs="Arial"/>
          <w:color w:val="000000"/>
        </w:rPr>
      </w:pPr>
      <w:r w:rsidRPr="000F4A33">
        <w:rPr>
          <w:rFonts w:cs="Arial"/>
          <w:color w:val="000000"/>
        </w:rPr>
        <w:t>We need to inform you that the risk of having two CT scans is equivalent to approximately 8 years average natural background radiation, although this will be the same whether you participate in the study or not.</w:t>
      </w:r>
    </w:p>
    <w:p w14:paraId="5D093BC6" w14:textId="77777777" w:rsidR="00273A1E" w:rsidRPr="002444E8" w:rsidRDefault="00273A1E" w:rsidP="00273A1E">
      <w:pPr>
        <w:spacing w:after="0"/>
        <w:rPr>
          <w:rFonts w:cs="Arial"/>
          <w:color w:val="000000"/>
        </w:rPr>
      </w:pPr>
    </w:p>
    <w:p w14:paraId="46470780" w14:textId="77777777" w:rsidR="00273A1E" w:rsidRPr="002444E8" w:rsidRDefault="00273A1E" w:rsidP="00273A1E">
      <w:pPr>
        <w:keepNext/>
        <w:spacing w:after="0"/>
        <w:outlineLvl w:val="0"/>
        <w:rPr>
          <w:rFonts w:cs="Arial"/>
          <w:b/>
          <w:color w:val="000000"/>
        </w:rPr>
      </w:pPr>
      <w:r w:rsidRPr="002444E8">
        <w:rPr>
          <w:rFonts w:cs="Arial"/>
          <w:b/>
          <w:color w:val="000000"/>
        </w:rPr>
        <w:t>What are the possible benefits of taking part?</w:t>
      </w:r>
    </w:p>
    <w:p w14:paraId="2DF79AE9" w14:textId="77777777" w:rsidR="00273A1E" w:rsidRPr="002444E8" w:rsidRDefault="00273A1E" w:rsidP="00273A1E">
      <w:pPr>
        <w:spacing w:after="0"/>
        <w:rPr>
          <w:rFonts w:cs="Arial"/>
          <w:color w:val="000000"/>
        </w:rPr>
      </w:pPr>
      <w:r w:rsidRPr="002444E8">
        <w:rPr>
          <w:rFonts w:cs="Arial"/>
          <w:color w:val="000000"/>
        </w:rPr>
        <w:t>While the study is not de</w:t>
      </w:r>
      <w:r>
        <w:rPr>
          <w:rFonts w:cs="Arial"/>
          <w:color w:val="000000"/>
        </w:rPr>
        <w:t>s</w:t>
      </w:r>
      <w:r w:rsidRPr="002444E8">
        <w:rPr>
          <w:rFonts w:cs="Arial"/>
          <w:color w:val="000000"/>
        </w:rPr>
        <w:t xml:space="preserve">igned for the benefit of individual participants, </w:t>
      </w:r>
      <w:r>
        <w:rPr>
          <w:rFonts w:cs="Arial"/>
          <w:color w:val="000000"/>
        </w:rPr>
        <w:t xml:space="preserve">we are happy to discuss the research and the MRI with you further. We will provide you with a lay summary of </w:t>
      </w:r>
      <w:r>
        <w:rPr>
          <w:rFonts w:cs="Arial"/>
          <w:color w:val="000000"/>
        </w:rPr>
        <w:lastRenderedPageBreak/>
        <w:t>the findings after completing the study, for your interest. Unfortunately, we won’t be able to show you your own scans.</w:t>
      </w:r>
    </w:p>
    <w:p w14:paraId="0EFE9538" w14:textId="77777777" w:rsidR="00273A1E" w:rsidRPr="002444E8" w:rsidRDefault="00273A1E" w:rsidP="00273A1E">
      <w:pPr>
        <w:spacing w:after="0"/>
        <w:rPr>
          <w:rFonts w:cs="Arial"/>
          <w:color w:val="000000"/>
        </w:rPr>
      </w:pPr>
    </w:p>
    <w:p w14:paraId="57AF3E23" w14:textId="77777777" w:rsidR="00273A1E" w:rsidRPr="002444E8" w:rsidRDefault="00273A1E" w:rsidP="00273A1E">
      <w:pPr>
        <w:keepNext/>
        <w:spacing w:after="0"/>
        <w:outlineLvl w:val="0"/>
        <w:rPr>
          <w:rFonts w:cs="Arial"/>
          <w:b/>
          <w:color w:val="000000"/>
        </w:rPr>
      </w:pPr>
      <w:r>
        <w:rPr>
          <w:rFonts w:cs="Arial"/>
          <w:b/>
          <w:color w:val="000000"/>
        </w:rPr>
        <w:t>How long will this</w:t>
      </w:r>
      <w:r w:rsidRPr="002444E8">
        <w:rPr>
          <w:rFonts w:cs="Arial"/>
          <w:b/>
          <w:color w:val="000000"/>
        </w:rPr>
        <w:t xml:space="preserve"> study last?</w:t>
      </w:r>
    </w:p>
    <w:p w14:paraId="78EFB8C7" w14:textId="77777777" w:rsidR="00273A1E" w:rsidRPr="002444E8" w:rsidRDefault="00273A1E" w:rsidP="00273A1E">
      <w:pPr>
        <w:spacing w:after="0"/>
        <w:rPr>
          <w:rFonts w:cs="Arial"/>
          <w:color w:val="000000"/>
        </w:rPr>
      </w:pPr>
      <w:r>
        <w:rPr>
          <w:rFonts w:cs="Arial"/>
          <w:color w:val="000000"/>
        </w:rPr>
        <w:t>12 months.</w:t>
      </w:r>
    </w:p>
    <w:p w14:paraId="1F9091FF" w14:textId="77777777" w:rsidR="00273A1E" w:rsidRPr="002444E8" w:rsidRDefault="00273A1E" w:rsidP="00273A1E">
      <w:pPr>
        <w:spacing w:after="0"/>
        <w:rPr>
          <w:rFonts w:cs="Arial"/>
          <w:b/>
          <w:color w:val="000000"/>
        </w:rPr>
      </w:pPr>
    </w:p>
    <w:p w14:paraId="083DA61A" w14:textId="77777777" w:rsidR="00273A1E" w:rsidRPr="002444E8" w:rsidRDefault="00273A1E" w:rsidP="00273A1E">
      <w:pPr>
        <w:keepNext/>
        <w:spacing w:after="0"/>
        <w:outlineLvl w:val="0"/>
        <w:rPr>
          <w:rFonts w:cs="Arial"/>
          <w:b/>
          <w:color w:val="000000"/>
        </w:rPr>
      </w:pPr>
      <w:r w:rsidRPr="002444E8">
        <w:rPr>
          <w:rFonts w:cs="Arial"/>
          <w:b/>
          <w:color w:val="000000"/>
        </w:rPr>
        <w:t>Will my taking part in the study be kept confidential?</w:t>
      </w:r>
    </w:p>
    <w:p w14:paraId="4019EB58" w14:textId="77777777" w:rsidR="00273A1E" w:rsidRDefault="00273A1E" w:rsidP="00273A1E">
      <w:pPr>
        <w:spacing w:after="0"/>
        <w:rPr>
          <w:rFonts w:cs="Arial"/>
          <w:color w:val="000000"/>
        </w:rPr>
      </w:pPr>
      <w:r>
        <w:rPr>
          <w:rFonts w:cs="Arial"/>
          <w:color w:val="000000"/>
        </w:rPr>
        <w:t>Yes.</w:t>
      </w:r>
      <w:r w:rsidRPr="002444E8">
        <w:rPr>
          <w:rFonts w:cs="Arial"/>
          <w:color w:val="000000"/>
        </w:rPr>
        <w:t xml:space="preserve"> It will be governed by the Data Protection Act (1998) and has Research Ethics Committee approval.  Information will be anonymised </w:t>
      </w:r>
      <w:r>
        <w:rPr>
          <w:rFonts w:cs="Arial"/>
          <w:color w:val="000000"/>
        </w:rPr>
        <w:t>before analysis</w:t>
      </w:r>
      <w:r w:rsidRPr="002444E8">
        <w:rPr>
          <w:rFonts w:cs="Arial"/>
          <w:color w:val="000000"/>
        </w:rPr>
        <w:t xml:space="preserve"> or </w:t>
      </w:r>
      <w:r>
        <w:rPr>
          <w:rFonts w:cs="Arial"/>
          <w:color w:val="000000"/>
        </w:rPr>
        <w:t>publication.</w:t>
      </w:r>
    </w:p>
    <w:p w14:paraId="3D6655C7" w14:textId="77777777" w:rsidR="00273A1E" w:rsidRDefault="00273A1E" w:rsidP="00273A1E">
      <w:pPr>
        <w:spacing w:after="0"/>
        <w:rPr>
          <w:rFonts w:cs="Arial"/>
          <w:color w:val="000000"/>
        </w:rPr>
      </w:pPr>
    </w:p>
    <w:p w14:paraId="19F57FB9" w14:textId="77777777" w:rsidR="00273A1E" w:rsidRDefault="00273A1E" w:rsidP="00273A1E">
      <w:pPr>
        <w:spacing w:after="0"/>
        <w:rPr>
          <w:rFonts w:cs="Arial"/>
          <w:color w:val="000000"/>
        </w:rPr>
      </w:pPr>
      <w:r>
        <w:rPr>
          <w:rFonts w:cs="Arial"/>
          <w:color w:val="000000"/>
        </w:rPr>
        <w:t>Our administration staff will have access to your contact details in order to arrange future scans. Physicists and radiographers will require your name and date of birth in order to perform and analyse the scans.</w:t>
      </w:r>
    </w:p>
    <w:p w14:paraId="7A319A2B" w14:textId="77777777" w:rsidR="00273A1E" w:rsidRDefault="00273A1E" w:rsidP="00273A1E">
      <w:pPr>
        <w:spacing w:after="0"/>
        <w:rPr>
          <w:rFonts w:cs="Arial"/>
          <w:color w:val="000000"/>
        </w:rPr>
      </w:pPr>
    </w:p>
    <w:p w14:paraId="5BF46C24" w14:textId="77777777" w:rsidR="00273A1E" w:rsidRDefault="00273A1E" w:rsidP="00273A1E">
      <w:pPr>
        <w:spacing w:after="0"/>
        <w:rPr>
          <w:rFonts w:cs="Arial"/>
          <w:color w:val="000000"/>
        </w:rPr>
      </w:pPr>
      <w:r>
        <w:rPr>
          <w:rFonts w:cs="Arial"/>
          <w:color w:val="000000"/>
        </w:rPr>
        <w:t>I</w:t>
      </w:r>
      <w:r w:rsidRPr="002444E8">
        <w:rPr>
          <w:rFonts w:cs="Arial"/>
          <w:color w:val="000000"/>
        </w:rPr>
        <w:t xml:space="preserve">nformation that can identify you personally will </w:t>
      </w:r>
      <w:r w:rsidRPr="00907B9B">
        <w:rPr>
          <w:rFonts w:cs="Arial"/>
          <w:b/>
          <w:color w:val="000000"/>
        </w:rPr>
        <w:t>never</w:t>
      </w:r>
      <w:r w:rsidRPr="002444E8">
        <w:rPr>
          <w:rFonts w:cs="Arial"/>
          <w:color w:val="000000"/>
        </w:rPr>
        <w:t xml:space="preserve"> be given to anyone else or published. </w:t>
      </w:r>
      <w:r>
        <w:rPr>
          <w:rFonts w:cs="Arial"/>
          <w:color w:val="000000"/>
        </w:rPr>
        <w:t>Only d</w:t>
      </w:r>
      <w:r w:rsidRPr="002444E8">
        <w:rPr>
          <w:rFonts w:cs="Arial"/>
          <w:color w:val="000000"/>
        </w:rPr>
        <w:t xml:space="preserve">octors involved in the study, regulatory authorities, or your NHS Trust will look at only sections of your medical notes that are relevant to this study.  Personal data will only be stored on NHS password protected computers and when this is </w:t>
      </w:r>
      <w:r>
        <w:rPr>
          <w:rFonts w:cs="Arial"/>
          <w:color w:val="000000"/>
        </w:rPr>
        <w:t>partially anonymised</w:t>
      </w:r>
      <w:r w:rsidRPr="002444E8">
        <w:rPr>
          <w:rFonts w:cs="Arial"/>
          <w:color w:val="000000"/>
        </w:rPr>
        <w:t xml:space="preserve"> the identification list will be located on </w:t>
      </w:r>
      <w:r>
        <w:rPr>
          <w:rFonts w:cs="Arial"/>
          <w:color w:val="000000"/>
        </w:rPr>
        <w:t>a</w:t>
      </w:r>
      <w:r w:rsidRPr="002444E8">
        <w:rPr>
          <w:rFonts w:cs="Arial"/>
          <w:color w:val="000000"/>
        </w:rPr>
        <w:t xml:space="preserve"> separate NHS system</w:t>
      </w:r>
      <w:r>
        <w:rPr>
          <w:rFonts w:cs="Arial"/>
          <w:color w:val="000000"/>
        </w:rPr>
        <w:t>.</w:t>
      </w:r>
    </w:p>
    <w:p w14:paraId="4AE5791E" w14:textId="77777777" w:rsidR="00273A1E" w:rsidRPr="002444E8" w:rsidRDefault="00273A1E" w:rsidP="00273A1E">
      <w:pPr>
        <w:spacing w:after="0"/>
        <w:rPr>
          <w:rFonts w:cs="Arial"/>
          <w:color w:val="000000"/>
        </w:rPr>
      </w:pPr>
    </w:p>
    <w:p w14:paraId="60645E25" w14:textId="77777777" w:rsidR="00273A1E" w:rsidRPr="002444E8" w:rsidRDefault="00273A1E" w:rsidP="00273A1E">
      <w:pPr>
        <w:keepNext/>
        <w:spacing w:after="0"/>
        <w:outlineLvl w:val="0"/>
        <w:rPr>
          <w:rFonts w:cs="Arial"/>
          <w:b/>
          <w:color w:val="000000"/>
        </w:rPr>
      </w:pPr>
      <w:r w:rsidRPr="002444E8">
        <w:rPr>
          <w:rFonts w:cs="Arial"/>
          <w:b/>
          <w:color w:val="000000"/>
        </w:rPr>
        <w:t>What will happen if I don’t want to carry on with the study?</w:t>
      </w:r>
    </w:p>
    <w:p w14:paraId="057CA103" w14:textId="77777777" w:rsidR="00273A1E" w:rsidRDefault="00273A1E" w:rsidP="00273A1E">
      <w:pPr>
        <w:spacing w:after="0"/>
        <w:rPr>
          <w:rFonts w:cs="Arial"/>
          <w:color w:val="000000"/>
        </w:rPr>
      </w:pPr>
      <w:r w:rsidRPr="002444E8">
        <w:rPr>
          <w:rFonts w:cs="Arial"/>
          <w:color w:val="000000"/>
        </w:rPr>
        <w:t xml:space="preserve">You can </w:t>
      </w:r>
      <w:r>
        <w:rPr>
          <w:rFonts w:cs="Arial"/>
          <w:color w:val="000000"/>
        </w:rPr>
        <w:t>leave the study</w:t>
      </w:r>
      <w:r w:rsidRPr="002444E8">
        <w:rPr>
          <w:rFonts w:cs="Arial"/>
          <w:color w:val="000000"/>
        </w:rPr>
        <w:t xml:space="preserve"> at any</w:t>
      </w:r>
      <w:r>
        <w:rPr>
          <w:rFonts w:cs="Arial"/>
          <w:color w:val="000000"/>
        </w:rPr>
        <w:t xml:space="preserve"> </w:t>
      </w:r>
      <w:r w:rsidRPr="002444E8">
        <w:rPr>
          <w:rFonts w:cs="Arial"/>
          <w:color w:val="000000"/>
        </w:rPr>
        <w:t xml:space="preserve">time in the future without giving a reason.  If you withdraw your consent </w:t>
      </w:r>
      <w:r>
        <w:rPr>
          <w:rFonts w:cs="Arial"/>
          <w:color w:val="000000"/>
        </w:rPr>
        <w:t xml:space="preserve">to take part, </w:t>
      </w:r>
      <w:r w:rsidRPr="002444E8">
        <w:rPr>
          <w:rFonts w:cs="Arial"/>
          <w:color w:val="000000"/>
        </w:rPr>
        <w:t xml:space="preserve">or become unable </w:t>
      </w:r>
      <w:r>
        <w:rPr>
          <w:rFonts w:cs="Arial"/>
          <w:color w:val="000000"/>
        </w:rPr>
        <w:t xml:space="preserve">to </w:t>
      </w:r>
      <w:r w:rsidRPr="002444E8">
        <w:rPr>
          <w:rFonts w:cs="Arial"/>
          <w:color w:val="000000"/>
        </w:rPr>
        <w:t xml:space="preserve">give informed consent, any information collected </w:t>
      </w:r>
      <w:r>
        <w:rPr>
          <w:rFonts w:cs="Arial"/>
          <w:color w:val="000000"/>
        </w:rPr>
        <w:t>up to that point</w:t>
      </w:r>
      <w:r w:rsidRPr="002444E8">
        <w:rPr>
          <w:rFonts w:cs="Arial"/>
          <w:color w:val="000000"/>
        </w:rPr>
        <w:t xml:space="preserve"> will remain and be used in the study. No further information will be collected and a record will be kept that you withdrew consent or were unable t</w:t>
      </w:r>
      <w:r>
        <w:rPr>
          <w:rFonts w:cs="Arial"/>
          <w:color w:val="000000"/>
        </w:rPr>
        <w:t xml:space="preserve">o continue to provide consent. </w:t>
      </w:r>
    </w:p>
    <w:p w14:paraId="1939B554" w14:textId="77777777" w:rsidR="00273A1E" w:rsidRDefault="00273A1E" w:rsidP="00273A1E">
      <w:pPr>
        <w:spacing w:after="0"/>
        <w:rPr>
          <w:rFonts w:cs="Arial"/>
          <w:color w:val="000000"/>
        </w:rPr>
      </w:pPr>
    </w:p>
    <w:p w14:paraId="55EE04B2" w14:textId="77777777" w:rsidR="00273A1E" w:rsidRPr="002444E8" w:rsidRDefault="00273A1E" w:rsidP="00273A1E">
      <w:pPr>
        <w:spacing w:after="0"/>
        <w:outlineLvl w:val="0"/>
        <w:rPr>
          <w:rFonts w:cs="Arial"/>
          <w:color w:val="000000"/>
        </w:rPr>
      </w:pPr>
      <w:r>
        <w:rPr>
          <w:rFonts w:cs="Arial"/>
          <w:color w:val="000000"/>
        </w:rPr>
        <w:t>Y</w:t>
      </w:r>
      <w:r w:rsidRPr="002444E8">
        <w:rPr>
          <w:rFonts w:cs="Arial"/>
          <w:color w:val="000000"/>
        </w:rPr>
        <w:t xml:space="preserve">our </w:t>
      </w:r>
      <w:r>
        <w:rPr>
          <w:rFonts w:cs="Arial"/>
          <w:color w:val="000000"/>
        </w:rPr>
        <w:t xml:space="preserve">medical </w:t>
      </w:r>
      <w:r w:rsidRPr="002444E8">
        <w:rPr>
          <w:rFonts w:cs="Arial"/>
          <w:color w:val="000000"/>
        </w:rPr>
        <w:t xml:space="preserve">care will </w:t>
      </w:r>
      <w:r w:rsidRPr="00907B9B">
        <w:rPr>
          <w:rFonts w:cs="Arial"/>
          <w:b/>
          <w:color w:val="000000"/>
        </w:rPr>
        <w:t>not</w:t>
      </w:r>
      <w:r w:rsidRPr="002444E8">
        <w:rPr>
          <w:rFonts w:cs="Arial"/>
          <w:color w:val="000000"/>
        </w:rPr>
        <w:t xml:space="preserve"> be affected if you withdraw from the study.</w:t>
      </w:r>
    </w:p>
    <w:p w14:paraId="27370ECF" w14:textId="77777777" w:rsidR="00273A1E" w:rsidRPr="002444E8" w:rsidRDefault="00273A1E" w:rsidP="00273A1E">
      <w:pPr>
        <w:spacing w:after="0"/>
        <w:rPr>
          <w:rFonts w:cs="Arial"/>
          <w:color w:val="000000"/>
        </w:rPr>
      </w:pPr>
    </w:p>
    <w:p w14:paraId="063FF57E" w14:textId="77777777" w:rsidR="00273A1E" w:rsidRPr="002444E8" w:rsidRDefault="00273A1E" w:rsidP="00273A1E">
      <w:pPr>
        <w:keepNext/>
        <w:spacing w:after="0"/>
        <w:outlineLvl w:val="0"/>
        <w:rPr>
          <w:rFonts w:cs="Arial"/>
          <w:color w:val="000000"/>
        </w:rPr>
      </w:pPr>
      <w:r w:rsidRPr="002444E8">
        <w:rPr>
          <w:rFonts w:cs="Arial"/>
          <w:b/>
          <w:color w:val="000000"/>
        </w:rPr>
        <w:t>What if there is a problem?</w:t>
      </w:r>
    </w:p>
    <w:p w14:paraId="5EB99187" w14:textId="77777777" w:rsidR="00273A1E" w:rsidRPr="002444E8" w:rsidRDefault="00273A1E" w:rsidP="00273A1E">
      <w:pPr>
        <w:spacing w:after="0"/>
        <w:rPr>
          <w:rFonts w:cs="Arial"/>
          <w:color w:val="000000"/>
        </w:rPr>
      </w:pPr>
      <w:r w:rsidRPr="002444E8">
        <w:rPr>
          <w:rFonts w:cs="Arial"/>
          <w:color w:val="000000"/>
        </w:rPr>
        <w:t xml:space="preserve">Any complaints about the way you have been dealt </w:t>
      </w:r>
      <w:r>
        <w:rPr>
          <w:rFonts w:cs="Arial"/>
          <w:color w:val="000000"/>
        </w:rPr>
        <w:t xml:space="preserve">with </w:t>
      </w:r>
      <w:r w:rsidRPr="002444E8">
        <w:rPr>
          <w:rFonts w:cs="Arial"/>
          <w:color w:val="000000"/>
        </w:rPr>
        <w:t xml:space="preserve">or </w:t>
      </w:r>
      <w:r>
        <w:rPr>
          <w:rFonts w:cs="Arial"/>
          <w:color w:val="000000"/>
        </w:rPr>
        <w:t>ill effects</w:t>
      </w:r>
      <w:r w:rsidRPr="002444E8">
        <w:rPr>
          <w:rFonts w:cs="Arial"/>
          <w:color w:val="000000"/>
        </w:rPr>
        <w:t xml:space="preserve"> you might suffer during the study will be addressed</w:t>
      </w:r>
      <w:r>
        <w:rPr>
          <w:rFonts w:cs="Arial"/>
          <w:color w:val="000000"/>
        </w:rPr>
        <w:t xml:space="preserve"> by people outside of the research team.  I</w:t>
      </w:r>
      <w:r w:rsidRPr="002444E8">
        <w:rPr>
          <w:rFonts w:cs="Arial"/>
          <w:color w:val="000000"/>
        </w:rPr>
        <w:t xml:space="preserve">nformation on who to contact </w:t>
      </w:r>
      <w:r>
        <w:rPr>
          <w:rFonts w:cs="Arial"/>
          <w:color w:val="000000"/>
        </w:rPr>
        <w:t>is</w:t>
      </w:r>
      <w:r w:rsidRPr="002444E8">
        <w:rPr>
          <w:rFonts w:cs="Arial"/>
          <w:color w:val="000000"/>
        </w:rPr>
        <w:t xml:space="preserve"> given at the</w:t>
      </w:r>
      <w:r>
        <w:rPr>
          <w:rFonts w:cs="Arial"/>
          <w:color w:val="000000"/>
        </w:rPr>
        <w:t xml:space="preserve"> end of this information sheet.</w:t>
      </w:r>
    </w:p>
    <w:p w14:paraId="1010CF13" w14:textId="77777777" w:rsidR="00273A1E" w:rsidRPr="002444E8" w:rsidRDefault="00273A1E" w:rsidP="00273A1E">
      <w:pPr>
        <w:spacing w:after="0"/>
        <w:rPr>
          <w:rFonts w:cs="Arial"/>
          <w:color w:val="000000"/>
        </w:rPr>
      </w:pPr>
    </w:p>
    <w:p w14:paraId="6FE4B602" w14:textId="77777777" w:rsidR="00273A1E" w:rsidRPr="002444E8" w:rsidRDefault="00273A1E" w:rsidP="00273A1E">
      <w:pPr>
        <w:keepNext/>
        <w:spacing w:after="0"/>
        <w:outlineLvl w:val="0"/>
        <w:rPr>
          <w:rFonts w:cs="Arial"/>
          <w:b/>
          <w:color w:val="000000"/>
        </w:rPr>
      </w:pPr>
      <w:r w:rsidRPr="002444E8">
        <w:rPr>
          <w:rFonts w:cs="Arial"/>
          <w:b/>
          <w:color w:val="000000"/>
        </w:rPr>
        <w:lastRenderedPageBreak/>
        <w:t>What will happen to the results of the research study?</w:t>
      </w:r>
    </w:p>
    <w:p w14:paraId="34276E14" w14:textId="77777777" w:rsidR="00273A1E" w:rsidRPr="002444E8" w:rsidRDefault="00273A1E" w:rsidP="00273A1E">
      <w:pPr>
        <w:spacing w:after="0"/>
        <w:rPr>
          <w:rFonts w:cs="Arial"/>
          <w:color w:val="000000"/>
        </w:rPr>
      </w:pPr>
      <w:r w:rsidRPr="002444E8">
        <w:rPr>
          <w:rFonts w:cs="Arial"/>
          <w:color w:val="000000"/>
        </w:rPr>
        <w:t>These will be analysed by the research team</w:t>
      </w:r>
      <w:r>
        <w:rPr>
          <w:rFonts w:cs="Arial"/>
          <w:color w:val="000000"/>
        </w:rPr>
        <w:t xml:space="preserve"> to look</w:t>
      </w:r>
      <w:r w:rsidRPr="002444E8">
        <w:rPr>
          <w:rFonts w:cs="Arial"/>
          <w:color w:val="000000"/>
        </w:rPr>
        <w:t xml:space="preserve"> for information that </w:t>
      </w:r>
      <w:r>
        <w:rPr>
          <w:rFonts w:cs="Arial"/>
          <w:color w:val="000000"/>
        </w:rPr>
        <w:t>will</w:t>
      </w:r>
      <w:r w:rsidRPr="002444E8">
        <w:rPr>
          <w:rFonts w:cs="Arial"/>
          <w:color w:val="000000"/>
        </w:rPr>
        <w:t xml:space="preserve"> help us understand more about the</w:t>
      </w:r>
      <w:r>
        <w:rPr>
          <w:rFonts w:cs="Arial"/>
          <w:color w:val="000000"/>
        </w:rPr>
        <w:t xml:space="preserve"> role of MRI in IPF</w:t>
      </w:r>
      <w:r w:rsidRPr="002444E8">
        <w:rPr>
          <w:rFonts w:cs="Arial"/>
          <w:color w:val="000000"/>
        </w:rPr>
        <w:t xml:space="preserve">. We will share information with other scientists and doctors by publishing the information in journals, so that we can better understand this form of lung disease. </w:t>
      </w:r>
      <w:r>
        <w:rPr>
          <w:rFonts w:cs="Arial"/>
          <w:color w:val="000000"/>
        </w:rPr>
        <w:t>Any</w:t>
      </w:r>
      <w:r w:rsidRPr="002444E8">
        <w:rPr>
          <w:rFonts w:cs="Arial"/>
          <w:color w:val="000000"/>
        </w:rPr>
        <w:t xml:space="preserve"> information we share </w:t>
      </w:r>
      <w:r>
        <w:rPr>
          <w:rFonts w:cs="Arial"/>
          <w:color w:val="000000"/>
        </w:rPr>
        <w:t>will</w:t>
      </w:r>
      <w:r w:rsidRPr="002444E8">
        <w:rPr>
          <w:rFonts w:cs="Arial"/>
          <w:color w:val="000000"/>
        </w:rPr>
        <w:t xml:space="preserve"> not identify your personal information.</w:t>
      </w:r>
    </w:p>
    <w:p w14:paraId="67B6B8C6" w14:textId="77777777" w:rsidR="00273A1E" w:rsidRDefault="00273A1E" w:rsidP="00273A1E">
      <w:pPr>
        <w:spacing w:after="0"/>
        <w:rPr>
          <w:rFonts w:cs="Arial"/>
          <w:b/>
          <w:color w:val="000000"/>
        </w:rPr>
      </w:pPr>
    </w:p>
    <w:p w14:paraId="67DB7704" w14:textId="77777777" w:rsidR="00273A1E" w:rsidRDefault="00273A1E" w:rsidP="00273A1E">
      <w:pPr>
        <w:keepNext/>
        <w:spacing w:after="0"/>
        <w:outlineLvl w:val="0"/>
        <w:rPr>
          <w:rFonts w:cs="Arial"/>
          <w:b/>
          <w:color w:val="000000"/>
        </w:rPr>
      </w:pPr>
      <w:r>
        <w:rPr>
          <w:rFonts w:cs="Arial"/>
          <w:b/>
          <w:color w:val="000000"/>
        </w:rPr>
        <w:t>What if we find an unexpected abnormality?</w:t>
      </w:r>
    </w:p>
    <w:p w14:paraId="6971D4A7" w14:textId="77777777" w:rsidR="00273A1E" w:rsidRDefault="00273A1E" w:rsidP="00273A1E">
      <w:pPr>
        <w:spacing w:after="0"/>
        <w:rPr>
          <w:rFonts w:cs="Arial"/>
          <w:color w:val="000000"/>
        </w:rPr>
      </w:pPr>
      <w:r>
        <w:rPr>
          <w:rFonts w:cs="Arial"/>
          <w:color w:val="000000"/>
        </w:rPr>
        <w:t>If we find an abnormality that wasn’t expected and requires attention, we will either arrange to contact your GP for follow up, or one of our doctors will arrange for you to be seen by a hospital doctor.</w:t>
      </w:r>
    </w:p>
    <w:p w14:paraId="4EF802B4" w14:textId="77777777" w:rsidR="00273A1E" w:rsidRPr="002444E8" w:rsidRDefault="00273A1E" w:rsidP="00273A1E">
      <w:pPr>
        <w:spacing w:after="0"/>
        <w:rPr>
          <w:rFonts w:cs="Arial"/>
          <w:b/>
          <w:color w:val="000000"/>
        </w:rPr>
      </w:pPr>
    </w:p>
    <w:p w14:paraId="1B8C8CC8" w14:textId="77777777" w:rsidR="00273A1E" w:rsidRPr="002444E8" w:rsidRDefault="00273A1E" w:rsidP="00273A1E">
      <w:pPr>
        <w:keepNext/>
        <w:spacing w:after="0"/>
        <w:outlineLvl w:val="0"/>
        <w:rPr>
          <w:rFonts w:cs="Arial"/>
          <w:b/>
          <w:color w:val="000000"/>
        </w:rPr>
      </w:pPr>
      <w:r w:rsidRPr="002444E8">
        <w:rPr>
          <w:rFonts w:cs="Arial"/>
          <w:b/>
          <w:color w:val="000000"/>
        </w:rPr>
        <w:t xml:space="preserve">Will my general practitioner (GP) be contacted? </w:t>
      </w:r>
    </w:p>
    <w:p w14:paraId="7A01A2E1" w14:textId="77777777" w:rsidR="00273A1E" w:rsidRDefault="00273A1E" w:rsidP="00273A1E">
      <w:pPr>
        <w:spacing w:after="0"/>
        <w:rPr>
          <w:rFonts w:cs="Arial"/>
          <w:color w:val="000000"/>
        </w:rPr>
      </w:pPr>
      <w:r w:rsidRPr="002444E8">
        <w:rPr>
          <w:rFonts w:cs="Arial"/>
          <w:color w:val="000000"/>
        </w:rPr>
        <w:t>Y</w:t>
      </w:r>
      <w:r>
        <w:rPr>
          <w:rFonts w:cs="Arial"/>
          <w:color w:val="000000"/>
        </w:rPr>
        <w:t xml:space="preserve">es. </w:t>
      </w:r>
      <w:r w:rsidRPr="002444E8">
        <w:rPr>
          <w:rFonts w:cs="Arial"/>
          <w:color w:val="000000"/>
        </w:rPr>
        <w:t>We will tell your GP that you have cho</w:t>
      </w:r>
      <w:r>
        <w:rPr>
          <w:rFonts w:cs="Arial"/>
          <w:color w:val="000000"/>
        </w:rPr>
        <w:t>sen to be a part of this study. We will also need to contact you and your</w:t>
      </w:r>
      <w:r w:rsidRPr="002444E8">
        <w:rPr>
          <w:rFonts w:cs="Arial"/>
          <w:color w:val="000000"/>
        </w:rPr>
        <w:t xml:space="preserve"> GP </w:t>
      </w:r>
      <w:r>
        <w:rPr>
          <w:rFonts w:cs="Arial"/>
          <w:color w:val="000000"/>
        </w:rPr>
        <w:t>if we find out</w:t>
      </w:r>
      <w:r w:rsidRPr="002444E8">
        <w:rPr>
          <w:rFonts w:cs="Arial"/>
          <w:color w:val="000000"/>
        </w:rPr>
        <w:t xml:space="preserve"> any</w:t>
      </w:r>
      <w:r>
        <w:rPr>
          <w:rFonts w:cs="Arial"/>
          <w:color w:val="000000"/>
        </w:rPr>
        <w:t xml:space="preserve"> new</w:t>
      </w:r>
      <w:r w:rsidRPr="002444E8">
        <w:rPr>
          <w:rFonts w:cs="Arial"/>
          <w:color w:val="000000"/>
        </w:rPr>
        <w:t xml:space="preserve"> infor</w:t>
      </w:r>
      <w:r>
        <w:rPr>
          <w:rFonts w:cs="Arial"/>
          <w:color w:val="000000"/>
        </w:rPr>
        <w:t>mation that affects your health during the process of this study</w:t>
      </w:r>
      <w:r w:rsidRPr="002444E8">
        <w:rPr>
          <w:rFonts w:cs="Arial"/>
          <w:color w:val="000000"/>
        </w:rPr>
        <w:t xml:space="preserve">. </w:t>
      </w:r>
    </w:p>
    <w:p w14:paraId="2BD283DB" w14:textId="77777777" w:rsidR="00273A1E" w:rsidRPr="002444E8" w:rsidRDefault="00273A1E" w:rsidP="00273A1E">
      <w:pPr>
        <w:spacing w:after="0"/>
        <w:rPr>
          <w:rFonts w:cs="Arial"/>
          <w:b/>
          <w:color w:val="000000"/>
        </w:rPr>
      </w:pPr>
    </w:p>
    <w:p w14:paraId="4619349C" w14:textId="77777777" w:rsidR="00273A1E" w:rsidRPr="002444E8" w:rsidRDefault="00273A1E" w:rsidP="00273A1E">
      <w:pPr>
        <w:keepNext/>
        <w:spacing w:after="0"/>
        <w:outlineLvl w:val="0"/>
        <w:rPr>
          <w:rFonts w:cs="Arial"/>
          <w:b/>
          <w:color w:val="000000"/>
        </w:rPr>
      </w:pPr>
      <w:r w:rsidRPr="002444E8">
        <w:rPr>
          <w:rFonts w:cs="Arial"/>
          <w:b/>
          <w:color w:val="000000"/>
        </w:rPr>
        <w:t>Who is organising and funding the research?</w:t>
      </w:r>
    </w:p>
    <w:p w14:paraId="50042C86" w14:textId="77777777" w:rsidR="00273A1E" w:rsidRPr="002444E8" w:rsidRDefault="00273A1E" w:rsidP="00273A1E">
      <w:pPr>
        <w:spacing w:after="0"/>
        <w:rPr>
          <w:rFonts w:cs="Arial"/>
          <w:color w:val="000000"/>
        </w:rPr>
      </w:pPr>
      <w:r w:rsidRPr="002444E8">
        <w:rPr>
          <w:rFonts w:cs="Arial"/>
          <w:color w:val="000000"/>
        </w:rPr>
        <w:t xml:space="preserve">This research has been jointly organised by members of the respiratory (lung) team and academic radiology </w:t>
      </w:r>
      <w:r>
        <w:rPr>
          <w:rFonts w:cs="Arial"/>
          <w:color w:val="000000"/>
        </w:rPr>
        <w:t xml:space="preserve">(MRI specialist) </w:t>
      </w:r>
      <w:r w:rsidRPr="002444E8">
        <w:rPr>
          <w:rFonts w:cs="Arial"/>
          <w:color w:val="000000"/>
        </w:rPr>
        <w:t>team at Sheffield Teaching Hospital</w:t>
      </w:r>
      <w:r>
        <w:rPr>
          <w:rFonts w:cs="Arial"/>
          <w:color w:val="000000"/>
        </w:rPr>
        <w:t>s</w:t>
      </w:r>
      <w:r w:rsidRPr="002444E8">
        <w:rPr>
          <w:rFonts w:cs="Arial"/>
          <w:color w:val="000000"/>
        </w:rPr>
        <w:t>.</w:t>
      </w:r>
      <w:r>
        <w:rPr>
          <w:rFonts w:cs="Arial"/>
          <w:color w:val="000000"/>
        </w:rPr>
        <w:t xml:space="preserve"> The National Institute for Health Research has provided money for our department to perform these scans.</w:t>
      </w:r>
    </w:p>
    <w:p w14:paraId="4B2CE114" w14:textId="77777777" w:rsidR="00273A1E" w:rsidRPr="002444E8" w:rsidRDefault="00273A1E" w:rsidP="00273A1E">
      <w:pPr>
        <w:spacing w:after="0"/>
        <w:rPr>
          <w:rFonts w:cs="Arial"/>
          <w:b/>
          <w:color w:val="000000"/>
        </w:rPr>
      </w:pPr>
    </w:p>
    <w:p w14:paraId="13C39249" w14:textId="77777777" w:rsidR="00273A1E" w:rsidRPr="002444E8" w:rsidRDefault="00273A1E" w:rsidP="00273A1E">
      <w:pPr>
        <w:keepNext/>
        <w:spacing w:after="0"/>
        <w:outlineLvl w:val="0"/>
        <w:rPr>
          <w:rFonts w:cs="Arial"/>
          <w:color w:val="000000"/>
        </w:rPr>
      </w:pPr>
      <w:r w:rsidRPr="002444E8">
        <w:rPr>
          <w:rFonts w:cs="Arial"/>
          <w:b/>
          <w:color w:val="000000"/>
        </w:rPr>
        <w:t>Who has reviewed the study?</w:t>
      </w:r>
    </w:p>
    <w:p w14:paraId="50CFC213" w14:textId="77777777" w:rsidR="00273A1E" w:rsidRPr="003A34AC" w:rsidRDefault="00273A1E" w:rsidP="00273A1E">
      <w:pPr>
        <w:rPr>
          <w:rFonts w:ascii="Arial" w:hAnsi="Arial" w:cs="Arial"/>
        </w:rPr>
      </w:pPr>
      <w:r w:rsidRPr="002444E8">
        <w:rPr>
          <w:rFonts w:cs="Arial"/>
          <w:color w:val="000000"/>
        </w:rPr>
        <w:t xml:space="preserve">All research in the NHS is looked at by an independent group of people, called a Research Ethics Committee, to protect your interests.  This study has been reviewed and given favourable opinion by </w:t>
      </w:r>
      <w:r>
        <w:rPr>
          <w:rFonts w:cs="Arial"/>
          <w:color w:val="000000"/>
        </w:rPr>
        <w:t xml:space="preserve">North West </w:t>
      </w:r>
      <w:r w:rsidRPr="002444E8">
        <w:rPr>
          <w:rFonts w:cs="Arial"/>
          <w:color w:val="000000"/>
        </w:rPr>
        <w:t xml:space="preserve">Research Ethics Committee </w:t>
      </w:r>
      <w:r w:rsidRPr="002444E8">
        <w:rPr>
          <w:rFonts w:cs="Calibri"/>
          <w:color w:val="000000"/>
        </w:rPr>
        <w:t xml:space="preserve">and the </w:t>
      </w:r>
      <w:r w:rsidRPr="002444E8">
        <w:rPr>
          <w:rFonts w:cs="Calibri"/>
        </w:rPr>
        <w:t>Sheffield Teaching Hospitals NHS Foundation Trust</w:t>
      </w:r>
      <w:r w:rsidRPr="002444E8">
        <w:rPr>
          <w:rFonts w:ascii="Arial" w:hAnsi="Arial" w:cs="Arial"/>
        </w:rPr>
        <w:t xml:space="preserve"> </w:t>
      </w:r>
      <w:r>
        <w:rPr>
          <w:rFonts w:cs="Arial"/>
        </w:rPr>
        <w:t xml:space="preserve">Research and Development </w:t>
      </w:r>
      <w:r w:rsidRPr="00622954">
        <w:rPr>
          <w:rFonts w:cs="Arial"/>
        </w:rPr>
        <w:t>Department (Clinical Research Office).</w:t>
      </w:r>
    </w:p>
    <w:p w14:paraId="4D553EA6" w14:textId="77777777" w:rsidR="00273A1E" w:rsidRPr="002444E8" w:rsidRDefault="00273A1E" w:rsidP="00273A1E">
      <w:pPr>
        <w:spacing w:after="0"/>
        <w:rPr>
          <w:rFonts w:cs="Arial"/>
          <w:b/>
          <w:color w:val="000000"/>
        </w:rPr>
      </w:pPr>
    </w:p>
    <w:p w14:paraId="5A5147C9" w14:textId="77777777" w:rsidR="00273A1E" w:rsidRDefault="00273A1E" w:rsidP="00273A1E">
      <w:pPr>
        <w:rPr>
          <w:rFonts w:cs="Arial"/>
          <w:b/>
          <w:color w:val="000000"/>
        </w:rPr>
      </w:pPr>
      <w:r w:rsidRPr="002444E8">
        <w:rPr>
          <w:rFonts w:cs="Arial"/>
          <w:b/>
          <w:color w:val="000000"/>
        </w:rPr>
        <w:t xml:space="preserve">Thank you for taking the time to read this information sheet and </w:t>
      </w:r>
      <w:r>
        <w:rPr>
          <w:rFonts w:cs="Arial"/>
          <w:b/>
          <w:color w:val="000000"/>
        </w:rPr>
        <w:t>to consider whether to take</w:t>
      </w:r>
      <w:r w:rsidRPr="002444E8">
        <w:rPr>
          <w:rFonts w:cs="Arial"/>
          <w:b/>
          <w:color w:val="000000"/>
        </w:rPr>
        <w:t xml:space="preserve"> part in this study.</w:t>
      </w:r>
    </w:p>
    <w:p w14:paraId="7EC75914" w14:textId="77777777" w:rsidR="00273A1E" w:rsidRPr="002444E8" w:rsidRDefault="00273A1E" w:rsidP="00273A1E">
      <w:pPr>
        <w:pageBreakBefore/>
        <w:spacing w:after="0"/>
        <w:outlineLvl w:val="0"/>
        <w:rPr>
          <w:rFonts w:cs="Arial"/>
          <w:b/>
          <w:color w:val="000000"/>
        </w:rPr>
      </w:pPr>
      <w:r w:rsidRPr="002444E8">
        <w:rPr>
          <w:rFonts w:cs="Arial"/>
          <w:b/>
          <w:color w:val="000000"/>
        </w:rPr>
        <w:lastRenderedPageBreak/>
        <w:t>Further information and contact details:</w:t>
      </w:r>
    </w:p>
    <w:p w14:paraId="40B13F6A" w14:textId="77777777" w:rsidR="00273A1E" w:rsidRDefault="00273A1E" w:rsidP="00273A1E">
      <w:pPr>
        <w:spacing w:after="0"/>
        <w:rPr>
          <w:rFonts w:cs="Arial"/>
          <w:color w:val="000000"/>
        </w:rPr>
      </w:pPr>
      <w:r w:rsidRPr="002444E8">
        <w:rPr>
          <w:rFonts w:cs="Arial"/>
          <w:color w:val="000000"/>
        </w:rPr>
        <w:t xml:space="preserve">If you </w:t>
      </w:r>
      <w:r>
        <w:rPr>
          <w:rFonts w:cs="Arial"/>
          <w:color w:val="000000"/>
        </w:rPr>
        <w:t>would like:</w:t>
      </w:r>
    </w:p>
    <w:p w14:paraId="6ADA95C1" w14:textId="77777777" w:rsidR="00273A1E" w:rsidRDefault="00273A1E" w:rsidP="00DF6FE5">
      <w:pPr>
        <w:pStyle w:val="ListParagraph"/>
        <w:widowControl/>
        <w:numPr>
          <w:ilvl w:val="0"/>
          <w:numId w:val="31"/>
        </w:numPr>
        <w:spacing w:after="0" w:line="360" w:lineRule="auto"/>
        <w:rPr>
          <w:rFonts w:cs="Arial"/>
          <w:color w:val="000000"/>
        </w:rPr>
      </w:pPr>
      <w:r>
        <w:rPr>
          <w:rFonts w:cs="Arial"/>
          <w:color w:val="000000"/>
        </w:rPr>
        <w:t>F</w:t>
      </w:r>
      <w:r w:rsidRPr="00E77709">
        <w:rPr>
          <w:rFonts w:cs="Arial"/>
          <w:color w:val="000000"/>
        </w:rPr>
        <w:t xml:space="preserve">urther </w:t>
      </w:r>
      <w:r>
        <w:rPr>
          <w:rFonts w:cs="Arial"/>
          <w:color w:val="000000"/>
        </w:rPr>
        <w:t>information about the research</w:t>
      </w:r>
    </w:p>
    <w:p w14:paraId="5EAFFB8E" w14:textId="77777777" w:rsidR="00273A1E" w:rsidRDefault="00273A1E" w:rsidP="00DF6FE5">
      <w:pPr>
        <w:pStyle w:val="ListParagraph"/>
        <w:widowControl/>
        <w:numPr>
          <w:ilvl w:val="0"/>
          <w:numId w:val="31"/>
        </w:numPr>
        <w:spacing w:after="0" w:line="360" w:lineRule="auto"/>
        <w:rPr>
          <w:rFonts w:cs="Arial"/>
          <w:color w:val="000000"/>
        </w:rPr>
      </w:pPr>
      <w:r>
        <w:rPr>
          <w:rFonts w:cs="Arial"/>
          <w:color w:val="000000"/>
        </w:rPr>
        <w:t>To confirm that you would like to take part</w:t>
      </w:r>
    </w:p>
    <w:p w14:paraId="20526CE6" w14:textId="77777777" w:rsidR="00273A1E" w:rsidRDefault="00273A1E" w:rsidP="00DF6FE5">
      <w:pPr>
        <w:pStyle w:val="ListParagraph"/>
        <w:widowControl/>
        <w:numPr>
          <w:ilvl w:val="0"/>
          <w:numId w:val="31"/>
        </w:numPr>
        <w:spacing w:after="0" w:line="360" w:lineRule="auto"/>
        <w:rPr>
          <w:rFonts w:cs="Arial"/>
          <w:color w:val="000000"/>
        </w:rPr>
      </w:pPr>
      <w:r>
        <w:rPr>
          <w:rFonts w:cs="Arial"/>
          <w:color w:val="000000"/>
        </w:rPr>
        <w:t>To withdraw from the study, or withdraw your interest</w:t>
      </w:r>
    </w:p>
    <w:p w14:paraId="15288621" w14:textId="77777777" w:rsidR="00273A1E" w:rsidRDefault="00273A1E" w:rsidP="00DF6FE5">
      <w:pPr>
        <w:pStyle w:val="ListParagraph"/>
        <w:widowControl/>
        <w:numPr>
          <w:ilvl w:val="0"/>
          <w:numId w:val="31"/>
        </w:numPr>
        <w:spacing w:after="0" w:line="360" w:lineRule="auto"/>
        <w:rPr>
          <w:rFonts w:cs="Arial"/>
          <w:color w:val="000000"/>
        </w:rPr>
      </w:pPr>
      <w:r>
        <w:rPr>
          <w:rFonts w:cs="Arial"/>
          <w:color w:val="000000"/>
        </w:rPr>
        <w:t>To express a complaint</w:t>
      </w:r>
    </w:p>
    <w:p w14:paraId="4EAE59E8" w14:textId="77777777" w:rsidR="00273A1E" w:rsidRPr="00E77709" w:rsidRDefault="00273A1E" w:rsidP="00273A1E">
      <w:pPr>
        <w:spacing w:after="0"/>
        <w:rPr>
          <w:rFonts w:cs="Arial"/>
          <w:color w:val="000000"/>
        </w:rPr>
      </w:pPr>
    </w:p>
    <w:p w14:paraId="11BC02C9" w14:textId="77777777" w:rsidR="00273A1E" w:rsidRPr="00E77709" w:rsidRDefault="00273A1E" w:rsidP="00273A1E">
      <w:pPr>
        <w:spacing w:after="0"/>
        <w:rPr>
          <w:rFonts w:cs="Arial"/>
          <w:color w:val="000000"/>
        </w:rPr>
      </w:pPr>
      <w:r>
        <w:rPr>
          <w:rFonts w:cs="Arial"/>
          <w:color w:val="000000"/>
        </w:rPr>
        <w:t>Then please contact:</w:t>
      </w:r>
    </w:p>
    <w:p w14:paraId="74C382E7" w14:textId="77777777" w:rsidR="00273A1E" w:rsidRPr="002444E8" w:rsidRDefault="00273A1E" w:rsidP="00273A1E">
      <w:pPr>
        <w:spacing w:after="0"/>
        <w:rPr>
          <w:rFonts w:cs="Arial"/>
          <w:color w:val="000000"/>
        </w:rPr>
      </w:pPr>
    </w:p>
    <w:p w14:paraId="0B81C65E" w14:textId="77777777" w:rsidR="00273A1E" w:rsidRPr="0087439A" w:rsidRDefault="00273A1E" w:rsidP="00273A1E">
      <w:pPr>
        <w:spacing w:after="0"/>
        <w:rPr>
          <w:i/>
        </w:rPr>
      </w:pPr>
      <w:r w:rsidRPr="0087439A">
        <w:rPr>
          <w:b/>
          <w:i/>
        </w:rPr>
        <w:t>Anonymised</w:t>
      </w:r>
    </w:p>
    <w:p w14:paraId="0CA3ADBD" w14:textId="77777777" w:rsidR="00273A1E" w:rsidRPr="002444E8" w:rsidRDefault="00273A1E" w:rsidP="00273A1E">
      <w:pPr>
        <w:spacing w:after="0"/>
        <w:rPr>
          <w:b/>
        </w:rPr>
      </w:pPr>
    </w:p>
    <w:p w14:paraId="7E4CD7DD" w14:textId="77777777" w:rsidR="00273A1E" w:rsidRDefault="00273A1E" w:rsidP="00273A1E">
      <w:pPr>
        <w:spacing w:after="120"/>
        <w:outlineLvl w:val="0"/>
        <w:rPr>
          <w:rFonts w:cs="Arial"/>
          <w:b/>
          <w:color w:val="000000"/>
        </w:rPr>
      </w:pPr>
      <w:r w:rsidRPr="00907B9B">
        <w:rPr>
          <w:rFonts w:cs="Arial"/>
          <w:b/>
          <w:color w:val="000000"/>
        </w:rPr>
        <w:t>If you have any complaints that you would like to be dealt with independently please contact:</w:t>
      </w:r>
    </w:p>
    <w:p w14:paraId="65023FEE" w14:textId="77777777" w:rsidR="00273A1E" w:rsidRPr="00907B9B" w:rsidRDefault="00273A1E" w:rsidP="00273A1E">
      <w:pPr>
        <w:spacing w:after="120"/>
        <w:rPr>
          <w:rFonts w:cs="Arial"/>
          <w:b/>
          <w:color w:val="000000"/>
        </w:rPr>
      </w:pPr>
    </w:p>
    <w:tbl>
      <w:tblPr>
        <w:tblW w:w="0" w:type="auto"/>
        <w:tblLook w:val="04A0" w:firstRow="1" w:lastRow="0" w:firstColumn="1" w:lastColumn="0" w:noHBand="0" w:noVBand="1"/>
      </w:tblPr>
      <w:tblGrid>
        <w:gridCol w:w="4783"/>
        <w:gridCol w:w="4726"/>
      </w:tblGrid>
      <w:tr w:rsidR="00273A1E" w:rsidRPr="002444E8" w14:paraId="54125E5F" w14:textId="77777777" w:rsidTr="00E60DC5">
        <w:tc>
          <w:tcPr>
            <w:tcW w:w="4927" w:type="dxa"/>
            <w:shd w:val="clear" w:color="auto" w:fill="auto"/>
          </w:tcPr>
          <w:p w14:paraId="225B7709" w14:textId="77777777" w:rsidR="00273A1E" w:rsidRPr="0087439A" w:rsidRDefault="00273A1E" w:rsidP="00E60DC5">
            <w:pPr>
              <w:spacing w:after="0"/>
              <w:rPr>
                <w:rFonts w:cs="Arial"/>
                <w:i/>
              </w:rPr>
            </w:pPr>
            <w:r w:rsidRPr="0087439A">
              <w:rPr>
                <w:rFonts w:cs="Arial"/>
                <w:b/>
                <w:i/>
              </w:rPr>
              <w:t>Anonymised</w:t>
            </w:r>
          </w:p>
        </w:tc>
        <w:tc>
          <w:tcPr>
            <w:tcW w:w="4927" w:type="dxa"/>
            <w:shd w:val="clear" w:color="auto" w:fill="auto"/>
          </w:tcPr>
          <w:p w14:paraId="29F26B7D" w14:textId="77777777" w:rsidR="00273A1E" w:rsidRPr="002444E8" w:rsidRDefault="00273A1E" w:rsidP="00E60DC5">
            <w:pPr>
              <w:spacing w:after="0"/>
              <w:rPr>
                <w:rFonts w:cs="Arial"/>
              </w:rPr>
            </w:pPr>
          </w:p>
        </w:tc>
      </w:tr>
    </w:tbl>
    <w:p w14:paraId="78E6B298" w14:textId="1BD85C20" w:rsidR="00245667" w:rsidRPr="00202FA8" w:rsidRDefault="00B15777" w:rsidP="001B7033">
      <w:pPr>
        <w:pStyle w:val="references"/>
      </w:pPr>
      <w:r w:rsidRPr="00202FA8">
        <w:fldChar w:fldCharType="begin"/>
      </w:r>
      <w:r w:rsidRPr="00202FA8">
        <w:instrText xml:space="preserve"> ADDIN </w:instrText>
      </w:r>
      <w:r w:rsidRPr="00202FA8">
        <w:fldChar w:fldCharType="end"/>
      </w:r>
      <w:r w:rsidR="00F803D9">
        <w:fldChar w:fldCharType="begin"/>
      </w:r>
      <w:r w:rsidR="00F803D9">
        <w:instrText xml:space="preserve"> ADDIN </w:instrText>
      </w:r>
      <w:r w:rsidR="00F803D9">
        <w:fldChar w:fldCharType="end"/>
      </w:r>
      <w:r w:rsidR="004A49DC">
        <w:fldChar w:fldCharType="begin"/>
      </w:r>
      <w:r w:rsidR="004A49DC">
        <w:instrText xml:space="preserve"> ADDIN </w:instrText>
      </w:r>
      <w:r w:rsidR="004A49DC">
        <w:fldChar w:fldCharType="end"/>
      </w:r>
    </w:p>
    <w:sectPr w:rsidR="00245667" w:rsidRPr="00202FA8" w:rsidSect="00B5444F">
      <w:footerReference w:type="even" r:id="rId216"/>
      <w:footerReference w:type="default" r:id="rId217"/>
      <w:type w:val="continuous"/>
      <w:pgSz w:w="11900" w:h="16840"/>
      <w:pgMar w:top="850" w:right="979" w:bottom="850" w:left="850" w:header="0" w:footer="0" w:gutter="56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58C9B" w14:textId="77777777" w:rsidR="002F3D17" w:rsidRDefault="002F3D17" w:rsidP="001B28D6">
      <w:pPr>
        <w:spacing w:after="0" w:line="240" w:lineRule="auto"/>
      </w:pPr>
      <w:r>
        <w:separator/>
      </w:r>
    </w:p>
  </w:endnote>
  <w:endnote w:type="continuationSeparator" w:id="0">
    <w:p w14:paraId="417D6184" w14:textId="77777777" w:rsidR="002F3D17" w:rsidRDefault="002F3D17" w:rsidP="001B2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DengXian">
    <w:altName w:val="等线"/>
    <w:panose1 w:val="02010600030101010101"/>
    <w:charset w:val="86"/>
    <w:family w:val="auto"/>
    <w:notTrueType/>
    <w:pitch w:val="variable"/>
    <w:sig w:usb0="A00002BF" w:usb1="38CF7CFA" w:usb2="00000016" w:usb3="00000000" w:csb0="0004000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iti SC">
    <w:panose1 w:val="02000000000000000000"/>
    <w:charset w:val="86"/>
    <w:family w:val="auto"/>
    <w:pitch w:val="variable"/>
    <w:sig w:usb0="8000002F" w:usb1="080F004A" w:usb2="00000010" w:usb3="00000000" w:csb0="003E0001" w:csb1="00000000"/>
  </w:font>
  <w:font w:name="NotoSans">
    <w:altName w:val="Cambria"/>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B5596" w14:textId="7E9E1F02" w:rsidR="00584CAC" w:rsidRPr="000F53CB" w:rsidRDefault="00584CAC" w:rsidP="00633C15">
    <w:pPr>
      <w:pStyle w:val="Footer"/>
      <w:framePr w:wrap="none" w:vAnchor="text" w:hAnchor="page" w:x="982" w:y="-107"/>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iv</w:t>
    </w:r>
    <w:r w:rsidRPr="000F53CB">
      <w:rPr>
        <w:rStyle w:val="PageNumber"/>
        <w:sz w:val="16"/>
        <w:szCs w:val="16"/>
      </w:rPr>
      <w:fldChar w:fldCharType="end"/>
    </w:r>
  </w:p>
  <w:p w14:paraId="3EEF054D"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72AB4272" w14:textId="6691A344" w:rsidR="00584CAC" w:rsidRPr="00A5199D" w:rsidRDefault="00584CAC" w:rsidP="00A5199D">
    <w:pPr>
      <w:pStyle w:val="Footer"/>
      <w:tabs>
        <w:tab w:val="clear" w:pos="8640"/>
        <w:tab w:val="right" w:pos="9509"/>
        <w:tab w:val="right" w:pos="10071"/>
      </w:tabs>
      <w:ind w:right="360" w:firstLine="360"/>
      <w:jc w:val="right"/>
      <w:rPr>
        <w:sz w:val="16"/>
        <w:szCs w:val="16"/>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66075" w14:textId="31521EF2"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163</w:t>
    </w:r>
    <w:r w:rsidRPr="00B5444F">
      <w:rPr>
        <w:rStyle w:val="PageNumber"/>
        <w:sz w:val="16"/>
        <w:szCs w:val="16"/>
      </w:rPr>
      <w:fldChar w:fldCharType="end"/>
    </w:r>
  </w:p>
  <w:p w14:paraId="032F0D73" w14:textId="53629529" w:rsidR="00584CAC" w:rsidRPr="00A5199D" w:rsidRDefault="00584CAC" w:rsidP="00E707B6">
    <w:pPr>
      <w:pStyle w:val="Footer"/>
      <w:tabs>
        <w:tab w:val="clear" w:pos="8640"/>
        <w:tab w:val="right" w:pos="9509"/>
        <w:tab w:val="right" w:pos="10071"/>
      </w:tabs>
      <w:ind w:right="360" w:firstLine="360"/>
      <w:rPr>
        <w:sz w:val="16"/>
        <w:szCs w:val="16"/>
      </w:rPr>
    </w:pPr>
    <w:r>
      <w:rPr>
        <w:sz w:val="16"/>
        <w:szCs w:val="16"/>
      </w:rPr>
      <w:t>Chapter 4: Ventilation Imaging</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7BAE6" w14:textId="31F96473"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194</w:t>
    </w:r>
    <w:r w:rsidRPr="000F53CB">
      <w:rPr>
        <w:rStyle w:val="PageNumber"/>
        <w:sz w:val="16"/>
        <w:szCs w:val="16"/>
      </w:rPr>
      <w:fldChar w:fldCharType="end"/>
    </w:r>
  </w:p>
  <w:p w14:paraId="0769FFCC"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0886DA81" w14:textId="518F32F3" w:rsidR="00584CAC" w:rsidRPr="00A5199D" w:rsidRDefault="00584CAC" w:rsidP="00334012">
    <w:pPr>
      <w:pStyle w:val="Footer"/>
      <w:tabs>
        <w:tab w:val="clear" w:pos="8640"/>
        <w:tab w:val="right" w:pos="9509"/>
        <w:tab w:val="right" w:pos="10071"/>
      </w:tabs>
      <w:ind w:right="360" w:firstLine="360"/>
      <w:jc w:val="right"/>
      <w:rPr>
        <w:sz w:val="16"/>
        <w:szCs w:val="16"/>
      </w:rPr>
    </w:pPr>
    <w:r>
      <w:rPr>
        <w:sz w:val="16"/>
        <w:szCs w:val="16"/>
      </w:rPr>
      <w:t>Chapter 5: Diffusion-Weighted MRI</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A71B5" w14:textId="53E844EA"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217</w:t>
    </w:r>
    <w:r w:rsidRPr="00B5444F">
      <w:rPr>
        <w:rStyle w:val="PageNumber"/>
        <w:sz w:val="16"/>
        <w:szCs w:val="16"/>
      </w:rPr>
      <w:fldChar w:fldCharType="end"/>
    </w:r>
  </w:p>
  <w:p w14:paraId="7479186C" w14:textId="21221494" w:rsidR="00584CAC" w:rsidRPr="00A5199D" w:rsidRDefault="00584CAC" w:rsidP="00E707B6">
    <w:pPr>
      <w:pStyle w:val="Footer"/>
      <w:tabs>
        <w:tab w:val="clear" w:pos="8640"/>
        <w:tab w:val="right" w:pos="9509"/>
        <w:tab w:val="right" w:pos="10071"/>
      </w:tabs>
      <w:ind w:right="360" w:firstLine="360"/>
      <w:rPr>
        <w:sz w:val="16"/>
        <w:szCs w:val="16"/>
      </w:rPr>
    </w:pPr>
    <w:r>
      <w:rPr>
        <w:sz w:val="16"/>
        <w:szCs w:val="16"/>
      </w:rPr>
      <w:t>Chapter 5: Diffusion-Weighted MR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62B0A" w14:textId="4EB4D44D"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240</w:t>
    </w:r>
    <w:r w:rsidRPr="000F53CB">
      <w:rPr>
        <w:rStyle w:val="PageNumber"/>
        <w:sz w:val="16"/>
        <w:szCs w:val="16"/>
      </w:rPr>
      <w:fldChar w:fldCharType="end"/>
    </w:r>
  </w:p>
  <w:p w14:paraId="467DF420"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690B5321" w14:textId="7F540D3A" w:rsidR="00584CAC" w:rsidRPr="00A5199D" w:rsidRDefault="00584CAC" w:rsidP="00334012">
    <w:pPr>
      <w:pStyle w:val="Footer"/>
      <w:tabs>
        <w:tab w:val="clear" w:pos="8640"/>
        <w:tab w:val="right" w:pos="9509"/>
        <w:tab w:val="right" w:pos="10071"/>
      </w:tabs>
      <w:ind w:right="360" w:firstLine="360"/>
      <w:jc w:val="right"/>
      <w:rPr>
        <w:sz w:val="16"/>
        <w:szCs w:val="16"/>
      </w:rPr>
    </w:pPr>
    <w:r>
      <w:rPr>
        <w:sz w:val="16"/>
        <w:szCs w:val="16"/>
      </w:rPr>
      <w:t>Chapter 6: Xenon Chemical Shift Saturation Recovery and Spectroscopy</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91743" w14:textId="0CF9928B"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257</w:t>
    </w:r>
    <w:r w:rsidRPr="00B5444F">
      <w:rPr>
        <w:rStyle w:val="PageNumber"/>
        <w:sz w:val="16"/>
        <w:szCs w:val="16"/>
      </w:rPr>
      <w:fldChar w:fldCharType="end"/>
    </w:r>
  </w:p>
  <w:p w14:paraId="030E2927" w14:textId="403FA412" w:rsidR="00584CAC" w:rsidRPr="00A5199D" w:rsidRDefault="00584CAC" w:rsidP="00334012">
    <w:pPr>
      <w:pStyle w:val="Footer"/>
      <w:tabs>
        <w:tab w:val="clear" w:pos="8640"/>
        <w:tab w:val="right" w:pos="9509"/>
        <w:tab w:val="right" w:pos="10071"/>
      </w:tabs>
      <w:ind w:right="360" w:firstLine="360"/>
      <w:rPr>
        <w:sz w:val="16"/>
        <w:szCs w:val="16"/>
      </w:rPr>
    </w:pPr>
    <w:r>
      <w:rPr>
        <w:sz w:val="16"/>
        <w:szCs w:val="16"/>
      </w:rPr>
      <w:t>Chapter 6: Xenon Chemical Shift Saturation Recovery and Spectroscopy</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1535C" w14:textId="63DF238D"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288</w:t>
    </w:r>
    <w:r w:rsidRPr="000F53CB">
      <w:rPr>
        <w:rStyle w:val="PageNumber"/>
        <w:sz w:val="16"/>
        <w:szCs w:val="16"/>
      </w:rPr>
      <w:fldChar w:fldCharType="end"/>
    </w:r>
  </w:p>
  <w:p w14:paraId="59D7B594"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435DE1B5" w14:textId="2DA0C8D3" w:rsidR="00584CAC" w:rsidRPr="00A5199D" w:rsidRDefault="00584CAC" w:rsidP="00334012">
    <w:pPr>
      <w:pStyle w:val="Footer"/>
      <w:tabs>
        <w:tab w:val="clear" w:pos="8640"/>
        <w:tab w:val="right" w:pos="9509"/>
        <w:tab w:val="right" w:pos="10071"/>
      </w:tabs>
      <w:ind w:right="360" w:firstLine="360"/>
      <w:jc w:val="right"/>
      <w:rPr>
        <w:sz w:val="16"/>
        <w:szCs w:val="16"/>
      </w:rPr>
    </w:pPr>
    <w:r w:rsidRPr="00B124B7">
      <w:rPr>
        <w:sz w:val="16"/>
        <w:szCs w:val="16"/>
      </w:rPr>
      <w:t>Chapter 7: Dynamic Contrast-Enhanced Imaging</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4C324" w14:textId="48E8FC7F"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289</w:t>
    </w:r>
    <w:r w:rsidRPr="00B5444F">
      <w:rPr>
        <w:rStyle w:val="PageNumber"/>
        <w:sz w:val="16"/>
        <w:szCs w:val="16"/>
      </w:rPr>
      <w:fldChar w:fldCharType="end"/>
    </w:r>
  </w:p>
  <w:p w14:paraId="3E5F0B5A" w14:textId="2AB9B3BB" w:rsidR="00584CAC" w:rsidRPr="00A5199D" w:rsidRDefault="00584CAC" w:rsidP="00334012">
    <w:pPr>
      <w:pStyle w:val="Footer"/>
      <w:tabs>
        <w:tab w:val="clear" w:pos="8640"/>
        <w:tab w:val="right" w:pos="9509"/>
        <w:tab w:val="right" w:pos="10071"/>
      </w:tabs>
      <w:ind w:right="360" w:firstLine="360"/>
      <w:rPr>
        <w:sz w:val="16"/>
        <w:szCs w:val="16"/>
      </w:rPr>
    </w:pPr>
    <w:r>
      <w:rPr>
        <w:sz w:val="16"/>
        <w:szCs w:val="16"/>
      </w:rPr>
      <w:t>Chapter 7: Dynamic Contrast-Enhanced Imaging</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AFA0B" w14:textId="01FB497F"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300</w:t>
    </w:r>
    <w:r w:rsidRPr="000F53CB">
      <w:rPr>
        <w:rStyle w:val="PageNumber"/>
        <w:sz w:val="16"/>
        <w:szCs w:val="16"/>
      </w:rPr>
      <w:fldChar w:fldCharType="end"/>
    </w:r>
  </w:p>
  <w:p w14:paraId="14C73152"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38BBC88B" w14:textId="321272BA" w:rsidR="00584CAC" w:rsidRPr="00A5199D" w:rsidRDefault="00584CAC" w:rsidP="00334012">
    <w:pPr>
      <w:pStyle w:val="Footer"/>
      <w:tabs>
        <w:tab w:val="clear" w:pos="8640"/>
        <w:tab w:val="right" w:pos="9509"/>
        <w:tab w:val="right" w:pos="10071"/>
      </w:tabs>
      <w:ind w:right="360" w:firstLine="360"/>
      <w:jc w:val="right"/>
      <w:rPr>
        <w:sz w:val="16"/>
        <w:szCs w:val="16"/>
      </w:rPr>
    </w:pPr>
    <w:r>
      <w:rPr>
        <w:sz w:val="16"/>
        <w:szCs w:val="16"/>
      </w:rPr>
      <w:t>Chapter 8</w:t>
    </w:r>
    <w:r w:rsidRPr="00B124B7">
      <w:rPr>
        <w:sz w:val="16"/>
        <w:szCs w:val="16"/>
      </w:rPr>
      <w:t xml:space="preserve">: </w:t>
    </w:r>
    <w:r>
      <w:rPr>
        <w:sz w:val="16"/>
        <w:szCs w:val="16"/>
      </w:rPr>
      <w:t>Multimodal Imaging in IPF: Conclusions</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853F8" w14:textId="77ADE6E7"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301</w:t>
    </w:r>
    <w:r w:rsidRPr="00B5444F">
      <w:rPr>
        <w:rStyle w:val="PageNumber"/>
        <w:sz w:val="16"/>
        <w:szCs w:val="16"/>
      </w:rPr>
      <w:fldChar w:fldCharType="end"/>
    </w:r>
  </w:p>
  <w:p w14:paraId="4F9A4622" w14:textId="2725B75A" w:rsidR="00584CAC" w:rsidRPr="00A5199D" w:rsidRDefault="00584CAC" w:rsidP="00334012">
    <w:pPr>
      <w:pStyle w:val="Footer"/>
      <w:tabs>
        <w:tab w:val="clear" w:pos="8640"/>
        <w:tab w:val="right" w:pos="9509"/>
        <w:tab w:val="right" w:pos="10071"/>
      </w:tabs>
      <w:ind w:right="360" w:firstLine="360"/>
      <w:rPr>
        <w:sz w:val="16"/>
        <w:szCs w:val="16"/>
      </w:rPr>
    </w:pPr>
    <w:r>
      <w:rPr>
        <w:sz w:val="16"/>
        <w:szCs w:val="16"/>
      </w:rPr>
      <w:t>Chapter 8: Multimodal Imaging in IPF: Conclusions</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1A10E" w14:textId="62D31FEE"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302</w:t>
    </w:r>
    <w:r w:rsidRPr="000F53CB">
      <w:rPr>
        <w:rStyle w:val="PageNumber"/>
        <w:sz w:val="16"/>
        <w:szCs w:val="16"/>
      </w:rPr>
      <w:fldChar w:fldCharType="end"/>
    </w:r>
  </w:p>
  <w:p w14:paraId="128C53E8"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2C7B9924" w14:textId="1CAEB3DA" w:rsidR="00584CAC" w:rsidRPr="00A5199D" w:rsidRDefault="00584CAC" w:rsidP="00334012">
    <w:pPr>
      <w:pStyle w:val="Footer"/>
      <w:tabs>
        <w:tab w:val="clear" w:pos="8640"/>
        <w:tab w:val="right" w:pos="9509"/>
        <w:tab w:val="right" w:pos="10071"/>
      </w:tabs>
      <w:ind w:right="360" w:firstLine="360"/>
      <w:jc w:val="righ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C1CF8" w14:textId="4F96535E"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v</w:t>
    </w:r>
    <w:r w:rsidRPr="00B5444F">
      <w:rPr>
        <w:rStyle w:val="PageNumber"/>
        <w:sz w:val="16"/>
        <w:szCs w:val="16"/>
      </w:rPr>
      <w:fldChar w:fldCharType="end"/>
    </w:r>
  </w:p>
  <w:p w14:paraId="7478C890" w14:textId="6FE9E05B" w:rsidR="00584CAC" w:rsidRPr="00BB51DB" w:rsidRDefault="00584CAC" w:rsidP="00E707B6">
    <w:pPr>
      <w:pStyle w:val="Footer"/>
      <w:tabs>
        <w:tab w:val="clear" w:pos="8640"/>
        <w:tab w:val="right" w:pos="9509"/>
        <w:tab w:val="right" w:pos="10071"/>
      </w:tabs>
      <w:ind w:right="360" w:firstLine="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F2585" w14:textId="64DDA91B"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303</w:t>
    </w:r>
    <w:r w:rsidRPr="00B5444F">
      <w:rPr>
        <w:rStyle w:val="PageNumber"/>
        <w:sz w:val="16"/>
        <w:szCs w:val="16"/>
      </w:rPr>
      <w:fldChar w:fldCharType="end"/>
    </w:r>
  </w:p>
  <w:p w14:paraId="028F2754" w14:textId="48E463FC" w:rsidR="00584CAC" w:rsidRPr="00A5199D" w:rsidRDefault="00584CAC" w:rsidP="00334012">
    <w:pPr>
      <w:pStyle w:val="Footer"/>
      <w:tabs>
        <w:tab w:val="clear" w:pos="8640"/>
        <w:tab w:val="right" w:pos="9509"/>
        <w:tab w:val="right" w:pos="10071"/>
      </w:tabs>
      <w:ind w:right="360" w:firstLine="360"/>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392B0" w14:textId="29883E18" w:rsidR="00584CAC" w:rsidRPr="000F53CB" w:rsidRDefault="00584CAC" w:rsidP="002400CC">
    <w:pPr>
      <w:pStyle w:val="Footer"/>
      <w:framePr w:w="238" w:h="312" w:hRule="exact" w:wrap="none" w:vAnchor="text" w:hAnchor="page" w:x="982" w:y="64"/>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54</w:t>
    </w:r>
    <w:r w:rsidRPr="000F53CB">
      <w:rPr>
        <w:rStyle w:val="PageNumber"/>
        <w:sz w:val="16"/>
        <w:szCs w:val="16"/>
      </w:rPr>
      <w:fldChar w:fldCharType="end"/>
    </w:r>
  </w:p>
  <w:p w14:paraId="56DD447A" w14:textId="55512BCE" w:rsidR="00584CAC" w:rsidRPr="00A5199D" w:rsidRDefault="00584CAC" w:rsidP="002400CC">
    <w:pPr>
      <w:pStyle w:val="Footer"/>
      <w:tabs>
        <w:tab w:val="clear" w:pos="8640"/>
        <w:tab w:val="right" w:pos="9509"/>
        <w:tab w:val="right" w:pos="10071"/>
      </w:tabs>
      <w:ind w:right="360" w:firstLine="360"/>
      <w:jc w:val="right"/>
      <w:rPr>
        <w:sz w:val="16"/>
        <w:szCs w:val="16"/>
      </w:rPr>
    </w:pPr>
    <w:r w:rsidRPr="00A5199D">
      <w:rPr>
        <w:sz w:val="16"/>
        <w:szCs w:val="16"/>
      </w:rPr>
      <w:t>Chapter 1: The Clinical Assessment of Idiopathic Pulmonary Fibrosi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C502D" w14:textId="67383136" w:rsidR="00584CAC" w:rsidRPr="00B5444F" w:rsidRDefault="00584CAC" w:rsidP="002400CC">
    <w:pPr>
      <w:pStyle w:val="Footer"/>
      <w:framePr w:w="206" w:h="240" w:hRule="exact" w:wrap="none" w:vAnchor="text" w:hAnchor="page" w:x="10702" w:y="64"/>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53</w:t>
    </w:r>
    <w:r w:rsidRPr="00B5444F">
      <w:rPr>
        <w:rStyle w:val="PageNumber"/>
        <w:sz w:val="16"/>
        <w:szCs w:val="16"/>
      </w:rPr>
      <w:fldChar w:fldCharType="end"/>
    </w:r>
  </w:p>
  <w:p w14:paraId="34EC8D5D" w14:textId="5127F5B4" w:rsidR="00584CAC" w:rsidRPr="00A5199D" w:rsidRDefault="00584CAC" w:rsidP="00E707B6">
    <w:pPr>
      <w:pStyle w:val="Footer"/>
      <w:tabs>
        <w:tab w:val="clear" w:pos="8640"/>
        <w:tab w:val="right" w:pos="9509"/>
        <w:tab w:val="right" w:pos="10071"/>
      </w:tabs>
      <w:ind w:right="360" w:firstLine="360"/>
      <w:rPr>
        <w:sz w:val="16"/>
        <w:szCs w:val="16"/>
      </w:rPr>
    </w:pPr>
    <w:r w:rsidRPr="00A5199D">
      <w:rPr>
        <w:sz w:val="16"/>
        <w:szCs w:val="16"/>
      </w:rPr>
      <w:t>Chapter 1: The Clinical Assessment of Idiopathic Pulmonary Fibrosis</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DB3F3" w14:textId="081A6EDD"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92</w:t>
    </w:r>
    <w:r w:rsidRPr="000F53CB">
      <w:rPr>
        <w:rStyle w:val="PageNumber"/>
        <w:sz w:val="16"/>
        <w:szCs w:val="16"/>
      </w:rPr>
      <w:fldChar w:fldCharType="end"/>
    </w:r>
  </w:p>
  <w:p w14:paraId="2FAD42A7"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24E2BE30" w14:textId="7B34FF59" w:rsidR="00584CAC" w:rsidRPr="00A5199D" w:rsidRDefault="00584CAC" w:rsidP="00A5199D">
    <w:pPr>
      <w:pStyle w:val="Footer"/>
      <w:tabs>
        <w:tab w:val="clear" w:pos="8640"/>
        <w:tab w:val="right" w:pos="9509"/>
        <w:tab w:val="right" w:pos="10071"/>
      </w:tabs>
      <w:ind w:right="360" w:firstLine="360"/>
      <w:jc w:val="right"/>
      <w:rPr>
        <w:sz w:val="16"/>
        <w:szCs w:val="16"/>
      </w:rPr>
    </w:pPr>
    <w:r w:rsidRPr="00A5199D">
      <w:rPr>
        <w:sz w:val="16"/>
        <w:szCs w:val="16"/>
      </w:rPr>
      <w:t xml:space="preserve">Chapter </w:t>
    </w:r>
    <w:r>
      <w:rPr>
        <w:sz w:val="16"/>
        <w:szCs w:val="16"/>
      </w:rPr>
      <w:t>2</w:t>
    </w:r>
    <w:r w:rsidRPr="00A5199D">
      <w:rPr>
        <w:sz w:val="16"/>
        <w:szCs w:val="16"/>
      </w:rPr>
      <w:t xml:space="preserve">: </w:t>
    </w:r>
    <w:r>
      <w:rPr>
        <w:sz w:val="16"/>
        <w:szCs w:val="16"/>
      </w:rPr>
      <w:t>Novel and Quantitative Imaging in Intersitial Lung Disease</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4D8D5" w14:textId="389AA339"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91</w:t>
    </w:r>
    <w:r w:rsidRPr="00B5444F">
      <w:rPr>
        <w:rStyle w:val="PageNumber"/>
        <w:sz w:val="16"/>
        <w:szCs w:val="16"/>
      </w:rPr>
      <w:fldChar w:fldCharType="end"/>
    </w:r>
  </w:p>
  <w:p w14:paraId="42DF0FF6" w14:textId="69BAC58B" w:rsidR="00584CAC" w:rsidRPr="00A5199D" w:rsidRDefault="00584CAC" w:rsidP="00E707B6">
    <w:pPr>
      <w:pStyle w:val="Footer"/>
      <w:tabs>
        <w:tab w:val="clear" w:pos="8640"/>
        <w:tab w:val="right" w:pos="9509"/>
        <w:tab w:val="right" w:pos="10071"/>
      </w:tabs>
      <w:ind w:right="360" w:firstLine="360"/>
      <w:rPr>
        <w:sz w:val="16"/>
        <w:szCs w:val="16"/>
      </w:rPr>
    </w:pPr>
    <w:r>
      <w:rPr>
        <w:sz w:val="16"/>
        <w:szCs w:val="16"/>
      </w:rPr>
      <w:t>Chapter 2</w:t>
    </w:r>
    <w:r w:rsidRPr="00A5199D">
      <w:rPr>
        <w:sz w:val="16"/>
        <w:szCs w:val="16"/>
      </w:rPr>
      <w:t xml:space="preserve">: </w:t>
    </w:r>
    <w:r>
      <w:rPr>
        <w:sz w:val="16"/>
        <w:szCs w:val="16"/>
      </w:rPr>
      <w:t>Novel and Quantitative Imaging in Intersitial Lung Disease</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06CE5" w14:textId="057C99FE"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134</w:t>
    </w:r>
    <w:r w:rsidRPr="000F53CB">
      <w:rPr>
        <w:rStyle w:val="PageNumber"/>
        <w:sz w:val="16"/>
        <w:szCs w:val="16"/>
      </w:rPr>
      <w:fldChar w:fldCharType="end"/>
    </w:r>
  </w:p>
  <w:p w14:paraId="29DE35A8"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4CBD24CE" w14:textId="5F503C0F" w:rsidR="00584CAC" w:rsidRPr="00A5199D" w:rsidRDefault="00584CAC" w:rsidP="001B15AA">
    <w:pPr>
      <w:pStyle w:val="Footer"/>
      <w:tabs>
        <w:tab w:val="clear" w:pos="8640"/>
        <w:tab w:val="right" w:pos="9509"/>
        <w:tab w:val="right" w:pos="10071"/>
      </w:tabs>
      <w:ind w:right="360" w:firstLine="360"/>
      <w:jc w:val="right"/>
      <w:rPr>
        <w:sz w:val="16"/>
        <w:szCs w:val="16"/>
      </w:rPr>
    </w:pPr>
    <w:r>
      <w:rPr>
        <w:sz w:val="16"/>
        <w:szCs w:val="16"/>
      </w:rPr>
      <w:t>Chapter 3</w:t>
    </w:r>
    <w:r w:rsidRPr="00A5199D">
      <w:rPr>
        <w:sz w:val="16"/>
        <w:szCs w:val="16"/>
      </w:rPr>
      <w:t>:</w:t>
    </w:r>
    <w:r>
      <w:rPr>
        <w:sz w:val="16"/>
        <w:szCs w:val="16"/>
      </w:rPr>
      <w:t xml:space="preserve"> Methods, Demographics and Clinical Outcomes</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4B5B8" w14:textId="7658C64F" w:rsidR="00584CAC" w:rsidRPr="00B5444F" w:rsidRDefault="00584CAC" w:rsidP="00A377B4">
    <w:pPr>
      <w:pStyle w:val="Footer"/>
      <w:framePr w:wrap="none" w:vAnchor="text" w:hAnchor="margin" w:xAlign="outside" w:y="1"/>
      <w:rPr>
        <w:rStyle w:val="PageNumber"/>
        <w:sz w:val="16"/>
        <w:szCs w:val="16"/>
      </w:rPr>
    </w:pPr>
    <w:r w:rsidRPr="00B5444F">
      <w:rPr>
        <w:rStyle w:val="PageNumber"/>
        <w:sz w:val="16"/>
        <w:szCs w:val="16"/>
      </w:rPr>
      <w:fldChar w:fldCharType="begin"/>
    </w:r>
    <w:r w:rsidRPr="00B5444F">
      <w:rPr>
        <w:rStyle w:val="PageNumber"/>
        <w:sz w:val="16"/>
        <w:szCs w:val="16"/>
      </w:rPr>
      <w:instrText xml:space="preserve">PAGE  </w:instrText>
    </w:r>
    <w:r w:rsidRPr="00B5444F">
      <w:rPr>
        <w:rStyle w:val="PageNumber"/>
        <w:sz w:val="16"/>
        <w:szCs w:val="16"/>
      </w:rPr>
      <w:fldChar w:fldCharType="separate"/>
    </w:r>
    <w:r>
      <w:rPr>
        <w:rStyle w:val="PageNumber"/>
        <w:noProof/>
        <w:sz w:val="16"/>
        <w:szCs w:val="16"/>
      </w:rPr>
      <w:t>133</w:t>
    </w:r>
    <w:r w:rsidRPr="00B5444F">
      <w:rPr>
        <w:rStyle w:val="PageNumber"/>
        <w:sz w:val="16"/>
        <w:szCs w:val="16"/>
      </w:rPr>
      <w:fldChar w:fldCharType="end"/>
    </w:r>
  </w:p>
  <w:p w14:paraId="46FC4A15" w14:textId="6AAA810A" w:rsidR="00584CAC" w:rsidRPr="00A5199D" w:rsidRDefault="00584CAC" w:rsidP="00E707B6">
    <w:pPr>
      <w:pStyle w:val="Footer"/>
      <w:tabs>
        <w:tab w:val="clear" w:pos="8640"/>
        <w:tab w:val="right" w:pos="9509"/>
        <w:tab w:val="right" w:pos="10071"/>
      </w:tabs>
      <w:ind w:right="360" w:firstLine="360"/>
      <w:rPr>
        <w:sz w:val="16"/>
        <w:szCs w:val="16"/>
      </w:rPr>
    </w:pPr>
    <w:r>
      <w:rPr>
        <w:sz w:val="16"/>
        <w:szCs w:val="16"/>
      </w:rPr>
      <w:t>Chapter 3</w:t>
    </w:r>
    <w:r w:rsidRPr="00A5199D">
      <w:rPr>
        <w:sz w:val="16"/>
        <w:szCs w:val="16"/>
      </w:rPr>
      <w:t>:</w:t>
    </w:r>
    <w:r>
      <w:rPr>
        <w:sz w:val="16"/>
        <w:szCs w:val="16"/>
      </w:rPr>
      <w:t xml:space="preserve"> Methods, Demographics and Clinical Outcomes</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63CDB" w14:textId="7BAC5F73" w:rsidR="00584CAC" w:rsidRPr="000F53CB" w:rsidRDefault="00584CAC" w:rsidP="00B5444F">
    <w:pPr>
      <w:pStyle w:val="Footer"/>
      <w:framePr w:wrap="none" w:vAnchor="text" w:hAnchor="margin" w:xAlign="outside" w:y="1"/>
      <w:rPr>
        <w:rStyle w:val="PageNumber"/>
        <w:sz w:val="16"/>
        <w:szCs w:val="16"/>
      </w:rPr>
    </w:pPr>
    <w:r w:rsidRPr="000F53CB">
      <w:rPr>
        <w:rStyle w:val="PageNumber"/>
        <w:sz w:val="16"/>
        <w:szCs w:val="16"/>
      </w:rPr>
      <w:fldChar w:fldCharType="begin"/>
    </w:r>
    <w:r w:rsidRPr="000F53CB">
      <w:rPr>
        <w:rStyle w:val="PageNumber"/>
        <w:sz w:val="16"/>
        <w:szCs w:val="16"/>
      </w:rPr>
      <w:instrText xml:space="preserve">PAGE  </w:instrText>
    </w:r>
    <w:r w:rsidRPr="000F53CB">
      <w:rPr>
        <w:rStyle w:val="PageNumber"/>
        <w:sz w:val="16"/>
        <w:szCs w:val="16"/>
      </w:rPr>
      <w:fldChar w:fldCharType="separate"/>
    </w:r>
    <w:r>
      <w:rPr>
        <w:rStyle w:val="PageNumber"/>
        <w:noProof/>
        <w:sz w:val="16"/>
        <w:szCs w:val="16"/>
      </w:rPr>
      <w:t>162</w:t>
    </w:r>
    <w:r w:rsidRPr="000F53CB">
      <w:rPr>
        <w:rStyle w:val="PageNumber"/>
        <w:sz w:val="16"/>
        <w:szCs w:val="16"/>
      </w:rPr>
      <w:fldChar w:fldCharType="end"/>
    </w:r>
  </w:p>
  <w:p w14:paraId="3519614B" w14:textId="77777777" w:rsidR="00584CAC" w:rsidRPr="00512546" w:rsidRDefault="00584CAC" w:rsidP="000F53CB">
    <w:pPr>
      <w:pStyle w:val="Footer"/>
      <w:framePr w:h="170" w:hRule="exact" w:wrap="none" w:vAnchor="text" w:hAnchor="margin" w:xAlign="outside" w:y="-172"/>
      <w:ind w:right="360" w:firstLine="360"/>
      <w:rPr>
        <w:rStyle w:val="PageNumber"/>
        <w:sz w:val="16"/>
        <w:szCs w:val="16"/>
      </w:rPr>
    </w:pPr>
  </w:p>
  <w:p w14:paraId="29B65BE1" w14:textId="100F8E40" w:rsidR="00584CAC" w:rsidRPr="00A5199D" w:rsidRDefault="00584CAC" w:rsidP="00334012">
    <w:pPr>
      <w:pStyle w:val="Footer"/>
      <w:tabs>
        <w:tab w:val="clear" w:pos="8640"/>
        <w:tab w:val="right" w:pos="9509"/>
        <w:tab w:val="right" w:pos="10071"/>
      </w:tabs>
      <w:ind w:right="360" w:firstLine="360"/>
      <w:jc w:val="right"/>
      <w:rPr>
        <w:sz w:val="16"/>
        <w:szCs w:val="16"/>
      </w:rPr>
    </w:pPr>
    <w:r>
      <w:rPr>
        <w:sz w:val="16"/>
        <w:szCs w:val="16"/>
      </w:rPr>
      <w:t>Chapter 4: Ventilation Imag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4A5CA" w14:textId="77777777" w:rsidR="002F3D17" w:rsidRDefault="002F3D17" w:rsidP="001B28D6">
      <w:pPr>
        <w:spacing w:after="0" w:line="240" w:lineRule="auto"/>
      </w:pPr>
      <w:r>
        <w:separator/>
      </w:r>
    </w:p>
  </w:footnote>
  <w:footnote w:type="continuationSeparator" w:id="0">
    <w:p w14:paraId="4D5D318D" w14:textId="77777777" w:rsidR="002F3D17" w:rsidRDefault="002F3D17" w:rsidP="001B28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A178F" w14:textId="7059F8FC" w:rsidR="00584CAC" w:rsidRDefault="00584CAC" w:rsidP="001058A0">
    <w:pPr>
      <w:pStyle w:val="Header"/>
      <w:tabs>
        <w:tab w:val="clear" w:pos="4320"/>
        <w:tab w:val="clear" w:pos="8640"/>
        <w:tab w:val="left" w:pos="3261"/>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35FC0"/>
    <w:multiLevelType w:val="hybridMultilevel"/>
    <w:tmpl w:val="7C14A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97D7C"/>
    <w:multiLevelType w:val="hybridMultilevel"/>
    <w:tmpl w:val="B81A5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982D67"/>
    <w:multiLevelType w:val="hybridMultilevel"/>
    <w:tmpl w:val="82C66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26C1B"/>
    <w:multiLevelType w:val="hybridMultilevel"/>
    <w:tmpl w:val="1A50B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A43FE3"/>
    <w:multiLevelType w:val="multilevel"/>
    <w:tmpl w:val="C1A6B7A0"/>
    <w:lvl w:ilvl="0">
      <w:start w:val="1"/>
      <w:numFmt w:val="decimal"/>
      <w:pStyle w:val="Heading1"/>
      <w:suff w:val="nothing"/>
      <w:lvlText w:val="      Chapter %1:"/>
      <w:lvlJc w:val="center"/>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4F47B5A"/>
    <w:multiLevelType w:val="hybridMultilevel"/>
    <w:tmpl w:val="0A1894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9600A6"/>
    <w:multiLevelType w:val="hybridMultilevel"/>
    <w:tmpl w:val="0900A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4628FB"/>
    <w:multiLevelType w:val="hybridMultilevel"/>
    <w:tmpl w:val="9A286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784244"/>
    <w:multiLevelType w:val="hybridMultilevel"/>
    <w:tmpl w:val="D3B6A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9A2D45"/>
    <w:multiLevelType w:val="hybridMultilevel"/>
    <w:tmpl w:val="938E3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86DD3"/>
    <w:multiLevelType w:val="hybridMultilevel"/>
    <w:tmpl w:val="098A5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1A78E7"/>
    <w:multiLevelType w:val="hybridMultilevel"/>
    <w:tmpl w:val="2BD4A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B54B99"/>
    <w:multiLevelType w:val="hybridMultilevel"/>
    <w:tmpl w:val="7568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8149F4"/>
    <w:multiLevelType w:val="hybridMultilevel"/>
    <w:tmpl w:val="09763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3246B6"/>
    <w:multiLevelType w:val="hybridMultilevel"/>
    <w:tmpl w:val="F7A65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703A33"/>
    <w:multiLevelType w:val="hybridMultilevel"/>
    <w:tmpl w:val="C9CAE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A04F9C"/>
    <w:multiLevelType w:val="hybridMultilevel"/>
    <w:tmpl w:val="8DF8F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2226A1"/>
    <w:multiLevelType w:val="hybridMultilevel"/>
    <w:tmpl w:val="D0304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F77062"/>
    <w:multiLevelType w:val="hybridMultilevel"/>
    <w:tmpl w:val="54E0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B9572F"/>
    <w:multiLevelType w:val="hybridMultilevel"/>
    <w:tmpl w:val="EA0A2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3E14F8"/>
    <w:multiLevelType w:val="hybridMultilevel"/>
    <w:tmpl w:val="4D44A5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4B31B3"/>
    <w:multiLevelType w:val="hybridMultilevel"/>
    <w:tmpl w:val="9FF2A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FC2A0F"/>
    <w:multiLevelType w:val="hybridMultilevel"/>
    <w:tmpl w:val="6914A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D572F"/>
    <w:multiLevelType w:val="hybridMultilevel"/>
    <w:tmpl w:val="00E0E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30665"/>
    <w:multiLevelType w:val="hybridMultilevel"/>
    <w:tmpl w:val="E0862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7165B4"/>
    <w:multiLevelType w:val="hybridMultilevel"/>
    <w:tmpl w:val="E79AC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907B38"/>
    <w:multiLevelType w:val="hybridMultilevel"/>
    <w:tmpl w:val="FE968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D92A68"/>
    <w:multiLevelType w:val="hybridMultilevel"/>
    <w:tmpl w:val="02D4B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550782"/>
    <w:multiLevelType w:val="hybridMultilevel"/>
    <w:tmpl w:val="8BC0D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C61CC1"/>
    <w:multiLevelType w:val="hybridMultilevel"/>
    <w:tmpl w:val="5F3CF932"/>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30" w15:restartNumberingAfterBreak="0">
    <w:nsid w:val="655A7A8F"/>
    <w:multiLevelType w:val="hybridMultilevel"/>
    <w:tmpl w:val="43405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575FF0"/>
    <w:multiLevelType w:val="hybridMultilevel"/>
    <w:tmpl w:val="9F46E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5B2566"/>
    <w:multiLevelType w:val="hybridMultilevel"/>
    <w:tmpl w:val="812E52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9A24A6"/>
    <w:multiLevelType w:val="hybridMultilevel"/>
    <w:tmpl w:val="1D90A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C61BFF"/>
    <w:multiLevelType w:val="hybridMultilevel"/>
    <w:tmpl w:val="32DA6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3630EE"/>
    <w:multiLevelType w:val="hybridMultilevel"/>
    <w:tmpl w:val="CCBE3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6F48F5"/>
    <w:multiLevelType w:val="hybridMultilevel"/>
    <w:tmpl w:val="160E7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5"/>
  </w:num>
  <w:num w:numId="3">
    <w:abstractNumId w:val="7"/>
  </w:num>
  <w:num w:numId="4">
    <w:abstractNumId w:val="14"/>
  </w:num>
  <w:num w:numId="5">
    <w:abstractNumId w:val="24"/>
  </w:num>
  <w:num w:numId="6">
    <w:abstractNumId w:val="20"/>
  </w:num>
  <w:num w:numId="7">
    <w:abstractNumId w:val="6"/>
  </w:num>
  <w:num w:numId="8">
    <w:abstractNumId w:val="26"/>
  </w:num>
  <w:num w:numId="9">
    <w:abstractNumId w:val="28"/>
  </w:num>
  <w:num w:numId="10">
    <w:abstractNumId w:val="10"/>
  </w:num>
  <w:num w:numId="11">
    <w:abstractNumId w:val="0"/>
  </w:num>
  <w:num w:numId="12">
    <w:abstractNumId w:val="30"/>
  </w:num>
  <w:num w:numId="13">
    <w:abstractNumId w:val="3"/>
  </w:num>
  <w:num w:numId="14">
    <w:abstractNumId w:val="33"/>
  </w:num>
  <w:num w:numId="15">
    <w:abstractNumId w:val="23"/>
  </w:num>
  <w:num w:numId="16">
    <w:abstractNumId w:val="27"/>
  </w:num>
  <w:num w:numId="17">
    <w:abstractNumId w:val="2"/>
  </w:num>
  <w:num w:numId="18">
    <w:abstractNumId w:val="8"/>
  </w:num>
  <w:num w:numId="19">
    <w:abstractNumId w:val="35"/>
  </w:num>
  <w:num w:numId="20">
    <w:abstractNumId w:val="21"/>
  </w:num>
  <w:num w:numId="21">
    <w:abstractNumId w:val="31"/>
  </w:num>
  <w:num w:numId="22">
    <w:abstractNumId w:val="29"/>
  </w:num>
  <w:num w:numId="23">
    <w:abstractNumId w:val="34"/>
  </w:num>
  <w:num w:numId="24">
    <w:abstractNumId w:val="5"/>
  </w:num>
  <w:num w:numId="25">
    <w:abstractNumId w:val="32"/>
  </w:num>
  <w:num w:numId="26">
    <w:abstractNumId w:val="9"/>
  </w:num>
  <w:num w:numId="27">
    <w:abstractNumId w:val="16"/>
  </w:num>
  <w:num w:numId="28">
    <w:abstractNumId w:val="22"/>
  </w:num>
  <w:num w:numId="29">
    <w:abstractNumId w:val="36"/>
  </w:num>
  <w:num w:numId="30">
    <w:abstractNumId w:val="11"/>
  </w:num>
  <w:num w:numId="31">
    <w:abstractNumId w:val="15"/>
  </w:num>
  <w:num w:numId="32">
    <w:abstractNumId w:val="13"/>
  </w:num>
  <w:num w:numId="33">
    <w:abstractNumId w:val="19"/>
  </w:num>
  <w:num w:numId="34">
    <w:abstractNumId w:val="18"/>
  </w:num>
  <w:num w:numId="35">
    <w:abstractNumId w:val="12"/>
  </w:num>
  <w:num w:numId="36">
    <w:abstractNumId w:val="1"/>
  </w:num>
  <w:num w:numId="37">
    <w:abstractNumId w:val="17"/>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dows User">
    <w15:presenceInfo w15:providerId="None" w15:userId="Windows User"/>
  </w15:person>
  <w15:person w15:author="Nicholas Weatherley">
    <w15:presenceInfo w15:providerId="AD" w15:userId="S::n.weatherley@sheffield.ac.uk::d3c25451-eb90-4109-b6a4-94c4ed2b08cc"/>
  </w15:person>
  <w15:person w15:author="Nicholas Weatherley [2]">
    <w15:presenceInfo w15:providerId="None" w15:userId="Nicholas Weather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mirrorMargins/>
  <w:hideSpelling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efaultTableStyle w:val="ListTable3"/>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Thesis&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52evaf50e9fe5cewd9b555d6wtw099s0pzrz&quot;&gt;My EndNote Library&lt;record-ids&gt;&lt;item&gt;101&lt;/item&gt;&lt;item&gt;122&lt;/item&gt;&lt;item&gt;125&lt;/item&gt;&lt;item&gt;126&lt;/item&gt;&lt;item&gt;168&lt;/item&gt;&lt;item&gt;169&lt;/item&gt;&lt;item&gt;171&lt;/item&gt;&lt;item&gt;177&lt;/item&gt;&lt;item&gt;186&lt;/item&gt;&lt;item&gt;187&lt;/item&gt;&lt;item&gt;188&lt;/item&gt;&lt;item&gt;190&lt;/item&gt;&lt;item&gt;191&lt;/item&gt;&lt;item&gt;200&lt;/item&gt;&lt;item&gt;203&lt;/item&gt;&lt;item&gt;204&lt;/item&gt;&lt;item&gt;207&lt;/item&gt;&lt;item&gt;210&lt;/item&gt;&lt;item&gt;211&lt;/item&gt;&lt;item&gt;212&lt;/item&gt;&lt;item&gt;214&lt;/item&gt;&lt;item&gt;216&lt;/item&gt;&lt;item&gt;228&lt;/item&gt;&lt;item&gt;230&lt;/item&gt;&lt;item&gt;234&lt;/item&gt;&lt;item&gt;238&lt;/item&gt;&lt;item&gt;240&lt;/item&gt;&lt;item&gt;241&lt;/item&gt;&lt;item&gt;243&lt;/item&gt;&lt;item&gt;249&lt;/item&gt;&lt;item&gt;251&lt;/item&gt;&lt;item&gt;253&lt;/item&gt;&lt;item&gt;254&lt;/item&gt;&lt;item&gt;257&lt;/item&gt;&lt;item&gt;266&lt;/item&gt;&lt;item&gt;270&lt;/item&gt;&lt;item&gt;271&lt;/item&gt;&lt;item&gt;272&lt;/item&gt;&lt;item&gt;273&lt;/item&gt;&lt;item&gt;283&lt;/item&gt;&lt;item&gt;293&lt;/item&gt;&lt;item&gt;295&lt;/item&gt;&lt;item&gt;299&lt;/item&gt;&lt;item&gt;304&lt;/item&gt;&lt;item&gt;305&lt;/item&gt;&lt;item&gt;308&lt;/item&gt;&lt;item&gt;310&lt;/item&gt;&lt;item&gt;311&lt;/item&gt;&lt;item&gt;312&lt;/item&gt;&lt;item&gt;314&lt;/item&gt;&lt;item&gt;316&lt;/item&gt;&lt;item&gt;319&lt;/item&gt;&lt;item&gt;324&lt;/item&gt;&lt;item&gt;325&lt;/item&gt;&lt;item&gt;326&lt;/item&gt;&lt;item&gt;329&lt;/item&gt;&lt;item&gt;331&lt;/item&gt;&lt;item&gt;332&lt;/item&gt;&lt;item&gt;333&lt;/item&gt;&lt;item&gt;334&lt;/item&gt;&lt;item&gt;337&lt;/item&gt;&lt;item&gt;338&lt;/item&gt;&lt;item&gt;339&lt;/item&gt;&lt;item&gt;340&lt;/item&gt;&lt;item&gt;341&lt;/item&gt;&lt;item&gt;342&lt;/item&gt;&lt;item&gt;344&lt;/item&gt;&lt;item&gt;345&lt;/item&gt;&lt;item&gt;346&lt;/item&gt;&lt;item&gt;347&lt;/item&gt;&lt;item&gt;350&lt;/item&gt;&lt;item&gt;354&lt;/item&gt;&lt;item&gt;364&lt;/item&gt;&lt;item&gt;365&lt;/item&gt;&lt;item&gt;366&lt;/item&gt;&lt;item&gt;367&lt;/item&gt;&lt;item&gt;376&lt;/item&gt;&lt;item&gt;380&lt;/item&gt;&lt;item&gt;381&lt;/item&gt;&lt;item&gt;384&lt;/item&gt;&lt;item&gt;386&lt;/item&gt;&lt;item&gt;388&lt;/item&gt;&lt;item&gt;389&lt;/item&gt;&lt;item&gt;391&lt;/item&gt;&lt;item&gt;392&lt;/item&gt;&lt;item&gt;394&lt;/item&gt;&lt;item&gt;395&lt;/item&gt;&lt;item&gt;396&lt;/item&gt;&lt;item&gt;400&lt;/item&gt;&lt;item&gt;401&lt;/item&gt;&lt;item&gt;402&lt;/item&gt;&lt;item&gt;403&lt;/item&gt;&lt;item&gt;404&lt;/item&gt;&lt;item&gt;405&lt;/item&gt;&lt;item&gt;407&lt;/item&gt;&lt;item&gt;410&lt;/item&gt;&lt;item&gt;411&lt;/item&gt;&lt;item&gt;428&lt;/item&gt;&lt;item&gt;429&lt;/item&gt;&lt;item&gt;430&lt;/item&gt;&lt;item&gt;431&lt;/item&gt;&lt;item&gt;440&lt;/item&gt;&lt;item&gt;450&lt;/item&gt;&lt;item&gt;451&lt;/item&gt;&lt;item&gt;458&lt;/item&gt;&lt;item&gt;459&lt;/item&gt;&lt;item&gt;460&lt;/item&gt;&lt;item&gt;461&lt;/item&gt;&lt;item&gt;464&lt;/item&gt;&lt;item&gt;471&lt;/item&gt;&lt;item&gt;473&lt;/item&gt;&lt;item&gt;474&lt;/item&gt;&lt;item&gt;475&lt;/item&gt;&lt;item&gt;477&lt;/item&gt;&lt;item&gt;478&lt;/item&gt;&lt;item&gt;480&lt;/item&gt;&lt;item&gt;503&lt;/item&gt;&lt;item&gt;504&lt;/item&gt;&lt;item&gt;506&lt;/item&gt;&lt;item&gt;549&lt;/item&gt;&lt;item&gt;595&lt;/item&gt;&lt;item&gt;616&lt;/item&gt;&lt;item&gt;618&lt;/item&gt;&lt;item&gt;621&lt;/item&gt;&lt;item&gt;627&lt;/item&gt;&lt;item&gt;632&lt;/item&gt;&lt;item&gt;637&lt;/item&gt;&lt;item&gt;640&lt;/item&gt;&lt;item&gt;649&lt;/item&gt;&lt;item&gt;657&lt;/item&gt;&lt;item&gt;682&lt;/item&gt;&lt;item&gt;683&lt;/item&gt;&lt;item&gt;690&lt;/item&gt;&lt;item&gt;691&lt;/item&gt;&lt;item&gt;693&lt;/item&gt;&lt;item&gt;696&lt;/item&gt;&lt;item&gt;699&lt;/item&gt;&lt;item&gt;704&lt;/item&gt;&lt;item&gt;722&lt;/item&gt;&lt;item&gt;723&lt;/item&gt;&lt;item&gt;724&lt;/item&gt;&lt;item&gt;725&lt;/item&gt;&lt;item&gt;727&lt;/item&gt;&lt;item&gt;740&lt;/item&gt;&lt;item&gt;753&lt;/item&gt;&lt;item&gt;783&lt;/item&gt;&lt;item&gt;792&lt;/item&gt;&lt;item&gt;798&lt;/item&gt;&lt;item&gt;826&lt;/item&gt;&lt;item&gt;827&lt;/item&gt;&lt;item&gt;845&lt;/item&gt;&lt;item&gt;846&lt;/item&gt;&lt;item&gt;847&lt;/item&gt;&lt;item&gt;850&lt;/item&gt;&lt;item&gt;851&lt;/item&gt;&lt;item&gt;852&lt;/item&gt;&lt;item&gt;853&lt;/item&gt;&lt;item&gt;854&lt;/item&gt;&lt;item&gt;855&lt;/item&gt;&lt;item&gt;856&lt;/item&gt;&lt;item&gt;857&lt;/item&gt;&lt;item&gt;858&lt;/item&gt;&lt;item&gt;860&lt;/item&gt;&lt;item&gt;861&lt;/item&gt;&lt;item&gt;862&lt;/item&gt;&lt;item&gt;863&lt;/item&gt;&lt;item&gt;864&lt;/item&gt;&lt;item&gt;865&lt;/item&gt;&lt;item&gt;866&lt;/item&gt;&lt;item&gt;867&lt;/item&gt;&lt;item&gt;869&lt;/item&gt;&lt;item&gt;870&lt;/item&gt;&lt;item&gt;871&lt;/item&gt;&lt;item&gt;874&lt;/item&gt;&lt;item&gt;876&lt;/item&gt;&lt;item&gt;879&lt;/item&gt;&lt;item&gt;880&lt;/item&gt;&lt;item&gt;881&lt;/item&gt;&lt;item&gt;882&lt;/item&gt;&lt;item&gt;883&lt;/item&gt;&lt;item&gt;885&lt;/item&gt;&lt;item&gt;886&lt;/item&gt;&lt;item&gt;887&lt;/item&gt;&lt;item&gt;890&lt;/item&gt;&lt;item&gt;891&lt;/item&gt;&lt;item&gt;892&lt;/item&gt;&lt;item&gt;893&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5&lt;/item&gt;&lt;item&gt;916&lt;/item&gt;&lt;item&gt;917&lt;/item&gt;&lt;item&gt;1015&lt;/item&gt;&lt;item&gt;1018&lt;/item&gt;&lt;item&gt;1020&lt;/item&gt;&lt;item&gt;1021&lt;/item&gt;&lt;item&gt;1022&lt;/item&gt;&lt;item&gt;1024&lt;/item&gt;&lt;item&gt;1025&lt;/item&gt;&lt;item&gt;1026&lt;/item&gt;&lt;item&gt;1027&lt;/item&gt;&lt;item&gt;1028&lt;/item&gt;&lt;item&gt;1042&lt;/item&gt;&lt;item&gt;1043&lt;/item&gt;&lt;item&gt;1044&lt;/item&gt;&lt;item&gt;1045&lt;/item&gt;&lt;item&gt;1046&lt;/item&gt;&lt;item&gt;1047&lt;/item&gt;&lt;item&gt;1049&lt;/item&gt;&lt;item&gt;1050&lt;/item&gt;&lt;item&gt;1053&lt;/item&gt;&lt;item&gt;1057&lt;/item&gt;&lt;item&gt;1058&lt;/item&gt;&lt;item&gt;1060&lt;/item&gt;&lt;item&gt;1061&lt;/item&gt;&lt;item&gt;1062&lt;/item&gt;&lt;item&gt;1063&lt;/item&gt;&lt;item&gt;1066&lt;/item&gt;&lt;item&gt;1067&lt;/item&gt;&lt;item&gt;1069&lt;/item&gt;&lt;item&gt;1070&lt;/item&gt;&lt;item&gt;1071&lt;/item&gt;&lt;item&gt;1072&lt;/item&gt;&lt;item&gt;1073&lt;/item&gt;&lt;item&gt;1074&lt;/item&gt;&lt;item&gt;1075&lt;/item&gt;&lt;item&gt;1076&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117&lt;/item&gt;&lt;item&gt;1120&lt;/item&gt;&lt;item&gt;1126&lt;/item&gt;&lt;item&gt;1370&lt;/item&gt;&lt;item&gt;1667&lt;/item&gt;&lt;item&gt;1675&lt;/item&gt;&lt;item&gt;1676&lt;/item&gt;&lt;item&gt;1680&lt;/item&gt;&lt;item&gt;1764&lt;/item&gt;&lt;item&gt;1790&lt;/item&gt;&lt;item&gt;1794&lt;/item&gt;&lt;item&gt;1795&lt;/item&gt;&lt;item&gt;1802&lt;/item&gt;&lt;item&gt;1811&lt;/item&gt;&lt;item&gt;1822&lt;/item&gt;&lt;item&gt;1832&lt;/item&gt;&lt;item&gt;1840&lt;/item&gt;&lt;item&gt;1841&lt;/item&gt;&lt;item&gt;1843&lt;/item&gt;&lt;item&gt;1907&lt;/item&gt;&lt;item&gt;1917&lt;/item&gt;&lt;item&gt;1919&lt;/item&gt;&lt;item&gt;1922&lt;/item&gt;&lt;item&gt;1923&lt;/item&gt;&lt;item&gt;1924&lt;/item&gt;&lt;item&gt;1929&lt;/item&gt;&lt;item&gt;1930&lt;/item&gt;&lt;item&gt;1933&lt;/item&gt;&lt;item&gt;1934&lt;/item&gt;&lt;item&gt;1935&lt;/item&gt;&lt;item&gt;1936&lt;/item&gt;&lt;item&gt;1937&lt;/item&gt;&lt;item&gt;1938&lt;/item&gt;&lt;item&gt;1939&lt;/item&gt;&lt;item&gt;1940&lt;/item&gt;&lt;item&gt;1941&lt;/item&gt;&lt;item&gt;1942&lt;/item&gt;&lt;item&gt;1943&lt;/item&gt;&lt;item&gt;1944&lt;/item&gt;&lt;item&gt;1945&lt;/item&gt;&lt;item&gt;1946&lt;/item&gt;&lt;item&gt;1947&lt;/item&gt;&lt;item&gt;1948&lt;/item&gt;&lt;item&gt;1949&lt;/item&gt;&lt;item&gt;1950&lt;/item&gt;&lt;item&gt;1951&lt;/item&gt;&lt;item&gt;1952&lt;/item&gt;&lt;item&gt;1979&lt;/item&gt;&lt;item&gt;2063&lt;/item&gt;&lt;item&gt;2064&lt;/item&gt;&lt;item&gt;2066&lt;/item&gt;&lt;item&gt;2067&lt;/item&gt;&lt;item&gt;2068&lt;/item&gt;&lt;item&gt;2084&lt;/item&gt;&lt;item&gt;2085&lt;/item&gt;&lt;item&gt;2086&lt;/item&gt;&lt;item&gt;2087&lt;/item&gt;&lt;item&gt;2089&lt;/item&gt;&lt;item&gt;2090&lt;/item&gt;&lt;item&gt;2091&lt;/item&gt;&lt;item&gt;2092&lt;/item&gt;&lt;item&gt;2094&lt;/item&gt;&lt;item&gt;2095&lt;/item&gt;&lt;item&gt;2096&lt;/item&gt;&lt;item&gt;2097&lt;/item&gt;&lt;item&gt;2098&lt;/item&gt;&lt;item&gt;2099&lt;/item&gt;&lt;item&gt;2100&lt;/item&gt;&lt;item&gt;2101&lt;/item&gt;&lt;item&gt;2102&lt;/item&gt;&lt;item&gt;2103&lt;/item&gt;&lt;item&gt;2104&lt;/item&gt;&lt;item&gt;2105&lt;/item&gt;&lt;item&gt;2106&lt;/item&gt;&lt;item&gt;2107&lt;/item&gt;&lt;item&gt;2108&lt;/item&gt;&lt;item&gt;2109&lt;/item&gt;&lt;item&gt;2110&lt;/item&gt;&lt;item&gt;2111&lt;/item&gt;&lt;item&gt;2112&lt;/item&gt;&lt;item&gt;2113&lt;/item&gt;&lt;item&gt;2114&lt;/item&gt;&lt;item&gt;2115&lt;/item&gt;&lt;item&gt;2116&lt;/item&gt;&lt;item&gt;2117&lt;/item&gt;&lt;item&gt;2118&lt;/item&gt;&lt;item&gt;2123&lt;/item&gt;&lt;item&gt;2124&lt;/item&gt;&lt;item&gt;2125&lt;/item&gt;&lt;item&gt;2126&lt;/item&gt;&lt;item&gt;2127&lt;/item&gt;&lt;item&gt;2128&lt;/item&gt;&lt;item&gt;2129&lt;/item&gt;&lt;item&gt;2130&lt;/item&gt;&lt;item&gt;2131&lt;/item&gt;&lt;item&gt;2134&lt;/item&gt;&lt;item&gt;2143&lt;/item&gt;&lt;item&gt;2144&lt;/item&gt;&lt;item&gt;2145&lt;/item&gt;&lt;item&gt;2146&lt;/item&gt;&lt;item&gt;2147&lt;/item&gt;&lt;item&gt;2148&lt;/item&gt;&lt;item&gt;2150&lt;/item&gt;&lt;/record-ids&gt;&lt;/item&gt;&lt;/Libraries&gt;"/>
  </w:docVars>
  <w:rsids>
    <w:rsidRoot w:val="00245667"/>
    <w:rsid w:val="000001AD"/>
    <w:rsid w:val="00000887"/>
    <w:rsid w:val="00000DB9"/>
    <w:rsid w:val="0000119E"/>
    <w:rsid w:val="000011D2"/>
    <w:rsid w:val="0000135C"/>
    <w:rsid w:val="00001604"/>
    <w:rsid w:val="000017EE"/>
    <w:rsid w:val="00001CEE"/>
    <w:rsid w:val="0000281E"/>
    <w:rsid w:val="00002A09"/>
    <w:rsid w:val="00002CA8"/>
    <w:rsid w:val="0000312F"/>
    <w:rsid w:val="00003D5D"/>
    <w:rsid w:val="000044F3"/>
    <w:rsid w:val="0000497F"/>
    <w:rsid w:val="00004B2E"/>
    <w:rsid w:val="00004E71"/>
    <w:rsid w:val="000050C9"/>
    <w:rsid w:val="00005302"/>
    <w:rsid w:val="000056DC"/>
    <w:rsid w:val="000058B9"/>
    <w:rsid w:val="0000599F"/>
    <w:rsid w:val="00006249"/>
    <w:rsid w:val="0000667A"/>
    <w:rsid w:val="00006A7C"/>
    <w:rsid w:val="00006ABC"/>
    <w:rsid w:val="00006EF4"/>
    <w:rsid w:val="000072D3"/>
    <w:rsid w:val="0000730A"/>
    <w:rsid w:val="00007BAE"/>
    <w:rsid w:val="00007F6A"/>
    <w:rsid w:val="0001006E"/>
    <w:rsid w:val="000105E9"/>
    <w:rsid w:val="0001091E"/>
    <w:rsid w:val="00010BAC"/>
    <w:rsid w:val="00010D69"/>
    <w:rsid w:val="00011386"/>
    <w:rsid w:val="000114AC"/>
    <w:rsid w:val="000117E7"/>
    <w:rsid w:val="00012295"/>
    <w:rsid w:val="00012E4F"/>
    <w:rsid w:val="000134E6"/>
    <w:rsid w:val="000139B0"/>
    <w:rsid w:val="00013DCD"/>
    <w:rsid w:val="00013E56"/>
    <w:rsid w:val="00013FCE"/>
    <w:rsid w:val="00014182"/>
    <w:rsid w:val="000143E1"/>
    <w:rsid w:val="000149B0"/>
    <w:rsid w:val="00014A7C"/>
    <w:rsid w:val="00015077"/>
    <w:rsid w:val="0001524D"/>
    <w:rsid w:val="0001602A"/>
    <w:rsid w:val="00016125"/>
    <w:rsid w:val="00016246"/>
    <w:rsid w:val="000175B7"/>
    <w:rsid w:val="000177B3"/>
    <w:rsid w:val="00017FDC"/>
    <w:rsid w:val="00021004"/>
    <w:rsid w:val="0002134C"/>
    <w:rsid w:val="000217C8"/>
    <w:rsid w:val="00021948"/>
    <w:rsid w:val="000219E9"/>
    <w:rsid w:val="00021A29"/>
    <w:rsid w:val="000220E8"/>
    <w:rsid w:val="000224B7"/>
    <w:rsid w:val="0002280B"/>
    <w:rsid w:val="0002297F"/>
    <w:rsid w:val="000233EB"/>
    <w:rsid w:val="0002346C"/>
    <w:rsid w:val="00023F21"/>
    <w:rsid w:val="00024355"/>
    <w:rsid w:val="000244B6"/>
    <w:rsid w:val="00025312"/>
    <w:rsid w:val="00025A67"/>
    <w:rsid w:val="0002638C"/>
    <w:rsid w:val="0002649F"/>
    <w:rsid w:val="00026BE1"/>
    <w:rsid w:val="00026DEE"/>
    <w:rsid w:val="000272EA"/>
    <w:rsid w:val="000303A8"/>
    <w:rsid w:val="000303F7"/>
    <w:rsid w:val="00030712"/>
    <w:rsid w:val="00030774"/>
    <w:rsid w:val="000308B5"/>
    <w:rsid w:val="00031034"/>
    <w:rsid w:val="000310EE"/>
    <w:rsid w:val="000311C3"/>
    <w:rsid w:val="00031CAF"/>
    <w:rsid w:val="00031D29"/>
    <w:rsid w:val="000322FE"/>
    <w:rsid w:val="000327B9"/>
    <w:rsid w:val="00032C28"/>
    <w:rsid w:val="00032CDB"/>
    <w:rsid w:val="00032D17"/>
    <w:rsid w:val="000330D1"/>
    <w:rsid w:val="00033319"/>
    <w:rsid w:val="00033464"/>
    <w:rsid w:val="000335CA"/>
    <w:rsid w:val="000338F9"/>
    <w:rsid w:val="00033900"/>
    <w:rsid w:val="000339FB"/>
    <w:rsid w:val="00033B92"/>
    <w:rsid w:val="00033D6F"/>
    <w:rsid w:val="00034462"/>
    <w:rsid w:val="00034710"/>
    <w:rsid w:val="00035091"/>
    <w:rsid w:val="00035F53"/>
    <w:rsid w:val="0003643A"/>
    <w:rsid w:val="00036980"/>
    <w:rsid w:val="00036D22"/>
    <w:rsid w:val="00036D8D"/>
    <w:rsid w:val="0003769C"/>
    <w:rsid w:val="000379C6"/>
    <w:rsid w:val="00037CAD"/>
    <w:rsid w:val="000406DD"/>
    <w:rsid w:val="000410E9"/>
    <w:rsid w:val="00041422"/>
    <w:rsid w:val="00041BBD"/>
    <w:rsid w:val="00041BD6"/>
    <w:rsid w:val="00041E93"/>
    <w:rsid w:val="00042111"/>
    <w:rsid w:val="00043513"/>
    <w:rsid w:val="00043632"/>
    <w:rsid w:val="0004394A"/>
    <w:rsid w:val="00043955"/>
    <w:rsid w:val="00043AFA"/>
    <w:rsid w:val="000441FF"/>
    <w:rsid w:val="0004445F"/>
    <w:rsid w:val="00044541"/>
    <w:rsid w:val="000445C6"/>
    <w:rsid w:val="000446A6"/>
    <w:rsid w:val="00044F1F"/>
    <w:rsid w:val="00045CBF"/>
    <w:rsid w:val="00045D9D"/>
    <w:rsid w:val="000462C3"/>
    <w:rsid w:val="00046307"/>
    <w:rsid w:val="000466DE"/>
    <w:rsid w:val="00046AAA"/>
    <w:rsid w:val="00046B24"/>
    <w:rsid w:val="00046D75"/>
    <w:rsid w:val="000470E6"/>
    <w:rsid w:val="000474C8"/>
    <w:rsid w:val="00047608"/>
    <w:rsid w:val="00047A1E"/>
    <w:rsid w:val="000502FE"/>
    <w:rsid w:val="00050920"/>
    <w:rsid w:val="00050B14"/>
    <w:rsid w:val="00050B9C"/>
    <w:rsid w:val="000511F5"/>
    <w:rsid w:val="00051750"/>
    <w:rsid w:val="0005178C"/>
    <w:rsid w:val="00051A97"/>
    <w:rsid w:val="00051C10"/>
    <w:rsid w:val="00052C84"/>
    <w:rsid w:val="00052E1E"/>
    <w:rsid w:val="000533E2"/>
    <w:rsid w:val="000535E9"/>
    <w:rsid w:val="00053632"/>
    <w:rsid w:val="00054AB7"/>
    <w:rsid w:val="00054ADC"/>
    <w:rsid w:val="0005573B"/>
    <w:rsid w:val="00056046"/>
    <w:rsid w:val="00056436"/>
    <w:rsid w:val="00056617"/>
    <w:rsid w:val="000568D3"/>
    <w:rsid w:val="000569B5"/>
    <w:rsid w:val="00057079"/>
    <w:rsid w:val="000570C0"/>
    <w:rsid w:val="00057622"/>
    <w:rsid w:val="000578E5"/>
    <w:rsid w:val="00057EA8"/>
    <w:rsid w:val="0006039E"/>
    <w:rsid w:val="0006061F"/>
    <w:rsid w:val="00060AB7"/>
    <w:rsid w:val="00060ADD"/>
    <w:rsid w:val="00060F99"/>
    <w:rsid w:val="00061618"/>
    <w:rsid w:val="00061EA0"/>
    <w:rsid w:val="00061FD6"/>
    <w:rsid w:val="000623BA"/>
    <w:rsid w:val="00062777"/>
    <w:rsid w:val="000633E9"/>
    <w:rsid w:val="00063C66"/>
    <w:rsid w:val="00063DB6"/>
    <w:rsid w:val="000646C8"/>
    <w:rsid w:val="000649DC"/>
    <w:rsid w:val="00064A48"/>
    <w:rsid w:val="0006508E"/>
    <w:rsid w:val="000655F8"/>
    <w:rsid w:val="00065C10"/>
    <w:rsid w:val="00065DD6"/>
    <w:rsid w:val="00065E89"/>
    <w:rsid w:val="000662F6"/>
    <w:rsid w:val="0006650D"/>
    <w:rsid w:val="0006681E"/>
    <w:rsid w:val="00066A16"/>
    <w:rsid w:val="00066AE2"/>
    <w:rsid w:val="00066B82"/>
    <w:rsid w:val="00066BA1"/>
    <w:rsid w:val="00066C6B"/>
    <w:rsid w:val="00066E45"/>
    <w:rsid w:val="00066F93"/>
    <w:rsid w:val="000675B1"/>
    <w:rsid w:val="000677D5"/>
    <w:rsid w:val="00067810"/>
    <w:rsid w:val="000678DF"/>
    <w:rsid w:val="00067D6E"/>
    <w:rsid w:val="000700F5"/>
    <w:rsid w:val="000703A7"/>
    <w:rsid w:val="0007042F"/>
    <w:rsid w:val="00070737"/>
    <w:rsid w:val="0007098F"/>
    <w:rsid w:val="00070A63"/>
    <w:rsid w:val="00071931"/>
    <w:rsid w:val="00071C3E"/>
    <w:rsid w:val="00071DD2"/>
    <w:rsid w:val="00071EC3"/>
    <w:rsid w:val="000724D3"/>
    <w:rsid w:val="00072545"/>
    <w:rsid w:val="00072ABC"/>
    <w:rsid w:val="00073317"/>
    <w:rsid w:val="00073A03"/>
    <w:rsid w:val="00074404"/>
    <w:rsid w:val="00074627"/>
    <w:rsid w:val="00074789"/>
    <w:rsid w:val="000752D0"/>
    <w:rsid w:val="000752FC"/>
    <w:rsid w:val="00075A9F"/>
    <w:rsid w:val="00075B9A"/>
    <w:rsid w:val="00076092"/>
    <w:rsid w:val="00076111"/>
    <w:rsid w:val="000763BC"/>
    <w:rsid w:val="00076EBC"/>
    <w:rsid w:val="00077DE0"/>
    <w:rsid w:val="000800E5"/>
    <w:rsid w:val="0008035F"/>
    <w:rsid w:val="000807BF"/>
    <w:rsid w:val="000809B8"/>
    <w:rsid w:val="00080B4F"/>
    <w:rsid w:val="00080DE4"/>
    <w:rsid w:val="00081097"/>
    <w:rsid w:val="0008158E"/>
    <w:rsid w:val="00081E06"/>
    <w:rsid w:val="00081E3D"/>
    <w:rsid w:val="00081F4D"/>
    <w:rsid w:val="00082216"/>
    <w:rsid w:val="000829D2"/>
    <w:rsid w:val="0008307C"/>
    <w:rsid w:val="000831BB"/>
    <w:rsid w:val="00083647"/>
    <w:rsid w:val="0008398B"/>
    <w:rsid w:val="000842BF"/>
    <w:rsid w:val="00084886"/>
    <w:rsid w:val="00084F11"/>
    <w:rsid w:val="00085396"/>
    <w:rsid w:val="00085449"/>
    <w:rsid w:val="000855F6"/>
    <w:rsid w:val="000859D6"/>
    <w:rsid w:val="00085A0C"/>
    <w:rsid w:val="00085D18"/>
    <w:rsid w:val="00085EB9"/>
    <w:rsid w:val="00086860"/>
    <w:rsid w:val="0008716D"/>
    <w:rsid w:val="00087746"/>
    <w:rsid w:val="00087EC0"/>
    <w:rsid w:val="00087EF5"/>
    <w:rsid w:val="00090C5D"/>
    <w:rsid w:val="00090E58"/>
    <w:rsid w:val="0009121C"/>
    <w:rsid w:val="00091393"/>
    <w:rsid w:val="000913A7"/>
    <w:rsid w:val="00091BB2"/>
    <w:rsid w:val="00091F1E"/>
    <w:rsid w:val="00092318"/>
    <w:rsid w:val="00092A23"/>
    <w:rsid w:val="00092C9A"/>
    <w:rsid w:val="00092CC3"/>
    <w:rsid w:val="00093623"/>
    <w:rsid w:val="0009394E"/>
    <w:rsid w:val="00093979"/>
    <w:rsid w:val="000943C0"/>
    <w:rsid w:val="000949EF"/>
    <w:rsid w:val="00094B6D"/>
    <w:rsid w:val="00094E0D"/>
    <w:rsid w:val="00094E8B"/>
    <w:rsid w:val="00094F6D"/>
    <w:rsid w:val="00094F76"/>
    <w:rsid w:val="00094F7A"/>
    <w:rsid w:val="00094FC9"/>
    <w:rsid w:val="000950F7"/>
    <w:rsid w:val="00095FB6"/>
    <w:rsid w:val="000966DC"/>
    <w:rsid w:val="00096709"/>
    <w:rsid w:val="000968AD"/>
    <w:rsid w:val="000968CA"/>
    <w:rsid w:val="00097320"/>
    <w:rsid w:val="00097915"/>
    <w:rsid w:val="00097D6F"/>
    <w:rsid w:val="00097EE2"/>
    <w:rsid w:val="000A0068"/>
    <w:rsid w:val="000A0973"/>
    <w:rsid w:val="000A0C9C"/>
    <w:rsid w:val="000A17C2"/>
    <w:rsid w:val="000A1A12"/>
    <w:rsid w:val="000A1D12"/>
    <w:rsid w:val="000A20A6"/>
    <w:rsid w:val="000A2ED1"/>
    <w:rsid w:val="000A3090"/>
    <w:rsid w:val="000A31E5"/>
    <w:rsid w:val="000A34BE"/>
    <w:rsid w:val="000A35C9"/>
    <w:rsid w:val="000A39B6"/>
    <w:rsid w:val="000A3E4B"/>
    <w:rsid w:val="000A405D"/>
    <w:rsid w:val="000A4D42"/>
    <w:rsid w:val="000A5225"/>
    <w:rsid w:val="000A5295"/>
    <w:rsid w:val="000A5445"/>
    <w:rsid w:val="000A56E8"/>
    <w:rsid w:val="000A5778"/>
    <w:rsid w:val="000A5935"/>
    <w:rsid w:val="000A59D5"/>
    <w:rsid w:val="000A5BAB"/>
    <w:rsid w:val="000A5F87"/>
    <w:rsid w:val="000A735A"/>
    <w:rsid w:val="000A7A34"/>
    <w:rsid w:val="000A7F21"/>
    <w:rsid w:val="000B0190"/>
    <w:rsid w:val="000B06B7"/>
    <w:rsid w:val="000B0925"/>
    <w:rsid w:val="000B13F0"/>
    <w:rsid w:val="000B1559"/>
    <w:rsid w:val="000B183F"/>
    <w:rsid w:val="000B1AF9"/>
    <w:rsid w:val="000B1C3E"/>
    <w:rsid w:val="000B1DD2"/>
    <w:rsid w:val="000B20C9"/>
    <w:rsid w:val="000B2105"/>
    <w:rsid w:val="000B24CF"/>
    <w:rsid w:val="000B2515"/>
    <w:rsid w:val="000B2BFD"/>
    <w:rsid w:val="000B2C80"/>
    <w:rsid w:val="000B37A0"/>
    <w:rsid w:val="000B3A08"/>
    <w:rsid w:val="000B44C7"/>
    <w:rsid w:val="000B45C8"/>
    <w:rsid w:val="000B4645"/>
    <w:rsid w:val="000B486A"/>
    <w:rsid w:val="000B4970"/>
    <w:rsid w:val="000B4CD6"/>
    <w:rsid w:val="000B5561"/>
    <w:rsid w:val="000B55A3"/>
    <w:rsid w:val="000B568B"/>
    <w:rsid w:val="000B56D5"/>
    <w:rsid w:val="000B5AF4"/>
    <w:rsid w:val="000B5BC1"/>
    <w:rsid w:val="000B6074"/>
    <w:rsid w:val="000B613B"/>
    <w:rsid w:val="000B66BC"/>
    <w:rsid w:val="000B6E66"/>
    <w:rsid w:val="000B6FE7"/>
    <w:rsid w:val="000B6FE9"/>
    <w:rsid w:val="000B7000"/>
    <w:rsid w:val="000B7135"/>
    <w:rsid w:val="000B72DF"/>
    <w:rsid w:val="000B74C4"/>
    <w:rsid w:val="000B74EA"/>
    <w:rsid w:val="000B75F4"/>
    <w:rsid w:val="000B7742"/>
    <w:rsid w:val="000B774E"/>
    <w:rsid w:val="000B77F8"/>
    <w:rsid w:val="000B784D"/>
    <w:rsid w:val="000C02C1"/>
    <w:rsid w:val="000C0980"/>
    <w:rsid w:val="000C0B19"/>
    <w:rsid w:val="000C0FB0"/>
    <w:rsid w:val="000C0FDD"/>
    <w:rsid w:val="000C113A"/>
    <w:rsid w:val="000C1856"/>
    <w:rsid w:val="000C19B4"/>
    <w:rsid w:val="000C1E95"/>
    <w:rsid w:val="000C27D0"/>
    <w:rsid w:val="000C2DC8"/>
    <w:rsid w:val="000C328E"/>
    <w:rsid w:val="000C34B0"/>
    <w:rsid w:val="000C353C"/>
    <w:rsid w:val="000C374D"/>
    <w:rsid w:val="000C3B75"/>
    <w:rsid w:val="000C4364"/>
    <w:rsid w:val="000C4F2D"/>
    <w:rsid w:val="000C589F"/>
    <w:rsid w:val="000C5A26"/>
    <w:rsid w:val="000C62EB"/>
    <w:rsid w:val="000C661E"/>
    <w:rsid w:val="000C6C8D"/>
    <w:rsid w:val="000C6F20"/>
    <w:rsid w:val="000C7381"/>
    <w:rsid w:val="000C78D1"/>
    <w:rsid w:val="000D0742"/>
    <w:rsid w:val="000D0972"/>
    <w:rsid w:val="000D0A06"/>
    <w:rsid w:val="000D0B39"/>
    <w:rsid w:val="000D0B81"/>
    <w:rsid w:val="000D0B96"/>
    <w:rsid w:val="000D13C4"/>
    <w:rsid w:val="000D14F8"/>
    <w:rsid w:val="000D1508"/>
    <w:rsid w:val="000D1D81"/>
    <w:rsid w:val="000D2331"/>
    <w:rsid w:val="000D2490"/>
    <w:rsid w:val="000D264A"/>
    <w:rsid w:val="000D2766"/>
    <w:rsid w:val="000D2EEF"/>
    <w:rsid w:val="000D31A9"/>
    <w:rsid w:val="000D3730"/>
    <w:rsid w:val="000D3A07"/>
    <w:rsid w:val="000D40F7"/>
    <w:rsid w:val="000D41C6"/>
    <w:rsid w:val="000D4882"/>
    <w:rsid w:val="000D552E"/>
    <w:rsid w:val="000D5612"/>
    <w:rsid w:val="000D5C61"/>
    <w:rsid w:val="000D5E4C"/>
    <w:rsid w:val="000D5E56"/>
    <w:rsid w:val="000D5F3B"/>
    <w:rsid w:val="000D7105"/>
    <w:rsid w:val="000D7CB4"/>
    <w:rsid w:val="000D7E1C"/>
    <w:rsid w:val="000E0A28"/>
    <w:rsid w:val="000E0D47"/>
    <w:rsid w:val="000E0EBF"/>
    <w:rsid w:val="000E0F5D"/>
    <w:rsid w:val="000E122A"/>
    <w:rsid w:val="000E1335"/>
    <w:rsid w:val="000E135C"/>
    <w:rsid w:val="000E1941"/>
    <w:rsid w:val="000E1D0A"/>
    <w:rsid w:val="000E2042"/>
    <w:rsid w:val="000E237B"/>
    <w:rsid w:val="000E2679"/>
    <w:rsid w:val="000E2C2E"/>
    <w:rsid w:val="000E2DB4"/>
    <w:rsid w:val="000E360A"/>
    <w:rsid w:val="000E39C6"/>
    <w:rsid w:val="000E3E93"/>
    <w:rsid w:val="000E439E"/>
    <w:rsid w:val="000E43F4"/>
    <w:rsid w:val="000E44D0"/>
    <w:rsid w:val="000E4B51"/>
    <w:rsid w:val="000E4BBC"/>
    <w:rsid w:val="000E4C1B"/>
    <w:rsid w:val="000E5047"/>
    <w:rsid w:val="000E5054"/>
    <w:rsid w:val="000E511E"/>
    <w:rsid w:val="000E55C8"/>
    <w:rsid w:val="000E5B05"/>
    <w:rsid w:val="000E5B3B"/>
    <w:rsid w:val="000E5FFC"/>
    <w:rsid w:val="000E62E2"/>
    <w:rsid w:val="000E659D"/>
    <w:rsid w:val="000E6C74"/>
    <w:rsid w:val="000E6E9E"/>
    <w:rsid w:val="000E6FE8"/>
    <w:rsid w:val="000E751E"/>
    <w:rsid w:val="000E75D9"/>
    <w:rsid w:val="000E7F44"/>
    <w:rsid w:val="000F06BB"/>
    <w:rsid w:val="000F1592"/>
    <w:rsid w:val="000F162A"/>
    <w:rsid w:val="000F1A07"/>
    <w:rsid w:val="000F1B1D"/>
    <w:rsid w:val="000F2535"/>
    <w:rsid w:val="000F2976"/>
    <w:rsid w:val="000F2989"/>
    <w:rsid w:val="000F2AB8"/>
    <w:rsid w:val="000F2BBB"/>
    <w:rsid w:val="000F2F28"/>
    <w:rsid w:val="000F3493"/>
    <w:rsid w:val="000F3CD7"/>
    <w:rsid w:val="000F4187"/>
    <w:rsid w:val="000F53CB"/>
    <w:rsid w:val="000F5A0F"/>
    <w:rsid w:val="000F6073"/>
    <w:rsid w:val="000F6827"/>
    <w:rsid w:val="000F7164"/>
    <w:rsid w:val="000F734A"/>
    <w:rsid w:val="000F789C"/>
    <w:rsid w:val="000F7912"/>
    <w:rsid w:val="00100181"/>
    <w:rsid w:val="00100ACD"/>
    <w:rsid w:val="00100B46"/>
    <w:rsid w:val="001013CC"/>
    <w:rsid w:val="00101D10"/>
    <w:rsid w:val="00101DAD"/>
    <w:rsid w:val="0010218C"/>
    <w:rsid w:val="001021FF"/>
    <w:rsid w:val="001027D6"/>
    <w:rsid w:val="00102A63"/>
    <w:rsid w:val="001033BE"/>
    <w:rsid w:val="00103C7C"/>
    <w:rsid w:val="00103E7A"/>
    <w:rsid w:val="001042DE"/>
    <w:rsid w:val="00104D1A"/>
    <w:rsid w:val="00104D21"/>
    <w:rsid w:val="00104FAE"/>
    <w:rsid w:val="00105032"/>
    <w:rsid w:val="00105235"/>
    <w:rsid w:val="00105272"/>
    <w:rsid w:val="001058A0"/>
    <w:rsid w:val="00105CE3"/>
    <w:rsid w:val="00105F80"/>
    <w:rsid w:val="001069FF"/>
    <w:rsid w:val="00106D3C"/>
    <w:rsid w:val="00107119"/>
    <w:rsid w:val="001072AD"/>
    <w:rsid w:val="001072CC"/>
    <w:rsid w:val="00107568"/>
    <w:rsid w:val="001075F4"/>
    <w:rsid w:val="0010783F"/>
    <w:rsid w:val="00107B74"/>
    <w:rsid w:val="00110054"/>
    <w:rsid w:val="001101CA"/>
    <w:rsid w:val="0011092D"/>
    <w:rsid w:val="0011158D"/>
    <w:rsid w:val="0011172B"/>
    <w:rsid w:val="00111A45"/>
    <w:rsid w:val="0011213A"/>
    <w:rsid w:val="00112176"/>
    <w:rsid w:val="001122E5"/>
    <w:rsid w:val="0011286C"/>
    <w:rsid w:val="00113024"/>
    <w:rsid w:val="00113269"/>
    <w:rsid w:val="001132BC"/>
    <w:rsid w:val="00113589"/>
    <w:rsid w:val="0011376D"/>
    <w:rsid w:val="001137D3"/>
    <w:rsid w:val="00113A5B"/>
    <w:rsid w:val="00113B4C"/>
    <w:rsid w:val="001140E3"/>
    <w:rsid w:val="00114121"/>
    <w:rsid w:val="00114842"/>
    <w:rsid w:val="00114D39"/>
    <w:rsid w:val="00114FAA"/>
    <w:rsid w:val="00115136"/>
    <w:rsid w:val="001153A6"/>
    <w:rsid w:val="001158EA"/>
    <w:rsid w:val="001159A0"/>
    <w:rsid w:val="001159C6"/>
    <w:rsid w:val="00116309"/>
    <w:rsid w:val="00116809"/>
    <w:rsid w:val="00116BE9"/>
    <w:rsid w:val="00116D33"/>
    <w:rsid w:val="00116E9C"/>
    <w:rsid w:val="00117089"/>
    <w:rsid w:val="00117501"/>
    <w:rsid w:val="0011779D"/>
    <w:rsid w:val="0011795E"/>
    <w:rsid w:val="00117CF7"/>
    <w:rsid w:val="00117D2A"/>
    <w:rsid w:val="00120043"/>
    <w:rsid w:val="0012027B"/>
    <w:rsid w:val="00120354"/>
    <w:rsid w:val="00120466"/>
    <w:rsid w:val="00120628"/>
    <w:rsid w:val="001207C8"/>
    <w:rsid w:val="00120E14"/>
    <w:rsid w:val="00120E30"/>
    <w:rsid w:val="00120E77"/>
    <w:rsid w:val="0012158A"/>
    <w:rsid w:val="00121AF6"/>
    <w:rsid w:val="00121CDC"/>
    <w:rsid w:val="00121FA6"/>
    <w:rsid w:val="001220A8"/>
    <w:rsid w:val="001221F8"/>
    <w:rsid w:val="00122987"/>
    <w:rsid w:val="00122A11"/>
    <w:rsid w:val="00122BB7"/>
    <w:rsid w:val="00122E84"/>
    <w:rsid w:val="00122EBF"/>
    <w:rsid w:val="00123013"/>
    <w:rsid w:val="00123414"/>
    <w:rsid w:val="001237E9"/>
    <w:rsid w:val="00123D0C"/>
    <w:rsid w:val="00123E60"/>
    <w:rsid w:val="00123F58"/>
    <w:rsid w:val="001241A4"/>
    <w:rsid w:val="00125111"/>
    <w:rsid w:val="0012525C"/>
    <w:rsid w:val="001252AA"/>
    <w:rsid w:val="00125448"/>
    <w:rsid w:val="001254BF"/>
    <w:rsid w:val="001254C8"/>
    <w:rsid w:val="001256D6"/>
    <w:rsid w:val="00125807"/>
    <w:rsid w:val="00125A80"/>
    <w:rsid w:val="00125E16"/>
    <w:rsid w:val="00125F11"/>
    <w:rsid w:val="00125F9A"/>
    <w:rsid w:val="001261A0"/>
    <w:rsid w:val="00126206"/>
    <w:rsid w:val="00126468"/>
    <w:rsid w:val="00126576"/>
    <w:rsid w:val="0012722F"/>
    <w:rsid w:val="00127374"/>
    <w:rsid w:val="0012759C"/>
    <w:rsid w:val="001277A1"/>
    <w:rsid w:val="001300BC"/>
    <w:rsid w:val="001302AC"/>
    <w:rsid w:val="001306D8"/>
    <w:rsid w:val="00130AD5"/>
    <w:rsid w:val="00131E57"/>
    <w:rsid w:val="00132294"/>
    <w:rsid w:val="0013303E"/>
    <w:rsid w:val="001330D1"/>
    <w:rsid w:val="0013364F"/>
    <w:rsid w:val="00133886"/>
    <w:rsid w:val="001338B4"/>
    <w:rsid w:val="00133D13"/>
    <w:rsid w:val="00134A01"/>
    <w:rsid w:val="00134B1A"/>
    <w:rsid w:val="00134C49"/>
    <w:rsid w:val="00134D21"/>
    <w:rsid w:val="001352BD"/>
    <w:rsid w:val="001352E2"/>
    <w:rsid w:val="00135301"/>
    <w:rsid w:val="001357FD"/>
    <w:rsid w:val="0013593F"/>
    <w:rsid w:val="00135BE2"/>
    <w:rsid w:val="00135F78"/>
    <w:rsid w:val="0013623B"/>
    <w:rsid w:val="00136313"/>
    <w:rsid w:val="00137571"/>
    <w:rsid w:val="00137762"/>
    <w:rsid w:val="001377E2"/>
    <w:rsid w:val="0013790B"/>
    <w:rsid w:val="00137CE3"/>
    <w:rsid w:val="00140383"/>
    <w:rsid w:val="0014050A"/>
    <w:rsid w:val="0014084D"/>
    <w:rsid w:val="00140A3C"/>
    <w:rsid w:val="00140D7D"/>
    <w:rsid w:val="001410CE"/>
    <w:rsid w:val="001419EB"/>
    <w:rsid w:val="00141DD6"/>
    <w:rsid w:val="00141F37"/>
    <w:rsid w:val="00142890"/>
    <w:rsid w:val="0014295A"/>
    <w:rsid w:val="00142A73"/>
    <w:rsid w:val="00142AE3"/>
    <w:rsid w:val="00142E84"/>
    <w:rsid w:val="00143B6C"/>
    <w:rsid w:val="00145022"/>
    <w:rsid w:val="0014510E"/>
    <w:rsid w:val="001462E2"/>
    <w:rsid w:val="00147328"/>
    <w:rsid w:val="00147D5D"/>
    <w:rsid w:val="001502E6"/>
    <w:rsid w:val="0015045A"/>
    <w:rsid w:val="0015061E"/>
    <w:rsid w:val="001507B5"/>
    <w:rsid w:val="00150A64"/>
    <w:rsid w:val="001510AE"/>
    <w:rsid w:val="0015118B"/>
    <w:rsid w:val="00151406"/>
    <w:rsid w:val="00151757"/>
    <w:rsid w:val="00151781"/>
    <w:rsid w:val="001517E8"/>
    <w:rsid w:val="00151AEB"/>
    <w:rsid w:val="00152780"/>
    <w:rsid w:val="001529D1"/>
    <w:rsid w:val="00152D0B"/>
    <w:rsid w:val="00152E4E"/>
    <w:rsid w:val="001534FB"/>
    <w:rsid w:val="001535E8"/>
    <w:rsid w:val="00153A1D"/>
    <w:rsid w:val="00153B56"/>
    <w:rsid w:val="00153CD3"/>
    <w:rsid w:val="00153FBC"/>
    <w:rsid w:val="00154466"/>
    <w:rsid w:val="00154541"/>
    <w:rsid w:val="00154914"/>
    <w:rsid w:val="0015510B"/>
    <w:rsid w:val="0015591A"/>
    <w:rsid w:val="00155942"/>
    <w:rsid w:val="00155CEA"/>
    <w:rsid w:val="00156075"/>
    <w:rsid w:val="001569F7"/>
    <w:rsid w:val="00156D34"/>
    <w:rsid w:val="00157219"/>
    <w:rsid w:val="0015754F"/>
    <w:rsid w:val="00157954"/>
    <w:rsid w:val="0016075B"/>
    <w:rsid w:val="00160F64"/>
    <w:rsid w:val="00160F6F"/>
    <w:rsid w:val="001610AE"/>
    <w:rsid w:val="00161311"/>
    <w:rsid w:val="0016201E"/>
    <w:rsid w:val="00162150"/>
    <w:rsid w:val="001622DA"/>
    <w:rsid w:val="00162439"/>
    <w:rsid w:val="0016274D"/>
    <w:rsid w:val="00162C3C"/>
    <w:rsid w:val="00162D5C"/>
    <w:rsid w:val="00162FDB"/>
    <w:rsid w:val="00163256"/>
    <w:rsid w:val="00163258"/>
    <w:rsid w:val="00163361"/>
    <w:rsid w:val="001633A3"/>
    <w:rsid w:val="00163AC5"/>
    <w:rsid w:val="00163D80"/>
    <w:rsid w:val="00163F14"/>
    <w:rsid w:val="00164023"/>
    <w:rsid w:val="0016414D"/>
    <w:rsid w:val="00164481"/>
    <w:rsid w:val="00164747"/>
    <w:rsid w:val="00164A5D"/>
    <w:rsid w:val="00164EFE"/>
    <w:rsid w:val="00166A17"/>
    <w:rsid w:val="00166A74"/>
    <w:rsid w:val="00166BE5"/>
    <w:rsid w:val="00170426"/>
    <w:rsid w:val="00170A61"/>
    <w:rsid w:val="00170BF2"/>
    <w:rsid w:val="00170C0F"/>
    <w:rsid w:val="0017233B"/>
    <w:rsid w:val="00172987"/>
    <w:rsid w:val="001729BD"/>
    <w:rsid w:val="00173094"/>
    <w:rsid w:val="001731FB"/>
    <w:rsid w:val="00173565"/>
    <w:rsid w:val="00173A58"/>
    <w:rsid w:val="001740F7"/>
    <w:rsid w:val="00174101"/>
    <w:rsid w:val="0017490B"/>
    <w:rsid w:val="00174B47"/>
    <w:rsid w:val="00174D7A"/>
    <w:rsid w:val="00174EF1"/>
    <w:rsid w:val="0017518D"/>
    <w:rsid w:val="00176211"/>
    <w:rsid w:val="001769C3"/>
    <w:rsid w:val="00176D4E"/>
    <w:rsid w:val="001776F2"/>
    <w:rsid w:val="00177A0D"/>
    <w:rsid w:val="00177D4C"/>
    <w:rsid w:val="001800A8"/>
    <w:rsid w:val="001805C2"/>
    <w:rsid w:val="00180E5F"/>
    <w:rsid w:val="0018109E"/>
    <w:rsid w:val="001810E3"/>
    <w:rsid w:val="0018153A"/>
    <w:rsid w:val="00181736"/>
    <w:rsid w:val="001817A5"/>
    <w:rsid w:val="00181B88"/>
    <w:rsid w:val="00181F29"/>
    <w:rsid w:val="001826D3"/>
    <w:rsid w:val="001827A1"/>
    <w:rsid w:val="00182AD8"/>
    <w:rsid w:val="00182F04"/>
    <w:rsid w:val="00183291"/>
    <w:rsid w:val="00183353"/>
    <w:rsid w:val="001836E0"/>
    <w:rsid w:val="00183CF7"/>
    <w:rsid w:val="001841DB"/>
    <w:rsid w:val="0018434D"/>
    <w:rsid w:val="00184F6A"/>
    <w:rsid w:val="001851D6"/>
    <w:rsid w:val="00185321"/>
    <w:rsid w:val="001856D2"/>
    <w:rsid w:val="001859DE"/>
    <w:rsid w:val="00185A8C"/>
    <w:rsid w:val="00185E77"/>
    <w:rsid w:val="001867AE"/>
    <w:rsid w:val="00186E55"/>
    <w:rsid w:val="001876CA"/>
    <w:rsid w:val="001877FC"/>
    <w:rsid w:val="00190153"/>
    <w:rsid w:val="0019025C"/>
    <w:rsid w:val="001903A7"/>
    <w:rsid w:val="0019076B"/>
    <w:rsid w:val="0019119F"/>
    <w:rsid w:val="0019168D"/>
    <w:rsid w:val="0019198A"/>
    <w:rsid w:val="001920FF"/>
    <w:rsid w:val="00192675"/>
    <w:rsid w:val="00192938"/>
    <w:rsid w:val="00192B31"/>
    <w:rsid w:val="00192C25"/>
    <w:rsid w:val="00192DD9"/>
    <w:rsid w:val="00192E7D"/>
    <w:rsid w:val="00193261"/>
    <w:rsid w:val="001932B0"/>
    <w:rsid w:val="0019361A"/>
    <w:rsid w:val="001939B6"/>
    <w:rsid w:val="00193C7F"/>
    <w:rsid w:val="001940D4"/>
    <w:rsid w:val="0019424C"/>
    <w:rsid w:val="00194719"/>
    <w:rsid w:val="00194BF3"/>
    <w:rsid w:val="00194D0A"/>
    <w:rsid w:val="0019559C"/>
    <w:rsid w:val="00195874"/>
    <w:rsid w:val="00195CF2"/>
    <w:rsid w:val="00195D96"/>
    <w:rsid w:val="00195F3C"/>
    <w:rsid w:val="00196863"/>
    <w:rsid w:val="00196895"/>
    <w:rsid w:val="00196936"/>
    <w:rsid w:val="001969C1"/>
    <w:rsid w:val="00196DD6"/>
    <w:rsid w:val="00196F23"/>
    <w:rsid w:val="00197080"/>
    <w:rsid w:val="001970C7"/>
    <w:rsid w:val="00197C07"/>
    <w:rsid w:val="00197D7E"/>
    <w:rsid w:val="00197F97"/>
    <w:rsid w:val="001A025C"/>
    <w:rsid w:val="001A02CA"/>
    <w:rsid w:val="001A0325"/>
    <w:rsid w:val="001A0627"/>
    <w:rsid w:val="001A0703"/>
    <w:rsid w:val="001A0955"/>
    <w:rsid w:val="001A09AC"/>
    <w:rsid w:val="001A0A31"/>
    <w:rsid w:val="001A0CAB"/>
    <w:rsid w:val="001A16CF"/>
    <w:rsid w:val="001A18A4"/>
    <w:rsid w:val="001A1DA4"/>
    <w:rsid w:val="001A213E"/>
    <w:rsid w:val="001A25FF"/>
    <w:rsid w:val="001A26D9"/>
    <w:rsid w:val="001A2B16"/>
    <w:rsid w:val="001A2B51"/>
    <w:rsid w:val="001A2D3A"/>
    <w:rsid w:val="001A3592"/>
    <w:rsid w:val="001A3D4B"/>
    <w:rsid w:val="001A46FE"/>
    <w:rsid w:val="001A4AAD"/>
    <w:rsid w:val="001A4C72"/>
    <w:rsid w:val="001A4DFE"/>
    <w:rsid w:val="001A4E93"/>
    <w:rsid w:val="001A50EA"/>
    <w:rsid w:val="001A5714"/>
    <w:rsid w:val="001A68E9"/>
    <w:rsid w:val="001A7051"/>
    <w:rsid w:val="001A72C1"/>
    <w:rsid w:val="001A72F4"/>
    <w:rsid w:val="001A7A80"/>
    <w:rsid w:val="001B01AE"/>
    <w:rsid w:val="001B02A9"/>
    <w:rsid w:val="001B0472"/>
    <w:rsid w:val="001B0573"/>
    <w:rsid w:val="001B05F1"/>
    <w:rsid w:val="001B0922"/>
    <w:rsid w:val="001B0BE0"/>
    <w:rsid w:val="001B0C39"/>
    <w:rsid w:val="001B0CED"/>
    <w:rsid w:val="001B11DF"/>
    <w:rsid w:val="001B13CA"/>
    <w:rsid w:val="001B15AA"/>
    <w:rsid w:val="001B1FD7"/>
    <w:rsid w:val="001B2003"/>
    <w:rsid w:val="001B2801"/>
    <w:rsid w:val="001B28D6"/>
    <w:rsid w:val="001B2E57"/>
    <w:rsid w:val="001B2E67"/>
    <w:rsid w:val="001B2E7F"/>
    <w:rsid w:val="001B32F5"/>
    <w:rsid w:val="001B3486"/>
    <w:rsid w:val="001B357B"/>
    <w:rsid w:val="001B39F1"/>
    <w:rsid w:val="001B3AFA"/>
    <w:rsid w:val="001B3B1C"/>
    <w:rsid w:val="001B3B4B"/>
    <w:rsid w:val="001B3C20"/>
    <w:rsid w:val="001B3D3B"/>
    <w:rsid w:val="001B3F5B"/>
    <w:rsid w:val="001B411D"/>
    <w:rsid w:val="001B41B3"/>
    <w:rsid w:val="001B4576"/>
    <w:rsid w:val="001B4683"/>
    <w:rsid w:val="001B4C46"/>
    <w:rsid w:val="001B4F01"/>
    <w:rsid w:val="001B508F"/>
    <w:rsid w:val="001B51FA"/>
    <w:rsid w:val="001B55A6"/>
    <w:rsid w:val="001B5820"/>
    <w:rsid w:val="001B5D6A"/>
    <w:rsid w:val="001B6258"/>
    <w:rsid w:val="001B6925"/>
    <w:rsid w:val="001B6D13"/>
    <w:rsid w:val="001B7033"/>
    <w:rsid w:val="001B76BA"/>
    <w:rsid w:val="001B7810"/>
    <w:rsid w:val="001B7A33"/>
    <w:rsid w:val="001B7D32"/>
    <w:rsid w:val="001B7E0B"/>
    <w:rsid w:val="001C0429"/>
    <w:rsid w:val="001C06FA"/>
    <w:rsid w:val="001C0B0B"/>
    <w:rsid w:val="001C0BDA"/>
    <w:rsid w:val="001C139F"/>
    <w:rsid w:val="001C15FB"/>
    <w:rsid w:val="001C1CE3"/>
    <w:rsid w:val="001C1FBB"/>
    <w:rsid w:val="001C22BF"/>
    <w:rsid w:val="001C231A"/>
    <w:rsid w:val="001C26CB"/>
    <w:rsid w:val="001C2880"/>
    <w:rsid w:val="001C2D9A"/>
    <w:rsid w:val="001C2FA6"/>
    <w:rsid w:val="001C2FCC"/>
    <w:rsid w:val="001C3392"/>
    <w:rsid w:val="001C3685"/>
    <w:rsid w:val="001C3ECA"/>
    <w:rsid w:val="001C4943"/>
    <w:rsid w:val="001C4C89"/>
    <w:rsid w:val="001C52DA"/>
    <w:rsid w:val="001C52DB"/>
    <w:rsid w:val="001C5437"/>
    <w:rsid w:val="001C549A"/>
    <w:rsid w:val="001C6A00"/>
    <w:rsid w:val="001C6FF3"/>
    <w:rsid w:val="001C7031"/>
    <w:rsid w:val="001C76DA"/>
    <w:rsid w:val="001C7720"/>
    <w:rsid w:val="001C7964"/>
    <w:rsid w:val="001C7D24"/>
    <w:rsid w:val="001D0370"/>
    <w:rsid w:val="001D0419"/>
    <w:rsid w:val="001D054D"/>
    <w:rsid w:val="001D07EA"/>
    <w:rsid w:val="001D0AE2"/>
    <w:rsid w:val="001D0C24"/>
    <w:rsid w:val="001D0CA1"/>
    <w:rsid w:val="001D1A9D"/>
    <w:rsid w:val="001D1AE8"/>
    <w:rsid w:val="001D1D93"/>
    <w:rsid w:val="001D1E1E"/>
    <w:rsid w:val="001D21BA"/>
    <w:rsid w:val="001D22E9"/>
    <w:rsid w:val="001D2327"/>
    <w:rsid w:val="001D2E6C"/>
    <w:rsid w:val="001D3D2F"/>
    <w:rsid w:val="001D3DAA"/>
    <w:rsid w:val="001D42B0"/>
    <w:rsid w:val="001D6344"/>
    <w:rsid w:val="001D63C2"/>
    <w:rsid w:val="001D6B16"/>
    <w:rsid w:val="001D6BEB"/>
    <w:rsid w:val="001D6D72"/>
    <w:rsid w:val="001D6FE0"/>
    <w:rsid w:val="001D7772"/>
    <w:rsid w:val="001D7EC6"/>
    <w:rsid w:val="001E047E"/>
    <w:rsid w:val="001E0DD2"/>
    <w:rsid w:val="001E13C3"/>
    <w:rsid w:val="001E1C02"/>
    <w:rsid w:val="001E232A"/>
    <w:rsid w:val="001E26CC"/>
    <w:rsid w:val="001E2CF2"/>
    <w:rsid w:val="001E2E88"/>
    <w:rsid w:val="001E2FD4"/>
    <w:rsid w:val="001E3414"/>
    <w:rsid w:val="001E35A0"/>
    <w:rsid w:val="001E47D1"/>
    <w:rsid w:val="001E4A1D"/>
    <w:rsid w:val="001E5200"/>
    <w:rsid w:val="001E5B0A"/>
    <w:rsid w:val="001E5B7D"/>
    <w:rsid w:val="001E6B74"/>
    <w:rsid w:val="001E6D6E"/>
    <w:rsid w:val="001E70B1"/>
    <w:rsid w:val="001E72F4"/>
    <w:rsid w:val="001E79F4"/>
    <w:rsid w:val="001E7B5A"/>
    <w:rsid w:val="001F015D"/>
    <w:rsid w:val="001F03C5"/>
    <w:rsid w:val="001F0C21"/>
    <w:rsid w:val="001F0F30"/>
    <w:rsid w:val="001F1D80"/>
    <w:rsid w:val="001F1E5A"/>
    <w:rsid w:val="001F1E6B"/>
    <w:rsid w:val="001F2378"/>
    <w:rsid w:val="001F2418"/>
    <w:rsid w:val="001F2947"/>
    <w:rsid w:val="001F2BB2"/>
    <w:rsid w:val="001F2F20"/>
    <w:rsid w:val="001F319F"/>
    <w:rsid w:val="001F349F"/>
    <w:rsid w:val="001F363B"/>
    <w:rsid w:val="001F3D2A"/>
    <w:rsid w:val="001F40EA"/>
    <w:rsid w:val="001F4301"/>
    <w:rsid w:val="001F57F3"/>
    <w:rsid w:val="001F5C8B"/>
    <w:rsid w:val="001F5DD5"/>
    <w:rsid w:val="001F5E8D"/>
    <w:rsid w:val="001F6A9C"/>
    <w:rsid w:val="001F6B6F"/>
    <w:rsid w:val="001F7499"/>
    <w:rsid w:val="001F74C1"/>
    <w:rsid w:val="001F7529"/>
    <w:rsid w:val="001F7644"/>
    <w:rsid w:val="001F7EEA"/>
    <w:rsid w:val="00200E39"/>
    <w:rsid w:val="00200E9F"/>
    <w:rsid w:val="002019BB"/>
    <w:rsid w:val="00201A47"/>
    <w:rsid w:val="00201C39"/>
    <w:rsid w:val="00201C8E"/>
    <w:rsid w:val="00202145"/>
    <w:rsid w:val="00202801"/>
    <w:rsid w:val="00202EA8"/>
    <w:rsid w:val="00202FA8"/>
    <w:rsid w:val="00203343"/>
    <w:rsid w:val="00203D3F"/>
    <w:rsid w:val="00203F64"/>
    <w:rsid w:val="002045B5"/>
    <w:rsid w:val="00204935"/>
    <w:rsid w:val="00204A26"/>
    <w:rsid w:val="00205176"/>
    <w:rsid w:val="002051D5"/>
    <w:rsid w:val="002055CC"/>
    <w:rsid w:val="002063B9"/>
    <w:rsid w:val="0020645F"/>
    <w:rsid w:val="00206DA0"/>
    <w:rsid w:val="002071A8"/>
    <w:rsid w:val="00207C19"/>
    <w:rsid w:val="00210175"/>
    <w:rsid w:val="00210383"/>
    <w:rsid w:val="00210B23"/>
    <w:rsid w:val="00210F24"/>
    <w:rsid w:val="00211414"/>
    <w:rsid w:val="00212146"/>
    <w:rsid w:val="002125BB"/>
    <w:rsid w:val="00212722"/>
    <w:rsid w:val="0021291A"/>
    <w:rsid w:val="0021300E"/>
    <w:rsid w:val="0021320E"/>
    <w:rsid w:val="002133E2"/>
    <w:rsid w:val="002137FE"/>
    <w:rsid w:val="002139C7"/>
    <w:rsid w:val="00213D2A"/>
    <w:rsid w:val="002149E0"/>
    <w:rsid w:val="0021514D"/>
    <w:rsid w:val="00215FC5"/>
    <w:rsid w:val="00216047"/>
    <w:rsid w:val="0021613C"/>
    <w:rsid w:val="00216434"/>
    <w:rsid w:val="002172C8"/>
    <w:rsid w:val="002174E9"/>
    <w:rsid w:val="002179AB"/>
    <w:rsid w:val="00217DFF"/>
    <w:rsid w:val="002201C7"/>
    <w:rsid w:val="002205E0"/>
    <w:rsid w:val="00220A79"/>
    <w:rsid w:val="00221113"/>
    <w:rsid w:val="00221211"/>
    <w:rsid w:val="00221295"/>
    <w:rsid w:val="002213F7"/>
    <w:rsid w:val="002214F3"/>
    <w:rsid w:val="00221847"/>
    <w:rsid w:val="00221F5F"/>
    <w:rsid w:val="00222031"/>
    <w:rsid w:val="002222A2"/>
    <w:rsid w:val="00222817"/>
    <w:rsid w:val="002228AF"/>
    <w:rsid w:val="00222E21"/>
    <w:rsid w:val="00223555"/>
    <w:rsid w:val="00223712"/>
    <w:rsid w:val="00223E17"/>
    <w:rsid w:val="00223F4F"/>
    <w:rsid w:val="00223F88"/>
    <w:rsid w:val="00224C9E"/>
    <w:rsid w:val="00224EFE"/>
    <w:rsid w:val="002251FE"/>
    <w:rsid w:val="00225AF3"/>
    <w:rsid w:val="00225DC8"/>
    <w:rsid w:val="00225DD0"/>
    <w:rsid w:val="00226222"/>
    <w:rsid w:val="00226BEC"/>
    <w:rsid w:val="002271CA"/>
    <w:rsid w:val="002275AC"/>
    <w:rsid w:val="00227603"/>
    <w:rsid w:val="00227984"/>
    <w:rsid w:val="002303FB"/>
    <w:rsid w:val="00230536"/>
    <w:rsid w:val="002309DC"/>
    <w:rsid w:val="00230CF3"/>
    <w:rsid w:val="00230F16"/>
    <w:rsid w:val="00231059"/>
    <w:rsid w:val="00232E7D"/>
    <w:rsid w:val="00232EA0"/>
    <w:rsid w:val="0023377C"/>
    <w:rsid w:val="00233821"/>
    <w:rsid w:val="002338E8"/>
    <w:rsid w:val="00233E11"/>
    <w:rsid w:val="002343BC"/>
    <w:rsid w:val="0023452F"/>
    <w:rsid w:val="002347E0"/>
    <w:rsid w:val="00234A3F"/>
    <w:rsid w:val="00234E80"/>
    <w:rsid w:val="0023543C"/>
    <w:rsid w:val="0023549E"/>
    <w:rsid w:val="00235636"/>
    <w:rsid w:val="00235801"/>
    <w:rsid w:val="00235BEE"/>
    <w:rsid w:val="00235E0E"/>
    <w:rsid w:val="0023683A"/>
    <w:rsid w:val="00236A40"/>
    <w:rsid w:val="00236B41"/>
    <w:rsid w:val="00236CD5"/>
    <w:rsid w:val="002372E0"/>
    <w:rsid w:val="00237572"/>
    <w:rsid w:val="002400CC"/>
    <w:rsid w:val="00240C13"/>
    <w:rsid w:val="00240ED3"/>
    <w:rsid w:val="002415FE"/>
    <w:rsid w:val="002419C5"/>
    <w:rsid w:val="00241CE0"/>
    <w:rsid w:val="0024210B"/>
    <w:rsid w:val="00242378"/>
    <w:rsid w:val="0024252E"/>
    <w:rsid w:val="00242EEF"/>
    <w:rsid w:val="002434D7"/>
    <w:rsid w:val="002436BD"/>
    <w:rsid w:val="002437F2"/>
    <w:rsid w:val="00243CA1"/>
    <w:rsid w:val="002445EE"/>
    <w:rsid w:val="00244879"/>
    <w:rsid w:val="002451E6"/>
    <w:rsid w:val="00245667"/>
    <w:rsid w:val="002457EB"/>
    <w:rsid w:val="0024585E"/>
    <w:rsid w:val="00245C71"/>
    <w:rsid w:val="00245E55"/>
    <w:rsid w:val="00246387"/>
    <w:rsid w:val="00246E29"/>
    <w:rsid w:val="00247E5D"/>
    <w:rsid w:val="00247F99"/>
    <w:rsid w:val="00250342"/>
    <w:rsid w:val="0025048F"/>
    <w:rsid w:val="002507AF"/>
    <w:rsid w:val="00250950"/>
    <w:rsid w:val="00250B76"/>
    <w:rsid w:val="00250EFA"/>
    <w:rsid w:val="00250FE6"/>
    <w:rsid w:val="00251128"/>
    <w:rsid w:val="0025187B"/>
    <w:rsid w:val="002520F2"/>
    <w:rsid w:val="0025227D"/>
    <w:rsid w:val="002522F4"/>
    <w:rsid w:val="002523D9"/>
    <w:rsid w:val="002525B7"/>
    <w:rsid w:val="002527C0"/>
    <w:rsid w:val="00252BD5"/>
    <w:rsid w:val="00252C46"/>
    <w:rsid w:val="00252D64"/>
    <w:rsid w:val="00252F02"/>
    <w:rsid w:val="002530C8"/>
    <w:rsid w:val="002535AD"/>
    <w:rsid w:val="0025360B"/>
    <w:rsid w:val="00253C66"/>
    <w:rsid w:val="00253F37"/>
    <w:rsid w:val="0025422B"/>
    <w:rsid w:val="0025423B"/>
    <w:rsid w:val="002546C7"/>
    <w:rsid w:val="002547DA"/>
    <w:rsid w:val="00254DA2"/>
    <w:rsid w:val="002561DB"/>
    <w:rsid w:val="00256551"/>
    <w:rsid w:val="00256826"/>
    <w:rsid w:val="00256BBC"/>
    <w:rsid w:val="002570D1"/>
    <w:rsid w:val="0025731A"/>
    <w:rsid w:val="00257631"/>
    <w:rsid w:val="0025782C"/>
    <w:rsid w:val="00257D4D"/>
    <w:rsid w:val="002602CF"/>
    <w:rsid w:val="00260935"/>
    <w:rsid w:val="00260945"/>
    <w:rsid w:val="00260A7D"/>
    <w:rsid w:val="00260DA2"/>
    <w:rsid w:val="00260ED1"/>
    <w:rsid w:val="00261020"/>
    <w:rsid w:val="0026105E"/>
    <w:rsid w:val="0026109A"/>
    <w:rsid w:val="00261D36"/>
    <w:rsid w:val="00261D91"/>
    <w:rsid w:val="002623CE"/>
    <w:rsid w:val="002624F3"/>
    <w:rsid w:val="00262540"/>
    <w:rsid w:val="002625A7"/>
    <w:rsid w:val="0026282B"/>
    <w:rsid w:val="00262A22"/>
    <w:rsid w:val="00262A87"/>
    <w:rsid w:val="00262C69"/>
    <w:rsid w:val="00262E82"/>
    <w:rsid w:val="00263AD6"/>
    <w:rsid w:val="00263D31"/>
    <w:rsid w:val="00263DBC"/>
    <w:rsid w:val="00263EBF"/>
    <w:rsid w:val="00264369"/>
    <w:rsid w:val="00264663"/>
    <w:rsid w:val="00264B8F"/>
    <w:rsid w:val="00264D73"/>
    <w:rsid w:val="00264FBB"/>
    <w:rsid w:val="002650B7"/>
    <w:rsid w:val="002653CB"/>
    <w:rsid w:val="00265757"/>
    <w:rsid w:val="00265758"/>
    <w:rsid w:val="002661AC"/>
    <w:rsid w:val="00266883"/>
    <w:rsid w:val="00266888"/>
    <w:rsid w:val="00266D57"/>
    <w:rsid w:val="00266FCB"/>
    <w:rsid w:val="00267C27"/>
    <w:rsid w:val="00267DB9"/>
    <w:rsid w:val="00267F0D"/>
    <w:rsid w:val="00270023"/>
    <w:rsid w:val="00270CA0"/>
    <w:rsid w:val="00271557"/>
    <w:rsid w:val="0027164F"/>
    <w:rsid w:val="00272380"/>
    <w:rsid w:val="00272A4B"/>
    <w:rsid w:val="00272BCD"/>
    <w:rsid w:val="00272C8A"/>
    <w:rsid w:val="00272DA0"/>
    <w:rsid w:val="00272FCB"/>
    <w:rsid w:val="0027336A"/>
    <w:rsid w:val="00273A1E"/>
    <w:rsid w:val="00273CF1"/>
    <w:rsid w:val="00273D2C"/>
    <w:rsid w:val="00274B5B"/>
    <w:rsid w:val="00274BD1"/>
    <w:rsid w:val="00274C5E"/>
    <w:rsid w:val="00274E7E"/>
    <w:rsid w:val="00275583"/>
    <w:rsid w:val="00275812"/>
    <w:rsid w:val="00275FEB"/>
    <w:rsid w:val="00276050"/>
    <w:rsid w:val="00276B2B"/>
    <w:rsid w:val="00276B68"/>
    <w:rsid w:val="0027746F"/>
    <w:rsid w:val="00277740"/>
    <w:rsid w:val="002777DD"/>
    <w:rsid w:val="00277AF1"/>
    <w:rsid w:val="00277B4E"/>
    <w:rsid w:val="00277D12"/>
    <w:rsid w:val="00280429"/>
    <w:rsid w:val="00280919"/>
    <w:rsid w:val="00280A5B"/>
    <w:rsid w:val="00281455"/>
    <w:rsid w:val="00281B52"/>
    <w:rsid w:val="00281EEE"/>
    <w:rsid w:val="00282250"/>
    <w:rsid w:val="00282388"/>
    <w:rsid w:val="00282B69"/>
    <w:rsid w:val="0028315D"/>
    <w:rsid w:val="00283201"/>
    <w:rsid w:val="00283588"/>
    <w:rsid w:val="00283A3A"/>
    <w:rsid w:val="002842B3"/>
    <w:rsid w:val="002843BC"/>
    <w:rsid w:val="00284532"/>
    <w:rsid w:val="002851EC"/>
    <w:rsid w:val="002853AF"/>
    <w:rsid w:val="00285D97"/>
    <w:rsid w:val="00286111"/>
    <w:rsid w:val="002867CF"/>
    <w:rsid w:val="00287598"/>
    <w:rsid w:val="002878BF"/>
    <w:rsid w:val="00287A95"/>
    <w:rsid w:val="00287B66"/>
    <w:rsid w:val="00287D0E"/>
    <w:rsid w:val="00290067"/>
    <w:rsid w:val="002906A5"/>
    <w:rsid w:val="002906B6"/>
    <w:rsid w:val="002908D2"/>
    <w:rsid w:val="0029103F"/>
    <w:rsid w:val="0029158A"/>
    <w:rsid w:val="002915ED"/>
    <w:rsid w:val="002917BA"/>
    <w:rsid w:val="00291978"/>
    <w:rsid w:val="002919D4"/>
    <w:rsid w:val="00291D28"/>
    <w:rsid w:val="00291ED2"/>
    <w:rsid w:val="00291F68"/>
    <w:rsid w:val="00291FA8"/>
    <w:rsid w:val="00292380"/>
    <w:rsid w:val="002923D4"/>
    <w:rsid w:val="002926E8"/>
    <w:rsid w:val="0029311D"/>
    <w:rsid w:val="00293825"/>
    <w:rsid w:val="00293F52"/>
    <w:rsid w:val="002942DC"/>
    <w:rsid w:val="002945D8"/>
    <w:rsid w:val="002949C3"/>
    <w:rsid w:val="00295117"/>
    <w:rsid w:val="00295309"/>
    <w:rsid w:val="00295820"/>
    <w:rsid w:val="00295A3B"/>
    <w:rsid w:val="00295EFE"/>
    <w:rsid w:val="00296077"/>
    <w:rsid w:val="002965F4"/>
    <w:rsid w:val="0029667D"/>
    <w:rsid w:val="002969F3"/>
    <w:rsid w:val="00296B2D"/>
    <w:rsid w:val="00297093"/>
    <w:rsid w:val="002971DC"/>
    <w:rsid w:val="00297875"/>
    <w:rsid w:val="00297E41"/>
    <w:rsid w:val="002A0174"/>
    <w:rsid w:val="002A09C8"/>
    <w:rsid w:val="002A0DA6"/>
    <w:rsid w:val="002A16FF"/>
    <w:rsid w:val="002A1B10"/>
    <w:rsid w:val="002A1DED"/>
    <w:rsid w:val="002A224A"/>
    <w:rsid w:val="002A24AC"/>
    <w:rsid w:val="002A272E"/>
    <w:rsid w:val="002A2835"/>
    <w:rsid w:val="002A2CB5"/>
    <w:rsid w:val="002A308A"/>
    <w:rsid w:val="002A31F5"/>
    <w:rsid w:val="002A3AE2"/>
    <w:rsid w:val="002A3B7D"/>
    <w:rsid w:val="002A3B96"/>
    <w:rsid w:val="002A3BC5"/>
    <w:rsid w:val="002A3C89"/>
    <w:rsid w:val="002A41DC"/>
    <w:rsid w:val="002A42F5"/>
    <w:rsid w:val="002A49B0"/>
    <w:rsid w:val="002A4C32"/>
    <w:rsid w:val="002A4CCC"/>
    <w:rsid w:val="002A58D5"/>
    <w:rsid w:val="002A604C"/>
    <w:rsid w:val="002A657E"/>
    <w:rsid w:val="002A665B"/>
    <w:rsid w:val="002A6850"/>
    <w:rsid w:val="002A6863"/>
    <w:rsid w:val="002A6DDE"/>
    <w:rsid w:val="002A769F"/>
    <w:rsid w:val="002A76F5"/>
    <w:rsid w:val="002A77EC"/>
    <w:rsid w:val="002A7945"/>
    <w:rsid w:val="002A7CB2"/>
    <w:rsid w:val="002A7F40"/>
    <w:rsid w:val="002B06C7"/>
    <w:rsid w:val="002B07B7"/>
    <w:rsid w:val="002B08BA"/>
    <w:rsid w:val="002B0BDE"/>
    <w:rsid w:val="002B0E82"/>
    <w:rsid w:val="002B0F2A"/>
    <w:rsid w:val="002B107D"/>
    <w:rsid w:val="002B15E7"/>
    <w:rsid w:val="002B1D82"/>
    <w:rsid w:val="002B212A"/>
    <w:rsid w:val="002B22DC"/>
    <w:rsid w:val="002B23D6"/>
    <w:rsid w:val="002B2570"/>
    <w:rsid w:val="002B26DC"/>
    <w:rsid w:val="002B2D90"/>
    <w:rsid w:val="002B32C1"/>
    <w:rsid w:val="002B36FF"/>
    <w:rsid w:val="002B3764"/>
    <w:rsid w:val="002B38AA"/>
    <w:rsid w:val="002B4024"/>
    <w:rsid w:val="002B45FF"/>
    <w:rsid w:val="002B490F"/>
    <w:rsid w:val="002B540F"/>
    <w:rsid w:val="002B55DE"/>
    <w:rsid w:val="002B566F"/>
    <w:rsid w:val="002B5B5F"/>
    <w:rsid w:val="002B5D43"/>
    <w:rsid w:val="002B5FDD"/>
    <w:rsid w:val="002B609F"/>
    <w:rsid w:val="002B61AE"/>
    <w:rsid w:val="002B6438"/>
    <w:rsid w:val="002B643E"/>
    <w:rsid w:val="002B66E0"/>
    <w:rsid w:val="002B6B15"/>
    <w:rsid w:val="002B746A"/>
    <w:rsid w:val="002B7649"/>
    <w:rsid w:val="002B7748"/>
    <w:rsid w:val="002B79C0"/>
    <w:rsid w:val="002B7A42"/>
    <w:rsid w:val="002B7A4A"/>
    <w:rsid w:val="002C0C34"/>
    <w:rsid w:val="002C0DB7"/>
    <w:rsid w:val="002C1A67"/>
    <w:rsid w:val="002C21CB"/>
    <w:rsid w:val="002C2509"/>
    <w:rsid w:val="002C298B"/>
    <w:rsid w:val="002C3F34"/>
    <w:rsid w:val="002C4593"/>
    <w:rsid w:val="002C46E8"/>
    <w:rsid w:val="002C4745"/>
    <w:rsid w:val="002C4D19"/>
    <w:rsid w:val="002C4E5C"/>
    <w:rsid w:val="002C55BD"/>
    <w:rsid w:val="002C5B91"/>
    <w:rsid w:val="002C5C0E"/>
    <w:rsid w:val="002C5F89"/>
    <w:rsid w:val="002C6781"/>
    <w:rsid w:val="002C67A5"/>
    <w:rsid w:val="002C6B4A"/>
    <w:rsid w:val="002C6DD3"/>
    <w:rsid w:val="002C6E06"/>
    <w:rsid w:val="002C70EE"/>
    <w:rsid w:val="002C76A9"/>
    <w:rsid w:val="002C7F0C"/>
    <w:rsid w:val="002D06E4"/>
    <w:rsid w:val="002D08C3"/>
    <w:rsid w:val="002D10A1"/>
    <w:rsid w:val="002D12F8"/>
    <w:rsid w:val="002D1408"/>
    <w:rsid w:val="002D1437"/>
    <w:rsid w:val="002D1611"/>
    <w:rsid w:val="002D1AE9"/>
    <w:rsid w:val="002D1B21"/>
    <w:rsid w:val="002D1CE8"/>
    <w:rsid w:val="002D2537"/>
    <w:rsid w:val="002D25D3"/>
    <w:rsid w:val="002D2717"/>
    <w:rsid w:val="002D289D"/>
    <w:rsid w:val="002D2C9D"/>
    <w:rsid w:val="002D3F52"/>
    <w:rsid w:val="002D423C"/>
    <w:rsid w:val="002D4965"/>
    <w:rsid w:val="002D4FEA"/>
    <w:rsid w:val="002D5086"/>
    <w:rsid w:val="002D50D4"/>
    <w:rsid w:val="002D56BE"/>
    <w:rsid w:val="002D5734"/>
    <w:rsid w:val="002D5AF0"/>
    <w:rsid w:val="002D5CAD"/>
    <w:rsid w:val="002D5F76"/>
    <w:rsid w:val="002D6C3E"/>
    <w:rsid w:val="002D6E4E"/>
    <w:rsid w:val="002D7134"/>
    <w:rsid w:val="002D779C"/>
    <w:rsid w:val="002D780E"/>
    <w:rsid w:val="002D7E6B"/>
    <w:rsid w:val="002E0641"/>
    <w:rsid w:val="002E1352"/>
    <w:rsid w:val="002E18CA"/>
    <w:rsid w:val="002E2262"/>
    <w:rsid w:val="002E24C1"/>
    <w:rsid w:val="002E26BB"/>
    <w:rsid w:val="002E274A"/>
    <w:rsid w:val="002E2856"/>
    <w:rsid w:val="002E2E0E"/>
    <w:rsid w:val="002E2ED2"/>
    <w:rsid w:val="002E3096"/>
    <w:rsid w:val="002E30F7"/>
    <w:rsid w:val="002E3418"/>
    <w:rsid w:val="002E360C"/>
    <w:rsid w:val="002E3E4C"/>
    <w:rsid w:val="002E41D3"/>
    <w:rsid w:val="002E48F1"/>
    <w:rsid w:val="002E4906"/>
    <w:rsid w:val="002E4D4A"/>
    <w:rsid w:val="002E4E84"/>
    <w:rsid w:val="002E5091"/>
    <w:rsid w:val="002E50C4"/>
    <w:rsid w:val="002E5755"/>
    <w:rsid w:val="002E58BA"/>
    <w:rsid w:val="002E59ED"/>
    <w:rsid w:val="002E5F71"/>
    <w:rsid w:val="002E610E"/>
    <w:rsid w:val="002E6204"/>
    <w:rsid w:val="002E628C"/>
    <w:rsid w:val="002E66DD"/>
    <w:rsid w:val="002E6940"/>
    <w:rsid w:val="002E6E86"/>
    <w:rsid w:val="002E73DE"/>
    <w:rsid w:val="002E7C08"/>
    <w:rsid w:val="002E7EFC"/>
    <w:rsid w:val="002F051A"/>
    <w:rsid w:val="002F0E9B"/>
    <w:rsid w:val="002F1112"/>
    <w:rsid w:val="002F112A"/>
    <w:rsid w:val="002F1360"/>
    <w:rsid w:val="002F1515"/>
    <w:rsid w:val="002F18A0"/>
    <w:rsid w:val="002F204E"/>
    <w:rsid w:val="002F2344"/>
    <w:rsid w:val="002F23D9"/>
    <w:rsid w:val="002F251D"/>
    <w:rsid w:val="002F26BD"/>
    <w:rsid w:val="002F3A83"/>
    <w:rsid w:val="002F3B49"/>
    <w:rsid w:val="002F3D17"/>
    <w:rsid w:val="002F410F"/>
    <w:rsid w:val="002F4684"/>
    <w:rsid w:val="002F481C"/>
    <w:rsid w:val="002F4E16"/>
    <w:rsid w:val="002F514F"/>
    <w:rsid w:val="002F5351"/>
    <w:rsid w:val="002F5BB3"/>
    <w:rsid w:val="002F5C72"/>
    <w:rsid w:val="002F62B3"/>
    <w:rsid w:val="002F62DC"/>
    <w:rsid w:val="002F6340"/>
    <w:rsid w:val="002F6346"/>
    <w:rsid w:val="002F666B"/>
    <w:rsid w:val="002F6C50"/>
    <w:rsid w:val="002F6D3E"/>
    <w:rsid w:val="002F70B6"/>
    <w:rsid w:val="002F7528"/>
    <w:rsid w:val="00300A2A"/>
    <w:rsid w:val="00300D90"/>
    <w:rsid w:val="00301092"/>
    <w:rsid w:val="003010E4"/>
    <w:rsid w:val="003020D8"/>
    <w:rsid w:val="00302483"/>
    <w:rsid w:val="003027BC"/>
    <w:rsid w:val="0030290B"/>
    <w:rsid w:val="00302D45"/>
    <w:rsid w:val="003032B6"/>
    <w:rsid w:val="003034CB"/>
    <w:rsid w:val="00303616"/>
    <w:rsid w:val="00303956"/>
    <w:rsid w:val="00303DD6"/>
    <w:rsid w:val="00304278"/>
    <w:rsid w:val="0030449F"/>
    <w:rsid w:val="003049BB"/>
    <w:rsid w:val="00304B96"/>
    <w:rsid w:val="00304DE3"/>
    <w:rsid w:val="00305065"/>
    <w:rsid w:val="00305156"/>
    <w:rsid w:val="003052FE"/>
    <w:rsid w:val="00305AAD"/>
    <w:rsid w:val="003065C5"/>
    <w:rsid w:val="003066AC"/>
    <w:rsid w:val="00307193"/>
    <w:rsid w:val="00307421"/>
    <w:rsid w:val="00307577"/>
    <w:rsid w:val="00307720"/>
    <w:rsid w:val="00307BEF"/>
    <w:rsid w:val="00310BCF"/>
    <w:rsid w:val="00310D90"/>
    <w:rsid w:val="003114D6"/>
    <w:rsid w:val="003117C9"/>
    <w:rsid w:val="0031190A"/>
    <w:rsid w:val="00311AEF"/>
    <w:rsid w:val="00311C6A"/>
    <w:rsid w:val="00312069"/>
    <w:rsid w:val="003123A0"/>
    <w:rsid w:val="00312422"/>
    <w:rsid w:val="00312C2A"/>
    <w:rsid w:val="00312F17"/>
    <w:rsid w:val="00312F60"/>
    <w:rsid w:val="0031335B"/>
    <w:rsid w:val="00313BC9"/>
    <w:rsid w:val="0031400B"/>
    <w:rsid w:val="00314493"/>
    <w:rsid w:val="00314734"/>
    <w:rsid w:val="00314EBE"/>
    <w:rsid w:val="00315479"/>
    <w:rsid w:val="00315674"/>
    <w:rsid w:val="00315A4A"/>
    <w:rsid w:val="00315EB5"/>
    <w:rsid w:val="003163DB"/>
    <w:rsid w:val="00316841"/>
    <w:rsid w:val="00316AD3"/>
    <w:rsid w:val="00316C78"/>
    <w:rsid w:val="00317006"/>
    <w:rsid w:val="00317037"/>
    <w:rsid w:val="003170C9"/>
    <w:rsid w:val="0031735D"/>
    <w:rsid w:val="00317768"/>
    <w:rsid w:val="003179B4"/>
    <w:rsid w:val="00320856"/>
    <w:rsid w:val="0032088D"/>
    <w:rsid w:val="00320899"/>
    <w:rsid w:val="00320CCF"/>
    <w:rsid w:val="003214AF"/>
    <w:rsid w:val="003214D4"/>
    <w:rsid w:val="00321920"/>
    <w:rsid w:val="00321E7E"/>
    <w:rsid w:val="00321FA4"/>
    <w:rsid w:val="003225EA"/>
    <w:rsid w:val="003228B0"/>
    <w:rsid w:val="00322ECE"/>
    <w:rsid w:val="00323016"/>
    <w:rsid w:val="00323108"/>
    <w:rsid w:val="0032317F"/>
    <w:rsid w:val="0032338A"/>
    <w:rsid w:val="003235E3"/>
    <w:rsid w:val="003239A0"/>
    <w:rsid w:val="003239C0"/>
    <w:rsid w:val="00323AA1"/>
    <w:rsid w:val="00323B53"/>
    <w:rsid w:val="00323DE0"/>
    <w:rsid w:val="00324951"/>
    <w:rsid w:val="0032639F"/>
    <w:rsid w:val="00326EFF"/>
    <w:rsid w:val="0032715B"/>
    <w:rsid w:val="0032736D"/>
    <w:rsid w:val="0032739A"/>
    <w:rsid w:val="003302F0"/>
    <w:rsid w:val="0033047D"/>
    <w:rsid w:val="0033070F"/>
    <w:rsid w:val="00330D4E"/>
    <w:rsid w:val="0033104A"/>
    <w:rsid w:val="00331721"/>
    <w:rsid w:val="003319BB"/>
    <w:rsid w:val="00331BA0"/>
    <w:rsid w:val="00331D08"/>
    <w:rsid w:val="00331D55"/>
    <w:rsid w:val="00331F47"/>
    <w:rsid w:val="00331FCC"/>
    <w:rsid w:val="0033213A"/>
    <w:rsid w:val="003326D5"/>
    <w:rsid w:val="00332BA9"/>
    <w:rsid w:val="003331C0"/>
    <w:rsid w:val="0033328A"/>
    <w:rsid w:val="00333387"/>
    <w:rsid w:val="00333742"/>
    <w:rsid w:val="003337A1"/>
    <w:rsid w:val="003338A0"/>
    <w:rsid w:val="00333A9E"/>
    <w:rsid w:val="00334012"/>
    <w:rsid w:val="00334169"/>
    <w:rsid w:val="0033452E"/>
    <w:rsid w:val="003345F4"/>
    <w:rsid w:val="00334924"/>
    <w:rsid w:val="00334A39"/>
    <w:rsid w:val="00334B04"/>
    <w:rsid w:val="00334C8C"/>
    <w:rsid w:val="00335A3A"/>
    <w:rsid w:val="00335A99"/>
    <w:rsid w:val="00336482"/>
    <w:rsid w:val="003367B0"/>
    <w:rsid w:val="00336D94"/>
    <w:rsid w:val="00337026"/>
    <w:rsid w:val="00337DCB"/>
    <w:rsid w:val="00340253"/>
    <w:rsid w:val="00340395"/>
    <w:rsid w:val="00340606"/>
    <w:rsid w:val="003406BC"/>
    <w:rsid w:val="00342AC1"/>
    <w:rsid w:val="00342CE9"/>
    <w:rsid w:val="00343191"/>
    <w:rsid w:val="003431B8"/>
    <w:rsid w:val="0034393A"/>
    <w:rsid w:val="00343AD3"/>
    <w:rsid w:val="00343BD6"/>
    <w:rsid w:val="00343C30"/>
    <w:rsid w:val="0034476D"/>
    <w:rsid w:val="00344B40"/>
    <w:rsid w:val="00344DF1"/>
    <w:rsid w:val="00344E6D"/>
    <w:rsid w:val="00345004"/>
    <w:rsid w:val="0034533E"/>
    <w:rsid w:val="003457EA"/>
    <w:rsid w:val="00345D01"/>
    <w:rsid w:val="0034626A"/>
    <w:rsid w:val="00346482"/>
    <w:rsid w:val="003464DF"/>
    <w:rsid w:val="00346631"/>
    <w:rsid w:val="00346640"/>
    <w:rsid w:val="003466B4"/>
    <w:rsid w:val="003467F2"/>
    <w:rsid w:val="003468BC"/>
    <w:rsid w:val="00346EA2"/>
    <w:rsid w:val="00347091"/>
    <w:rsid w:val="00347252"/>
    <w:rsid w:val="00347D54"/>
    <w:rsid w:val="00347DD2"/>
    <w:rsid w:val="00350768"/>
    <w:rsid w:val="003509AD"/>
    <w:rsid w:val="00350B93"/>
    <w:rsid w:val="003515E9"/>
    <w:rsid w:val="00351887"/>
    <w:rsid w:val="003518ED"/>
    <w:rsid w:val="00351B10"/>
    <w:rsid w:val="00351B72"/>
    <w:rsid w:val="00352258"/>
    <w:rsid w:val="00352628"/>
    <w:rsid w:val="00352AEF"/>
    <w:rsid w:val="00353DA6"/>
    <w:rsid w:val="00353F10"/>
    <w:rsid w:val="00353FB0"/>
    <w:rsid w:val="003547A0"/>
    <w:rsid w:val="0035488B"/>
    <w:rsid w:val="00354968"/>
    <w:rsid w:val="00354E23"/>
    <w:rsid w:val="00354F62"/>
    <w:rsid w:val="003550A9"/>
    <w:rsid w:val="00355566"/>
    <w:rsid w:val="00355D5D"/>
    <w:rsid w:val="00355E96"/>
    <w:rsid w:val="0035625B"/>
    <w:rsid w:val="003562F2"/>
    <w:rsid w:val="0035645B"/>
    <w:rsid w:val="00356FB2"/>
    <w:rsid w:val="0035772A"/>
    <w:rsid w:val="003578DE"/>
    <w:rsid w:val="00357A1A"/>
    <w:rsid w:val="00360024"/>
    <w:rsid w:val="003605EC"/>
    <w:rsid w:val="00360B16"/>
    <w:rsid w:val="00360ED3"/>
    <w:rsid w:val="0036112B"/>
    <w:rsid w:val="00361498"/>
    <w:rsid w:val="003615C9"/>
    <w:rsid w:val="0036160A"/>
    <w:rsid w:val="00361E77"/>
    <w:rsid w:val="00361FB1"/>
    <w:rsid w:val="0036207C"/>
    <w:rsid w:val="003621F4"/>
    <w:rsid w:val="00362637"/>
    <w:rsid w:val="003626D8"/>
    <w:rsid w:val="00362AE4"/>
    <w:rsid w:val="00362BA9"/>
    <w:rsid w:val="003630E9"/>
    <w:rsid w:val="00363F92"/>
    <w:rsid w:val="00364255"/>
    <w:rsid w:val="00364C1A"/>
    <w:rsid w:val="00364D5D"/>
    <w:rsid w:val="0036503F"/>
    <w:rsid w:val="0036582C"/>
    <w:rsid w:val="00365AE5"/>
    <w:rsid w:val="00365C27"/>
    <w:rsid w:val="0036618A"/>
    <w:rsid w:val="00366504"/>
    <w:rsid w:val="003669AB"/>
    <w:rsid w:val="003671D1"/>
    <w:rsid w:val="0036794D"/>
    <w:rsid w:val="003705E5"/>
    <w:rsid w:val="00370DC0"/>
    <w:rsid w:val="00370E0D"/>
    <w:rsid w:val="00371413"/>
    <w:rsid w:val="00371613"/>
    <w:rsid w:val="003716B2"/>
    <w:rsid w:val="00371903"/>
    <w:rsid w:val="00372146"/>
    <w:rsid w:val="00372349"/>
    <w:rsid w:val="00372631"/>
    <w:rsid w:val="00372731"/>
    <w:rsid w:val="00373DE6"/>
    <w:rsid w:val="003740B2"/>
    <w:rsid w:val="003744B6"/>
    <w:rsid w:val="00374787"/>
    <w:rsid w:val="00374893"/>
    <w:rsid w:val="003749D1"/>
    <w:rsid w:val="00374BBE"/>
    <w:rsid w:val="003750A6"/>
    <w:rsid w:val="003750B2"/>
    <w:rsid w:val="003755EA"/>
    <w:rsid w:val="00375CCF"/>
    <w:rsid w:val="0037673B"/>
    <w:rsid w:val="0037697D"/>
    <w:rsid w:val="00376A5A"/>
    <w:rsid w:val="00376AEE"/>
    <w:rsid w:val="003772B9"/>
    <w:rsid w:val="00377941"/>
    <w:rsid w:val="00377B50"/>
    <w:rsid w:val="00377CA9"/>
    <w:rsid w:val="003800A6"/>
    <w:rsid w:val="003801F5"/>
    <w:rsid w:val="0038033E"/>
    <w:rsid w:val="003803C5"/>
    <w:rsid w:val="003803F2"/>
    <w:rsid w:val="00380A31"/>
    <w:rsid w:val="00380BFE"/>
    <w:rsid w:val="00380FB3"/>
    <w:rsid w:val="003812D5"/>
    <w:rsid w:val="003816D7"/>
    <w:rsid w:val="00381AA6"/>
    <w:rsid w:val="00382D2C"/>
    <w:rsid w:val="00382FB3"/>
    <w:rsid w:val="0038328C"/>
    <w:rsid w:val="003837C3"/>
    <w:rsid w:val="00383839"/>
    <w:rsid w:val="00383A1C"/>
    <w:rsid w:val="003847B2"/>
    <w:rsid w:val="00384C32"/>
    <w:rsid w:val="00384D03"/>
    <w:rsid w:val="00384EFB"/>
    <w:rsid w:val="00385501"/>
    <w:rsid w:val="003855BE"/>
    <w:rsid w:val="0038575F"/>
    <w:rsid w:val="00385BC2"/>
    <w:rsid w:val="00385C22"/>
    <w:rsid w:val="00385CA3"/>
    <w:rsid w:val="00386141"/>
    <w:rsid w:val="0038638B"/>
    <w:rsid w:val="0038638D"/>
    <w:rsid w:val="0038651A"/>
    <w:rsid w:val="003868BF"/>
    <w:rsid w:val="003868DF"/>
    <w:rsid w:val="00386D28"/>
    <w:rsid w:val="00386E49"/>
    <w:rsid w:val="00387261"/>
    <w:rsid w:val="0038772B"/>
    <w:rsid w:val="00387B51"/>
    <w:rsid w:val="00387E99"/>
    <w:rsid w:val="0039073C"/>
    <w:rsid w:val="00390947"/>
    <w:rsid w:val="003909CA"/>
    <w:rsid w:val="003909E2"/>
    <w:rsid w:val="00391149"/>
    <w:rsid w:val="00392331"/>
    <w:rsid w:val="00392677"/>
    <w:rsid w:val="003926FD"/>
    <w:rsid w:val="0039284A"/>
    <w:rsid w:val="00392AB3"/>
    <w:rsid w:val="003931D2"/>
    <w:rsid w:val="003931D5"/>
    <w:rsid w:val="003941C1"/>
    <w:rsid w:val="00394428"/>
    <w:rsid w:val="003945F2"/>
    <w:rsid w:val="00394B7E"/>
    <w:rsid w:val="00394D53"/>
    <w:rsid w:val="00394E47"/>
    <w:rsid w:val="0039555C"/>
    <w:rsid w:val="003960D0"/>
    <w:rsid w:val="003964C3"/>
    <w:rsid w:val="00396EE9"/>
    <w:rsid w:val="00396EF5"/>
    <w:rsid w:val="0039707F"/>
    <w:rsid w:val="00397B6C"/>
    <w:rsid w:val="00397C28"/>
    <w:rsid w:val="00397CFC"/>
    <w:rsid w:val="003A01B3"/>
    <w:rsid w:val="003A0209"/>
    <w:rsid w:val="003A0300"/>
    <w:rsid w:val="003A0872"/>
    <w:rsid w:val="003A08E5"/>
    <w:rsid w:val="003A0965"/>
    <w:rsid w:val="003A0A5A"/>
    <w:rsid w:val="003A1396"/>
    <w:rsid w:val="003A175B"/>
    <w:rsid w:val="003A181C"/>
    <w:rsid w:val="003A1A18"/>
    <w:rsid w:val="003A1AFD"/>
    <w:rsid w:val="003A1E12"/>
    <w:rsid w:val="003A2A4F"/>
    <w:rsid w:val="003A2BCE"/>
    <w:rsid w:val="003A2F23"/>
    <w:rsid w:val="003A301D"/>
    <w:rsid w:val="003A324C"/>
    <w:rsid w:val="003A3B45"/>
    <w:rsid w:val="003A3EBD"/>
    <w:rsid w:val="003A42BC"/>
    <w:rsid w:val="003A4595"/>
    <w:rsid w:val="003A4A61"/>
    <w:rsid w:val="003A4F57"/>
    <w:rsid w:val="003A5064"/>
    <w:rsid w:val="003A51F3"/>
    <w:rsid w:val="003A567E"/>
    <w:rsid w:val="003A5780"/>
    <w:rsid w:val="003A57F3"/>
    <w:rsid w:val="003A57F6"/>
    <w:rsid w:val="003A5A3A"/>
    <w:rsid w:val="003A5C85"/>
    <w:rsid w:val="003A5E32"/>
    <w:rsid w:val="003A698C"/>
    <w:rsid w:val="003A70E3"/>
    <w:rsid w:val="003A764C"/>
    <w:rsid w:val="003A7C5A"/>
    <w:rsid w:val="003B0764"/>
    <w:rsid w:val="003B0C30"/>
    <w:rsid w:val="003B0CB4"/>
    <w:rsid w:val="003B1210"/>
    <w:rsid w:val="003B165E"/>
    <w:rsid w:val="003B170D"/>
    <w:rsid w:val="003B1EEF"/>
    <w:rsid w:val="003B1EF9"/>
    <w:rsid w:val="003B2222"/>
    <w:rsid w:val="003B249E"/>
    <w:rsid w:val="003B26A2"/>
    <w:rsid w:val="003B2745"/>
    <w:rsid w:val="003B3B47"/>
    <w:rsid w:val="003B4683"/>
    <w:rsid w:val="003B47E6"/>
    <w:rsid w:val="003B4822"/>
    <w:rsid w:val="003B4DF4"/>
    <w:rsid w:val="003B4EDE"/>
    <w:rsid w:val="003B531E"/>
    <w:rsid w:val="003B57AE"/>
    <w:rsid w:val="003B58F3"/>
    <w:rsid w:val="003B6324"/>
    <w:rsid w:val="003B6768"/>
    <w:rsid w:val="003B6ED4"/>
    <w:rsid w:val="003B7478"/>
    <w:rsid w:val="003B7622"/>
    <w:rsid w:val="003B774B"/>
    <w:rsid w:val="003B7CDB"/>
    <w:rsid w:val="003C009B"/>
    <w:rsid w:val="003C0241"/>
    <w:rsid w:val="003C10A6"/>
    <w:rsid w:val="003C16E1"/>
    <w:rsid w:val="003C205B"/>
    <w:rsid w:val="003C21C2"/>
    <w:rsid w:val="003C2551"/>
    <w:rsid w:val="003C29DB"/>
    <w:rsid w:val="003C29EB"/>
    <w:rsid w:val="003C2A0A"/>
    <w:rsid w:val="003C2A2F"/>
    <w:rsid w:val="003C2B25"/>
    <w:rsid w:val="003C2C37"/>
    <w:rsid w:val="003C3265"/>
    <w:rsid w:val="003C342F"/>
    <w:rsid w:val="003C3553"/>
    <w:rsid w:val="003C3904"/>
    <w:rsid w:val="003C3B5A"/>
    <w:rsid w:val="003C3E1E"/>
    <w:rsid w:val="003C434E"/>
    <w:rsid w:val="003C4608"/>
    <w:rsid w:val="003C46B1"/>
    <w:rsid w:val="003C495D"/>
    <w:rsid w:val="003C4BDD"/>
    <w:rsid w:val="003C4D79"/>
    <w:rsid w:val="003C503B"/>
    <w:rsid w:val="003C5440"/>
    <w:rsid w:val="003C54E3"/>
    <w:rsid w:val="003C56F0"/>
    <w:rsid w:val="003C5727"/>
    <w:rsid w:val="003C57A4"/>
    <w:rsid w:val="003C582D"/>
    <w:rsid w:val="003C58DA"/>
    <w:rsid w:val="003C5A9B"/>
    <w:rsid w:val="003C5D85"/>
    <w:rsid w:val="003C607D"/>
    <w:rsid w:val="003C63F0"/>
    <w:rsid w:val="003C66AD"/>
    <w:rsid w:val="003C673C"/>
    <w:rsid w:val="003C6AC6"/>
    <w:rsid w:val="003C6B2A"/>
    <w:rsid w:val="003C7189"/>
    <w:rsid w:val="003C7661"/>
    <w:rsid w:val="003C7B54"/>
    <w:rsid w:val="003C7B94"/>
    <w:rsid w:val="003D02B1"/>
    <w:rsid w:val="003D04F5"/>
    <w:rsid w:val="003D0849"/>
    <w:rsid w:val="003D0DB3"/>
    <w:rsid w:val="003D1639"/>
    <w:rsid w:val="003D1826"/>
    <w:rsid w:val="003D30DB"/>
    <w:rsid w:val="003D33B2"/>
    <w:rsid w:val="003D395A"/>
    <w:rsid w:val="003D3CF6"/>
    <w:rsid w:val="003D3EC9"/>
    <w:rsid w:val="003D4417"/>
    <w:rsid w:val="003D452F"/>
    <w:rsid w:val="003D4B5E"/>
    <w:rsid w:val="003D4DA3"/>
    <w:rsid w:val="003D4DFA"/>
    <w:rsid w:val="003D4F7A"/>
    <w:rsid w:val="003D56B5"/>
    <w:rsid w:val="003D58AB"/>
    <w:rsid w:val="003D5B85"/>
    <w:rsid w:val="003D5FAC"/>
    <w:rsid w:val="003D6142"/>
    <w:rsid w:val="003D6A39"/>
    <w:rsid w:val="003D71CB"/>
    <w:rsid w:val="003D7970"/>
    <w:rsid w:val="003D79E1"/>
    <w:rsid w:val="003D7B3B"/>
    <w:rsid w:val="003D7F10"/>
    <w:rsid w:val="003D7F4C"/>
    <w:rsid w:val="003E02DF"/>
    <w:rsid w:val="003E05BB"/>
    <w:rsid w:val="003E09D3"/>
    <w:rsid w:val="003E0DA5"/>
    <w:rsid w:val="003E113D"/>
    <w:rsid w:val="003E1625"/>
    <w:rsid w:val="003E20E0"/>
    <w:rsid w:val="003E3662"/>
    <w:rsid w:val="003E39F6"/>
    <w:rsid w:val="003E3C59"/>
    <w:rsid w:val="003E3E87"/>
    <w:rsid w:val="003E409F"/>
    <w:rsid w:val="003E425E"/>
    <w:rsid w:val="003E4621"/>
    <w:rsid w:val="003E4AA5"/>
    <w:rsid w:val="003E51A3"/>
    <w:rsid w:val="003E525B"/>
    <w:rsid w:val="003E554F"/>
    <w:rsid w:val="003E55E2"/>
    <w:rsid w:val="003E5870"/>
    <w:rsid w:val="003E5D20"/>
    <w:rsid w:val="003E5F6D"/>
    <w:rsid w:val="003E6086"/>
    <w:rsid w:val="003E6EED"/>
    <w:rsid w:val="003E74E7"/>
    <w:rsid w:val="003E75A0"/>
    <w:rsid w:val="003E79BA"/>
    <w:rsid w:val="003E7F05"/>
    <w:rsid w:val="003F007F"/>
    <w:rsid w:val="003F050F"/>
    <w:rsid w:val="003F105D"/>
    <w:rsid w:val="003F12A6"/>
    <w:rsid w:val="003F1C79"/>
    <w:rsid w:val="003F1CA0"/>
    <w:rsid w:val="003F2174"/>
    <w:rsid w:val="003F2289"/>
    <w:rsid w:val="003F26F4"/>
    <w:rsid w:val="003F28C9"/>
    <w:rsid w:val="003F3004"/>
    <w:rsid w:val="003F3DA2"/>
    <w:rsid w:val="003F416B"/>
    <w:rsid w:val="003F43D2"/>
    <w:rsid w:val="003F4457"/>
    <w:rsid w:val="003F4F73"/>
    <w:rsid w:val="003F514F"/>
    <w:rsid w:val="003F54A0"/>
    <w:rsid w:val="003F54AF"/>
    <w:rsid w:val="003F59F6"/>
    <w:rsid w:val="003F5D88"/>
    <w:rsid w:val="003F5DE5"/>
    <w:rsid w:val="003F5EB0"/>
    <w:rsid w:val="003F61FF"/>
    <w:rsid w:val="003F7448"/>
    <w:rsid w:val="003F77EB"/>
    <w:rsid w:val="003F7B1E"/>
    <w:rsid w:val="00400036"/>
    <w:rsid w:val="00400116"/>
    <w:rsid w:val="00400245"/>
    <w:rsid w:val="00400ECB"/>
    <w:rsid w:val="004011E9"/>
    <w:rsid w:val="00401335"/>
    <w:rsid w:val="00401593"/>
    <w:rsid w:val="004015EA"/>
    <w:rsid w:val="0040160B"/>
    <w:rsid w:val="0040180A"/>
    <w:rsid w:val="0040192E"/>
    <w:rsid w:val="00401B13"/>
    <w:rsid w:val="00401C81"/>
    <w:rsid w:val="00401CCD"/>
    <w:rsid w:val="0040241D"/>
    <w:rsid w:val="00402476"/>
    <w:rsid w:val="004024D3"/>
    <w:rsid w:val="004033C2"/>
    <w:rsid w:val="00403896"/>
    <w:rsid w:val="00403994"/>
    <w:rsid w:val="00403B1B"/>
    <w:rsid w:val="00403B31"/>
    <w:rsid w:val="00404186"/>
    <w:rsid w:val="0040485D"/>
    <w:rsid w:val="00404F70"/>
    <w:rsid w:val="004053BE"/>
    <w:rsid w:val="004053C0"/>
    <w:rsid w:val="00406185"/>
    <w:rsid w:val="004067C5"/>
    <w:rsid w:val="0040684E"/>
    <w:rsid w:val="00406909"/>
    <w:rsid w:val="004073DB"/>
    <w:rsid w:val="00407C8F"/>
    <w:rsid w:val="00407F9C"/>
    <w:rsid w:val="00410273"/>
    <w:rsid w:val="00410965"/>
    <w:rsid w:val="00410BA8"/>
    <w:rsid w:val="00410EC9"/>
    <w:rsid w:val="004114A1"/>
    <w:rsid w:val="00411613"/>
    <w:rsid w:val="004116A9"/>
    <w:rsid w:val="00411E95"/>
    <w:rsid w:val="00411F55"/>
    <w:rsid w:val="00411FA5"/>
    <w:rsid w:val="00411FF8"/>
    <w:rsid w:val="00412D31"/>
    <w:rsid w:val="00412D7F"/>
    <w:rsid w:val="00412E84"/>
    <w:rsid w:val="004133F3"/>
    <w:rsid w:val="004134C9"/>
    <w:rsid w:val="004137BB"/>
    <w:rsid w:val="00413D0E"/>
    <w:rsid w:val="00413F73"/>
    <w:rsid w:val="00414549"/>
    <w:rsid w:val="00414D5D"/>
    <w:rsid w:val="00414E39"/>
    <w:rsid w:val="00415214"/>
    <w:rsid w:val="00415683"/>
    <w:rsid w:val="00415BD7"/>
    <w:rsid w:val="004163F3"/>
    <w:rsid w:val="00416551"/>
    <w:rsid w:val="00416695"/>
    <w:rsid w:val="004166E3"/>
    <w:rsid w:val="004168A8"/>
    <w:rsid w:val="00416C14"/>
    <w:rsid w:val="00416E88"/>
    <w:rsid w:val="004170B0"/>
    <w:rsid w:val="00417422"/>
    <w:rsid w:val="0041784D"/>
    <w:rsid w:val="00417C4A"/>
    <w:rsid w:val="00417E05"/>
    <w:rsid w:val="00420470"/>
    <w:rsid w:val="00420568"/>
    <w:rsid w:val="00420BB2"/>
    <w:rsid w:val="004211BE"/>
    <w:rsid w:val="00422084"/>
    <w:rsid w:val="0042225C"/>
    <w:rsid w:val="00422476"/>
    <w:rsid w:val="0042261A"/>
    <w:rsid w:val="00422A89"/>
    <w:rsid w:val="00422F22"/>
    <w:rsid w:val="004232DB"/>
    <w:rsid w:val="00423F33"/>
    <w:rsid w:val="00424A52"/>
    <w:rsid w:val="004252F0"/>
    <w:rsid w:val="004254D8"/>
    <w:rsid w:val="00425557"/>
    <w:rsid w:val="004256A9"/>
    <w:rsid w:val="00425C4B"/>
    <w:rsid w:val="00425EA6"/>
    <w:rsid w:val="00426397"/>
    <w:rsid w:val="00426B1E"/>
    <w:rsid w:val="00426E5D"/>
    <w:rsid w:val="00427CE1"/>
    <w:rsid w:val="004303FC"/>
    <w:rsid w:val="004308B8"/>
    <w:rsid w:val="00430A69"/>
    <w:rsid w:val="00431148"/>
    <w:rsid w:val="004312CD"/>
    <w:rsid w:val="00431355"/>
    <w:rsid w:val="00431801"/>
    <w:rsid w:val="004319B7"/>
    <w:rsid w:val="00431D6C"/>
    <w:rsid w:val="00432222"/>
    <w:rsid w:val="004322F4"/>
    <w:rsid w:val="0043236C"/>
    <w:rsid w:val="0043251E"/>
    <w:rsid w:val="0043295C"/>
    <w:rsid w:val="00432A5F"/>
    <w:rsid w:val="00432BC4"/>
    <w:rsid w:val="00432CF5"/>
    <w:rsid w:val="00432D08"/>
    <w:rsid w:val="00432F25"/>
    <w:rsid w:val="00433695"/>
    <w:rsid w:val="00433CBD"/>
    <w:rsid w:val="0043416C"/>
    <w:rsid w:val="00434468"/>
    <w:rsid w:val="004347B7"/>
    <w:rsid w:val="004347DB"/>
    <w:rsid w:val="004357FF"/>
    <w:rsid w:val="00435D50"/>
    <w:rsid w:val="004360C8"/>
    <w:rsid w:val="004366B1"/>
    <w:rsid w:val="00437047"/>
    <w:rsid w:val="004373D5"/>
    <w:rsid w:val="00437467"/>
    <w:rsid w:val="004374B4"/>
    <w:rsid w:val="00437819"/>
    <w:rsid w:val="00437982"/>
    <w:rsid w:val="00437B90"/>
    <w:rsid w:val="00437EFB"/>
    <w:rsid w:val="004401DE"/>
    <w:rsid w:val="004407E9"/>
    <w:rsid w:val="00440C2D"/>
    <w:rsid w:val="004410D0"/>
    <w:rsid w:val="004412E6"/>
    <w:rsid w:val="0044162F"/>
    <w:rsid w:val="0044243E"/>
    <w:rsid w:val="00442A37"/>
    <w:rsid w:val="00442CA0"/>
    <w:rsid w:val="00442F88"/>
    <w:rsid w:val="0044317B"/>
    <w:rsid w:val="004435D9"/>
    <w:rsid w:val="00443DB5"/>
    <w:rsid w:val="004441D8"/>
    <w:rsid w:val="00444A1B"/>
    <w:rsid w:val="00444B6F"/>
    <w:rsid w:val="00444DD6"/>
    <w:rsid w:val="0044526F"/>
    <w:rsid w:val="0044613B"/>
    <w:rsid w:val="00446717"/>
    <w:rsid w:val="004468A0"/>
    <w:rsid w:val="00446991"/>
    <w:rsid w:val="00446B58"/>
    <w:rsid w:val="00446C2F"/>
    <w:rsid w:val="00446C8B"/>
    <w:rsid w:val="00446CA4"/>
    <w:rsid w:val="004470D7"/>
    <w:rsid w:val="00447131"/>
    <w:rsid w:val="004474C8"/>
    <w:rsid w:val="00447A8F"/>
    <w:rsid w:val="00447BE3"/>
    <w:rsid w:val="004501C5"/>
    <w:rsid w:val="004505DE"/>
    <w:rsid w:val="0045079C"/>
    <w:rsid w:val="00450A62"/>
    <w:rsid w:val="00450E1E"/>
    <w:rsid w:val="00450E9C"/>
    <w:rsid w:val="0045117A"/>
    <w:rsid w:val="00451C35"/>
    <w:rsid w:val="00451FAB"/>
    <w:rsid w:val="0045219E"/>
    <w:rsid w:val="00452346"/>
    <w:rsid w:val="00453369"/>
    <w:rsid w:val="004534A2"/>
    <w:rsid w:val="00453AAD"/>
    <w:rsid w:val="00453D88"/>
    <w:rsid w:val="00453EC6"/>
    <w:rsid w:val="0045401D"/>
    <w:rsid w:val="0045421B"/>
    <w:rsid w:val="0045456E"/>
    <w:rsid w:val="0045460B"/>
    <w:rsid w:val="00454730"/>
    <w:rsid w:val="0045477F"/>
    <w:rsid w:val="00454A26"/>
    <w:rsid w:val="00454A6E"/>
    <w:rsid w:val="00454FEF"/>
    <w:rsid w:val="0045526E"/>
    <w:rsid w:val="0045597D"/>
    <w:rsid w:val="0045598E"/>
    <w:rsid w:val="00455AFC"/>
    <w:rsid w:val="00455F75"/>
    <w:rsid w:val="0045606A"/>
    <w:rsid w:val="00456517"/>
    <w:rsid w:val="00456A43"/>
    <w:rsid w:val="004573E0"/>
    <w:rsid w:val="0045740D"/>
    <w:rsid w:val="00457720"/>
    <w:rsid w:val="00457A59"/>
    <w:rsid w:val="00457CD4"/>
    <w:rsid w:val="00457D6F"/>
    <w:rsid w:val="00457D93"/>
    <w:rsid w:val="00460842"/>
    <w:rsid w:val="00460AAD"/>
    <w:rsid w:val="00460C41"/>
    <w:rsid w:val="0046143B"/>
    <w:rsid w:val="0046159B"/>
    <w:rsid w:val="00461686"/>
    <w:rsid w:val="004618DD"/>
    <w:rsid w:val="00461CC5"/>
    <w:rsid w:val="00461FC9"/>
    <w:rsid w:val="0046250A"/>
    <w:rsid w:val="00462ED6"/>
    <w:rsid w:val="004630EE"/>
    <w:rsid w:val="00463261"/>
    <w:rsid w:val="004632D2"/>
    <w:rsid w:val="004637B3"/>
    <w:rsid w:val="00463A66"/>
    <w:rsid w:val="00463F30"/>
    <w:rsid w:val="0046405E"/>
    <w:rsid w:val="004640E4"/>
    <w:rsid w:val="00464A31"/>
    <w:rsid w:val="00464B01"/>
    <w:rsid w:val="00465218"/>
    <w:rsid w:val="004664F7"/>
    <w:rsid w:val="00467370"/>
    <w:rsid w:val="00467786"/>
    <w:rsid w:val="00470125"/>
    <w:rsid w:val="0047058E"/>
    <w:rsid w:val="0047127F"/>
    <w:rsid w:val="00471AE3"/>
    <w:rsid w:val="00472CC6"/>
    <w:rsid w:val="004731E3"/>
    <w:rsid w:val="004734C5"/>
    <w:rsid w:val="0047364D"/>
    <w:rsid w:val="00473913"/>
    <w:rsid w:val="00473BB4"/>
    <w:rsid w:val="00473D40"/>
    <w:rsid w:val="00474662"/>
    <w:rsid w:val="0047487A"/>
    <w:rsid w:val="004748A1"/>
    <w:rsid w:val="00474C15"/>
    <w:rsid w:val="00474C88"/>
    <w:rsid w:val="00474D2F"/>
    <w:rsid w:val="00474E1B"/>
    <w:rsid w:val="00474E3B"/>
    <w:rsid w:val="00475AAE"/>
    <w:rsid w:val="004766DE"/>
    <w:rsid w:val="00476E12"/>
    <w:rsid w:val="00476F18"/>
    <w:rsid w:val="00476FD8"/>
    <w:rsid w:val="004773A5"/>
    <w:rsid w:val="00477A19"/>
    <w:rsid w:val="00477AEF"/>
    <w:rsid w:val="00480202"/>
    <w:rsid w:val="0048079D"/>
    <w:rsid w:val="00480DD1"/>
    <w:rsid w:val="004813DE"/>
    <w:rsid w:val="0048146E"/>
    <w:rsid w:val="00481698"/>
    <w:rsid w:val="00482210"/>
    <w:rsid w:val="00482357"/>
    <w:rsid w:val="00482477"/>
    <w:rsid w:val="00482B80"/>
    <w:rsid w:val="004831A0"/>
    <w:rsid w:val="00483404"/>
    <w:rsid w:val="00483446"/>
    <w:rsid w:val="00483496"/>
    <w:rsid w:val="004835E8"/>
    <w:rsid w:val="00484394"/>
    <w:rsid w:val="00484606"/>
    <w:rsid w:val="004847ED"/>
    <w:rsid w:val="004849F0"/>
    <w:rsid w:val="00484BDB"/>
    <w:rsid w:val="00484C71"/>
    <w:rsid w:val="00484D75"/>
    <w:rsid w:val="0048544F"/>
    <w:rsid w:val="004857AC"/>
    <w:rsid w:val="00485A8D"/>
    <w:rsid w:val="00485A99"/>
    <w:rsid w:val="00485D1D"/>
    <w:rsid w:val="00486840"/>
    <w:rsid w:val="0048694C"/>
    <w:rsid w:val="00486955"/>
    <w:rsid w:val="00487541"/>
    <w:rsid w:val="0048786F"/>
    <w:rsid w:val="00487BA7"/>
    <w:rsid w:val="004901B5"/>
    <w:rsid w:val="00490941"/>
    <w:rsid w:val="00490C56"/>
    <w:rsid w:val="00490E72"/>
    <w:rsid w:val="00490F2D"/>
    <w:rsid w:val="0049118B"/>
    <w:rsid w:val="00491217"/>
    <w:rsid w:val="00491D95"/>
    <w:rsid w:val="0049290C"/>
    <w:rsid w:val="00492946"/>
    <w:rsid w:val="00492D7D"/>
    <w:rsid w:val="0049302C"/>
    <w:rsid w:val="0049385A"/>
    <w:rsid w:val="00493A01"/>
    <w:rsid w:val="00493AF9"/>
    <w:rsid w:val="00493DA9"/>
    <w:rsid w:val="0049419D"/>
    <w:rsid w:val="0049435C"/>
    <w:rsid w:val="00494742"/>
    <w:rsid w:val="00494792"/>
    <w:rsid w:val="00494ACC"/>
    <w:rsid w:val="00494E3E"/>
    <w:rsid w:val="004950CB"/>
    <w:rsid w:val="004951F6"/>
    <w:rsid w:val="00495656"/>
    <w:rsid w:val="0049645E"/>
    <w:rsid w:val="00496756"/>
    <w:rsid w:val="00496914"/>
    <w:rsid w:val="00496B7E"/>
    <w:rsid w:val="0049715B"/>
    <w:rsid w:val="00497B87"/>
    <w:rsid w:val="004A0009"/>
    <w:rsid w:val="004A0240"/>
    <w:rsid w:val="004A038A"/>
    <w:rsid w:val="004A04F4"/>
    <w:rsid w:val="004A05A6"/>
    <w:rsid w:val="004A065E"/>
    <w:rsid w:val="004A082D"/>
    <w:rsid w:val="004A097C"/>
    <w:rsid w:val="004A11F6"/>
    <w:rsid w:val="004A1515"/>
    <w:rsid w:val="004A1519"/>
    <w:rsid w:val="004A151A"/>
    <w:rsid w:val="004A1A29"/>
    <w:rsid w:val="004A1F39"/>
    <w:rsid w:val="004A1F5A"/>
    <w:rsid w:val="004A202B"/>
    <w:rsid w:val="004A29B7"/>
    <w:rsid w:val="004A31AF"/>
    <w:rsid w:val="004A31C6"/>
    <w:rsid w:val="004A3231"/>
    <w:rsid w:val="004A37DF"/>
    <w:rsid w:val="004A3B9D"/>
    <w:rsid w:val="004A3BE7"/>
    <w:rsid w:val="004A421F"/>
    <w:rsid w:val="004A4288"/>
    <w:rsid w:val="004A4694"/>
    <w:rsid w:val="004A49DC"/>
    <w:rsid w:val="004A49F8"/>
    <w:rsid w:val="004A4CE0"/>
    <w:rsid w:val="004A4F07"/>
    <w:rsid w:val="004A5151"/>
    <w:rsid w:val="004A53D7"/>
    <w:rsid w:val="004A5658"/>
    <w:rsid w:val="004A5763"/>
    <w:rsid w:val="004A59E1"/>
    <w:rsid w:val="004A5A35"/>
    <w:rsid w:val="004A62E9"/>
    <w:rsid w:val="004A68A1"/>
    <w:rsid w:val="004A691A"/>
    <w:rsid w:val="004A6C78"/>
    <w:rsid w:val="004A7808"/>
    <w:rsid w:val="004A7F22"/>
    <w:rsid w:val="004A7F2B"/>
    <w:rsid w:val="004A7FBC"/>
    <w:rsid w:val="004B0223"/>
    <w:rsid w:val="004B0307"/>
    <w:rsid w:val="004B03FE"/>
    <w:rsid w:val="004B0653"/>
    <w:rsid w:val="004B0BDD"/>
    <w:rsid w:val="004B104E"/>
    <w:rsid w:val="004B10CE"/>
    <w:rsid w:val="004B112B"/>
    <w:rsid w:val="004B1515"/>
    <w:rsid w:val="004B1739"/>
    <w:rsid w:val="004B17EE"/>
    <w:rsid w:val="004B1AAD"/>
    <w:rsid w:val="004B1AE3"/>
    <w:rsid w:val="004B1F1F"/>
    <w:rsid w:val="004B214B"/>
    <w:rsid w:val="004B222D"/>
    <w:rsid w:val="004B2899"/>
    <w:rsid w:val="004B337B"/>
    <w:rsid w:val="004B42C5"/>
    <w:rsid w:val="004B47A2"/>
    <w:rsid w:val="004B496C"/>
    <w:rsid w:val="004B4C21"/>
    <w:rsid w:val="004B4D60"/>
    <w:rsid w:val="004B4EE9"/>
    <w:rsid w:val="004B529B"/>
    <w:rsid w:val="004B57E6"/>
    <w:rsid w:val="004B58D6"/>
    <w:rsid w:val="004B5D4D"/>
    <w:rsid w:val="004B6002"/>
    <w:rsid w:val="004B60B0"/>
    <w:rsid w:val="004B63F7"/>
    <w:rsid w:val="004B6545"/>
    <w:rsid w:val="004B669B"/>
    <w:rsid w:val="004B6D79"/>
    <w:rsid w:val="004B6ED2"/>
    <w:rsid w:val="004B6F1C"/>
    <w:rsid w:val="004B7070"/>
    <w:rsid w:val="004B7360"/>
    <w:rsid w:val="004B7559"/>
    <w:rsid w:val="004B77B3"/>
    <w:rsid w:val="004B7B1F"/>
    <w:rsid w:val="004B7B71"/>
    <w:rsid w:val="004B7D6C"/>
    <w:rsid w:val="004B7EC8"/>
    <w:rsid w:val="004C000B"/>
    <w:rsid w:val="004C0A57"/>
    <w:rsid w:val="004C0AD9"/>
    <w:rsid w:val="004C0DE5"/>
    <w:rsid w:val="004C0FE4"/>
    <w:rsid w:val="004C1401"/>
    <w:rsid w:val="004C1929"/>
    <w:rsid w:val="004C1AA7"/>
    <w:rsid w:val="004C21DA"/>
    <w:rsid w:val="004C2316"/>
    <w:rsid w:val="004C2B68"/>
    <w:rsid w:val="004C2E5B"/>
    <w:rsid w:val="004C311B"/>
    <w:rsid w:val="004C3499"/>
    <w:rsid w:val="004C38C0"/>
    <w:rsid w:val="004C45D6"/>
    <w:rsid w:val="004C46F1"/>
    <w:rsid w:val="004C4A51"/>
    <w:rsid w:val="004C522C"/>
    <w:rsid w:val="004C55A5"/>
    <w:rsid w:val="004C55FC"/>
    <w:rsid w:val="004C5880"/>
    <w:rsid w:val="004C5F9A"/>
    <w:rsid w:val="004C6476"/>
    <w:rsid w:val="004C6498"/>
    <w:rsid w:val="004C6695"/>
    <w:rsid w:val="004C7942"/>
    <w:rsid w:val="004C7A08"/>
    <w:rsid w:val="004C7C5F"/>
    <w:rsid w:val="004C7E23"/>
    <w:rsid w:val="004D0B18"/>
    <w:rsid w:val="004D14A0"/>
    <w:rsid w:val="004D16C9"/>
    <w:rsid w:val="004D173B"/>
    <w:rsid w:val="004D1CA0"/>
    <w:rsid w:val="004D1E89"/>
    <w:rsid w:val="004D1FC7"/>
    <w:rsid w:val="004D2544"/>
    <w:rsid w:val="004D2879"/>
    <w:rsid w:val="004D2A01"/>
    <w:rsid w:val="004D2CF2"/>
    <w:rsid w:val="004D2E94"/>
    <w:rsid w:val="004D330D"/>
    <w:rsid w:val="004D34C9"/>
    <w:rsid w:val="004D3708"/>
    <w:rsid w:val="004D3C7D"/>
    <w:rsid w:val="004D4024"/>
    <w:rsid w:val="004D42D3"/>
    <w:rsid w:val="004D4573"/>
    <w:rsid w:val="004D4968"/>
    <w:rsid w:val="004D4F11"/>
    <w:rsid w:val="004D54AB"/>
    <w:rsid w:val="004D58E6"/>
    <w:rsid w:val="004D5A1C"/>
    <w:rsid w:val="004D6679"/>
    <w:rsid w:val="004D6C64"/>
    <w:rsid w:val="004D6CC7"/>
    <w:rsid w:val="004D7723"/>
    <w:rsid w:val="004D7A9A"/>
    <w:rsid w:val="004D7D77"/>
    <w:rsid w:val="004E1238"/>
    <w:rsid w:val="004E164E"/>
    <w:rsid w:val="004E1B0F"/>
    <w:rsid w:val="004E2241"/>
    <w:rsid w:val="004E25A1"/>
    <w:rsid w:val="004E26B9"/>
    <w:rsid w:val="004E2BBC"/>
    <w:rsid w:val="004E2BFD"/>
    <w:rsid w:val="004E3225"/>
    <w:rsid w:val="004E3530"/>
    <w:rsid w:val="004E3F55"/>
    <w:rsid w:val="004E469A"/>
    <w:rsid w:val="004E477B"/>
    <w:rsid w:val="004E48DC"/>
    <w:rsid w:val="004E4F12"/>
    <w:rsid w:val="004E4F5D"/>
    <w:rsid w:val="004E51DB"/>
    <w:rsid w:val="004E5372"/>
    <w:rsid w:val="004E5537"/>
    <w:rsid w:val="004E56BE"/>
    <w:rsid w:val="004E5968"/>
    <w:rsid w:val="004E5DA2"/>
    <w:rsid w:val="004E6D97"/>
    <w:rsid w:val="004E6E5E"/>
    <w:rsid w:val="004E7004"/>
    <w:rsid w:val="004E720E"/>
    <w:rsid w:val="004E7905"/>
    <w:rsid w:val="004F03F3"/>
    <w:rsid w:val="004F056D"/>
    <w:rsid w:val="004F0B03"/>
    <w:rsid w:val="004F0DE5"/>
    <w:rsid w:val="004F100C"/>
    <w:rsid w:val="004F1A50"/>
    <w:rsid w:val="004F1FCA"/>
    <w:rsid w:val="004F2340"/>
    <w:rsid w:val="004F26F8"/>
    <w:rsid w:val="004F275D"/>
    <w:rsid w:val="004F2D8E"/>
    <w:rsid w:val="004F396F"/>
    <w:rsid w:val="004F3B16"/>
    <w:rsid w:val="004F3FE0"/>
    <w:rsid w:val="004F4016"/>
    <w:rsid w:val="004F405C"/>
    <w:rsid w:val="004F4530"/>
    <w:rsid w:val="004F46D5"/>
    <w:rsid w:val="004F561C"/>
    <w:rsid w:val="004F5ADB"/>
    <w:rsid w:val="004F5B10"/>
    <w:rsid w:val="004F5CD0"/>
    <w:rsid w:val="004F5FD6"/>
    <w:rsid w:val="004F5FEE"/>
    <w:rsid w:val="004F611B"/>
    <w:rsid w:val="004F6218"/>
    <w:rsid w:val="004F67F9"/>
    <w:rsid w:val="004F6D0E"/>
    <w:rsid w:val="004F6FCF"/>
    <w:rsid w:val="004F7116"/>
    <w:rsid w:val="004F7118"/>
    <w:rsid w:val="004F79B8"/>
    <w:rsid w:val="004F7B04"/>
    <w:rsid w:val="004F7B0C"/>
    <w:rsid w:val="004F7B8C"/>
    <w:rsid w:val="004F7BE7"/>
    <w:rsid w:val="005004F0"/>
    <w:rsid w:val="005005C1"/>
    <w:rsid w:val="00500857"/>
    <w:rsid w:val="005008A8"/>
    <w:rsid w:val="00500DCD"/>
    <w:rsid w:val="0050141A"/>
    <w:rsid w:val="00501613"/>
    <w:rsid w:val="00501B90"/>
    <w:rsid w:val="00501BFB"/>
    <w:rsid w:val="00501FA8"/>
    <w:rsid w:val="00502225"/>
    <w:rsid w:val="00502631"/>
    <w:rsid w:val="00502865"/>
    <w:rsid w:val="00502E65"/>
    <w:rsid w:val="0050350C"/>
    <w:rsid w:val="005036E5"/>
    <w:rsid w:val="0050371D"/>
    <w:rsid w:val="00503853"/>
    <w:rsid w:val="0050389D"/>
    <w:rsid w:val="005038B8"/>
    <w:rsid w:val="00503F40"/>
    <w:rsid w:val="00504464"/>
    <w:rsid w:val="00504474"/>
    <w:rsid w:val="00504495"/>
    <w:rsid w:val="0050493E"/>
    <w:rsid w:val="0050512A"/>
    <w:rsid w:val="0050534E"/>
    <w:rsid w:val="0050577B"/>
    <w:rsid w:val="0050587C"/>
    <w:rsid w:val="00505B49"/>
    <w:rsid w:val="00505D1C"/>
    <w:rsid w:val="00506620"/>
    <w:rsid w:val="00506681"/>
    <w:rsid w:val="00506D93"/>
    <w:rsid w:val="00507377"/>
    <w:rsid w:val="0050763D"/>
    <w:rsid w:val="005076DF"/>
    <w:rsid w:val="00507CF6"/>
    <w:rsid w:val="00510042"/>
    <w:rsid w:val="0051095A"/>
    <w:rsid w:val="00510C57"/>
    <w:rsid w:val="005114B6"/>
    <w:rsid w:val="00511560"/>
    <w:rsid w:val="005118AD"/>
    <w:rsid w:val="00511931"/>
    <w:rsid w:val="00511CB9"/>
    <w:rsid w:val="00511D45"/>
    <w:rsid w:val="00511DA6"/>
    <w:rsid w:val="00511E4B"/>
    <w:rsid w:val="00512120"/>
    <w:rsid w:val="0051232A"/>
    <w:rsid w:val="00512354"/>
    <w:rsid w:val="00512546"/>
    <w:rsid w:val="00512C0A"/>
    <w:rsid w:val="005130DC"/>
    <w:rsid w:val="005135C0"/>
    <w:rsid w:val="00513C07"/>
    <w:rsid w:val="00513D2C"/>
    <w:rsid w:val="00513D8E"/>
    <w:rsid w:val="0051401E"/>
    <w:rsid w:val="005140DA"/>
    <w:rsid w:val="0051425D"/>
    <w:rsid w:val="00514287"/>
    <w:rsid w:val="0051475D"/>
    <w:rsid w:val="005148AB"/>
    <w:rsid w:val="005153FD"/>
    <w:rsid w:val="005155EB"/>
    <w:rsid w:val="005156AC"/>
    <w:rsid w:val="005156F3"/>
    <w:rsid w:val="005158BE"/>
    <w:rsid w:val="00516E51"/>
    <w:rsid w:val="00517293"/>
    <w:rsid w:val="00517383"/>
    <w:rsid w:val="00517457"/>
    <w:rsid w:val="0051746F"/>
    <w:rsid w:val="00517945"/>
    <w:rsid w:val="00517B06"/>
    <w:rsid w:val="00517B0D"/>
    <w:rsid w:val="00517F9F"/>
    <w:rsid w:val="00520635"/>
    <w:rsid w:val="005209E2"/>
    <w:rsid w:val="00520A72"/>
    <w:rsid w:val="00520C75"/>
    <w:rsid w:val="00520CED"/>
    <w:rsid w:val="005213D9"/>
    <w:rsid w:val="005215DD"/>
    <w:rsid w:val="005218B1"/>
    <w:rsid w:val="00521BFB"/>
    <w:rsid w:val="00521C56"/>
    <w:rsid w:val="00522359"/>
    <w:rsid w:val="005225DD"/>
    <w:rsid w:val="00522838"/>
    <w:rsid w:val="00522B40"/>
    <w:rsid w:val="00522BB5"/>
    <w:rsid w:val="00522E8F"/>
    <w:rsid w:val="00522F2B"/>
    <w:rsid w:val="00523180"/>
    <w:rsid w:val="00523703"/>
    <w:rsid w:val="00523746"/>
    <w:rsid w:val="005251D4"/>
    <w:rsid w:val="005253EF"/>
    <w:rsid w:val="00525739"/>
    <w:rsid w:val="00525C0E"/>
    <w:rsid w:val="00525DC1"/>
    <w:rsid w:val="00526296"/>
    <w:rsid w:val="0052633B"/>
    <w:rsid w:val="00526647"/>
    <w:rsid w:val="0052678D"/>
    <w:rsid w:val="00527287"/>
    <w:rsid w:val="00527BF7"/>
    <w:rsid w:val="00527D02"/>
    <w:rsid w:val="00527D3E"/>
    <w:rsid w:val="00527F3D"/>
    <w:rsid w:val="00530128"/>
    <w:rsid w:val="00530200"/>
    <w:rsid w:val="00530237"/>
    <w:rsid w:val="00530609"/>
    <w:rsid w:val="005327D2"/>
    <w:rsid w:val="00532B7E"/>
    <w:rsid w:val="00532E58"/>
    <w:rsid w:val="0053322F"/>
    <w:rsid w:val="00533475"/>
    <w:rsid w:val="00533539"/>
    <w:rsid w:val="005336AC"/>
    <w:rsid w:val="00533701"/>
    <w:rsid w:val="005338C5"/>
    <w:rsid w:val="005339CD"/>
    <w:rsid w:val="00534457"/>
    <w:rsid w:val="00534A11"/>
    <w:rsid w:val="005354F3"/>
    <w:rsid w:val="0053594E"/>
    <w:rsid w:val="00535ADE"/>
    <w:rsid w:val="00535FD5"/>
    <w:rsid w:val="0053637D"/>
    <w:rsid w:val="0053665C"/>
    <w:rsid w:val="00536B1E"/>
    <w:rsid w:val="005372C1"/>
    <w:rsid w:val="00537493"/>
    <w:rsid w:val="0053761F"/>
    <w:rsid w:val="005377F0"/>
    <w:rsid w:val="00537C29"/>
    <w:rsid w:val="00537D6D"/>
    <w:rsid w:val="00540471"/>
    <w:rsid w:val="00540810"/>
    <w:rsid w:val="00540AE1"/>
    <w:rsid w:val="00540F85"/>
    <w:rsid w:val="005410D8"/>
    <w:rsid w:val="005413B8"/>
    <w:rsid w:val="0054187B"/>
    <w:rsid w:val="00541A5D"/>
    <w:rsid w:val="00541ACE"/>
    <w:rsid w:val="00541B2E"/>
    <w:rsid w:val="00541F87"/>
    <w:rsid w:val="00541F89"/>
    <w:rsid w:val="00542378"/>
    <w:rsid w:val="005423AB"/>
    <w:rsid w:val="005423D8"/>
    <w:rsid w:val="00542B76"/>
    <w:rsid w:val="00542DD4"/>
    <w:rsid w:val="00542E27"/>
    <w:rsid w:val="00542FE6"/>
    <w:rsid w:val="005434F2"/>
    <w:rsid w:val="0054375A"/>
    <w:rsid w:val="00543ADB"/>
    <w:rsid w:val="00543B62"/>
    <w:rsid w:val="00543EC7"/>
    <w:rsid w:val="005451BA"/>
    <w:rsid w:val="0054596A"/>
    <w:rsid w:val="00545F85"/>
    <w:rsid w:val="005461F0"/>
    <w:rsid w:val="0054640A"/>
    <w:rsid w:val="00546834"/>
    <w:rsid w:val="00546EB1"/>
    <w:rsid w:val="00546FC9"/>
    <w:rsid w:val="00547E31"/>
    <w:rsid w:val="00547F3A"/>
    <w:rsid w:val="00550836"/>
    <w:rsid w:val="005508D2"/>
    <w:rsid w:val="00550FE1"/>
    <w:rsid w:val="005513E2"/>
    <w:rsid w:val="005516BF"/>
    <w:rsid w:val="005516F3"/>
    <w:rsid w:val="00551A0F"/>
    <w:rsid w:val="0055226A"/>
    <w:rsid w:val="00552667"/>
    <w:rsid w:val="005529E8"/>
    <w:rsid w:val="00552BAD"/>
    <w:rsid w:val="005532CE"/>
    <w:rsid w:val="00553B46"/>
    <w:rsid w:val="00553BF6"/>
    <w:rsid w:val="0055477C"/>
    <w:rsid w:val="00554D2D"/>
    <w:rsid w:val="00554D65"/>
    <w:rsid w:val="00555182"/>
    <w:rsid w:val="00555CF9"/>
    <w:rsid w:val="005564B4"/>
    <w:rsid w:val="005567D9"/>
    <w:rsid w:val="005568A0"/>
    <w:rsid w:val="00556951"/>
    <w:rsid w:val="00556ABA"/>
    <w:rsid w:val="00556BF7"/>
    <w:rsid w:val="00556C29"/>
    <w:rsid w:val="00556C5C"/>
    <w:rsid w:val="00556D55"/>
    <w:rsid w:val="00556D9B"/>
    <w:rsid w:val="00556FE2"/>
    <w:rsid w:val="00557352"/>
    <w:rsid w:val="00557563"/>
    <w:rsid w:val="005577A1"/>
    <w:rsid w:val="00557BAE"/>
    <w:rsid w:val="00557E2B"/>
    <w:rsid w:val="0056006C"/>
    <w:rsid w:val="005600B5"/>
    <w:rsid w:val="005604E2"/>
    <w:rsid w:val="005613F6"/>
    <w:rsid w:val="005617E5"/>
    <w:rsid w:val="00561F21"/>
    <w:rsid w:val="00561FD3"/>
    <w:rsid w:val="00562364"/>
    <w:rsid w:val="00562659"/>
    <w:rsid w:val="00563652"/>
    <w:rsid w:val="00563758"/>
    <w:rsid w:val="00563768"/>
    <w:rsid w:val="005637C6"/>
    <w:rsid w:val="00563871"/>
    <w:rsid w:val="00563A2C"/>
    <w:rsid w:val="00563E39"/>
    <w:rsid w:val="005640B6"/>
    <w:rsid w:val="005641A1"/>
    <w:rsid w:val="005646AC"/>
    <w:rsid w:val="00564909"/>
    <w:rsid w:val="00564A61"/>
    <w:rsid w:val="00564E2C"/>
    <w:rsid w:val="0056524C"/>
    <w:rsid w:val="00565638"/>
    <w:rsid w:val="00565729"/>
    <w:rsid w:val="00565AB1"/>
    <w:rsid w:val="00565BEE"/>
    <w:rsid w:val="00565EF0"/>
    <w:rsid w:val="00565F79"/>
    <w:rsid w:val="00566626"/>
    <w:rsid w:val="0056697A"/>
    <w:rsid w:val="00566F5E"/>
    <w:rsid w:val="0056712F"/>
    <w:rsid w:val="00570052"/>
    <w:rsid w:val="005700BE"/>
    <w:rsid w:val="005700FF"/>
    <w:rsid w:val="00570122"/>
    <w:rsid w:val="0057033E"/>
    <w:rsid w:val="0057064B"/>
    <w:rsid w:val="00570E02"/>
    <w:rsid w:val="00571354"/>
    <w:rsid w:val="00571520"/>
    <w:rsid w:val="0057245D"/>
    <w:rsid w:val="00572694"/>
    <w:rsid w:val="005726FE"/>
    <w:rsid w:val="00573234"/>
    <w:rsid w:val="005732D0"/>
    <w:rsid w:val="0057362D"/>
    <w:rsid w:val="00573B09"/>
    <w:rsid w:val="005741B7"/>
    <w:rsid w:val="00574A1F"/>
    <w:rsid w:val="00574A2F"/>
    <w:rsid w:val="00574B9C"/>
    <w:rsid w:val="00575201"/>
    <w:rsid w:val="005759BB"/>
    <w:rsid w:val="00575A1B"/>
    <w:rsid w:val="00576136"/>
    <w:rsid w:val="005761D6"/>
    <w:rsid w:val="00576262"/>
    <w:rsid w:val="005762A6"/>
    <w:rsid w:val="005762E1"/>
    <w:rsid w:val="005763FD"/>
    <w:rsid w:val="00577149"/>
    <w:rsid w:val="005775E3"/>
    <w:rsid w:val="00577758"/>
    <w:rsid w:val="00577818"/>
    <w:rsid w:val="00577A9F"/>
    <w:rsid w:val="00577B79"/>
    <w:rsid w:val="00577BA9"/>
    <w:rsid w:val="0058011D"/>
    <w:rsid w:val="0058026A"/>
    <w:rsid w:val="005802C6"/>
    <w:rsid w:val="00581209"/>
    <w:rsid w:val="00581473"/>
    <w:rsid w:val="00581799"/>
    <w:rsid w:val="00581A8D"/>
    <w:rsid w:val="00581C25"/>
    <w:rsid w:val="00581EF7"/>
    <w:rsid w:val="005822A9"/>
    <w:rsid w:val="005823DB"/>
    <w:rsid w:val="0058248A"/>
    <w:rsid w:val="00582503"/>
    <w:rsid w:val="0058296D"/>
    <w:rsid w:val="00582C51"/>
    <w:rsid w:val="0058341B"/>
    <w:rsid w:val="00583532"/>
    <w:rsid w:val="00583705"/>
    <w:rsid w:val="00583E55"/>
    <w:rsid w:val="00584568"/>
    <w:rsid w:val="00584AC8"/>
    <w:rsid w:val="00584CAC"/>
    <w:rsid w:val="005852F1"/>
    <w:rsid w:val="0058536E"/>
    <w:rsid w:val="005866F2"/>
    <w:rsid w:val="0058677E"/>
    <w:rsid w:val="005869B6"/>
    <w:rsid w:val="00586CE4"/>
    <w:rsid w:val="00586FDD"/>
    <w:rsid w:val="00587425"/>
    <w:rsid w:val="005876C0"/>
    <w:rsid w:val="00587C17"/>
    <w:rsid w:val="00590286"/>
    <w:rsid w:val="00590438"/>
    <w:rsid w:val="00590EDC"/>
    <w:rsid w:val="00590FF9"/>
    <w:rsid w:val="005912DB"/>
    <w:rsid w:val="0059166C"/>
    <w:rsid w:val="005916B8"/>
    <w:rsid w:val="005916DD"/>
    <w:rsid w:val="00591AD4"/>
    <w:rsid w:val="00591CF6"/>
    <w:rsid w:val="00591E77"/>
    <w:rsid w:val="00592214"/>
    <w:rsid w:val="00592393"/>
    <w:rsid w:val="00592D87"/>
    <w:rsid w:val="00592ED9"/>
    <w:rsid w:val="005934FA"/>
    <w:rsid w:val="00593A40"/>
    <w:rsid w:val="00593A8F"/>
    <w:rsid w:val="00593E3E"/>
    <w:rsid w:val="005943EA"/>
    <w:rsid w:val="00594629"/>
    <w:rsid w:val="00594866"/>
    <w:rsid w:val="005952A7"/>
    <w:rsid w:val="005957E6"/>
    <w:rsid w:val="00595A51"/>
    <w:rsid w:val="005966F5"/>
    <w:rsid w:val="005971CF"/>
    <w:rsid w:val="00597A7E"/>
    <w:rsid w:val="00597D27"/>
    <w:rsid w:val="005A0127"/>
    <w:rsid w:val="005A0198"/>
    <w:rsid w:val="005A031E"/>
    <w:rsid w:val="005A0409"/>
    <w:rsid w:val="005A0502"/>
    <w:rsid w:val="005A0511"/>
    <w:rsid w:val="005A07C6"/>
    <w:rsid w:val="005A1599"/>
    <w:rsid w:val="005A15D1"/>
    <w:rsid w:val="005A1794"/>
    <w:rsid w:val="005A1B75"/>
    <w:rsid w:val="005A1F89"/>
    <w:rsid w:val="005A28AC"/>
    <w:rsid w:val="005A2D89"/>
    <w:rsid w:val="005A2DC7"/>
    <w:rsid w:val="005A3028"/>
    <w:rsid w:val="005A341A"/>
    <w:rsid w:val="005A3932"/>
    <w:rsid w:val="005A395D"/>
    <w:rsid w:val="005A3D65"/>
    <w:rsid w:val="005A3F4E"/>
    <w:rsid w:val="005A41B9"/>
    <w:rsid w:val="005A472B"/>
    <w:rsid w:val="005A476C"/>
    <w:rsid w:val="005A49E2"/>
    <w:rsid w:val="005A4A26"/>
    <w:rsid w:val="005A50D6"/>
    <w:rsid w:val="005A555A"/>
    <w:rsid w:val="005A5A71"/>
    <w:rsid w:val="005A5DEC"/>
    <w:rsid w:val="005A615F"/>
    <w:rsid w:val="005A65B1"/>
    <w:rsid w:val="005A673D"/>
    <w:rsid w:val="005A6E42"/>
    <w:rsid w:val="005A71EC"/>
    <w:rsid w:val="005A762E"/>
    <w:rsid w:val="005A7944"/>
    <w:rsid w:val="005A7AFF"/>
    <w:rsid w:val="005A7B2D"/>
    <w:rsid w:val="005B0419"/>
    <w:rsid w:val="005B0792"/>
    <w:rsid w:val="005B0E8A"/>
    <w:rsid w:val="005B0EE0"/>
    <w:rsid w:val="005B0F52"/>
    <w:rsid w:val="005B109D"/>
    <w:rsid w:val="005B1D8B"/>
    <w:rsid w:val="005B20B2"/>
    <w:rsid w:val="005B21BE"/>
    <w:rsid w:val="005B22D9"/>
    <w:rsid w:val="005B298C"/>
    <w:rsid w:val="005B2A1D"/>
    <w:rsid w:val="005B2D17"/>
    <w:rsid w:val="005B2D61"/>
    <w:rsid w:val="005B3105"/>
    <w:rsid w:val="005B3172"/>
    <w:rsid w:val="005B34CB"/>
    <w:rsid w:val="005B38C1"/>
    <w:rsid w:val="005B4912"/>
    <w:rsid w:val="005B4E25"/>
    <w:rsid w:val="005B4E55"/>
    <w:rsid w:val="005B5909"/>
    <w:rsid w:val="005B5E4A"/>
    <w:rsid w:val="005B5FC7"/>
    <w:rsid w:val="005B6512"/>
    <w:rsid w:val="005B69E1"/>
    <w:rsid w:val="005B7675"/>
    <w:rsid w:val="005B7730"/>
    <w:rsid w:val="005C013B"/>
    <w:rsid w:val="005C039B"/>
    <w:rsid w:val="005C04CB"/>
    <w:rsid w:val="005C050F"/>
    <w:rsid w:val="005C1B83"/>
    <w:rsid w:val="005C1F64"/>
    <w:rsid w:val="005C1FB2"/>
    <w:rsid w:val="005C221C"/>
    <w:rsid w:val="005C2407"/>
    <w:rsid w:val="005C2C72"/>
    <w:rsid w:val="005C34A7"/>
    <w:rsid w:val="005C3941"/>
    <w:rsid w:val="005C3EE7"/>
    <w:rsid w:val="005C425B"/>
    <w:rsid w:val="005C42D8"/>
    <w:rsid w:val="005C4934"/>
    <w:rsid w:val="005C4F46"/>
    <w:rsid w:val="005C5384"/>
    <w:rsid w:val="005C5AF8"/>
    <w:rsid w:val="005C6298"/>
    <w:rsid w:val="005C6635"/>
    <w:rsid w:val="005C68E3"/>
    <w:rsid w:val="005C6B78"/>
    <w:rsid w:val="005C724E"/>
    <w:rsid w:val="005C7717"/>
    <w:rsid w:val="005C778B"/>
    <w:rsid w:val="005C7B96"/>
    <w:rsid w:val="005D000C"/>
    <w:rsid w:val="005D02D8"/>
    <w:rsid w:val="005D0B1B"/>
    <w:rsid w:val="005D0C3B"/>
    <w:rsid w:val="005D1224"/>
    <w:rsid w:val="005D172D"/>
    <w:rsid w:val="005D18E1"/>
    <w:rsid w:val="005D1B22"/>
    <w:rsid w:val="005D22C7"/>
    <w:rsid w:val="005D277F"/>
    <w:rsid w:val="005D2A5F"/>
    <w:rsid w:val="005D2F8D"/>
    <w:rsid w:val="005D3282"/>
    <w:rsid w:val="005D3696"/>
    <w:rsid w:val="005D37A3"/>
    <w:rsid w:val="005D37A9"/>
    <w:rsid w:val="005D3EEF"/>
    <w:rsid w:val="005D42C4"/>
    <w:rsid w:val="005D48CB"/>
    <w:rsid w:val="005D50A5"/>
    <w:rsid w:val="005D5192"/>
    <w:rsid w:val="005D56F8"/>
    <w:rsid w:val="005D57B7"/>
    <w:rsid w:val="005D5825"/>
    <w:rsid w:val="005D58C5"/>
    <w:rsid w:val="005D5977"/>
    <w:rsid w:val="005D61C9"/>
    <w:rsid w:val="005D6508"/>
    <w:rsid w:val="005D6885"/>
    <w:rsid w:val="005D6995"/>
    <w:rsid w:val="005D74D1"/>
    <w:rsid w:val="005D784D"/>
    <w:rsid w:val="005E00D7"/>
    <w:rsid w:val="005E02E6"/>
    <w:rsid w:val="005E0305"/>
    <w:rsid w:val="005E04C0"/>
    <w:rsid w:val="005E0E82"/>
    <w:rsid w:val="005E0EAA"/>
    <w:rsid w:val="005E0F18"/>
    <w:rsid w:val="005E1043"/>
    <w:rsid w:val="005E11D0"/>
    <w:rsid w:val="005E14A1"/>
    <w:rsid w:val="005E2153"/>
    <w:rsid w:val="005E215B"/>
    <w:rsid w:val="005E24A8"/>
    <w:rsid w:val="005E258B"/>
    <w:rsid w:val="005E29FB"/>
    <w:rsid w:val="005E31C4"/>
    <w:rsid w:val="005E331C"/>
    <w:rsid w:val="005E33B2"/>
    <w:rsid w:val="005E3566"/>
    <w:rsid w:val="005E41DF"/>
    <w:rsid w:val="005E4BE1"/>
    <w:rsid w:val="005E4CD7"/>
    <w:rsid w:val="005E4F9C"/>
    <w:rsid w:val="005E5021"/>
    <w:rsid w:val="005E5BC3"/>
    <w:rsid w:val="005E6439"/>
    <w:rsid w:val="005E64D8"/>
    <w:rsid w:val="005E6890"/>
    <w:rsid w:val="005E71AC"/>
    <w:rsid w:val="005E7683"/>
    <w:rsid w:val="005E76FE"/>
    <w:rsid w:val="005E770F"/>
    <w:rsid w:val="005E77E1"/>
    <w:rsid w:val="005E7C07"/>
    <w:rsid w:val="005F00F0"/>
    <w:rsid w:val="005F017A"/>
    <w:rsid w:val="005F0229"/>
    <w:rsid w:val="005F08C9"/>
    <w:rsid w:val="005F14BC"/>
    <w:rsid w:val="005F189F"/>
    <w:rsid w:val="005F1F9E"/>
    <w:rsid w:val="005F23E9"/>
    <w:rsid w:val="005F2644"/>
    <w:rsid w:val="005F27A9"/>
    <w:rsid w:val="005F292D"/>
    <w:rsid w:val="005F2CF5"/>
    <w:rsid w:val="005F31B5"/>
    <w:rsid w:val="005F327E"/>
    <w:rsid w:val="005F3412"/>
    <w:rsid w:val="005F38C0"/>
    <w:rsid w:val="005F3E09"/>
    <w:rsid w:val="005F434A"/>
    <w:rsid w:val="005F4F4B"/>
    <w:rsid w:val="005F51CB"/>
    <w:rsid w:val="005F528F"/>
    <w:rsid w:val="005F54E6"/>
    <w:rsid w:val="005F5AAE"/>
    <w:rsid w:val="005F5D02"/>
    <w:rsid w:val="005F67C0"/>
    <w:rsid w:val="005F6869"/>
    <w:rsid w:val="005F6C59"/>
    <w:rsid w:val="005F7694"/>
    <w:rsid w:val="005F76BD"/>
    <w:rsid w:val="005F774D"/>
    <w:rsid w:val="005F7AE9"/>
    <w:rsid w:val="006000B8"/>
    <w:rsid w:val="0060044C"/>
    <w:rsid w:val="006005F0"/>
    <w:rsid w:val="00601492"/>
    <w:rsid w:val="00601659"/>
    <w:rsid w:val="00601FED"/>
    <w:rsid w:val="00602408"/>
    <w:rsid w:val="00602A25"/>
    <w:rsid w:val="00602B12"/>
    <w:rsid w:val="00602B4C"/>
    <w:rsid w:val="00602DEB"/>
    <w:rsid w:val="00602F1A"/>
    <w:rsid w:val="00602F97"/>
    <w:rsid w:val="006031C0"/>
    <w:rsid w:val="00603303"/>
    <w:rsid w:val="0060345D"/>
    <w:rsid w:val="006034CD"/>
    <w:rsid w:val="00603A25"/>
    <w:rsid w:val="00603F37"/>
    <w:rsid w:val="00604AFA"/>
    <w:rsid w:val="00604C62"/>
    <w:rsid w:val="00604E13"/>
    <w:rsid w:val="00605016"/>
    <w:rsid w:val="0060536B"/>
    <w:rsid w:val="00605A19"/>
    <w:rsid w:val="00605BB9"/>
    <w:rsid w:val="00605C1C"/>
    <w:rsid w:val="006060F8"/>
    <w:rsid w:val="00606651"/>
    <w:rsid w:val="006068A1"/>
    <w:rsid w:val="0060690E"/>
    <w:rsid w:val="00606D33"/>
    <w:rsid w:val="00607805"/>
    <w:rsid w:val="0060790F"/>
    <w:rsid w:val="006106B8"/>
    <w:rsid w:val="00610B04"/>
    <w:rsid w:val="00610CC9"/>
    <w:rsid w:val="00610CEC"/>
    <w:rsid w:val="00611029"/>
    <w:rsid w:val="006113A6"/>
    <w:rsid w:val="006116F5"/>
    <w:rsid w:val="0061197C"/>
    <w:rsid w:val="00611A34"/>
    <w:rsid w:val="00611A60"/>
    <w:rsid w:val="00611F49"/>
    <w:rsid w:val="006125DF"/>
    <w:rsid w:val="0061265F"/>
    <w:rsid w:val="0061267A"/>
    <w:rsid w:val="0061271E"/>
    <w:rsid w:val="0061277D"/>
    <w:rsid w:val="006127EA"/>
    <w:rsid w:val="006128DA"/>
    <w:rsid w:val="00612A22"/>
    <w:rsid w:val="0061377A"/>
    <w:rsid w:val="00613AE9"/>
    <w:rsid w:val="006140A6"/>
    <w:rsid w:val="00614701"/>
    <w:rsid w:val="00614AAA"/>
    <w:rsid w:val="00614E06"/>
    <w:rsid w:val="00614F38"/>
    <w:rsid w:val="006151A2"/>
    <w:rsid w:val="0061530D"/>
    <w:rsid w:val="0061544F"/>
    <w:rsid w:val="0061562C"/>
    <w:rsid w:val="006157B3"/>
    <w:rsid w:val="00616399"/>
    <w:rsid w:val="00616709"/>
    <w:rsid w:val="006167B8"/>
    <w:rsid w:val="006167BE"/>
    <w:rsid w:val="006174FA"/>
    <w:rsid w:val="006178E3"/>
    <w:rsid w:val="00617A50"/>
    <w:rsid w:val="00617C63"/>
    <w:rsid w:val="00617CBB"/>
    <w:rsid w:val="00620372"/>
    <w:rsid w:val="00620483"/>
    <w:rsid w:val="006209B0"/>
    <w:rsid w:val="00620EF7"/>
    <w:rsid w:val="006211AD"/>
    <w:rsid w:val="00622330"/>
    <w:rsid w:val="00622656"/>
    <w:rsid w:val="0062281C"/>
    <w:rsid w:val="006229D4"/>
    <w:rsid w:val="006229D9"/>
    <w:rsid w:val="006229E4"/>
    <w:rsid w:val="00623813"/>
    <w:rsid w:val="00623E3E"/>
    <w:rsid w:val="00623F28"/>
    <w:rsid w:val="006241B5"/>
    <w:rsid w:val="00624239"/>
    <w:rsid w:val="0062424E"/>
    <w:rsid w:val="006242CD"/>
    <w:rsid w:val="006243CF"/>
    <w:rsid w:val="006245B6"/>
    <w:rsid w:val="00624768"/>
    <w:rsid w:val="0062484A"/>
    <w:rsid w:val="00624D28"/>
    <w:rsid w:val="00624D62"/>
    <w:rsid w:val="00624DB7"/>
    <w:rsid w:val="00625391"/>
    <w:rsid w:val="006257D9"/>
    <w:rsid w:val="00625918"/>
    <w:rsid w:val="00625A52"/>
    <w:rsid w:val="00625DE4"/>
    <w:rsid w:val="00626002"/>
    <w:rsid w:val="0062607C"/>
    <w:rsid w:val="00626787"/>
    <w:rsid w:val="006269D9"/>
    <w:rsid w:val="00627157"/>
    <w:rsid w:val="0062743E"/>
    <w:rsid w:val="0062778B"/>
    <w:rsid w:val="00627A96"/>
    <w:rsid w:val="0063087D"/>
    <w:rsid w:val="006309EA"/>
    <w:rsid w:val="00630A06"/>
    <w:rsid w:val="00631562"/>
    <w:rsid w:val="006315AB"/>
    <w:rsid w:val="00631B80"/>
    <w:rsid w:val="00631C26"/>
    <w:rsid w:val="006320B0"/>
    <w:rsid w:val="006324B1"/>
    <w:rsid w:val="0063335B"/>
    <w:rsid w:val="006336B0"/>
    <w:rsid w:val="00633A2F"/>
    <w:rsid w:val="00633C15"/>
    <w:rsid w:val="00633E41"/>
    <w:rsid w:val="00634167"/>
    <w:rsid w:val="006342F2"/>
    <w:rsid w:val="00634603"/>
    <w:rsid w:val="006346F7"/>
    <w:rsid w:val="00634C98"/>
    <w:rsid w:val="0063537B"/>
    <w:rsid w:val="006353B1"/>
    <w:rsid w:val="00635606"/>
    <w:rsid w:val="0063560B"/>
    <w:rsid w:val="0063569B"/>
    <w:rsid w:val="00635707"/>
    <w:rsid w:val="006357B8"/>
    <w:rsid w:val="00635DFE"/>
    <w:rsid w:val="0063614C"/>
    <w:rsid w:val="00636CF4"/>
    <w:rsid w:val="00636EB0"/>
    <w:rsid w:val="00637521"/>
    <w:rsid w:val="006375AE"/>
    <w:rsid w:val="0063766E"/>
    <w:rsid w:val="00637D42"/>
    <w:rsid w:val="00640038"/>
    <w:rsid w:val="006407AE"/>
    <w:rsid w:val="00641654"/>
    <w:rsid w:val="00641C75"/>
    <w:rsid w:val="00642066"/>
    <w:rsid w:val="00642746"/>
    <w:rsid w:val="00642EA7"/>
    <w:rsid w:val="00642F62"/>
    <w:rsid w:val="006431B3"/>
    <w:rsid w:val="006434ED"/>
    <w:rsid w:val="006435A2"/>
    <w:rsid w:val="00643C15"/>
    <w:rsid w:val="00643ED0"/>
    <w:rsid w:val="00644516"/>
    <w:rsid w:val="00644576"/>
    <w:rsid w:val="006448F8"/>
    <w:rsid w:val="00644A83"/>
    <w:rsid w:val="00644CFA"/>
    <w:rsid w:val="006451B7"/>
    <w:rsid w:val="0064544A"/>
    <w:rsid w:val="00645500"/>
    <w:rsid w:val="00645748"/>
    <w:rsid w:val="00645863"/>
    <w:rsid w:val="006459F0"/>
    <w:rsid w:val="00645D21"/>
    <w:rsid w:val="00646580"/>
    <w:rsid w:val="00646E69"/>
    <w:rsid w:val="00646E89"/>
    <w:rsid w:val="00647121"/>
    <w:rsid w:val="00647179"/>
    <w:rsid w:val="006479DC"/>
    <w:rsid w:val="00647A38"/>
    <w:rsid w:val="00650082"/>
    <w:rsid w:val="00650778"/>
    <w:rsid w:val="00650AA9"/>
    <w:rsid w:val="00651B32"/>
    <w:rsid w:val="00651C35"/>
    <w:rsid w:val="00651C88"/>
    <w:rsid w:val="00651CB0"/>
    <w:rsid w:val="00651E8E"/>
    <w:rsid w:val="00652156"/>
    <w:rsid w:val="006522F2"/>
    <w:rsid w:val="006526F7"/>
    <w:rsid w:val="00652883"/>
    <w:rsid w:val="00652A32"/>
    <w:rsid w:val="00652D20"/>
    <w:rsid w:val="00652F7D"/>
    <w:rsid w:val="00652FC5"/>
    <w:rsid w:val="0065336A"/>
    <w:rsid w:val="0065354E"/>
    <w:rsid w:val="00653A42"/>
    <w:rsid w:val="00653BFF"/>
    <w:rsid w:val="0065467B"/>
    <w:rsid w:val="006548C6"/>
    <w:rsid w:val="00654DFD"/>
    <w:rsid w:val="006550D3"/>
    <w:rsid w:val="006552A4"/>
    <w:rsid w:val="006553E6"/>
    <w:rsid w:val="00655505"/>
    <w:rsid w:val="00655F9B"/>
    <w:rsid w:val="0065610D"/>
    <w:rsid w:val="0065637F"/>
    <w:rsid w:val="006566A7"/>
    <w:rsid w:val="00656844"/>
    <w:rsid w:val="0065708E"/>
    <w:rsid w:val="006576F0"/>
    <w:rsid w:val="00657BD2"/>
    <w:rsid w:val="0066024E"/>
    <w:rsid w:val="0066028A"/>
    <w:rsid w:val="00660396"/>
    <w:rsid w:val="006603E7"/>
    <w:rsid w:val="00660427"/>
    <w:rsid w:val="006607E9"/>
    <w:rsid w:val="006609B1"/>
    <w:rsid w:val="00660A51"/>
    <w:rsid w:val="00660B79"/>
    <w:rsid w:val="00661684"/>
    <w:rsid w:val="006616F6"/>
    <w:rsid w:val="00661BF8"/>
    <w:rsid w:val="0066236A"/>
    <w:rsid w:val="00662DD8"/>
    <w:rsid w:val="006634EA"/>
    <w:rsid w:val="00664099"/>
    <w:rsid w:val="0066416C"/>
    <w:rsid w:val="0066466A"/>
    <w:rsid w:val="006646DF"/>
    <w:rsid w:val="00664748"/>
    <w:rsid w:val="006648A2"/>
    <w:rsid w:val="00665845"/>
    <w:rsid w:val="00665A87"/>
    <w:rsid w:val="00665B15"/>
    <w:rsid w:val="00665F2D"/>
    <w:rsid w:val="00665F6F"/>
    <w:rsid w:val="00666012"/>
    <w:rsid w:val="0066637E"/>
    <w:rsid w:val="006663C8"/>
    <w:rsid w:val="006663ED"/>
    <w:rsid w:val="00667613"/>
    <w:rsid w:val="00667633"/>
    <w:rsid w:val="00667B2B"/>
    <w:rsid w:val="00667BC8"/>
    <w:rsid w:val="00667BE9"/>
    <w:rsid w:val="00667C10"/>
    <w:rsid w:val="006708C1"/>
    <w:rsid w:val="00670C74"/>
    <w:rsid w:val="00671086"/>
    <w:rsid w:val="00671787"/>
    <w:rsid w:val="00671D72"/>
    <w:rsid w:val="006721AB"/>
    <w:rsid w:val="00672EE7"/>
    <w:rsid w:val="00672F88"/>
    <w:rsid w:val="00672FEC"/>
    <w:rsid w:val="0067308A"/>
    <w:rsid w:val="006735DD"/>
    <w:rsid w:val="00673639"/>
    <w:rsid w:val="00673BCD"/>
    <w:rsid w:val="006740D2"/>
    <w:rsid w:val="0067410A"/>
    <w:rsid w:val="0067419C"/>
    <w:rsid w:val="00674975"/>
    <w:rsid w:val="00675104"/>
    <w:rsid w:val="00675B4B"/>
    <w:rsid w:val="00675F6A"/>
    <w:rsid w:val="006763AF"/>
    <w:rsid w:val="0067683A"/>
    <w:rsid w:val="00680104"/>
    <w:rsid w:val="00680332"/>
    <w:rsid w:val="00681102"/>
    <w:rsid w:val="006812CB"/>
    <w:rsid w:val="0068200C"/>
    <w:rsid w:val="00682340"/>
    <w:rsid w:val="006826CE"/>
    <w:rsid w:val="00682982"/>
    <w:rsid w:val="006829D3"/>
    <w:rsid w:val="00682B03"/>
    <w:rsid w:val="00682C35"/>
    <w:rsid w:val="00682FA0"/>
    <w:rsid w:val="006833B9"/>
    <w:rsid w:val="00683635"/>
    <w:rsid w:val="00683E02"/>
    <w:rsid w:val="0068457B"/>
    <w:rsid w:val="00684842"/>
    <w:rsid w:val="00684850"/>
    <w:rsid w:val="00684904"/>
    <w:rsid w:val="00684AF0"/>
    <w:rsid w:val="00684BE1"/>
    <w:rsid w:val="00684FB7"/>
    <w:rsid w:val="006866BA"/>
    <w:rsid w:val="006866F9"/>
    <w:rsid w:val="00686D3F"/>
    <w:rsid w:val="00686D6B"/>
    <w:rsid w:val="00686ED4"/>
    <w:rsid w:val="00687167"/>
    <w:rsid w:val="00687336"/>
    <w:rsid w:val="0068790A"/>
    <w:rsid w:val="00687DA7"/>
    <w:rsid w:val="006902EA"/>
    <w:rsid w:val="00690FF7"/>
    <w:rsid w:val="0069119B"/>
    <w:rsid w:val="006913F6"/>
    <w:rsid w:val="00691528"/>
    <w:rsid w:val="00691B44"/>
    <w:rsid w:val="00691C88"/>
    <w:rsid w:val="00692240"/>
    <w:rsid w:val="006924A9"/>
    <w:rsid w:val="00692C1D"/>
    <w:rsid w:val="006930B4"/>
    <w:rsid w:val="0069318D"/>
    <w:rsid w:val="00693540"/>
    <w:rsid w:val="0069368D"/>
    <w:rsid w:val="0069422A"/>
    <w:rsid w:val="00694430"/>
    <w:rsid w:val="0069490F"/>
    <w:rsid w:val="00695001"/>
    <w:rsid w:val="0069577C"/>
    <w:rsid w:val="00695A4D"/>
    <w:rsid w:val="0069617B"/>
    <w:rsid w:val="00696548"/>
    <w:rsid w:val="0069734E"/>
    <w:rsid w:val="00697912"/>
    <w:rsid w:val="00697DDC"/>
    <w:rsid w:val="006A052E"/>
    <w:rsid w:val="006A0705"/>
    <w:rsid w:val="006A08CB"/>
    <w:rsid w:val="006A0C54"/>
    <w:rsid w:val="006A0DB0"/>
    <w:rsid w:val="006A11EF"/>
    <w:rsid w:val="006A123E"/>
    <w:rsid w:val="006A1491"/>
    <w:rsid w:val="006A1A6D"/>
    <w:rsid w:val="006A1E2B"/>
    <w:rsid w:val="006A27C8"/>
    <w:rsid w:val="006A27D3"/>
    <w:rsid w:val="006A283B"/>
    <w:rsid w:val="006A28E1"/>
    <w:rsid w:val="006A28E6"/>
    <w:rsid w:val="006A2E9F"/>
    <w:rsid w:val="006A33E0"/>
    <w:rsid w:val="006A365F"/>
    <w:rsid w:val="006A38AE"/>
    <w:rsid w:val="006A4AC4"/>
    <w:rsid w:val="006A4ACA"/>
    <w:rsid w:val="006A4BD9"/>
    <w:rsid w:val="006A4CA0"/>
    <w:rsid w:val="006A4D57"/>
    <w:rsid w:val="006A5CC9"/>
    <w:rsid w:val="006A5D25"/>
    <w:rsid w:val="006A5DD8"/>
    <w:rsid w:val="006A642F"/>
    <w:rsid w:val="006A6796"/>
    <w:rsid w:val="006A700E"/>
    <w:rsid w:val="006A7BC3"/>
    <w:rsid w:val="006B0D69"/>
    <w:rsid w:val="006B0DEA"/>
    <w:rsid w:val="006B17FE"/>
    <w:rsid w:val="006B19F8"/>
    <w:rsid w:val="006B207B"/>
    <w:rsid w:val="006B210C"/>
    <w:rsid w:val="006B2850"/>
    <w:rsid w:val="006B2B69"/>
    <w:rsid w:val="006B38B0"/>
    <w:rsid w:val="006B39BE"/>
    <w:rsid w:val="006B3DC7"/>
    <w:rsid w:val="006B4120"/>
    <w:rsid w:val="006B4527"/>
    <w:rsid w:val="006B4799"/>
    <w:rsid w:val="006B48A5"/>
    <w:rsid w:val="006B48EF"/>
    <w:rsid w:val="006B4A6A"/>
    <w:rsid w:val="006B4D4B"/>
    <w:rsid w:val="006B51A0"/>
    <w:rsid w:val="006B5FC3"/>
    <w:rsid w:val="006B6C7B"/>
    <w:rsid w:val="006B6C7C"/>
    <w:rsid w:val="006B7263"/>
    <w:rsid w:val="006B7659"/>
    <w:rsid w:val="006B794F"/>
    <w:rsid w:val="006B7B6D"/>
    <w:rsid w:val="006B7C58"/>
    <w:rsid w:val="006B7ED0"/>
    <w:rsid w:val="006C03A7"/>
    <w:rsid w:val="006C08E4"/>
    <w:rsid w:val="006C0A16"/>
    <w:rsid w:val="006C0FF8"/>
    <w:rsid w:val="006C14F4"/>
    <w:rsid w:val="006C17B0"/>
    <w:rsid w:val="006C187F"/>
    <w:rsid w:val="006C1A47"/>
    <w:rsid w:val="006C1A9F"/>
    <w:rsid w:val="006C2066"/>
    <w:rsid w:val="006C2109"/>
    <w:rsid w:val="006C2215"/>
    <w:rsid w:val="006C25E6"/>
    <w:rsid w:val="006C2693"/>
    <w:rsid w:val="006C2F12"/>
    <w:rsid w:val="006C305E"/>
    <w:rsid w:val="006C316D"/>
    <w:rsid w:val="006C3627"/>
    <w:rsid w:val="006C364D"/>
    <w:rsid w:val="006C390D"/>
    <w:rsid w:val="006C3C95"/>
    <w:rsid w:val="006C4435"/>
    <w:rsid w:val="006C4DF9"/>
    <w:rsid w:val="006C5467"/>
    <w:rsid w:val="006C56DC"/>
    <w:rsid w:val="006C5ABC"/>
    <w:rsid w:val="006C5D01"/>
    <w:rsid w:val="006C66BB"/>
    <w:rsid w:val="006C6731"/>
    <w:rsid w:val="006C6A69"/>
    <w:rsid w:val="006C6CE5"/>
    <w:rsid w:val="006C755C"/>
    <w:rsid w:val="006C7E79"/>
    <w:rsid w:val="006D093D"/>
    <w:rsid w:val="006D0956"/>
    <w:rsid w:val="006D09BF"/>
    <w:rsid w:val="006D09E3"/>
    <w:rsid w:val="006D0FF9"/>
    <w:rsid w:val="006D1086"/>
    <w:rsid w:val="006D1305"/>
    <w:rsid w:val="006D1581"/>
    <w:rsid w:val="006D16E6"/>
    <w:rsid w:val="006D17E2"/>
    <w:rsid w:val="006D19EA"/>
    <w:rsid w:val="006D1F9A"/>
    <w:rsid w:val="006D21C0"/>
    <w:rsid w:val="006D23CA"/>
    <w:rsid w:val="006D244E"/>
    <w:rsid w:val="006D24FD"/>
    <w:rsid w:val="006D250E"/>
    <w:rsid w:val="006D2518"/>
    <w:rsid w:val="006D2C64"/>
    <w:rsid w:val="006D2E1E"/>
    <w:rsid w:val="006D2F30"/>
    <w:rsid w:val="006D3282"/>
    <w:rsid w:val="006D3314"/>
    <w:rsid w:val="006D33AE"/>
    <w:rsid w:val="006D3700"/>
    <w:rsid w:val="006D379C"/>
    <w:rsid w:val="006D4332"/>
    <w:rsid w:val="006D4C53"/>
    <w:rsid w:val="006D4DF8"/>
    <w:rsid w:val="006D5657"/>
    <w:rsid w:val="006D5F39"/>
    <w:rsid w:val="006D6191"/>
    <w:rsid w:val="006D624A"/>
    <w:rsid w:val="006D6845"/>
    <w:rsid w:val="006D6A5F"/>
    <w:rsid w:val="006D6B05"/>
    <w:rsid w:val="006D6F9B"/>
    <w:rsid w:val="006D6FE7"/>
    <w:rsid w:val="006D7509"/>
    <w:rsid w:val="006D7AC5"/>
    <w:rsid w:val="006E018B"/>
    <w:rsid w:val="006E0249"/>
    <w:rsid w:val="006E08F4"/>
    <w:rsid w:val="006E0F8E"/>
    <w:rsid w:val="006E126F"/>
    <w:rsid w:val="006E17D2"/>
    <w:rsid w:val="006E2521"/>
    <w:rsid w:val="006E259B"/>
    <w:rsid w:val="006E283B"/>
    <w:rsid w:val="006E28B3"/>
    <w:rsid w:val="006E2AD6"/>
    <w:rsid w:val="006E2BAF"/>
    <w:rsid w:val="006E2BCF"/>
    <w:rsid w:val="006E2FEE"/>
    <w:rsid w:val="006E31F3"/>
    <w:rsid w:val="006E32AA"/>
    <w:rsid w:val="006E3D34"/>
    <w:rsid w:val="006E40D6"/>
    <w:rsid w:val="006E4760"/>
    <w:rsid w:val="006E48EC"/>
    <w:rsid w:val="006E4B48"/>
    <w:rsid w:val="006E4BFD"/>
    <w:rsid w:val="006E53FA"/>
    <w:rsid w:val="006E54A1"/>
    <w:rsid w:val="006E5AB6"/>
    <w:rsid w:val="006E5E08"/>
    <w:rsid w:val="006E6409"/>
    <w:rsid w:val="006E66CE"/>
    <w:rsid w:val="006E68C1"/>
    <w:rsid w:val="006E7641"/>
    <w:rsid w:val="006E7762"/>
    <w:rsid w:val="006E77CF"/>
    <w:rsid w:val="006E7859"/>
    <w:rsid w:val="006E7B2C"/>
    <w:rsid w:val="006E7ED5"/>
    <w:rsid w:val="006F01DA"/>
    <w:rsid w:val="006F02B1"/>
    <w:rsid w:val="006F073A"/>
    <w:rsid w:val="006F092D"/>
    <w:rsid w:val="006F0950"/>
    <w:rsid w:val="006F119D"/>
    <w:rsid w:val="006F13F2"/>
    <w:rsid w:val="006F1CA9"/>
    <w:rsid w:val="006F1D19"/>
    <w:rsid w:val="006F1EBE"/>
    <w:rsid w:val="006F2888"/>
    <w:rsid w:val="006F2BE1"/>
    <w:rsid w:val="006F2C54"/>
    <w:rsid w:val="006F3700"/>
    <w:rsid w:val="006F399D"/>
    <w:rsid w:val="006F3D9A"/>
    <w:rsid w:val="006F4010"/>
    <w:rsid w:val="006F4577"/>
    <w:rsid w:val="006F495C"/>
    <w:rsid w:val="006F4AAA"/>
    <w:rsid w:val="006F514E"/>
    <w:rsid w:val="006F58CF"/>
    <w:rsid w:val="006F63A4"/>
    <w:rsid w:val="006F63F0"/>
    <w:rsid w:val="006F66CE"/>
    <w:rsid w:val="006F6C02"/>
    <w:rsid w:val="006F70F6"/>
    <w:rsid w:val="006F7665"/>
    <w:rsid w:val="006F7CB4"/>
    <w:rsid w:val="006F7FA4"/>
    <w:rsid w:val="0070020B"/>
    <w:rsid w:val="007003AE"/>
    <w:rsid w:val="00700A0E"/>
    <w:rsid w:val="00700A96"/>
    <w:rsid w:val="00700B89"/>
    <w:rsid w:val="00700C86"/>
    <w:rsid w:val="00700D6F"/>
    <w:rsid w:val="00701230"/>
    <w:rsid w:val="00701AE2"/>
    <w:rsid w:val="00701EBF"/>
    <w:rsid w:val="007024F0"/>
    <w:rsid w:val="0070250E"/>
    <w:rsid w:val="007028E8"/>
    <w:rsid w:val="00703037"/>
    <w:rsid w:val="00703117"/>
    <w:rsid w:val="00703788"/>
    <w:rsid w:val="00703DB7"/>
    <w:rsid w:val="00704163"/>
    <w:rsid w:val="0070492D"/>
    <w:rsid w:val="00704C3E"/>
    <w:rsid w:val="00705FD6"/>
    <w:rsid w:val="00706941"/>
    <w:rsid w:val="00707218"/>
    <w:rsid w:val="0070732C"/>
    <w:rsid w:val="007104BF"/>
    <w:rsid w:val="00710909"/>
    <w:rsid w:val="00710DCF"/>
    <w:rsid w:val="00710F28"/>
    <w:rsid w:val="007111CF"/>
    <w:rsid w:val="00711749"/>
    <w:rsid w:val="00711926"/>
    <w:rsid w:val="007123C3"/>
    <w:rsid w:val="007123DE"/>
    <w:rsid w:val="00712483"/>
    <w:rsid w:val="00712550"/>
    <w:rsid w:val="007130EA"/>
    <w:rsid w:val="007131E3"/>
    <w:rsid w:val="0071346C"/>
    <w:rsid w:val="0071363D"/>
    <w:rsid w:val="00713AC2"/>
    <w:rsid w:val="00714014"/>
    <w:rsid w:val="007140A7"/>
    <w:rsid w:val="007145EF"/>
    <w:rsid w:val="007149D0"/>
    <w:rsid w:val="00714F55"/>
    <w:rsid w:val="0071503C"/>
    <w:rsid w:val="0071587C"/>
    <w:rsid w:val="00715DAC"/>
    <w:rsid w:val="00715E62"/>
    <w:rsid w:val="007163E6"/>
    <w:rsid w:val="00716710"/>
    <w:rsid w:val="00716EF8"/>
    <w:rsid w:val="0071702F"/>
    <w:rsid w:val="007171A9"/>
    <w:rsid w:val="007172DD"/>
    <w:rsid w:val="007173A5"/>
    <w:rsid w:val="007174F4"/>
    <w:rsid w:val="007175D7"/>
    <w:rsid w:val="0071763D"/>
    <w:rsid w:val="00717CB9"/>
    <w:rsid w:val="00717F4E"/>
    <w:rsid w:val="007200EA"/>
    <w:rsid w:val="007212D1"/>
    <w:rsid w:val="007214BE"/>
    <w:rsid w:val="00721B5B"/>
    <w:rsid w:val="00721CD2"/>
    <w:rsid w:val="00721D1C"/>
    <w:rsid w:val="00722040"/>
    <w:rsid w:val="00722251"/>
    <w:rsid w:val="007224E0"/>
    <w:rsid w:val="0072260E"/>
    <w:rsid w:val="007226FE"/>
    <w:rsid w:val="00722867"/>
    <w:rsid w:val="00722CAE"/>
    <w:rsid w:val="00722EC3"/>
    <w:rsid w:val="0072341C"/>
    <w:rsid w:val="0072343B"/>
    <w:rsid w:val="007238E2"/>
    <w:rsid w:val="00723AA5"/>
    <w:rsid w:val="007245DB"/>
    <w:rsid w:val="007245E1"/>
    <w:rsid w:val="00724655"/>
    <w:rsid w:val="00724913"/>
    <w:rsid w:val="00724A11"/>
    <w:rsid w:val="00724FCE"/>
    <w:rsid w:val="0072501E"/>
    <w:rsid w:val="00725262"/>
    <w:rsid w:val="00725394"/>
    <w:rsid w:val="007258B6"/>
    <w:rsid w:val="00725F42"/>
    <w:rsid w:val="00726881"/>
    <w:rsid w:val="00726AA4"/>
    <w:rsid w:val="00726BFC"/>
    <w:rsid w:val="00726E58"/>
    <w:rsid w:val="00726FA8"/>
    <w:rsid w:val="00727A4B"/>
    <w:rsid w:val="00727A58"/>
    <w:rsid w:val="00727A6F"/>
    <w:rsid w:val="00727F79"/>
    <w:rsid w:val="0073012B"/>
    <w:rsid w:val="007304AB"/>
    <w:rsid w:val="00730D9B"/>
    <w:rsid w:val="0073113D"/>
    <w:rsid w:val="00731CB4"/>
    <w:rsid w:val="00731D64"/>
    <w:rsid w:val="00732097"/>
    <w:rsid w:val="00732122"/>
    <w:rsid w:val="0073224A"/>
    <w:rsid w:val="0073234E"/>
    <w:rsid w:val="007327F7"/>
    <w:rsid w:val="00732D20"/>
    <w:rsid w:val="00732EBD"/>
    <w:rsid w:val="007330BF"/>
    <w:rsid w:val="00733113"/>
    <w:rsid w:val="00733515"/>
    <w:rsid w:val="007338FC"/>
    <w:rsid w:val="0073409F"/>
    <w:rsid w:val="0073455F"/>
    <w:rsid w:val="00734C6A"/>
    <w:rsid w:val="00734FC7"/>
    <w:rsid w:val="00735671"/>
    <w:rsid w:val="007357D5"/>
    <w:rsid w:val="00735C61"/>
    <w:rsid w:val="00736005"/>
    <w:rsid w:val="00736331"/>
    <w:rsid w:val="00736476"/>
    <w:rsid w:val="00736546"/>
    <w:rsid w:val="00736A17"/>
    <w:rsid w:val="0073701B"/>
    <w:rsid w:val="007375FB"/>
    <w:rsid w:val="00737607"/>
    <w:rsid w:val="007376B5"/>
    <w:rsid w:val="00737C39"/>
    <w:rsid w:val="00737CE4"/>
    <w:rsid w:val="00737FFE"/>
    <w:rsid w:val="0074022C"/>
    <w:rsid w:val="007409B6"/>
    <w:rsid w:val="007409DD"/>
    <w:rsid w:val="00740C38"/>
    <w:rsid w:val="00740EBA"/>
    <w:rsid w:val="00741125"/>
    <w:rsid w:val="00741229"/>
    <w:rsid w:val="00741500"/>
    <w:rsid w:val="007418F4"/>
    <w:rsid w:val="007419C8"/>
    <w:rsid w:val="00741AAC"/>
    <w:rsid w:val="00742B20"/>
    <w:rsid w:val="00742CA6"/>
    <w:rsid w:val="00742E90"/>
    <w:rsid w:val="00742EB6"/>
    <w:rsid w:val="0074324E"/>
    <w:rsid w:val="007435F5"/>
    <w:rsid w:val="00743AAB"/>
    <w:rsid w:val="00743FFA"/>
    <w:rsid w:val="007444AD"/>
    <w:rsid w:val="007446E1"/>
    <w:rsid w:val="00745230"/>
    <w:rsid w:val="0074571C"/>
    <w:rsid w:val="0074575D"/>
    <w:rsid w:val="0074575E"/>
    <w:rsid w:val="00745BD4"/>
    <w:rsid w:val="00745C21"/>
    <w:rsid w:val="00746032"/>
    <w:rsid w:val="0074696E"/>
    <w:rsid w:val="007469E6"/>
    <w:rsid w:val="00746F85"/>
    <w:rsid w:val="00746FBE"/>
    <w:rsid w:val="007470A4"/>
    <w:rsid w:val="007471F5"/>
    <w:rsid w:val="0074725C"/>
    <w:rsid w:val="0074739C"/>
    <w:rsid w:val="00747558"/>
    <w:rsid w:val="0074780B"/>
    <w:rsid w:val="00747A24"/>
    <w:rsid w:val="00747B69"/>
    <w:rsid w:val="00750099"/>
    <w:rsid w:val="00750365"/>
    <w:rsid w:val="0075072E"/>
    <w:rsid w:val="00750D86"/>
    <w:rsid w:val="0075156D"/>
    <w:rsid w:val="00751684"/>
    <w:rsid w:val="0075242F"/>
    <w:rsid w:val="00752D16"/>
    <w:rsid w:val="00752D5A"/>
    <w:rsid w:val="00753383"/>
    <w:rsid w:val="00753572"/>
    <w:rsid w:val="007536F9"/>
    <w:rsid w:val="0075383D"/>
    <w:rsid w:val="00754392"/>
    <w:rsid w:val="007543C1"/>
    <w:rsid w:val="007545E0"/>
    <w:rsid w:val="0075462D"/>
    <w:rsid w:val="00754D61"/>
    <w:rsid w:val="00754DF5"/>
    <w:rsid w:val="00755047"/>
    <w:rsid w:val="007559F6"/>
    <w:rsid w:val="00755B65"/>
    <w:rsid w:val="00756496"/>
    <w:rsid w:val="00756616"/>
    <w:rsid w:val="007567DC"/>
    <w:rsid w:val="007568A0"/>
    <w:rsid w:val="00757012"/>
    <w:rsid w:val="0075702C"/>
    <w:rsid w:val="007573BE"/>
    <w:rsid w:val="00757E34"/>
    <w:rsid w:val="0076000F"/>
    <w:rsid w:val="007602FA"/>
    <w:rsid w:val="007607A6"/>
    <w:rsid w:val="007614D7"/>
    <w:rsid w:val="007616BF"/>
    <w:rsid w:val="00761A63"/>
    <w:rsid w:val="0076208E"/>
    <w:rsid w:val="007621E9"/>
    <w:rsid w:val="007630F9"/>
    <w:rsid w:val="007635A6"/>
    <w:rsid w:val="007635D0"/>
    <w:rsid w:val="007643BF"/>
    <w:rsid w:val="007645A0"/>
    <w:rsid w:val="0076491C"/>
    <w:rsid w:val="00764962"/>
    <w:rsid w:val="00764DDC"/>
    <w:rsid w:val="00764E9A"/>
    <w:rsid w:val="00764EA5"/>
    <w:rsid w:val="00765009"/>
    <w:rsid w:val="00765F26"/>
    <w:rsid w:val="007661B6"/>
    <w:rsid w:val="007661DF"/>
    <w:rsid w:val="00766558"/>
    <w:rsid w:val="00766FCF"/>
    <w:rsid w:val="00767045"/>
    <w:rsid w:val="00767058"/>
    <w:rsid w:val="00767C3B"/>
    <w:rsid w:val="00767F4F"/>
    <w:rsid w:val="00767F5C"/>
    <w:rsid w:val="0077001A"/>
    <w:rsid w:val="0077049D"/>
    <w:rsid w:val="00770905"/>
    <w:rsid w:val="00770E1D"/>
    <w:rsid w:val="007718AC"/>
    <w:rsid w:val="00771AD8"/>
    <w:rsid w:val="00772002"/>
    <w:rsid w:val="007720FA"/>
    <w:rsid w:val="00772223"/>
    <w:rsid w:val="00772520"/>
    <w:rsid w:val="007725B6"/>
    <w:rsid w:val="00772801"/>
    <w:rsid w:val="007728A0"/>
    <w:rsid w:val="00772D4F"/>
    <w:rsid w:val="00773335"/>
    <w:rsid w:val="00773547"/>
    <w:rsid w:val="00773A08"/>
    <w:rsid w:val="00773BED"/>
    <w:rsid w:val="00773DFD"/>
    <w:rsid w:val="00773E10"/>
    <w:rsid w:val="007742C3"/>
    <w:rsid w:val="007742FB"/>
    <w:rsid w:val="007744F7"/>
    <w:rsid w:val="0077498D"/>
    <w:rsid w:val="00774BF5"/>
    <w:rsid w:val="0077525E"/>
    <w:rsid w:val="007753C1"/>
    <w:rsid w:val="00775579"/>
    <w:rsid w:val="00775835"/>
    <w:rsid w:val="00775A0F"/>
    <w:rsid w:val="00775CA9"/>
    <w:rsid w:val="0077627A"/>
    <w:rsid w:val="00776309"/>
    <w:rsid w:val="00776356"/>
    <w:rsid w:val="00777158"/>
    <w:rsid w:val="00777AFB"/>
    <w:rsid w:val="00777E42"/>
    <w:rsid w:val="0078047F"/>
    <w:rsid w:val="00780786"/>
    <w:rsid w:val="007809CE"/>
    <w:rsid w:val="00780C27"/>
    <w:rsid w:val="00781D86"/>
    <w:rsid w:val="00781F8B"/>
    <w:rsid w:val="00782013"/>
    <w:rsid w:val="0078281A"/>
    <w:rsid w:val="00782A4B"/>
    <w:rsid w:val="00782CC6"/>
    <w:rsid w:val="00782EEF"/>
    <w:rsid w:val="007833A2"/>
    <w:rsid w:val="007835BF"/>
    <w:rsid w:val="007838FD"/>
    <w:rsid w:val="00783AD9"/>
    <w:rsid w:val="00783B19"/>
    <w:rsid w:val="00783C79"/>
    <w:rsid w:val="00783DFF"/>
    <w:rsid w:val="007840B0"/>
    <w:rsid w:val="007841B1"/>
    <w:rsid w:val="00784651"/>
    <w:rsid w:val="007846BF"/>
    <w:rsid w:val="00784A42"/>
    <w:rsid w:val="00784EC4"/>
    <w:rsid w:val="00784FCC"/>
    <w:rsid w:val="00785708"/>
    <w:rsid w:val="00785725"/>
    <w:rsid w:val="00785791"/>
    <w:rsid w:val="007857BA"/>
    <w:rsid w:val="007865E4"/>
    <w:rsid w:val="00787EA8"/>
    <w:rsid w:val="00787F8C"/>
    <w:rsid w:val="0079022B"/>
    <w:rsid w:val="007903BE"/>
    <w:rsid w:val="00790998"/>
    <w:rsid w:val="00790CA9"/>
    <w:rsid w:val="007917ED"/>
    <w:rsid w:val="00791FE9"/>
    <w:rsid w:val="00791FF6"/>
    <w:rsid w:val="00792BAD"/>
    <w:rsid w:val="00792DB8"/>
    <w:rsid w:val="00792FAA"/>
    <w:rsid w:val="0079344B"/>
    <w:rsid w:val="007936B4"/>
    <w:rsid w:val="007939C6"/>
    <w:rsid w:val="00793A21"/>
    <w:rsid w:val="00793C3C"/>
    <w:rsid w:val="00793DC8"/>
    <w:rsid w:val="00793FA2"/>
    <w:rsid w:val="00794071"/>
    <w:rsid w:val="0079413F"/>
    <w:rsid w:val="007942B4"/>
    <w:rsid w:val="00794332"/>
    <w:rsid w:val="0079440B"/>
    <w:rsid w:val="007945D4"/>
    <w:rsid w:val="00794764"/>
    <w:rsid w:val="0079488A"/>
    <w:rsid w:val="00794B54"/>
    <w:rsid w:val="00795F52"/>
    <w:rsid w:val="00796500"/>
    <w:rsid w:val="007965FB"/>
    <w:rsid w:val="0079665A"/>
    <w:rsid w:val="00796783"/>
    <w:rsid w:val="00796AAB"/>
    <w:rsid w:val="007A0541"/>
    <w:rsid w:val="007A1486"/>
    <w:rsid w:val="007A2073"/>
    <w:rsid w:val="007A2148"/>
    <w:rsid w:val="007A25EF"/>
    <w:rsid w:val="007A2A5D"/>
    <w:rsid w:val="007A2BAB"/>
    <w:rsid w:val="007A2BAC"/>
    <w:rsid w:val="007A3A07"/>
    <w:rsid w:val="007A3AEF"/>
    <w:rsid w:val="007A3D45"/>
    <w:rsid w:val="007A3F91"/>
    <w:rsid w:val="007A4626"/>
    <w:rsid w:val="007A48DA"/>
    <w:rsid w:val="007A4C56"/>
    <w:rsid w:val="007A5164"/>
    <w:rsid w:val="007A5BB6"/>
    <w:rsid w:val="007A6195"/>
    <w:rsid w:val="007A6865"/>
    <w:rsid w:val="007A6F19"/>
    <w:rsid w:val="007A758E"/>
    <w:rsid w:val="007A7704"/>
    <w:rsid w:val="007A7B63"/>
    <w:rsid w:val="007A7C22"/>
    <w:rsid w:val="007A7C9C"/>
    <w:rsid w:val="007B0340"/>
    <w:rsid w:val="007B097C"/>
    <w:rsid w:val="007B09F7"/>
    <w:rsid w:val="007B0BC9"/>
    <w:rsid w:val="007B0CA3"/>
    <w:rsid w:val="007B0DEB"/>
    <w:rsid w:val="007B11D1"/>
    <w:rsid w:val="007B1711"/>
    <w:rsid w:val="007B1911"/>
    <w:rsid w:val="007B1BA4"/>
    <w:rsid w:val="007B2019"/>
    <w:rsid w:val="007B21EC"/>
    <w:rsid w:val="007B2E54"/>
    <w:rsid w:val="007B3B81"/>
    <w:rsid w:val="007B3F74"/>
    <w:rsid w:val="007B451B"/>
    <w:rsid w:val="007B48DF"/>
    <w:rsid w:val="007B4BE9"/>
    <w:rsid w:val="007B4C2B"/>
    <w:rsid w:val="007B4CA8"/>
    <w:rsid w:val="007B5442"/>
    <w:rsid w:val="007B54B9"/>
    <w:rsid w:val="007B57CE"/>
    <w:rsid w:val="007B5912"/>
    <w:rsid w:val="007B5E8D"/>
    <w:rsid w:val="007B5F46"/>
    <w:rsid w:val="007B6260"/>
    <w:rsid w:val="007B631F"/>
    <w:rsid w:val="007B6320"/>
    <w:rsid w:val="007B6363"/>
    <w:rsid w:val="007B69DF"/>
    <w:rsid w:val="007B6D9A"/>
    <w:rsid w:val="007B7689"/>
    <w:rsid w:val="007B7ED0"/>
    <w:rsid w:val="007C04BD"/>
    <w:rsid w:val="007C05D7"/>
    <w:rsid w:val="007C0C4C"/>
    <w:rsid w:val="007C0F00"/>
    <w:rsid w:val="007C1299"/>
    <w:rsid w:val="007C173B"/>
    <w:rsid w:val="007C189B"/>
    <w:rsid w:val="007C1AEE"/>
    <w:rsid w:val="007C1F04"/>
    <w:rsid w:val="007C20EE"/>
    <w:rsid w:val="007C2450"/>
    <w:rsid w:val="007C2896"/>
    <w:rsid w:val="007C29E6"/>
    <w:rsid w:val="007C3234"/>
    <w:rsid w:val="007C3BDE"/>
    <w:rsid w:val="007C3BF8"/>
    <w:rsid w:val="007C436E"/>
    <w:rsid w:val="007C4483"/>
    <w:rsid w:val="007C44D6"/>
    <w:rsid w:val="007C4693"/>
    <w:rsid w:val="007C4F62"/>
    <w:rsid w:val="007C5060"/>
    <w:rsid w:val="007C5382"/>
    <w:rsid w:val="007C545E"/>
    <w:rsid w:val="007C5D61"/>
    <w:rsid w:val="007C5F1C"/>
    <w:rsid w:val="007C5FC2"/>
    <w:rsid w:val="007C62CD"/>
    <w:rsid w:val="007C6FF1"/>
    <w:rsid w:val="007C707E"/>
    <w:rsid w:val="007C7851"/>
    <w:rsid w:val="007C78D5"/>
    <w:rsid w:val="007D01FB"/>
    <w:rsid w:val="007D02CE"/>
    <w:rsid w:val="007D031E"/>
    <w:rsid w:val="007D0423"/>
    <w:rsid w:val="007D08C0"/>
    <w:rsid w:val="007D09CB"/>
    <w:rsid w:val="007D11EE"/>
    <w:rsid w:val="007D1AFA"/>
    <w:rsid w:val="007D259D"/>
    <w:rsid w:val="007D2EF9"/>
    <w:rsid w:val="007D331C"/>
    <w:rsid w:val="007D350F"/>
    <w:rsid w:val="007D43F1"/>
    <w:rsid w:val="007D4742"/>
    <w:rsid w:val="007D4955"/>
    <w:rsid w:val="007D4B95"/>
    <w:rsid w:val="007D4BB9"/>
    <w:rsid w:val="007D4F10"/>
    <w:rsid w:val="007D4FFC"/>
    <w:rsid w:val="007D500A"/>
    <w:rsid w:val="007D5098"/>
    <w:rsid w:val="007D53DD"/>
    <w:rsid w:val="007D5606"/>
    <w:rsid w:val="007D58EC"/>
    <w:rsid w:val="007D5E75"/>
    <w:rsid w:val="007D614E"/>
    <w:rsid w:val="007D61D4"/>
    <w:rsid w:val="007D620D"/>
    <w:rsid w:val="007D65AA"/>
    <w:rsid w:val="007D65E1"/>
    <w:rsid w:val="007D689C"/>
    <w:rsid w:val="007D6A63"/>
    <w:rsid w:val="007D6B3D"/>
    <w:rsid w:val="007D7446"/>
    <w:rsid w:val="007D7602"/>
    <w:rsid w:val="007D7861"/>
    <w:rsid w:val="007D7F96"/>
    <w:rsid w:val="007E01F4"/>
    <w:rsid w:val="007E04B8"/>
    <w:rsid w:val="007E0ACE"/>
    <w:rsid w:val="007E0AF2"/>
    <w:rsid w:val="007E1ECE"/>
    <w:rsid w:val="007E20B8"/>
    <w:rsid w:val="007E23EE"/>
    <w:rsid w:val="007E2A76"/>
    <w:rsid w:val="007E2F5F"/>
    <w:rsid w:val="007E321A"/>
    <w:rsid w:val="007E3419"/>
    <w:rsid w:val="007E360E"/>
    <w:rsid w:val="007E39F1"/>
    <w:rsid w:val="007E3D75"/>
    <w:rsid w:val="007E3F57"/>
    <w:rsid w:val="007E416F"/>
    <w:rsid w:val="007E4435"/>
    <w:rsid w:val="007E487D"/>
    <w:rsid w:val="007E503A"/>
    <w:rsid w:val="007E513D"/>
    <w:rsid w:val="007E5286"/>
    <w:rsid w:val="007E5585"/>
    <w:rsid w:val="007E6178"/>
    <w:rsid w:val="007E6797"/>
    <w:rsid w:val="007E6EDE"/>
    <w:rsid w:val="007E6F4B"/>
    <w:rsid w:val="007E7434"/>
    <w:rsid w:val="007E7807"/>
    <w:rsid w:val="007F0129"/>
    <w:rsid w:val="007F020C"/>
    <w:rsid w:val="007F0434"/>
    <w:rsid w:val="007F153F"/>
    <w:rsid w:val="007F1574"/>
    <w:rsid w:val="007F17C4"/>
    <w:rsid w:val="007F17CE"/>
    <w:rsid w:val="007F1B7C"/>
    <w:rsid w:val="007F2517"/>
    <w:rsid w:val="007F2609"/>
    <w:rsid w:val="007F2C31"/>
    <w:rsid w:val="007F2E5A"/>
    <w:rsid w:val="007F308D"/>
    <w:rsid w:val="007F3299"/>
    <w:rsid w:val="007F35DA"/>
    <w:rsid w:val="007F3AA7"/>
    <w:rsid w:val="007F4F2B"/>
    <w:rsid w:val="007F5029"/>
    <w:rsid w:val="007F5307"/>
    <w:rsid w:val="007F57C2"/>
    <w:rsid w:val="007F593D"/>
    <w:rsid w:val="007F5B00"/>
    <w:rsid w:val="007F5CC2"/>
    <w:rsid w:val="007F65C8"/>
    <w:rsid w:val="007F6960"/>
    <w:rsid w:val="007F6FCF"/>
    <w:rsid w:val="007F7FC6"/>
    <w:rsid w:val="00800185"/>
    <w:rsid w:val="00800404"/>
    <w:rsid w:val="00800634"/>
    <w:rsid w:val="0080072B"/>
    <w:rsid w:val="0080073A"/>
    <w:rsid w:val="00800C30"/>
    <w:rsid w:val="00800F06"/>
    <w:rsid w:val="008010BC"/>
    <w:rsid w:val="008012D1"/>
    <w:rsid w:val="0080182D"/>
    <w:rsid w:val="0080182E"/>
    <w:rsid w:val="00801CC5"/>
    <w:rsid w:val="00801CFB"/>
    <w:rsid w:val="00801D69"/>
    <w:rsid w:val="00802BDF"/>
    <w:rsid w:val="00802F1D"/>
    <w:rsid w:val="00803209"/>
    <w:rsid w:val="008032E9"/>
    <w:rsid w:val="00803345"/>
    <w:rsid w:val="008033BC"/>
    <w:rsid w:val="008033D4"/>
    <w:rsid w:val="008038BB"/>
    <w:rsid w:val="00803968"/>
    <w:rsid w:val="00803C0D"/>
    <w:rsid w:val="00803C12"/>
    <w:rsid w:val="00803FDE"/>
    <w:rsid w:val="00804210"/>
    <w:rsid w:val="00804267"/>
    <w:rsid w:val="00804C29"/>
    <w:rsid w:val="00805608"/>
    <w:rsid w:val="00805719"/>
    <w:rsid w:val="00805E92"/>
    <w:rsid w:val="00805F5A"/>
    <w:rsid w:val="00806889"/>
    <w:rsid w:val="00806A51"/>
    <w:rsid w:val="00806C99"/>
    <w:rsid w:val="00806FE2"/>
    <w:rsid w:val="00807CE4"/>
    <w:rsid w:val="00807F08"/>
    <w:rsid w:val="00810513"/>
    <w:rsid w:val="008106E3"/>
    <w:rsid w:val="008106F3"/>
    <w:rsid w:val="00810C22"/>
    <w:rsid w:val="00811039"/>
    <w:rsid w:val="00811A0C"/>
    <w:rsid w:val="00811B6A"/>
    <w:rsid w:val="00812258"/>
    <w:rsid w:val="00812337"/>
    <w:rsid w:val="008124D6"/>
    <w:rsid w:val="00812714"/>
    <w:rsid w:val="008128B4"/>
    <w:rsid w:val="00812F06"/>
    <w:rsid w:val="00812F86"/>
    <w:rsid w:val="0081320A"/>
    <w:rsid w:val="00813512"/>
    <w:rsid w:val="00813583"/>
    <w:rsid w:val="00813C2E"/>
    <w:rsid w:val="00814502"/>
    <w:rsid w:val="0081464F"/>
    <w:rsid w:val="00814B62"/>
    <w:rsid w:val="008150AC"/>
    <w:rsid w:val="008150BE"/>
    <w:rsid w:val="00815434"/>
    <w:rsid w:val="0081567F"/>
    <w:rsid w:val="0081601E"/>
    <w:rsid w:val="008160DE"/>
    <w:rsid w:val="008164E2"/>
    <w:rsid w:val="00816BEA"/>
    <w:rsid w:val="00816E0F"/>
    <w:rsid w:val="00816EC6"/>
    <w:rsid w:val="008175DA"/>
    <w:rsid w:val="00817A2B"/>
    <w:rsid w:val="00817CA3"/>
    <w:rsid w:val="00817E2B"/>
    <w:rsid w:val="008200EC"/>
    <w:rsid w:val="00820391"/>
    <w:rsid w:val="008203BE"/>
    <w:rsid w:val="00820608"/>
    <w:rsid w:val="00820C52"/>
    <w:rsid w:val="00820FEA"/>
    <w:rsid w:val="0082111F"/>
    <w:rsid w:val="008212BE"/>
    <w:rsid w:val="00821361"/>
    <w:rsid w:val="00821911"/>
    <w:rsid w:val="00821A45"/>
    <w:rsid w:val="00821E5D"/>
    <w:rsid w:val="008224CA"/>
    <w:rsid w:val="0082266C"/>
    <w:rsid w:val="0082354F"/>
    <w:rsid w:val="008245F5"/>
    <w:rsid w:val="008249EC"/>
    <w:rsid w:val="00824CD4"/>
    <w:rsid w:val="00824F66"/>
    <w:rsid w:val="00825A36"/>
    <w:rsid w:val="008268A8"/>
    <w:rsid w:val="00826B1B"/>
    <w:rsid w:val="00827016"/>
    <w:rsid w:val="008270CE"/>
    <w:rsid w:val="00827416"/>
    <w:rsid w:val="00827496"/>
    <w:rsid w:val="0082766D"/>
    <w:rsid w:val="0083005D"/>
    <w:rsid w:val="008306CE"/>
    <w:rsid w:val="00830CFC"/>
    <w:rsid w:val="00830FBA"/>
    <w:rsid w:val="0083175F"/>
    <w:rsid w:val="0083191E"/>
    <w:rsid w:val="00831AFA"/>
    <w:rsid w:val="00831CD0"/>
    <w:rsid w:val="00831D2D"/>
    <w:rsid w:val="0083252A"/>
    <w:rsid w:val="0083255A"/>
    <w:rsid w:val="00832650"/>
    <w:rsid w:val="0083297E"/>
    <w:rsid w:val="00832C6E"/>
    <w:rsid w:val="00832C89"/>
    <w:rsid w:val="00832E4F"/>
    <w:rsid w:val="0083346D"/>
    <w:rsid w:val="00833814"/>
    <w:rsid w:val="00833D4D"/>
    <w:rsid w:val="00833F3D"/>
    <w:rsid w:val="00834126"/>
    <w:rsid w:val="00835115"/>
    <w:rsid w:val="0083571E"/>
    <w:rsid w:val="00835900"/>
    <w:rsid w:val="00835DDB"/>
    <w:rsid w:val="008366E9"/>
    <w:rsid w:val="008369A9"/>
    <w:rsid w:val="008369AE"/>
    <w:rsid w:val="00836A55"/>
    <w:rsid w:val="00836AAB"/>
    <w:rsid w:val="008370A4"/>
    <w:rsid w:val="00837455"/>
    <w:rsid w:val="00837ABC"/>
    <w:rsid w:val="008409F3"/>
    <w:rsid w:val="00840C2B"/>
    <w:rsid w:val="00840DA3"/>
    <w:rsid w:val="00840EFC"/>
    <w:rsid w:val="00840FB9"/>
    <w:rsid w:val="00841842"/>
    <w:rsid w:val="008418C8"/>
    <w:rsid w:val="00842235"/>
    <w:rsid w:val="00842402"/>
    <w:rsid w:val="0084245F"/>
    <w:rsid w:val="008429C5"/>
    <w:rsid w:val="008430FA"/>
    <w:rsid w:val="00843B84"/>
    <w:rsid w:val="00844C38"/>
    <w:rsid w:val="00844E48"/>
    <w:rsid w:val="00844F21"/>
    <w:rsid w:val="00844FC3"/>
    <w:rsid w:val="008454BD"/>
    <w:rsid w:val="008456BD"/>
    <w:rsid w:val="00845D35"/>
    <w:rsid w:val="00845DAC"/>
    <w:rsid w:val="00845E6A"/>
    <w:rsid w:val="00845F5A"/>
    <w:rsid w:val="0084670C"/>
    <w:rsid w:val="008468EA"/>
    <w:rsid w:val="00846C94"/>
    <w:rsid w:val="0084719F"/>
    <w:rsid w:val="008471DF"/>
    <w:rsid w:val="0084724A"/>
    <w:rsid w:val="008474B9"/>
    <w:rsid w:val="00847754"/>
    <w:rsid w:val="00847DB0"/>
    <w:rsid w:val="0085016D"/>
    <w:rsid w:val="00850BB4"/>
    <w:rsid w:val="00850F49"/>
    <w:rsid w:val="008513A5"/>
    <w:rsid w:val="008517A0"/>
    <w:rsid w:val="008518E2"/>
    <w:rsid w:val="00851E65"/>
    <w:rsid w:val="008522D5"/>
    <w:rsid w:val="00852326"/>
    <w:rsid w:val="008523E1"/>
    <w:rsid w:val="00852A39"/>
    <w:rsid w:val="00852A43"/>
    <w:rsid w:val="00852BB4"/>
    <w:rsid w:val="00853491"/>
    <w:rsid w:val="00853AB1"/>
    <w:rsid w:val="00853EA2"/>
    <w:rsid w:val="0085405A"/>
    <w:rsid w:val="00854194"/>
    <w:rsid w:val="008542E2"/>
    <w:rsid w:val="008543F5"/>
    <w:rsid w:val="008549CC"/>
    <w:rsid w:val="00854BD1"/>
    <w:rsid w:val="00854D88"/>
    <w:rsid w:val="00854D95"/>
    <w:rsid w:val="00854E40"/>
    <w:rsid w:val="00854EEE"/>
    <w:rsid w:val="008555BF"/>
    <w:rsid w:val="008561CE"/>
    <w:rsid w:val="00856920"/>
    <w:rsid w:val="00856E8F"/>
    <w:rsid w:val="008574D9"/>
    <w:rsid w:val="00857ABF"/>
    <w:rsid w:val="00857ACE"/>
    <w:rsid w:val="00860156"/>
    <w:rsid w:val="008604BF"/>
    <w:rsid w:val="00860CF1"/>
    <w:rsid w:val="00860E40"/>
    <w:rsid w:val="0086108A"/>
    <w:rsid w:val="00861561"/>
    <w:rsid w:val="0086173A"/>
    <w:rsid w:val="00861C60"/>
    <w:rsid w:val="00861EAC"/>
    <w:rsid w:val="00861FD2"/>
    <w:rsid w:val="0086208B"/>
    <w:rsid w:val="008626EB"/>
    <w:rsid w:val="0086271E"/>
    <w:rsid w:val="0086274F"/>
    <w:rsid w:val="00862E37"/>
    <w:rsid w:val="008631E2"/>
    <w:rsid w:val="00863508"/>
    <w:rsid w:val="00863526"/>
    <w:rsid w:val="00863EB0"/>
    <w:rsid w:val="00864058"/>
    <w:rsid w:val="008642BD"/>
    <w:rsid w:val="00864321"/>
    <w:rsid w:val="0086498E"/>
    <w:rsid w:val="008649B3"/>
    <w:rsid w:val="00864B6D"/>
    <w:rsid w:val="00864BAA"/>
    <w:rsid w:val="008656F7"/>
    <w:rsid w:val="00865A8D"/>
    <w:rsid w:val="008669C6"/>
    <w:rsid w:val="00867668"/>
    <w:rsid w:val="00867671"/>
    <w:rsid w:val="008676DF"/>
    <w:rsid w:val="00867D63"/>
    <w:rsid w:val="00870051"/>
    <w:rsid w:val="00870555"/>
    <w:rsid w:val="008710D9"/>
    <w:rsid w:val="00871261"/>
    <w:rsid w:val="008714FA"/>
    <w:rsid w:val="008715B8"/>
    <w:rsid w:val="00871817"/>
    <w:rsid w:val="008718F8"/>
    <w:rsid w:val="00872200"/>
    <w:rsid w:val="00872338"/>
    <w:rsid w:val="008723F5"/>
    <w:rsid w:val="0087271E"/>
    <w:rsid w:val="00872AD0"/>
    <w:rsid w:val="00872B7A"/>
    <w:rsid w:val="00872D99"/>
    <w:rsid w:val="00872DD4"/>
    <w:rsid w:val="00872E6F"/>
    <w:rsid w:val="00872E77"/>
    <w:rsid w:val="00873038"/>
    <w:rsid w:val="00873871"/>
    <w:rsid w:val="008739BA"/>
    <w:rsid w:val="00873EDA"/>
    <w:rsid w:val="00873F3E"/>
    <w:rsid w:val="008742CF"/>
    <w:rsid w:val="0087439A"/>
    <w:rsid w:val="00874752"/>
    <w:rsid w:val="00874911"/>
    <w:rsid w:val="008755CA"/>
    <w:rsid w:val="00875B53"/>
    <w:rsid w:val="00875F5D"/>
    <w:rsid w:val="00875FE1"/>
    <w:rsid w:val="0087627B"/>
    <w:rsid w:val="008762CB"/>
    <w:rsid w:val="008765FF"/>
    <w:rsid w:val="0087790A"/>
    <w:rsid w:val="00877B28"/>
    <w:rsid w:val="00877ECD"/>
    <w:rsid w:val="00877F36"/>
    <w:rsid w:val="00877F91"/>
    <w:rsid w:val="0088046D"/>
    <w:rsid w:val="0088098A"/>
    <w:rsid w:val="00881412"/>
    <w:rsid w:val="008816D6"/>
    <w:rsid w:val="00881701"/>
    <w:rsid w:val="0088197A"/>
    <w:rsid w:val="00881AA0"/>
    <w:rsid w:val="00881C76"/>
    <w:rsid w:val="00881C8A"/>
    <w:rsid w:val="008821EB"/>
    <w:rsid w:val="008825BC"/>
    <w:rsid w:val="008827C7"/>
    <w:rsid w:val="00882C23"/>
    <w:rsid w:val="00883A6B"/>
    <w:rsid w:val="00883A8E"/>
    <w:rsid w:val="00883E76"/>
    <w:rsid w:val="0088402D"/>
    <w:rsid w:val="00884132"/>
    <w:rsid w:val="008842AC"/>
    <w:rsid w:val="0088442C"/>
    <w:rsid w:val="008845A4"/>
    <w:rsid w:val="00884D41"/>
    <w:rsid w:val="00884E68"/>
    <w:rsid w:val="00885639"/>
    <w:rsid w:val="008856C9"/>
    <w:rsid w:val="008857B4"/>
    <w:rsid w:val="008859A9"/>
    <w:rsid w:val="0088616A"/>
    <w:rsid w:val="00886D53"/>
    <w:rsid w:val="008871F9"/>
    <w:rsid w:val="008873D3"/>
    <w:rsid w:val="0088799E"/>
    <w:rsid w:val="00887BA7"/>
    <w:rsid w:val="0089011B"/>
    <w:rsid w:val="0089027C"/>
    <w:rsid w:val="0089045F"/>
    <w:rsid w:val="00890707"/>
    <w:rsid w:val="00890AF7"/>
    <w:rsid w:val="00890E20"/>
    <w:rsid w:val="00890FC9"/>
    <w:rsid w:val="0089133E"/>
    <w:rsid w:val="00891520"/>
    <w:rsid w:val="0089199D"/>
    <w:rsid w:val="00891B1B"/>
    <w:rsid w:val="00891CD5"/>
    <w:rsid w:val="008922BB"/>
    <w:rsid w:val="00892A0D"/>
    <w:rsid w:val="00892BB1"/>
    <w:rsid w:val="00893497"/>
    <w:rsid w:val="00893A48"/>
    <w:rsid w:val="008940B9"/>
    <w:rsid w:val="00894553"/>
    <w:rsid w:val="008946BB"/>
    <w:rsid w:val="008952CA"/>
    <w:rsid w:val="00895CA9"/>
    <w:rsid w:val="008961C3"/>
    <w:rsid w:val="008962DC"/>
    <w:rsid w:val="00896BF9"/>
    <w:rsid w:val="00896FD3"/>
    <w:rsid w:val="008970BF"/>
    <w:rsid w:val="008974D1"/>
    <w:rsid w:val="0089776C"/>
    <w:rsid w:val="008978CB"/>
    <w:rsid w:val="00897B2F"/>
    <w:rsid w:val="00897C9B"/>
    <w:rsid w:val="00897D78"/>
    <w:rsid w:val="00897F6A"/>
    <w:rsid w:val="008A05C3"/>
    <w:rsid w:val="008A0879"/>
    <w:rsid w:val="008A0C6C"/>
    <w:rsid w:val="008A0DB7"/>
    <w:rsid w:val="008A1107"/>
    <w:rsid w:val="008A13D3"/>
    <w:rsid w:val="008A1825"/>
    <w:rsid w:val="008A1BDC"/>
    <w:rsid w:val="008A209A"/>
    <w:rsid w:val="008A2400"/>
    <w:rsid w:val="008A2D5B"/>
    <w:rsid w:val="008A36BD"/>
    <w:rsid w:val="008A3748"/>
    <w:rsid w:val="008A37A7"/>
    <w:rsid w:val="008A381B"/>
    <w:rsid w:val="008A386A"/>
    <w:rsid w:val="008A3E1B"/>
    <w:rsid w:val="008A3EF1"/>
    <w:rsid w:val="008A3FC2"/>
    <w:rsid w:val="008A45ED"/>
    <w:rsid w:val="008A4ADA"/>
    <w:rsid w:val="008A4AE5"/>
    <w:rsid w:val="008A4E28"/>
    <w:rsid w:val="008A513A"/>
    <w:rsid w:val="008A527E"/>
    <w:rsid w:val="008A535C"/>
    <w:rsid w:val="008A545A"/>
    <w:rsid w:val="008A559A"/>
    <w:rsid w:val="008A6367"/>
    <w:rsid w:val="008A6846"/>
    <w:rsid w:val="008A7022"/>
    <w:rsid w:val="008A7B45"/>
    <w:rsid w:val="008B0120"/>
    <w:rsid w:val="008B05EA"/>
    <w:rsid w:val="008B0BA7"/>
    <w:rsid w:val="008B0F9C"/>
    <w:rsid w:val="008B0FAC"/>
    <w:rsid w:val="008B123B"/>
    <w:rsid w:val="008B1292"/>
    <w:rsid w:val="008B12DD"/>
    <w:rsid w:val="008B1354"/>
    <w:rsid w:val="008B156D"/>
    <w:rsid w:val="008B2022"/>
    <w:rsid w:val="008B294E"/>
    <w:rsid w:val="008B2DA2"/>
    <w:rsid w:val="008B2F79"/>
    <w:rsid w:val="008B3116"/>
    <w:rsid w:val="008B3257"/>
    <w:rsid w:val="008B34C5"/>
    <w:rsid w:val="008B379B"/>
    <w:rsid w:val="008B37E9"/>
    <w:rsid w:val="008B3DEC"/>
    <w:rsid w:val="008B44D8"/>
    <w:rsid w:val="008B47CE"/>
    <w:rsid w:val="008B48DE"/>
    <w:rsid w:val="008B49F2"/>
    <w:rsid w:val="008B5567"/>
    <w:rsid w:val="008B583C"/>
    <w:rsid w:val="008B5A65"/>
    <w:rsid w:val="008B5E26"/>
    <w:rsid w:val="008B6457"/>
    <w:rsid w:val="008B6503"/>
    <w:rsid w:val="008B67E5"/>
    <w:rsid w:val="008B6821"/>
    <w:rsid w:val="008B6A65"/>
    <w:rsid w:val="008B6D6C"/>
    <w:rsid w:val="008B71F8"/>
    <w:rsid w:val="008B77AC"/>
    <w:rsid w:val="008B7BB0"/>
    <w:rsid w:val="008B7F77"/>
    <w:rsid w:val="008C01DF"/>
    <w:rsid w:val="008C05F0"/>
    <w:rsid w:val="008C0B6F"/>
    <w:rsid w:val="008C0BFA"/>
    <w:rsid w:val="008C0CF7"/>
    <w:rsid w:val="008C0DCE"/>
    <w:rsid w:val="008C1352"/>
    <w:rsid w:val="008C1643"/>
    <w:rsid w:val="008C19E3"/>
    <w:rsid w:val="008C1A0B"/>
    <w:rsid w:val="008C1D39"/>
    <w:rsid w:val="008C1E03"/>
    <w:rsid w:val="008C1F2B"/>
    <w:rsid w:val="008C2BA1"/>
    <w:rsid w:val="008C2E36"/>
    <w:rsid w:val="008C2F9B"/>
    <w:rsid w:val="008C3133"/>
    <w:rsid w:val="008C3B6B"/>
    <w:rsid w:val="008C3C12"/>
    <w:rsid w:val="008C3D52"/>
    <w:rsid w:val="008C3F9A"/>
    <w:rsid w:val="008C4413"/>
    <w:rsid w:val="008C45A4"/>
    <w:rsid w:val="008C4CB4"/>
    <w:rsid w:val="008C53E3"/>
    <w:rsid w:val="008C54DE"/>
    <w:rsid w:val="008C55F0"/>
    <w:rsid w:val="008C5905"/>
    <w:rsid w:val="008C5B39"/>
    <w:rsid w:val="008C5B9D"/>
    <w:rsid w:val="008C5FE1"/>
    <w:rsid w:val="008C6562"/>
    <w:rsid w:val="008C73E5"/>
    <w:rsid w:val="008C76B7"/>
    <w:rsid w:val="008C780E"/>
    <w:rsid w:val="008C78EE"/>
    <w:rsid w:val="008C79A3"/>
    <w:rsid w:val="008C7A92"/>
    <w:rsid w:val="008D048C"/>
    <w:rsid w:val="008D049C"/>
    <w:rsid w:val="008D09E2"/>
    <w:rsid w:val="008D0A12"/>
    <w:rsid w:val="008D0A14"/>
    <w:rsid w:val="008D0C15"/>
    <w:rsid w:val="008D0D82"/>
    <w:rsid w:val="008D0DC0"/>
    <w:rsid w:val="008D1225"/>
    <w:rsid w:val="008D1353"/>
    <w:rsid w:val="008D189E"/>
    <w:rsid w:val="008D1EAA"/>
    <w:rsid w:val="008D2041"/>
    <w:rsid w:val="008D22A7"/>
    <w:rsid w:val="008D2419"/>
    <w:rsid w:val="008D344F"/>
    <w:rsid w:val="008D376A"/>
    <w:rsid w:val="008D389A"/>
    <w:rsid w:val="008D38B0"/>
    <w:rsid w:val="008D40DF"/>
    <w:rsid w:val="008D4270"/>
    <w:rsid w:val="008D487A"/>
    <w:rsid w:val="008D4AB8"/>
    <w:rsid w:val="008D4CE3"/>
    <w:rsid w:val="008D5452"/>
    <w:rsid w:val="008D5508"/>
    <w:rsid w:val="008D57D4"/>
    <w:rsid w:val="008D59C8"/>
    <w:rsid w:val="008D5A9D"/>
    <w:rsid w:val="008D5C9A"/>
    <w:rsid w:val="008D5EE3"/>
    <w:rsid w:val="008D6337"/>
    <w:rsid w:val="008D6AC2"/>
    <w:rsid w:val="008D70B5"/>
    <w:rsid w:val="008D77E2"/>
    <w:rsid w:val="008E0856"/>
    <w:rsid w:val="008E0D50"/>
    <w:rsid w:val="008E0E5B"/>
    <w:rsid w:val="008E1299"/>
    <w:rsid w:val="008E1509"/>
    <w:rsid w:val="008E1C44"/>
    <w:rsid w:val="008E200A"/>
    <w:rsid w:val="008E2075"/>
    <w:rsid w:val="008E20D5"/>
    <w:rsid w:val="008E245D"/>
    <w:rsid w:val="008E2719"/>
    <w:rsid w:val="008E2828"/>
    <w:rsid w:val="008E3937"/>
    <w:rsid w:val="008E395D"/>
    <w:rsid w:val="008E3C48"/>
    <w:rsid w:val="008E4B3E"/>
    <w:rsid w:val="008E510F"/>
    <w:rsid w:val="008E547B"/>
    <w:rsid w:val="008E5523"/>
    <w:rsid w:val="008E5E94"/>
    <w:rsid w:val="008E616B"/>
    <w:rsid w:val="008E7245"/>
    <w:rsid w:val="008E730B"/>
    <w:rsid w:val="008E73FD"/>
    <w:rsid w:val="008E7684"/>
    <w:rsid w:val="008E7B5A"/>
    <w:rsid w:val="008F001A"/>
    <w:rsid w:val="008F002F"/>
    <w:rsid w:val="008F0F4E"/>
    <w:rsid w:val="008F120B"/>
    <w:rsid w:val="008F1315"/>
    <w:rsid w:val="008F13DC"/>
    <w:rsid w:val="008F2CCF"/>
    <w:rsid w:val="008F2E23"/>
    <w:rsid w:val="008F2E2E"/>
    <w:rsid w:val="008F3651"/>
    <w:rsid w:val="008F4C4F"/>
    <w:rsid w:val="008F4D7C"/>
    <w:rsid w:val="008F5047"/>
    <w:rsid w:val="008F5471"/>
    <w:rsid w:val="008F5783"/>
    <w:rsid w:val="008F59BA"/>
    <w:rsid w:val="008F5E33"/>
    <w:rsid w:val="008F614F"/>
    <w:rsid w:val="008F6612"/>
    <w:rsid w:val="008F69CE"/>
    <w:rsid w:val="008F6CC8"/>
    <w:rsid w:val="00900441"/>
    <w:rsid w:val="009004BF"/>
    <w:rsid w:val="00900647"/>
    <w:rsid w:val="00900676"/>
    <w:rsid w:val="00900863"/>
    <w:rsid w:val="00900BF7"/>
    <w:rsid w:val="009017F6"/>
    <w:rsid w:val="0090197B"/>
    <w:rsid w:val="00901D52"/>
    <w:rsid w:val="00901D74"/>
    <w:rsid w:val="0090209D"/>
    <w:rsid w:val="009022B6"/>
    <w:rsid w:val="00902347"/>
    <w:rsid w:val="00902639"/>
    <w:rsid w:val="009026FA"/>
    <w:rsid w:val="00902848"/>
    <w:rsid w:val="009028A0"/>
    <w:rsid w:val="009029E3"/>
    <w:rsid w:val="00902A1A"/>
    <w:rsid w:val="00902F1F"/>
    <w:rsid w:val="0090378C"/>
    <w:rsid w:val="00903AD9"/>
    <w:rsid w:val="00904BC1"/>
    <w:rsid w:val="00904CB3"/>
    <w:rsid w:val="00905442"/>
    <w:rsid w:val="00905936"/>
    <w:rsid w:val="0090593C"/>
    <w:rsid w:val="00905B12"/>
    <w:rsid w:val="0090600E"/>
    <w:rsid w:val="00906262"/>
    <w:rsid w:val="00906769"/>
    <w:rsid w:val="00906A88"/>
    <w:rsid w:val="00906C81"/>
    <w:rsid w:val="00906F0D"/>
    <w:rsid w:val="00907067"/>
    <w:rsid w:val="009070AF"/>
    <w:rsid w:val="00907262"/>
    <w:rsid w:val="009076E1"/>
    <w:rsid w:val="00907A48"/>
    <w:rsid w:val="00907B4B"/>
    <w:rsid w:val="009103BD"/>
    <w:rsid w:val="00910E57"/>
    <w:rsid w:val="00911000"/>
    <w:rsid w:val="00911170"/>
    <w:rsid w:val="00911DAB"/>
    <w:rsid w:val="0091217D"/>
    <w:rsid w:val="00912180"/>
    <w:rsid w:val="00912322"/>
    <w:rsid w:val="0091232A"/>
    <w:rsid w:val="009128BD"/>
    <w:rsid w:val="00912918"/>
    <w:rsid w:val="00912C61"/>
    <w:rsid w:val="00912CFB"/>
    <w:rsid w:val="009137E6"/>
    <w:rsid w:val="009138FA"/>
    <w:rsid w:val="00913C2E"/>
    <w:rsid w:val="00913FA4"/>
    <w:rsid w:val="00914024"/>
    <w:rsid w:val="00914B9E"/>
    <w:rsid w:val="00914D62"/>
    <w:rsid w:val="0091537B"/>
    <w:rsid w:val="00916450"/>
    <w:rsid w:val="00916C65"/>
    <w:rsid w:val="0091719E"/>
    <w:rsid w:val="00917581"/>
    <w:rsid w:val="00917A45"/>
    <w:rsid w:val="00917E89"/>
    <w:rsid w:val="009201C9"/>
    <w:rsid w:val="009205FE"/>
    <w:rsid w:val="009207F2"/>
    <w:rsid w:val="00920D1F"/>
    <w:rsid w:val="00920EB8"/>
    <w:rsid w:val="00920F52"/>
    <w:rsid w:val="009210EC"/>
    <w:rsid w:val="0092135C"/>
    <w:rsid w:val="00921399"/>
    <w:rsid w:val="009216A1"/>
    <w:rsid w:val="0092182F"/>
    <w:rsid w:val="0092202B"/>
    <w:rsid w:val="00922223"/>
    <w:rsid w:val="0092292D"/>
    <w:rsid w:val="00922F3A"/>
    <w:rsid w:val="00922FFB"/>
    <w:rsid w:val="009234CB"/>
    <w:rsid w:val="00923776"/>
    <w:rsid w:val="00923B1D"/>
    <w:rsid w:val="00923B65"/>
    <w:rsid w:val="00923C8F"/>
    <w:rsid w:val="009240DD"/>
    <w:rsid w:val="00924543"/>
    <w:rsid w:val="0092460F"/>
    <w:rsid w:val="0092467B"/>
    <w:rsid w:val="00924AE5"/>
    <w:rsid w:val="009250E5"/>
    <w:rsid w:val="0092518D"/>
    <w:rsid w:val="009252FF"/>
    <w:rsid w:val="0092534D"/>
    <w:rsid w:val="00925B2A"/>
    <w:rsid w:val="00926500"/>
    <w:rsid w:val="00926C94"/>
    <w:rsid w:val="00926DB6"/>
    <w:rsid w:val="00926DC4"/>
    <w:rsid w:val="009272AC"/>
    <w:rsid w:val="00927867"/>
    <w:rsid w:val="009279D7"/>
    <w:rsid w:val="00930000"/>
    <w:rsid w:val="00930930"/>
    <w:rsid w:val="009313A3"/>
    <w:rsid w:val="00931563"/>
    <w:rsid w:val="00931705"/>
    <w:rsid w:val="00931B5D"/>
    <w:rsid w:val="0093234D"/>
    <w:rsid w:val="009326AC"/>
    <w:rsid w:val="00932E0A"/>
    <w:rsid w:val="009338F5"/>
    <w:rsid w:val="00933D8C"/>
    <w:rsid w:val="00933F28"/>
    <w:rsid w:val="00933FC1"/>
    <w:rsid w:val="00934441"/>
    <w:rsid w:val="0093453A"/>
    <w:rsid w:val="00934DE5"/>
    <w:rsid w:val="00934E4E"/>
    <w:rsid w:val="00935266"/>
    <w:rsid w:val="009355FA"/>
    <w:rsid w:val="0093657C"/>
    <w:rsid w:val="009371FE"/>
    <w:rsid w:val="009400A7"/>
    <w:rsid w:val="009401FB"/>
    <w:rsid w:val="00940F0D"/>
    <w:rsid w:val="009410D8"/>
    <w:rsid w:val="009415C5"/>
    <w:rsid w:val="009416E8"/>
    <w:rsid w:val="009424D7"/>
    <w:rsid w:val="00942825"/>
    <w:rsid w:val="009432C1"/>
    <w:rsid w:val="0094350E"/>
    <w:rsid w:val="00943E8B"/>
    <w:rsid w:val="00944F19"/>
    <w:rsid w:val="00944F76"/>
    <w:rsid w:val="00945275"/>
    <w:rsid w:val="00945472"/>
    <w:rsid w:val="009457C5"/>
    <w:rsid w:val="00945E53"/>
    <w:rsid w:val="0094650F"/>
    <w:rsid w:val="00946AC5"/>
    <w:rsid w:val="00946E9E"/>
    <w:rsid w:val="009470C4"/>
    <w:rsid w:val="0094718D"/>
    <w:rsid w:val="00947751"/>
    <w:rsid w:val="0094798A"/>
    <w:rsid w:val="009479E3"/>
    <w:rsid w:val="00950672"/>
    <w:rsid w:val="00950BB9"/>
    <w:rsid w:val="00950CFE"/>
    <w:rsid w:val="0095128C"/>
    <w:rsid w:val="009516AF"/>
    <w:rsid w:val="009519B8"/>
    <w:rsid w:val="00951E63"/>
    <w:rsid w:val="00952206"/>
    <w:rsid w:val="009522A3"/>
    <w:rsid w:val="009524C8"/>
    <w:rsid w:val="009526D2"/>
    <w:rsid w:val="0095336F"/>
    <w:rsid w:val="00954432"/>
    <w:rsid w:val="00954B81"/>
    <w:rsid w:val="00954EF5"/>
    <w:rsid w:val="0095599D"/>
    <w:rsid w:val="00955B46"/>
    <w:rsid w:val="00955CCF"/>
    <w:rsid w:val="00955E50"/>
    <w:rsid w:val="00956C44"/>
    <w:rsid w:val="009572CB"/>
    <w:rsid w:val="00957E16"/>
    <w:rsid w:val="0096003E"/>
    <w:rsid w:val="009605E1"/>
    <w:rsid w:val="0096069D"/>
    <w:rsid w:val="00960906"/>
    <w:rsid w:val="0096149A"/>
    <w:rsid w:val="00961DE3"/>
    <w:rsid w:val="00962AC3"/>
    <w:rsid w:val="0096312A"/>
    <w:rsid w:val="0096371A"/>
    <w:rsid w:val="0096390D"/>
    <w:rsid w:val="00963AD1"/>
    <w:rsid w:val="00963D48"/>
    <w:rsid w:val="0096423A"/>
    <w:rsid w:val="0096424C"/>
    <w:rsid w:val="00964638"/>
    <w:rsid w:val="00964996"/>
    <w:rsid w:val="00965530"/>
    <w:rsid w:val="00965619"/>
    <w:rsid w:val="00966112"/>
    <w:rsid w:val="009664BA"/>
    <w:rsid w:val="0096661B"/>
    <w:rsid w:val="00966C78"/>
    <w:rsid w:val="00966DC1"/>
    <w:rsid w:val="0096755B"/>
    <w:rsid w:val="00967A97"/>
    <w:rsid w:val="00967C4A"/>
    <w:rsid w:val="00967CAE"/>
    <w:rsid w:val="00967D21"/>
    <w:rsid w:val="009707AB"/>
    <w:rsid w:val="00970F18"/>
    <w:rsid w:val="0097137E"/>
    <w:rsid w:val="009714BE"/>
    <w:rsid w:val="00971BCC"/>
    <w:rsid w:val="009720FB"/>
    <w:rsid w:val="00972226"/>
    <w:rsid w:val="009725D9"/>
    <w:rsid w:val="00972A43"/>
    <w:rsid w:val="00972AD7"/>
    <w:rsid w:val="00972F42"/>
    <w:rsid w:val="0097372D"/>
    <w:rsid w:val="009738FE"/>
    <w:rsid w:val="00973A2D"/>
    <w:rsid w:val="00974255"/>
    <w:rsid w:val="00975E9A"/>
    <w:rsid w:val="0097652F"/>
    <w:rsid w:val="00976DB8"/>
    <w:rsid w:val="00976FD9"/>
    <w:rsid w:val="00977171"/>
    <w:rsid w:val="009771D9"/>
    <w:rsid w:val="009776F6"/>
    <w:rsid w:val="00977D62"/>
    <w:rsid w:val="00980071"/>
    <w:rsid w:val="009800FD"/>
    <w:rsid w:val="009804E5"/>
    <w:rsid w:val="009805D1"/>
    <w:rsid w:val="00980963"/>
    <w:rsid w:val="00980AC1"/>
    <w:rsid w:val="00980F23"/>
    <w:rsid w:val="00981D58"/>
    <w:rsid w:val="00981E97"/>
    <w:rsid w:val="00982691"/>
    <w:rsid w:val="009826EA"/>
    <w:rsid w:val="00982D75"/>
    <w:rsid w:val="00982F19"/>
    <w:rsid w:val="00983057"/>
    <w:rsid w:val="009832F1"/>
    <w:rsid w:val="0098339C"/>
    <w:rsid w:val="009833CA"/>
    <w:rsid w:val="009835D4"/>
    <w:rsid w:val="009837EC"/>
    <w:rsid w:val="009839A6"/>
    <w:rsid w:val="00983BB6"/>
    <w:rsid w:val="00983C0A"/>
    <w:rsid w:val="00984300"/>
    <w:rsid w:val="0098433C"/>
    <w:rsid w:val="009844A1"/>
    <w:rsid w:val="00984569"/>
    <w:rsid w:val="00984751"/>
    <w:rsid w:val="00984CC3"/>
    <w:rsid w:val="00984D4D"/>
    <w:rsid w:val="00985392"/>
    <w:rsid w:val="009855C8"/>
    <w:rsid w:val="00985D97"/>
    <w:rsid w:val="009864DA"/>
    <w:rsid w:val="00986D43"/>
    <w:rsid w:val="00986EAA"/>
    <w:rsid w:val="00987380"/>
    <w:rsid w:val="00987580"/>
    <w:rsid w:val="0098766A"/>
    <w:rsid w:val="009878F6"/>
    <w:rsid w:val="0098792B"/>
    <w:rsid w:val="009879C8"/>
    <w:rsid w:val="00987DBD"/>
    <w:rsid w:val="00987FF5"/>
    <w:rsid w:val="009903B7"/>
    <w:rsid w:val="0099041D"/>
    <w:rsid w:val="0099045E"/>
    <w:rsid w:val="009914A7"/>
    <w:rsid w:val="009916C5"/>
    <w:rsid w:val="0099174E"/>
    <w:rsid w:val="00991965"/>
    <w:rsid w:val="00991E67"/>
    <w:rsid w:val="00991FA2"/>
    <w:rsid w:val="00992395"/>
    <w:rsid w:val="00992C9F"/>
    <w:rsid w:val="00993376"/>
    <w:rsid w:val="0099393F"/>
    <w:rsid w:val="00993D3E"/>
    <w:rsid w:val="00993F28"/>
    <w:rsid w:val="0099442F"/>
    <w:rsid w:val="00994A75"/>
    <w:rsid w:val="00994DFF"/>
    <w:rsid w:val="009950A9"/>
    <w:rsid w:val="0099583F"/>
    <w:rsid w:val="00995A4A"/>
    <w:rsid w:val="00995ABA"/>
    <w:rsid w:val="00995BE2"/>
    <w:rsid w:val="00995FD6"/>
    <w:rsid w:val="00996056"/>
    <w:rsid w:val="00996257"/>
    <w:rsid w:val="009965CE"/>
    <w:rsid w:val="0099675C"/>
    <w:rsid w:val="009968E6"/>
    <w:rsid w:val="00997031"/>
    <w:rsid w:val="009973A5"/>
    <w:rsid w:val="009974BC"/>
    <w:rsid w:val="00997672"/>
    <w:rsid w:val="0099785C"/>
    <w:rsid w:val="00997B31"/>
    <w:rsid w:val="00997D9A"/>
    <w:rsid w:val="009A0347"/>
    <w:rsid w:val="009A053D"/>
    <w:rsid w:val="009A0546"/>
    <w:rsid w:val="009A0695"/>
    <w:rsid w:val="009A0731"/>
    <w:rsid w:val="009A0A8B"/>
    <w:rsid w:val="009A0D1D"/>
    <w:rsid w:val="009A0D9C"/>
    <w:rsid w:val="009A1052"/>
    <w:rsid w:val="009A1067"/>
    <w:rsid w:val="009A143B"/>
    <w:rsid w:val="009A1CFE"/>
    <w:rsid w:val="009A20DA"/>
    <w:rsid w:val="009A22BA"/>
    <w:rsid w:val="009A277C"/>
    <w:rsid w:val="009A2BEF"/>
    <w:rsid w:val="009A2F8E"/>
    <w:rsid w:val="009A3191"/>
    <w:rsid w:val="009A329B"/>
    <w:rsid w:val="009A335C"/>
    <w:rsid w:val="009A357D"/>
    <w:rsid w:val="009A3AC6"/>
    <w:rsid w:val="009A3B50"/>
    <w:rsid w:val="009A4BE0"/>
    <w:rsid w:val="009A4F30"/>
    <w:rsid w:val="009A50D5"/>
    <w:rsid w:val="009A5209"/>
    <w:rsid w:val="009A5319"/>
    <w:rsid w:val="009A534F"/>
    <w:rsid w:val="009A55D0"/>
    <w:rsid w:val="009A5F36"/>
    <w:rsid w:val="009A5FD6"/>
    <w:rsid w:val="009A66AC"/>
    <w:rsid w:val="009A6BF0"/>
    <w:rsid w:val="009A6EEB"/>
    <w:rsid w:val="009A7A3A"/>
    <w:rsid w:val="009A7D6C"/>
    <w:rsid w:val="009B05DE"/>
    <w:rsid w:val="009B0827"/>
    <w:rsid w:val="009B0BDB"/>
    <w:rsid w:val="009B0CF8"/>
    <w:rsid w:val="009B0D03"/>
    <w:rsid w:val="009B0F27"/>
    <w:rsid w:val="009B11AD"/>
    <w:rsid w:val="009B1947"/>
    <w:rsid w:val="009B1950"/>
    <w:rsid w:val="009B1A0F"/>
    <w:rsid w:val="009B1BA4"/>
    <w:rsid w:val="009B24D0"/>
    <w:rsid w:val="009B27AA"/>
    <w:rsid w:val="009B2C40"/>
    <w:rsid w:val="009B2F9C"/>
    <w:rsid w:val="009B309E"/>
    <w:rsid w:val="009B3607"/>
    <w:rsid w:val="009B39E2"/>
    <w:rsid w:val="009B3D66"/>
    <w:rsid w:val="009B3EEA"/>
    <w:rsid w:val="009B4248"/>
    <w:rsid w:val="009B4451"/>
    <w:rsid w:val="009B44AE"/>
    <w:rsid w:val="009B452E"/>
    <w:rsid w:val="009B4F05"/>
    <w:rsid w:val="009B4FD3"/>
    <w:rsid w:val="009B51C4"/>
    <w:rsid w:val="009B5579"/>
    <w:rsid w:val="009B5D44"/>
    <w:rsid w:val="009B6714"/>
    <w:rsid w:val="009B689B"/>
    <w:rsid w:val="009B6CCF"/>
    <w:rsid w:val="009B700B"/>
    <w:rsid w:val="009B79CA"/>
    <w:rsid w:val="009B7B8A"/>
    <w:rsid w:val="009B7C2A"/>
    <w:rsid w:val="009B7DF1"/>
    <w:rsid w:val="009C0427"/>
    <w:rsid w:val="009C05E1"/>
    <w:rsid w:val="009C071D"/>
    <w:rsid w:val="009C0A88"/>
    <w:rsid w:val="009C0CB1"/>
    <w:rsid w:val="009C0D68"/>
    <w:rsid w:val="009C0E12"/>
    <w:rsid w:val="009C213E"/>
    <w:rsid w:val="009C29D7"/>
    <w:rsid w:val="009C30A0"/>
    <w:rsid w:val="009C33A8"/>
    <w:rsid w:val="009C34DB"/>
    <w:rsid w:val="009C3B09"/>
    <w:rsid w:val="009C3EF2"/>
    <w:rsid w:val="009C46F8"/>
    <w:rsid w:val="009C49EF"/>
    <w:rsid w:val="009C53CE"/>
    <w:rsid w:val="009C5949"/>
    <w:rsid w:val="009C5C2C"/>
    <w:rsid w:val="009C5C82"/>
    <w:rsid w:val="009C5D23"/>
    <w:rsid w:val="009C62B2"/>
    <w:rsid w:val="009C640C"/>
    <w:rsid w:val="009C6D8C"/>
    <w:rsid w:val="009C7844"/>
    <w:rsid w:val="009C79EF"/>
    <w:rsid w:val="009C7C31"/>
    <w:rsid w:val="009D0365"/>
    <w:rsid w:val="009D0CEA"/>
    <w:rsid w:val="009D0F5D"/>
    <w:rsid w:val="009D1018"/>
    <w:rsid w:val="009D11CC"/>
    <w:rsid w:val="009D12F9"/>
    <w:rsid w:val="009D1C05"/>
    <w:rsid w:val="009D1EC2"/>
    <w:rsid w:val="009D2205"/>
    <w:rsid w:val="009D229C"/>
    <w:rsid w:val="009D2382"/>
    <w:rsid w:val="009D2AD8"/>
    <w:rsid w:val="009D2EAC"/>
    <w:rsid w:val="009D39D7"/>
    <w:rsid w:val="009D3B43"/>
    <w:rsid w:val="009D3CC5"/>
    <w:rsid w:val="009D3D00"/>
    <w:rsid w:val="009D3D25"/>
    <w:rsid w:val="009D3E25"/>
    <w:rsid w:val="009D42DD"/>
    <w:rsid w:val="009D4593"/>
    <w:rsid w:val="009D45EC"/>
    <w:rsid w:val="009D49F9"/>
    <w:rsid w:val="009D4BB8"/>
    <w:rsid w:val="009D4C1C"/>
    <w:rsid w:val="009D4DFA"/>
    <w:rsid w:val="009D4F71"/>
    <w:rsid w:val="009D5230"/>
    <w:rsid w:val="009D557C"/>
    <w:rsid w:val="009D58EF"/>
    <w:rsid w:val="009D5A06"/>
    <w:rsid w:val="009D5CCC"/>
    <w:rsid w:val="009D5F31"/>
    <w:rsid w:val="009D6353"/>
    <w:rsid w:val="009D64F3"/>
    <w:rsid w:val="009D682A"/>
    <w:rsid w:val="009D7E01"/>
    <w:rsid w:val="009D7EE1"/>
    <w:rsid w:val="009E000F"/>
    <w:rsid w:val="009E0029"/>
    <w:rsid w:val="009E0444"/>
    <w:rsid w:val="009E0670"/>
    <w:rsid w:val="009E0763"/>
    <w:rsid w:val="009E097D"/>
    <w:rsid w:val="009E0A75"/>
    <w:rsid w:val="009E0C49"/>
    <w:rsid w:val="009E0C51"/>
    <w:rsid w:val="009E0C66"/>
    <w:rsid w:val="009E11B3"/>
    <w:rsid w:val="009E12B8"/>
    <w:rsid w:val="009E2127"/>
    <w:rsid w:val="009E21C5"/>
    <w:rsid w:val="009E239B"/>
    <w:rsid w:val="009E285C"/>
    <w:rsid w:val="009E28AA"/>
    <w:rsid w:val="009E2F99"/>
    <w:rsid w:val="009E3170"/>
    <w:rsid w:val="009E330E"/>
    <w:rsid w:val="009E378B"/>
    <w:rsid w:val="009E3880"/>
    <w:rsid w:val="009E38CD"/>
    <w:rsid w:val="009E3EDF"/>
    <w:rsid w:val="009E4010"/>
    <w:rsid w:val="009E406F"/>
    <w:rsid w:val="009E40F1"/>
    <w:rsid w:val="009E4210"/>
    <w:rsid w:val="009E4436"/>
    <w:rsid w:val="009E4609"/>
    <w:rsid w:val="009E4678"/>
    <w:rsid w:val="009E46CB"/>
    <w:rsid w:val="009E541A"/>
    <w:rsid w:val="009E5517"/>
    <w:rsid w:val="009E565D"/>
    <w:rsid w:val="009E56FC"/>
    <w:rsid w:val="009E571F"/>
    <w:rsid w:val="009E5A63"/>
    <w:rsid w:val="009E6377"/>
    <w:rsid w:val="009E6510"/>
    <w:rsid w:val="009E6C0A"/>
    <w:rsid w:val="009E702F"/>
    <w:rsid w:val="009E7503"/>
    <w:rsid w:val="009E7C7B"/>
    <w:rsid w:val="009F01B1"/>
    <w:rsid w:val="009F0552"/>
    <w:rsid w:val="009F05A1"/>
    <w:rsid w:val="009F062D"/>
    <w:rsid w:val="009F0848"/>
    <w:rsid w:val="009F0BDA"/>
    <w:rsid w:val="009F0E2D"/>
    <w:rsid w:val="009F0E7F"/>
    <w:rsid w:val="009F1BF8"/>
    <w:rsid w:val="009F1CB6"/>
    <w:rsid w:val="009F1CF4"/>
    <w:rsid w:val="009F1EE9"/>
    <w:rsid w:val="009F1F01"/>
    <w:rsid w:val="009F2334"/>
    <w:rsid w:val="009F2645"/>
    <w:rsid w:val="009F2D62"/>
    <w:rsid w:val="009F2DCE"/>
    <w:rsid w:val="009F3166"/>
    <w:rsid w:val="009F36DE"/>
    <w:rsid w:val="009F3967"/>
    <w:rsid w:val="009F3B38"/>
    <w:rsid w:val="009F3C28"/>
    <w:rsid w:val="009F3D16"/>
    <w:rsid w:val="009F3FDF"/>
    <w:rsid w:val="009F4085"/>
    <w:rsid w:val="009F44E9"/>
    <w:rsid w:val="009F4636"/>
    <w:rsid w:val="009F49D7"/>
    <w:rsid w:val="009F4ADE"/>
    <w:rsid w:val="009F4DCC"/>
    <w:rsid w:val="009F4FEF"/>
    <w:rsid w:val="009F54A3"/>
    <w:rsid w:val="009F565F"/>
    <w:rsid w:val="009F5C90"/>
    <w:rsid w:val="009F65C2"/>
    <w:rsid w:val="009F731C"/>
    <w:rsid w:val="009F74AC"/>
    <w:rsid w:val="009F74AF"/>
    <w:rsid w:val="009F7D72"/>
    <w:rsid w:val="00A0036D"/>
    <w:rsid w:val="00A005BE"/>
    <w:rsid w:val="00A00921"/>
    <w:rsid w:val="00A00A75"/>
    <w:rsid w:val="00A00B60"/>
    <w:rsid w:val="00A0168D"/>
    <w:rsid w:val="00A01EE1"/>
    <w:rsid w:val="00A0267D"/>
    <w:rsid w:val="00A027C8"/>
    <w:rsid w:val="00A029D6"/>
    <w:rsid w:val="00A02BC5"/>
    <w:rsid w:val="00A02E22"/>
    <w:rsid w:val="00A034D7"/>
    <w:rsid w:val="00A036AE"/>
    <w:rsid w:val="00A037A8"/>
    <w:rsid w:val="00A03818"/>
    <w:rsid w:val="00A03CD0"/>
    <w:rsid w:val="00A03D12"/>
    <w:rsid w:val="00A03F0A"/>
    <w:rsid w:val="00A044CE"/>
    <w:rsid w:val="00A0465D"/>
    <w:rsid w:val="00A0489B"/>
    <w:rsid w:val="00A049DD"/>
    <w:rsid w:val="00A04B25"/>
    <w:rsid w:val="00A04E4C"/>
    <w:rsid w:val="00A05129"/>
    <w:rsid w:val="00A05672"/>
    <w:rsid w:val="00A05EBC"/>
    <w:rsid w:val="00A05F21"/>
    <w:rsid w:val="00A06086"/>
    <w:rsid w:val="00A062A5"/>
    <w:rsid w:val="00A06628"/>
    <w:rsid w:val="00A0693B"/>
    <w:rsid w:val="00A06C98"/>
    <w:rsid w:val="00A06E9B"/>
    <w:rsid w:val="00A0727A"/>
    <w:rsid w:val="00A075B8"/>
    <w:rsid w:val="00A07A81"/>
    <w:rsid w:val="00A10229"/>
    <w:rsid w:val="00A11091"/>
    <w:rsid w:val="00A11590"/>
    <w:rsid w:val="00A11823"/>
    <w:rsid w:val="00A119DC"/>
    <w:rsid w:val="00A12328"/>
    <w:rsid w:val="00A124DA"/>
    <w:rsid w:val="00A12BEB"/>
    <w:rsid w:val="00A12CD2"/>
    <w:rsid w:val="00A12F8C"/>
    <w:rsid w:val="00A1307A"/>
    <w:rsid w:val="00A135F5"/>
    <w:rsid w:val="00A136E6"/>
    <w:rsid w:val="00A13789"/>
    <w:rsid w:val="00A137EA"/>
    <w:rsid w:val="00A13F45"/>
    <w:rsid w:val="00A14913"/>
    <w:rsid w:val="00A1553E"/>
    <w:rsid w:val="00A15C41"/>
    <w:rsid w:val="00A15D7F"/>
    <w:rsid w:val="00A1624B"/>
    <w:rsid w:val="00A16476"/>
    <w:rsid w:val="00A165AA"/>
    <w:rsid w:val="00A16676"/>
    <w:rsid w:val="00A1694B"/>
    <w:rsid w:val="00A16D63"/>
    <w:rsid w:val="00A16E13"/>
    <w:rsid w:val="00A16FFB"/>
    <w:rsid w:val="00A17111"/>
    <w:rsid w:val="00A17673"/>
    <w:rsid w:val="00A177DF"/>
    <w:rsid w:val="00A17DD3"/>
    <w:rsid w:val="00A2008C"/>
    <w:rsid w:val="00A20B80"/>
    <w:rsid w:val="00A20C93"/>
    <w:rsid w:val="00A20D9C"/>
    <w:rsid w:val="00A210DE"/>
    <w:rsid w:val="00A2111B"/>
    <w:rsid w:val="00A21B84"/>
    <w:rsid w:val="00A21F44"/>
    <w:rsid w:val="00A22433"/>
    <w:rsid w:val="00A22697"/>
    <w:rsid w:val="00A226C1"/>
    <w:rsid w:val="00A2283C"/>
    <w:rsid w:val="00A228B0"/>
    <w:rsid w:val="00A228FE"/>
    <w:rsid w:val="00A229AC"/>
    <w:rsid w:val="00A22A0F"/>
    <w:rsid w:val="00A23B8F"/>
    <w:rsid w:val="00A23E5D"/>
    <w:rsid w:val="00A242B3"/>
    <w:rsid w:val="00A243C1"/>
    <w:rsid w:val="00A24653"/>
    <w:rsid w:val="00A25158"/>
    <w:rsid w:val="00A25393"/>
    <w:rsid w:val="00A25565"/>
    <w:rsid w:val="00A2568C"/>
    <w:rsid w:val="00A256E0"/>
    <w:rsid w:val="00A25DAC"/>
    <w:rsid w:val="00A25E07"/>
    <w:rsid w:val="00A25E26"/>
    <w:rsid w:val="00A25FC1"/>
    <w:rsid w:val="00A261A2"/>
    <w:rsid w:val="00A26242"/>
    <w:rsid w:val="00A26396"/>
    <w:rsid w:val="00A26412"/>
    <w:rsid w:val="00A26599"/>
    <w:rsid w:val="00A26815"/>
    <w:rsid w:val="00A26989"/>
    <w:rsid w:val="00A26AE5"/>
    <w:rsid w:val="00A27103"/>
    <w:rsid w:val="00A27A54"/>
    <w:rsid w:val="00A27F64"/>
    <w:rsid w:val="00A309CB"/>
    <w:rsid w:val="00A30EA1"/>
    <w:rsid w:val="00A3109B"/>
    <w:rsid w:val="00A31517"/>
    <w:rsid w:val="00A31921"/>
    <w:rsid w:val="00A319DD"/>
    <w:rsid w:val="00A31B7D"/>
    <w:rsid w:val="00A322A3"/>
    <w:rsid w:val="00A323DA"/>
    <w:rsid w:val="00A32A0B"/>
    <w:rsid w:val="00A32B15"/>
    <w:rsid w:val="00A32F40"/>
    <w:rsid w:val="00A32FC0"/>
    <w:rsid w:val="00A3326B"/>
    <w:rsid w:val="00A33565"/>
    <w:rsid w:val="00A3377C"/>
    <w:rsid w:val="00A33894"/>
    <w:rsid w:val="00A33966"/>
    <w:rsid w:val="00A33CBC"/>
    <w:rsid w:val="00A33CF4"/>
    <w:rsid w:val="00A33F50"/>
    <w:rsid w:val="00A3427D"/>
    <w:rsid w:val="00A343A8"/>
    <w:rsid w:val="00A34529"/>
    <w:rsid w:val="00A345EA"/>
    <w:rsid w:val="00A347C0"/>
    <w:rsid w:val="00A34803"/>
    <w:rsid w:val="00A34BB8"/>
    <w:rsid w:val="00A3501A"/>
    <w:rsid w:val="00A35E84"/>
    <w:rsid w:val="00A35F1B"/>
    <w:rsid w:val="00A360EF"/>
    <w:rsid w:val="00A36209"/>
    <w:rsid w:val="00A363CD"/>
    <w:rsid w:val="00A363DE"/>
    <w:rsid w:val="00A36439"/>
    <w:rsid w:val="00A3647B"/>
    <w:rsid w:val="00A36874"/>
    <w:rsid w:val="00A36907"/>
    <w:rsid w:val="00A369FF"/>
    <w:rsid w:val="00A36EF4"/>
    <w:rsid w:val="00A376D8"/>
    <w:rsid w:val="00A377B4"/>
    <w:rsid w:val="00A378A5"/>
    <w:rsid w:val="00A37B2D"/>
    <w:rsid w:val="00A37D72"/>
    <w:rsid w:val="00A4065A"/>
    <w:rsid w:val="00A40A02"/>
    <w:rsid w:val="00A40CC1"/>
    <w:rsid w:val="00A40D48"/>
    <w:rsid w:val="00A40EFC"/>
    <w:rsid w:val="00A41171"/>
    <w:rsid w:val="00A414F4"/>
    <w:rsid w:val="00A417B2"/>
    <w:rsid w:val="00A42E27"/>
    <w:rsid w:val="00A42EFD"/>
    <w:rsid w:val="00A43690"/>
    <w:rsid w:val="00A43984"/>
    <w:rsid w:val="00A439F5"/>
    <w:rsid w:val="00A43E7A"/>
    <w:rsid w:val="00A448E8"/>
    <w:rsid w:val="00A44AB6"/>
    <w:rsid w:val="00A44D22"/>
    <w:rsid w:val="00A44DCD"/>
    <w:rsid w:val="00A450D8"/>
    <w:rsid w:val="00A4576A"/>
    <w:rsid w:val="00A458B0"/>
    <w:rsid w:val="00A45C3A"/>
    <w:rsid w:val="00A45CA9"/>
    <w:rsid w:val="00A45EEF"/>
    <w:rsid w:val="00A4619C"/>
    <w:rsid w:val="00A47575"/>
    <w:rsid w:val="00A47776"/>
    <w:rsid w:val="00A47908"/>
    <w:rsid w:val="00A47D0B"/>
    <w:rsid w:val="00A47D9F"/>
    <w:rsid w:val="00A47F94"/>
    <w:rsid w:val="00A503C1"/>
    <w:rsid w:val="00A503D8"/>
    <w:rsid w:val="00A510AC"/>
    <w:rsid w:val="00A51169"/>
    <w:rsid w:val="00A51234"/>
    <w:rsid w:val="00A512D5"/>
    <w:rsid w:val="00A514EC"/>
    <w:rsid w:val="00A51746"/>
    <w:rsid w:val="00A51822"/>
    <w:rsid w:val="00A51892"/>
    <w:rsid w:val="00A518F8"/>
    <w:rsid w:val="00A5199D"/>
    <w:rsid w:val="00A519D0"/>
    <w:rsid w:val="00A5202B"/>
    <w:rsid w:val="00A5235F"/>
    <w:rsid w:val="00A524FA"/>
    <w:rsid w:val="00A52946"/>
    <w:rsid w:val="00A52D61"/>
    <w:rsid w:val="00A52F09"/>
    <w:rsid w:val="00A52FF1"/>
    <w:rsid w:val="00A53453"/>
    <w:rsid w:val="00A534ED"/>
    <w:rsid w:val="00A5365B"/>
    <w:rsid w:val="00A536B2"/>
    <w:rsid w:val="00A53721"/>
    <w:rsid w:val="00A53A58"/>
    <w:rsid w:val="00A53E43"/>
    <w:rsid w:val="00A5447B"/>
    <w:rsid w:val="00A5496C"/>
    <w:rsid w:val="00A54AB7"/>
    <w:rsid w:val="00A54B6D"/>
    <w:rsid w:val="00A54CC8"/>
    <w:rsid w:val="00A55027"/>
    <w:rsid w:val="00A55587"/>
    <w:rsid w:val="00A55989"/>
    <w:rsid w:val="00A56638"/>
    <w:rsid w:val="00A566FA"/>
    <w:rsid w:val="00A56E6F"/>
    <w:rsid w:val="00A56FC9"/>
    <w:rsid w:val="00A5733A"/>
    <w:rsid w:val="00A60098"/>
    <w:rsid w:val="00A60A4C"/>
    <w:rsid w:val="00A60CE6"/>
    <w:rsid w:val="00A61110"/>
    <w:rsid w:val="00A611D2"/>
    <w:rsid w:val="00A614EB"/>
    <w:rsid w:val="00A61B56"/>
    <w:rsid w:val="00A620C9"/>
    <w:rsid w:val="00A6224F"/>
    <w:rsid w:val="00A624BF"/>
    <w:rsid w:val="00A6263D"/>
    <w:rsid w:val="00A629ED"/>
    <w:rsid w:val="00A62A18"/>
    <w:rsid w:val="00A62E60"/>
    <w:rsid w:val="00A63275"/>
    <w:rsid w:val="00A635DC"/>
    <w:rsid w:val="00A63C5A"/>
    <w:rsid w:val="00A63DA4"/>
    <w:rsid w:val="00A64033"/>
    <w:rsid w:val="00A643D4"/>
    <w:rsid w:val="00A64739"/>
    <w:rsid w:val="00A6586C"/>
    <w:rsid w:val="00A65945"/>
    <w:rsid w:val="00A65B10"/>
    <w:rsid w:val="00A66FAD"/>
    <w:rsid w:val="00A66FF6"/>
    <w:rsid w:val="00A67234"/>
    <w:rsid w:val="00A67434"/>
    <w:rsid w:val="00A67441"/>
    <w:rsid w:val="00A677D8"/>
    <w:rsid w:val="00A67D3A"/>
    <w:rsid w:val="00A70001"/>
    <w:rsid w:val="00A706A7"/>
    <w:rsid w:val="00A70FA2"/>
    <w:rsid w:val="00A7103E"/>
    <w:rsid w:val="00A7172D"/>
    <w:rsid w:val="00A71927"/>
    <w:rsid w:val="00A71B91"/>
    <w:rsid w:val="00A72231"/>
    <w:rsid w:val="00A7292A"/>
    <w:rsid w:val="00A7349F"/>
    <w:rsid w:val="00A73A57"/>
    <w:rsid w:val="00A74308"/>
    <w:rsid w:val="00A74340"/>
    <w:rsid w:val="00A74764"/>
    <w:rsid w:val="00A74A92"/>
    <w:rsid w:val="00A74BC4"/>
    <w:rsid w:val="00A74E3E"/>
    <w:rsid w:val="00A75839"/>
    <w:rsid w:val="00A75E93"/>
    <w:rsid w:val="00A75F80"/>
    <w:rsid w:val="00A76539"/>
    <w:rsid w:val="00A76E00"/>
    <w:rsid w:val="00A77052"/>
    <w:rsid w:val="00A773D6"/>
    <w:rsid w:val="00A77ABF"/>
    <w:rsid w:val="00A77FC6"/>
    <w:rsid w:val="00A80000"/>
    <w:rsid w:val="00A801A7"/>
    <w:rsid w:val="00A8097D"/>
    <w:rsid w:val="00A80B95"/>
    <w:rsid w:val="00A81277"/>
    <w:rsid w:val="00A81482"/>
    <w:rsid w:val="00A81748"/>
    <w:rsid w:val="00A81AF4"/>
    <w:rsid w:val="00A81E72"/>
    <w:rsid w:val="00A81F1B"/>
    <w:rsid w:val="00A8206E"/>
    <w:rsid w:val="00A82B25"/>
    <w:rsid w:val="00A8354D"/>
    <w:rsid w:val="00A83D29"/>
    <w:rsid w:val="00A83F9E"/>
    <w:rsid w:val="00A84519"/>
    <w:rsid w:val="00A84817"/>
    <w:rsid w:val="00A85A9E"/>
    <w:rsid w:val="00A85B6B"/>
    <w:rsid w:val="00A85C1C"/>
    <w:rsid w:val="00A86224"/>
    <w:rsid w:val="00A8693C"/>
    <w:rsid w:val="00A8752C"/>
    <w:rsid w:val="00A87ED7"/>
    <w:rsid w:val="00A9032D"/>
    <w:rsid w:val="00A905FC"/>
    <w:rsid w:val="00A9064F"/>
    <w:rsid w:val="00A90656"/>
    <w:rsid w:val="00A908C7"/>
    <w:rsid w:val="00A91124"/>
    <w:rsid w:val="00A919A0"/>
    <w:rsid w:val="00A91AC3"/>
    <w:rsid w:val="00A921F8"/>
    <w:rsid w:val="00A92600"/>
    <w:rsid w:val="00A92634"/>
    <w:rsid w:val="00A9274A"/>
    <w:rsid w:val="00A92EB9"/>
    <w:rsid w:val="00A9332F"/>
    <w:rsid w:val="00A9355E"/>
    <w:rsid w:val="00A93771"/>
    <w:rsid w:val="00A9395E"/>
    <w:rsid w:val="00A93AD3"/>
    <w:rsid w:val="00A93E31"/>
    <w:rsid w:val="00A93EE0"/>
    <w:rsid w:val="00A94324"/>
    <w:rsid w:val="00A9488C"/>
    <w:rsid w:val="00A94AE1"/>
    <w:rsid w:val="00A95529"/>
    <w:rsid w:val="00A958A9"/>
    <w:rsid w:val="00A958F3"/>
    <w:rsid w:val="00A95A00"/>
    <w:rsid w:val="00A95BD3"/>
    <w:rsid w:val="00A96232"/>
    <w:rsid w:val="00A96300"/>
    <w:rsid w:val="00A966D7"/>
    <w:rsid w:val="00A96E97"/>
    <w:rsid w:val="00A9795D"/>
    <w:rsid w:val="00A97964"/>
    <w:rsid w:val="00A97FD5"/>
    <w:rsid w:val="00AA0A99"/>
    <w:rsid w:val="00AA0C01"/>
    <w:rsid w:val="00AA0F76"/>
    <w:rsid w:val="00AA131C"/>
    <w:rsid w:val="00AA17FA"/>
    <w:rsid w:val="00AA1882"/>
    <w:rsid w:val="00AA1DEF"/>
    <w:rsid w:val="00AA2032"/>
    <w:rsid w:val="00AA2141"/>
    <w:rsid w:val="00AA2B06"/>
    <w:rsid w:val="00AA3702"/>
    <w:rsid w:val="00AA388B"/>
    <w:rsid w:val="00AA3D86"/>
    <w:rsid w:val="00AA41AB"/>
    <w:rsid w:val="00AA42E9"/>
    <w:rsid w:val="00AA53A8"/>
    <w:rsid w:val="00AA5687"/>
    <w:rsid w:val="00AA5819"/>
    <w:rsid w:val="00AA5BBA"/>
    <w:rsid w:val="00AA5C00"/>
    <w:rsid w:val="00AA5C3D"/>
    <w:rsid w:val="00AA5F48"/>
    <w:rsid w:val="00AA60FB"/>
    <w:rsid w:val="00AA6767"/>
    <w:rsid w:val="00AA6923"/>
    <w:rsid w:val="00AA6F9F"/>
    <w:rsid w:val="00AA723B"/>
    <w:rsid w:val="00AA7377"/>
    <w:rsid w:val="00AA7A1E"/>
    <w:rsid w:val="00AA7C45"/>
    <w:rsid w:val="00AB02F4"/>
    <w:rsid w:val="00AB0494"/>
    <w:rsid w:val="00AB0682"/>
    <w:rsid w:val="00AB0AF5"/>
    <w:rsid w:val="00AB0C3D"/>
    <w:rsid w:val="00AB0CF9"/>
    <w:rsid w:val="00AB1C92"/>
    <w:rsid w:val="00AB20E4"/>
    <w:rsid w:val="00AB2362"/>
    <w:rsid w:val="00AB26F4"/>
    <w:rsid w:val="00AB270A"/>
    <w:rsid w:val="00AB2AF0"/>
    <w:rsid w:val="00AB2C20"/>
    <w:rsid w:val="00AB2D99"/>
    <w:rsid w:val="00AB3966"/>
    <w:rsid w:val="00AB39D2"/>
    <w:rsid w:val="00AB3C09"/>
    <w:rsid w:val="00AB4174"/>
    <w:rsid w:val="00AB530F"/>
    <w:rsid w:val="00AB53DE"/>
    <w:rsid w:val="00AB56BD"/>
    <w:rsid w:val="00AB6327"/>
    <w:rsid w:val="00AB6753"/>
    <w:rsid w:val="00AB6BFC"/>
    <w:rsid w:val="00AB6CF8"/>
    <w:rsid w:val="00AB6FF6"/>
    <w:rsid w:val="00AB78C0"/>
    <w:rsid w:val="00AB79E4"/>
    <w:rsid w:val="00AC0344"/>
    <w:rsid w:val="00AC0592"/>
    <w:rsid w:val="00AC05BB"/>
    <w:rsid w:val="00AC05CB"/>
    <w:rsid w:val="00AC078D"/>
    <w:rsid w:val="00AC1272"/>
    <w:rsid w:val="00AC14C6"/>
    <w:rsid w:val="00AC1C5D"/>
    <w:rsid w:val="00AC1D34"/>
    <w:rsid w:val="00AC1D83"/>
    <w:rsid w:val="00AC20C5"/>
    <w:rsid w:val="00AC2149"/>
    <w:rsid w:val="00AC296B"/>
    <w:rsid w:val="00AC29D8"/>
    <w:rsid w:val="00AC32AB"/>
    <w:rsid w:val="00AC37BD"/>
    <w:rsid w:val="00AC382A"/>
    <w:rsid w:val="00AC3A07"/>
    <w:rsid w:val="00AC3DE2"/>
    <w:rsid w:val="00AC417C"/>
    <w:rsid w:val="00AC4318"/>
    <w:rsid w:val="00AC43C7"/>
    <w:rsid w:val="00AC44E8"/>
    <w:rsid w:val="00AC458B"/>
    <w:rsid w:val="00AC5118"/>
    <w:rsid w:val="00AC6716"/>
    <w:rsid w:val="00AC690F"/>
    <w:rsid w:val="00AC6DD4"/>
    <w:rsid w:val="00AC6E7B"/>
    <w:rsid w:val="00AC6FBE"/>
    <w:rsid w:val="00AC7237"/>
    <w:rsid w:val="00AC72C7"/>
    <w:rsid w:val="00AC736B"/>
    <w:rsid w:val="00AC737C"/>
    <w:rsid w:val="00AC740B"/>
    <w:rsid w:val="00AC7B55"/>
    <w:rsid w:val="00AD0033"/>
    <w:rsid w:val="00AD03FB"/>
    <w:rsid w:val="00AD09E7"/>
    <w:rsid w:val="00AD0B96"/>
    <w:rsid w:val="00AD121D"/>
    <w:rsid w:val="00AD1281"/>
    <w:rsid w:val="00AD13A5"/>
    <w:rsid w:val="00AD1459"/>
    <w:rsid w:val="00AD170A"/>
    <w:rsid w:val="00AD1B28"/>
    <w:rsid w:val="00AD1BBA"/>
    <w:rsid w:val="00AD238E"/>
    <w:rsid w:val="00AD2A08"/>
    <w:rsid w:val="00AD2AFF"/>
    <w:rsid w:val="00AD2DDA"/>
    <w:rsid w:val="00AD3003"/>
    <w:rsid w:val="00AD310E"/>
    <w:rsid w:val="00AD315F"/>
    <w:rsid w:val="00AD3392"/>
    <w:rsid w:val="00AD348E"/>
    <w:rsid w:val="00AD351A"/>
    <w:rsid w:val="00AD3986"/>
    <w:rsid w:val="00AD3CE1"/>
    <w:rsid w:val="00AD3DCC"/>
    <w:rsid w:val="00AD3ECD"/>
    <w:rsid w:val="00AD41E8"/>
    <w:rsid w:val="00AD465D"/>
    <w:rsid w:val="00AD476E"/>
    <w:rsid w:val="00AD4E2C"/>
    <w:rsid w:val="00AD500D"/>
    <w:rsid w:val="00AD580D"/>
    <w:rsid w:val="00AD5938"/>
    <w:rsid w:val="00AD5AFF"/>
    <w:rsid w:val="00AD5CA3"/>
    <w:rsid w:val="00AD5F8B"/>
    <w:rsid w:val="00AD6055"/>
    <w:rsid w:val="00AD63C3"/>
    <w:rsid w:val="00AD6603"/>
    <w:rsid w:val="00AD6924"/>
    <w:rsid w:val="00AD6CA9"/>
    <w:rsid w:val="00AD6F22"/>
    <w:rsid w:val="00AD7208"/>
    <w:rsid w:val="00AD7277"/>
    <w:rsid w:val="00AD74B0"/>
    <w:rsid w:val="00AD75DA"/>
    <w:rsid w:val="00AE00D2"/>
    <w:rsid w:val="00AE0565"/>
    <w:rsid w:val="00AE179D"/>
    <w:rsid w:val="00AE19D5"/>
    <w:rsid w:val="00AE21E6"/>
    <w:rsid w:val="00AE2D1D"/>
    <w:rsid w:val="00AE35A6"/>
    <w:rsid w:val="00AE37AF"/>
    <w:rsid w:val="00AE397C"/>
    <w:rsid w:val="00AE4012"/>
    <w:rsid w:val="00AE5156"/>
    <w:rsid w:val="00AE517B"/>
    <w:rsid w:val="00AE5230"/>
    <w:rsid w:val="00AE533D"/>
    <w:rsid w:val="00AE5393"/>
    <w:rsid w:val="00AE57D9"/>
    <w:rsid w:val="00AE5A0E"/>
    <w:rsid w:val="00AE609F"/>
    <w:rsid w:val="00AE65C7"/>
    <w:rsid w:val="00AE66E6"/>
    <w:rsid w:val="00AE6B28"/>
    <w:rsid w:val="00AE6FC0"/>
    <w:rsid w:val="00AE70D4"/>
    <w:rsid w:val="00AE7722"/>
    <w:rsid w:val="00AE7BC6"/>
    <w:rsid w:val="00AF009A"/>
    <w:rsid w:val="00AF04CA"/>
    <w:rsid w:val="00AF065D"/>
    <w:rsid w:val="00AF0B99"/>
    <w:rsid w:val="00AF0C07"/>
    <w:rsid w:val="00AF116D"/>
    <w:rsid w:val="00AF156A"/>
    <w:rsid w:val="00AF1772"/>
    <w:rsid w:val="00AF2129"/>
    <w:rsid w:val="00AF22DE"/>
    <w:rsid w:val="00AF2883"/>
    <w:rsid w:val="00AF2A6C"/>
    <w:rsid w:val="00AF2C1A"/>
    <w:rsid w:val="00AF2DC2"/>
    <w:rsid w:val="00AF2E15"/>
    <w:rsid w:val="00AF2E68"/>
    <w:rsid w:val="00AF4282"/>
    <w:rsid w:val="00AF441A"/>
    <w:rsid w:val="00AF4E0C"/>
    <w:rsid w:val="00AF4EE3"/>
    <w:rsid w:val="00AF52C2"/>
    <w:rsid w:val="00AF5D79"/>
    <w:rsid w:val="00AF6118"/>
    <w:rsid w:val="00AF6518"/>
    <w:rsid w:val="00AF6A31"/>
    <w:rsid w:val="00AF6C1A"/>
    <w:rsid w:val="00AF6D23"/>
    <w:rsid w:val="00AF6F30"/>
    <w:rsid w:val="00AF6FCF"/>
    <w:rsid w:val="00AF75E3"/>
    <w:rsid w:val="00AF7825"/>
    <w:rsid w:val="00AF7848"/>
    <w:rsid w:val="00B001E8"/>
    <w:rsid w:val="00B00810"/>
    <w:rsid w:val="00B0162F"/>
    <w:rsid w:val="00B01F17"/>
    <w:rsid w:val="00B02777"/>
    <w:rsid w:val="00B027B1"/>
    <w:rsid w:val="00B028B6"/>
    <w:rsid w:val="00B02CD4"/>
    <w:rsid w:val="00B02ED1"/>
    <w:rsid w:val="00B02EF2"/>
    <w:rsid w:val="00B030A5"/>
    <w:rsid w:val="00B03204"/>
    <w:rsid w:val="00B03331"/>
    <w:rsid w:val="00B041FC"/>
    <w:rsid w:val="00B04431"/>
    <w:rsid w:val="00B0480C"/>
    <w:rsid w:val="00B04A65"/>
    <w:rsid w:val="00B04B62"/>
    <w:rsid w:val="00B04F78"/>
    <w:rsid w:val="00B052C6"/>
    <w:rsid w:val="00B05CF3"/>
    <w:rsid w:val="00B0628B"/>
    <w:rsid w:val="00B0637C"/>
    <w:rsid w:val="00B0651A"/>
    <w:rsid w:val="00B0698B"/>
    <w:rsid w:val="00B06C48"/>
    <w:rsid w:val="00B06CB6"/>
    <w:rsid w:val="00B06D87"/>
    <w:rsid w:val="00B06D8A"/>
    <w:rsid w:val="00B07ADD"/>
    <w:rsid w:val="00B07CBD"/>
    <w:rsid w:val="00B101B0"/>
    <w:rsid w:val="00B1023F"/>
    <w:rsid w:val="00B10586"/>
    <w:rsid w:val="00B10A2B"/>
    <w:rsid w:val="00B10A3D"/>
    <w:rsid w:val="00B10CCA"/>
    <w:rsid w:val="00B10E50"/>
    <w:rsid w:val="00B10FE0"/>
    <w:rsid w:val="00B1152D"/>
    <w:rsid w:val="00B1190F"/>
    <w:rsid w:val="00B11D06"/>
    <w:rsid w:val="00B11F41"/>
    <w:rsid w:val="00B11FB7"/>
    <w:rsid w:val="00B1202B"/>
    <w:rsid w:val="00B12072"/>
    <w:rsid w:val="00B12167"/>
    <w:rsid w:val="00B124B7"/>
    <w:rsid w:val="00B124BB"/>
    <w:rsid w:val="00B125AB"/>
    <w:rsid w:val="00B1263F"/>
    <w:rsid w:val="00B12680"/>
    <w:rsid w:val="00B1284D"/>
    <w:rsid w:val="00B13138"/>
    <w:rsid w:val="00B1338F"/>
    <w:rsid w:val="00B134E5"/>
    <w:rsid w:val="00B138A6"/>
    <w:rsid w:val="00B13B1C"/>
    <w:rsid w:val="00B13B3C"/>
    <w:rsid w:val="00B13EDC"/>
    <w:rsid w:val="00B144F1"/>
    <w:rsid w:val="00B15059"/>
    <w:rsid w:val="00B15505"/>
    <w:rsid w:val="00B156AA"/>
    <w:rsid w:val="00B15737"/>
    <w:rsid w:val="00B15777"/>
    <w:rsid w:val="00B15DF9"/>
    <w:rsid w:val="00B161C1"/>
    <w:rsid w:val="00B16439"/>
    <w:rsid w:val="00B16511"/>
    <w:rsid w:val="00B16528"/>
    <w:rsid w:val="00B166A3"/>
    <w:rsid w:val="00B16741"/>
    <w:rsid w:val="00B178E3"/>
    <w:rsid w:val="00B179D8"/>
    <w:rsid w:val="00B17C1F"/>
    <w:rsid w:val="00B17D3E"/>
    <w:rsid w:val="00B20085"/>
    <w:rsid w:val="00B20300"/>
    <w:rsid w:val="00B20A0D"/>
    <w:rsid w:val="00B215E3"/>
    <w:rsid w:val="00B21831"/>
    <w:rsid w:val="00B21EB0"/>
    <w:rsid w:val="00B21F6B"/>
    <w:rsid w:val="00B2233A"/>
    <w:rsid w:val="00B227CD"/>
    <w:rsid w:val="00B2286E"/>
    <w:rsid w:val="00B23300"/>
    <w:rsid w:val="00B23367"/>
    <w:rsid w:val="00B23540"/>
    <w:rsid w:val="00B23DCC"/>
    <w:rsid w:val="00B23E5F"/>
    <w:rsid w:val="00B23F81"/>
    <w:rsid w:val="00B241CF"/>
    <w:rsid w:val="00B241D0"/>
    <w:rsid w:val="00B24217"/>
    <w:rsid w:val="00B242B8"/>
    <w:rsid w:val="00B24388"/>
    <w:rsid w:val="00B2527A"/>
    <w:rsid w:val="00B258B5"/>
    <w:rsid w:val="00B25A40"/>
    <w:rsid w:val="00B26E67"/>
    <w:rsid w:val="00B2795A"/>
    <w:rsid w:val="00B27C06"/>
    <w:rsid w:val="00B30575"/>
    <w:rsid w:val="00B3100E"/>
    <w:rsid w:val="00B31932"/>
    <w:rsid w:val="00B32639"/>
    <w:rsid w:val="00B32A64"/>
    <w:rsid w:val="00B32CEC"/>
    <w:rsid w:val="00B3413C"/>
    <w:rsid w:val="00B34569"/>
    <w:rsid w:val="00B34CE5"/>
    <w:rsid w:val="00B35057"/>
    <w:rsid w:val="00B35BE5"/>
    <w:rsid w:val="00B36120"/>
    <w:rsid w:val="00B36461"/>
    <w:rsid w:val="00B366E2"/>
    <w:rsid w:val="00B36ABB"/>
    <w:rsid w:val="00B37054"/>
    <w:rsid w:val="00B37565"/>
    <w:rsid w:val="00B376BD"/>
    <w:rsid w:val="00B379BB"/>
    <w:rsid w:val="00B37ACB"/>
    <w:rsid w:val="00B37E10"/>
    <w:rsid w:val="00B4017F"/>
    <w:rsid w:val="00B402C0"/>
    <w:rsid w:val="00B40724"/>
    <w:rsid w:val="00B40B61"/>
    <w:rsid w:val="00B410D8"/>
    <w:rsid w:val="00B41241"/>
    <w:rsid w:val="00B41E05"/>
    <w:rsid w:val="00B4229D"/>
    <w:rsid w:val="00B42479"/>
    <w:rsid w:val="00B424BF"/>
    <w:rsid w:val="00B42552"/>
    <w:rsid w:val="00B42553"/>
    <w:rsid w:val="00B42632"/>
    <w:rsid w:val="00B4288B"/>
    <w:rsid w:val="00B429AA"/>
    <w:rsid w:val="00B42A78"/>
    <w:rsid w:val="00B42B70"/>
    <w:rsid w:val="00B42E33"/>
    <w:rsid w:val="00B4314D"/>
    <w:rsid w:val="00B439F4"/>
    <w:rsid w:val="00B43B5B"/>
    <w:rsid w:val="00B43FBE"/>
    <w:rsid w:val="00B440D1"/>
    <w:rsid w:val="00B44195"/>
    <w:rsid w:val="00B44531"/>
    <w:rsid w:val="00B446C8"/>
    <w:rsid w:val="00B44B5F"/>
    <w:rsid w:val="00B453CE"/>
    <w:rsid w:val="00B453EE"/>
    <w:rsid w:val="00B45600"/>
    <w:rsid w:val="00B45D47"/>
    <w:rsid w:val="00B46091"/>
    <w:rsid w:val="00B46583"/>
    <w:rsid w:val="00B46BD6"/>
    <w:rsid w:val="00B47553"/>
    <w:rsid w:val="00B47A12"/>
    <w:rsid w:val="00B47A4D"/>
    <w:rsid w:val="00B47BB3"/>
    <w:rsid w:val="00B47D44"/>
    <w:rsid w:val="00B504D6"/>
    <w:rsid w:val="00B507D3"/>
    <w:rsid w:val="00B50876"/>
    <w:rsid w:val="00B5101E"/>
    <w:rsid w:val="00B510A7"/>
    <w:rsid w:val="00B51642"/>
    <w:rsid w:val="00B5190D"/>
    <w:rsid w:val="00B51C48"/>
    <w:rsid w:val="00B52FA8"/>
    <w:rsid w:val="00B5310E"/>
    <w:rsid w:val="00B531B5"/>
    <w:rsid w:val="00B5380F"/>
    <w:rsid w:val="00B53B2A"/>
    <w:rsid w:val="00B53DFD"/>
    <w:rsid w:val="00B5421F"/>
    <w:rsid w:val="00B542C9"/>
    <w:rsid w:val="00B5444F"/>
    <w:rsid w:val="00B54836"/>
    <w:rsid w:val="00B54B19"/>
    <w:rsid w:val="00B55392"/>
    <w:rsid w:val="00B55AF8"/>
    <w:rsid w:val="00B55BFE"/>
    <w:rsid w:val="00B56013"/>
    <w:rsid w:val="00B5643A"/>
    <w:rsid w:val="00B566DC"/>
    <w:rsid w:val="00B567F6"/>
    <w:rsid w:val="00B57231"/>
    <w:rsid w:val="00B57277"/>
    <w:rsid w:val="00B57C9D"/>
    <w:rsid w:val="00B6024C"/>
    <w:rsid w:val="00B6082F"/>
    <w:rsid w:val="00B6093A"/>
    <w:rsid w:val="00B61206"/>
    <w:rsid w:val="00B6132C"/>
    <w:rsid w:val="00B618F3"/>
    <w:rsid w:val="00B62565"/>
    <w:rsid w:val="00B6326D"/>
    <w:rsid w:val="00B634F7"/>
    <w:rsid w:val="00B6361D"/>
    <w:rsid w:val="00B63CC0"/>
    <w:rsid w:val="00B64097"/>
    <w:rsid w:val="00B645A2"/>
    <w:rsid w:val="00B648ED"/>
    <w:rsid w:val="00B64D1D"/>
    <w:rsid w:val="00B651F9"/>
    <w:rsid w:val="00B653C0"/>
    <w:rsid w:val="00B65890"/>
    <w:rsid w:val="00B659C0"/>
    <w:rsid w:val="00B66225"/>
    <w:rsid w:val="00B664D1"/>
    <w:rsid w:val="00B66CBF"/>
    <w:rsid w:val="00B670BB"/>
    <w:rsid w:val="00B671F8"/>
    <w:rsid w:val="00B67872"/>
    <w:rsid w:val="00B7006A"/>
    <w:rsid w:val="00B7009C"/>
    <w:rsid w:val="00B7084C"/>
    <w:rsid w:val="00B70997"/>
    <w:rsid w:val="00B70C97"/>
    <w:rsid w:val="00B70F72"/>
    <w:rsid w:val="00B7193A"/>
    <w:rsid w:val="00B71B8D"/>
    <w:rsid w:val="00B72061"/>
    <w:rsid w:val="00B726AA"/>
    <w:rsid w:val="00B72A16"/>
    <w:rsid w:val="00B73152"/>
    <w:rsid w:val="00B7337B"/>
    <w:rsid w:val="00B7388A"/>
    <w:rsid w:val="00B73D7E"/>
    <w:rsid w:val="00B73F0D"/>
    <w:rsid w:val="00B741A8"/>
    <w:rsid w:val="00B749F3"/>
    <w:rsid w:val="00B74AA0"/>
    <w:rsid w:val="00B74BFD"/>
    <w:rsid w:val="00B761CD"/>
    <w:rsid w:val="00B76351"/>
    <w:rsid w:val="00B76C71"/>
    <w:rsid w:val="00B76CAA"/>
    <w:rsid w:val="00B77061"/>
    <w:rsid w:val="00B7761E"/>
    <w:rsid w:val="00B77638"/>
    <w:rsid w:val="00B77738"/>
    <w:rsid w:val="00B77D7C"/>
    <w:rsid w:val="00B80232"/>
    <w:rsid w:val="00B807FB"/>
    <w:rsid w:val="00B80CBF"/>
    <w:rsid w:val="00B80DFD"/>
    <w:rsid w:val="00B80FE8"/>
    <w:rsid w:val="00B81119"/>
    <w:rsid w:val="00B811B3"/>
    <w:rsid w:val="00B81A0E"/>
    <w:rsid w:val="00B81F0E"/>
    <w:rsid w:val="00B82ECD"/>
    <w:rsid w:val="00B830D1"/>
    <w:rsid w:val="00B839C6"/>
    <w:rsid w:val="00B839F2"/>
    <w:rsid w:val="00B83A93"/>
    <w:rsid w:val="00B84358"/>
    <w:rsid w:val="00B84648"/>
    <w:rsid w:val="00B84E3B"/>
    <w:rsid w:val="00B850B5"/>
    <w:rsid w:val="00B859A6"/>
    <w:rsid w:val="00B86129"/>
    <w:rsid w:val="00B86192"/>
    <w:rsid w:val="00B864BF"/>
    <w:rsid w:val="00B86997"/>
    <w:rsid w:val="00B86AA1"/>
    <w:rsid w:val="00B86E8C"/>
    <w:rsid w:val="00B873BE"/>
    <w:rsid w:val="00B87AB8"/>
    <w:rsid w:val="00B90C1D"/>
    <w:rsid w:val="00B9230B"/>
    <w:rsid w:val="00B92DB9"/>
    <w:rsid w:val="00B92F7B"/>
    <w:rsid w:val="00B93343"/>
    <w:rsid w:val="00B935A2"/>
    <w:rsid w:val="00B936E5"/>
    <w:rsid w:val="00B93AE8"/>
    <w:rsid w:val="00B93C0C"/>
    <w:rsid w:val="00B93D9E"/>
    <w:rsid w:val="00B940AE"/>
    <w:rsid w:val="00B947A2"/>
    <w:rsid w:val="00B9566E"/>
    <w:rsid w:val="00B9575F"/>
    <w:rsid w:val="00B960B5"/>
    <w:rsid w:val="00B963F6"/>
    <w:rsid w:val="00B96513"/>
    <w:rsid w:val="00B965D4"/>
    <w:rsid w:val="00B96945"/>
    <w:rsid w:val="00B96CE2"/>
    <w:rsid w:val="00B96F48"/>
    <w:rsid w:val="00B97005"/>
    <w:rsid w:val="00B971E7"/>
    <w:rsid w:val="00B974A4"/>
    <w:rsid w:val="00B974EC"/>
    <w:rsid w:val="00B975F9"/>
    <w:rsid w:val="00B97F1A"/>
    <w:rsid w:val="00BA025B"/>
    <w:rsid w:val="00BA131C"/>
    <w:rsid w:val="00BA1510"/>
    <w:rsid w:val="00BA1579"/>
    <w:rsid w:val="00BA1613"/>
    <w:rsid w:val="00BA1819"/>
    <w:rsid w:val="00BA1A1C"/>
    <w:rsid w:val="00BA1ABE"/>
    <w:rsid w:val="00BA2064"/>
    <w:rsid w:val="00BA212A"/>
    <w:rsid w:val="00BA27AF"/>
    <w:rsid w:val="00BA2B75"/>
    <w:rsid w:val="00BA2D6F"/>
    <w:rsid w:val="00BA3989"/>
    <w:rsid w:val="00BA3B4D"/>
    <w:rsid w:val="00BA3CDF"/>
    <w:rsid w:val="00BA3FF7"/>
    <w:rsid w:val="00BA4284"/>
    <w:rsid w:val="00BA4600"/>
    <w:rsid w:val="00BA466D"/>
    <w:rsid w:val="00BA489E"/>
    <w:rsid w:val="00BA53BC"/>
    <w:rsid w:val="00BA570B"/>
    <w:rsid w:val="00BA58D4"/>
    <w:rsid w:val="00BA61C1"/>
    <w:rsid w:val="00BA658B"/>
    <w:rsid w:val="00BA6CAB"/>
    <w:rsid w:val="00BA6E93"/>
    <w:rsid w:val="00BA724D"/>
    <w:rsid w:val="00BA7284"/>
    <w:rsid w:val="00BA7422"/>
    <w:rsid w:val="00BA74E0"/>
    <w:rsid w:val="00BB0208"/>
    <w:rsid w:val="00BB1337"/>
    <w:rsid w:val="00BB14FA"/>
    <w:rsid w:val="00BB18AF"/>
    <w:rsid w:val="00BB1918"/>
    <w:rsid w:val="00BB22C4"/>
    <w:rsid w:val="00BB22E6"/>
    <w:rsid w:val="00BB2B4A"/>
    <w:rsid w:val="00BB2C5A"/>
    <w:rsid w:val="00BB35CF"/>
    <w:rsid w:val="00BB3800"/>
    <w:rsid w:val="00BB38DA"/>
    <w:rsid w:val="00BB3995"/>
    <w:rsid w:val="00BB3B22"/>
    <w:rsid w:val="00BB3D10"/>
    <w:rsid w:val="00BB3E01"/>
    <w:rsid w:val="00BB42FF"/>
    <w:rsid w:val="00BB445E"/>
    <w:rsid w:val="00BB48D3"/>
    <w:rsid w:val="00BB50A5"/>
    <w:rsid w:val="00BB515C"/>
    <w:rsid w:val="00BB51DB"/>
    <w:rsid w:val="00BB544F"/>
    <w:rsid w:val="00BB5493"/>
    <w:rsid w:val="00BB5A53"/>
    <w:rsid w:val="00BB5D30"/>
    <w:rsid w:val="00BB637F"/>
    <w:rsid w:val="00BB6533"/>
    <w:rsid w:val="00BB6A83"/>
    <w:rsid w:val="00BB6AE3"/>
    <w:rsid w:val="00BB6AF7"/>
    <w:rsid w:val="00BB6DD1"/>
    <w:rsid w:val="00BB7555"/>
    <w:rsid w:val="00BB7557"/>
    <w:rsid w:val="00BB7952"/>
    <w:rsid w:val="00BB7A6D"/>
    <w:rsid w:val="00BB7E96"/>
    <w:rsid w:val="00BC068C"/>
    <w:rsid w:val="00BC174E"/>
    <w:rsid w:val="00BC1D3E"/>
    <w:rsid w:val="00BC1E61"/>
    <w:rsid w:val="00BC23FE"/>
    <w:rsid w:val="00BC291E"/>
    <w:rsid w:val="00BC2CCC"/>
    <w:rsid w:val="00BC30B4"/>
    <w:rsid w:val="00BC35B4"/>
    <w:rsid w:val="00BC3676"/>
    <w:rsid w:val="00BC3B1C"/>
    <w:rsid w:val="00BC4183"/>
    <w:rsid w:val="00BC4735"/>
    <w:rsid w:val="00BC4902"/>
    <w:rsid w:val="00BC4DEA"/>
    <w:rsid w:val="00BC53E8"/>
    <w:rsid w:val="00BC552F"/>
    <w:rsid w:val="00BC56FC"/>
    <w:rsid w:val="00BC5CEF"/>
    <w:rsid w:val="00BC5D68"/>
    <w:rsid w:val="00BC5D9C"/>
    <w:rsid w:val="00BC5DFF"/>
    <w:rsid w:val="00BC691A"/>
    <w:rsid w:val="00BC6DED"/>
    <w:rsid w:val="00BC72DF"/>
    <w:rsid w:val="00BC7605"/>
    <w:rsid w:val="00BC7CC4"/>
    <w:rsid w:val="00BD08F2"/>
    <w:rsid w:val="00BD0A2C"/>
    <w:rsid w:val="00BD0A2D"/>
    <w:rsid w:val="00BD10FA"/>
    <w:rsid w:val="00BD24F6"/>
    <w:rsid w:val="00BD27F7"/>
    <w:rsid w:val="00BD2CD0"/>
    <w:rsid w:val="00BD2FEB"/>
    <w:rsid w:val="00BD34B1"/>
    <w:rsid w:val="00BD361C"/>
    <w:rsid w:val="00BD384F"/>
    <w:rsid w:val="00BD3E1B"/>
    <w:rsid w:val="00BD4C2E"/>
    <w:rsid w:val="00BD516F"/>
    <w:rsid w:val="00BD593C"/>
    <w:rsid w:val="00BD5A07"/>
    <w:rsid w:val="00BD5D80"/>
    <w:rsid w:val="00BD5FD2"/>
    <w:rsid w:val="00BD6242"/>
    <w:rsid w:val="00BD64FC"/>
    <w:rsid w:val="00BD7407"/>
    <w:rsid w:val="00BD778E"/>
    <w:rsid w:val="00BD78F2"/>
    <w:rsid w:val="00BD7ACA"/>
    <w:rsid w:val="00BD7DB9"/>
    <w:rsid w:val="00BD7F4E"/>
    <w:rsid w:val="00BE04D7"/>
    <w:rsid w:val="00BE07BA"/>
    <w:rsid w:val="00BE0A23"/>
    <w:rsid w:val="00BE0F3E"/>
    <w:rsid w:val="00BE1F0C"/>
    <w:rsid w:val="00BE23A3"/>
    <w:rsid w:val="00BE2959"/>
    <w:rsid w:val="00BE2BFB"/>
    <w:rsid w:val="00BE3000"/>
    <w:rsid w:val="00BE3100"/>
    <w:rsid w:val="00BE32DC"/>
    <w:rsid w:val="00BE3B65"/>
    <w:rsid w:val="00BE3C17"/>
    <w:rsid w:val="00BE3C64"/>
    <w:rsid w:val="00BE421D"/>
    <w:rsid w:val="00BE43F5"/>
    <w:rsid w:val="00BE4885"/>
    <w:rsid w:val="00BE4E05"/>
    <w:rsid w:val="00BE4F76"/>
    <w:rsid w:val="00BE5131"/>
    <w:rsid w:val="00BE5145"/>
    <w:rsid w:val="00BE592D"/>
    <w:rsid w:val="00BE5B40"/>
    <w:rsid w:val="00BE5DD8"/>
    <w:rsid w:val="00BE6014"/>
    <w:rsid w:val="00BE61C4"/>
    <w:rsid w:val="00BE65B6"/>
    <w:rsid w:val="00BE674E"/>
    <w:rsid w:val="00BE6956"/>
    <w:rsid w:val="00BE6A81"/>
    <w:rsid w:val="00BE6EF6"/>
    <w:rsid w:val="00BE6F92"/>
    <w:rsid w:val="00BE72EA"/>
    <w:rsid w:val="00BE77C1"/>
    <w:rsid w:val="00BE7987"/>
    <w:rsid w:val="00BF07B6"/>
    <w:rsid w:val="00BF1B52"/>
    <w:rsid w:val="00BF25CB"/>
    <w:rsid w:val="00BF2B31"/>
    <w:rsid w:val="00BF2B87"/>
    <w:rsid w:val="00BF2F36"/>
    <w:rsid w:val="00BF352A"/>
    <w:rsid w:val="00BF3576"/>
    <w:rsid w:val="00BF3C0D"/>
    <w:rsid w:val="00BF428B"/>
    <w:rsid w:val="00BF4533"/>
    <w:rsid w:val="00BF491B"/>
    <w:rsid w:val="00BF4B8E"/>
    <w:rsid w:val="00BF4C75"/>
    <w:rsid w:val="00BF5540"/>
    <w:rsid w:val="00BF5AAA"/>
    <w:rsid w:val="00BF5AB5"/>
    <w:rsid w:val="00BF5B8C"/>
    <w:rsid w:val="00BF5C70"/>
    <w:rsid w:val="00BF5C87"/>
    <w:rsid w:val="00BF6A03"/>
    <w:rsid w:val="00BF6F65"/>
    <w:rsid w:val="00BF7132"/>
    <w:rsid w:val="00BF73C6"/>
    <w:rsid w:val="00BF745C"/>
    <w:rsid w:val="00BF75EF"/>
    <w:rsid w:val="00C005FE"/>
    <w:rsid w:val="00C00932"/>
    <w:rsid w:val="00C00C31"/>
    <w:rsid w:val="00C00F75"/>
    <w:rsid w:val="00C017C3"/>
    <w:rsid w:val="00C02008"/>
    <w:rsid w:val="00C020CA"/>
    <w:rsid w:val="00C02169"/>
    <w:rsid w:val="00C02635"/>
    <w:rsid w:val="00C028F5"/>
    <w:rsid w:val="00C029E6"/>
    <w:rsid w:val="00C02DAB"/>
    <w:rsid w:val="00C02F4F"/>
    <w:rsid w:val="00C03737"/>
    <w:rsid w:val="00C0376C"/>
    <w:rsid w:val="00C03AA5"/>
    <w:rsid w:val="00C03E59"/>
    <w:rsid w:val="00C041A2"/>
    <w:rsid w:val="00C0422E"/>
    <w:rsid w:val="00C048E5"/>
    <w:rsid w:val="00C04D4E"/>
    <w:rsid w:val="00C04DC2"/>
    <w:rsid w:val="00C055DA"/>
    <w:rsid w:val="00C05BDC"/>
    <w:rsid w:val="00C05D96"/>
    <w:rsid w:val="00C05E14"/>
    <w:rsid w:val="00C060FF"/>
    <w:rsid w:val="00C06322"/>
    <w:rsid w:val="00C063A1"/>
    <w:rsid w:val="00C06574"/>
    <w:rsid w:val="00C06691"/>
    <w:rsid w:val="00C06E99"/>
    <w:rsid w:val="00C074BE"/>
    <w:rsid w:val="00C07716"/>
    <w:rsid w:val="00C077A8"/>
    <w:rsid w:val="00C077BE"/>
    <w:rsid w:val="00C07BDB"/>
    <w:rsid w:val="00C07D3E"/>
    <w:rsid w:val="00C07D64"/>
    <w:rsid w:val="00C10B96"/>
    <w:rsid w:val="00C10E1E"/>
    <w:rsid w:val="00C11BCD"/>
    <w:rsid w:val="00C126CC"/>
    <w:rsid w:val="00C12767"/>
    <w:rsid w:val="00C12A39"/>
    <w:rsid w:val="00C12E0D"/>
    <w:rsid w:val="00C12E14"/>
    <w:rsid w:val="00C12F8B"/>
    <w:rsid w:val="00C12FCE"/>
    <w:rsid w:val="00C1306A"/>
    <w:rsid w:val="00C1367F"/>
    <w:rsid w:val="00C14176"/>
    <w:rsid w:val="00C14B65"/>
    <w:rsid w:val="00C14DBC"/>
    <w:rsid w:val="00C14F49"/>
    <w:rsid w:val="00C150AD"/>
    <w:rsid w:val="00C15259"/>
    <w:rsid w:val="00C15A86"/>
    <w:rsid w:val="00C15AD4"/>
    <w:rsid w:val="00C15B7E"/>
    <w:rsid w:val="00C15BCB"/>
    <w:rsid w:val="00C15FB3"/>
    <w:rsid w:val="00C167A3"/>
    <w:rsid w:val="00C169FC"/>
    <w:rsid w:val="00C1723D"/>
    <w:rsid w:val="00C172BD"/>
    <w:rsid w:val="00C17548"/>
    <w:rsid w:val="00C176EB"/>
    <w:rsid w:val="00C17AFF"/>
    <w:rsid w:val="00C17F9F"/>
    <w:rsid w:val="00C2025E"/>
    <w:rsid w:val="00C20978"/>
    <w:rsid w:val="00C20D12"/>
    <w:rsid w:val="00C20EEF"/>
    <w:rsid w:val="00C2103D"/>
    <w:rsid w:val="00C21348"/>
    <w:rsid w:val="00C21AC5"/>
    <w:rsid w:val="00C2252D"/>
    <w:rsid w:val="00C232FE"/>
    <w:rsid w:val="00C2375E"/>
    <w:rsid w:val="00C23953"/>
    <w:rsid w:val="00C23F1C"/>
    <w:rsid w:val="00C24530"/>
    <w:rsid w:val="00C24BBD"/>
    <w:rsid w:val="00C255C4"/>
    <w:rsid w:val="00C25C23"/>
    <w:rsid w:val="00C25ECA"/>
    <w:rsid w:val="00C2635D"/>
    <w:rsid w:val="00C26470"/>
    <w:rsid w:val="00C26BBD"/>
    <w:rsid w:val="00C2724B"/>
    <w:rsid w:val="00C2741C"/>
    <w:rsid w:val="00C27509"/>
    <w:rsid w:val="00C27629"/>
    <w:rsid w:val="00C2789E"/>
    <w:rsid w:val="00C27A61"/>
    <w:rsid w:val="00C27E05"/>
    <w:rsid w:val="00C3078E"/>
    <w:rsid w:val="00C30A4D"/>
    <w:rsid w:val="00C30ECB"/>
    <w:rsid w:val="00C312FF"/>
    <w:rsid w:val="00C32056"/>
    <w:rsid w:val="00C33156"/>
    <w:rsid w:val="00C33E01"/>
    <w:rsid w:val="00C34043"/>
    <w:rsid w:val="00C344A4"/>
    <w:rsid w:val="00C34E00"/>
    <w:rsid w:val="00C34EB5"/>
    <w:rsid w:val="00C3562B"/>
    <w:rsid w:val="00C35AF3"/>
    <w:rsid w:val="00C36517"/>
    <w:rsid w:val="00C3691D"/>
    <w:rsid w:val="00C36C7B"/>
    <w:rsid w:val="00C3770E"/>
    <w:rsid w:val="00C378FE"/>
    <w:rsid w:val="00C37C3E"/>
    <w:rsid w:val="00C37CBE"/>
    <w:rsid w:val="00C4038D"/>
    <w:rsid w:val="00C40F7E"/>
    <w:rsid w:val="00C418C1"/>
    <w:rsid w:val="00C41945"/>
    <w:rsid w:val="00C42337"/>
    <w:rsid w:val="00C430A8"/>
    <w:rsid w:val="00C43446"/>
    <w:rsid w:val="00C4389A"/>
    <w:rsid w:val="00C438F0"/>
    <w:rsid w:val="00C440DA"/>
    <w:rsid w:val="00C44202"/>
    <w:rsid w:val="00C442EE"/>
    <w:rsid w:val="00C445AB"/>
    <w:rsid w:val="00C447BA"/>
    <w:rsid w:val="00C44BF8"/>
    <w:rsid w:val="00C451F1"/>
    <w:rsid w:val="00C45A4E"/>
    <w:rsid w:val="00C45A72"/>
    <w:rsid w:val="00C45AA0"/>
    <w:rsid w:val="00C45AC7"/>
    <w:rsid w:val="00C45D36"/>
    <w:rsid w:val="00C45F98"/>
    <w:rsid w:val="00C462D0"/>
    <w:rsid w:val="00C46CA8"/>
    <w:rsid w:val="00C46D36"/>
    <w:rsid w:val="00C472FD"/>
    <w:rsid w:val="00C47567"/>
    <w:rsid w:val="00C47762"/>
    <w:rsid w:val="00C47871"/>
    <w:rsid w:val="00C47BFB"/>
    <w:rsid w:val="00C47F71"/>
    <w:rsid w:val="00C500B7"/>
    <w:rsid w:val="00C506EF"/>
    <w:rsid w:val="00C507D1"/>
    <w:rsid w:val="00C507EF"/>
    <w:rsid w:val="00C50908"/>
    <w:rsid w:val="00C511E3"/>
    <w:rsid w:val="00C51426"/>
    <w:rsid w:val="00C51BDC"/>
    <w:rsid w:val="00C51DFB"/>
    <w:rsid w:val="00C522F4"/>
    <w:rsid w:val="00C5245E"/>
    <w:rsid w:val="00C5256C"/>
    <w:rsid w:val="00C5257E"/>
    <w:rsid w:val="00C52B43"/>
    <w:rsid w:val="00C52D2C"/>
    <w:rsid w:val="00C5346E"/>
    <w:rsid w:val="00C537C1"/>
    <w:rsid w:val="00C5382A"/>
    <w:rsid w:val="00C54771"/>
    <w:rsid w:val="00C54919"/>
    <w:rsid w:val="00C55547"/>
    <w:rsid w:val="00C5560C"/>
    <w:rsid w:val="00C55648"/>
    <w:rsid w:val="00C55652"/>
    <w:rsid w:val="00C55802"/>
    <w:rsid w:val="00C55829"/>
    <w:rsid w:val="00C558BD"/>
    <w:rsid w:val="00C55B0C"/>
    <w:rsid w:val="00C55B23"/>
    <w:rsid w:val="00C55C6E"/>
    <w:rsid w:val="00C56696"/>
    <w:rsid w:val="00C56909"/>
    <w:rsid w:val="00C56999"/>
    <w:rsid w:val="00C5703F"/>
    <w:rsid w:val="00C573A2"/>
    <w:rsid w:val="00C5756B"/>
    <w:rsid w:val="00C577E0"/>
    <w:rsid w:val="00C579A0"/>
    <w:rsid w:val="00C57B8D"/>
    <w:rsid w:val="00C60581"/>
    <w:rsid w:val="00C6094F"/>
    <w:rsid w:val="00C60A6D"/>
    <w:rsid w:val="00C60CBF"/>
    <w:rsid w:val="00C61063"/>
    <w:rsid w:val="00C612E3"/>
    <w:rsid w:val="00C61AD0"/>
    <w:rsid w:val="00C62B4E"/>
    <w:rsid w:val="00C63240"/>
    <w:rsid w:val="00C6354F"/>
    <w:rsid w:val="00C63E77"/>
    <w:rsid w:val="00C63F01"/>
    <w:rsid w:val="00C64035"/>
    <w:rsid w:val="00C6437C"/>
    <w:rsid w:val="00C64538"/>
    <w:rsid w:val="00C64761"/>
    <w:rsid w:val="00C64E08"/>
    <w:rsid w:val="00C64FF6"/>
    <w:rsid w:val="00C65553"/>
    <w:rsid w:val="00C65946"/>
    <w:rsid w:val="00C6607C"/>
    <w:rsid w:val="00C660C2"/>
    <w:rsid w:val="00C66481"/>
    <w:rsid w:val="00C6684A"/>
    <w:rsid w:val="00C66EE4"/>
    <w:rsid w:val="00C670D0"/>
    <w:rsid w:val="00C6723A"/>
    <w:rsid w:val="00C677A8"/>
    <w:rsid w:val="00C677D0"/>
    <w:rsid w:val="00C700D6"/>
    <w:rsid w:val="00C70680"/>
    <w:rsid w:val="00C70B0F"/>
    <w:rsid w:val="00C711AD"/>
    <w:rsid w:val="00C711F8"/>
    <w:rsid w:val="00C71426"/>
    <w:rsid w:val="00C715A9"/>
    <w:rsid w:val="00C718DF"/>
    <w:rsid w:val="00C718FA"/>
    <w:rsid w:val="00C71B25"/>
    <w:rsid w:val="00C71C24"/>
    <w:rsid w:val="00C72551"/>
    <w:rsid w:val="00C72651"/>
    <w:rsid w:val="00C728F6"/>
    <w:rsid w:val="00C72ADD"/>
    <w:rsid w:val="00C72EFE"/>
    <w:rsid w:val="00C73164"/>
    <w:rsid w:val="00C73239"/>
    <w:rsid w:val="00C7352D"/>
    <w:rsid w:val="00C73745"/>
    <w:rsid w:val="00C7385F"/>
    <w:rsid w:val="00C7411C"/>
    <w:rsid w:val="00C74B94"/>
    <w:rsid w:val="00C75802"/>
    <w:rsid w:val="00C759C1"/>
    <w:rsid w:val="00C75CCC"/>
    <w:rsid w:val="00C7627E"/>
    <w:rsid w:val="00C765EA"/>
    <w:rsid w:val="00C766EE"/>
    <w:rsid w:val="00C7686A"/>
    <w:rsid w:val="00C7692C"/>
    <w:rsid w:val="00C76EA6"/>
    <w:rsid w:val="00C76F75"/>
    <w:rsid w:val="00C77282"/>
    <w:rsid w:val="00C7756A"/>
    <w:rsid w:val="00C77880"/>
    <w:rsid w:val="00C77B2D"/>
    <w:rsid w:val="00C77B7A"/>
    <w:rsid w:val="00C80168"/>
    <w:rsid w:val="00C80569"/>
    <w:rsid w:val="00C806FE"/>
    <w:rsid w:val="00C809FE"/>
    <w:rsid w:val="00C80F4B"/>
    <w:rsid w:val="00C80FB2"/>
    <w:rsid w:val="00C8110A"/>
    <w:rsid w:val="00C81634"/>
    <w:rsid w:val="00C818D7"/>
    <w:rsid w:val="00C825B2"/>
    <w:rsid w:val="00C826B6"/>
    <w:rsid w:val="00C82855"/>
    <w:rsid w:val="00C828CA"/>
    <w:rsid w:val="00C82F86"/>
    <w:rsid w:val="00C83483"/>
    <w:rsid w:val="00C83846"/>
    <w:rsid w:val="00C83B5D"/>
    <w:rsid w:val="00C84644"/>
    <w:rsid w:val="00C84AD8"/>
    <w:rsid w:val="00C84CD3"/>
    <w:rsid w:val="00C85060"/>
    <w:rsid w:val="00C85526"/>
    <w:rsid w:val="00C8563F"/>
    <w:rsid w:val="00C8577B"/>
    <w:rsid w:val="00C85883"/>
    <w:rsid w:val="00C85B15"/>
    <w:rsid w:val="00C863DC"/>
    <w:rsid w:val="00C86505"/>
    <w:rsid w:val="00C867B0"/>
    <w:rsid w:val="00C8686D"/>
    <w:rsid w:val="00C86E00"/>
    <w:rsid w:val="00C86ECD"/>
    <w:rsid w:val="00C87381"/>
    <w:rsid w:val="00C873B7"/>
    <w:rsid w:val="00C87918"/>
    <w:rsid w:val="00C87959"/>
    <w:rsid w:val="00C87C2A"/>
    <w:rsid w:val="00C90C19"/>
    <w:rsid w:val="00C90E03"/>
    <w:rsid w:val="00C910FF"/>
    <w:rsid w:val="00C9136A"/>
    <w:rsid w:val="00C916DF"/>
    <w:rsid w:val="00C91AF7"/>
    <w:rsid w:val="00C91BFD"/>
    <w:rsid w:val="00C91D73"/>
    <w:rsid w:val="00C91D8B"/>
    <w:rsid w:val="00C926B0"/>
    <w:rsid w:val="00C92835"/>
    <w:rsid w:val="00C92FB6"/>
    <w:rsid w:val="00C93935"/>
    <w:rsid w:val="00C93BCB"/>
    <w:rsid w:val="00C93CA3"/>
    <w:rsid w:val="00C94875"/>
    <w:rsid w:val="00C94E87"/>
    <w:rsid w:val="00C94F7F"/>
    <w:rsid w:val="00C9523E"/>
    <w:rsid w:val="00C953E0"/>
    <w:rsid w:val="00C9542F"/>
    <w:rsid w:val="00C95786"/>
    <w:rsid w:val="00C95D9A"/>
    <w:rsid w:val="00C95F6F"/>
    <w:rsid w:val="00C96138"/>
    <w:rsid w:val="00C963D6"/>
    <w:rsid w:val="00C96466"/>
    <w:rsid w:val="00C96C77"/>
    <w:rsid w:val="00C96F35"/>
    <w:rsid w:val="00C97324"/>
    <w:rsid w:val="00C973FD"/>
    <w:rsid w:val="00C97481"/>
    <w:rsid w:val="00C97D98"/>
    <w:rsid w:val="00CA05E5"/>
    <w:rsid w:val="00CA06C7"/>
    <w:rsid w:val="00CA0905"/>
    <w:rsid w:val="00CA0B70"/>
    <w:rsid w:val="00CA1782"/>
    <w:rsid w:val="00CA1DEF"/>
    <w:rsid w:val="00CA1E5F"/>
    <w:rsid w:val="00CA2EA3"/>
    <w:rsid w:val="00CA2F91"/>
    <w:rsid w:val="00CA301B"/>
    <w:rsid w:val="00CA3225"/>
    <w:rsid w:val="00CA33D3"/>
    <w:rsid w:val="00CA3634"/>
    <w:rsid w:val="00CA422E"/>
    <w:rsid w:val="00CA481D"/>
    <w:rsid w:val="00CA4D47"/>
    <w:rsid w:val="00CA4FF7"/>
    <w:rsid w:val="00CA52A4"/>
    <w:rsid w:val="00CA52FD"/>
    <w:rsid w:val="00CA6055"/>
    <w:rsid w:val="00CA6BE9"/>
    <w:rsid w:val="00CA728C"/>
    <w:rsid w:val="00CA77F0"/>
    <w:rsid w:val="00CA7F3D"/>
    <w:rsid w:val="00CA7F56"/>
    <w:rsid w:val="00CB01AB"/>
    <w:rsid w:val="00CB0483"/>
    <w:rsid w:val="00CB08FF"/>
    <w:rsid w:val="00CB0F4A"/>
    <w:rsid w:val="00CB0F78"/>
    <w:rsid w:val="00CB10D8"/>
    <w:rsid w:val="00CB16DF"/>
    <w:rsid w:val="00CB1CC4"/>
    <w:rsid w:val="00CB20F9"/>
    <w:rsid w:val="00CB2200"/>
    <w:rsid w:val="00CB25EF"/>
    <w:rsid w:val="00CB2B06"/>
    <w:rsid w:val="00CB2F44"/>
    <w:rsid w:val="00CB3321"/>
    <w:rsid w:val="00CB36EF"/>
    <w:rsid w:val="00CB39D9"/>
    <w:rsid w:val="00CB49F0"/>
    <w:rsid w:val="00CB50A4"/>
    <w:rsid w:val="00CB570A"/>
    <w:rsid w:val="00CB61BB"/>
    <w:rsid w:val="00CB62F7"/>
    <w:rsid w:val="00CB6CD9"/>
    <w:rsid w:val="00CB6DCE"/>
    <w:rsid w:val="00CB70B3"/>
    <w:rsid w:val="00CB7688"/>
    <w:rsid w:val="00CB79E8"/>
    <w:rsid w:val="00CC01F0"/>
    <w:rsid w:val="00CC0B99"/>
    <w:rsid w:val="00CC0C6B"/>
    <w:rsid w:val="00CC0EFD"/>
    <w:rsid w:val="00CC16BF"/>
    <w:rsid w:val="00CC1DBB"/>
    <w:rsid w:val="00CC2072"/>
    <w:rsid w:val="00CC22B3"/>
    <w:rsid w:val="00CC2466"/>
    <w:rsid w:val="00CC2496"/>
    <w:rsid w:val="00CC263A"/>
    <w:rsid w:val="00CC2680"/>
    <w:rsid w:val="00CC27D1"/>
    <w:rsid w:val="00CC2948"/>
    <w:rsid w:val="00CC2AB1"/>
    <w:rsid w:val="00CC2E75"/>
    <w:rsid w:val="00CC3407"/>
    <w:rsid w:val="00CC4072"/>
    <w:rsid w:val="00CC4115"/>
    <w:rsid w:val="00CC45FF"/>
    <w:rsid w:val="00CC4B0B"/>
    <w:rsid w:val="00CC5120"/>
    <w:rsid w:val="00CC5475"/>
    <w:rsid w:val="00CC54C1"/>
    <w:rsid w:val="00CC54FD"/>
    <w:rsid w:val="00CC63F0"/>
    <w:rsid w:val="00CC65A6"/>
    <w:rsid w:val="00CC6D5E"/>
    <w:rsid w:val="00CC72EF"/>
    <w:rsid w:val="00CC75A3"/>
    <w:rsid w:val="00CC7820"/>
    <w:rsid w:val="00CC7C47"/>
    <w:rsid w:val="00CD05EF"/>
    <w:rsid w:val="00CD06FC"/>
    <w:rsid w:val="00CD0A41"/>
    <w:rsid w:val="00CD0C4D"/>
    <w:rsid w:val="00CD0E0B"/>
    <w:rsid w:val="00CD143D"/>
    <w:rsid w:val="00CD1606"/>
    <w:rsid w:val="00CD162F"/>
    <w:rsid w:val="00CD1669"/>
    <w:rsid w:val="00CD16E5"/>
    <w:rsid w:val="00CD17A0"/>
    <w:rsid w:val="00CD2151"/>
    <w:rsid w:val="00CD22D0"/>
    <w:rsid w:val="00CD24EB"/>
    <w:rsid w:val="00CD269A"/>
    <w:rsid w:val="00CD3033"/>
    <w:rsid w:val="00CD3139"/>
    <w:rsid w:val="00CD335F"/>
    <w:rsid w:val="00CD35C3"/>
    <w:rsid w:val="00CD363F"/>
    <w:rsid w:val="00CD3B79"/>
    <w:rsid w:val="00CD409E"/>
    <w:rsid w:val="00CD4230"/>
    <w:rsid w:val="00CD4407"/>
    <w:rsid w:val="00CD4454"/>
    <w:rsid w:val="00CD4C3E"/>
    <w:rsid w:val="00CD5020"/>
    <w:rsid w:val="00CD5314"/>
    <w:rsid w:val="00CD54DD"/>
    <w:rsid w:val="00CD5AEF"/>
    <w:rsid w:val="00CD5B95"/>
    <w:rsid w:val="00CD5BE0"/>
    <w:rsid w:val="00CD6127"/>
    <w:rsid w:val="00CD66DC"/>
    <w:rsid w:val="00CD6A20"/>
    <w:rsid w:val="00CD6E32"/>
    <w:rsid w:val="00CD6EF3"/>
    <w:rsid w:val="00CD78C7"/>
    <w:rsid w:val="00CD7AE2"/>
    <w:rsid w:val="00CE05A0"/>
    <w:rsid w:val="00CE092A"/>
    <w:rsid w:val="00CE0C12"/>
    <w:rsid w:val="00CE0C5D"/>
    <w:rsid w:val="00CE0D81"/>
    <w:rsid w:val="00CE0FCF"/>
    <w:rsid w:val="00CE1098"/>
    <w:rsid w:val="00CE131B"/>
    <w:rsid w:val="00CE15E9"/>
    <w:rsid w:val="00CE2158"/>
    <w:rsid w:val="00CE27B0"/>
    <w:rsid w:val="00CE2FA1"/>
    <w:rsid w:val="00CE3769"/>
    <w:rsid w:val="00CE45FF"/>
    <w:rsid w:val="00CE4BA5"/>
    <w:rsid w:val="00CE52EE"/>
    <w:rsid w:val="00CE6236"/>
    <w:rsid w:val="00CE6518"/>
    <w:rsid w:val="00CE6718"/>
    <w:rsid w:val="00CE6B98"/>
    <w:rsid w:val="00CE6EAC"/>
    <w:rsid w:val="00CE71E0"/>
    <w:rsid w:val="00CE768B"/>
    <w:rsid w:val="00CE781F"/>
    <w:rsid w:val="00CE7951"/>
    <w:rsid w:val="00CF04A6"/>
    <w:rsid w:val="00CF0B82"/>
    <w:rsid w:val="00CF0BD4"/>
    <w:rsid w:val="00CF0D71"/>
    <w:rsid w:val="00CF0EBD"/>
    <w:rsid w:val="00CF116E"/>
    <w:rsid w:val="00CF11F1"/>
    <w:rsid w:val="00CF131E"/>
    <w:rsid w:val="00CF14AF"/>
    <w:rsid w:val="00CF15C0"/>
    <w:rsid w:val="00CF2096"/>
    <w:rsid w:val="00CF221C"/>
    <w:rsid w:val="00CF2330"/>
    <w:rsid w:val="00CF2CB4"/>
    <w:rsid w:val="00CF2CE5"/>
    <w:rsid w:val="00CF2FA9"/>
    <w:rsid w:val="00CF2FF3"/>
    <w:rsid w:val="00CF39B4"/>
    <w:rsid w:val="00CF3CE2"/>
    <w:rsid w:val="00CF3D58"/>
    <w:rsid w:val="00CF42A4"/>
    <w:rsid w:val="00CF430D"/>
    <w:rsid w:val="00CF475A"/>
    <w:rsid w:val="00CF4800"/>
    <w:rsid w:val="00CF4ABA"/>
    <w:rsid w:val="00CF4BFC"/>
    <w:rsid w:val="00CF4EB4"/>
    <w:rsid w:val="00CF56D6"/>
    <w:rsid w:val="00CF5762"/>
    <w:rsid w:val="00CF5AB9"/>
    <w:rsid w:val="00CF5B54"/>
    <w:rsid w:val="00CF5DF8"/>
    <w:rsid w:val="00CF68B4"/>
    <w:rsid w:val="00CF6BEC"/>
    <w:rsid w:val="00CF6DCA"/>
    <w:rsid w:val="00CF79EF"/>
    <w:rsid w:val="00CF7AE2"/>
    <w:rsid w:val="00CF7E04"/>
    <w:rsid w:val="00D00142"/>
    <w:rsid w:val="00D00154"/>
    <w:rsid w:val="00D00782"/>
    <w:rsid w:val="00D00F9D"/>
    <w:rsid w:val="00D0142C"/>
    <w:rsid w:val="00D01A30"/>
    <w:rsid w:val="00D01BC5"/>
    <w:rsid w:val="00D0236F"/>
    <w:rsid w:val="00D02402"/>
    <w:rsid w:val="00D02641"/>
    <w:rsid w:val="00D0284B"/>
    <w:rsid w:val="00D02AA8"/>
    <w:rsid w:val="00D030AF"/>
    <w:rsid w:val="00D030ED"/>
    <w:rsid w:val="00D0314A"/>
    <w:rsid w:val="00D03624"/>
    <w:rsid w:val="00D04258"/>
    <w:rsid w:val="00D048DF"/>
    <w:rsid w:val="00D049A5"/>
    <w:rsid w:val="00D049DE"/>
    <w:rsid w:val="00D05097"/>
    <w:rsid w:val="00D05194"/>
    <w:rsid w:val="00D0528F"/>
    <w:rsid w:val="00D05798"/>
    <w:rsid w:val="00D057F3"/>
    <w:rsid w:val="00D058B8"/>
    <w:rsid w:val="00D05C80"/>
    <w:rsid w:val="00D0644C"/>
    <w:rsid w:val="00D067A7"/>
    <w:rsid w:val="00D068E6"/>
    <w:rsid w:val="00D06E9B"/>
    <w:rsid w:val="00D06FD4"/>
    <w:rsid w:val="00D07786"/>
    <w:rsid w:val="00D079DA"/>
    <w:rsid w:val="00D07BFA"/>
    <w:rsid w:val="00D07D3E"/>
    <w:rsid w:val="00D07DF9"/>
    <w:rsid w:val="00D105BA"/>
    <w:rsid w:val="00D10AF6"/>
    <w:rsid w:val="00D10B1B"/>
    <w:rsid w:val="00D10B75"/>
    <w:rsid w:val="00D112A7"/>
    <w:rsid w:val="00D113A6"/>
    <w:rsid w:val="00D115F8"/>
    <w:rsid w:val="00D11901"/>
    <w:rsid w:val="00D119F2"/>
    <w:rsid w:val="00D11AA5"/>
    <w:rsid w:val="00D11BD4"/>
    <w:rsid w:val="00D12575"/>
    <w:rsid w:val="00D1268A"/>
    <w:rsid w:val="00D126A3"/>
    <w:rsid w:val="00D126E6"/>
    <w:rsid w:val="00D1273A"/>
    <w:rsid w:val="00D12CBC"/>
    <w:rsid w:val="00D12FBD"/>
    <w:rsid w:val="00D130C7"/>
    <w:rsid w:val="00D1330A"/>
    <w:rsid w:val="00D13722"/>
    <w:rsid w:val="00D13C25"/>
    <w:rsid w:val="00D13D04"/>
    <w:rsid w:val="00D13EDB"/>
    <w:rsid w:val="00D13F0E"/>
    <w:rsid w:val="00D144B3"/>
    <w:rsid w:val="00D14FBE"/>
    <w:rsid w:val="00D153D7"/>
    <w:rsid w:val="00D15998"/>
    <w:rsid w:val="00D15B81"/>
    <w:rsid w:val="00D15F04"/>
    <w:rsid w:val="00D1602F"/>
    <w:rsid w:val="00D160FE"/>
    <w:rsid w:val="00D170E2"/>
    <w:rsid w:val="00D174D8"/>
    <w:rsid w:val="00D175A5"/>
    <w:rsid w:val="00D17B1D"/>
    <w:rsid w:val="00D17C80"/>
    <w:rsid w:val="00D17CC9"/>
    <w:rsid w:val="00D17CD7"/>
    <w:rsid w:val="00D17D1B"/>
    <w:rsid w:val="00D17FCC"/>
    <w:rsid w:val="00D205BA"/>
    <w:rsid w:val="00D2081B"/>
    <w:rsid w:val="00D20B69"/>
    <w:rsid w:val="00D21178"/>
    <w:rsid w:val="00D21EAF"/>
    <w:rsid w:val="00D220E5"/>
    <w:rsid w:val="00D22650"/>
    <w:rsid w:val="00D22BF7"/>
    <w:rsid w:val="00D22DF4"/>
    <w:rsid w:val="00D2330D"/>
    <w:rsid w:val="00D2372D"/>
    <w:rsid w:val="00D23AB2"/>
    <w:rsid w:val="00D23BF1"/>
    <w:rsid w:val="00D245E5"/>
    <w:rsid w:val="00D24BBA"/>
    <w:rsid w:val="00D24D75"/>
    <w:rsid w:val="00D25043"/>
    <w:rsid w:val="00D25316"/>
    <w:rsid w:val="00D25AC1"/>
    <w:rsid w:val="00D25F4E"/>
    <w:rsid w:val="00D263EF"/>
    <w:rsid w:val="00D26552"/>
    <w:rsid w:val="00D265C6"/>
    <w:rsid w:val="00D26BEE"/>
    <w:rsid w:val="00D26E82"/>
    <w:rsid w:val="00D26F0A"/>
    <w:rsid w:val="00D271A5"/>
    <w:rsid w:val="00D273B9"/>
    <w:rsid w:val="00D2750C"/>
    <w:rsid w:val="00D27640"/>
    <w:rsid w:val="00D3009C"/>
    <w:rsid w:val="00D30327"/>
    <w:rsid w:val="00D3059E"/>
    <w:rsid w:val="00D30BDF"/>
    <w:rsid w:val="00D316DD"/>
    <w:rsid w:val="00D31BDD"/>
    <w:rsid w:val="00D32236"/>
    <w:rsid w:val="00D3269F"/>
    <w:rsid w:val="00D331F8"/>
    <w:rsid w:val="00D33F9F"/>
    <w:rsid w:val="00D34066"/>
    <w:rsid w:val="00D342F8"/>
    <w:rsid w:val="00D34515"/>
    <w:rsid w:val="00D349F4"/>
    <w:rsid w:val="00D34B88"/>
    <w:rsid w:val="00D34D26"/>
    <w:rsid w:val="00D350EF"/>
    <w:rsid w:val="00D3522F"/>
    <w:rsid w:val="00D35303"/>
    <w:rsid w:val="00D3538A"/>
    <w:rsid w:val="00D35861"/>
    <w:rsid w:val="00D3589C"/>
    <w:rsid w:val="00D358B8"/>
    <w:rsid w:val="00D35AD3"/>
    <w:rsid w:val="00D363CB"/>
    <w:rsid w:val="00D3643A"/>
    <w:rsid w:val="00D3675C"/>
    <w:rsid w:val="00D36D35"/>
    <w:rsid w:val="00D36D65"/>
    <w:rsid w:val="00D3707E"/>
    <w:rsid w:val="00D370B1"/>
    <w:rsid w:val="00D37C1B"/>
    <w:rsid w:val="00D40712"/>
    <w:rsid w:val="00D40952"/>
    <w:rsid w:val="00D40957"/>
    <w:rsid w:val="00D40CB3"/>
    <w:rsid w:val="00D40D72"/>
    <w:rsid w:val="00D40DF9"/>
    <w:rsid w:val="00D40EE8"/>
    <w:rsid w:val="00D41014"/>
    <w:rsid w:val="00D41109"/>
    <w:rsid w:val="00D411B7"/>
    <w:rsid w:val="00D419C0"/>
    <w:rsid w:val="00D41E12"/>
    <w:rsid w:val="00D42746"/>
    <w:rsid w:val="00D42F15"/>
    <w:rsid w:val="00D435B4"/>
    <w:rsid w:val="00D439FC"/>
    <w:rsid w:val="00D43F2A"/>
    <w:rsid w:val="00D43FE0"/>
    <w:rsid w:val="00D442C2"/>
    <w:rsid w:val="00D4437E"/>
    <w:rsid w:val="00D446C4"/>
    <w:rsid w:val="00D447B0"/>
    <w:rsid w:val="00D45033"/>
    <w:rsid w:val="00D452EA"/>
    <w:rsid w:val="00D46093"/>
    <w:rsid w:val="00D463F7"/>
    <w:rsid w:val="00D46826"/>
    <w:rsid w:val="00D46E7D"/>
    <w:rsid w:val="00D46F59"/>
    <w:rsid w:val="00D50227"/>
    <w:rsid w:val="00D502E4"/>
    <w:rsid w:val="00D507F7"/>
    <w:rsid w:val="00D514D0"/>
    <w:rsid w:val="00D517F8"/>
    <w:rsid w:val="00D51E0A"/>
    <w:rsid w:val="00D51F66"/>
    <w:rsid w:val="00D522E0"/>
    <w:rsid w:val="00D526FA"/>
    <w:rsid w:val="00D530D6"/>
    <w:rsid w:val="00D531A7"/>
    <w:rsid w:val="00D533FE"/>
    <w:rsid w:val="00D535A9"/>
    <w:rsid w:val="00D53606"/>
    <w:rsid w:val="00D53D92"/>
    <w:rsid w:val="00D53F2D"/>
    <w:rsid w:val="00D53FC1"/>
    <w:rsid w:val="00D5403F"/>
    <w:rsid w:val="00D543D1"/>
    <w:rsid w:val="00D54903"/>
    <w:rsid w:val="00D54950"/>
    <w:rsid w:val="00D54CA8"/>
    <w:rsid w:val="00D5543D"/>
    <w:rsid w:val="00D5585D"/>
    <w:rsid w:val="00D55C80"/>
    <w:rsid w:val="00D55C98"/>
    <w:rsid w:val="00D55FF4"/>
    <w:rsid w:val="00D5613A"/>
    <w:rsid w:val="00D5620C"/>
    <w:rsid w:val="00D5623D"/>
    <w:rsid w:val="00D562FB"/>
    <w:rsid w:val="00D564E4"/>
    <w:rsid w:val="00D5679D"/>
    <w:rsid w:val="00D567C2"/>
    <w:rsid w:val="00D574CD"/>
    <w:rsid w:val="00D603E2"/>
    <w:rsid w:val="00D608BD"/>
    <w:rsid w:val="00D60932"/>
    <w:rsid w:val="00D60996"/>
    <w:rsid w:val="00D60D72"/>
    <w:rsid w:val="00D60D7F"/>
    <w:rsid w:val="00D60F25"/>
    <w:rsid w:val="00D61814"/>
    <w:rsid w:val="00D61EB5"/>
    <w:rsid w:val="00D61FA4"/>
    <w:rsid w:val="00D62455"/>
    <w:rsid w:val="00D62476"/>
    <w:rsid w:val="00D62EB1"/>
    <w:rsid w:val="00D63CC2"/>
    <w:rsid w:val="00D63CC5"/>
    <w:rsid w:val="00D63DA1"/>
    <w:rsid w:val="00D63DAD"/>
    <w:rsid w:val="00D64051"/>
    <w:rsid w:val="00D64E8E"/>
    <w:rsid w:val="00D652B3"/>
    <w:rsid w:val="00D654DB"/>
    <w:rsid w:val="00D65534"/>
    <w:rsid w:val="00D65844"/>
    <w:rsid w:val="00D65919"/>
    <w:rsid w:val="00D65CF3"/>
    <w:rsid w:val="00D6672E"/>
    <w:rsid w:val="00D66B78"/>
    <w:rsid w:val="00D66BB1"/>
    <w:rsid w:val="00D66D95"/>
    <w:rsid w:val="00D6783C"/>
    <w:rsid w:val="00D67BB7"/>
    <w:rsid w:val="00D701CB"/>
    <w:rsid w:val="00D70790"/>
    <w:rsid w:val="00D70798"/>
    <w:rsid w:val="00D70813"/>
    <w:rsid w:val="00D7110B"/>
    <w:rsid w:val="00D7119D"/>
    <w:rsid w:val="00D71C47"/>
    <w:rsid w:val="00D7261D"/>
    <w:rsid w:val="00D72B3E"/>
    <w:rsid w:val="00D72C9A"/>
    <w:rsid w:val="00D72D0E"/>
    <w:rsid w:val="00D731E9"/>
    <w:rsid w:val="00D73420"/>
    <w:rsid w:val="00D73656"/>
    <w:rsid w:val="00D73AA8"/>
    <w:rsid w:val="00D74123"/>
    <w:rsid w:val="00D741BC"/>
    <w:rsid w:val="00D743A0"/>
    <w:rsid w:val="00D74464"/>
    <w:rsid w:val="00D74471"/>
    <w:rsid w:val="00D74542"/>
    <w:rsid w:val="00D746D5"/>
    <w:rsid w:val="00D74CA2"/>
    <w:rsid w:val="00D74F7D"/>
    <w:rsid w:val="00D750A5"/>
    <w:rsid w:val="00D756F9"/>
    <w:rsid w:val="00D7607B"/>
    <w:rsid w:val="00D76152"/>
    <w:rsid w:val="00D761FA"/>
    <w:rsid w:val="00D765EE"/>
    <w:rsid w:val="00D7665D"/>
    <w:rsid w:val="00D76EB6"/>
    <w:rsid w:val="00D77126"/>
    <w:rsid w:val="00D7758B"/>
    <w:rsid w:val="00D77932"/>
    <w:rsid w:val="00D77C4B"/>
    <w:rsid w:val="00D77C72"/>
    <w:rsid w:val="00D77D27"/>
    <w:rsid w:val="00D77E75"/>
    <w:rsid w:val="00D77F8F"/>
    <w:rsid w:val="00D80671"/>
    <w:rsid w:val="00D80A2C"/>
    <w:rsid w:val="00D80AE6"/>
    <w:rsid w:val="00D81456"/>
    <w:rsid w:val="00D82815"/>
    <w:rsid w:val="00D828B1"/>
    <w:rsid w:val="00D828C8"/>
    <w:rsid w:val="00D829CD"/>
    <w:rsid w:val="00D82DB1"/>
    <w:rsid w:val="00D8349D"/>
    <w:rsid w:val="00D83527"/>
    <w:rsid w:val="00D83A33"/>
    <w:rsid w:val="00D83EE0"/>
    <w:rsid w:val="00D84D6A"/>
    <w:rsid w:val="00D851F2"/>
    <w:rsid w:val="00D857E0"/>
    <w:rsid w:val="00D85A12"/>
    <w:rsid w:val="00D85C9C"/>
    <w:rsid w:val="00D86B03"/>
    <w:rsid w:val="00D86D82"/>
    <w:rsid w:val="00D86DE4"/>
    <w:rsid w:val="00D870BB"/>
    <w:rsid w:val="00D87134"/>
    <w:rsid w:val="00D87387"/>
    <w:rsid w:val="00D87571"/>
    <w:rsid w:val="00D8778A"/>
    <w:rsid w:val="00D90554"/>
    <w:rsid w:val="00D9099A"/>
    <w:rsid w:val="00D9103D"/>
    <w:rsid w:val="00D912A3"/>
    <w:rsid w:val="00D918ED"/>
    <w:rsid w:val="00D91B5E"/>
    <w:rsid w:val="00D92CB2"/>
    <w:rsid w:val="00D93074"/>
    <w:rsid w:val="00D93226"/>
    <w:rsid w:val="00D93657"/>
    <w:rsid w:val="00D943D8"/>
    <w:rsid w:val="00D9458C"/>
    <w:rsid w:val="00D94A4D"/>
    <w:rsid w:val="00D94E5E"/>
    <w:rsid w:val="00D94FDD"/>
    <w:rsid w:val="00D9545A"/>
    <w:rsid w:val="00D95589"/>
    <w:rsid w:val="00D96110"/>
    <w:rsid w:val="00D961A4"/>
    <w:rsid w:val="00D96769"/>
    <w:rsid w:val="00D96904"/>
    <w:rsid w:val="00D96944"/>
    <w:rsid w:val="00D96B7A"/>
    <w:rsid w:val="00D96F1D"/>
    <w:rsid w:val="00D9704C"/>
    <w:rsid w:val="00D9708B"/>
    <w:rsid w:val="00D971F6"/>
    <w:rsid w:val="00D97371"/>
    <w:rsid w:val="00D974EB"/>
    <w:rsid w:val="00D97599"/>
    <w:rsid w:val="00D97DC5"/>
    <w:rsid w:val="00DA032A"/>
    <w:rsid w:val="00DA06D9"/>
    <w:rsid w:val="00DA0A09"/>
    <w:rsid w:val="00DA0ADC"/>
    <w:rsid w:val="00DA0F0E"/>
    <w:rsid w:val="00DA0F2E"/>
    <w:rsid w:val="00DA17B2"/>
    <w:rsid w:val="00DA17BA"/>
    <w:rsid w:val="00DA1885"/>
    <w:rsid w:val="00DA1919"/>
    <w:rsid w:val="00DA1AB3"/>
    <w:rsid w:val="00DA23F4"/>
    <w:rsid w:val="00DA2ABB"/>
    <w:rsid w:val="00DA3149"/>
    <w:rsid w:val="00DA389D"/>
    <w:rsid w:val="00DA3A21"/>
    <w:rsid w:val="00DA3A3B"/>
    <w:rsid w:val="00DA3AC2"/>
    <w:rsid w:val="00DA3BC4"/>
    <w:rsid w:val="00DA4481"/>
    <w:rsid w:val="00DA4829"/>
    <w:rsid w:val="00DA48A3"/>
    <w:rsid w:val="00DA49D3"/>
    <w:rsid w:val="00DA595D"/>
    <w:rsid w:val="00DA5CE6"/>
    <w:rsid w:val="00DA5F4F"/>
    <w:rsid w:val="00DA6058"/>
    <w:rsid w:val="00DA655C"/>
    <w:rsid w:val="00DA6A1D"/>
    <w:rsid w:val="00DA6AE7"/>
    <w:rsid w:val="00DA6DF9"/>
    <w:rsid w:val="00DA7416"/>
    <w:rsid w:val="00DA7B70"/>
    <w:rsid w:val="00DA7EE8"/>
    <w:rsid w:val="00DB0283"/>
    <w:rsid w:val="00DB02D6"/>
    <w:rsid w:val="00DB040E"/>
    <w:rsid w:val="00DB0507"/>
    <w:rsid w:val="00DB0AC7"/>
    <w:rsid w:val="00DB0C56"/>
    <w:rsid w:val="00DB1D3D"/>
    <w:rsid w:val="00DB1FAE"/>
    <w:rsid w:val="00DB226D"/>
    <w:rsid w:val="00DB2A1C"/>
    <w:rsid w:val="00DB33F5"/>
    <w:rsid w:val="00DB36C6"/>
    <w:rsid w:val="00DB3A34"/>
    <w:rsid w:val="00DB4452"/>
    <w:rsid w:val="00DB4B93"/>
    <w:rsid w:val="00DB4D60"/>
    <w:rsid w:val="00DB4F21"/>
    <w:rsid w:val="00DB51B3"/>
    <w:rsid w:val="00DB5CFE"/>
    <w:rsid w:val="00DB5F42"/>
    <w:rsid w:val="00DB6AC9"/>
    <w:rsid w:val="00DB720C"/>
    <w:rsid w:val="00DB72B9"/>
    <w:rsid w:val="00DB75F7"/>
    <w:rsid w:val="00DB7849"/>
    <w:rsid w:val="00DB7A2F"/>
    <w:rsid w:val="00DB7A99"/>
    <w:rsid w:val="00DC0067"/>
    <w:rsid w:val="00DC01B2"/>
    <w:rsid w:val="00DC0354"/>
    <w:rsid w:val="00DC0AC8"/>
    <w:rsid w:val="00DC1C13"/>
    <w:rsid w:val="00DC295C"/>
    <w:rsid w:val="00DC399E"/>
    <w:rsid w:val="00DC3C39"/>
    <w:rsid w:val="00DC3E75"/>
    <w:rsid w:val="00DC3EAA"/>
    <w:rsid w:val="00DC459D"/>
    <w:rsid w:val="00DC4C04"/>
    <w:rsid w:val="00DC4DBD"/>
    <w:rsid w:val="00DC4DC7"/>
    <w:rsid w:val="00DC5542"/>
    <w:rsid w:val="00DC566D"/>
    <w:rsid w:val="00DC5C89"/>
    <w:rsid w:val="00DC5E23"/>
    <w:rsid w:val="00DC66DF"/>
    <w:rsid w:val="00DC6772"/>
    <w:rsid w:val="00DC677B"/>
    <w:rsid w:val="00DC6C96"/>
    <w:rsid w:val="00DC731F"/>
    <w:rsid w:val="00DC7417"/>
    <w:rsid w:val="00DC7794"/>
    <w:rsid w:val="00DC7C29"/>
    <w:rsid w:val="00DC7C53"/>
    <w:rsid w:val="00DC7E64"/>
    <w:rsid w:val="00DC7FD6"/>
    <w:rsid w:val="00DD002C"/>
    <w:rsid w:val="00DD01F5"/>
    <w:rsid w:val="00DD058E"/>
    <w:rsid w:val="00DD0B30"/>
    <w:rsid w:val="00DD0F01"/>
    <w:rsid w:val="00DD0F91"/>
    <w:rsid w:val="00DD1307"/>
    <w:rsid w:val="00DD139B"/>
    <w:rsid w:val="00DD15CF"/>
    <w:rsid w:val="00DD17FE"/>
    <w:rsid w:val="00DD1BBC"/>
    <w:rsid w:val="00DD1D64"/>
    <w:rsid w:val="00DD261F"/>
    <w:rsid w:val="00DD2847"/>
    <w:rsid w:val="00DD29F6"/>
    <w:rsid w:val="00DD2B0D"/>
    <w:rsid w:val="00DD2E11"/>
    <w:rsid w:val="00DD323D"/>
    <w:rsid w:val="00DD3676"/>
    <w:rsid w:val="00DD368B"/>
    <w:rsid w:val="00DD385A"/>
    <w:rsid w:val="00DD39F3"/>
    <w:rsid w:val="00DD3E56"/>
    <w:rsid w:val="00DD47B6"/>
    <w:rsid w:val="00DD4884"/>
    <w:rsid w:val="00DD4986"/>
    <w:rsid w:val="00DD4C25"/>
    <w:rsid w:val="00DD517F"/>
    <w:rsid w:val="00DD57DD"/>
    <w:rsid w:val="00DD589F"/>
    <w:rsid w:val="00DD5C7E"/>
    <w:rsid w:val="00DD67D8"/>
    <w:rsid w:val="00DD68CE"/>
    <w:rsid w:val="00DD6B8F"/>
    <w:rsid w:val="00DD74D9"/>
    <w:rsid w:val="00DD757D"/>
    <w:rsid w:val="00DD760A"/>
    <w:rsid w:val="00DD790F"/>
    <w:rsid w:val="00DD7C90"/>
    <w:rsid w:val="00DD7E9D"/>
    <w:rsid w:val="00DD7FD6"/>
    <w:rsid w:val="00DE0314"/>
    <w:rsid w:val="00DE03EB"/>
    <w:rsid w:val="00DE0815"/>
    <w:rsid w:val="00DE0B03"/>
    <w:rsid w:val="00DE1107"/>
    <w:rsid w:val="00DE1251"/>
    <w:rsid w:val="00DE171D"/>
    <w:rsid w:val="00DE19E5"/>
    <w:rsid w:val="00DE3033"/>
    <w:rsid w:val="00DE313C"/>
    <w:rsid w:val="00DE32A5"/>
    <w:rsid w:val="00DE41BF"/>
    <w:rsid w:val="00DE4531"/>
    <w:rsid w:val="00DE4F80"/>
    <w:rsid w:val="00DE5461"/>
    <w:rsid w:val="00DE54D8"/>
    <w:rsid w:val="00DE5FBB"/>
    <w:rsid w:val="00DE6065"/>
    <w:rsid w:val="00DE6553"/>
    <w:rsid w:val="00DE675A"/>
    <w:rsid w:val="00DE76AA"/>
    <w:rsid w:val="00DE770F"/>
    <w:rsid w:val="00DE78F8"/>
    <w:rsid w:val="00DF0138"/>
    <w:rsid w:val="00DF0978"/>
    <w:rsid w:val="00DF1349"/>
    <w:rsid w:val="00DF1ECC"/>
    <w:rsid w:val="00DF2193"/>
    <w:rsid w:val="00DF3356"/>
    <w:rsid w:val="00DF348A"/>
    <w:rsid w:val="00DF3707"/>
    <w:rsid w:val="00DF3785"/>
    <w:rsid w:val="00DF4066"/>
    <w:rsid w:val="00DF4F96"/>
    <w:rsid w:val="00DF514F"/>
    <w:rsid w:val="00DF517C"/>
    <w:rsid w:val="00DF56C5"/>
    <w:rsid w:val="00DF5F2A"/>
    <w:rsid w:val="00DF63F4"/>
    <w:rsid w:val="00DF69EB"/>
    <w:rsid w:val="00DF6FE5"/>
    <w:rsid w:val="00DF74A3"/>
    <w:rsid w:val="00DF7655"/>
    <w:rsid w:val="00E00701"/>
    <w:rsid w:val="00E00E24"/>
    <w:rsid w:val="00E01254"/>
    <w:rsid w:val="00E01314"/>
    <w:rsid w:val="00E0189E"/>
    <w:rsid w:val="00E01C7B"/>
    <w:rsid w:val="00E0253C"/>
    <w:rsid w:val="00E02610"/>
    <w:rsid w:val="00E02669"/>
    <w:rsid w:val="00E02802"/>
    <w:rsid w:val="00E02E31"/>
    <w:rsid w:val="00E034EE"/>
    <w:rsid w:val="00E03C14"/>
    <w:rsid w:val="00E04494"/>
    <w:rsid w:val="00E0499D"/>
    <w:rsid w:val="00E05005"/>
    <w:rsid w:val="00E05693"/>
    <w:rsid w:val="00E05D0B"/>
    <w:rsid w:val="00E05E01"/>
    <w:rsid w:val="00E05FBB"/>
    <w:rsid w:val="00E060A8"/>
    <w:rsid w:val="00E06317"/>
    <w:rsid w:val="00E064C3"/>
    <w:rsid w:val="00E06C64"/>
    <w:rsid w:val="00E06C9B"/>
    <w:rsid w:val="00E07CB3"/>
    <w:rsid w:val="00E07E63"/>
    <w:rsid w:val="00E103AF"/>
    <w:rsid w:val="00E104EB"/>
    <w:rsid w:val="00E105DF"/>
    <w:rsid w:val="00E111AE"/>
    <w:rsid w:val="00E119AB"/>
    <w:rsid w:val="00E12A85"/>
    <w:rsid w:val="00E12ED5"/>
    <w:rsid w:val="00E1359C"/>
    <w:rsid w:val="00E137FE"/>
    <w:rsid w:val="00E14485"/>
    <w:rsid w:val="00E14B8C"/>
    <w:rsid w:val="00E14CC2"/>
    <w:rsid w:val="00E1516A"/>
    <w:rsid w:val="00E1517F"/>
    <w:rsid w:val="00E15735"/>
    <w:rsid w:val="00E15C20"/>
    <w:rsid w:val="00E161C0"/>
    <w:rsid w:val="00E163E8"/>
    <w:rsid w:val="00E16A64"/>
    <w:rsid w:val="00E16BFC"/>
    <w:rsid w:val="00E17091"/>
    <w:rsid w:val="00E17445"/>
    <w:rsid w:val="00E17D5F"/>
    <w:rsid w:val="00E17F80"/>
    <w:rsid w:val="00E20355"/>
    <w:rsid w:val="00E20413"/>
    <w:rsid w:val="00E2073A"/>
    <w:rsid w:val="00E20905"/>
    <w:rsid w:val="00E20BE2"/>
    <w:rsid w:val="00E20C9A"/>
    <w:rsid w:val="00E20CED"/>
    <w:rsid w:val="00E20ECE"/>
    <w:rsid w:val="00E20EEF"/>
    <w:rsid w:val="00E211E1"/>
    <w:rsid w:val="00E2149B"/>
    <w:rsid w:val="00E21AE8"/>
    <w:rsid w:val="00E21B84"/>
    <w:rsid w:val="00E21FCB"/>
    <w:rsid w:val="00E224D9"/>
    <w:rsid w:val="00E232E0"/>
    <w:rsid w:val="00E236A0"/>
    <w:rsid w:val="00E23804"/>
    <w:rsid w:val="00E238BA"/>
    <w:rsid w:val="00E23D90"/>
    <w:rsid w:val="00E23E52"/>
    <w:rsid w:val="00E2427A"/>
    <w:rsid w:val="00E24789"/>
    <w:rsid w:val="00E249A9"/>
    <w:rsid w:val="00E24F26"/>
    <w:rsid w:val="00E24F3B"/>
    <w:rsid w:val="00E25021"/>
    <w:rsid w:val="00E25559"/>
    <w:rsid w:val="00E25EF6"/>
    <w:rsid w:val="00E25FA2"/>
    <w:rsid w:val="00E260EA"/>
    <w:rsid w:val="00E26402"/>
    <w:rsid w:val="00E26533"/>
    <w:rsid w:val="00E26A70"/>
    <w:rsid w:val="00E2727F"/>
    <w:rsid w:val="00E2732B"/>
    <w:rsid w:val="00E276C4"/>
    <w:rsid w:val="00E30801"/>
    <w:rsid w:val="00E30AC6"/>
    <w:rsid w:val="00E30B8D"/>
    <w:rsid w:val="00E30BAB"/>
    <w:rsid w:val="00E30E02"/>
    <w:rsid w:val="00E3168F"/>
    <w:rsid w:val="00E316B3"/>
    <w:rsid w:val="00E317AF"/>
    <w:rsid w:val="00E318F6"/>
    <w:rsid w:val="00E319EE"/>
    <w:rsid w:val="00E31A2B"/>
    <w:rsid w:val="00E31D48"/>
    <w:rsid w:val="00E32632"/>
    <w:rsid w:val="00E32AA1"/>
    <w:rsid w:val="00E333C6"/>
    <w:rsid w:val="00E33922"/>
    <w:rsid w:val="00E33B17"/>
    <w:rsid w:val="00E33CD9"/>
    <w:rsid w:val="00E343A5"/>
    <w:rsid w:val="00E344E4"/>
    <w:rsid w:val="00E344F6"/>
    <w:rsid w:val="00E34B26"/>
    <w:rsid w:val="00E34ED1"/>
    <w:rsid w:val="00E3565B"/>
    <w:rsid w:val="00E356E3"/>
    <w:rsid w:val="00E35E1C"/>
    <w:rsid w:val="00E367AA"/>
    <w:rsid w:val="00E36E6D"/>
    <w:rsid w:val="00E36ED3"/>
    <w:rsid w:val="00E36FFE"/>
    <w:rsid w:val="00E373D8"/>
    <w:rsid w:val="00E37698"/>
    <w:rsid w:val="00E379C6"/>
    <w:rsid w:val="00E37C9D"/>
    <w:rsid w:val="00E37DDD"/>
    <w:rsid w:val="00E37E37"/>
    <w:rsid w:val="00E37FF5"/>
    <w:rsid w:val="00E40793"/>
    <w:rsid w:val="00E40C77"/>
    <w:rsid w:val="00E415B6"/>
    <w:rsid w:val="00E417DC"/>
    <w:rsid w:val="00E41C7C"/>
    <w:rsid w:val="00E42C3F"/>
    <w:rsid w:val="00E42CD0"/>
    <w:rsid w:val="00E42CE2"/>
    <w:rsid w:val="00E42D7E"/>
    <w:rsid w:val="00E42FEB"/>
    <w:rsid w:val="00E4309D"/>
    <w:rsid w:val="00E430F9"/>
    <w:rsid w:val="00E43271"/>
    <w:rsid w:val="00E43272"/>
    <w:rsid w:val="00E43A4D"/>
    <w:rsid w:val="00E43D02"/>
    <w:rsid w:val="00E43E5C"/>
    <w:rsid w:val="00E44302"/>
    <w:rsid w:val="00E44480"/>
    <w:rsid w:val="00E444D6"/>
    <w:rsid w:val="00E44716"/>
    <w:rsid w:val="00E448C3"/>
    <w:rsid w:val="00E44D62"/>
    <w:rsid w:val="00E45246"/>
    <w:rsid w:val="00E456C5"/>
    <w:rsid w:val="00E457BB"/>
    <w:rsid w:val="00E457CA"/>
    <w:rsid w:val="00E45F1D"/>
    <w:rsid w:val="00E46F6A"/>
    <w:rsid w:val="00E472F1"/>
    <w:rsid w:val="00E475ED"/>
    <w:rsid w:val="00E4795E"/>
    <w:rsid w:val="00E47C03"/>
    <w:rsid w:val="00E505D9"/>
    <w:rsid w:val="00E507FF"/>
    <w:rsid w:val="00E509D4"/>
    <w:rsid w:val="00E50DDF"/>
    <w:rsid w:val="00E50E7B"/>
    <w:rsid w:val="00E510A0"/>
    <w:rsid w:val="00E511D4"/>
    <w:rsid w:val="00E513B5"/>
    <w:rsid w:val="00E52C83"/>
    <w:rsid w:val="00E53994"/>
    <w:rsid w:val="00E543A4"/>
    <w:rsid w:val="00E544E9"/>
    <w:rsid w:val="00E5465D"/>
    <w:rsid w:val="00E5492D"/>
    <w:rsid w:val="00E54BB4"/>
    <w:rsid w:val="00E54E04"/>
    <w:rsid w:val="00E551F5"/>
    <w:rsid w:val="00E55BD9"/>
    <w:rsid w:val="00E55E77"/>
    <w:rsid w:val="00E55F85"/>
    <w:rsid w:val="00E56151"/>
    <w:rsid w:val="00E5683E"/>
    <w:rsid w:val="00E56AA7"/>
    <w:rsid w:val="00E56C45"/>
    <w:rsid w:val="00E57C39"/>
    <w:rsid w:val="00E57D6F"/>
    <w:rsid w:val="00E60453"/>
    <w:rsid w:val="00E60504"/>
    <w:rsid w:val="00E606DD"/>
    <w:rsid w:val="00E609BF"/>
    <w:rsid w:val="00E60C89"/>
    <w:rsid w:val="00E60DC5"/>
    <w:rsid w:val="00E61506"/>
    <w:rsid w:val="00E61541"/>
    <w:rsid w:val="00E615C5"/>
    <w:rsid w:val="00E6181A"/>
    <w:rsid w:val="00E61EF0"/>
    <w:rsid w:val="00E62699"/>
    <w:rsid w:val="00E626F9"/>
    <w:rsid w:val="00E630B1"/>
    <w:rsid w:val="00E634C3"/>
    <w:rsid w:val="00E637B2"/>
    <w:rsid w:val="00E63C69"/>
    <w:rsid w:val="00E63C78"/>
    <w:rsid w:val="00E63EFA"/>
    <w:rsid w:val="00E64CD0"/>
    <w:rsid w:val="00E654AF"/>
    <w:rsid w:val="00E6560A"/>
    <w:rsid w:val="00E65788"/>
    <w:rsid w:val="00E658B7"/>
    <w:rsid w:val="00E662AC"/>
    <w:rsid w:val="00E66B48"/>
    <w:rsid w:val="00E66D99"/>
    <w:rsid w:val="00E67456"/>
    <w:rsid w:val="00E6747C"/>
    <w:rsid w:val="00E67552"/>
    <w:rsid w:val="00E678FB"/>
    <w:rsid w:val="00E67B35"/>
    <w:rsid w:val="00E70087"/>
    <w:rsid w:val="00E70390"/>
    <w:rsid w:val="00E70643"/>
    <w:rsid w:val="00E707B6"/>
    <w:rsid w:val="00E708D7"/>
    <w:rsid w:val="00E70E6D"/>
    <w:rsid w:val="00E71045"/>
    <w:rsid w:val="00E714AC"/>
    <w:rsid w:val="00E715F7"/>
    <w:rsid w:val="00E716C0"/>
    <w:rsid w:val="00E71723"/>
    <w:rsid w:val="00E718EE"/>
    <w:rsid w:val="00E71D63"/>
    <w:rsid w:val="00E71FD7"/>
    <w:rsid w:val="00E7241D"/>
    <w:rsid w:val="00E7292D"/>
    <w:rsid w:val="00E7296C"/>
    <w:rsid w:val="00E739AA"/>
    <w:rsid w:val="00E73B04"/>
    <w:rsid w:val="00E74AB5"/>
    <w:rsid w:val="00E7526D"/>
    <w:rsid w:val="00E75E21"/>
    <w:rsid w:val="00E764E6"/>
    <w:rsid w:val="00E76858"/>
    <w:rsid w:val="00E768D2"/>
    <w:rsid w:val="00E76BC7"/>
    <w:rsid w:val="00E76C17"/>
    <w:rsid w:val="00E76D7F"/>
    <w:rsid w:val="00E7717D"/>
    <w:rsid w:val="00E775DE"/>
    <w:rsid w:val="00E77C0A"/>
    <w:rsid w:val="00E77E16"/>
    <w:rsid w:val="00E80841"/>
    <w:rsid w:val="00E81114"/>
    <w:rsid w:val="00E81D89"/>
    <w:rsid w:val="00E81FAF"/>
    <w:rsid w:val="00E82486"/>
    <w:rsid w:val="00E82697"/>
    <w:rsid w:val="00E82A63"/>
    <w:rsid w:val="00E82B30"/>
    <w:rsid w:val="00E82DA0"/>
    <w:rsid w:val="00E82E24"/>
    <w:rsid w:val="00E82E95"/>
    <w:rsid w:val="00E82EB8"/>
    <w:rsid w:val="00E82F36"/>
    <w:rsid w:val="00E83012"/>
    <w:rsid w:val="00E839F0"/>
    <w:rsid w:val="00E83A52"/>
    <w:rsid w:val="00E83C80"/>
    <w:rsid w:val="00E83E15"/>
    <w:rsid w:val="00E84898"/>
    <w:rsid w:val="00E84AAA"/>
    <w:rsid w:val="00E84B3B"/>
    <w:rsid w:val="00E84B8F"/>
    <w:rsid w:val="00E84FF7"/>
    <w:rsid w:val="00E85210"/>
    <w:rsid w:val="00E85243"/>
    <w:rsid w:val="00E853E4"/>
    <w:rsid w:val="00E8551B"/>
    <w:rsid w:val="00E857DB"/>
    <w:rsid w:val="00E86147"/>
    <w:rsid w:val="00E86311"/>
    <w:rsid w:val="00E8632B"/>
    <w:rsid w:val="00E8673D"/>
    <w:rsid w:val="00E872A1"/>
    <w:rsid w:val="00E8752F"/>
    <w:rsid w:val="00E875D1"/>
    <w:rsid w:val="00E8775D"/>
    <w:rsid w:val="00E877E9"/>
    <w:rsid w:val="00E87CA7"/>
    <w:rsid w:val="00E87E60"/>
    <w:rsid w:val="00E87FB2"/>
    <w:rsid w:val="00E90880"/>
    <w:rsid w:val="00E911DD"/>
    <w:rsid w:val="00E91652"/>
    <w:rsid w:val="00E91AD4"/>
    <w:rsid w:val="00E91C24"/>
    <w:rsid w:val="00E91CAA"/>
    <w:rsid w:val="00E91F62"/>
    <w:rsid w:val="00E93287"/>
    <w:rsid w:val="00E93CC7"/>
    <w:rsid w:val="00E93F43"/>
    <w:rsid w:val="00E94918"/>
    <w:rsid w:val="00E94D28"/>
    <w:rsid w:val="00E94F0F"/>
    <w:rsid w:val="00E94FAC"/>
    <w:rsid w:val="00E9517E"/>
    <w:rsid w:val="00E951AB"/>
    <w:rsid w:val="00E95372"/>
    <w:rsid w:val="00E95694"/>
    <w:rsid w:val="00E95B13"/>
    <w:rsid w:val="00E95C3B"/>
    <w:rsid w:val="00E9644C"/>
    <w:rsid w:val="00E9658D"/>
    <w:rsid w:val="00E96948"/>
    <w:rsid w:val="00E96B45"/>
    <w:rsid w:val="00E96C93"/>
    <w:rsid w:val="00E97B90"/>
    <w:rsid w:val="00E97FF6"/>
    <w:rsid w:val="00EA07AB"/>
    <w:rsid w:val="00EA0DCC"/>
    <w:rsid w:val="00EA10AD"/>
    <w:rsid w:val="00EA117F"/>
    <w:rsid w:val="00EA18A1"/>
    <w:rsid w:val="00EA1A1C"/>
    <w:rsid w:val="00EA1F86"/>
    <w:rsid w:val="00EA1FCE"/>
    <w:rsid w:val="00EA22A4"/>
    <w:rsid w:val="00EA2D7B"/>
    <w:rsid w:val="00EA3193"/>
    <w:rsid w:val="00EA31CF"/>
    <w:rsid w:val="00EA32FB"/>
    <w:rsid w:val="00EA33FC"/>
    <w:rsid w:val="00EA35B9"/>
    <w:rsid w:val="00EA3704"/>
    <w:rsid w:val="00EA3BEA"/>
    <w:rsid w:val="00EA3F86"/>
    <w:rsid w:val="00EA416C"/>
    <w:rsid w:val="00EA4680"/>
    <w:rsid w:val="00EA48B0"/>
    <w:rsid w:val="00EA5269"/>
    <w:rsid w:val="00EA55A3"/>
    <w:rsid w:val="00EA57C0"/>
    <w:rsid w:val="00EA7796"/>
    <w:rsid w:val="00EA79F5"/>
    <w:rsid w:val="00EA7A56"/>
    <w:rsid w:val="00EB0987"/>
    <w:rsid w:val="00EB1156"/>
    <w:rsid w:val="00EB12FD"/>
    <w:rsid w:val="00EB1405"/>
    <w:rsid w:val="00EB18E2"/>
    <w:rsid w:val="00EB2014"/>
    <w:rsid w:val="00EB204B"/>
    <w:rsid w:val="00EB2198"/>
    <w:rsid w:val="00EB2DA7"/>
    <w:rsid w:val="00EB3330"/>
    <w:rsid w:val="00EB3379"/>
    <w:rsid w:val="00EB3C96"/>
    <w:rsid w:val="00EB3DD7"/>
    <w:rsid w:val="00EB3DFC"/>
    <w:rsid w:val="00EB3E78"/>
    <w:rsid w:val="00EB4160"/>
    <w:rsid w:val="00EB451E"/>
    <w:rsid w:val="00EB4CEF"/>
    <w:rsid w:val="00EB4EB8"/>
    <w:rsid w:val="00EB5210"/>
    <w:rsid w:val="00EB52D8"/>
    <w:rsid w:val="00EB57C1"/>
    <w:rsid w:val="00EB5FA3"/>
    <w:rsid w:val="00EB605C"/>
    <w:rsid w:val="00EB60D8"/>
    <w:rsid w:val="00EB639B"/>
    <w:rsid w:val="00EB671D"/>
    <w:rsid w:val="00EB6865"/>
    <w:rsid w:val="00EB7504"/>
    <w:rsid w:val="00EB763B"/>
    <w:rsid w:val="00EB76EA"/>
    <w:rsid w:val="00EB7CAA"/>
    <w:rsid w:val="00EC0261"/>
    <w:rsid w:val="00EC04D2"/>
    <w:rsid w:val="00EC05F9"/>
    <w:rsid w:val="00EC0651"/>
    <w:rsid w:val="00EC07FC"/>
    <w:rsid w:val="00EC0C5D"/>
    <w:rsid w:val="00EC193D"/>
    <w:rsid w:val="00EC2247"/>
    <w:rsid w:val="00EC232E"/>
    <w:rsid w:val="00EC23B2"/>
    <w:rsid w:val="00EC2799"/>
    <w:rsid w:val="00EC28C6"/>
    <w:rsid w:val="00EC3111"/>
    <w:rsid w:val="00EC3A10"/>
    <w:rsid w:val="00EC3B11"/>
    <w:rsid w:val="00EC3CD1"/>
    <w:rsid w:val="00EC3DC8"/>
    <w:rsid w:val="00EC3FEA"/>
    <w:rsid w:val="00EC4029"/>
    <w:rsid w:val="00EC40E9"/>
    <w:rsid w:val="00EC4594"/>
    <w:rsid w:val="00EC47FC"/>
    <w:rsid w:val="00EC49F6"/>
    <w:rsid w:val="00EC4B2D"/>
    <w:rsid w:val="00EC5157"/>
    <w:rsid w:val="00EC525A"/>
    <w:rsid w:val="00EC5B11"/>
    <w:rsid w:val="00EC6150"/>
    <w:rsid w:val="00EC6CDA"/>
    <w:rsid w:val="00EC6EA1"/>
    <w:rsid w:val="00EC70A8"/>
    <w:rsid w:val="00EC7CF1"/>
    <w:rsid w:val="00EC7DC5"/>
    <w:rsid w:val="00EC7F0D"/>
    <w:rsid w:val="00ED08B1"/>
    <w:rsid w:val="00ED0F6F"/>
    <w:rsid w:val="00ED1146"/>
    <w:rsid w:val="00ED11EE"/>
    <w:rsid w:val="00ED124A"/>
    <w:rsid w:val="00ED1568"/>
    <w:rsid w:val="00ED16E9"/>
    <w:rsid w:val="00ED1890"/>
    <w:rsid w:val="00ED18F4"/>
    <w:rsid w:val="00ED1CE2"/>
    <w:rsid w:val="00ED1E64"/>
    <w:rsid w:val="00ED2B54"/>
    <w:rsid w:val="00ED2C33"/>
    <w:rsid w:val="00ED2D30"/>
    <w:rsid w:val="00ED38B0"/>
    <w:rsid w:val="00ED39BD"/>
    <w:rsid w:val="00ED3A36"/>
    <w:rsid w:val="00ED3B65"/>
    <w:rsid w:val="00ED4061"/>
    <w:rsid w:val="00ED442B"/>
    <w:rsid w:val="00ED4BB8"/>
    <w:rsid w:val="00ED4E47"/>
    <w:rsid w:val="00ED4F09"/>
    <w:rsid w:val="00ED50E3"/>
    <w:rsid w:val="00ED6246"/>
    <w:rsid w:val="00ED6540"/>
    <w:rsid w:val="00ED6573"/>
    <w:rsid w:val="00ED6BF0"/>
    <w:rsid w:val="00ED6EF2"/>
    <w:rsid w:val="00ED70B6"/>
    <w:rsid w:val="00ED7A3C"/>
    <w:rsid w:val="00ED7B65"/>
    <w:rsid w:val="00ED7C6D"/>
    <w:rsid w:val="00ED7CC2"/>
    <w:rsid w:val="00ED7E7B"/>
    <w:rsid w:val="00EE02F1"/>
    <w:rsid w:val="00EE0864"/>
    <w:rsid w:val="00EE0927"/>
    <w:rsid w:val="00EE0D29"/>
    <w:rsid w:val="00EE1759"/>
    <w:rsid w:val="00EE175C"/>
    <w:rsid w:val="00EE2033"/>
    <w:rsid w:val="00EE2129"/>
    <w:rsid w:val="00EE254C"/>
    <w:rsid w:val="00EE28D3"/>
    <w:rsid w:val="00EE3361"/>
    <w:rsid w:val="00EE3CC2"/>
    <w:rsid w:val="00EE4180"/>
    <w:rsid w:val="00EE4440"/>
    <w:rsid w:val="00EE4F33"/>
    <w:rsid w:val="00EE5120"/>
    <w:rsid w:val="00EE526F"/>
    <w:rsid w:val="00EE57BE"/>
    <w:rsid w:val="00EE5AEC"/>
    <w:rsid w:val="00EE5B50"/>
    <w:rsid w:val="00EE5BC4"/>
    <w:rsid w:val="00EE6208"/>
    <w:rsid w:val="00EE6832"/>
    <w:rsid w:val="00EE6A1C"/>
    <w:rsid w:val="00EE6AD5"/>
    <w:rsid w:val="00EE6C77"/>
    <w:rsid w:val="00EE747B"/>
    <w:rsid w:val="00EE776F"/>
    <w:rsid w:val="00EE7B6A"/>
    <w:rsid w:val="00EE7D86"/>
    <w:rsid w:val="00EE7E4D"/>
    <w:rsid w:val="00EF04C5"/>
    <w:rsid w:val="00EF0AB7"/>
    <w:rsid w:val="00EF0B8F"/>
    <w:rsid w:val="00EF16E2"/>
    <w:rsid w:val="00EF187F"/>
    <w:rsid w:val="00EF2686"/>
    <w:rsid w:val="00EF2710"/>
    <w:rsid w:val="00EF2897"/>
    <w:rsid w:val="00EF291D"/>
    <w:rsid w:val="00EF2C8B"/>
    <w:rsid w:val="00EF2CB5"/>
    <w:rsid w:val="00EF2D91"/>
    <w:rsid w:val="00EF303D"/>
    <w:rsid w:val="00EF30C9"/>
    <w:rsid w:val="00EF3208"/>
    <w:rsid w:val="00EF3858"/>
    <w:rsid w:val="00EF3BF6"/>
    <w:rsid w:val="00EF3F9D"/>
    <w:rsid w:val="00EF4223"/>
    <w:rsid w:val="00EF4338"/>
    <w:rsid w:val="00EF468F"/>
    <w:rsid w:val="00EF471F"/>
    <w:rsid w:val="00EF4985"/>
    <w:rsid w:val="00EF502B"/>
    <w:rsid w:val="00EF519C"/>
    <w:rsid w:val="00EF60B2"/>
    <w:rsid w:val="00EF6775"/>
    <w:rsid w:val="00EF71C1"/>
    <w:rsid w:val="00EF7707"/>
    <w:rsid w:val="00EF7AE0"/>
    <w:rsid w:val="00EF7B80"/>
    <w:rsid w:val="00EF7DF4"/>
    <w:rsid w:val="00EF7F3E"/>
    <w:rsid w:val="00F0034E"/>
    <w:rsid w:val="00F00707"/>
    <w:rsid w:val="00F00DE6"/>
    <w:rsid w:val="00F0100D"/>
    <w:rsid w:val="00F0106F"/>
    <w:rsid w:val="00F010A5"/>
    <w:rsid w:val="00F01BD4"/>
    <w:rsid w:val="00F01F47"/>
    <w:rsid w:val="00F0209B"/>
    <w:rsid w:val="00F0276E"/>
    <w:rsid w:val="00F0295F"/>
    <w:rsid w:val="00F02BD5"/>
    <w:rsid w:val="00F02C50"/>
    <w:rsid w:val="00F03276"/>
    <w:rsid w:val="00F038FD"/>
    <w:rsid w:val="00F03F45"/>
    <w:rsid w:val="00F03F63"/>
    <w:rsid w:val="00F047E2"/>
    <w:rsid w:val="00F04918"/>
    <w:rsid w:val="00F04C31"/>
    <w:rsid w:val="00F0525C"/>
    <w:rsid w:val="00F052D8"/>
    <w:rsid w:val="00F0541A"/>
    <w:rsid w:val="00F05908"/>
    <w:rsid w:val="00F05DE0"/>
    <w:rsid w:val="00F05E3C"/>
    <w:rsid w:val="00F06AD3"/>
    <w:rsid w:val="00F06F64"/>
    <w:rsid w:val="00F07698"/>
    <w:rsid w:val="00F07B75"/>
    <w:rsid w:val="00F10444"/>
    <w:rsid w:val="00F107C0"/>
    <w:rsid w:val="00F109EC"/>
    <w:rsid w:val="00F10E1D"/>
    <w:rsid w:val="00F114EA"/>
    <w:rsid w:val="00F11D90"/>
    <w:rsid w:val="00F11DF0"/>
    <w:rsid w:val="00F123F7"/>
    <w:rsid w:val="00F12822"/>
    <w:rsid w:val="00F128A2"/>
    <w:rsid w:val="00F12EB9"/>
    <w:rsid w:val="00F13075"/>
    <w:rsid w:val="00F13266"/>
    <w:rsid w:val="00F1328D"/>
    <w:rsid w:val="00F13416"/>
    <w:rsid w:val="00F1356A"/>
    <w:rsid w:val="00F1381D"/>
    <w:rsid w:val="00F13CC0"/>
    <w:rsid w:val="00F1475A"/>
    <w:rsid w:val="00F147FD"/>
    <w:rsid w:val="00F148E1"/>
    <w:rsid w:val="00F14F89"/>
    <w:rsid w:val="00F15801"/>
    <w:rsid w:val="00F15F75"/>
    <w:rsid w:val="00F160CA"/>
    <w:rsid w:val="00F1714D"/>
    <w:rsid w:val="00F17AAA"/>
    <w:rsid w:val="00F20067"/>
    <w:rsid w:val="00F202FA"/>
    <w:rsid w:val="00F20582"/>
    <w:rsid w:val="00F2093E"/>
    <w:rsid w:val="00F20AE3"/>
    <w:rsid w:val="00F20B06"/>
    <w:rsid w:val="00F20BBF"/>
    <w:rsid w:val="00F2168A"/>
    <w:rsid w:val="00F21767"/>
    <w:rsid w:val="00F21C33"/>
    <w:rsid w:val="00F21C7E"/>
    <w:rsid w:val="00F21D68"/>
    <w:rsid w:val="00F21F87"/>
    <w:rsid w:val="00F222AB"/>
    <w:rsid w:val="00F2274D"/>
    <w:rsid w:val="00F22D0D"/>
    <w:rsid w:val="00F22DF2"/>
    <w:rsid w:val="00F23234"/>
    <w:rsid w:val="00F23277"/>
    <w:rsid w:val="00F234D4"/>
    <w:rsid w:val="00F236F1"/>
    <w:rsid w:val="00F23768"/>
    <w:rsid w:val="00F23AA9"/>
    <w:rsid w:val="00F23BC1"/>
    <w:rsid w:val="00F23C58"/>
    <w:rsid w:val="00F242DF"/>
    <w:rsid w:val="00F245DA"/>
    <w:rsid w:val="00F249F3"/>
    <w:rsid w:val="00F24AC8"/>
    <w:rsid w:val="00F24CDF"/>
    <w:rsid w:val="00F24F85"/>
    <w:rsid w:val="00F25114"/>
    <w:rsid w:val="00F2529D"/>
    <w:rsid w:val="00F2560E"/>
    <w:rsid w:val="00F25CFB"/>
    <w:rsid w:val="00F25DAE"/>
    <w:rsid w:val="00F25DFF"/>
    <w:rsid w:val="00F26868"/>
    <w:rsid w:val="00F26A14"/>
    <w:rsid w:val="00F26DF8"/>
    <w:rsid w:val="00F26F0D"/>
    <w:rsid w:val="00F27334"/>
    <w:rsid w:val="00F27A73"/>
    <w:rsid w:val="00F27B4E"/>
    <w:rsid w:val="00F27ECF"/>
    <w:rsid w:val="00F301D8"/>
    <w:rsid w:val="00F30763"/>
    <w:rsid w:val="00F30AAF"/>
    <w:rsid w:val="00F30B08"/>
    <w:rsid w:val="00F30BE3"/>
    <w:rsid w:val="00F31703"/>
    <w:rsid w:val="00F31CAC"/>
    <w:rsid w:val="00F320E1"/>
    <w:rsid w:val="00F32502"/>
    <w:rsid w:val="00F32D36"/>
    <w:rsid w:val="00F32DB6"/>
    <w:rsid w:val="00F33228"/>
    <w:rsid w:val="00F3361A"/>
    <w:rsid w:val="00F33628"/>
    <w:rsid w:val="00F33EA1"/>
    <w:rsid w:val="00F33F76"/>
    <w:rsid w:val="00F33FD0"/>
    <w:rsid w:val="00F343B2"/>
    <w:rsid w:val="00F34449"/>
    <w:rsid w:val="00F34772"/>
    <w:rsid w:val="00F34B0B"/>
    <w:rsid w:val="00F34B15"/>
    <w:rsid w:val="00F34ED5"/>
    <w:rsid w:val="00F350FD"/>
    <w:rsid w:val="00F35D1A"/>
    <w:rsid w:val="00F35E65"/>
    <w:rsid w:val="00F35F74"/>
    <w:rsid w:val="00F35F92"/>
    <w:rsid w:val="00F35FF0"/>
    <w:rsid w:val="00F362D3"/>
    <w:rsid w:val="00F362FD"/>
    <w:rsid w:val="00F363FF"/>
    <w:rsid w:val="00F368E0"/>
    <w:rsid w:val="00F36ADB"/>
    <w:rsid w:val="00F36B1E"/>
    <w:rsid w:val="00F36CCA"/>
    <w:rsid w:val="00F36ED6"/>
    <w:rsid w:val="00F37196"/>
    <w:rsid w:val="00F37906"/>
    <w:rsid w:val="00F37968"/>
    <w:rsid w:val="00F37A8C"/>
    <w:rsid w:val="00F37ADB"/>
    <w:rsid w:val="00F37C95"/>
    <w:rsid w:val="00F4023B"/>
    <w:rsid w:val="00F40551"/>
    <w:rsid w:val="00F40B3A"/>
    <w:rsid w:val="00F412D6"/>
    <w:rsid w:val="00F41553"/>
    <w:rsid w:val="00F416EF"/>
    <w:rsid w:val="00F4170B"/>
    <w:rsid w:val="00F41721"/>
    <w:rsid w:val="00F41962"/>
    <w:rsid w:val="00F41FFE"/>
    <w:rsid w:val="00F42145"/>
    <w:rsid w:val="00F42381"/>
    <w:rsid w:val="00F4296C"/>
    <w:rsid w:val="00F42E46"/>
    <w:rsid w:val="00F430AB"/>
    <w:rsid w:val="00F4343F"/>
    <w:rsid w:val="00F434D4"/>
    <w:rsid w:val="00F44668"/>
    <w:rsid w:val="00F44818"/>
    <w:rsid w:val="00F44A90"/>
    <w:rsid w:val="00F44C15"/>
    <w:rsid w:val="00F456BF"/>
    <w:rsid w:val="00F4573C"/>
    <w:rsid w:val="00F4655F"/>
    <w:rsid w:val="00F46844"/>
    <w:rsid w:val="00F46A2F"/>
    <w:rsid w:val="00F46B3C"/>
    <w:rsid w:val="00F46E47"/>
    <w:rsid w:val="00F47052"/>
    <w:rsid w:val="00F472C3"/>
    <w:rsid w:val="00F474D6"/>
    <w:rsid w:val="00F477B7"/>
    <w:rsid w:val="00F5007D"/>
    <w:rsid w:val="00F5010B"/>
    <w:rsid w:val="00F50494"/>
    <w:rsid w:val="00F50735"/>
    <w:rsid w:val="00F509C3"/>
    <w:rsid w:val="00F509F2"/>
    <w:rsid w:val="00F50B99"/>
    <w:rsid w:val="00F5177F"/>
    <w:rsid w:val="00F522B5"/>
    <w:rsid w:val="00F527AE"/>
    <w:rsid w:val="00F528FE"/>
    <w:rsid w:val="00F52916"/>
    <w:rsid w:val="00F52EA4"/>
    <w:rsid w:val="00F52F68"/>
    <w:rsid w:val="00F530AD"/>
    <w:rsid w:val="00F53593"/>
    <w:rsid w:val="00F538C8"/>
    <w:rsid w:val="00F538E8"/>
    <w:rsid w:val="00F5396F"/>
    <w:rsid w:val="00F53B0D"/>
    <w:rsid w:val="00F53B40"/>
    <w:rsid w:val="00F540BF"/>
    <w:rsid w:val="00F543E7"/>
    <w:rsid w:val="00F5491E"/>
    <w:rsid w:val="00F54B26"/>
    <w:rsid w:val="00F54B76"/>
    <w:rsid w:val="00F54ECD"/>
    <w:rsid w:val="00F54F94"/>
    <w:rsid w:val="00F551E2"/>
    <w:rsid w:val="00F552C2"/>
    <w:rsid w:val="00F5579B"/>
    <w:rsid w:val="00F56016"/>
    <w:rsid w:val="00F56440"/>
    <w:rsid w:val="00F56B78"/>
    <w:rsid w:val="00F56CE8"/>
    <w:rsid w:val="00F56E3C"/>
    <w:rsid w:val="00F57550"/>
    <w:rsid w:val="00F575A5"/>
    <w:rsid w:val="00F5780E"/>
    <w:rsid w:val="00F602B5"/>
    <w:rsid w:val="00F606E0"/>
    <w:rsid w:val="00F608A3"/>
    <w:rsid w:val="00F60A73"/>
    <w:rsid w:val="00F60F24"/>
    <w:rsid w:val="00F617A8"/>
    <w:rsid w:val="00F61A57"/>
    <w:rsid w:val="00F61CA6"/>
    <w:rsid w:val="00F61D0B"/>
    <w:rsid w:val="00F61E50"/>
    <w:rsid w:val="00F61F82"/>
    <w:rsid w:val="00F62150"/>
    <w:rsid w:val="00F62159"/>
    <w:rsid w:val="00F62266"/>
    <w:rsid w:val="00F62341"/>
    <w:rsid w:val="00F6247E"/>
    <w:rsid w:val="00F62762"/>
    <w:rsid w:val="00F62E75"/>
    <w:rsid w:val="00F63617"/>
    <w:rsid w:val="00F63934"/>
    <w:rsid w:val="00F63950"/>
    <w:rsid w:val="00F6397B"/>
    <w:rsid w:val="00F63B28"/>
    <w:rsid w:val="00F63ED6"/>
    <w:rsid w:val="00F63F88"/>
    <w:rsid w:val="00F64182"/>
    <w:rsid w:val="00F649C1"/>
    <w:rsid w:val="00F64A49"/>
    <w:rsid w:val="00F64AE8"/>
    <w:rsid w:val="00F64CCF"/>
    <w:rsid w:val="00F65A2A"/>
    <w:rsid w:val="00F65BBB"/>
    <w:rsid w:val="00F65EE2"/>
    <w:rsid w:val="00F66495"/>
    <w:rsid w:val="00F66B91"/>
    <w:rsid w:val="00F678CF"/>
    <w:rsid w:val="00F679F6"/>
    <w:rsid w:val="00F67AFC"/>
    <w:rsid w:val="00F67BEC"/>
    <w:rsid w:val="00F70870"/>
    <w:rsid w:val="00F70892"/>
    <w:rsid w:val="00F70DC5"/>
    <w:rsid w:val="00F7180C"/>
    <w:rsid w:val="00F71A1E"/>
    <w:rsid w:val="00F71B8F"/>
    <w:rsid w:val="00F71C4C"/>
    <w:rsid w:val="00F71E4F"/>
    <w:rsid w:val="00F7204C"/>
    <w:rsid w:val="00F720D9"/>
    <w:rsid w:val="00F72771"/>
    <w:rsid w:val="00F729EB"/>
    <w:rsid w:val="00F72B6C"/>
    <w:rsid w:val="00F72D14"/>
    <w:rsid w:val="00F72FBF"/>
    <w:rsid w:val="00F7328B"/>
    <w:rsid w:val="00F7333D"/>
    <w:rsid w:val="00F73516"/>
    <w:rsid w:val="00F73657"/>
    <w:rsid w:val="00F74986"/>
    <w:rsid w:val="00F74A6F"/>
    <w:rsid w:val="00F75310"/>
    <w:rsid w:val="00F755B1"/>
    <w:rsid w:val="00F756B3"/>
    <w:rsid w:val="00F75DB0"/>
    <w:rsid w:val="00F75FB3"/>
    <w:rsid w:val="00F7601A"/>
    <w:rsid w:val="00F7651A"/>
    <w:rsid w:val="00F76F5F"/>
    <w:rsid w:val="00F77422"/>
    <w:rsid w:val="00F77CA2"/>
    <w:rsid w:val="00F77D43"/>
    <w:rsid w:val="00F77E1D"/>
    <w:rsid w:val="00F80003"/>
    <w:rsid w:val="00F803D9"/>
    <w:rsid w:val="00F8088C"/>
    <w:rsid w:val="00F80AAE"/>
    <w:rsid w:val="00F80C40"/>
    <w:rsid w:val="00F80D1B"/>
    <w:rsid w:val="00F812CA"/>
    <w:rsid w:val="00F8156A"/>
    <w:rsid w:val="00F815DC"/>
    <w:rsid w:val="00F817D3"/>
    <w:rsid w:val="00F819B8"/>
    <w:rsid w:val="00F81F42"/>
    <w:rsid w:val="00F82393"/>
    <w:rsid w:val="00F8255D"/>
    <w:rsid w:val="00F8280B"/>
    <w:rsid w:val="00F82A4B"/>
    <w:rsid w:val="00F82A4F"/>
    <w:rsid w:val="00F82B07"/>
    <w:rsid w:val="00F836CF"/>
    <w:rsid w:val="00F83857"/>
    <w:rsid w:val="00F83C96"/>
    <w:rsid w:val="00F84163"/>
    <w:rsid w:val="00F844E2"/>
    <w:rsid w:val="00F84681"/>
    <w:rsid w:val="00F84DFC"/>
    <w:rsid w:val="00F84EA1"/>
    <w:rsid w:val="00F85AF8"/>
    <w:rsid w:val="00F85B86"/>
    <w:rsid w:val="00F85F1C"/>
    <w:rsid w:val="00F862B7"/>
    <w:rsid w:val="00F86B68"/>
    <w:rsid w:val="00F86C08"/>
    <w:rsid w:val="00F86DD1"/>
    <w:rsid w:val="00F87BF0"/>
    <w:rsid w:val="00F900FB"/>
    <w:rsid w:val="00F9010B"/>
    <w:rsid w:val="00F9027F"/>
    <w:rsid w:val="00F90544"/>
    <w:rsid w:val="00F90C7E"/>
    <w:rsid w:val="00F915CB"/>
    <w:rsid w:val="00F91BBC"/>
    <w:rsid w:val="00F91BDB"/>
    <w:rsid w:val="00F91E1A"/>
    <w:rsid w:val="00F91FC7"/>
    <w:rsid w:val="00F91FE6"/>
    <w:rsid w:val="00F920EA"/>
    <w:rsid w:val="00F92174"/>
    <w:rsid w:val="00F92D6B"/>
    <w:rsid w:val="00F92D9B"/>
    <w:rsid w:val="00F935F7"/>
    <w:rsid w:val="00F9406B"/>
    <w:rsid w:val="00F94C4C"/>
    <w:rsid w:val="00F94C6B"/>
    <w:rsid w:val="00F94C79"/>
    <w:rsid w:val="00F95151"/>
    <w:rsid w:val="00F95F71"/>
    <w:rsid w:val="00F962DF"/>
    <w:rsid w:val="00F96916"/>
    <w:rsid w:val="00F96E55"/>
    <w:rsid w:val="00F97168"/>
    <w:rsid w:val="00F97365"/>
    <w:rsid w:val="00F97B72"/>
    <w:rsid w:val="00F97C0E"/>
    <w:rsid w:val="00F97D9F"/>
    <w:rsid w:val="00FA0310"/>
    <w:rsid w:val="00FA0529"/>
    <w:rsid w:val="00FA078C"/>
    <w:rsid w:val="00FA0A02"/>
    <w:rsid w:val="00FA0ABF"/>
    <w:rsid w:val="00FA0C69"/>
    <w:rsid w:val="00FA0DE2"/>
    <w:rsid w:val="00FA0F82"/>
    <w:rsid w:val="00FA11F2"/>
    <w:rsid w:val="00FA1682"/>
    <w:rsid w:val="00FA28D7"/>
    <w:rsid w:val="00FA2A15"/>
    <w:rsid w:val="00FA2B57"/>
    <w:rsid w:val="00FA2C1B"/>
    <w:rsid w:val="00FA34E6"/>
    <w:rsid w:val="00FA42A7"/>
    <w:rsid w:val="00FA47B8"/>
    <w:rsid w:val="00FA4D1E"/>
    <w:rsid w:val="00FA50D2"/>
    <w:rsid w:val="00FA566D"/>
    <w:rsid w:val="00FA56CC"/>
    <w:rsid w:val="00FA5927"/>
    <w:rsid w:val="00FA5A4D"/>
    <w:rsid w:val="00FA5C48"/>
    <w:rsid w:val="00FA5C6F"/>
    <w:rsid w:val="00FA5DE3"/>
    <w:rsid w:val="00FA6263"/>
    <w:rsid w:val="00FA641A"/>
    <w:rsid w:val="00FA6484"/>
    <w:rsid w:val="00FA6AE2"/>
    <w:rsid w:val="00FA7085"/>
    <w:rsid w:val="00FA711B"/>
    <w:rsid w:val="00FA74FF"/>
    <w:rsid w:val="00FB01CC"/>
    <w:rsid w:val="00FB03CF"/>
    <w:rsid w:val="00FB0666"/>
    <w:rsid w:val="00FB0DC9"/>
    <w:rsid w:val="00FB14AA"/>
    <w:rsid w:val="00FB1681"/>
    <w:rsid w:val="00FB1995"/>
    <w:rsid w:val="00FB1BC3"/>
    <w:rsid w:val="00FB1C30"/>
    <w:rsid w:val="00FB2660"/>
    <w:rsid w:val="00FB282A"/>
    <w:rsid w:val="00FB2D0E"/>
    <w:rsid w:val="00FB34D9"/>
    <w:rsid w:val="00FB3774"/>
    <w:rsid w:val="00FB388A"/>
    <w:rsid w:val="00FB3CD7"/>
    <w:rsid w:val="00FB3D8E"/>
    <w:rsid w:val="00FB4E71"/>
    <w:rsid w:val="00FB5063"/>
    <w:rsid w:val="00FB53A4"/>
    <w:rsid w:val="00FB60BF"/>
    <w:rsid w:val="00FB677A"/>
    <w:rsid w:val="00FB6CD8"/>
    <w:rsid w:val="00FB6F71"/>
    <w:rsid w:val="00FB743C"/>
    <w:rsid w:val="00FB7912"/>
    <w:rsid w:val="00FB7B07"/>
    <w:rsid w:val="00FB7B1D"/>
    <w:rsid w:val="00FC0412"/>
    <w:rsid w:val="00FC096D"/>
    <w:rsid w:val="00FC10EB"/>
    <w:rsid w:val="00FC1640"/>
    <w:rsid w:val="00FC1B4B"/>
    <w:rsid w:val="00FC24D5"/>
    <w:rsid w:val="00FC2751"/>
    <w:rsid w:val="00FC2C9C"/>
    <w:rsid w:val="00FC311C"/>
    <w:rsid w:val="00FC323E"/>
    <w:rsid w:val="00FC3261"/>
    <w:rsid w:val="00FC357A"/>
    <w:rsid w:val="00FC390B"/>
    <w:rsid w:val="00FC3AD1"/>
    <w:rsid w:val="00FC3C9C"/>
    <w:rsid w:val="00FC3D91"/>
    <w:rsid w:val="00FC3DEF"/>
    <w:rsid w:val="00FC3F9F"/>
    <w:rsid w:val="00FC40FE"/>
    <w:rsid w:val="00FC4119"/>
    <w:rsid w:val="00FC4ADB"/>
    <w:rsid w:val="00FC4B96"/>
    <w:rsid w:val="00FC55B0"/>
    <w:rsid w:val="00FC5889"/>
    <w:rsid w:val="00FC66A7"/>
    <w:rsid w:val="00FC6835"/>
    <w:rsid w:val="00FC69F7"/>
    <w:rsid w:val="00FC6B85"/>
    <w:rsid w:val="00FC6B99"/>
    <w:rsid w:val="00FC721F"/>
    <w:rsid w:val="00FC756A"/>
    <w:rsid w:val="00FC7926"/>
    <w:rsid w:val="00FC79E6"/>
    <w:rsid w:val="00FC7E4A"/>
    <w:rsid w:val="00FC7EDD"/>
    <w:rsid w:val="00FC7FB0"/>
    <w:rsid w:val="00FD03B4"/>
    <w:rsid w:val="00FD05FB"/>
    <w:rsid w:val="00FD0975"/>
    <w:rsid w:val="00FD0A01"/>
    <w:rsid w:val="00FD0BDF"/>
    <w:rsid w:val="00FD1404"/>
    <w:rsid w:val="00FD1947"/>
    <w:rsid w:val="00FD1AE4"/>
    <w:rsid w:val="00FD1BDF"/>
    <w:rsid w:val="00FD1D64"/>
    <w:rsid w:val="00FD1D69"/>
    <w:rsid w:val="00FD310F"/>
    <w:rsid w:val="00FD327E"/>
    <w:rsid w:val="00FD3410"/>
    <w:rsid w:val="00FD4E72"/>
    <w:rsid w:val="00FD5211"/>
    <w:rsid w:val="00FD526A"/>
    <w:rsid w:val="00FD56DF"/>
    <w:rsid w:val="00FD5F1B"/>
    <w:rsid w:val="00FD5FAB"/>
    <w:rsid w:val="00FD6147"/>
    <w:rsid w:val="00FD64D0"/>
    <w:rsid w:val="00FD655F"/>
    <w:rsid w:val="00FD66F5"/>
    <w:rsid w:val="00FD6E8C"/>
    <w:rsid w:val="00FD754C"/>
    <w:rsid w:val="00FD7711"/>
    <w:rsid w:val="00FD7832"/>
    <w:rsid w:val="00FD7E64"/>
    <w:rsid w:val="00FE031D"/>
    <w:rsid w:val="00FE0354"/>
    <w:rsid w:val="00FE0518"/>
    <w:rsid w:val="00FE0A33"/>
    <w:rsid w:val="00FE0E43"/>
    <w:rsid w:val="00FE1A11"/>
    <w:rsid w:val="00FE297E"/>
    <w:rsid w:val="00FE2BDF"/>
    <w:rsid w:val="00FE2DE1"/>
    <w:rsid w:val="00FE2DF3"/>
    <w:rsid w:val="00FE31A1"/>
    <w:rsid w:val="00FE31AC"/>
    <w:rsid w:val="00FE31E0"/>
    <w:rsid w:val="00FE3467"/>
    <w:rsid w:val="00FE3475"/>
    <w:rsid w:val="00FE36EB"/>
    <w:rsid w:val="00FE3BFF"/>
    <w:rsid w:val="00FE3D42"/>
    <w:rsid w:val="00FE415A"/>
    <w:rsid w:val="00FE4593"/>
    <w:rsid w:val="00FE4651"/>
    <w:rsid w:val="00FE5369"/>
    <w:rsid w:val="00FE5551"/>
    <w:rsid w:val="00FE5652"/>
    <w:rsid w:val="00FE5A4C"/>
    <w:rsid w:val="00FE5B2F"/>
    <w:rsid w:val="00FE6410"/>
    <w:rsid w:val="00FE68DB"/>
    <w:rsid w:val="00FE71D9"/>
    <w:rsid w:val="00FE73F8"/>
    <w:rsid w:val="00FE744C"/>
    <w:rsid w:val="00FE753E"/>
    <w:rsid w:val="00FF04BE"/>
    <w:rsid w:val="00FF0520"/>
    <w:rsid w:val="00FF0A39"/>
    <w:rsid w:val="00FF0ACC"/>
    <w:rsid w:val="00FF0B37"/>
    <w:rsid w:val="00FF0BC0"/>
    <w:rsid w:val="00FF0C82"/>
    <w:rsid w:val="00FF0D1A"/>
    <w:rsid w:val="00FF0FA5"/>
    <w:rsid w:val="00FF1501"/>
    <w:rsid w:val="00FF1C68"/>
    <w:rsid w:val="00FF2452"/>
    <w:rsid w:val="00FF28AB"/>
    <w:rsid w:val="00FF2B9B"/>
    <w:rsid w:val="00FF2C46"/>
    <w:rsid w:val="00FF2D1D"/>
    <w:rsid w:val="00FF2ED6"/>
    <w:rsid w:val="00FF3171"/>
    <w:rsid w:val="00FF397F"/>
    <w:rsid w:val="00FF3B4F"/>
    <w:rsid w:val="00FF3D6F"/>
    <w:rsid w:val="00FF3FCB"/>
    <w:rsid w:val="00FF4680"/>
    <w:rsid w:val="00FF5089"/>
    <w:rsid w:val="00FF546C"/>
    <w:rsid w:val="00FF58F6"/>
    <w:rsid w:val="00FF59D1"/>
    <w:rsid w:val="00FF656C"/>
    <w:rsid w:val="00FF657D"/>
    <w:rsid w:val="00FF6805"/>
    <w:rsid w:val="00FF745F"/>
    <w:rsid w:val="00FF7662"/>
    <w:rsid w:val="00FF7663"/>
    <w:rsid w:val="00FF7B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AB30C5E"/>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1F89"/>
    <w:pPr>
      <w:spacing w:after="240" w:line="360" w:lineRule="auto"/>
      <w:jc w:val="both"/>
    </w:pPr>
    <w:rPr>
      <w:sz w:val="24"/>
      <w:szCs w:val="24"/>
      <w:lang w:val="en-GB"/>
    </w:rPr>
  </w:style>
  <w:style w:type="paragraph" w:styleId="Heading1">
    <w:name w:val="heading 1"/>
    <w:basedOn w:val="Normal"/>
    <w:next w:val="Normal"/>
    <w:link w:val="Heading1Char"/>
    <w:autoRedefine/>
    <w:uiPriority w:val="9"/>
    <w:qFormat/>
    <w:rsid w:val="00B5444F"/>
    <w:pPr>
      <w:keepNext/>
      <w:numPr>
        <w:numId w:val="1"/>
      </w:numPr>
      <w:spacing w:after="0" w:line="480" w:lineRule="auto"/>
      <w:jc w:val="center"/>
      <w:outlineLvl w:val="0"/>
    </w:pPr>
    <w:rPr>
      <w:rFonts w:eastAsia="MS Gothic"/>
      <w:b/>
      <w:bCs/>
      <w:kern w:val="32"/>
      <w:sz w:val="28"/>
      <w:szCs w:val="32"/>
    </w:rPr>
  </w:style>
  <w:style w:type="paragraph" w:styleId="Heading2">
    <w:name w:val="heading 2"/>
    <w:basedOn w:val="Normal"/>
    <w:next w:val="Normal"/>
    <w:link w:val="Heading2Char"/>
    <w:uiPriority w:val="9"/>
    <w:unhideWhenUsed/>
    <w:qFormat/>
    <w:rsid w:val="00BC7CC4"/>
    <w:pPr>
      <w:keepNext/>
      <w:pageBreakBefore/>
      <w:numPr>
        <w:ilvl w:val="1"/>
        <w:numId w:val="1"/>
      </w:numPr>
      <w:spacing w:before="720" w:after="360"/>
      <w:outlineLvl w:val="1"/>
    </w:pPr>
    <w:rPr>
      <w:rFonts w:eastAsia="MS Gothic"/>
      <w:b/>
      <w:bCs/>
      <w:iCs/>
      <w:sz w:val="28"/>
      <w:szCs w:val="28"/>
    </w:rPr>
  </w:style>
  <w:style w:type="paragraph" w:styleId="Heading3">
    <w:name w:val="heading 3"/>
    <w:basedOn w:val="Normal"/>
    <w:next w:val="Normal"/>
    <w:link w:val="Heading3Char"/>
    <w:uiPriority w:val="9"/>
    <w:unhideWhenUsed/>
    <w:qFormat/>
    <w:rsid w:val="00BC7CC4"/>
    <w:pPr>
      <w:keepNext/>
      <w:keepLines/>
      <w:numPr>
        <w:ilvl w:val="2"/>
        <w:numId w:val="1"/>
      </w:numPr>
      <w:spacing w:before="840" w:after="360"/>
      <w:outlineLvl w:val="2"/>
    </w:pPr>
    <w:rPr>
      <w:rFonts w:eastAsia="MS Gothic"/>
      <w:b/>
      <w:bCs/>
      <w:szCs w:val="26"/>
    </w:rPr>
  </w:style>
  <w:style w:type="paragraph" w:styleId="Heading4">
    <w:name w:val="heading 4"/>
    <w:basedOn w:val="Normal"/>
    <w:next w:val="Normal"/>
    <w:link w:val="Heading4Char"/>
    <w:uiPriority w:val="9"/>
    <w:unhideWhenUsed/>
    <w:qFormat/>
    <w:rsid w:val="00BC7CC4"/>
    <w:pPr>
      <w:keepNext/>
      <w:numPr>
        <w:ilvl w:val="3"/>
        <w:numId w:val="1"/>
      </w:numPr>
      <w:spacing w:before="600"/>
      <w:outlineLvl w:val="3"/>
    </w:pPr>
    <w:rPr>
      <w:bCs/>
      <w:szCs w:val="28"/>
      <w:u w:val="single"/>
    </w:rPr>
  </w:style>
  <w:style w:type="paragraph" w:styleId="Heading5">
    <w:name w:val="heading 5"/>
    <w:basedOn w:val="Normal"/>
    <w:next w:val="Normal"/>
    <w:link w:val="Heading5Char"/>
    <w:uiPriority w:val="9"/>
    <w:semiHidden/>
    <w:unhideWhenUsed/>
    <w:qFormat/>
    <w:rsid w:val="00BC7CC4"/>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C7CC4"/>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C7CC4"/>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BC7CC4"/>
    <w:pPr>
      <w:numPr>
        <w:ilvl w:val="7"/>
        <w:numId w:val="1"/>
      </w:numPr>
      <w:spacing w:before="240" w:after="60"/>
      <w:outlineLvl w:val="7"/>
    </w:pPr>
    <w:rPr>
      <w:i/>
      <w:iCs/>
    </w:rPr>
  </w:style>
  <w:style w:type="paragraph" w:styleId="Heading9">
    <w:name w:val="heading 9"/>
    <w:basedOn w:val="Normal"/>
    <w:next w:val="Normal"/>
    <w:link w:val="Heading9Char"/>
    <w:uiPriority w:val="9"/>
    <w:semiHidden/>
    <w:unhideWhenUsed/>
    <w:qFormat/>
    <w:rsid w:val="00BC7CC4"/>
    <w:pPr>
      <w:numPr>
        <w:ilvl w:val="8"/>
        <w:numId w:val="1"/>
      </w:numPr>
      <w:spacing w:before="240" w:after="60"/>
      <w:outlineLvl w:val="8"/>
    </w:pPr>
    <w:rPr>
      <w:rFonts w:ascii="Calibri" w:eastAsia="MS Gothic" w:hAnsi="Calibr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F01B1"/>
    <w:pPr>
      <w:spacing w:after="0"/>
      <w:jc w:val="center"/>
    </w:pPr>
    <w:rPr>
      <w:rFonts w:ascii="Arial" w:hAnsi="Arial" w:cs="Arial"/>
      <w:sz w:val="20"/>
      <w:lang w:val="en-US"/>
    </w:rPr>
  </w:style>
  <w:style w:type="paragraph" w:customStyle="1" w:styleId="EndNoteBibliography">
    <w:name w:val="EndNote Bibliography"/>
    <w:basedOn w:val="Normal"/>
    <w:rsid w:val="009F01B1"/>
    <w:rPr>
      <w:rFonts w:ascii="Arial" w:hAnsi="Arial" w:cs="Arial"/>
      <w:sz w:val="20"/>
      <w:lang w:val="en-US"/>
    </w:rPr>
  </w:style>
  <w:style w:type="paragraph" w:customStyle="1" w:styleId="Body">
    <w:name w:val="Body"/>
    <w:basedOn w:val="Normal"/>
    <w:qFormat/>
    <w:rsid w:val="00A119DC"/>
    <w:pPr>
      <w:widowControl w:val="0"/>
    </w:pPr>
  </w:style>
  <w:style w:type="character" w:customStyle="1" w:styleId="Heading1Char">
    <w:name w:val="Heading 1 Char"/>
    <w:link w:val="Heading1"/>
    <w:uiPriority w:val="9"/>
    <w:rsid w:val="00B5444F"/>
    <w:rPr>
      <w:rFonts w:eastAsia="MS Gothic"/>
      <w:b/>
      <w:bCs/>
      <w:kern w:val="32"/>
      <w:sz w:val="28"/>
      <w:szCs w:val="32"/>
      <w:lang w:val="en-GB"/>
    </w:rPr>
  </w:style>
  <w:style w:type="character" w:customStyle="1" w:styleId="Heading2Char">
    <w:name w:val="Heading 2 Char"/>
    <w:link w:val="Heading2"/>
    <w:uiPriority w:val="9"/>
    <w:rsid w:val="007A7B63"/>
    <w:rPr>
      <w:rFonts w:eastAsia="MS Gothic"/>
      <w:b/>
      <w:bCs/>
      <w:iCs/>
      <w:sz w:val="28"/>
      <w:szCs w:val="28"/>
      <w:lang w:val="en-GB"/>
    </w:rPr>
  </w:style>
  <w:style w:type="character" w:customStyle="1" w:styleId="Heading3Char">
    <w:name w:val="Heading 3 Char"/>
    <w:link w:val="Heading3"/>
    <w:uiPriority w:val="9"/>
    <w:rsid w:val="007A7B63"/>
    <w:rPr>
      <w:rFonts w:eastAsia="MS Gothic"/>
      <w:b/>
      <w:bCs/>
      <w:sz w:val="24"/>
      <w:szCs w:val="26"/>
      <w:lang w:val="en-GB"/>
    </w:rPr>
  </w:style>
  <w:style w:type="paragraph" w:customStyle="1" w:styleId="FigureTitle">
    <w:name w:val="Figure Title"/>
    <w:basedOn w:val="Body"/>
    <w:next w:val="Figuretext"/>
    <w:qFormat/>
    <w:rsid w:val="00420568"/>
    <w:pPr>
      <w:keepNext/>
      <w:keepLines/>
      <w:widowControl/>
      <w:spacing w:after="0" w:line="240" w:lineRule="auto"/>
    </w:pPr>
    <w:rPr>
      <w:rFonts w:ascii="Times New Roman" w:hAnsi="Times New Roman" w:cs="Cambria"/>
      <w:b/>
      <w:bCs/>
      <w:sz w:val="20"/>
    </w:rPr>
  </w:style>
  <w:style w:type="paragraph" w:customStyle="1" w:styleId="Figuretext">
    <w:name w:val="Figure text"/>
    <w:basedOn w:val="FigureTitle"/>
    <w:next w:val="Normal"/>
    <w:qFormat/>
    <w:rsid w:val="00420568"/>
    <w:pPr>
      <w:keepNext w:val="0"/>
      <w:spacing w:after="480"/>
    </w:pPr>
    <w:rPr>
      <w:b w:val="0"/>
    </w:rPr>
  </w:style>
  <w:style w:type="paragraph" w:customStyle="1" w:styleId="Tabletitle">
    <w:name w:val="Table title"/>
    <w:basedOn w:val="FigureTitle"/>
    <w:next w:val="Body"/>
    <w:rsid w:val="00D80671"/>
  </w:style>
  <w:style w:type="paragraph" w:customStyle="1" w:styleId="figure">
    <w:name w:val="figure"/>
    <w:basedOn w:val="FigureTitle"/>
    <w:next w:val="FigureTitle"/>
    <w:qFormat/>
    <w:rsid w:val="003A567E"/>
    <w:pPr>
      <w:spacing w:before="240"/>
    </w:pPr>
    <w:rPr>
      <w:bCs w:val="0"/>
    </w:rPr>
  </w:style>
  <w:style w:type="paragraph" w:styleId="ListParagraph">
    <w:name w:val="List Paragraph"/>
    <w:basedOn w:val="Normal"/>
    <w:uiPriority w:val="34"/>
    <w:qFormat/>
    <w:rsid w:val="00984CC3"/>
    <w:pPr>
      <w:widowControl w:val="0"/>
      <w:spacing w:line="480" w:lineRule="auto"/>
      <w:contextualSpacing/>
    </w:pPr>
    <w:rPr>
      <w:rFonts w:eastAsia="Times New Roman"/>
    </w:rPr>
  </w:style>
  <w:style w:type="table" w:styleId="TableGrid">
    <w:name w:val="Table Grid"/>
    <w:basedOn w:val="TableNormal"/>
    <w:rsid w:val="00142AE3"/>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0">
    <w:name w:val="Table Title"/>
    <w:basedOn w:val="Normal"/>
    <w:next w:val="Normal"/>
    <w:qFormat/>
    <w:rsid w:val="00420568"/>
    <w:pPr>
      <w:keepNext/>
      <w:spacing w:before="240" w:after="0" w:line="240" w:lineRule="auto"/>
    </w:pPr>
    <w:rPr>
      <w:rFonts w:ascii="Times New Roman" w:hAnsi="Times New Roman"/>
      <w:b/>
      <w:bCs/>
      <w:sz w:val="20"/>
    </w:rPr>
  </w:style>
  <w:style w:type="paragraph" w:customStyle="1" w:styleId="Aftertable">
    <w:name w:val="After table"/>
    <w:basedOn w:val="Normal"/>
    <w:next w:val="Normal"/>
    <w:qFormat/>
    <w:rsid w:val="00420568"/>
    <w:pPr>
      <w:spacing w:line="240" w:lineRule="auto"/>
    </w:pPr>
    <w:rPr>
      <w:rFonts w:ascii="Times New Roman" w:hAnsi="Times New Roman"/>
      <w:sz w:val="20"/>
    </w:rPr>
  </w:style>
  <w:style w:type="paragraph" w:styleId="TOC1">
    <w:name w:val="toc 1"/>
    <w:basedOn w:val="Normal"/>
    <w:next w:val="Normal"/>
    <w:autoRedefine/>
    <w:uiPriority w:val="39"/>
    <w:unhideWhenUsed/>
    <w:rsid w:val="0088402D"/>
    <w:pPr>
      <w:tabs>
        <w:tab w:val="right" w:pos="9621"/>
      </w:tabs>
      <w:spacing w:before="360"/>
      <w:jc w:val="left"/>
    </w:pPr>
    <w:rPr>
      <w:b/>
      <w:caps/>
      <w:sz w:val="22"/>
      <w:szCs w:val="22"/>
    </w:rPr>
  </w:style>
  <w:style w:type="paragraph" w:styleId="TOC2">
    <w:name w:val="toc 2"/>
    <w:basedOn w:val="Normal"/>
    <w:next w:val="Normal"/>
    <w:autoRedefine/>
    <w:uiPriority w:val="39"/>
    <w:unhideWhenUsed/>
    <w:rsid w:val="008B1292"/>
    <w:pPr>
      <w:tabs>
        <w:tab w:val="left" w:pos="552"/>
        <w:tab w:val="right" w:pos="9487"/>
      </w:tabs>
      <w:spacing w:after="0"/>
      <w:jc w:val="left"/>
    </w:pPr>
    <w:rPr>
      <w:b/>
      <w:smallCaps/>
      <w:sz w:val="22"/>
      <w:szCs w:val="22"/>
    </w:rPr>
  </w:style>
  <w:style w:type="paragraph" w:styleId="TOC3">
    <w:name w:val="toc 3"/>
    <w:basedOn w:val="Normal"/>
    <w:next w:val="Normal"/>
    <w:autoRedefine/>
    <w:uiPriority w:val="39"/>
    <w:unhideWhenUsed/>
    <w:rsid w:val="002019BB"/>
    <w:pPr>
      <w:spacing w:after="0"/>
      <w:jc w:val="left"/>
    </w:pPr>
    <w:rPr>
      <w:smallCaps/>
      <w:sz w:val="22"/>
      <w:szCs w:val="22"/>
    </w:rPr>
  </w:style>
  <w:style w:type="paragraph" w:styleId="TOC4">
    <w:name w:val="toc 4"/>
    <w:basedOn w:val="Normal"/>
    <w:next w:val="Normal"/>
    <w:autoRedefine/>
    <w:uiPriority w:val="39"/>
    <w:unhideWhenUsed/>
    <w:rsid w:val="002019BB"/>
    <w:pPr>
      <w:spacing w:after="0"/>
      <w:jc w:val="left"/>
    </w:pPr>
    <w:rPr>
      <w:sz w:val="22"/>
      <w:szCs w:val="22"/>
    </w:rPr>
  </w:style>
  <w:style w:type="paragraph" w:styleId="TOC5">
    <w:name w:val="toc 5"/>
    <w:basedOn w:val="Normal"/>
    <w:next w:val="Normal"/>
    <w:autoRedefine/>
    <w:uiPriority w:val="39"/>
    <w:unhideWhenUsed/>
    <w:rsid w:val="007F0129"/>
    <w:pPr>
      <w:spacing w:after="0"/>
      <w:jc w:val="left"/>
    </w:pPr>
    <w:rPr>
      <w:sz w:val="28"/>
      <w:szCs w:val="22"/>
    </w:rPr>
  </w:style>
  <w:style w:type="paragraph" w:styleId="TOC6">
    <w:name w:val="toc 6"/>
    <w:basedOn w:val="Normal"/>
    <w:next w:val="Normal"/>
    <w:autoRedefine/>
    <w:uiPriority w:val="39"/>
    <w:unhideWhenUsed/>
    <w:rsid w:val="002019BB"/>
    <w:pPr>
      <w:spacing w:after="0"/>
      <w:jc w:val="left"/>
    </w:pPr>
    <w:rPr>
      <w:sz w:val="22"/>
      <w:szCs w:val="22"/>
    </w:rPr>
  </w:style>
  <w:style w:type="paragraph" w:styleId="TOC7">
    <w:name w:val="toc 7"/>
    <w:basedOn w:val="Normal"/>
    <w:next w:val="Normal"/>
    <w:autoRedefine/>
    <w:uiPriority w:val="39"/>
    <w:unhideWhenUsed/>
    <w:rsid w:val="002019BB"/>
    <w:pPr>
      <w:spacing w:after="0"/>
      <w:jc w:val="left"/>
    </w:pPr>
    <w:rPr>
      <w:sz w:val="22"/>
      <w:szCs w:val="22"/>
    </w:rPr>
  </w:style>
  <w:style w:type="paragraph" w:styleId="TOC8">
    <w:name w:val="toc 8"/>
    <w:basedOn w:val="Normal"/>
    <w:next w:val="Normal"/>
    <w:autoRedefine/>
    <w:uiPriority w:val="39"/>
    <w:unhideWhenUsed/>
    <w:rsid w:val="00706941"/>
    <w:pPr>
      <w:spacing w:after="0"/>
      <w:jc w:val="left"/>
    </w:pPr>
    <w:rPr>
      <w:b/>
      <w:szCs w:val="22"/>
    </w:rPr>
  </w:style>
  <w:style w:type="paragraph" w:styleId="TOC9">
    <w:name w:val="toc 9"/>
    <w:basedOn w:val="Normal"/>
    <w:next w:val="Normal"/>
    <w:autoRedefine/>
    <w:uiPriority w:val="39"/>
    <w:unhideWhenUsed/>
    <w:rsid w:val="002019BB"/>
    <w:pPr>
      <w:spacing w:after="0"/>
      <w:jc w:val="left"/>
    </w:pPr>
    <w:rPr>
      <w:sz w:val="22"/>
      <w:szCs w:val="22"/>
    </w:rPr>
  </w:style>
  <w:style w:type="paragraph" w:customStyle="1" w:styleId="Pre-chapterHeading1">
    <w:name w:val="Pre-chapter Heading 1"/>
    <w:basedOn w:val="Heading1"/>
    <w:qFormat/>
    <w:rsid w:val="00DF6FE5"/>
    <w:pPr>
      <w:pageBreakBefore/>
      <w:numPr>
        <w:numId w:val="0"/>
      </w:numPr>
      <w:spacing w:before="720"/>
      <w:jc w:val="left"/>
    </w:pPr>
    <w:rPr>
      <w:rFonts w:cs="Arial"/>
    </w:rPr>
  </w:style>
  <w:style w:type="paragraph" w:styleId="TableofFigures">
    <w:name w:val="table of figures"/>
    <w:basedOn w:val="Normal"/>
    <w:next w:val="Normal"/>
    <w:uiPriority w:val="99"/>
    <w:unhideWhenUsed/>
    <w:rsid w:val="0036503F"/>
    <w:pPr>
      <w:spacing w:before="120" w:after="120"/>
      <w:ind w:left="475" w:hanging="475"/>
      <w:jc w:val="left"/>
    </w:pPr>
    <w:rPr>
      <w:smallCaps/>
      <w:sz w:val="20"/>
      <w:szCs w:val="20"/>
    </w:rPr>
  </w:style>
  <w:style w:type="paragraph" w:styleId="Header">
    <w:name w:val="header"/>
    <w:basedOn w:val="Normal"/>
    <w:link w:val="HeaderChar"/>
    <w:uiPriority w:val="99"/>
    <w:unhideWhenUsed/>
    <w:rsid w:val="001B28D6"/>
    <w:pPr>
      <w:tabs>
        <w:tab w:val="center" w:pos="4320"/>
        <w:tab w:val="right" w:pos="8640"/>
      </w:tabs>
    </w:pPr>
  </w:style>
  <w:style w:type="character" w:customStyle="1" w:styleId="Heading4Char">
    <w:name w:val="Heading 4 Char"/>
    <w:link w:val="Heading4"/>
    <w:uiPriority w:val="9"/>
    <w:rsid w:val="007A7B63"/>
    <w:rPr>
      <w:bCs/>
      <w:sz w:val="24"/>
      <w:szCs w:val="28"/>
      <w:u w:val="single"/>
      <w:lang w:val="en-GB"/>
    </w:rPr>
  </w:style>
  <w:style w:type="character" w:customStyle="1" w:styleId="Heading5Char">
    <w:name w:val="Heading 5 Char"/>
    <w:link w:val="Heading5"/>
    <w:uiPriority w:val="9"/>
    <w:semiHidden/>
    <w:rsid w:val="007A7B63"/>
    <w:rPr>
      <w:b/>
      <w:bCs/>
      <w:i/>
      <w:iCs/>
      <w:sz w:val="26"/>
      <w:szCs w:val="26"/>
      <w:lang w:val="en-GB"/>
    </w:rPr>
  </w:style>
  <w:style w:type="character" w:customStyle="1" w:styleId="Heading6Char">
    <w:name w:val="Heading 6 Char"/>
    <w:link w:val="Heading6"/>
    <w:uiPriority w:val="9"/>
    <w:semiHidden/>
    <w:rsid w:val="007A7B63"/>
    <w:rPr>
      <w:b/>
      <w:bCs/>
      <w:sz w:val="22"/>
      <w:szCs w:val="22"/>
      <w:lang w:val="en-GB"/>
    </w:rPr>
  </w:style>
  <w:style w:type="character" w:customStyle="1" w:styleId="Heading7Char">
    <w:name w:val="Heading 7 Char"/>
    <w:link w:val="Heading7"/>
    <w:uiPriority w:val="9"/>
    <w:semiHidden/>
    <w:rsid w:val="007A7B63"/>
    <w:rPr>
      <w:sz w:val="24"/>
      <w:szCs w:val="24"/>
      <w:lang w:val="en-GB"/>
    </w:rPr>
  </w:style>
  <w:style w:type="character" w:customStyle="1" w:styleId="Heading8Char">
    <w:name w:val="Heading 8 Char"/>
    <w:link w:val="Heading8"/>
    <w:uiPriority w:val="9"/>
    <w:semiHidden/>
    <w:rsid w:val="007A7B63"/>
    <w:rPr>
      <w:i/>
      <w:iCs/>
      <w:sz w:val="24"/>
      <w:szCs w:val="24"/>
      <w:lang w:val="en-GB"/>
    </w:rPr>
  </w:style>
  <w:style w:type="character" w:customStyle="1" w:styleId="Heading9Char">
    <w:name w:val="Heading 9 Char"/>
    <w:link w:val="Heading9"/>
    <w:uiPriority w:val="9"/>
    <w:semiHidden/>
    <w:rsid w:val="007A7B63"/>
    <w:rPr>
      <w:rFonts w:ascii="Calibri" w:eastAsia="MS Gothic" w:hAnsi="Calibri"/>
      <w:sz w:val="22"/>
      <w:szCs w:val="22"/>
      <w:lang w:val="en-GB"/>
    </w:rPr>
  </w:style>
  <w:style w:type="character" w:customStyle="1" w:styleId="HeaderChar">
    <w:name w:val="Header Char"/>
    <w:link w:val="Header"/>
    <w:uiPriority w:val="99"/>
    <w:rsid w:val="001B28D6"/>
    <w:rPr>
      <w:rFonts w:ascii="Arial" w:hAnsi="Arial"/>
      <w:sz w:val="24"/>
      <w:szCs w:val="24"/>
    </w:rPr>
  </w:style>
  <w:style w:type="paragraph" w:styleId="Footer">
    <w:name w:val="footer"/>
    <w:basedOn w:val="Normal"/>
    <w:link w:val="FooterChar"/>
    <w:uiPriority w:val="99"/>
    <w:unhideWhenUsed/>
    <w:rsid w:val="001B28D6"/>
    <w:pPr>
      <w:tabs>
        <w:tab w:val="center" w:pos="4320"/>
        <w:tab w:val="right" w:pos="8640"/>
      </w:tabs>
    </w:pPr>
  </w:style>
  <w:style w:type="character" w:customStyle="1" w:styleId="FooterChar">
    <w:name w:val="Footer Char"/>
    <w:link w:val="Footer"/>
    <w:uiPriority w:val="99"/>
    <w:rsid w:val="001B28D6"/>
    <w:rPr>
      <w:rFonts w:ascii="Arial" w:hAnsi="Arial"/>
      <w:sz w:val="24"/>
      <w:szCs w:val="24"/>
    </w:rPr>
  </w:style>
  <w:style w:type="paragraph" w:customStyle="1" w:styleId="Table">
    <w:name w:val="Table"/>
    <w:basedOn w:val="Figuretext"/>
    <w:qFormat/>
    <w:rsid w:val="00420568"/>
    <w:pPr>
      <w:spacing w:before="60" w:after="60" w:line="360" w:lineRule="auto"/>
      <w:jc w:val="center"/>
    </w:pPr>
    <w:rPr>
      <w:rFonts w:cs="Arial"/>
      <w:sz w:val="24"/>
    </w:rPr>
  </w:style>
  <w:style w:type="table" w:styleId="LightShading">
    <w:name w:val="Light Shading"/>
    <w:basedOn w:val="TableNormal"/>
    <w:uiPriority w:val="60"/>
    <w:rsid w:val="009B445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5130DC"/>
    <w:rPr>
      <w:color w:val="365F91"/>
      <w:sz w:val="22"/>
      <w:szCs w:val="22"/>
      <w:lang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CommentReference">
    <w:name w:val="annotation reference"/>
    <w:uiPriority w:val="99"/>
    <w:semiHidden/>
    <w:unhideWhenUsed/>
    <w:rsid w:val="004849F0"/>
    <w:rPr>
      <w:sz w:val="18"/>
      <w:szCs w:val="18"/>
    </w:rPr>
  </w:style>
  <w:style w:type="paragraph" w:styleId="CommentText">
    <w:name w:val="annotation text"/>
    <w:basedOn w:val="Normal"/>
    <w:link w:val="CommentTextChar"/>
    <w:uiPriority w:val="99"/>
    <w:unhideWhenUsed/>
    <w:rsid w:val="004849F0"/>
    <w:pPr>
      <w:spacing w:line="240" w:lineRule="auto"/>
    </w:pPr>
  </w:style>
  <w:style w:type="character" w:customStyle="1" w:styleId="CommentTextChar">
    <w:name w:val="Comment Text Char"/>
    <w:link w:val="CommentText"/>
    <w:uiPriority w:val="99"/>
    <w:rsid w:val="004849F0"/>
    <w:rPr>
      <w:rFonts w:ascii="Arial" w:hAnsi="Arial"/>
      <w:sz w:val="24"/>
      <w:szCs w:val="24"/>
    </w:rPr>
  </w:style>
  <w:style w:type="paragraph" w:styleId="BalloonText">
    <w:name w:val="Balloon Text"/>
    <w:basedOn w:val="Normal"/>
    <w:link w:val="BalloonTextChar"/>
    <w:uiPriority w:val="99"/>
    <w:semiHidden/>
    <w:unhideWhenUsed/>
    <w:rsid w:val="004849F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4849F0"/>
    <w:rPr>
      <w:rFonts w:ascii="Lucida Grande" w:hAnsi="Lucida Grande" w:cs="Lucida Grande"/>
      <w:sz w:val="18"/>
      <w:szCs w:val="18"/>
    </w:rPr>
  </w:style>
  <w:style w:type="paragraph" w:styleId="Revision">
    <w:name w:val="Revision"/>
    <w:hidden/>
    <w:uiPriority w:val="99"/>
    <w:semiHidden/>
    <w:rsid w:val="009F7D72"/>
    <w:rPr>
      <w:rFonts w:ascii="Arial" w:hAnsi="Arial"/>
      <w:sz w:val="24"/>
      <w:szCs w:val="24"/>
      <w:lang w:val="en-GB"/>
    </w:rPr>
  </w:style>
  <w:style w:type="paragraph" w:styleId="BodyText">
    <w:name w:val="Body Text"/>
    <w:basedOn w:val="Normal"/>
    <w:link w:val="BodyTextChar"/>
    <w:rsid w:val="00291FA8"/>
    <w:pPr>
      <w:spacing w:after="0" w:line="240" w:lineRule="auto"/>
      <w:ind w:right="-334"/>
      <w:jc w:val="left"/>
    </w:pPr>
    <w:rPr>
      <w:rFonts w:eastAsia="Times New Roman" w:cs="Arial"/>
    </w:rPr>
  </w:style>
  <w:style w:type="character" w:customStyle="1" w:styleId="BodyTextChar">
    <w:name w:val="Body Text Char"/>
    <w:link w:val="BodyText"/>
    <w:rsid w:val="00291FA8"/>
    <w:rPr>
      <w:rFonts w:ascii="Arial" w:eastAsia="Times New Roman" w:hAnsi="Arial" w:cs="Arial"/>
      <w:sz w:val="24"/>
      <w:szCs w:val="24"/>
    </w:rPr>
  </w:style>
  <w:style w:type="paragraph" w:styleId="CommentSubject">
    <w:name w:val="annotation subject"/>
    <w:basedOn w:val="CommentText"/>
    <w:next w:val="CommentText"/>
    <w:link w:val="CommentSubjectChar"/>
    <w:uiPriority w:val="99"/>
    <w:semiHidden/>
    <w:unhideWhenUsed/>
    <w:rsid w:val="000842BF"/>
    <w:pPr>
      <w:spacing w:line="360" w:lineRule="auto"/>
    </w:pPr>
    <w:rPr>
      <w:b/>
      <w:bCs/>
      <w:sz w:val="20"/>
      <w:szCs w:val="20"/>
    </w:rPr>
  </w:style>
  <w:style w:type="character" w:customStyle="1" w:styleId="CommentSubjectChar">
    <w:name w:val="Comment Subject Char"/>
    <w:link w:val="CommentSubject"/>
    <w:uiPriority w:val="99"/>
    <w:semiHidden/>
    <w:rsid w:val="000842BF"/>
    <w:rPr>
      <w:rFonts w:ascii="Arial" w:hAnsi="Arial"/>
      <w:b/>
      <w:bCs/>
      <w:sz w:val="24"/>
      <w:szCs w:val="24"/>
    </w:rPr>
  </w:style>
  <w:style w:type="paragraph" w:customStyle="1" w:styleId="references">
    <w:name w:val="references"/>
    <w:basedOn w:val="Normal"/>
    <w:next w:val="Normal"/>
    <w:qFormat/>
    <w:rsid w:val="00D12575"/>
    <w:pPr>
      <w:spacing w:after="120" w:line="240" w:lineRule="auto"/>
    </w:pPr>
    <w:rPr>
      <w:rFonts w:cs="Arial"/>
      <w:sz w:val="20"/>
      <w:szCs w:val="20"/>
    </w:rPr>
  </w:style>
  <w:style w:type="character" w:styleId="Hyperlink">
    <w:name w:val="Hyperlink"/>
    <w:uiPriority w:val="99"/>
    <w:unhideWhenUsed/>
    <w:rsid w:val="001B7033"/>
    <w:rPr>
      <w:color w:val="0000FF"/>
      <w:u w:val="single"/>
    </w:rPr>
  </w:style>
  <w:style w:type="paragraph" w:styleId="Title">
    <w:name w:val="Title"/>
    <w:basedOn w:val="Normal"/>
    <w:next w:val="Normal"/>
    <w:link w:val="TitleChar"/>
    <w:uiPriority w:val="10"/>
    <w:qFormat/>
    <w:rsid w:val="0031190A"/>
    <w:pPr>
      <w:pageBreakBefore/>
      <w:spacing w:before="240" w:after="720"/>
      <w:jc w:val="left"/>
      <w:outlineLvl w:val="0"/>
    </w:pPr>
    <w:rPr>
      <w:rFonts w:ascii="Calibri" w:eastAsia="MS Gothic" w:hAnsi="Calibri"/>
      <w:b/>
      <w:bCs/>
      <w:kern w:val="28"/>
      <w:sz w:val="28"/>
      <w:szCs w:val="32"/>
    </w:rPr>
  </w:style>
  <w:style w:type="character" w:customStyle="1" w:styleId="TitleChar">
    <w:name w:val="Title Char"/>
    <w:link w:val="Title"/>
    <w:uiPriority w:val="10"/>
    <w:rsid w:val="0031190A"/>
    <w:rPr>
      <w:rFonts w:ascii="Calibri" w:eastAsia="MS Gothic" w:hAnsi="Calibri" w:cs="Times New Roman"/>
      <w:b/>
      <w:bCs/>
      <w:kern w:val="28"/>
      <w:sz w:val="28"/>
      <w:szCs w:val="32"/>
    </w:rPr>
  </w:style>
  <w:style w:type="paragraph" w:styleId="Caption">
    <w:name w:val="caption"/>
    <w:basedOn w:val="Normal"/>
    <w:next w:val="Figuretext"/>
    <w:uiPriority w:val="35"/>
    <w:unhideWhenUsed/>
    <w:qFormat/>
    <w:rsid w:val="00420568"/>
    <w:pPr>
      <w:keepNext/>
      <w:spacing w:after="0" w:line="240" w:lineRule="auto"/>
    </w:pPr>
    <w:rPr>
      <w:rFonts w:ascii="Times New Roman" w:hAnsi="Times New Roman"/>
      <w:b/>
      <w:bCs/>
      <w:sz w:val="20"/>
      <w:szCs w:val="20"/>
    </w:rPr>
  </w:style>
  <w:style w:type="character" w:customStyle="1" w:styleId="apple-converted-space">
    <w:name w:val="apple-converted-space"/>
    <w:rsid w:val="000C19B4"/>
  </w:style>
  <w:style w:type="table" w:styleId="LightList">
    <w:name w:val="Light List"/>
    <w:basedOn w:val="TableNormal"/>
    <w:uiPriority w:val="61"/>
    <w:rsid w:val="00DE32A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ppendix">
    <w:name w:val="Appendix"/>
    <w:basedOn w:val="Heading1"/>
    <w:qFormat/>
    <w:rsid w:val="00097EE2"/>
    <w:pPr>
      <w:numPr>
        <w:numId w:val="0"/>
      </w:numPr>
      <w:spacing w:before="720"/>
    </w:pPr>
  </w:style>
  <w:style w:type="paragraph" w:customStyle="1" w:styleId="AppedixSubtitle">
    <w:name w:val="Appedix Subtitle"/>
    <w:basedOn w:val="Heading2"/>
    <w:next w:val="Normal"/>
    <w:qFormat/>
    <w:rsid w:val="003A3B45"/>
    <w:pPr>
      <w:pageBreakBefore w:val="0"/>
      <w:numPr>
        <w:ilvl w:val="0"/>
        <w:numId w:val="0"/>
      </w:numPr>
    </w:pPr>
  </w:style>
  <w:style w:type="character" w:styleId="LineNumber">
    <w:name w:val="line number"/>
    <w:uiPriority w:val="99"/>
    <w:semiHidden/>
    <w:unhideWhenUsed/>
    <w:rsid w:val="00F04C31"/>
  </w:style>
  <w:style w:type="character" w:styleId="PageNumber">
    <w:name w:val="page number"/>
    <w:uiPriority w:val="99"/>
    <w:semiHidden/>
    <w:unhideWhenUsed/>
    <w:rsid w:val="00F04C31"/>
  </w:style>
  <w:style w:type="paragraph" w:customStyle="1" w:styleId="Contents">
    <w:name w:val="Contents"/>
    <w:basedOn w:val="Appendix"/>
    <w:qFormat/>
    <w:rsid w:val="00F56E3C"/>
  </w:style>
  <w:style w:type="paragraph" w:customStyle="1" w:styleId="equation">
    <w:name w:val="equation"/>
    <w:basedOn w:val="Caption"/>
    <w:qFormat/>
    <w:rsid w:val="00BA489E"/>
  </w:style>
  <w:style w:type="paragraph" w:styleId="BodyTextIndent">
    <w:name w:val="Body Text Indent"/>
    <w:basedOn w:val="Normal"/>
    <w:link w:val="BodyTextIndentChar"/>
    <w:uiPriority w:val="99"/>
    <w:semiHidden/>
    <w:unhideWhenUsed/>
    <w:rsid w:val="00B15DF9"/>
    <w:pPr>
      <w:spacing w:after="120"/>
      <w:ind w:left="283"/>
    </w:pPr>
  </w:style>
  <w:style w:type="character" w:customStyle="1" w:styleId="BodyTextIndentChar">
    <w:name w:val="Body Text Indent Char"/>
    <w:link w:val="BodyTextIndent"/>
    <w:uiPriority w:val="99"/>
    <w:semiHidden/>
    <w:rsid w:val="00B15DF9"/>
    <w:rPr>
      <w:rFonts w:ascii="Arial" w:hAnsi="Arial"/>
      <w:sz w:val="24"/>
      <w:szCs w:val="24"/>
    </w:rPr>
  </w:style>
  <w:style w:type="table" w:styleId="LightGrid">
    <w:name w:val="Light Grid"/>
    <w:basedOn w:val="TableNormal"/>
    <w:uiPriority w:val="62"/>
    <w:rsid w:val="0032317F"/>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DB7A99"/>
    <w:rPr>
      <w:rFonts w:ascii="Calibri" w:eastAsia="DengXian" w:hAnsi="Calibri"/>
      <w:sz w:val="22"/>
      <w:szCs w:val="22"/>
      <w:lang w:eastAsia="zh-CN"/>
    </w:rPr>
  </w:style>
  <w:style w:type="character" w:customStyle="1" w:styleId="NoSpacingChar">
    <w:name w:val="No Spacing Char"/>
    <w:link w:val="NoSpacing"/>
    <w:uiPriority w:val="1"/>
    <w:rsid w:val="00DB7A99"/>
    <w:rPr>
      <w:rFonts w:ascii="Calibri" w:eastAsia="DengXian" w:hAnsi="Calibri"/>
      <w:sz w:val="22"/>
      <w:szCs w:val="22"/>
      <w:lang w:eastAsia="zh-CN"/>
    </w:rPr>
  </w:style>
  <w:style w:type="paragraph" w:styleId="EndnoteText">
    <w:name w:val="endnote text"/>
    <w:basedOn w:val="Normal"/>
    <w:link w:val="EndnoteTextChar"/>
    <w:uiPriority w:val="99"/>
    <w:unhideWhenUsed/>
    <w:rsid w:val="004A7F22"/>
  </w:style>
  <w:style w:type="character" w:customStyle="1" w:styleId="EndnoteTextChar">
    <w:name w:val="Endnote Text Char"/>
    <w:link w:val="EndnoteText"/>
    <w:uiPriority w:val="99"/>
    <w:rsid w:val="004A7F22"/>
    <w:rPr>
      <w:rFonts w:ascii="Arial" w:hAnsi="Arial"/>
      <w:sz w:val="24"/>
      <w:szCs w:val="24"/>
      <w:lang w:val="en-GB"/>
    </w:rPr>
  </w:style>
  <w:style w:type="character" w:styleId="EndnoteReference">
    <w:name w:val="endnote reference"/>
    <w:uiPriority w:val="99"/>
    <w:unhideWhenUsed/>
    <w:rsid w:val="004A7F22"/>
    <w:rPr>
      <w:vertAlign w:val="superscript"/>
    </w:rPr>
  </w:style>
  <w:style w:type="table" w:styleId="TableGridLight">
    <w:name w:val="Grid Table Light"/>
    <w:basedOn w:val="TableNormal"/>
    <w:uiPriority w:val="40"/>
    <w:rsid w:val="007130E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
    <w:name w:val="List Table 3"/>
    <w:basedOn w:val="TableNormal"/>
    <w:uiPriority w:val="48"/>
    <w:rsid w:val="00EE28D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p1">
    <w:name w:val="p1"/>
    <w:basedOn w:val="Normal"/>
    <w:rsid w:val="005E331C"/>
    <w:pPr>
      <w:spacing w:after="0" w:line="240" w:lineRule="auto"/>
      <w:jc w:val="left"/>
    </w:pPr>
    <w:rPr>
      <w:rFonts w:ascii="Times" w:hAnsi="Times"/>
      <w:sz w:val="14"/>
      <w:szCs w:val="14"/>
      <w:lang w:val="en-US"/>
    </w:rPr>
  </w:style>
  <w:style w:type="character" w:customStyle="1" w:styleId="s1">
    <w:name w:val="s1"/>
    <w:basedOn w:val="DefaultParagraphFont"/>
    <w:rsid w:val="005E331C"/>
    <w:rPr>
      <w:rFonts w:ascii="Times" w:hAnsi="Times" w:hint="default"/>
      <w:sz w:val="9"/>
      <w:szCs w:val="9"/>
    </w:rPr>
  </w:style>
  <w:style w:type="character" w:styleId="PlaceholderText">
    <w:name w:val="Placeholder Text"/>
    <w:basedOn w:val="DefaultParagraphFont"/>
    <w:uiPriority w:val="99"/>
    <w:semiHidden/>
    <w:rsid w:val="00A13F45"/>
    <w:rPr>
      <w:color w:val="808080"/>
    </w:rPr>
  </w:style>
  <w:style w:type="paragraph" w:customStyle="1" w:styleId="Tableoffiguresheading">
    <w:name w:val="Table of figures heading"/>
    <w:basedOn w:val="TableofFigures"/>
    <w:qFormat/>
    <w:rsid w:val="00706941"/>
    <w:pPr>
      <w:spacing w:before="240" w:after="240"/>
    </w:pPr>
    <w:rPr>
      <w:sz w:val="24"/>
    </w:rPr>
  </w:style>
  <w:style w:type="paragraph" w:customStyle="1" w:styleId="LetterJobTitle">
    <w:name w:val="Letter Job Title"/>
    <w:basedOn w:val="Normal"/>
    <w:rsid w:val="0048079D"/>
    <w:pPr>
      <w:spacing w:line="240" w:lineRule="auto"/>
      <w:jc w:val="left"/>
    </w:pPr>
    <w:rPr>
      <w:rFonts w:ascii="Arial" w:eastAsia="Times New Roman" w:hAnsi="Arial"/>
      <w:b/>
      <w:spacing w:val="-5"/>
      <w:sz w:val="22"/>
      <w:szCs w:val="20"/>
    </w:rPr>
  </w:style>
  <w:style w:type="paragraph" w:styleId="DocumentMap">
    <w:name w:val="Document Map"/>
    <w:basedOn w:val="Normal"/>
    <w:link w:val="DocumentMapChar"/>
    <w:uiPriority w:val="99"/>
    <w:semiHidden/>
    <w:unhideWhenUsed/>
    <w:rsid w:val="00A919A0"/>
    <w:pPr>
      <w:spacing w:after="0" w:line="240" w:lineRule="auto"/>
    </w:pPr>
    <w:rPr>
      <w:rFonts w:ascii="Times New Roman" w:hAnsi="Times New Roman"/>
    </w:rPr>
  </w:style>
  <w:style w:type="character" w:customStyle="1" w:styleId="DocumentMapChar">
    <w:name w:val="Document Map Char"/>
    <w:basedOn w:val="DefaultParagraphFont"/>
    <w:link w:val="DocumentMap"/>
    <w:uiPriority w:val="99"/>
    <w:semiHidden/>
    <w:rsid w:val="00A919A0"/>
    <w:rPr>
      <w:rFonts w:ascii="Times New Roman" w:hAnsi="Times New Roman"/>
      <w:sz w:val="24"/>
      <w:szCs w:val="24"/>
      <w:lang w:val="en-GB"/>
    </w:rPr>
  </w:style>
  <w:style w:type="paragraph" w:customStyle="1" w:styleId="Headin1Text">
    <w:name w:val="Headin 1 Text"/>
    <w:basedOn w:val="Heading1"/>
    <w:qFormat/>
    <w:rsid w:val="00977171"/>
    <w:pPr>
      <w:numPr>
        <w:numId w:val="0"/>
      </w:numPr>
    </w:pPr>
  </w:style>
  <w:style w:type="paragraph" w:customStyle="1" w:styleId="Default">
    <w:name w:val="Default"/>
    <w:rsid w:val="00682340"/>
    <w:pPr>
      <w:widowControl w:val="0"/>
      <w:autoSpaceDE w:val="0"/>
      <w:autoSpaceDN w:val="0"/>
      <w:adjustRightInd w:val="0"/>
    </w:pPr>
    <w:rPr>
      <w:rFonts w:ascii="Arial" w:hAnsi="Arial" w:cs="Arial"/>
      <w:color w:val="000000"/>
      <w:sz w:val="24"/>
      <w:szCs w:val="24"/>
    </w:rPr>
  </w:style>
  <w:style w:type="character" w:customStyle="1" w:styleId="contribdegrees">
    <w:name w:val="contribdegrees"/>
    <w:basedOn w:val="DefaultParagraphFont"/>
    <w:rsid w:val="00394B7E"/>
  </w:style>
  <w:style w:type="character" w:customStyle="1" w:styleId="expandable-author">
    <w:name w:val="expandable-author"/>
    <w:basedOn w:val="DefaultParagraphFont"/>
    <w:rsid w:val="00394B7E"/>
  </w:style>
  <w:style w:type="paragraph" w:customStyle="1" w:styleId="Pre-chapter">
    <w:name w:val="Pre-chapter"/>
    <w:basedOn w:val="Normal"/>
    <w:qFormat/>
    <w:rsid w:val="00DF6FE5"/>
    <w:pPr>
      <w:pageBreakBefore/>
      <w:spacing w:after="1600"/>
    </w:pPr>
  </w:style>
  <w:style w:type="paragraph" w:customStyle="1" w:styleId="Chapterspacing">
    <w:name w:val="Chapter spacing"/>
    <w:basedOn w:val="Normal"/>
    <w:qFormat/>
    <w:rsid w:val="001B15AA"/>
    <w:pPr>
      <w:keepNext/>
      <w:pageBreakBefore/>
      <w:spacing w:after="1800"/>
    </w:pPr>
  </w:style>
  <w:style w:type="character" w:styleId="UnresolvedMention">
    <w:name w:val="Unresolved Mention"/>
    <w:basedOn w:val="DefaultParagraphFont"/>
    <w:uiPriority w:val="99"/>
    <w:rsid w:val="00BE0F3E"/>
    <w:rPr>
      <w:color w:val="605E5C"/>
      <w:shd w:val="clear" w:color="auto" w:fill="E1DFDD"/>
    </w:rPr>
  </w:style>
  <w:style w:type="character" w:styleId="HTMLCite">
    <w:name w:val="HTML Cite"/>
    <w:basedOn w:val="DefaultParagraphFont"/>
    <w:uiPriority w:val="99"/>
    <w:semiHidden/>
    <w:unhideWhenUsed/>
    <w:rsid w:val="009B309E"/>
    <w:rPr>
      <w:i/>
      <w:iCs/>
    </w:rPr>
  </w:style>
  <w:style w:type="character" w:styleId="FollowedHyperlink">
    <w:name w:val="FollowedHyperlink"/>
    <w:basedOn w:val="DefaultParagraphFont"/>
    <w:uiPriority w:val="99"/>
    <w:semiHidden/>
    <w:unhideWhenUsed/>
    <w:rsid w:val="009B30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49297">
      <w:bodyDiv w:val="1"/>
      <w:marLeft w:val="0"/>
      <w:marRight w:val="0"/>
      <w:marTop w:val="0"/>
      <w:marBottom w:val="0"/>
      <w:divBdr>
        <w:top w:val="none" w:sz="0" w:space="0" w:color="auto"/>
        <w:left w:val="none" w:sz="0" w:space="0" w:color="auto"/>
        <w:bottom w:val="none" w:sz="0" w:space="0" w:color="auto"/>
        <w:right w:val="none" w:sz="0" w:space="0" w:color="auto"/>
      </w:divBdr>
    </w:div>
    <w:div w:id="179592395">
      <w:bodyDiv w:val="1"/>
      <w:marLeft w:val="0"/>
      <w:marRight w:val="0"/>
      <w:marTop w:val="0"/>
      <w:marBottom w:val="0"/>
      <w:divBdr>
        <w:top w:val="none" w:sz="0" w:space="0" w:color="auto"/>
        <w:left w:val="none" w:sz="0" w:space="0" w:color="auto"/>
        <w:bottom w:val="none" w:sz="0" w:space="0" w:color="auto"/>
        <w:right w:val="none" w:sz="0" w:space="0" w:color="auto"/>
      </w:divBdr>
    </w:div>
    <w:div w:id="198012920">
      <w:bodyDiv w:val="1"/>
      <w:marLeft w:val="0"/>
      <w:marRight w:val="0"/>
      <w:marTop w:val="0"/>
      <w:marBottom w:val="0"/>
      <w:divBdr>
        <w:top w:val="none" w:sz="0" w:space="0" w:color="auto"/>
        <w:left w:val="none" w:sz="0" w:space="0" w:color="auto"/>
        <w:bottom w:val="none" w:sz="0" w:space="0" w:color="auto"/>
        <w:right w:val="none" w:sz="0" w:space="0" w:color="auto"/>
      </w:divBdr>
    </w:div>
    <w:div w:id="231694442">
      <w:bodyDiv w:val="1"/>
      <w:marLeft w:val="0"/>
      <w:marRight w:val="0"/>
      <w:marTop w:val="0"/>
      <w:marBottom w:val="0"/>
      <w:divBdr>
        <w:top w:val="none" w:sz="0" w:space="0" w:color="auto"/>
        <w:left w:val="none" w:sz="0" w:space="0" w:color="auto"/>
        <w:bottom w:val="none" w:sz="0" w:space="0" w:color="auto"/>
        <w:right w:val="none" w:sz="0" w:space="0" w:color="auto"/>
      </w:divBdr>
    </w:div>
    <w:div w:id="234903962">
      <w:bodyDiv w:val="1"/>
      <w:marLeft w:val="0"/>
      <w:marRight w:val="0"/>
      <w:marTop w:val="0"/>
      <w:marBottom w:val="0"/>
      <w:divBdr>
        <w:top w:val="none" w:sz="0" w:space="0" w:color="auto"/>
        <w:left w:val="none" w:sz="0" w:space="0" w:color="auto"/>
        <w:bottom w:val="none" w:sz="0" w:space="0" w:color="auto"/>
        <w:right w:val="none" w:sz="0" w:space="0" w:color="auto"/>
      </w:divBdr>
    </w:div>
    <w:div w:id="239411577">
      <w:bodyDiv w:val="1"/>
      <w:marLeft w:val="0"/>
      <w:marRight w:val="0"/>
      <w:marTop w:val="0"/>
      <w:marBottom w:val="0"/>
      <w:divBdr>
        <w:top w:val="none" w:sz="0" w:space="0" w:color="auto"/>
        <w:left w:val="none" w:sz="0" w:space="0" w:color="auto"/>
        <w:bottom w:val="none" w:sz="0" w:space="0" w:color="auto"/>
        <w:right w:val="none" w:sz="0" w:space="0" w:color="auto"/>
      </w:divBdr>
    </w:div>
    <w:div w:id="280502604">
      <w:bodyDiv w:val="1"/>
      <w:marLeft w:val="0"/>
      <w:marRight w:val="0"/>
      <w:marTop w:val="0"/>
      <w:marBottom w:val="0"/>
      <w:divBdr>
        <w:top w:val="none" w:sz="0" w:space="0" w:color="auto"/>
        <w:left w:val="none" w:sz="0" w:space="0" w:color="auto"/>
        <w:bottom w:val="none" w:sz="0" w:space="0" w:color="auto"/>
        <w:right w:val="none" w:sz="0" w:space="0" w:color="auto"/>
      </w:divBdr>
    </w:div>
    <w:div w:id="380132591">
      <w:bodyDiv w:val="1"/>
      <w:marLeft w:val="0"/>
      <w:marRight w:val="0"/>
      <w:marTop w:val="0"/>
      <w:marBottom w:val="0"/>
      <w:divBdr>
        <w:top w:val="none" w:sz="0" w:space="0" w:color="auto"/>
        <w:left w:val="none" w:sz="0" w:space="0" w:color="auto"/>
        <w:bottom w:val="none" w:sz="0" w:space="0" w:color="auto"/>
        <w:right w:val="none" w:sz="0" w:space="0" w:color="auto"/>
      </w:divBdr>
    </w:div>
    <w:div w:id="383218471">
      <w:bodyDiv w:val="1"/>
      <w:marLeft w:val="0"/>
      <w:marRight w:val="0"/>
      <w:marTop w:val="0"/>
      <w:marBottom w:val="0"/>
      <w:divBdr>
        <w:top w:val="none" w:sz="0" w:space="0" w:color="auto"/>
        <w:left w:val="none" w:sz="0" w:space="0" w:color="auto"/>
        <w:bottom w:val="none" w:sz="0" w:space="0" w:color="auto"/>
        <w:right w:val="none" w:sz="0" w:space="0" w:color="auto"/>
      </w:divBdr>
    </w:div>
    <w:div w:id="391776279">
      <w:bodyDiv w:val="1"/>
      <w:marLeft w:val="0"/>
      <w:marRight w:val="0"/>
      <w:marTop w:val="0"/>
      <w:marBottom w:val="0"/>
      <w:divBdr>
        <w:top w:val="none" w:sz="0" w:space="0" w:color="auto"/>
        <w:left w:val="none" w:sz="0" w:space="0" w:color="auto"/>
        <w:bottom w:val="none" w:sz="0" w:space="0" w:color="auto"/>
        <w:right w:val="none" w:sz="0" w:space="0" w:color="auto"/>
      </w:divBdr>
    </w:div>
    <w:div w:id="401489878">
      <w:bodyDiv w:val="1"/>
      <w:marLeft w:val="0"/>
      <w:marRight w:val="0"/>
      <w:marTop w:val="0"/>
      <w:marBottom w:val="0"/>
      <w:divBdr>
        <w:top w:val="none" w:sz="0" w:space="0" w:color="auto"/>
        <w:left w:val="none" w:sz="0" w:space="0" w:color="auto"/>
        <w:bottom w:val="none" w:sz="0" w:space="0" w:color="auto"/>
        <w:right w:val="none" w:sz="0" w:space="0" w:color="auto"/>
      </w:divBdr>
    </w:div>
    <w:div w:id="406614532">
      <w:bodyDiv w:val="1"/>
      <w:marLeft w:val="0"/>
      <w:marRight w:val="0"/>
      <w:marTop w:val="0"/>
      <w:marBottom w:val="0"/>
      <w:divBdr>
        <w:top w:val="none" w:sz="0" w:space="0" w:color="auto"/>
        <w:left w:val="none" w:sz="0" w:space="0" w:color="auto"/>
        <w:bottom w:val="none" w:sz="0" w:space="0" w:color="auto"/>
        <w:right w:val="none" w:sz="0" w:space="0" w:color="auto"/>
      </w:divBdr>
    </w:div>
    <w:div w:id="434591908">
      <w:bodyDiv w:val="1"/>
      <w:marLeft w:val="0"/>
      <w:marRight w:val="0"/>
      <w:marTop w:val="0"/>
      <w:marBottom w:val="0"/>
      <w:divBdr>
        <w:top w:val="none" w:sz="0" w:space="0" w:color="auto"/>
        <w:left w:val="none" w:sz="0" w:space="0" w:color="auto"/>
        <w:bottom w:val="none" w:sz="0" w:space="0" w:color="auto"/>
        <w:right w:val="none" w:sz="0" w:space="0" w:color="auto"/>
      </w:divBdr>
    </w:div>
    <w:div w:id="438648683">
      <w:bodyDiv w:val="1"/>
      <w:marLeft w:val="0"/>
      <w:marRight w:val="0"/>
      <w:marTop w:val="0"/>
      <w:marBottom w:val="0"/>
      <w:divBdr>
        <w:top w:val="none" w:sz="0" w:space="0" w:color="auto"/>
        <w:left w:val="none" w:sz="0" w:space="0" w:color="auto"/>
        <w:bottom w:val="none" w:sz="0" w:space="0" w:color="auto"/>
        <w:right w:val="none" w:sz="0" w:space="0" w:color="auto"/>
      </w:divBdr>
    </w:div>
    <w:div w:id="440731963">
      <w:bodyDiv w:val="1"/>
      <w:marLeft w:val="0"/>
      <w:marRight w:val="0"/>
      <w:marTop w:val="0"/>
      <w:marBottom w:val="0"/>
      <w:divBdr>
        <w:top w:val="none" w:sz="0" w:space="0" w:color="auto"/>
        <w:left w:val="none" w:sz="0" w:space="0" w:color="auto"/>
        <w:bottom w:val="none" w:sz="0" w:space="0" w:color="auto"/>
        <w:right w:val="none" w:sz="0" w:space="0" w:color="auto"/>
      </w:divBdr>
    </w:div>
    <w:div w:id="492526459">
      <w:bodyDiv w:val="1"/>
      <w:marLeft w:val="0"/>
      <w:marRight w:val="0"/>
      <w:marTop w:val="0"/>
      <w:marBottom w:val="0"/>
      <w:divBdr>
        <w:top w:val="none" w:sz="0" w:space="0" w:color="auto"/>
        <w:left w:val="none" w:sz="0" w:space="0" w:color="auto"/>
        <w:bottom w:val="none" w:sz="0" w:space="0" w:color="auto"/>
        <w:right w:val="none" w:sz="0" w:space="0" w:color="auto"/>
      </w:divBdr>
    </w:div>
    <w:div w:id="566111164">
      <w:bodyDiv w:val="1"/>
      <w:marLeft w:val="0"/>
      <w:marRight w:val="0"/>
      <w:marTop w:val="0"/>
      <w:marBottom w:val="0"/>
      <w:divBdr>
        <w:top w:val="none" w:sz="0" w:space="0" w:color="auto"/>
        <w:left w:val="none" w:sz="0" w:space="0" w:color="auto"/>
        <w:bottom w:val="none" w:sz="0" w:space="0" w:color="auto"/>
        <w:right w:val="none" w:sz="0" w:space="0" w:color="auto"/>
      </w:divBdr>
    </w:div>
    <w:div w:id="622614795">
      <w:bodyDiv w:val="1"/>
      <w:marLeft w:val="0"/>
      <w:marRight w:val="0"/>
      <w:marTop w:val="0"/>
      <w:marBottom w:val="0"/>
      <w:divBdr>
        <w:top w:val="none" w:sz="0" w:space="0" w:color="auto"/>
        <w:left w:val="none" w:sz="0" w:space="0" w:color="auto"/>
        <w:bottom w:val="none" w:sz="0" w:space="0" w:color="auto"/>
        <w:right w:val="none" w:sz="0" w:space="0" w:color="auto"/>
      </w:divBdr>
    </w:div>
    <w:div w:id="627468986">
      <w:bodyDiv w:val="1"/>
      <w:marLeft w:val="0"/>
      <w:marRight w:val="0"/>
      <w:marTop w:val="0"/>
      <w:marBottom w:val="0"/>
      <w:divBdr>
        <w:top w:val="none" w:sz="0" w:space="0" w:color="auto"/>
        <w:left w:val="none" w:sz="0" w:space="0" w:color="auto"/>
        <w:bottom w:val="none" w:sz="0" w:space="0" w:color="auto"/>
        <w:right w:val="none" w:sz="0" w:space="0" w:color="auto"/>
      </w:divBdr>
    </w:div>
    <w:div w:id="655574045">
      <w:bodyDiv w:val="1"/>
      <w:marLeft w:val="0"/>
      <w:marRight w:val="0"/>
      <w:marTop w:val="0"/>
      <w:marBottom w:val="0"/>
      <w:divBdr>
        <w:top w:val="none" w:sz="0" w:space="0" w:color="auto"/>
        <w:left w:val="none" w:sz="0" w:space="0" w:color="auto"/>
        <w:bottom w:val="none" w:sz="0" w:space="0" w:color="auto"/>
        <w:right w:val="none" w:sz="0" w:space="0" w:color="auto"/>
      </w:divBdr>
    </w:div>
    <w:div w:id="733432367">
      <w:bodyDiv w:val="1"/>
      <w:marLeft w:val="0"/>
      <w:marRight w:val="0"/>
      <w:marTop w:val="0"/>
      <w:marBottom w:val="0"/>
      <w:divBdr>
        <w:top w:val="none" w:sz="0" w:space="0" w:color="auto"/>
        <w:left w:val="none" w:sz="0" w:space="0" w:color="auto"/>
        <w:bottom w:val="none" w:sz="0" w:space="0" w:color="auto"/>
        <w:right w:val="none" w:sz="0" w:space="0" w:color="auto"/>
      </w:divBdr>
    </w:div>
    <w:div w:id="757210974">
      <w:bodyDiv w:val="1"/>
      <w:marLeft w:val="0"/>
      <w:marRight w:val="0"/>
      <w:marTop w:val="0"/>
      <w:marBottom w:val="0"/>
      <w:divBdr>
        <w:top w:val="none" w:sz="0" w:space="0" w:color="auto"/>
        <w:left w:val="none" w:sz="0" w:space="0" w:color="auto"/>
        <w:bottom w:val="none" w:sz="0" w:space="0" w:color="auto"/>
        <w:right w:val="none" w:sz="0" w:space="0" w:color="auto"/>
      </w:divBdr>
    </w:div>
    <w:div w:id="763036709">
      <w:bodyDiv w:val="1"/>
      <w:marLeft w:val="0"/>
      <w:marRight w:val="0"/>
      <w:marTop w:val="0"/>
      <w:marBottom w:val="0"/>
      <w:divBdr>
        <w:top w:val="none" w:sz="0" w:space="0" w:color="auto"/>
        <w:left w:val="none" w:sz="0" w:space="0" w:color="auto"/>
        <w:bottom w:val="none" w:sz="0" w:space="0" w:color="auto"/>
        <w:right w:val="none" w:sz="0" w:space="0" w:color="auto"/>
      </w:divBdr>
    </w:div>
    <w:div w:id="769619327">
      <w:bodyDiv w:val="1"/>
      <w:marLeft w:val="0"/>
      <w:marRight w:val="0"/>
      <w:marTop w:val="0"/>
      <w:marBottom w:val="0"/>
      <w:divBdr>
        <w:top w:val="none" w:sz="0" w:space="0" w:color="auto"/>
        <w:left w:val="none" w:sz="0" w:space="0" w:color="auto"/>
        <w:bottom w:val="none" w:sz="0" w:space="0" w:color="auto"/>
        <w:right w:val="none" w:sz="0" w:space="0" w:color="auto"/>
      </w:divBdr>
    </w:div>
    <w:div w:id="772866913">
      <w:bodyDiv w:val="1"/>
      <w:marLeft w:val="0"/>
      <w:marRight w:val="0"/>
      <w:marTop w:val="0"/>
      <w:marBottom w:val="0"/>
      <w:divBdr>
        <w:top w:val="none" w:sz="0" w:space="0" w:color="auto"/>
        <w:left w:val="none" w:sz="0" w:space="0" w:color="auto"/>
        <w:bottom w:val="none" w:sz="0" w:space="0" w:color="auto"/>
        <w:right w:val="none" w:sz="0" w:space="0" w:color="auto"/>
      </w:divBdr>
      <w:divsChild>
        <w:div w:id="619456886">
          <w:marLeft w:val="0"/>
          <w:marRight w:val="0"/>
          <w:marTop w:val="0"/>
          <w:marBottom w:val="0"/>
          <w:divBdr>
            <w:top w:val="none" w:sz="0" w:space="0" w:color="auto"/>
            <w:left w:val="none" w:sz="0" w:space="0" w:color="auto"/>
            <w:bottom w:val="none" w:sz="0" w:space="0" w:color="auto"/>
            <w:right w:val="none" w:sz="0" w:space="0" w:color="auto"/>
          </w:divBdr>
          <w:divsChild>
            <w:div w:id="1409496862">
              <w:marLeft w:val="0"/>
              <w:marRight w:val="0"/>
              <w:marTop w:val="0"/>
              <w:marBottom w:val="0"/>
              <w:divBdr>
                <w:top w:val="none" w:sz="0" w:space="0" w:color="auto"/>
                <w:left w:val="none" w:sz="0" w:space="0" w:color="auto"/>
                <w:bottom w:val="none" w:sz="0" w:space="0" w:color="auto"/>
                <w:right w:val="none" w:sz="0" w:space="0" w:color="auto"/>
              </w:divBdr>
              <w:divsChild>
                <w:div w:id="484057209">
                  <w:marLeft w:val="0"/>
                  <w:marRight w:val="0"/>
                  <w:marTop w:val="0"/>
                  <w:marBottom w:val="0"/>
                  <w:divBdr>
                    <w:top w:val="none" w:sz="0" w:space="0" w:color="auto"/>
                    <w:left w:val="none" w:sz="0" w:space="0" w:color="auto"/>
                    <w:bottom w:val="none" w:sz="0" w:space="0" w:color="auto"/>
                    <w:right w:val="none" w:sz="0" w:space="0" w:color="auto"/>
                  </w:divBdr>
                  <w:divsChild>
                    <w:div w:id="35547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599817">
      <w:bodyDiv w:val="1"/>
      <w:marLeft w:val="0"/>
      <w:marRight w:val="0"/>
      <w:marTop w:val="0"/>
      <w:marBottom w:val="0"/>
      <w:divBdr>
        <w:top w:val="none" w:sz="0" w:space="0" w:color="auto"/>
        <w:left w:val="none" w:sz="0" w:space="0" w:color="auto"/>
        <w:bottom w:val="none" w:sz="0" w:space="0" w:color="auto"/>
        <w:right w:val="none" w:sz="0" w:space="0" w:color="auto"/>
      </w:divBdr>
    </w:div>
    <w:div w:id="821896165">
      <w:bodyDiv w:val="1"/>
      <w:marLeft w:val="0"/>
      <w:marRight w:val="0"/>
      <w:marTop w:val="0"/>
      <w:marBottom w:val="0"/>
      <w:divBdr>
        <w:top w:val="none" w:sz="0" w:space="0" w:color="auto"/>
        <w:left w:val="none" w:sz="0" w:space="0" w:color="auto"/>
        <w:bottom w:val="none" w:sz="0" w:space="0" w:color="auto"/>
        <w:right w:val="none" w:sz="0" w:space="0" w:color="auto"/>
      </w:divBdr>
    </w:div>
    <w:div w:id="886843607">
      <w:bodyDiv w:val="1"/>
      <w:marLeft w:val="0"/>
      <w:marRight w:val="0"/>
      <w:marTop w:val="0"/>
      <w:marBottom w:val="0"/>
      <w:divBdr>
        <w:top w:val="none" w:sz="0" w:space="0" w:color="auto"/>
        <w:left w:val="none" w:sz="0" w:space="0" w:color="auto"/>
        <w:bottom w:val="none" w:sz="0" w:space="0" w:color="auto"/>
        <w:right w:val="none" w:sz="0" w:space="0" w:color="auto"/>
      </w:divBdr>
    </w:div>
    <w:div w:id="919949682">
      <w:bodyDiv w:val="1"/>
      <w:marLeft w:val="0"/>
      <w:marRight w:val="0"/>
      <w:marTop w:val="0"/>
      <w:marBottom w:val="0"/>
      <w:divBdr>
        <w:top w:val="none" w:sz="0" w:space="0" w:color="auto"/>
        <w:left w:val="none" w:sz="0" w:space="0" w:color="auto"/>
        <w:bottom w:val="none" w:sz="0" w:space="0" w:color="auto"/>
        <w:right w:val="none" w:sz="0" w:space="0" w:color="auto"/>
      </w:divBdr>
    </w:div>
    <w:div w:id="938290525">
      <w:bodyDiv w:val="1"/>
      <w:marLeft w:val="0"/>
      <w:marRight w:val="0"/>
      <w:marTop w:val="0"/>
      <w:marBottom w:val="0"/>
      <w:divBdr>
        <w:top w:val="none" w:sz="0" w:space="0" w:color="auto"/>
        <w:left w:val="none" w:sz="0" w:space="0" w:color="auto"/>
        <w:bottom w:val="none" w:sz="0" w:space="0" w:color="auto"/>
        <w:right w:val="none" w:sz="0" w:space="0" w:color="auto"/>
      </w:divBdr>
    </w:div>
    <w:div w:id="955982760">
      <w:bodyDiv w:val="1"/>
      <w:marLeft w:val="0"/>
      <w:marRight w:val="0"/>
      <w:marTop w:val="0"/>
      <w:marBottom w:val="0"/>
      <w:divBdr>
        <w:top w:val="none" w:sz="0" w:space="0" w:color="auto"/>
        <w:left w:val="none" w:sz="0" w:space="0" w:color="auto"/>
        <w:bottom w:val="none" w:sz="0" w:space="0" w:color="auto"/>
        <w:right w:val="none" w:sz="0" w:space="0" w:color="auto"/>
      </w:divBdr>
      <w:divsChild>
        <w:div w:id="1413548183">
          <w:marLeft w:val="0"/>
          <w:marRight w:val="0"/>
          <w:marTop w:val="0"/>
          <w:marBottom w:val="0"/>
          <w:divBdr>
            <w:top w:val="none" w:sz="0" w:space="0" w:color="auto"/>
            <w:left w:val="none" w:sz="0" w:space="0" w:color="auto"/>
            <w:bottom w:val="none" w:sz="0" w:space="0" w:color="auto"/>
            <w:right w:val="none" w:sz="0" w:space="0" w:color="auto"/>
          </w:divBdr>
        </w:div>
        <w:div w:id="418868073">
          <w:marLeft w:val="0"/>
          <w:marRight w:val="0"/>
          <w:marTop w:val="0"/>
          <w:marBottom w:val="0"/>
          <w:divBdr>
            <w:top w:val="none" w:sz="0" w:space="0" w:color="auto"/>
            <w:left w:val="none" w:sz="0" w:space="0" w:color="auto"/>
            <w:bottom w:val="none" w:sz="0" w:space="0" w:color="auto"/>
            <w:right w:val="none" w:sz="0" w:space="0" w:color="auto"/>
          </w:divBdr>
        </w:div>
      </w:divsChild>
    </w:div>
    <w:div w:id="1011762456">
      <w:bodyDiv w:val="1"/>
      <w:marLeft w:val="0"/>
      <w:marRight w:val="0"/>
      <w:marTop w:val="0"/>
      <w:marBottom w:val="0"/>
      <w:divBdr>
        <w:top w:val="none" w:sz="0" w:space="0" w:color="auto"/>
        <w:left w:val="none" w:sz="0" w:space="0" w:color="auto"/>
        <w:bottom w:val="none" w:sz="0" w:space="0" w:color="auto"/>
        <w:right w:val="none" w:sz="0" w:space="0" w:color="auto"/>
      </w:divBdr>
      <w:divsChild>
        <w:div w:id="17099929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555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027389">
      <w:bodyDiv w:val="1"/>
      <w:marLeft w:val="0"/>
      <w:marRight w:val="0"/>
      <w:marTop w:val="0"/>
      <w:marBottom w:val="0"/>
      <w:divBdr>
        <w:top w:val="none" w:sz="0" w:space="0" w:color="auto"/>
        <w:left w:val="none" w:sz="0" w:space="0" w:color="auto"/>
        <w:bottom w:val="none" w:sz="0" w:space="0" w:color="auto"/>
        <w:right w:val="none" w:sz="0" w:space="0" w:color="auto"/>
      </w:divBdr>
    </w:div>
    <w:div w:id="1093938531">
      <w:bodyDiv w:val="1"/>
      <w:marLeft w:val="0"/>
      <w:marRight w:val="0"/>
      <w:marTop w:val="0"/>
      <w:marBottom w:val="0"/>
      <w:divBdr>
        <w:top w:val="none" w:sz="0" w:space="0" w:color="auto"/>
        <w:left w:val="none" w:sz="0" w:space="0" w:color="auto"/>
        <w:bottom w:val="none" w:sz="0" w:space="0" w:color="auto"/>
        <w:right w:val="none" w:sz="0" w:space="0" w:color="auto"/>
      </w:divBdr>
    </w:div>
    <w:div w:id="1145657697">
      <w:bodyDiv w:val="1"/>
      <w:marLeft w:val="0"/>
      <w:marRight w:val="0"/>
      <w:marTop w:val="0"/>
      <w:marBottom w:val="0"/>
      <w:divBdr>
        <w:top w:val="none" w:sz="0" w:space="0" w:color="auto"/>
        <w:left w:val="none" w:sz="0" w:space="0" w:color="auto"/>
        <w:bottom w:val="none" w:sz="0" w:space="0" w:color="auto"/>
        <w:right w:val="none" w:sz="0" w:space="0" w:color="auto"/>
      </w:divBdr>
    </w:div>
    <w:div w:id="1206484515">
      <w:bodyDiv w:val="1"/>
      <w:marLeft w:val="0"/>
      <w:marRight w:val="0"/>
      <w:marTop w:val="0"/>
      <w:marBottom w:val="0"/>
      <w:divBdr>
        <w:top w:val="none" w:sz="0" w:space="0" w:color="auto"/>
        <w:left w:val="none" w:sz="0" w:space="0" w:color="auto"/>
        <w:bottom w:val="none" w:sz="0" w:space="0" w:color="auto"/>
        <w:right w:val="none" w:sz="0" w:space="0" w:color="auto"/>
      </w:divBdr>
    </w:div>
    <w:div w:id="1251741922">
      <w:bodyDiv w:val="1"/>
      <w:marLeft w:val="0"/>
      <w:marRight w:val="0"/>
      <w:marTop w:val="0"/>
      <w:marBottom w:val="0"/>
      <w:divBdr>
        <w:top w:val="none" w:sz="0" w:space="0" w:color="auto"/>
        <w:left w:val="none" w:sz="0" w:space="0" w:color="auto"/>
        <w:bottom w:val="none" w:sz="0" w:space="0" w:color="auto"/>
        <w:right w:val="none" w:sz="0" w:space="0" w:color="auto"/>
      </w:divBdr>
    </w:div>
    <w:div w:id="1257448453">
      <w:bodyDiv w:val="1"/>
      <w:marLeft w:val="0"/>
      <w:marRight w:val="0"/>
      <w:marTop w:val="0"/>
      <w:marBottom w:val="0"/>
      <w:divBdr>
        <w:top w:val="none" w:sz="0" w:space="0" w:color="auto"/>
        <w:left w:val="none" w:sz="0" w:space="0" w:color="auto"/>
        <w:bottom w:val="none" w:sz="0" w:space="0" w:color="auto"/>
        <w:right w:val="none" w:sz="0" w:space="0" w:color="auto"/>
      </w:divBdr>
    </w:div>
    <w:div w:id="1300529124">
      <w:bodyDiv w:val="1"/>
      <w:marLeft w:val="0"/>
      <w:marRight w:val="0"/>
      <w:marTop w:val="0"/>
      <w:marBottom w:val="0"/>
      <w:divBdr>
        <w:top w:val="none" w:sz="0" w:space="0" w:color="auto"/>
        <w:left w:val="none" w:sz="0" w:space="0" w:color="auto"/>
        <w:bottom w:val="none" w:sz="0" w:space="0" w:color="auto"/>
        <w:right w:val="none" w:sz="0" w:space="0" w:color="auto"/>
      </w:divBdr>
    </w:div>
    <w:div w:id="1365904202">
      <w:bodyDiv w:val="1"/>
      <w:marLeft w:val="0"/>
      <w:marRight w:val="0"/>
      <w:marTop w:val="0"/>
      <w:marBottom w:val="0"/>
      <w:divBdr>
        <w:top w:val="none" w:sz="0" w:space="0" w:color="auto"/>
        <w:left w:val="none" w:sz="0" w:space="0" w:color="auto"/>
        <w:bottom w:val="none" w:sz="0" w:space="0" w:color="auto"/>
        <w:right w:val="none" w:sz="0" w:space="0" w:color="auto"/>
      </w:divBdr>
    </w:div>
    <w:div w:id="1421372684">
      <w:bodyDiv w:val="1"/>
      <w:marLeft w:val="0"/>
      <w:marRight w:val="0"/>
      <w:marTop w:val="0"/>
      <w:marBottom w:val="0"/>
      <w:divBdr>
        <w:top w:val="none" w:sz="0" w:space="0" w:color="auto"/>
        <w:left w:val="none" w:sz="0" w:space="0" w:color="auto"/>
        <w:bottom w:val="none" w:sz="0" w:space="0" w:color="auto"/>
        <w:right w:val="none" w:sz="0" w:space="0" w:color="auto"/>
      </w:divBdr>
    </w:div>
    <w:div w:id="1492133698">
      <w:bodyDiv w:val="1"/>
      <w:marLeft w:val="0"/>
      <w:marRight w:val="0"/>
      <w:marTop w:val="0"/>
      <w:marBottom w:val="0"/>
      <w:divBdr>
        <w:top w:val="none" w:sz="0" w:space="0" w:color="auto"/>
        <w:left w:val="none" w:sz="0" w:space="0" w:color="auto"/>
        <w:bottom w:val="none" w:sz="0" w:space="0" w:color="auto"/>
        <w:right w:val="none" w:sz="0" w:space="0" w:color="auto"/>
      </w:divBdr>
    </w:div>
    <w:div w:id="1518500811">
      <w:bodyDiv w:val="1"/>
      <w:marLeft w:val="0"/>
      <w:marRight w:val="0"/>
      <w:marTop w:val="0"/>
      <w:marBottom w:val="0"/>
      <w:divBdr>
        <w:top w:val="none" w:sz="0" w:space="0" w:color="auto"/>
        <w:left w:val="none" w:sz="0" w:space="0" w:color="auto"/>
        <w:bottom w:val="none" w:sz="0" w:space="0" w:color="auto"/>
        <w:right w:val="none" w:sz="0" w:space="0" w:color="auto"/>
      </w:divBdr>
    </w:div>
    <w:div w:id="1521429365">
      <w:bodyDiv w:val="1"/>
      <w:marLeft w:val="0"/>
      <w:marRight w:val="0"/>
      <w:marTop w:val="0"/>
      <w:marBottom w:val="0"/>
      <w:divBdr>
        <w:top w:val="none" w:sz="0" w:space="0" w:color="auto"/>
        <w:left w:val="none" w:sz="0" w:space="0" w:color="auto"/>
        <w:bottom w:val="none" w:sz="0" w:space="0" w:color="auto"/>
        <w:right w:val="none" w:sz="0" w:space="0" w:color="auto"/>
      </w:divBdr>
    </w:div>
    <w:div w:id="1537737501">
      <w:bodyDiv w:val="1"/>
      <w:marLeft w:val="0"/>
      <w:marRight w:val="0"/>
      <w:marTop w:val="0"/>
      <w:marBottom w:val="0"/>
      <w:divBdr>
        <w:top w:val="none" w:sz="0" w:space="0" w:color="auto"/>
        <w:left w:val="none" w:sz="0" w:space="0" w:color="auto"/>
        <w:bottom w:val="none" w:sz="0" w:space="0" w:color="auto"/>
        <w:right w:val="none" w:sz="0" w:space="0" w:color="auto"/>
      </w:divBdr>
      <w:divsChild>
        <w:div w:id="1371151385">
          <w:marLeft w:val="0"/>
          <w:marRight w:val="0"/>
          <w:marTop w:val="0"/>
          <w:marBottom w:val="0"/>
          <w:divBdr>
            <w:top w:val="none" w:sz="0" w:space="0" w:color="auto"/>
            <w:left w:val="none" w:sz="0" w:space="0" w:color="auto"/>
            <w:bottom w:val="none" w:sz="0" w:space="0" w:color="auto"/>
            <w:right w:val="none" w:sz="0" w:space="0" w:color="auto"/>
          </w:divBdr>
        </w:div>
        <w:div w:id="2075808327">
          <w:marLeft w:val="0"/>
          <w:marRight w:val="0"/>
          <w:marTop w:val="0"/>
          <w:marBottom w:val="0"/>
          <w:divBdr>
            <w:top w:val="none" w:sz="0" w:space="0" w:color="auto"/>
            <w:left w:val="none" w:sz="0" w:space="0" w:color="auto"/>
            <w:bottom w:val="none" w:sz="0" w:space="0" w:color="auto"/>
            <w:right w:val="none" w:sz="0" w:space="0" w:color="auto"/>
          </w:divBdr>
        </w:div>
        <w:div w:id="444540136">
          <w:marLeft w:val="0"/>
          <w:marRight w:val="0"/>
          <w:marTop w:val="0"/>
          <w:marBottom w:val="0"/>
          <w:divBdr>
            <w:top w:val="none" w:sz="0" w:space="0" w:color="auto"/>
            <w:left w:val="none" w:sz="0" w:space="0" w:color="auto"/>
            <w:bottom w:val="none" w:sz="0" w:space="0" w:color="auto"/>
            <w:right w:val="none" w:sz="0" w:space="0" w:color="auto"/>
          </w:divBdr>
        </w:div>
      </w:divsChild>
    </w:div>
    <w:div w:id="1541210231">
      <w:bodyDiv w:val="1"/>
      <w:marLeft w:val="0"/>
      <w:marRight w:val="0"/>
      <w:marTop w:val="0"/>
      <w:marBottom w:val="0"/>
      <w:divBdr>
        <w:top w:val="none" w:sz="0" w:space="0" w:color="auto"/>
        <w:left w:val="none" w:sz="0" w:space="0" w:color="auto"/>
        <w:bottom w:val="none" w:sz="0" w:space="0" w:color="auto"/>
        <w:right w:val="none" w:sz="0" w:space="0" w:color="auto"/>
      </w:divBdr>
    </w:div>
    <w:div w:id="1645310248">
      <w:bodyDiv w:val="1"/>
      <w:marLeft w:val="0"/>
      <w:marRight w:val="0"/>
      <w:marTop w:val="0"/>
      <w:marBottom w:val="0"/>
      <w:divBdr>
        <w:top w:val="none" w:sz="0" w:space="0" w:color="auto"/>
        <w:left w:val="none" w:sz="0" w:space="0" w:color="auto"/>
        <w:bottom w:val="none" w:sz="0" w:space="0" w:color="auto"/>
        <w:right w:val="none" w:sz="0" w:space="0" w:color="auto"/>
      </w:divBdr>
    </w:div>
    <w:div w:id="1671365729">
      <w:bodyDiv w:val="1"/>
      <w:marLeft w:val="0"/>
      <w:marRight w:val="0"/>
      <w:marTop w:val="0"/>
      <w:marBottom w:val="0"/>
      <w:divBdr>
        <w:top w:val="none" w:sz="0" w:space="0" w:color="auto"/>
        <w:left w:val="none" w:sz="0" w:space="0" w:color="auto"/>
        <w:bottom w:val="none" w:sz="0" w:space="0" w:color="auto"/>
        <w:right w:val="none" w:sz="0" w:space="0" w:color="auto"/>
      </w:divBdr>
    </w:div>
    <w:div w:id="1736204220">
      <w:bodyDiv w:val="1"/>
      <w:marLeft w:val="0"/>
      <w:marRight w:val="0"/>
      <w:marTop w:val="0"/>
      <w:marBottom w:val="0"/>
      <w:divBdr>
        <w:top w:val="none" w:sz="0" w:space="0" w:color="auto"/>
        <w:left w:val="none" w:sz="0" w:space="0" w:color="auto"/>
        <w:bottom w:val="none" w:sz="0" w:space="0" w:color="auto"/>
        <w:right w:val="none" w:sz="0" w:space="0" w:color="auto"/>
      </w:divBdr>
      <w:divsChild>
        <w:div w:id="653728478">
          <w:marLeft w:val="720"/>
          <w:marRight w:val="0"/>
          <w:marTop w:val="0"/>
          <w:marBottom w:val="120"/>
          <w:divBdr>
            <w:top w:val="none" w:sz="0" w:space="0" w:color="auto"/>
            <w:left w:val="none" w:sz="0" w:space="0" w:color="auto"/>
            <w:bottom w:val="none" w:sz="0" w:space="0" w:color="auto"/>
            <w:right w:val="none" w:sz="0" w:space="0" w:color="auto"/>
          </w:divBdr>
        </w:div>
        <w:div w:id="1053501963">
          <w:marLeft w:val="720"/>
          <w:marRight w:val="0"/>
          <w:marTop w:val="0"/>
          <w:marBottom w:val="120"/>
          <w:divBdr>
            <w:top w:val="none" w:sz="0" w:space="0" w:color="auto"/>
            <w:left w:val="none" w:sz="0" w:space="0" w:color="auto"/>
            <w:bottom w:val="none" w:sz="0" w:space="0" w:color="auto"/>
            <w:right w:val="none" w:sz="0" w:space="0" w:color="auto"/>
          </w:divBdr>
        </w:div>
        <w:div w:id="1681002353">
          <w:marLeft w:val="720"/>
          <w:marRight w:val="0"/>
          <w:marTop w:val="0"/>
          <w:marBottom w:val="120"/>
          <w:divBdr>
            <w:top w:val="none" w:sz="0" w:space="0" w:color="auto"/>
            <w:left w:val="none" w:sz="0" w:space="0" w:color="auto"/>
            <w:bottom w:val="none" w:sz="0" w:space="0" w:color="auto"/>
            <w:right w:val="none" w:sz="0" w:space="0" w:color="auto"/>
          </w:divBdr>
        </w:div>
        <w:div w:id="1869297584">
          <w:marLeft w:val="720"/>
          <w:marRight w:val="0"/>
          <w:marTop w:val="0"/>
          <w:marBottom w:val="120"/>
          <w:divBdr>
            <w:top w:val="none" w:sz="0" w:space="0" w:color="auto"/>
            <w:left w:val="none" w:sz="0" w:space="0" w:color="auto"/>
            <w:bottom w:val="none" w:sz="0" w:space="0" w:color="auto"/>
            <w:right w:val="none" w:sz="0" w:space="0" w:color="auto"/>
          </w:divBdr>
        </w:div>
      </w:divsChild>
    </w:div>
    <w:div w:id="1766881537">
      <w:bodyDiv w:val="1"/>
      <w:marLeft w:val="0"/>
      <w:marRight w:val="0"/>
      <w:marTop w:val="0"/>
      <w:marBottom w:val="0"/>
      <w:divBdr>
        <w:top w:val="none" w:sz="0" w:space="0" w:color="auto"/>
        <w:left w:val="none" w:sz="0" w:space="0" w:color="auto"/>
        <w:bottom w:val="none" w:sz="0" w:space="0" w:color="auto"/>
        <w:right w:val="none" w:sz="0" w:space="0" w:color="auto"/>
      </w:divBdr>
    </w:div>
    <w:div w:id="1805269688">
      <w:bodyDiv w:val="1"/>
      <w:marLeft w:val="0"/>
      <w:marRight w:val="0"/>
      <w:marTop w:val="0"/>
      <w:marBottom w:val="0"/>
      <w:divBdr>
        <w:top w:val="none" w:sz="0" w:space="0" w:color="auto"/>
        <w:left w:val="none" w:sz="0" w:space="0" w:color="auto"/>
        <w:bottom w:val="none" w:sz="0" w:space="0" w:color="auto"/>
        <w:right w:val="none" w:sz="0" w:space="0" w:color="auto"/>
      </w:divBdr>
    </w:div>
    <w:div w:id="1823810961">
      <w:bodyDiv w:val="1"/>
      <w:marLeft w:val="0"/>
      <w:marRight w:val="0"/>
      <w:marTop w:val="0"/>
      <w:marBottom w:val="0"/>
      <w:divBdr>
        <w:top w:val="none" w:sz="0" w:space="0" w:color="auto"/>
        <w:left w:val="none" w:sz="0" w:space="0" w:color="auto"/>
        <w:bottom w:val="none" w:sz="0" w:space="0" w:color="auto"/>
        <w:right w:val="none" w:sz="0" w:space="0" w:color="auto"/>
      </w:divBdr>
    </w:div>
    <w:div w:id="1885830400">
      <w:bodyDiv w:val="1"/>
      <w:marLeft w:val="0"/>
      <w:marRight w:val="0"/>
      <w:marTop w:val="0"/>
      <w:marBottom w:val="0"/>
      <w:divBdr>
        <w:top w:val="none" w:sz="0" w:space="0" w:color="auto"/>
        <w:left w:val="none" w:sz="0" w:space="0" w:color="auto"/>
        <w:bottom w:val="none" w:sz="0" w:space="0" w:color="auto"/>
        <w:right w:val="none" w:sz="0" w:space="0" w:color="auto"/>
      </w:divBdr>
    </w:div>
    <w:div w:id="1891381188">
      <w:bodyDiv w:val="1"/>
      <w:marLeft w:val="0"/>
      <w:marRight w:val="0"/>
      <w:marTop w:val="0"/>
      <w:marBottom w:val="0"/>
      <w:divBdr>
        <w:top w:val="none" w:sz="0" w:space="0" w:color="auto"/>
        <w:left w:val="none" w:sz="0" w:space="0" w:color="auto"/>
        <w:bottom w:val="none" w:sz="0" w:space="0" w:color="auto"/>
        <w:right w:val="none" w:sz="0" w:space="0" w:color="auto"/>
      </w:divBdr>
    </w:div>
    <w:div w:id="1949115080">
      <w:bodyDiv w:val="1"/>
      <w:marLeft w:val="0"/>
      <w:marRight w:val="0"/>
      <w:marTop w:val="0"/>
      <w:marBottom w:val="0"/>
      <w:divBdr>
        <w:top w:val="none" w:sz="0" w:space="0" w:color="auto"/>
        <w:left w:val="none" w:sz="0" w:space="0" w:color="auto"/>
        <w:bottom w:val="none" w:sz="0" w:space="0" w:color="auto"/>
        <w:right w:val="none" w:sz="0" w:space="0" w:color="auto"/>
      </w:divBdr>
    </w:div>
    <w:div w:id="2023896036">
      <w:bodyDiv w:val="1"/>
      <w:marLeft w:val="0"/>
      <w:marRight w:val="0"/>
      <w:marTop w:val="0"/>
      <w:marBottom w:val="0"/>
      <w:divBdr>
        <w:top w:val="none" w:sz="0" w:space="0" w:color="auto"/>
        <w:left w:val="none" w:sz="0" w:space="0" w:color="auto"/>
        <w:bottom w:val="none" w:sz="0" w:space="0" w:color="auto"/>
        <w:right w:val="none" w:sz="0" w:space="0" w:color="auto"/>
      </w:divBdr>
    </w:div>
    <w:div w:id="2049059882">
      <w:bodyDiv w:val="1"/>
      <w:marLeft w:val="0"/>
      <w:marRight w:val="0"/>
      <w:marTop w:val="0"/>
      <w:marBottom w:val="0"/>
      <w:divBdr>
        <w:top w:val="none" w:sz="0" w:space="0" w:color="auto"/>
        <w:left w:val="none" w:sz="0" w:space="0" w:color="auto"/>
        <w:bottom w:val="none" w:sz="0" w:space="0" w:color="auto"/>
        <w:right w:val="none" w:sz="0" w:space="0" w:color="auto"/>
      </w:divBdr>
    </w:div>
    <w:div w:id="2059425880">
      <w:bodyDiv w:val="1"/>
      <w:marLeft w:val="0"/>
      <w:marRight w:val="0"/>
      <w:marTop w:val="0"/>
      <w:marBottom w:val="0"/>
      <w:divBdr>
        <w:top w:val="none" w:sz="0" w:space="0" w:color="auto"/>
        <w:left w:val="none" w:sz="0" w:space="0" w:color="auto"/>
        <w:bottom w:val="none" w:sz="0" w:space="0" w:color="auto"/>
        <w:right w:val="none" w:sz="0" w:space="0" w:color="auto"/>
      </w:divBdr>
    </w:div>
    <w:div w:id="2090225063">
      <w:bodyDiv w:val="1"/>
      <w:marLeft w:val="0"/>
      <w:marRight w:val="0"/>
      <w:marTop w:val="0"/>
      <w:marBottom w:val="0"/>
      <w:divBdr>
        <w:top w:val="none" w:sz="0" w:space="0" w:color="auto"/>
        <w:left w:val="none" w:sz="0" w:space="0" w:color="auto"/>
        <w:bottom w:val="none" w:sz="0" w:space="0" w:color="auto"/>
        <w:right w:val="none" w:sz="0" w:space="0" w:color="auto"/>
      </w:divBdr>
    </w:div>
    <w:div w:id="2096631931">
      <w:bodyDiv w:val="1"/>
      <w:marLeft w:val="0"/>
      <w:marRight w:val="0"/>
      <w:marTop w:val="0"/>
      <w:marBottom w:val="0"/>
      <w:divBdr>
        <w:top w:val="none" w:sz="0" w:space="0" w:color="auto"/>
        <w:left w:val="none" w:sz="0" w:space="0" w:color="auto"/>
        <w:bottom w:val="none" w:sz="0" w:space="0" w:color="auto"/>
        <w:right w:val="none" w:sz="0" w:space="0" w:color="auto"/>
      </w:divBdr>
    </w:div>
    <w:div w:id="2103332682">
      <w:bodyDiv w:val="1"/>
      <w:marLeft w:val="0"/>
      <w:marRight w:val="0"/>
      <w:marTop w:val="0"/>
      <w:marBottom w:val="0"/>
      <w:divBdr>
        <w:top w:val="none" w:sz="0" w:space="0" w:color="auto"/>
        <w:left w:val="none" w:sz="0" w:space="0" w:color="auto"/>
        <w:bottom w:val="none" w:sz="0" w:space="0" w:color="auto"/>
        <w:right w:val="none" w:sz="0" w:space="0" w:color="auto"/>
      </w:divBdr>
    </w:div>
    <w:div w:id="2104375169">
      <w:bodyDiv w:val="1"/>
      <w:marLeft w:val="0"/>
      <w:marRight w:val="0"/>
      <w:marTop w:val="0"/>
      <w:marBottom w:val="0"/>
      <w:divBdr>
        <w:top w:val="none" w:sz="0" w:space="0" w:color="auto"/>
        <w:left w:val="none" w:sz="0" w:space="0" w:color="auto"/>
        <w:bottom w:val="none" w:sz="0" w:space="0" w:color="auto"/>
        <w:right w:val="none" w:sz="0" w:space="0" w:color="auto"/>
      </w:divBdr>
    </w:div>
    <w:div w:id="2111928267">
      <w:bodyDiv w:val="1"/>
      <w:marLeft w:val="0"/>
      <w:marRight w:val="0"/>
      <w:marTop w:val="0"/>
      <w:marBottom w:val="0"/>
      <w:divBdr>
        <w:top w:val="none" w:sz="0" w:space="0" w:color="auto"/>
        <w:left w:val="none" w:sz="0" w:space="0" w:color="auto"/>
        <w:bottom w:val="none" w:sz="0" w:space="0" w:color="auto"/>
        <w:right w:val="none" w:sz="0" w:space="0" w:color="auto"/>
      </w:divBdr>
    </w:div>
    <w:div w:id="2146193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emf"/><Relationship Id="rId21" Type="http://schemas.microsoft.com/office/2007/relationships/diagramDrawing" Target="diagrams/drawing2.xml"/><Relationship Id="rId42" Type="http://schemas.openxmlformats.org/officeDocument/2006/relationships/image" Target="media/image19.png"/><Relationship Id="rId63" Type="http://schemas.openxmlformats.org/officeDocument/2006/relationships/image" Target="media/image38.png"/><Relationship Id="rId84" Type="http://schemas.openxmlformats.org/officeDocument/2006/relationships/image" Target="media/image57.png"/><Relationship Id="rId138" Type="http://schemas.openxmlformats.org/officeDocument/2006/relationships/image" Target="media/image109.png"/><Relationship Id="rId159" Type="http://schemas.openxmlformats.org/officeDocument/2006/relationships/image" Target="media/image128.emf"/><Relationship Id="rId170" Type="http://schemas.openxmlformats.org/officeDocument/2006/relationships/image" Target="media/image139.png"/><Relationship Id="rId191" Type="http://schemas.openxmlformats.org/officeDocument/2006/relationships/image" Target="media/image158.emf"/><Relationship Id="rId205" Type="http://schemas.openxmlformats.org/officeDocument/2006/relationships/image" Target="media/image172.jpg"/><Relationship Id="rId107" Type="http://schemas.openxmlformats.org/officeDocument/2006/relationships/image" Target="media/image78.emf"/><Relationship Id="rId11" Type="http://schemas.openxmlformats.org/officeDocument/2006/relationships/footer" Target="footer2.xml"/><Relationship Id="rId32" Type="http://schemas.openxmlformats.org/officeDocument/2006/relationships/image" Target="media/image11.emf"/><Relationship Id="rId53" Type="http://schemas.openxmlformats.org/officeDocument/2006/relationships/image" Target="media/image30.png"/><Relationship Id="rId74" Type="http://schemas.openxmlformats.org/officeDocument/2006/relationships/image" Target="media/image49.emf"/><Relationship Id="rId128" Type="http://schemas.openxmlformats.org/officeDocument/2006/relationships/image" Target="media/image99.png"/><Relationship Id="rId149" Type="http://schemas.openxmlformats.org/officeDocument/2006/relationships/image" Target="media/image120.png"/><Relationship Id="rId5" Type="http://schemas.openxmlformats.org/officeDocument/2006/relationships/webSettings" Target="webSettings.xml"/><Relationship Id="rId95" Type="http://schemas.openxmlformats.org/officeDocument/2006/relationships/image" Target="media/image68.png"/><Relationship Id="rId160" Type="http://schemas.openxmlformats.org/officeDocument/2006/relationships/image" Target="media/image129.emf"/><Relationship Id="rId181" Type="http://schemas.openxmlformats.org/officeDocument/2006/relationships/image" Target="media/image150.png"/><Relationship Id="rId216" Type="http://schemas.openxmlformats.org/officeDocument/2006/relationships/footer" Target="footer19.xml"/><Relationship Id="rId22" Type="http://schemas.openxmlformats.org/officeDocument/2006/relationships/image" Target="media/image2.png"/><Relationship Id="rId43" Type="http://schemas.openxmlformats.org/officeDocument/2006/relationships/image" Target="media/image20.jpg"/><Relationship Id="rId64" Type="http://schemas.openxmlformats.org/officeDocument/2006/relationships/image" Target="media/image39.png"/><Relationship Id="rId118" Type="http://schemas.openxmlformats.org/officeDocument/2006/relationships/image" Target="media/image89.emf"/><Relationship Id="rId139" Type="http://schemas.openxmlformats.org/officeDocument/2006/relationships/image" Target="media/image110.png"/><Relationship Id="rId85" Type="http://schemas.openxmlformats.org/officeDocument/2006/relationships/image" Target="media/image58.png"/><Relationship Id="rId150" Type="http://schemas.openxmlformats.org/officeDocument/2006/relationships/image" Target="media/image121.png"/><Relationship Id="rId171" Type="http://schemas.openxmlformats.org/officeDocument/2006/relationships/image" Target="media/image140.png"/><Relationship Id="rId192" Type="http://schemas.openxmlformats.org/officeDocument/2006/relationships/image" Target="media/image159.jpg"/><Relationship Id="rId206" Type="http://schemas.openxmlformats.org/officeDocument/2006/relationships/footer" Target="footer15.xml"/><Relationship Id="rId12" Type="http://schemas.openxmlformats.org/officeDocument/2006/relationships/diagramData" Target="diagrams/data1.xml"/><Relationship Id="rId33" Type="http://schemas.openxmlformats.org/officeDocument/2006/relationships/image" Target="media/image12.png"/><Relationship Id="rId108" Type="http://schemas.openxmlformats.org/officeDocument/2006/relationships/image" Target="media/image79.png"/><Relationship Id="rId129" Type="http://schemas.openxmlformats.org/officeDocument/2006/relationships/image" Target="media/image100.png"/><Relationship Id="rId54" Type="http://schemas.openxmlformats.org/officeDocument/2006/relationships/image" Target="media/image31.emf"/><Relationship Id="rId75" Type="http://schemas.openxmlformats.org/officeDocument/2006/relationships/image" Target="media/image50.emf"/><Relationship Id="rId96" Type="http://schemas.openxmlformats.org/officeDocument/2006/relationships/image" Target="media/image69.png"/><Relationship Id="rId140" Type="http://schemas.openxmlformats.org/officeDocument/2006/relationships/image" Target="media/image111.png"/><Relationship Id="rId161" Type="http://schemas.openxmlformats.org/officeDocument/2006/relationships/image" Target="media/image130.emf"/><Relationship Id="rId182" Type="http://schemas.openxmlformats.org/officeDocument/2006/relationships/image" Target="media/image151.png"/><Relationship Id="rId217" Type="http://schemas.openxmlformats.org/officeDocument/2006/relationships/footer" Target="footer20.xml"/><Relationship Id="rId6" Type="http://schemas.openxmlformats.org/officeDocument/2006/relationships/footnotes" Target="footnotes.xml"/><Relationship Id="rId23" Type="http://schemas.openxmlformats.org/officeDocument/2006/relationships/image" Target="media/image3.png"/><Relationship Id="rId119" Type="http://schemas.openxmlformats.org/officeDocument/2006/relationships/image" Target="media/image90.png"/><Relationship Id="rId44" Type="http://schemas.openxmlformats.org/officeDocument/2006/relationships/image" Target="media/image21.emf"/><Relationship Id="rId65" Type="http://schemas.openxmlformats.org/officeDocument/2006/relationships/image" Target="media/image40.png"/><Relationship Id="rId86" Type="http://schemas.openxmlformats.org/officeDocument/2006/relationships/image" Target="media/image59.png"/><Relationship Id="rId130" Type="http://schemas.openxmlformats.org/officeDocument/2006/relationships/image" Target="media/image101.png"/><Relationship Id="rId151" Type="http://schemas.openxmlformats.org/officeDocument/2006/relationships/image" Target="media/image122.png"/><Relationship Id="rId172" Type="http://schemas.openxmlformats.org/officeDocument/2006/relationships/image" Target="media/image141.emf"/><Relationship Id="rId193" Type="http://schemas.openxmlformats.org/officeDocument/2006/relationships/image" Target="media/image160.emf"/><Relationship Id="rId207" Type="http://schemas.openxmlformats.org/officeDocument/2006/relationships/footer" Target="footer16.xml"/><Relationship Id="rId13" Type="http://schemas.openxmlformats.org/officeDocument/2006/relationships/diagramLayout" Target="diagrams/layout1.xml"/><Relationship Id="rId109" Type="http://schemas.openxmlformats.org/officeDocument/2006/relationships/image" Target="media/image80.jpeg"/><Relationship Id="rId34" Type="http://schemas.openxmlformats.org/officeDocument/2006/relationships/image" Target="media/image13.png"/><Relationship Id="rId55" Type="http://schemas.openxmlformats.org/officeDocument/2006/relationships/image" Target="media/image32.emf"/><Relationship Id="rId76" Type="http://schemas.openxmlformats.org/officeDocument/2006/relationships/image" Target="media/image51.png"/><Relationship Id="rId97" Type="http://schemas.openxmlformats.org/officeDocument/2006/relationships/image" Target="media/image70.png"/><Relationship Id="rId120" Type="http://schemas.openxmlformats.org/officeDocument/2006/relationships/image" Target="media/image91.emf"/><Relationship Id="rId141" Type="http://schemas.openxmlformats.org/officeDocument/2006/relationships/image" Target="media/image112.png"/><Relationship Id="rId7" Type="http://schemas.openxmlformats.org/officeDocument/2006/relationships/endnotes" Target="endnotes.xml"/><Relationship Id="rId162" Type="http://schemas.openxmlformats.org/officeDocument/2006/relationships/image" Target="media/image131.emf"/><Relationship Id="rId183" Type="http://schemas.openxmlformats.org/officeDocument/2006/relationships/image" Target="media/image152.png"/><Relationship Id="rId218" Type="http://schemas.openxmlformats.org/officeDocument/2006/relationships/fontTable" Target="fontTable.xml"/><Relationship Id="rId24" Type="http://schemas.openxmlformats.org/officeDocument/2006/relationships/image" Target="media/image4.png"/><Relationship Id="rId45" Type="http://schemas.openxmlformats.org/officeDocument/2006/relationships/image" Target="media/image22.jpg"/><Relationship Id="rId66" Type="http://schemas.openxmlformats.org/officeDocument/2006/relationships/image" Target="media/image41.png"/><Relationship Id="rId87" Type="http://schemas.openxmlformats.org/officeDocument/2006/relationships/image" Target="media/image60.png"/><Relationship Id="rId110" Type="http://schemas.openxmlformats.org/officeDocument/2006/relationships/image" Target="media/image81.emf"/><Relationship Id="rId131" Type="http://schemas.openxmlformats.org/officeDocument/2006/relationships/image" Target="media/image102.png"/><Relationship Id="rId152" Type="http://schemas.openxmlformats.org/officeDocument/2006/relationships/image" Target="media/image123.png"/><Relationship Id="rId173" Type="http://schemas.openxmlformats.org/officeDocument/2006/relationships/image" Target="media/image142.emf"/><Relationship Id="rId194" Type="http://schemas.openxmlformats.org/officeDocument/2006/relationships/image" Target="media/image161.emf"/><Relationship Id="rId208" Type="http://schemas.openxmlformats.org/officeDocument/2006/relationships/image" Target="media/image173.png"/><Relationship Id="rId14" Type="http://schemas.openxmlformats.org/officeDocument/2006/relationships/diagramQuickStyle" Target="diagrams/quickStyle1.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3.jpg"/><Relationship Id="rId77" Type="http://schemas.openxmlformats.org/officeDocument/2006/relationships/footer" Target="footer7.xml"/><Relationship Id="rId100" Type="http://schemas.openxmlformats.org/officeDocument/2006/relationships/image" Target="media/image73.png"/><Relationship Id="rId105" Type="http://schemas.openxmlformats.org/officeDocument/2006/relationships/footer" Target="footer10.xml"/><Relationship Id="rId126" Type="http://schemas.openxmlformats.org/officeDocument/2006/relationships/image" Target="media/image97.emf"/><Relationship Id="rId147" Type="http://schemas.openxmlformats.org/officeDocument/2006/relationships/image" Target="media/image118.png"/><Relationship Id="rId168" Type="http://schemas.openxmlformats.org/officeDocument/2006/relationships/image" Target="media/image137.png"/><Relationship Id="rId8" Type="http://schemas.openxmlformats.org/officeDocument/2006/relationships/image" Target="media/image1.jpeg"/><Relationship Id="rId51" Type="http://schemas.openxmlformats.org/officeDocument/2006/relationships/image" Target="media/image28.jpeg"/><Relationship Id="rId72" Type="http://schemas.openxmlformats.org/officeDocument/2006/relationships/image" Target="media/image47.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2.emf"/><Relationship Id="rId142" Type="http://schemas.openxmlformats.org/officeDocument/2006/relationships/image" Target="media/image113.png"/><Relationship Id="rId163" Type="http://schemas.openxmlformats.org/officeDocument/2006/relationships/image" Target="media/image132.emf"/><Relationship Id="rId184" Type="http://schemas.openxmlformats.org/officeDocument/2006/relationships/image" Target="media/image153.png"/><Relationship Id="rId189" Type="http://schemas.openxmlformats.org/officeDocument/2006/relationships/image" Target="media/image156.png"/><Relationship Id="rId219" Type="http://schemas.microsoft.com/office/2011/relationships/people" Target="people.xml"/><Relationship Id="rId3" Type="http://schemas.openxmlformats.org/officeDocument/2006/relationships/styles" Target="styles.xml"/><Relationship Id="rId214" Type="http://schemas.openxmlformats.org/officeDocument/2006/relationships/hyperlink" Target="http://www.ers-education.org/guidelines/global-lung-function-initiative.aspx" TargetMode="External"/><Relationship Id="rId25" Type="http://schemas.openxmlformats.org/officeDocument/2006/relationships/image" Target="media/image5.emf"/><Relationship Id="rId46" Type="http://schemas.openxmlformats.org/officeDocument/2006/relationships/image" Target="media/image23.jpeg"/><Relationship Id="rId67" Type="http://schemas.openxmlformats.org/officeDocument/2006/relationships/image" Target="media/image42.png"/><Relationship Id="rId116" Type="http://schemas.openxmlformats.org/officeDocument/2006/relationships/image" Target="media/image87.emf"/><Relationship Id="rId137" Type="http://schemas.openxmlformats.org/officeDocument/2006/relationships/image" Target="media/image108.png"/><Relationship Id="rId158" Type="http://schemas.openxmlformats.org/officeDocument/2006/relationships/image" Target="media/image127.emf"/><Relationship Id="rId20" Type="http://schemas.openxmlformats.org/officeDocument/2006/relationships/diagramColors" Target="diagrams/colors2.xml"/><Relationship Id="rId41" Type="http://schemas.openxmlformats.org/officeDocument/2006/relationships/image" Target="media/image18.png"/><Relationship Id="rId62" Type="http://schemas.openxmlformats.org/officeDocument/2006/relationships/image" Target="media/image37.emf"/><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2.emf"/><Relationship Id="rId132" Type="http://schemas.openxmlformats.org/officeDocument/2006/relationships/image" Target="media/image103.png"/><Relationship Id="rId153" Type="http://schemas.openxmlformats.org/officeDocument/2006/relationships/image" Target="media/image124.emf"/><Relationship Id="rId174" Type="http://schemas.openxmlformats.org/officeDocument/2006/relationships/image" Target="media/image143.png"/><Relationship Id="rId179" Type="http://schemas.openxmlformats.org/officeDocument/2006/relationships/image" Target="media/image148.png"/><Relationship Id="rId195" Type="http://schemas.openxmlformats.org/officeDocument/2006/relationships/image" Target="media/image162.emf"/><Relationship Id="rId209" Type="http://schemas.openxmlformats.org/officeDocument/2006/relationships/image" Target="media/image174.emf"/><Relationship Id="rId190" Type="http://schemas.openxmlformats.org/officeDocument/2006/relationships/image" Target="media/image157.emf"/><Relationship Id="rId204" Type="http://schemas.openxmlformats.org/officeDocument/2006/relationships/image" Target="media/image171.png"/><Relationship Id="rId220" Type="http://schemas.openxmlformats.org/officeDocument/2006/relationships/theme" Target="theme/theme1.xml"/><Relationship Id="rId15" Type="http://schemas.openxmlformats.org/officeDocument/2006/relationships/diagramColors" Target="diagrams/colors1.xml"/><Relationship Id="rId36" Type="http://schemas.openxmlformats.org/officeDocument/2006/relationships/image" Target="media/image15.png"/><Relationship Id="rId57" Type="http://schemas.openxmlformats.org/officeDocument/2006/relationships/image" Target="media/image34.emf"/><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footer" Target="footer1.xml"/><Relationship Id="rId31" Type="http://schemas.openxmlformats.org/officeDocument/2006/relationships/image" Target="media/image10.emf"/><Relationship Id="rId52" Type="http://schemas.openxmlformats.org/officeDocument/2006/relationships/image" Target="media/image29.png"/><Relationship Id="rId73" Type="http://schemas.openxmlformats.org/officeDocument/2006/relationships/image" Target="media/image48.png"/><Relationship Id="rId78" Type="http://schemas.openxmlformats.org/officeDocument/2006/relationships/footer" Target="footer8.xml"/><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3.png"/><Relationship Id="rId143" Type="http://schemas.openxmlformats.org/officeDocument/2006/relationships/image" Target="media/image114.png"/><Relationship Id="rId148" Type="http://schemas.openxmlformats.org/officeDocument/2006/relationships/image" Target="media/image119.png"/><Relationship Id="rId164" Type="http://schemas.openxmlformats.org/officeDocument/2006/relationships/image" Target="media/image133.png"/><Relationship Id="rId169" Type="http://schemas.openxmlformats.org/officeDocument/2006/relationships/image" Target="media/image138.png"/><Relationship Id="rId185" Type="http://schemas.openxmlformats.org/officeDocument/2006/relationships/image" Target="media/image154.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49.png"/><Relationship Id="rId210" Type="http://schemas.openxmlformats.org/officeDocument/2006/relationships/image" Target="media/image175.emf"/><Relationship Id="rId215" Type="http://schemas.openxmlformats.org/officeDocument/2006/relationships/hyperlink" Target="https://www.fda.gov/Safety/MedWatch/SafetyInformation/SafetyAlertsforHumanMedicalProducts/ucm589580.htm" TargetMode="External"/><Relationship Id="rId26" Type="http://schemas.openxmlformats.org/officeDocument/2006/relationships/image" Target="media/image6.png"/><Relationship Id="rId47" Type="http://schemas.openxmlformats.org/officeDocument/2006/relationships/image" Target="media/image24.png"/><Relationship Id="rId68" Type="http://schemas.openxmlformats.org/officeDocument/2006/relationships/image" Target="media/image43.emf"/><Relationship Id="rId89" Type="http://schemas.openxmlformats.org/officeDocument/2006/relationships/image" Target="media/image62.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5.emf"/><Relationship Id="rId175" Type="http://schemas.openxmlformats.org/officeDocument/2006/relationships/image" Target="media/image144.png"/><Relationship Id="rId196" Type="http://schemas.openxmlformats.org/officeDocument/2006/relationships/image" Target="media/image163.emf"/><Relationship Id="rId200" Type="http://schemas.openxmlformats.org/officeDocument/2006/relationships/image" Target="media/image167.png"/><Relationship Id="rId16" Type="http://schemas.microsoft.com/office/2007/relationships/diagramDrawing" Target="diagrams/drawing1.xml"/><Relationship Id="rId37" Type="http://schemas.openxmlformats.org/officeDocument/2006/relationships/footer" Target="footer3.xml"/><Relationship Id="rId58" Type="http://schemas.openxmlformats.org/officeDocument/2006/relationships/footer" Target="footer5.xml"/><Relationship Id="rId79" Type="http://schemas.openxmlformats.org/officeDocument/2006/relationships/image" Target="media/image52.emf"/><Relationship Id="rId102" Type="http://schemas.openxmlformats.org/officeDocument/2006/relationships/image" Target="media/image75.png"/><Relationship Id="rId123" Type="http://schemas.openxmlformats.org/officeDocument/2006/relationships/image" Target="media/image94.emf"/><Relationship Id="rId144" Type="http://schemas.openxmlformats.org/officeDocument/2006/relationships/image" Target="media/image115.png"/><Relationship Id="rId90" Type="http://schemas.openxmlformats.org/officeDocument/2006/relationships/image" Target="media/image63.png"/><Relationship Id="rId165" Type="http://schemas.openxmlformats.org/officeDocument/2006/relationships/image" Target="media/image134.png"/><Relationship Id="rId186" Type="http://schemas.openxmlformats.org/officeDocument/2006/relationships/footer" Target="footer13.xml"/><Relationship Id="rId211" Type="http://schemas.openxmlformats.org/officeDocument/2006/relationships/footer" Target="footer17.xml"/><Relationship Id="rId27" Type="http://schemas.openxmlformats.org/officeDocument/2006/relationships/chart" Target="charts/chart1.xml"/><Relationship Id="rId48" Type="http://schemas.openxmlformats.org/officeDocument/2006/relationships/image" Target="media/image25.png"/><Relationship Id="rId69" Type="http://schemas.openxmlformats.org/officeDocument/2006/relationships/image" Target="media/image44.png"/><Relationship Id="rId113" Type="http://schemas.openxmlformats.org/officeDocument/2006/relationships/image" Target="media/image84.emf"/><Relationship Id="rId134" Type="http://schemas.openxmlformats.org/officeDocument/2006/relationships/image" Target="media/image105.png"/><Relationship Id="rId80" Type="http://schemas.openxmlformats.org/officeDocument/2006/relationships/image" Target="media/image53.emf"/><Relationship Id="rId155" Type="http://schemas.openxmlformats.org/officeDocument/2006/relationships/footer" Target="footer11.xml"/><Relationship Id="rId176" Type="http://schemas.openxmlformats.org/officeDocument/2006/relationships/image" Target="media/image145.png"/><Relationship Id="rId197" Type="http://schemas.openxmlformats.org/officeDocument/2006/relationships/image" Target="media/image164.jpg"/><Relationship Id="rId201" Type="http://schemas.openxmlformats.org/officeDocument/2006/relationships/image" Target="media/image168.png"/><Relationship Id="rId17" Type="http://schemas.openxmlformats.org/officeDocument/2006/relationships/diagramData" Target="diagrams/data2.xml"/><Relationship Id="rId38" Type="http://schemas.openxmlformats.org/officeDocument/2006/relationships/footer" Target="footer4.xml"/><Relationship Id="rId59" Type="http://schemas.openxmlformats.org/officeDocument/2006/relationships/footer" Target="footer6.xml"/><Relationship Id="rId103" Type="http://schemas.openxmlformats.org/officeDocument/2006/relationships/image" Target="media/image76.jpg"/><Relationship Id="rId124" Type="http://schemas.openxmlformats.org/officeDocument/2006/relationships/image" Target="media/image95.emf"/><Relationship Id="rId70" Type="http://schemas.openxmlformats.org/officeDocument/2006/relationships/image" Target="media/image45.png"/><Relationship Id="rId91" Type="http://schemas.openxmlformats.org/officeDocument/2006/relationships/image" Target="media/image64.png"/><Relationship Id="rId145" Type="http://schemas.openxmlformats.org/officeDocument/2006/relationships/image" Target="media/image116.png"/><Relationship Id="rId166" Type="http://schemas.openxmlformats.org/officeDocument/2006/relationships/image" Target="media/image135.png"/><Relationship Id="rId187" Type="http://schemas.openxmlformats.org/officeDocument/2006/relationships/footer" Target="footer14.xml"/><Relationship Id="rId1" Type="http://schemas.openxmlformats.org/officeDocument/2006/relationships/customXml" Target="../customXml/item1.xml"/><Relationship Id="rId212" Type="http://schemas.openxmlformats.org/officeDocument/2006/relationships/footer" Target="footer18.xml"/><Relationship Id="rId28" Type="http://schemas.openxmlformats.org/officeDocument/2006/relationships/image" Target="media/image7.emf"/><Relationship Id="rId49" Type="http://schemas.openxmlformats.org/officeDocument/2006/relationships/image" Target="media/image26.png"/><Relationship Id="rId114" Type="http://schemas.openxmlformats.org/officeDocument/2006/relationships/image" Target="media/image85.emf"/><Relationship Id="rId60" Type="http://schemas.openxmlformats.org/officeDocument/2006/relationships/image" Target="media/image35.emf"/><Relationship Id="rId81" Type="http://schemas.openxmlformats.org/officeDocument/2006/relationships/image" Target="media/image54.png"/><Relationship Id="rId135" Type="http://schemas.openxmlformats.org/officeDocument/2006/relationships/image" Target="media/image106.png"/><Relationship Id="rId156" Type="http://schemas.openxmlformats.org/officeDocument/2006/relationships/footer" Target="footer12.xml"/><Relationship Id="rId177" Type="http://schemas.openxmlformats.org/officeDocument/2006/relationships/image" Target="media/image146.png"/><Relationship Id="rId198" Type="http://schemas.openxmlformats.org/officeDocument/2006/relationships/image" Target="media/image165.jpg"/><Relationship Id="rId202" Type="http://schemas.openxmlformats.org/officeDocument/2006/relationships/image" Target="media/image169.png"/><Relationship Id="rId18" Type="http://schemas.openxmlformats.org/officeDocument/2006/relationships/diagramLayout" Target="diagrams/layout2.xml"/><Relationship Id="rId39" Type="http://schemas.openxmlformats.org/officeDocument/2006/relationships/image" Target="media/image16.png"/><Relationship Id="rId50" Type="http://schemas.openxmlformats.org/officeDocument/2006/relationships/image" Target="media/image27.png"/><Relationship Id="rId104" Type="http://schemas.openxmlformats.org/officeDocument/2006/relationships/footer" Target="footer9.xml"/><Relationship Id="rId125" Type="http://schemas.openxmlformats.org/officeDocument/2006/relationships/image" Target="media/image96.emf"/><Relationship Id="rId146" Type="http://schemas.openxmlformats.org/officeDocument/2006/relationships/image" Target="media/image117.png"/><Relationship Id="rId167" Type="http://schemas.openxmlformats.org/officeDocument/2006/relationships/image" Target="media/image136.png"/><Relationship Id="rId188" Type="http://schemas.openxmlformats.org/officeDocument/2006/relationships/image" Target="media/image155.emf"/><Relationship Id="rId71" Type="http://schemas.openxmlformats.org/officeDocument/2006/relationships/image" Target="media/image46.png"/><Relationship Id="rId92" Type="http://schemas.openxmlformats.org/officeDocument/2006/relationships/image" Target="media/image65.png"/><Relationship Id="rId213" Type="http://schemas.openxmlformats.org/officeDocument/2006/relationships/hyperlink" Target="www.virtualpathology.leeds.ac.uk" TargetMode="External"/><Relationship Id="rId2" Type="http://schemas.openxmlformats.org/officeDocument/2006/relationships/numbering" Target="numbering.xml"/><Relationship Id="rId29" Type="http://schemas.openxmlformats.org/officeDocument/2006/relationships/image" Target="media/image8.jpg"/><Relationship Id="rId40" Type="http://schemas.openxmlformats.org/officeDocument/2006/relationships/image" Target="media/image17.png"/><Relationship Id="rId115" Type="http://schemas.openxmlformats.org/officeDocument/2006/relationships/image" Target="media/image86.emf"/><Relationship Id="rId136" Type="http://schemas.openxmlformats.org/officeDocument/2006/relationships/image" Target="media/image107.png"/><Relationship Id="rId157" Type="http://schemas.openxmlformats.org/officeDocument/2006/relationships/image" Target="media/image126.png"/><Relationship Id="rId178" Type="http://schemas.openxmlformats.org/officeDocument/2006/relationships/image" Target="media/image147.png"/><Relationship Id="rId61" Type="http://schemas.openxmlformats.org/officeDocument/2006/relationships/image" Target="media/image36.png"/><Relationship Id="rId82" Type="http://schemas.openxmlformats.org/officeDocument/2006/relationships/image" Target="media/image55.png"/><Relationship Id="rId199" Type="http://schemas.openxmlformats.org/officeDocument/2006/relationships/image" Target="media/image166.png"/><Relationship Id="rId203" Type="http://schemas.openxmlformats.org/officeDocument/2006/relationships/image" Target="media/image170.png"/><Relationship Id="rId19" Type="http://schemas.openxmlformats.org/officeDocument/2006/relationships/diagramQuickStyle" Target="diagrams/quickStyle2.xml"/></Relationships>
</file>

<file path=word/charts/_rels/chart1.xml.rels><?xml version="1.0" encoding="UTF-8" standalone="yes"?>
<Relationships xmlns="http://schemas.openxmlformats.org/package/2006/relationships"><Relationship Id="rId2" Type="http://schemas.openxmlformats.org/officeDocument/2006/relationships/oleObject" Target="file:////Users\uos\Documents\NWeatherley\University\Thesis\Chapter%201\Causes%20of%20IPF%20death.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Proportion</c:v>
                </c:pt>
              </c:strCache>
            </c:strRef>
          </c:tx>
          <c:dPt>
            <c:idx val="0"/>
            <c:bubble3D val="0"/>
            <c:spPr>
              <a:solidFill>
                <a:schemeClr val="tx1"/>
              </a:solidFill>
            </c:spPr>
            <c:extLst>
              <c:ext xmlns:c16="http://schemas.microsoft.com/office/drawing/2014/chart" uri="{C3380CC4-5D6E-409C-BE32-E72D297353CC}">
                <c16:uniqueId val="{00000001-0439-4D8A-AC99-110BB1A5192F}"/>
              </c:ext>
            </c:extLst>
          </c:dPt>
          <c:dPt>
            <c:idx val="1"/>
            <c:bubble3D val="0"/>
            <c:spPr>
              <a:solidFill>
                <a:schemeClr val="bg1">
                  <a:lumMod val="65000"/>
                </a:schemeClr>
              </a:solidFill>
            </c:spPr>
            <c:extLst>
              <c:ext xmlns:c16="http://schemas.microsoft.com/office/drawing/2014/chart" uri="{C3380CC4-5D6E-409C-BE32-E72D297353CC}">
                <c16:uniqueId val="{00000003-0439-4D8A-AC99-110BB1A5192F}"/>
              </c:ext>
            </c:extLst>
          </c:dPt>
          <c:dPt>
            <c:idx val="2"/>
            <c:bubble3D val="0"/>
            <c:spPr>
              <a:solidFill>
                <a:schemeClr val="bg1">
                  <a:lumMod val="95000"/>
                </a:schemeClr>
              </a:solidFill>
            </c:spPr>
            <c:extLst>
              <c:ext xmlns:c16="http://schemas.microsoft.com/office/drawing/2014/chart" uri="{C3380CC4-5D6E-409C-BE32-E72D297353CC}">
                <c16:uniqueId val="{00000005-0439-4D8A-AC99-110BB1A5192F}"/>
              </c:ext>
            </c:extLst>
          </c:dPt>
          <c:dLbls>
            <c:dLbl>
              <c:idx val="0"/>
              <c:spPr/>
              <c:txPr>
                <a:bodyPr/>
                <a:lstStyle/>
                <a:p>
                  <a:pPr>
                    <a:defRPr sz="1400">
                      <a:solidFill>
                        <a:schemeClr val="bg1"/>
                      </a:solidFill>
                      <a:latin typeface="Times New Roman"/>
                      <a:cs typeface="Times New Roman"/>
                    </a:defRPr>
                  </a:pPr>
                  <a:endParaRPr lang="en-US"/>
                </a:p>
              </c:txPr>
              <c:showLegendKey val="0"/>
              <c:showVal val="1"/>
              <c:showCatName val="1"/>
              <c:showSerName val="0"/>
              <c:showPercent val="0"/>
              <c:showBubbleSize val="0"/>
              <c:extLst>
                <c:ext xmlns:c16="http://schemas.microsoft.com/office/drawing/2014/chart" uri="{C3380CC4-5D6E-409C-BE32-E72D297353CC}">
                  <c16:uniqueId val="{00000001-0439-4D8A-AC99-110BB1A5192F}"/>
                </c:ext>
              </c:extLst>
            </c:dLbl>
            <c:spPr>
              <a:noFill/>
              <a:ln>
                <a:noFill/>
              </a:ln>
              <a:effectLst/>
            </c:spPr>
            <c:txPr>
              <a:bodyPr/>
              <a:lstStyle/>
              <a:p>
                <a:pPr>
                  <a:defRPr sz="1400">
                    <a:latin typeface="Times New Roman"/>
                    <a:cs typeface="Times New Roman"/>
                  </a:defRPr>
                </a:pPr>
                <a:endParaRPr lang="en-US"/>
              </a:p>
            </c:txPr>
            <c:showLegendKey val="0"/>
            <c:showVal val="1"/>
            <c:showCatName val="1"/>
            <c:showSerName val="0"/>
            <c:showPercent val="0"/>
            <c:showBubbleSize val="0"/>
            <c:showLeaderLines val="1"/>
            <c:extLst>
              <c:ext xmlns:c15="http://schemas.microsoft.com/office/drawing/2012/chart" uri="{CE6537A1-D6FC-4f65-9D91-7224C49458BB}"/>
            </c:extLst>
          </c:dLbls>
          <c:cat>
            <c:strRef>
              <c:f>Sheet1!$A$2:$A$4</c:f>
              <c:strCache>
                <c:ptCount val="3"/>
                <c:pt idx="0">
                  <c:v>Respiratory</c:v>
                </c:pt>
                <c:pt idx="1">
                  <c:v>Non-respiratory </c:v>
                </c:pt>
                <c:pt idx="2">
                  <c:v>Unknown</c:v>
                </c:pt>
              </c:strCache>
            </c:strRef>
          </c:cat>
          <c:val>
            <c:numRef>
              <c:f>Sheet1!$B$2:$B$4</c:f>
              <c:numCache>
                <c:formatCode>0%</c:formatCode>
                <c:ptCount val="3"/>
                <c:pt idx="0">
                  <c:v>0.77</c:v>
                </c:pt>
                <c:pt idx="1">
                  <c:v>0.18</c:v>
                </c:pt>
                <c:pt idx="2">
                  <c:v>0.05</c:v>
                </c:pt>
              </c:numCache>
            </c:numRef>
          </c:val>
          <c:extLst>
            <c:ext xmlns:c16="http://schemas.microsoft.com/office/drawing/2014/chart" uri="{C3380CC4-5D6E-409C-BE32-E72D297353CC}">
              <c16:uniqueId val="{00000006-0439-4D8A-AC99-110BB1A5192F}"/>
            </c:ext>
          </c:extLst>
        </c:ser>
        <c:dLbls>
          <c:showLegendKey val="0"/>
          <c:showVal val="1"/>
          <c:showCatName val="1"/>
          <c:showSerName val="0"/>
          <c:showPercent val="0"/>
          <c:showBubbleSize val="0"/>
          <c:showLeaderLines val="1"/>
        </c:dLbls>
        <c:firstSliceAng val="0"/>
      </c:pieChart>
    </c:plotArea>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05D380-2D46-8242-8E66-82ECDE58F1A3}" type="doc">
      <dgm:prSet loTypeId="urn:microsoft.com/office/officeart/2005/8/layout/hierarchy1" loCatId="" qsTypeId="urn:microsoft.com/office/officeart/2005/8/quickstyle/3D4" qsCatId="3D" csTypeId="urn:microsoft.com/office/officeart/2005/8/colors/accent0_1" csCatId="mainScheme" phldr="1"/>
      <dgm:spPr/>
      <dgm:t>
        <a:bodyPr/>
        <a:lstStyle/>
        <a:p>
          <a:endParaRPr lang="en-US"/>
        </a:p>
      </dgm:t>
    </dgm:pt>
    <dgm:pt modelId="{CB989B43-4C99-F842-940C-84E6D342BA37}">
      <dgm:prSet phldrT="[Text]" custT="1"/>
      <dgm:spPr/>
      <dgm:t>
        <a:bodyPr/>
        <a:lstStyle/>
        <a:p>
          <a:r>
            <a:rPr lang="en-US" sz="800">
              <a:latin typeface="Times New Roman"/>
              <a:cs typeface="Times New Roman"/>
            </a:rPr>
            <a:t>ILD</a:t>
          </a:r>
          <a:endParaRPr lang="en-US" sz="800" dirty="0">
            <a:latin typeface="Times New Roman"/>
            <a:cs typeface="Times New Roman"/>
          </a:endParaRPr>
        </a:p>
      </dgm:t>
    </dgm:pt>
    <dgm:pt modelId="{7BB7A3D7-C5F2-0D48-B523-C541897DC5BF}" type="parTrans" cxnId="{595EA855-4695-674E-8847-8F04545C198D}">
      <dgm:prSet/>
      <dgm:spPr/>
      <dgm:t>
        <a:bodyPr/>
        <a:lstStyle/>
        <a:p>
          <a:endParaRPr lang="en-US" sz="800">
            <a:solidFill>
              <a:srgbClr val="000000"/>
            </a:solidFill>
            <a:latin typeface="Times New Roman"/>
            <a:cs typeface="Times New Roman"/>
          </a:endParaRPr>
        </a:p>
      </dgm:t>
    </dgm:pt>
    <dgm:pt modelId="{C1EAA560-92E2-9444-AAED-49BCD509C09C}" type="sibTrans" cxnId="{595EA855-4695-674E-8847-8F04545C198D}">
      <dgm:prSet/>
      <dgm:spPr/>
      <dgm:t>
        <a:bodyPr/>
        <a:lstStyle/>
        <a:p>
          <a:endParaRPr lang="en-US" sz="800">
            <a:solidFill>
              <a:srgbClr val="000000"/>
            </a:solidFill>
            <a:latin typeface="Times New Roman"/>
            <a:cs typeface="Times New Roman"/>
          </a:endParaRPr>
        </a:p>
      </dgm:t>
    </dgm:pt>
    <dgm:pt modelId="{EEF89D0C-2480-784A-BE3A-301BCB15239F}">
      <dgm:prSet phldrT="[Text]" custT="1"/>
      <dgm:spPr/>
      <dgm:t>
        <a:bodyPr/>
        <a:lstStyle/>
        <a:p>
          <a:r>
            <a:rPr lang="en-US" sz="700" dirty="0">
              <a:latin typeface="Times New Roman"/>
              <a:cs typeface="Times New Roman"/>
            </a:rPr>
            <a:t>Idiopathic Interstitial Pneumonia</a:t>
          </a:r>
        </a:p>
      </dgm:t>
    </dgm:pt>
    <dgm:pt modelId="{10938394-8960-F446-8CF7-13165CF4A549}" type="parTrans" cxnId="{075402AB-7C2E-3F41-B9AA-5CAB52EED7A9}">
      <dgm:prSet/>
      <dgm:spPr/>
      <dgm:t>
        <a:bodyPr/>
        <a:lstStyle/>
        <a:p>
          <a:endParaRPr lang="en-US" sz="800">
            <a:solidFill>
              <a:srgbClr val="000000"/>
            </a:solidFill>
            <a:latin typeface="Times New Roman"/>
            <a:cs typeface="Times New Roman"/>
          </a:endParaRPr>
        </a:p>
      </dgm:t>
    </dgm:pt>
    <dgm:pt modelId="{15A1033F-3A8B-D84F-B116-EB4DB2567CE1}" type="sibTrans" cxnId="{075402AB-7C2E-3F41-B9AA-5CAB52EED7A9}">
      <dgm:prSet/>
      <dgm:spPr/>
      <dgm:t>
        <a:bodyPr/>
        <a:lstStyle/>
        <a:p>
          <a:endParaRPr lang="en-US" sz="800">
            <a:solidFill>
              <a:srgbClr val="000000"/>
            </a:solidFill>
            <a:latin typeface="Times New Roman"/>
            <a:cs typeface="Times New Roman"/>
          </a:endParaRPr>
        </a:p>
      </dgm:t>
    </dgm:pt>
    <dgm:pt modelId="{9E144185-BAD6-744E-860A-9B2607A429DA}">
      <dgm:prSet phldrT="[Text]" custT="1"/>
      <dgm:spPr/>
      <dgm:t>
        <a:bodyPr/>
        <a:lstStyle/>
        <a:p>
          <a:r>
            <a:rPr lang="en-US" sz="700" dirty="0">
              <a:latin typeface="Times New Roman"/>
              <a:cs typeface="Times New Roman"/>
            </a:rPr>
            <a:t>Connective tissue disease related</a:t>
          </a:r>
        </a:p>
      </dgm:t>
    </dgm:pt>
    <dgm:pt modelId="{84E3859C-9759-5948-ABD2-0E6E07FF358D}" type="parTrans" cxnId="{02216EF0-EDA4-3442-8D3D-D9294F86E435}">
      <dgm:prSet/>
      <dgm:spPr/>
      <dgm:t>
        <a:bodyPr/>
        <a:lstStyle/>
        <a:p>
          <a:endParaRPr lang="en-US" sz="800">
            <a:solidFill>
              <a:srgbClr val="000000"/>
            </a:solidFill>
            <a:latin typeface="Times New Roman"/>
            <a:cs typeface="Times New Roman"/>
          </a:endParaRPr>
        </a:p>
      </dgm:t>
    </dgm:pt>
    <dgm:pt modelId="{08261AD9-2F2C-6A47-901A-8C7D446BAF82}" type="sibTrans" cxnId="{02216EF0-EDA4-3442-8D3D-D9294F86E435}">
      <dgm:prSet/>
      <dgm:spPr/>
      <dgm:t>
        <a:bodyPr/>
        <a:lstStyle/>
        <a:p>
          <a:endParaRPr lang="en-US" sz="800">
            <a:solidFill>
              <a:srgbClr val="000000"/>
            </a:solidFill>
            <a:latin typeface="Times New Roman"/>
            <a:cs typeface="Times New Roman"/>
          </a:endParaRPr>
        </a:p>
      </dgm:t>
    </dgm:pt>
    <dgm:pt modelId="{06850842-5F0F-8E4E-9428-AB1AB26001AC}">
      <dgm:prSet phldrT="[Text]" custT="1"/>
      <dgm:spPr/>
      <dgm:t>
        <a:bodyPr/>
        <a:lstStyle/>
        <a:p>
          <a:r>
            <a:rPr lang="en-US" sz="700" dirty="0">
              <a:latin typeface="Times New Roman"/>
              <a:cs typeface="Times New Roman"/>
            </a:rPr>
            <a:t>Drug toxicity / Iatrogenic</a:t>
          </a:r>
        </a:p>
      </dgm:t>
    </dgm:pt>
    <dgm:pt modelId="{C0B5B249-E5E8-C94C-A981-49EA24B08FBF}" type="parTrans" cxnId="{59B5B2A2-E71C-3549-BD4D-56119F9E157C}">
      <dgm:prSet/>
      <dgm:spPr/>
      <dgm:t>
        <a:bodyPr/>
        <a:lstStyle/>
        <a:p>
          <a:endParaRPr lang="en-US" sz="800">
            <a:solidFill>
              <a:srgbClr val="000000"/>
            </a:solidFill>
            <a:latin typeface="Times New Roman"/>
            <a:cs typeface="Times New Roman"/>
          </a:endParaRPr>
        </a:p>
      </dgm:t>
    </dgm:pt>
    <dgm:pt modelId="{CA3B8E52-5E23-7147-A4BB-9B9C664630EA}" type="sibTrans" cxnId="{59B5B2A2-E71C-3549-BD4D-56119F9E157C}">
      <dgm:prSet/>
      <dgm:spPr/>
      <dgm:t>
        <a:bodyPr/>
        <a:lstStyle/>
        <a:p>
          <a:endParaRPr lang="en-US" sz="800">
            <a:solidFill>
              <a:srgbClr val="000000"/>
            </a:solidFill>
            <a:latin typeface="Times New Roman"/>
            <a:cs typeface="Times New Roman"/>
          </a:endParaRPr>
        </a:p>
      </dgm:t>
    </dgm:pt>
    <dgm:pt modelId="{96FC2D39-8A24-9148-9149-52C8D46C2A8D}">
      <dgm:prSet phldrT="[Text]" custT="1"/>
      <dgm:spPr/>
      <dgm:t>
        <a:bodyPr/>
        <a:lstStyle/>
        <a:p>
          <a:r>
            <a:rPr lang="en-US" sz="700" dirty="0" err="1">
              <a:latin typeface="Times New Roman"/>
              <a:cs typeface="Times New Roman"/>
            </a:rPr>
            <a:t>Pneumoconioses</a:t>
          </a:r>
          <a:endParaRPr lang="en-US" sz="700" dirty="0">
            <a:latin typeface="Times New Roman"/>
            <a:cs typeface="Times New Roman"/>
          </a:endParaRPr>
        </a:p>
      </dgm:t>
    </dgm:pt>
    <dgm:pt modelId="{A4D79DA2-079C-0144-81B2-14C3BF3FB080}" type="parTrans" cxnId="{3459A535-D9FA-054A-AD19-A040416E9A91}">
      <dgm:prSet/>
      <dgm:spPr/>
      <dgm:t>
        <a:bodyPr/>
        <a:lstStyle/>
        <a:p>
          <a:endParaRPr lang="en-US" sz="800">
            <a:solidFill>
              <a:srgbClr val="000000"/>
            </a:solidFill>
            <a:latin typeface="Times New Roman"/>
            <a:cs typeface="Times New Roman"/>
          </a:endParaRPr>
        </a:p>
      </dgm:t>
    </dgm:pt>
    <dgm:pt modelId="{938E103E-B634-9A41-8397-93D7CA1520C3}" type="sibTrans" cxnId="{3459A535-D9FA-054A-AD19-A040416E9A91}">
      <dgm:prSet/>
      <dgm:spPr/>
      <dgm:t>
        <a:bodyPr/>
        <a:lstStyle/>
        <a:p>
          <a:endParaRPr lang="en-US" sz="800">
            <a:solidFill>
              <a:srgbClr val="000000"/>
            </a:solidFill>
            <a:latin typeface="Times New Roman"/>
            <a:cs typeface="Times New Roman"/>
          </a:endParaRPr>
        </a:p>
      </dgm:t>
    </dgm:pt>
    <dgm:pt modelId="{9F164BCD-A4A7-BD4F-9670-5198CC9D40EF}">
      <dgm:prSet phldrT="[Text]" custT="1"/>
      <dgm:spPr/>
      <dgm:t>
        <a:bodyPr/>
        <a:lstStyle/>
        <a:p>
          <a:r>
            <a:rPr lang="en-US" sz="700" dirty="0">
              <a:latin typeface="Times New Roman"/>
              <a:cs typeface="Times New Roman"/>
            </a:rPr>
            <a:t>Hypersensitivity Pneumonitis</a:t>
          </a:r>
        </a:p>
      </dgm:t>
    </dgm:pt>
    <dgm:pt modelId="{C722BC9B-69DC-8444-850D-B1046997F0C0}" type="parTrans" cxnId="{C7A36617-3748-4D44-BDC8-30B6AC8F1150}">
      <dgm:prSet/>
      <dgm:spPr/>
      <dgm:t>
        <a:bodyPr/>
        <a:lstStyle/>
        <a:p>
          <a:endParaRPr lang="en-US" sz="800">
            <a:solidFill>
              <a:srgbClr val="000000"/>
            </a:solidFill>
            <a:latin typeface="Times New Roman"/>
            <a:cs typeface="Times New Roman"/>
          </a:endParaRPr>
        </a:p>
      </dgm:t>
    </dgm:pt>
    <dgm:pt modelId="{EFAC1630-BF7F-7242-A1F4-F449551E1372}" type="sibTrans" cxnId="{C7A36617-3748-4D44-BDC8-30B6AC8F1150}">
      <dgm:prSet/>
      <dgm:spPr/>
      <dgm:t>
        <a:bodyPr/>
        <a:lstStyle/>
        <a:p>
          <a:endParaRPr lang="en-US" sz="800">
            <a:solidFill>
              <a:srgbClr val="000000"/>
            </a:solidFill>
            <a:latin typeface="Times New Roman"/>
            <a:cs typeface="Times New Roman"/>
          </a:endParaRPr>
        </a:p>
      </dgm:t>
    </dgm:pt>
    <dgm:pt modelId="{BA298481-1D41-584A-8BC3-04BB91CC8BBD}">
      <dgm:prSet phldrT="[Text]" custT="1"/>
      <dgm:spPr/>
      <dgm:t>
        <a:bodyPr/>
        <a:lstStyle/>
        <a:p>
          <a:r>
            <a:rPr lang="en-US" sz="700">
              <a:latin typeface="Times New Roman"/>
              <a:cs typeface="Times New Roman"/>
            </a:rPr>
            <a:t>Sarcoidosis</a:t>
          </a:r>
          <a:endParaRPr lang="en-US" sz="700" dirty="0">
            <a:latin typeface="Times New Roman"/>
            <a:cs typeface="Times New Roman"/>
          </a:endParaRPr>
        </a:p>
      </dgm:t>
    </dgm:pt>
    <dgm:pt modelId="{1E46F5FD-080B-FA40-9B83-CA2FD807EBA4}" type="parTrans" cxnId="{32B45013-E73D-A04B-95FF-DB8C07094455}">
      <dgm:prSet/>
      <dgm:spPr/>
      <dgm:t>
        <a:bodyPr/>
        <a:lstStyle/>
        <a:p>
          <a:endParaRPr lang="en-US" sz="800">
            <a:solidFill>
              <a:srgbClr val="000000"/>
            </a:solidFill>
            <a:latin typeface="Times New Roman"/>
            <a:cs typeface="Times New Roman"/>
          </a:endParaRPr>
        </a:p>
      </dgm:t>
    </dgm:pt>
    <dgm:pt modelId="{C4642594-AEAE-694A-8782-EB69626D865B}" type="sibTrans" cxnId="{32B45013-E73D-A04B-95FF-DB8C07094455}">
      <dgm:prSet/>
      <dgm:spPr/>
      <dgm:t>
        <a:bodyPr/>
        <a:lstStyle/>
        <a:p>
          <a:endParaRPr lang="en-US" sz="800">
            <a:solidFill>
              <a:srgbClr val="000000"/>
            </a:solidFill>
            <a:latin typeface="Times New Roman"/>
            <a:cs typeface="Times New Roman"/>
          </a:endParaRPr>
        </a:p>
      </dgm:t>
    </dgm:pt>
    <dgm:pt modelId="{C6B66873-FBFA-5344-AAD4-FBD1359575B7}">
      <dgm:prSet phldrT="[Text]" custT="1"/>
      <dgm:spPr/>
      <dgm:t>
        <a:bodyPr/>
        <a:lstStyle/>
        <a:p>
          <a:r>
            <a:rPr lang="en-US" sz="700">
              <a:latin typeface="Times New Roman"/>
              <a:cs typeface="Times New Roman"/>
            </a:rPr>
            <a:t>Vasculitidies</a:t>
          </a:r>
          <a:endParaRPr lang="en-US" sz="700" dirty="0">
            <a:latin typeface="Times New Roman"/>
            <a:cs typeface="Times New Roman"/>
          </a:endParaRPr>
        </a:p>
      </dgm:t>
    </dgm:pt>
    <dgm:pt modelId="{21BD7C63-361A-ED43-8E7B-3C2531BD7E93}" type="parTrans" cxnId="{8CFEB5DD-466F-A549-9D3A-3FA578D5EC12}">
      <dgm:prSet/>
      <dgm:spPr/>
      <dgm:t>
        <a:bodyPr/>
        <a:lstStyle/>
        <a:p>
          <a:endParaRPr lang="en-US" sz="800"/>
        </a:p>
      </dgm:t>
    </dgm:pt>
    <dgm:pt modelId="{0E3DF604-2E93-664A-BEAC-80BCFB803AA5}" type="sibTrans" cxnId="{8CFEB5DD-466F-A549-9D3A-3FA578D5EC12}">
      <dgm:prSet/>
      <dgm:spPr/>
      <dgm:t>
        <a:bodyPr/>
        <a:lstStyle/>
        <a:p>
          <a:endParaRPr lang="en-US" sz="800"/>
        </a:p>
      </dgm:t>
    </dgm:pt>
    <dgm:pt modelId="{FC02606B-CF8B-5E4D-8664-28F10FA3703F}" type="pres">
      <dgm:prSet presAssocID="{3D05D380-2D46-8242-8E66-82ECDE58F1A3}" presName="hierChild1" presStyleCnt="0">
        <dgm:presLayoutVars>
          <dgm:chPref val="1"/>
          <dgm:dir/>
          <dgm:animOne val="branch"/>
          <dgm:animLvl val="lvl"/>
          <dgm:resizeHandles/>
        </dgm:presLayoutVars>
      </dgm:prSet>
      <dgm:spPr/>
    </dgm:pt>
    <dgm:pt modelId="{0570A6D8-E472-0244-87CB-672EDBB20E93}" type="pres">
      <dgm:prSet presAssocID="{CB989B43-4C99-F842-940C-84E6D342BA37}" presName="hierRoot1" presStyleCnt="0"/>
      <dgm:spPr/>
    </dgm:pt>
    <dgm:pt modelId="{1BCD66F4-D85D-834C-B45D-A16D4ECF6421}" type="pres">
      <dgm:prSet presAssocID="{CB989B43-4C99-F842-940C-84E6D342BA37}" presName="composite" presStyleCnt="0"/>
      <dgm:spPr/>
    </dgm:pt>
    <dgm:pt modelId="{9A6F1404-91CE-5145-8788-D1E2ADD61048}" type="pres">
      <dgm:prSet presAssocID="{CB989B43-4C99-F842-940C-84E6D342BA37}" presName="background" presStyleLbl="node0" presStyleIdx="0" presStyleCnt="1"/>
      <dgm:spPr/>
    </dgm:pt>
    <dgm:pt modelId="{938494D9-CB83-7D4A-B98F-8F0CC219286D}" type="pres">
      <dgm:prSet presAssocID="{CB989B43-4C99-F842-940C-84E6D342BA37}" presName="text" presStyleLbl="fgAcc0" presStyleIdx="0" presStyleCnt="1" custLinFactNeighborX="3730" custLinFactNeighborY="-58746">
        <dgm:presLayoutVars>
          <dgm:chPref val="3"/>
        </dgm:presLayoutVars>
      </dgm:prSet>
      <dgm:spPr>
        <a:prstGeom prst="flowChartProcess">
          <a:avLst/>
        </a:prstGeom>
      </dgm:spPr>
    </dgm:pt>
    <dgm:pt modelId="{969F1D19-412A-554F-B41C-2EC616CF7987}" type="pres">
      <dgm:prSet presAssocID="{CB989B43-4C99-F842-940C-84E6D342BA37}" presName="hierChild2" presStyleCnt="0"/>
      <dgm:spPr/>
    </dgm:pt>
    <dgm:pt modelId="{15F047B2-C183-D545-896E-6625FEB97E4A}" type="pres">
      <dgm:prSet presAssocID="{C0B5B249-E5E8-C94C-A981-49EA24B08FBF}" presName="Name10" presStyleLbl="parChTrans1D2" presStyleIdx="0" presStyleCnt="7"/>
      <dgm:spPr/>
    </dgm:pt>
    <dgm:pt modelId="{2C9DD234-6787-C148-8069-DC6F45525670}" type="pres">
      <dgm:prSet presAssocID="{06850842-5F0F-8E4E-9428-AB1AB26001AC}" presName="hierRoot2" presStyleCnt="0"/>
      <dgm:spPr/>
    </dgm:pt>
    <dgm:pt modelId="{BC6AA9D4-B4E9-EC40-8827-7B1FB6C68DA7}" type="pres">
      <dgm:prSet presAssocID="{06850842-5F0F-8E4E-9428-AB1AB26001AC}" presName="composite2" presStyleCnt="0"/>
      <dgm:spPr/>
    </dgm:pt>
    <dgm:pt modelId="{C9A111C4-0E18-034B-98E0-8F2BBF8C0435}" type="pres">
      <dgm:prSet presAssocID="{06850842-5F0F-8E4E-9428-AB1AB26001AC}" presName="background2" presStyleLbl="node2" presStyleIdx="0" presStyleCnt="7"/>
      <dgm:spPr/>
    </dgm:pt>
    <dgm:pt modelId="{5203809C-BF73-4E4B-B571-F372243BFCC1}" type="pres">
      <dgm:prSet presAssocID="{06850842-5F0F-8E4E-9428-AB1AB26001AC}" presName="text2" presStyleLbl="fgAcc2" presStyleIdx="0" presStyleCnt="7" custLinFactNeighborX="7668" custLinFactNeighborY="-3512">
        <dgm:presLayoutVars>
          <dgm:chPref val="3"/>
        </dgm:presLayoutVars>
      </dgm:prSet>
      <dgm:spPr/>
    </dgm:pt>
    <dgm:pt modelId="{1110DD04-3480-614D-9C9A-EFDA8494769B}" type="pres">
      <dgm:prSet presAssocID="{06850842-5F0F-8E4E-9428-AB1AB26001AC}" presName="hierChild3" presStyleCnt="0"/>
      <dgm:spPr/>
    </dgm:pt>
    <dgm:pt modelId="{841C5EA4-8ACA-D146-A3F8-CD3A80143C18}" type="pres">
      <dgm:prSet presAssocID="{C722BC9B-69DC-8444-850D-B1046997F0C0}" presName="Name10" presStyleLbl="parChTrans1D2" presStyleIdx="1" presStyleCnt="7"/>
      <dgm:spPr/>
    </dgm:pt>
    <dgm:pt modelId="{08FB085A-F884-394D-BE4D-A5C3F6EE5E14}" type="pres">
      <dgm:prSet presAssocID="{9F164BCD-A4A7-BD4F-9670-5198CC9D40EF}" presName="hierRoot2" presStyleCnt="0"/>
      <dgm:spPr/>
    </dgm:pt>
    <dgm:pt modelId="{D4B19F7E-5617-9248-83DF-3AF27E8789AC}" type="pres">
      <dgm:prSet presAssocID="{9F164BCD-A4A7-BD4F-9670-5198CC9D40EF}" presName="composite2" presStyleCnt="0"/>
      <dgm:spPr/>
    </dgm:pt>
    <dgm:pt modelId="{2C12E83D-03E9-E241-A11D-4E1B0D08F2BA}" type="pres">
      <dgm:prSet presAssocID="{9F164BCD-A4A7-BD4F-9670-5198CC9D40EF}" presName="background2" presStyleLbl="node2" presStyleIdx="1" presStyleCnt="7"/>
      <dgm:spPr/>
    </dgm:pt>
    <dgm:pt modelId="{7B54AEB9-B8BA-F74D-9191-58B0752ADC03}" type="pres">
      <dgm:prSet presAssocID="{9F164BCD-A4A7-BD4F-9670-5198CC9D40EF}" presName="text2" presStyleLbl="fgAcc2" presStyleIdx="1" presStyleCnt="7" custLinFactNeighborX="670" custLinFactNeighborY="-3455">
        <dgm:presLayoutVars>
          <dgm:chPref val="3"/>
        </dgm:presLayoutVars>
      </dgm:prSet>
      <dgm:spPr/>
    </dgm:pt>
    <dgm:pt modelId="{98334A9C-5755-A246-A44B-F66AC39B562C}" type="pres">
      <dgm:prSet presAssocID="{9F164BCD-A4A7-BD4F-9670-5198CC9D40EF}" presName="hierChild3" presStyleCnt="0"/>
      <dgm:spPr/>
    </dgm:pt>
    <dgm:pt modelId="{3E5AD16E-FBBE-D44E-9C93-C8C9E3EC0651}" type="pres">
      <dgm:prSet presAssocID="{A4D79DA2-079C-0144-81B2-14C3BF3FB080}" presName="Name10" presStyleLbl="parChTrans1D2" presStyleIdx="2" presStyleCnt="7"/>
      <dgm:spPr/>
    </dgm:pt>
    <dgm:pt modelId="{DCCEF33A-23ED-C34A-98AA-E9A3BBB36629}" type="pres">
      <dgm:prSet presAssocID="{96FC2D39-8A24-9148-9149-52C8D46C2A8D}" presName="hierRoot2" presStyleCnt="0"/>
      <dgm:spPr/>
    </dgm:pt>
    <dgm:pt modelId="{E8B85D21-451D-674E-A237-633B0BEC0AAD}" type="pres">
      <dgm:prSet presAssocID="{96FC2D39-8A24-9148-9149-52C8D46C2A8D}" presName="composite2" presStyleCnt="0"/>
      <dgm:spPr/>
    </dgm:pt>
    <dgm:pt modelId="{188B75EC-3D19-9541-B85E-332B678163EF}" type="pres">
      <dgm:prSet presAssocID="{96FC2D39-8A24-9148-9149-52C8D46C2A8D}" presName="background2" presStyleLbl="node2" presStyleIdx="2" presStyleCnt="7"/>
      <dgm:spPr/>
    </dgm:pt>
    <dgm:pt modelId="{A09107F6-419C-5D40-A6CF-BDC83EA86807}" type="pres">
      <dgm:prSet presAssocID="{96FC2D39-8A24-9148-9149-52C8D46C2A8D}" presName="text2" presStyleLbl="fgAcc2" presStyleIdx="2" presStyleCnt="7" custLinFactNeighborX="4608" custLinFactNeighborY="-3455">
        <dgm:presLayoutVars>
          <dgm:chPref val="3"/>
        </dgm:presLayoutVars>
      </dgm:prSet>
      <dgm:spPr/>
    </dgm:pt>
    <dgm:pt modelId="{3B4057FD-8E30-6B49-B190-3C1D0BCF5EAF}" type="pres">
      <dgm:prSet presAssocID="{96FC2D39-8A24-9148-9149-52C8D46C2A8D}" presName="hierChild3" presStyleCnt="0"/>
      <dgm:spPr/>
    </dgm:pt>
    <dgm:pt modelId="{13ACBEDB-C8E6-BE43-9CA8-5878F565AB73}" type="pres">
      <dgm:prSet presAssocID="{10938394-8960-F446-8CF7-13165CF4A549}" presName="Name10" presStyleLbl="parChTrans1D2" presStyleIdx="3" presStyleCnt="7"/>
      <dgm:spPr/>
    </dgm:pt>
    <dgm:pt modelId="{170C94DA-D6B7-4749-9F97-17FD4B2BC536}" type="pres">
      <dgm:prSet presAssocID="{EEF89D0C-2480-784A-BE3A-301BCB15239F}" presName="hierRoot2" presStyleCnt="0"/>
      <dgm:spPr/>
    </dgm:pt>
    <dgm:pt modelId="{460790FB-46D8-CF4F-846E-AE42C039314A}" type="pres">
      <dgm:prSet presAssocID="{EEF89D0C-2480-784A-BE3A-301BCB15239F}" presName="composite2" presStyleCnt="0"/>
      <dgm:spPr/>
    </dgm:pt>
    <dgm:pt modelId="{FE4574CB-7395-D446-A9DF-012E552C785F}" type="pres">
      <dgm:prSet presAssocID="{EEF89D0C-2480-784A-BE3A-301BCB15239F}" presName="background2" presStyleLbl="node2" presStyleIdx="3" presStyleCnt="7"/>
      <dgm:spPr/>
    </dgm:pt>
    <dgm:pt modelId="{F63C203D-C018-124D-8143-2DA56EE23882}" type="pres">
      <dgm:prSet presAssocID="{EEF89D0C-2480-784A-BE3A-301BCB15239F}" presName="text2" presStyleLbl="fgAcc2" presStyleIdx="3" presStyleCnt="7" custLinFactNeighborX="3780" custLinFactNeighborY="-3455">
        <dgm:presLayoutVars>
          <dgm:chPref val="3"/>
        </dgm:presLayoutVars>
      </dgm:prSet>
      <dgm:spPr/>
    </dgm:pt>
    <dgm:pt modelId="{D98E591F-68D8-F34F-965F-C4639ADBC107}" type="pres">
      <dgm:prSet presAssocID="{EEF89D0C-2480-784A-BE3A-301BCB15239F}" presName="hierChild3" presStyleCnt="0"/>
      <dgm:spPr/>
    </dgm:pt>
    <dgm:pt modelId="{B1B67AAA-28EF-444A-8340-C5F4A657E947}" type="pres">
      <dgm:prSet presAssocID="{84E3859C-9759-5948-ABD2-0E6E07FF358D}" presName="Name10" presStyleLbl="parChTrans1D2" presStyleIdx="4" presStyleCnt="7"/>
      <dgm:spPr/>
    </dgm:pt>
    <dgm:pt modelId="{3FE0EC95-2C5E-4D45-BA24-31A01EA62EAF}" type="pres">
      <dgm:prSet presAssocID="{9E144185-BAD6-744E-860A-9B2607A429DA}" presName="hierRoot2" presStyleCnt="0"/>
      <dgm:spPr/>
    </dgm:pt>
    <dgm:pt modelId="{406EE351-3A19-054D-9951-ED5D41FB18BA}" type="pres">
      <dgm:prSet presAssocID="{9E144185-BAD6-744E-860A-9B2607A429DA}" presName="composite2" presStyleCnt="0"/>
      <dgm:spPr/>
    </dgm:pt>
    <dgm:pt modelId="{036C7651-3AA7-2D41-8FCB-68B1B0F8CA03}" type="pres">
      <dgm:prSet presAssocID="{9E144185-BAD6-744E-860A-9B2607A429DA}" presName="background2" presStyleLbl="node2" presStyleIdx="4" presStyleCnt="7"/>
      <dgm:spPr/>
    </dgm:pt>
    <dgm:pt modelId="{F4CD6E50-573D-E449-9649-C28C2CE15A44}" type="pres">
      <dgm:prSet presAssocID="{9E144185-BAD6-744E-860A-9B2607A429DA}" presName="text2" presStyleLbl="fgAcc2" presStyleIdx="4" presStyleCnt="7" custLinFactNeighborX="4608" custLinFactNeighborY="-3455">
        <dgm:presLayoutVars>
          <dgm:chPref val="3"/>
        </dgm:presLayoutVars>
      </dgm:prSet>
      <dgm:spPr/>
    </dgm:pt>
    <dgm:pt modelId="{A715F18D-AD4A-554A-B9B3-849ED51AF18C}" type="pres">
      <dgm:prSet presAssocID="{9E144185-BAD6-744E-860A-9B2607A429DA}" presName="hierChild3" presStyleCnt="0"/>
      <dgm:spPr/>
    </dgm:pt>
    <dgm:pt modelId="{7349CD2E-B75B-9942-940C-2051BF2416C9}" type="pres">
      <dgm:prSet presAssocID="{21BD7C63-361A-ED43-8E7B-3C2531BD7E93}" presName="Name10" presStyleLbl="parChTrans1D2" presStyleIdx="5" presStyleCnt="7"/>
      <dgm:spPr/>
    </dgm:pt>
    <dgm:pt modelId="{BCCD2381-F6F5-1544-A7F0-EF99498566AD}" type="pres">
      <dgm:prSet presAssocID="{C6B66873-FBFA-5344-AAD4-FBD1359575B7}" presName="hierRoot2" presStyleCnt="0"/>
      <dgm:spPr/>
    </dgm:pt>
    <dgm:pt modelId="{067228EF-202C-F345-950D-5EC26993A540}" type="pres">
      <dgm:prSet presAssocID="{C6B66873-FBFA-5344-AAD4-FBD1359575B7}" presName="composite2" presStyleCnt="0"/>
      <dgm:spPr/>
    </dgm:pt>
    <dgm:pt modelId="{F935AD28-724C-FE44-9BF4-AC9E1641393D}" type="pres">
      <dgm:prSet presAssocID="{C6B66873-FBFA-5344-AAD4-FBD1359575B7}" presName="background2" presStyleLbl="node2" presStyleIdx="5" presStyleCnt="7"/>
      <dgm:spPr/>
    </dgm:pt>
    <dgm:pt modelId="{3472C5E8-E3B0-6048-A564-5CAC973B94F2}" type="pres">
      <dgm:prSet presAssocID="{C6B66873-FBFA-5344-AAD4-FBD1359575B7}" presName="text2" presStyleLbl="fgAcc2" presStyleIdx="5" presStyleCnt="7" custLinFactNeighborY="-3909">
        <dgm:presLayoutVars>
          <dgm:chPref val="3"/>
        </dgm:presLayoutVars>
      </dgm:prSet>
      <dgm:spPr/>
    </dgm:pt>
    <dgm:pt modelId="{EAD03851-C1E1-1B42-B428-B77016E5890E}" type="pres">
      <dgm:prSet presAssocID="{C6B66873-FBFA-5344-AAD4-FBD1359575B7}" presName="hierChild3" presStyleCnt="0"/>
      <dgm:spPr/>
    </dgm:pt>
    <dgm:pt modelId="{55CDB43F-BAA0-E245-86D3-CB7C6ED2081A}" type="pres">
      <dgm:prSet presAssocID="{1E46F5FD-080B-FA40-9B83-CA2FD807EBA4}" presName="Name10" presStyleLbl="parChTrans1D2" presStyleIdx="6" presStyleCnt="7"/>
      <dgm:spPr/>
    </dgm:pt>
    <dgm:pt modelId="{38B9E9BD-044A-6F4B-BBCC-F8FEFBD055DB}" type="pres">
      <dgm:prSet presAssocID="{BA298481-1D41-584A-8BC3-04BB91CC8BBD}" presName="hierRoot2" presStyleCnt="0"/>
      <dgm:spPr/>
    </dgm:pt>
    <dgm:pt modelId="{4B01BF68-EB7A-1F44-8B25-97E70D1DF0A6}" type="pres">
      <dgm:prSet presAssocID="{BA298481-1D41-584A-8BC3-04BB91CC8BBD}" presName="composite2" presStyleCnt="0"/>
      <dgm:spPr/>
    </dgm:pt>
    <dgm:pt modelId="{FBC37982-A2DD-394E-B6AA-FEA7121E4141}" type="pres">
      <dgm:prSet presAssocID="{BA298481-1D41-584A-8BC3-04BB91CC8BBD}" presName="background2" presStyleLbl="node2" presStyleIdx="6" presStyleCnt="7"/>
      <dgm:spPr/>
    </dgm:pt>
    <dgm:pt modelId="{AF13B461-ADDA-A74A-A86F-5CD111814016}" type="pres">
      <dgm:prSet presAssocID="{BA298481-1D41-584A-8BC3-04BB91CC8BBD}" presName="text2" presStyleLbl="fgAcc2" presStyleIdx="6" presStyleCnt="7" custLinFactNeighborX="743" custLinFactNeighborY="-4758">
        <dgm:presLayoutVars>
          <dgm:chPref val="3"/>
        </dgm:presLayoutVars>
      </dgm:prSet>
      <dgm:spPr/>
    </dgm:pt>
    <dgm:pt modelId="{202B6803-F83A-C340-AA34-5DB9B271B082}" type="pres">
      <dgm:prSet presAssocID="{BA298481-1D41-584A-8BC3-04BB91CC8BBD}" presName="hierChild3" presStyleCnt="0"/>
      <dgm:spPr/>
    </dgm:pt>
  </dgm:ptLst>
  <dgm:cxnLst>
    <dgm:cxn modelId="{CD2B3801-4AB4-5745-9DD5-5F8606CACFA5}" type="presOf" srcId="{06850842-5F0F-8E4E-9428-AB1AB26001AC}" destId="{5203809C-BF73-4E4B-B571-F372243BFCC1}" srcOrd="0" destOrd="0" presId="urn:microsoft.com/office/officeart/2005/8/layout/hierarchy1"/>
    <dgm:cxn modelId="{7981F608-0F33-8E46-BC4A-C06E2AE2A6FA}" type="presOf" srcId="{CB989B43-4C99-F842-940C-84E6D342BA37}" destId="{938494D9-CB83-7D4A-B98F-8F0CC219286D}" srcOrd="0" destOrd="0" presId="urn:microsoft.com/office/officeart/2005/8/layout/hierarchy1"/>
    <dgm:cxn modelId="{32B45013-E73D-A04B-95FF-DB8C07094455}" srcId="{CB989B43-4C99-F842-940C-84E6D342BA37}" destId="{BA298481-1D41-584A-8BC3-04BB91CC8BBD}" srcOrd="6" destOrd="0" parTransId="{1E46F5FD-080B-FA40-9B83-CA2FD807EBA4}" sibTransId="{C4642594-AEAE-694A-8782-EB69626D865B}"/>
    <dgm:cxn modelId="{C7A36617-3748-4D44-BDC8-30B6AC8F1150}" srcId="{CB989B43-4C99-F842-940C-84E6D342BA37}" destId="{9F164BCD-A4A7-BD4F-9670-5198CC9D40EF}" srcOrd="1" destOrd="0" parTransId="{C722BC9B-69DC-8444-850D-B1046997F0C0}" sibTransId="{EFAC1630-BF7F-7242-A1F4-F449551E1372}"/>
    <dgm:cxn modelId="{7A3D691F-B500-1B44-8F6E-2EA0398072A7}" type="presOf" srcId="{10938394-8960-F446-8CF7-13165CF4A549}" destId="{13ACBEDB-C8E6-BE43-9CA8-5878F565AB73}" srcOrd="0" destOrd="0" presId="urn:microsoft.com/office/officeart/2005/8/layout/hierarchy1"/>
    <dgm:cxn modelId="{2EE81A20-802D-5744-9F04-09AD0DA409A4}" type="presOf" srcId="{21BD7C63-361A-ED43-8E7B-3C2531BD7E93}" destId="{7349CD2E-B75B-9942-940C-2051BF2416C9}" srcOrd="0" destOrd="0" presId="urn:microsoft.com/office/officeart/2005/8/layout/hierarchy1"/>
    <dgm:cxn modelId="{169E0628-102E-E943-A5CC-F2DF5AAA3C3A}" type="presOf" srcId="{9E144185-BAD6-744E-860A-9B2607A429DA}" destId="{F4CD6E50-573D-E449-9649-C28C2CE15A44}" srcOrd="0" destOrd="0" presId="urn:microsoft.com/office/officeart/2005/8/layout/hierarchy1"/>
    <dgm:cxn modelId="{3459A535-D9FA-054A-AD19-A040416E9A91}" srcId="{CB989B43-4C99-F842-940C-84E6D342BA37}" destId="{96FC2D39-8A24-9148-9149-52C8D46C2A8D}" srcOrd="2" destOrd="0" parTransId="{A4D79DA2-079C-0144-81B2-14C3BF3FB080}" sibTransId="{938E103E-B634-9A41-8397-93D7CA1520C3}"/>
    <dgm:cxn modelId="{595EA855-4695-674E-8847-8F04545C198D}" srcId="{3D05D380-2D46-8242-8E66-82ECDE58F1A3}" destId="{CB989B43-4C99-F842-940C-84E6D342BA37}" srcOrd="0" destOrd="0" parTransId="{7BB7A3D7-C5F2-0D48-B523-C541897DC5BF}" sibTransId="{C1EAA560-92E2-9444-AAED-49BCD509C09C}"/>
    <dgm:cxn modelId="{E6BBD25C-F2BE-D94A-AAF6-B0C4B0331E80}" type="presOf" srcId="{3D05D380-2D46-8242-8E66-82ECDE58F1A3}" destId="{FC02606B-CF8B-5E4D-8664-28F10FA3703F}" srcOrd="0" destOrd="0" presId="urn:microsoft.com/office/officeart/2005/8/layout/hierarchy1"/>
    <dgm:cxn modelId="{67C6B85D-CF06-2C41-A465-F4449C58D55B}" type="presOf" srcId="{96FC2D39-8A24-9148-9149-52C8D46C2A8D}" destId="{A09107F6-419C-5D40-A6CF-BDC83EA86807}" srcOrd="0" destOrd="0" presId="urn:microsoft.com/office/officeart/2005/8/layout/hierarchy1"/>
    <dgm:cxn modelId="{D5B5715F-7DA9-554E-A610-FF4E165062BF}" type="presOf" srcId="{C0B5B249-E5E8-C94C-A981-49EA24B08FBF}" destId="{15F047B2-C183-D545-896E-6625FEB97E4A}" srcOrd="0" destOrd="0" presId="urn:microsoft.com/office/officeart/2005/8/layout/hierarchy1"/>
    <dgm:cxn modelId="{416B3489-6761-9849-BFB0-F12ECAC3FF6D}" type="presOf" srcId="{84E3859C-9759-5948-ABD2-0E6E07FF358D}" destId="{B1B67AAA-28EF-444A-8340-C5F4A657E947}" srcOrd="0" destOrd="0" presId="urn:microsoft.com/office/officeart/2005/8/layout/hierarchy1"/>
    <dgm:cxn modelId="{9687488A-2D28-E64C-A4EF-A21520CA79CA}" type="presOf" srcId="{C722BC9B-69DC-8444-850D-B1046997F0C0}" destId="{841C5EA4-8ACA-D146-A3F8-CD3A80143C18}" srcOrd="0" destOrd="0" presId="urn:microsoft.com/office/officeart/2005/8/layout/hierarchy1"/>
    <dgm:cxn modelId="{154D028D-9D8B-8647-A7CD-C5D55DE1D119}" type="presOf" srcId="{BA298481-1D41-584A-8BC3-04BB91CC8BBD}" destId="{AF13B461-ADDA-A74A-A86F-5CD111814016}" srcOrd="0" destOrd="0" presId="urn:microsoft.com/office/officeart/2005/8/layout/hierarchy1"/>
    <dgm:cxn modelId="{59B5B2A2-E71C-3549-BD4D-56119F9E157C}" srcId="{CB989B43-4C99-F842-940C-84E6D342BA37}" destId="{06850842-5F0F-8E4E-9428-AB1AB26001AC}" srcOrd="0" destOrd="0" parTransId="{C0B5B249-E5E8-C94C-A981-49EA24B08FBF}" sibTransId="{CA3B8E52-5E23-7147-A4BB-9B9C664630EA}"/>
    <dgm:cxn modelId="{075402AB-7C2E-3F41-B9AA-5CAB52EED7A9}" srcId="{CB989B43-4C99-F842-940C-84E6D342BA37}" destId="{EEF89D0C-2480-784A-BE3A-301BCB15239F}" srcOrd="3" destOrd="0" parTransId="{10938394-8960-F446-8CF7-13165CF4A549}" sibTransId="{15A1033F-3A8B-D84F-B116-EB4DB2567CE1}"/>
    <dgm:cxn modelId="{29CEC5B6-10B8-DD49-B273-8B9DBEF658D3}" type="presOf" srcId="{EEF89D0C-2480-784A-BE3A-301BCB15239F}" destId="{F63C203D-C018-124D-8143-2DA56EE23882}" srcOrd="0" destOrd="0" presId="urn:microsoft.com/office/officeart/2005/8/layout/hierarchy1"/>
    <dgm:cxn modelId="{F17430B9-3F26-2142-A76E-C04E6CF3A882}" type="presOf" srcId="{A4D79DA2-079C-0144-81B2-14C3BF3FB080}" destId="{3E5AD16E-FBBE-D44E-9C93-C8C9E3EC0651}" srcOrd="0" destOrd="0" presId="urn:microsoft.com/office/officeart/2005/8/layout/hierarchy1"/>
    <dgm:cxn modelId="{334E4ACD-59B9-D64E-955C-6939EAE7E539}" type="presOf" srcId="{9F164BCD-A4A7-BD4F-9670-5198CC9D40EF}" destId="{7B54AEB9-B8BA-F74D-9191-58B0752ADC03}" srcOrd="0" destOrd="0" presId="urn:microsoft.com/office/officeart/2005/8/layout/hierarchy1"/>
    <dgm:cxn modelId="{528C7BD0-C3B2-0948-880E-4FC993AB3963}" type="presOf" srcId="{C6B66873-FBFA-5344-AAD4-FBD1359575B7}" destId="{3472C5E8-E3B0-6048-A564-5CAC973B94F2}" srcOrd="0" destOrd="0" presId="urn:microsoft.com/office/officeart/2005/8/layout/hierarchy1"/>
    <dgm:cxn modelId="{8CFEB5DD-466F-A549-9D3A-3FA578D5EC12}" srcId="{CB989B43-4C99-F842-940C-84E6D342BA37}" destId="{C6B66873-FBFA-5344-AAD4-FBD1359575B7}" srcOrd="5" destOrd="0" parTransId="{21BD7C63-361A-ED43-8E7B-3C2531BD7E93}" sibTransId="{0E3DF604-2E93-664A-BEAC-80BCFB803AA5}"/>
    <dgm:cxn modelId="{D7C236EC-3F1D-8A42-8009-E47A6FA6CC4C}" type="presOf" srcId="{1E46F5FD-080B-FA40-9B83-CA2FD807EBA4}" destId="{55CDB43F-BAA0-E245-86D3-CB7C6ED2081A}" srcOrd="0" destOrd="0" presId="urn:microsoft.com/office/officeart/2005/8/layout/hierarchy1"/>
    <dgm:cxn modelId="{02216EF0-EDA4-3442-8D3D-D9294F86E435}" srcId="{CB989B43-4C99-F842-940C-84E6D342BA37}" destId="{9E144185-BAD6-744E-860A-9B2607A429DA}" srcOrd="4" destOrd="0" parTransId="{84E3859C-9759-5948-ABD2-0E6E07FF358D}" sibTransId="{08261AD9-2F2C-6A47-901A-8C7D446BAF82}"/>
    <dgm:cxn modelId="{0C237A1D-7B15-DF48-BCC2-46A8F7E39466}" type="presParOf" srcId="{FC02606B-CF8B-5E4D-8664-28F10FA3703F}" destId="{0570A6D8-E472-0244-87CB-672EDBB20E93}" srcOrd="0" destOrd="0" presId="urn:microsoft.com/office/officeart/2005/8/layout/hierarchy1"/>
    <dgm:cxn modelId="{C419AA85-5399-174D-953C-DD7A2F279796}" type="presParOf" srcId="{0570A6D8-E472-0244-87CB-672EDBB20E93}" destId="{1BCD66F4-D85D-834C-B45D-A16D4ECF6421}" srcOrd="0" destOrd="0" presId="urn:microsoft.com/office/officeart/2005/8/layout/hierarchy1"/>
    <dgm:cxn modelId="{021B8406-4A06-6748-94B4-93700398C8C0}" type="presParOf" srcId="{1BCD66F4-D85D-834C-B45D-A16D4ECF6421}" destId="{9A6F1404-91CE-5145-8788-D1E2ADD61048}" srcOrd="0" destOrd="0" presId="urn:microsoft.com/office/officeart/2005/8/layout/hierarchy1"/>
    <dgm:cxn modelId="{A94425C4-970B-8C40-B122-843046AC14C5}" type="presParOf" srcId="{1BCD66F4-D85D-834C-B45D-A16D4ECF6421}" destId="{938494D9-CB83-7D4A-B98F-8F0CC219286D}" srcOrd="1" destOrd="0" presId="urn:microsoft.com/office/officeart/2005/8/layout/hierarchy1"/>
    <dgm:cxn modelId="{E1249673-E6B1-7F48-8157-2E80677C5546}" type="presParOf" srcId="{0570A6D8-E472-0244-87CB-672EDBB20E93}" destId="{969F1D19-412A-554F-B41C-2EC616CF7987}" srcOrd="1" destOrd="0" presId="urn:microsoft.com/office/officeart/2005/8/layout/hierarchy1"/>
    <dgm:cxn modelId="{A951E121-7D75-514E-9423-16C2CB1B9B23}" type="presParOf" srcId="{969F1D19-412A-554F-B41C-2EC616CF7987}" destId="{15F047B2-C183-D545-896E-6625FEB97E4A}" srcOrd="0" destOrd="0" presId="urn:microsoft.com/office/officeart/2005/8/layout/hierarchy1"/>
    <dgm:cxn modelId="{95DCE6DC-8196-8C46-A4FA-04FCDF6D7D87}" type="presParOf" srcId="{969F1D19-412A-554F-B41C-2EC616CF7987}" destId="{2C9DD234-6787-C148-8069-DC6F45525670}" srcOrd="1" destOrd="0" presId="urn:microsoft.com/office/officeart/2005/8/layout/hierarchy1"/>
    <dgm:cxn modelId="{BB89BB18-6023-0445-A1DF-EA5605F7C3D2}" type="presParOf" srcId="{2C9DD234-6787-C148-8069-DC6F45525670}" destId="{BC6AA9D4-B4E9-EC40-8827-7B1FB6C68DA7}" srcOrd="0" destOrd="0" presId="urn:microsoft.com/office/officeart/2005/8/layout/hierarchy1"/>
    <dgm:cxn modelId="{553A4168-1580-894B-9A78-34900A7B0AC4}" type="presParOf" srcId="{BC6AA9D4-B4E9-EC40-8827-7B1FB6C68DA7}" destId="{C9A111C4-0E18-034B-98E0-8F2BBF8C0435}" srcOrd="0" destOrd="0" presId="urn:microsoft.com/office/officeart/2005/8/layout/hierarchy1"/>
    <dgm:cxn modelId="{F9B0F0AF-81F0-6A45-818C-BBC83298048E}" type="presParOf" srcId="{BC6AA9D4-B4E9-EC40-8827-7B1FB6C68DA7}" destId="{5203809C-BF73-4E4B-B571-F372243BFCC1}" srcOrd="1" destOrd="0" presId="urn:microsoft.com/office/officeart/2005/8/layout/hierarchy1"/>
    <dgm:cxn modelId="{7076BDCC-D5B4-B94E-A362-9573B74164E1}" type="presParOf" srcId="{2C9DD234-6787-C148-8069-DC6F45525670}" destId="{1110DD04-3480-614D-9C9A-EFDA8494769B}" srcOrd="1" destOrd="0" presId="urn:microsoft.com/office/officeart/2005/8/layout/hierarchy1"/>
    <dgm:cxn modelId="{7E84AC6A-36DA-F94C-99AF-2E0D2BDB4990}" type="presParOf" srcId="{969F1D19-412A-554F-B41C-2EC616CF7987}" destId="{841C5EA4-8ACA-D146-A3F8-CD3A80143C18}" srcOrd="2" destOrd="0" presId="urn:microsoft.com/office/officeart/2005/8/layout/hierarchy1"/>
    <dgm:cxn modelId="{C67B171F-ECEE-6840-AC11-9EC013F2BE97}" type="presParOf" srcId="{969F1D19-412A-554F-B41C-2EC616CF7987}" destId="{08FB085A-F884-394D-BE4D-A5C3F6EE5E14}" srcOrd="3" destOrd="0" presId="urn:microsoft.com/office/officeart/2005/8/layout/hierarchy1"/>
    <dgm:cxn modelId="{074F38CE-A824-9943-817E-F07A76A546A2}" type="presParOf" srcId="{08FB085A-F884-394D-BE4D-A5C3F6EE5E14}" destId="{D4B19F7E-5617-9248-83DF-3AF27E8789AC}" srcOrd="0" destOrd="0" presId="urn:microsoft.com/office/officeart/2005/8/layout/hierarchy1"/>
    <dgm:cxn modelId="{C8A2B921-EAC9-4349-A52F-FE6F5128CB68}" type="presParOf" srcId="{D4B19F7E-5617-9248-83DF-3AF27E8789AC}" destId="{2C12E83D-03E9-E241-A11D-4E1B0D08F2BA}" srcOrd="0" destOrd="0" presId="urn:microsoft.com/office/officeart/2005/8/layout/hierarchy1"/>
    <dgm:cxn modelId="{5A6DFCEA-0501-BE40-BFD3-68B34E88D930}" type="presParOf" srcId="{D4B19F7E-5617-9248-83DF-3AF27E8789AC}" destId="{7B54AEB9-B8BA-F74D-9191-58B0752ADC03}" srcOrd="1" destOrd="0" presId="urn:microsoft.com/office/officeart/2005/8/layout/hierarchy1"/>
    <dgm:cxn modelId="{AAFA980E-01A6-5B49-A8B9-7A70E056AD64}" type="presParOf" srcId="{08FB085A-F884-394D-BE4D-A5C3F6EE5E14}" destId="{98334A9C-5755-A246-A44B-F66AC39B562C}" srcOrd="1" destOrd="0" presId="urn:microsoft.com/office/officeart/2005/8/layout/hierarchy1"/>
    <dgm:cxn modelId="{4636366B-016F-6943-A30B-7664F9AB5CF6}" type="presParOf" srcId="{969F1D19-412A-554F-B41C-2EC616CF7987}" destId="{3E5AD16E-FBBE-D44E-9C93-C8C9E3EC0651}" srcOrd="4" destOrd="0" presId="urn:microsoft.com/office/officeart/2005/8/layout/hierarchy1"/>
    <dgm:cxn modelId="{AA274A6C-D7FC-B84F-8C3C-23F8ED691BE4}" type="presParOf" srcId="{969F1D19-412A-554F-B41C-2EC616CF7987}" destId="{DCCEF33A-23ED-C34A-98AA-E9A3BBB36629}" srcOrd="5" destOrd="0" presId="urn:microsoft.com/office/officeart/2005/8/layout/hierarchy1"/>
    <dgm:cxn modelId="{D22BE858-6810-D445-A691-BD1E20CF9F20}" type="presParOf" srcId="{DCCEF33A-23ED-C34A-98AA-E9A3BBB36629}" destId="{E8B85D21-451D-674E-A237-633B0BEC0AAD}" srcOrd="0" destOrd="0" presId="urn:microsoft.com/office/officeart/2005/8/layout/hierarchy1"/>
    <dgm:cxn modelId="{9E6C53AE-790C-3E4F-A392-3ADF4413FBDC}" type="presParOf" srcId="{E8B85D21-451D-674E-A237-633B0BEC0AAD}" destId="{188B75EC-3D19-9541-B85E-332B678163EF}" srcOrd="0" destOrd="0" presId="urn:microsoft.com/office/officeart/2005/8/layout/hierarchy1"/>
    <dgm:cxn modelId="{627CAB71-D959-8847-B84A-E5F1D1F161C3}" type="presParOf" srcId="{E8B85D21-451D-674E-A237-633B0BEC0AAD}" destId="{A09107F6-419C-5D40-A6CF-BDC83EA86807}" srcOrd="1" destOrd="0" presId="urn:microsoft.com/office/officeart/2005/8/layout/hierarchy1"/>
    <dgm:cxn modelId="{B3BE87C8-8CE5-9445-A140-F51855B66125}" type="presParOf" srcId="{DCCEF33A-23ED-C34A-98AA-E9A3BBB36629}" destId="{3B4057FD-8E30-6B49-B190-3C1D0BCF5EAF}" srcOrd="1" destOrd="0" presId="urn:microsoft.com/office/officeart/2005/8/layout/hierarchy1"/>
    <dgm:cxn modelId="{9EA60B50-88F8-3F47-BDFF-EF8BB642231C}" type="presParOf" srcId="{969F1D19-412A-554F-B41C-2EC616CF7987}" destId="{13ACBEDB-C8E6-BE43-9CA8-5878F565AB73}" srcOrd="6" destOrd="0" presId="urn:microsoft.com/office/officeart/2005/8/layout/hierarchy1"/>
    <dgm:cxn modelId="{887B51CC-F70C-D342-BC44-3E2352DDD36F}" type="presParOf" srcId="{969F1D19-412A-554F-B41C-2EC616CF7987}" destId="{170C94DA-D6B7-4749-9F97-17FD4B2BC536}" srcOrd="7" destOrd="0" presId="urn:microsoft.com/office/officeart/2005/8/layout/hierarchy1"/>
    <dgm:cxn modelId="{377F72D5-E61A-2F42-9B73-95840A4C8F13}" type="presParOf" srcId="{170C94DA-D6B7-4749-9F97-17FD4B2BC536}" destId="{460790FB-46D8-CF4F-846E-AE42C039314A}" srcOrd="0" destOrd="0" presId="urn:microsoft.com/office/officeart/2005/8/layout/hierarchy1"/>
    <dgm:cxn modelId="{1D42F9C8-F324-A642-A065-15B0CC5ADF4E}" type="presParOf" srcId="{460790FB-46D8-CF4F-846E-AE42C039314A}" destId="{FE4574CB-7395-D446-A9DF-012E552C785F}" srcOrd="0" destOrd="0" presId="urn:microsoft.com/office/officeart/2005/8/layout/hierarchy1"/>
    <dgm:cxn modelId="{723BD5A5-0F3B-1947-B62A-7082FDCAA7A7}" type="presParOf" srcId="{460790FB-46D8-CF4F-846E-AE42C039314A}" destId="{F63C203D-C018-124D-8143-2DA56EE23882}" srcOrd="1" destOrd="0" presId="urn:microsoft.com/office/officeart/2005/8/layout/hierarchy1"/>
    <dgm:cxn modelId="{1C243A1E-9172-C14E-A30F-82D8854D62EC}" type="presParOf" srcId="{170C94DA-D6B7-4749-9F97-17FD4B2BC536}" destId="{D98E591F-68D8-F34F-965F-C4639ADBC107}" srcOrd="1" destOrd="0" presId="urn:microsoft.com/office/officeart/2005/8/layout/hierarchy1"/>
    <dgm:cxn modelId="{FCB027BA-1265-3849-A491-0C7040F0B152}" type="presParOf" srcId="{969F1D19-412A-554F-B41C-2EC616CF7987}" destId="{B1B67AAA-28EF-444A-8340-C5F4A657E947}" srcOrd="8" destOrd="0" presId="urn:microsoft.com/office/officeart/2005/8/layout/hierarchy1"/>
    <dgm:cxn modelId="{311E7D3C-659B-F14E-9AAB-3BB7BBE9B351}" type="presParOf" srcId="{969F1D19-412A-554F-B41C-2EC616CF7987}" destId="{3FE0EC95-2C5E-4D45-BA24-31A01EA62EAF}" srcOrd="9" destOrd="0" presId="urn:microsoft.com/office/officeart/2005/8/layout/hierarchy1"/>
    <dgm:cxn modelId="{DFEF7CD1-93FE-4E4F-8C8B-22AE6D3482AA}" type="presParOf" srcId="{3FE0EC95-2C5E-4D45-BA24-31A01EA62EAF}" destId="{406EE351-3A19-054D-9951-ED5D41FB18BA}" srcOrd="0" destOrd="0" presId="urn:microsoft.com/office/officeart/2005/8/layout/hierarchy1"/>
    <dgm:cxn modelId="{90B02499-DFFA-114F-8D68-F6BAA7D66FCA}" type="presParOf" srcId="{406EE351-3A19-054D-9951-ED5D41FB18BA}" destId="{036C7651-3AA7-2D41-8FCB-68B1B0F8CA03}" srcOrd="0" destOrd="0" presId="urn:microsoft.com/office/officeart/2005/8/layout/hierarchy1"/>
    <dgm:cxn modelId="{DC300C69-606C-C043-B645-CAECF9EF04A5}" type="presParOf" srcId="{406EE351-3A19-054D-9951-ED5D41FB18BA}" destId="{F4CD6E50-573D-E449-9649-C28C2CE15A44}" srcOrd="1" destOrd="0" presId="urn:microsoft.com/office/officeart/2005/8/layout/hierarchy1"/>
    <dgm:cxn modelId="{B84C4929-F70D-4A40-9A9F-B3F80D87B712}" type="presParOf" srcId="{3FE0EC95-2C5E-4D45-BA24-31A01EA62EAF}" destId="{A715F18D-AD4A-554A-B9B3-849ED51AF18C}" srcOrd="1" destOrd="0" presId="urn:microsoft.com/office/officeart/2005/8/layout/hierarchy1"/>
    <dgm:cxn modelId="{4E214172-62AD-6C4B-BB1C-59D594B3FA9E}" type="presParOf" srcId="{969F1D19-412A-554F-B41C-2EC616CF7987}" destId="{7349CD2E-B75B-9942-940C-2051BF2416C9}" srcOrd="10" destOrd="0" presId="urn:microsoft.com/office/officeart/2005/8/layout/hierarchy1"/>
    <dgm:cxn modelId="{62C20513-508D-EB4F-82E4-5787923D9194}" type="presParOf" srcId="{969F1D19-412A-554F-B41C-2EC616CF7987}" destId="{BCCD2381-F6F5-1544-A7F0-EF99498566AD}" srcOrd="11" destOrd="0" presId="urn:microsoft.com/office/officeart/2005/8/layout/hierarchy1"/>
    <dgm:cxn modelId="{1372BAF2-3E3B-EB46-8D5C-EA50414A7C28}" type="presParOf" srcId="{BCCD2381-F6F5-1544-A7F0-EF99498566AD}" destId="{067228EF-202C-F345-950D-5EC26993A540}" srcOrd="0" destOrd="0" presId="urn:microsoft.com/office/officeart/2005/8/layout/hierarchy1"/>
    <dgm:cxn modelId="{832B2109-4D0B-2645-8EFA-D65AA7D853D6}" type="presParOf" srcId="{067228EF-202C-F345-950D-5EC26993A540}" destId="{F935AD28-724C-FE44-9BF4-AC9E1641393D}" srcOrd="0" destOrd="0" presId="urn:microsoft.com/office/officeart/2005/8/layout/hierarchy1"/>
    <dgm:cxn modelId="{1FB469DE-8950-BA41-A16F-F6BC928311C7}" type="presParOf" srcId="{067228EF-202C-F345-950D-5EC26993A540}" destId="{3472C5E8-E3B0-6048-A564-5CAC973B94F2}" srcOrd="1" destOrd="0" presId="urn:microsoft.com/office/officeart/2005/8/layout/hierarchy1"/>
    <dgm:cxn modelId="{103D6A15-C8BD-6447-8392-9F3A1FF4DE32}" type="presParOf" srcId="{BCCD2381-F6F5-1544-A7F0-EF99498566AD}" destId="{EAD03851-C1E1-1B42-B428-B77016E5890E}" srcOrd="1" destOrd="0" presId="urn:microsoft.com/office/officeart/2005/8/layout/hierarchy1"/>
    <dgm:cxn modelId="{9C6731A1-4D39-F646-8982-B9F80DFEDFCC}" type="presParOf" srcId="{969F1D19-412A-554F-B41C-2EC616CF7987}" destId="{55CDB43F-BAA0-E245-86D3-CB7C6ED2081A}" srcOrd="12" destOrd="0" presId="urn:microsoft.com/office/officeart/2005/8/layout/hierarchy1"/>
    <dgm:cxn modelId="{7EA18ED8-1BDF-DE42-925A-FF3DDD651F58}" type="presParOf" srcId="{969F1D19-412A-554F-B41C-2EC616CF7987}" destId="{38B9E9BD-044A-6F4B-BBCC-F8FEFBD055DB}" srcOrd="13" destOrd="0" presId="urn:microsoft.com/office/officeart/2005/8/layout/hierarchy1"/>
    <dgm:cxn modelId="{2E93181D-006B-B74C-9206-0A7023465EF8}" type="presParOf" srcId="{38B9E9BD-044A-6F4B-BBCC-F8FEFBD055DB}" destId="{4B01BF68-EB7A-1F44-8B25-97E70D1DF0A6}" srcOrd="0" destOrd="0" presId="urn:microsoft.com/office/officeart/2005/8/layout/hierarchy1"/>
    <dgm:cxn modelId="{A54A8DA9-8E74-DC4F-9C1A-008EBD6707E5}" type="presParOf" srcId="{4B01BF68-EB7A-1F44-8B25-97E70D1DF0A6}" destId="{FBC37982-A2DD-394E-B6AA-FEA7121E4141}" srcOrd="0" destOrd="0" presId="urn:microsoft.com/office/officeart/2005/8/layout/hierarchy1"/>
    <dgm:cxn modelId="{DD2AAD8B-D293-FC48-96D4-345041FA3E72}" type="presParOf" srcId="{4B01BF68-EB7A-1F44-8B25-97E70D1DF0A6}" destId="{AF13B461-ADDA-A74A-A86F-5CD111814016}" srcOrd="1" destOrd="0" presId="urn:microsoft.com/office/officeart/2005/8/layout/hierarchy1"/>
    <dgm:cxn modelId="{CABF7CB9-AC57-E044-814B-2E48E2503ACB}" type="presParOf" srcId="{38B9E9BD-044A-6F4B-BBCC-F8FEFBD055DB}" destId="{202B6803-F83A-C340-AA34-5DB9B271B082}" srcOrd="1" destOrd="0" presId="urn:microsoft.com/office/officeart/2005/8/layout/hierarchy1"/>
  </dgm:cxnLst>
  <dgm:bg>
    <a:noFill/>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D05D380-2D46-8242-8E66-82ECDE58F1A3}" type="doc">
      <dgm:prSet loTypeId="urn:microsoft.com/office/officeart/2005/8/layout/hierarchy1" loCatId="" qsTypeId="urn:microsoft.com/office/officeart/2005/8/quickstyle/3D4" qsCatId="3D" csTypeId="urn:microsoft.com/office/officeart/2005/8/colors/accent0_1" csCatId="mainScheme" phldr="1"/>
      <dgm:spPr/>
      <dgm:t>
        <a:bodyPr/>
        <a:lstStyle/>
        <a:p>
          <a:endParaRPr lang="en-US"/>
        </a:p>
      </dgm:t>
    </dgm:pt>
    <dgm:pt modelId="{CB989B43-4C99-F842-940C-84E6D342BA37}">
      <dgm:prSet phldrT="[Text]" custT="1"/>
      <dgm:spPr/>
      <dgm:t>
        <a:bodyPr/>
        <a:lstStyle/>
        <a:p>
          <a:r>
            <a:rPr lang="en-US" sz="700">
              <a:latin typeface="Times New Roman"/>
              <a:cs typeface="Times New Roman"/>
            </a:rPr>
            <a:t>ILD</a:t>
          </a:r>
          <a:endParaRPr lang="en-US" sz="700" dirty="0">
            <a:latin typeface="Times New Roman"/>
            <a:cs typeface="Times New Roman"/>
          </a:endParaRPr>
        </a:p>
      </dgm:t>
    </dgm:pt>
    <dgm:pt modelId="{7BB7A3D7-C5F2-0D48-B523-C541897DC5BF}" type="parTrans" cxnId="{595EA855-4695-674E-8847-8F04545C198D}">
      <dgm:prSet/>
      <dgm:spPr/>
      <dgm:t>
        <a:bodyPr/>
        <a:lstStyle/>
        <a:p>
          <a:endParaRPr lang="en-US" sz="700">
            <a:solidFill>
              <a:srgbClr val="000000"/>
            </a:solidFill>
            <a:latin typeface="Times New Roman"/>
            <a:cs typeface="Times New Roman"/>
          </a:endParaRPr>
        </a:p>
      </dgm:t>
    </dgm:pt>
    <dgm:pt modelId="{C1EAA560-92E2-9444-AAED-49BCD509C09C}" type="sibTrans" cxnId="{595EA855-4695-674E-8847-8F04545C198D}">
      <dgm:prSet/>
      <dgm:spPr/>
      <dgm:t>
        <a:bodyPr/>
        <a:lstStyle/>
        <a:p>
          <a:endParaRPr lang="en-US" sz="700">
            <a:solidFill>
              <a:srgbClr val="000000"/>
            </a:solidFill>
            <a:latin typeface="Times New Roman"/>
            <a:cs typeface="Times New Roman"/>
          </a:endParaRPr>
        </a:p>
      </dgm:t>
    </dgm:pt>
    <dgm:pt modelId="{EEF89D0C-2480-784A-BE3A-301BCB15239F}">
      <dgm:prSet phldrT="[Text]" custT="1"/>
      <dgm:spPr/>
      <dgm:t>
        <a:bodyPr/>
        <a:lstStyle/>
        <a:p>
          <a:r>
            <a:rPr lang="en-US" sz="700" dirty="0">
              <a:latin typeface="Times New Roman"/>
              <a:cs typeface="Times New Roman"/>
            </a:rPr>
            <a:t>Idiopathic Interstitial Pneumonia</a:t>
          </a:r>
        </a:p>
      </dgm:t>
    </dgm:pt>
    <dgm:pt modelId="{10938394-8960-F446-8CF7-13165CF4A549}" type="parTrans" cxnId="{075402AB-7C2E-3F41-B9AA-5CAB52EED7A9}">
      <dgm:prSet/>
      <dgm:spPr/>
      <dgm:t>
        <a:bodyPr/>
        <a:lstStyle/>
        <a:p>
          <a:endParaRPr lang="en-US" sz="700">
            <a:solidFill>
              <a:srgbClr val="000000"/>
            </a:solidFill>
            <a:latin typeface="Times New Roman"/>
            <a:cs typeface="Times New Roman"/>
          </a:endParaRPr>
        </a:p>
      </dgm:t>
    </dgm:pt>
    <dgm:pt modelId="{15A1033F-3A8B-D84F-B116-EB4DB2567CE1}" type="sibTrans" cxnId="{075402AB-7C2E-3F41-B9AA-5CAB52EED7A9}">
      <dgm:prSet/>
      <dgm:spPr/>
      <dgm:t>
        <a:bodyPr/>
        <a:lstStyle/>
        <a:p>
          <a:endParaRPr lang="en-US" sz="700">
            <a:solidFill>
              <a:srgbClr val="000000"/>
            </a:solidFill>
            <a:latin typeface="Times New Roman"/>
            <a:cs typeface="Times New Roman"/>
          </a:endParaRPr>
        </a:p>
      </dgm:t>
    </dgm:pt>
    <dgm:pt modelId="{9E144185-BAD6-744E-860A-9B2607A429DA}">
      <dgm:prSet phldrT="[Text]" custT="1"/>
      <dgm:spPr/>
      <dgm:t>
        <a:bodyPr/>
        <a:lstStyle/>
        <a:p>
          <a:r>
            <a:rPr lang="en-US" sz="700" dirty="0">
              <a:latin typeface="Times New Roman"/>
              <a:cs typeface="Times New Roman"/>
            </a:rPr>
            <a:t>Connective tissue disease related</a:t>
          </a:r>
        </a:p>
      </dgm:t>
    </dgm:pt>
    <dgm:pt modelId="{84E3859C-9759-5948-ABD2-0E6E07FF358D}" type="parTrans" cxnId="{02216EF0-EDA4-3442-8D3D-D9294F86E435}">
      <dgm:prSet/>
      <dgm:spPr/>
      <dgm:t>
        <a:bodyPr/>
        <a:lstStyle/>
        <a:p>
          <a:endParaRPr lang="en-US" sz="700">
            <a:solidFill>
              <a:srgbClr val="000000"/>
            </a:solidFill>
            <a:latin typeface="Times New Roman"/>
            <a:cs typeface="Times New Roman"/>
          </a:endParaRPr>
        </a:p>
      </dgm:t>
    </dgm:pt>
    <dgm:pt modelId="{08261AD9-2F2C-6A47-901A-8C7D446BAF82}" type="sibTrans" cxnId="{02216EF0-EDA4-3442-8D3D-D9294F86E435}">
      <dgm:prSet/>
      <dgm:spPr/>
      <dgm:t>
        <a:bodyPr/>
        <a:lstStyle/>
        <a:p>
          <a:endParaRPr lang="en-US" sz="700">
            <a:solidFill>
              <a:srgbClr val="000000"/>
            </a:solidFill>
            <a:latin typeface="Times New Roman"/>
            <a:cs typeface="Times New Roman"/>
          </a:endParaRPr>
        </a:p>
      </dgm:t>
    </dgm:pt>
    <dgm:pt modelId="{06850842-5F0F-8E4E-9428-AB1AB26001AC}">
      <dgm:prSet phldrT="[Text]" custT="1"/>
      <dgm:spPr/>
      <dgm:t>
        <a:bodyPr/>
        <a:lstStyle/>
        <a:p>
          <a:r>
            <a:rPr lang="en-US" sz="700" dirty="0">
              <a:latin typeface="Times New Roman"/>
              <a:cs typeface="Times New Roman"/>
            </a:rPr>
            <a:t>Drug toxicity / Iatrogenic</a:t>
          </a:r>
        </a:p>
      </dgm:t>
    </dgm:pt>
    <dgm:pt modelId="{C0B5B249-E5E8-C94C-A981-49EA24B08FBF}" type="parTrans" cxnId="{59B5B2A2-E71C-3549-BD4D-56119F9E157C}">
      <dgm:prSet/>
      <dgm:spPr/>
      <dgm:t>
        <a:bodyPr/>
        <a:lstStyle/>
        <a:p>
          <a:endParaRPr lang="en-US" sz="700">
            <a:solidFill>
              <a:srgbClr val="000000"/>
            </a:solidFill>
            <a:latin typeface="Times New Roman"/>
            <a:cs typeface="Times New Roman"/>
          </a:endParaRPr>
        </a:p>
      </dgm:t>
    </dgm:pt>
    <dgm:pt modelId="{CA3B8E52-5E23-7147-A4BB-9B9C664630EA}" type="sibTrans" cxnId="{59B5B2A2-E71C-3549-BD4D-56119F9E157C}">
      <dgm:prSet/>
      <dgm:spPr/>
      <dgm:t>
        <a:bodyPr/>
        <a:lstStyle/>
        <a:p>
          <a:endParaRPr lang="en-US" sz="700">
            <a:solidFill>
              <a:srgbClr val="000000"/>
            </a:solidFill>
            <a:latin typeface="Times New Roman"/>
            <a:cs typeface="Times New Roman"/>
          </a:endParaRPr>
        </a:p>
      </dgm:t>
    </dgm:pt>
    <dgm:pt modelId="{96FC2D39-8A24-9148-9149-52C8D46C2A8D}">
      <dgm:prSet phldrT="[Text]" custT="1"/>
      <dgm:spPr/>
      <dgm:t>
        <a:bodyPr/>
        <a:lstStyle/>
        <a:p>
          <a:r>
            <a:rPr lang="en-US" sz="700" dirty="0" err="1">
              <a:latin typeface="Times New Roman"/>
              <a:cs typeface="Times New Roman"/>
            </a:rPr>
            <a:t>Pneumoconioses</a:t>
          </a:r>
          <a:endParaRPr lang="en-US" sz="700" dirty="0">
            <a:latin typeface="Times New Roman"/>
            <a:cs typeface="Times New Roman"/>
          </a:endParaRPr>
        </a:p>
      </dgm:t>
    </dgm:pt>
    <dgm:pt modelId="{A4D79DA2-079C-0144-81B2-14C3BF3FB080}" type="parTrans" cxnId="{3459A535-D9FA-054A-AD19-A040416E9A91}">
      <dgm:prSet/>
      <dgm:spPr/>
      <dgm:t>
        <a:bodyPr/>
        <a:lstStyle/>
        <a:p>
          <a:endParaRPr lang="en-US" sz="700">
            <a:solidFill>
              <a:srgbClr val="000000"/>
            </a:solidFill>
            <a:latin typeface="Times New Roman"/>
            <a:cs typeface="Times New Roman"/>
          </a:endParaRPr>
        </a:p>
      </dgm:t>
    </dgm:pt>
    <dgm:pt modelId="{938E103E-B634-9A41-8397-93D7CA1520C3}" type="sibTrans" cxnId="{3459A535-D9FA-054A-AD19-A040416E9A91}">
      <dgm:prSet/>
      <dgm:spPr/>
      <dgm:t>
        <a:bodyPr/>
        <a:lstStyle/>
        <a:p>
          <a:endParaRPr lang="en-US" sz="700">
            <a:solidFill>
              <a:srgbClr val="000000"/>
            </a:solidFill>
            <a:latin typeface="Times New Roman"/>
            <a:cs typeface="Times New Roman"/>
          </a:endParaRPr>
        </a:p>
      </dgm:t>
    </dgm:pt>
    <dgm:pt modelId="{9F164BCD-A4A7-BD4F-9670-5198CC9D40EF}">
      <dgm:prSet phldrT="[Text]" custT="1"/>
      <dgm:spPr/>
      <dgm:t>
        <a:bodyPr/>
        <a:lstStyle/>
        <a:p>
          <a:r>
            <a:rPr lang="en-US" sz="700" dirty="0">
              <a:latin typeface="Times New Roman"/>
              <a:cs typeface="Times New Roman"/>
            </a:rPr>
            <a:t>Hypersensitivity Pneumonitis</a:t>
          </a:r>
        </a:p>
      </dgm:t>
    </dgm:pt>
    <dgm:pt modelId="{C722BC9B-69DC-8444-850D-B1046997F0C0}" type="parTrans" cxnId="{C7A36617-3748-4D44-BDC8-30B6AC8F1150}">
      <dgm:prSet/>
      <dgm:spPr/>
      <dgm:t>
        <a:bodyPr/>
        <a:lstStyle/>
        <a:p>
          <a:endParaRPr lang="en-US" sz="700">
            <a:solidFill>
              <a:srgbClr val="000000"/>
            </a:solidFill>
            <a:latin typeface="Times New Roman"/>
            <a:cs typeface="Times New Roman"/>
          </a:endParaRPr>
        </a:p>
      </dgm:t>
    </dgm:pt>
    <dgm:pt modelId="{EFAC1630-BF7F-7242-A1F4-F449551E1372}" type="sibTrans" cxnId="{C7A36617-3748-4D44-BDC8-30B6AC8F1150}">
      <dgm:prSet/>
      <dgm:spPr/>
      <dgm:t>
        <a:bodyPr/>
        <a:lstStyle/>
        <a:p>
          <a:endParaRPr lang="en-US" sz="700">
            <a:solidFill>
              <a:srgbClr val="000000"/>
            </a:solidFill>
            <a:latin typeface="Times New Roman"/>
            <a:cs typeface="Times New Roman"/>
          </a:endParaRPr>
        </a:p>
      </dgm:t>
    </dgm:pt>
    <dgm:pt modelId="{BA298481-1D41-584A-8BC3-04BB91CC8BBD}">
      <dgm:prSet phldrT="[Text]" custT="1"/>
      <dgm:spPr/>
      <dgm:t>
        <a:bodyPr/>
        <a:lstStyle/>
        <a:p>
          <a:r>
            <a:rPr lang="en-US" sz="700">
              <a:latin typeface="Times New Roman"/>
              <a:cs typeface="Times New Roman"/>
            </a:rPr>
            <a:t>Sarcoidosis</a:t>
          </a:r>
          <a:endParaRPr lang="en-US" sz="700" dirty="0">
            <a:latin typeface="Times New Roman"/>
            <a:cs typeface="Times New Roman"/>
          </a:endParaRPr>
        </a:p>
      </dgm:t>
    </dgm:pt>
    <dgm:pt modelId="{1E46F5FD-080B-FA40-9B83-CA2FD807EBA4}" type="parTrans" cxnId="{32B45013-E73D-A04B-95FF-DB8C07094455}">
      <dgm:prSet/>
      <dgm:spPr/>
      <dgm:t>
        <a:bodyPr/>
        <a:lstStyle/>
        <a:p>
          <a:endParaRPr lang="en-US" sz="700">
            <a:solidFill>
              <a:srgbClr val="000000"/>
            </a:solidFill>
            <a:latin typeface="Times New Roman"/>
            <a:cs typeface="Times New Roman"/>
          </a:endParaRPr>
        </a:p>
      </dgm:t>
    </dgm:pt>
    <dgm:pt modelId="{C4642594-AEAE-694A-8782-EB69626D865B}" type="sibTrans" cxnId="{32B45013-E73D-A04B-95FF-DB8C07094455}">
      <dgm:prSet/>
      <dgm:spPr/>
      <dgm:t>
        <a:bodyPr/>
        <a:lstStyle/>
        <a:p>
          <a:endParaRPr lang="en-US" sz="700">
            <a:solidFill>
              <a:srgbClr val="000000"/>
            </a:solidFill>
            <a:latin typeface="Times New Roman"/>
            <a:cs typeface="Times New Roman"/>
          </a:endParaRPr>
        </a:p>
      </dgm:t>
    </dgm:pt>
    <dgm:pt modelId="{C6B66873-FBFA-5344-AAD4-FBD1359575B7}">
      <dgm:prSet phldrT="[Text]" custT="1"/>
      <dgm:spPr/>
      <dgm:t>
        <a:bodyPr/>
        <a:lstStyle/>
        <a:p>
          <a:r>
            <a:rPr lang="en-US" sz="700">
              <a:latin typeface="Times New Roman"/>
              <a:cs typeface="Times New Roman"/>
            </a:rPr>
            <a:t>Vasculitidies</a:t>
          </a:r>
          <a:endParaRPr lang="en-US" sz="700" dirty="0">
            <a:latin typeface="Times New Roman"/>
            <a:cs typeface="Times New Roman"/>
          </a:endParaRPr>
        </a:p>
      </dgm:t>
    </dgm:pt>
    <dgm:pt modelId="{21BD7C63-361A-ED43-8E7B-3C2531BD7E93}" type="parTrans" cxnId="{8CFEB5DD-466F-A549-9D3A-3FA578D5EC12}">
      <dgm:prSet/>
      <dgm:spPr/>
      <dgm:t>
        <a:bodyPr/>
        <a:lstStyle/>
        <a:p>
          <a:endParaRPr lang="en-US" sz="700"/>
        </a:p>
      </dgm:t>
    </dgm:pt>
    <dgm:pt modelId="{0E3DF604-2E93-664A-BEAC-80BCFB803AA5}" type="sibTrans" cxnId="{8CFEB5DD-466F-A549-9D3A-3FA578D5EC12}">
      <dgm:prSet/>
      <dgm:spPr/>
      <dgm:t>
        <a:bodyPr/>
        <a:lstStyle/>
        <a:p>
          <a:endParaRPr lang="en-US" sz="700"/>
        </a:p>
      </dgm:t>
    </dgm:pt>
    <dgm:pt modelId="{3EF00358-0069-3D4B-8E0D-53076B858E48}">
      <dgm:prSet phldrT="[Text]" custT="1"/>
      <dgm:spPr/>
      <dgm:t>
        <a:bodyPr/>
        <a:lstStyle/>
        <a:p>
          <a:r>
            <a:rPr lang="en-US" sz="700" b="1" dirty="0">
              <a:latin typeface="Times New Roman"/>
              <a:cs typeface="Times New Roman"/>
            </a:rPr>
            <a:t>Usual interstitial pneumonia (UIP)</a:t>
          </a:r>
        </a:p>
      </dgm:t>
    </dgm:pt>
    <dgm:pt modelId="{0E7DEC8B-3B9E-8742-893D-43C1844A4D8A}" type="parTrans" cxnId="{87B41A27-C8C4-D34F-8325-F4D9A3C690AA}">
      <dgm:prSet/>
      <dgm:spPr/>
      <dgm:t>
        <a:bodyPr/>
        <a:lstStyle/>
        <a:p>
          <a:endParaRPr lang="en-US" sz="700"/>
        </a:p>
      </dgm:t>
    </dgm:pt>
    <dgm:pt modelId="{EA983D2F-6FC7-354B-AC08-AEDE060AB4B0}" type="sibTrans" cxnId="{87B41A27-C8C4-D34F-8325-F4D9A3C690AA}">
      <dgm:prSet/>
      <dgm:spPr/>
      <dgm:t>
        <a:bodyPr/>
        <a:lstStyle/>
        <a:p>
          <a:endParaRPr lang="en-US" sz="700"/>
        </a:p>
      </dgm:t>
    </dgm:pt>
    <dgm:pt modelId="{8111F52C-82F6-5E4C-B62B-C106AF389879}">
      <dgm:prSet phldrT="[Text]" custT="1"/>
      <dgm:spPr/>
      <dgm:t>
        <a:bodyPr/>
        <a:lstStyle/>
        <a:p>
          <a:r>
            <a:rPr lang="en-US" sz="700" dirty="0" err="1">
              <a:latin typeface="Times New Roman"/>
              <a:cs typeface="Times New Roman"/>
            </a:rPr>
            <a:t>Organising</a:t>
          </a:r>
          <a:r>
            <a:rPr lang="en-US" sz="700" dirty="0">
              <a:latin typeface="Times New Roman"/>
              <a:cs typeface="Times New Roman"/>
            </a:rPr>
            <a:t> pneumonias</a:t>
          </a:r>
        </a:p>
      </dgm:t>
    </dgm:pt>
    <dgm:pt modelId="{A7C182B4-64D1-2844-8D89-1C54843A8081}" type="parTrans" cxnId="{1DD9CC0B-FD87-9F46-B668-D716BFC75587}">
      <dgm:prSet/>
      <dgm:spPr/>
      <dgm:t>
        <a:bodyPr/>
        <a:lstStyle/>
        <a:p>
          <a:endParaRPr lang="en-US" sz="700"/>
        </a:p>
      </dgm:t>
    </dgm:pt>
    <dgm:pt modelId="{6AF695E4-A99D-0A49-BD43-1B0441C0B700}" type="sibTrans" cxnId="{1DD9CC0B-FD87-9F46-B668-D716BFC75587}">
      <dgm:prSet/>
      <dgm:spPr/>
      <dgm:t>
        <a:bodyPr/>
        <a:lstStyle/>
        <a:p>
          <a:endParaRPr lang="en-US" sz="700"/>
        </a:p>
      </dgm:t>
    </dgm:pt>
    <dgm:pt modelId="{47A9BC99-630C-0344-88F4-7A0E2DB39FFD}">
      <dgm:prSet phldrT="[Text]" custT="1"/>
      <dgm:spPr/>
      <dgm:t>
        <a:bodyPr/>
        <a:lstStyle/>
        <a:p>
          <a:r>
            <a:rPr lang="en-US" sz="700" dirty="0">
              <a:latin typeface="Times New Roman"/>
              <a:cs typeface="Times New Roman"/>
            </a:rPr>
            <a:t>Non-specific interstitial pneumonia (NSIP)</a:t>
          </a:r>
        </a:p>
      </dgm:t>
    </dgm:pt>
    <dgm:pt modelId="{B415D61E-BA97-7443-91BC-0F8C20B05765}" type="parTrans" cxnId="{A45260F6-48A4-0346-B29F-68E5C2D0D0BA}">
      <dgm:prSet/>
      <dgm:spPr/>
      <dgm:t>
        <a:bodyPr/>
        <a:lstStyle/>
        <a:p>
          <a:endParaRPr lang="en-US" sz="700"/>
        </a:p>
      </dgm:t>
    </dgm:pt>
    <dgm:pt modelId="{3461993F-A81C-5A46-93DD-D996178FB40D}" type="sibTrans" cxnId="{A45260F6-48A4-0346-B29F-68E5C2D0D0BA}">
      <dgm:prSet/>
      <dgm:spPr/>
      <dgm:t>
        <a:bodyPr/>
        <a:lstStyle/>
        <a:p>
          <a:endParaRPr lang="en-US" sz="700"/>
        </a:p>
      </dgm:t>
    </dgm:pt>
    <dgm:pt modelId="{125B7E88-2AE0-B543-B6E3-3E0A6442F88A}">
      <dgm:prSet phldrT="[Text]" custT="1"/>
      <dgm:spPr/>
      <dgm:t>
        <a:bodyPr/>
        <a:lstStyle/>
        <a:p>
          <a:r>
            <a:rPr lang="en-US" sz="700" dirty="0">
              <a:latin typeface="Times New Roman"/>
              <a:cs typeface="Times New Roman"/>
            </a:rPr>
            <a:t>DIP / RBILD (smoking related)</a:t>
          </a:r>
        </a:p>
      </dgm:t>
    </dgm:pt>
    <dgm:pt modelId="{097EBE67-E530-954A-A604-53B311B442CF}" type="parTrans" cxnId="{DE5A0517-814D-0347-A63E-00E6B3FB55F1}">
      <dgm:prSet/>
      <dgm:spPr/>
      <dgm:t>
        <a:bodyPr/>
        <a:lstStyle/>
        <a:p>
          <a:endParaRPr lang="en-US" sz="700"/>
        </a:p>
      </dgm:t>
    </dgm:pt>
    <dgm:pt modelId="{90378F17-C429-1E41-9582-A2002276020B}" type="sibTrans" cxnId="{DE5A0517-814D-0347-A63E-00E6B3FB55F1}">
      <dgm:prSet/>
      <dgm:spPr/>
      <dgm:t>
        <a:bodyPr/>
        <a:lstStyle/>
        <a:p>
          <a:endParaRPr lang="en-US" sz="700"/>
        </a:p>
      </dgm:t>
    </dgm:pt>
    <dgm:pt modelId="{8D47C0D0-7E7C-AA4C-B5BA-F9946FED163F}">
      <dgm:prSet phldrT="[Text]" custT="1"/>
      <dgm:spPr/>
      <dgm:t>
        <a:bodyPr/>
        <a:lstStyle/>
        <a:p>
          <a:r>
            <a:rPr lang="en-US" sz="700" dirty="0">
              <a:latin typeface="Times New Roman"/>
              <a:cs typeface="Times New Roman"/>
            </a:rPr>
            <a:t>Lymphoid (LIP)</a:t>
          </a:r>
        </a:p>
      </dgm:t>
    </dgm:pt>
    <dgm:pt modelId="{F41D13D9-CB89-CF44-A881-0287E46D297C}" type="parTrans" cxnId="{A7F9E547-B757-DE4E-98E3-789C4857B48C}">
      <dgm:prSet/>
      <dgm:spPr/>
      <dgm:t>
        <a:bodyPr/>
        <a:lstStyle/>
        <a:p>
          <a:endParaRPr lang="en-US" sz="700"/>
        </a:p>
      </dgm:t>
    </dgm:pt>
    <dgm:pt modelId="{107646C2-B6C6-3742-BE1F-BD53240158B8}" type="sibTrans" cxnId="{A7F9E547-B757-DE4E-98E3-789C4857B48C}">
      <dgm:prSet/>
      <dgm:spPr/>
      <dgm:t>
        <a:bodyPr/>
        <a:lstStyle/>
        <a:p>
          <a:endParaRPr lang="en-US" sz="700"/>
        </a:p>
      </dgm:t>
    </dgm:pt>
    <dgm:pt modelId="{3BB92C28-DAE1-F344-A4AA-D2DA8B2E9D4D}">
      <dgm:prSet phldrT="[Text]" custT="1"/>
      <dgm:spPr/>
      <dgm:t>
        <a:bodyPr/>
        <a:lstStyle/>
        <a:p>
          <a:r>
            <a:rPr lang="en-US" sz="700" dirty="0">
              <a:latin typeface="Times New Roman"/>
              <a:cs typeface="Times New Roman"/>
            </a:rPr>
            <a:t>Acute Interstitial Pneumonia (AIP)</a:t>
          </a:r>
        </a:p>
      </dgm:t>
    </dgm:pt>
    <dgm:pt modelId="{072A1CB5-24C6-2E44-82C1-BA8BBBAA421C}" type="parTrans" cxnId="{F783CE42-CAA0-664F-8C4F-B1925E28C4AD}">
      <dgm:prSet/>
      <dgm:spPr/>
      <dgm:t>
        <a:bodyPr/>
        <a:lstStyle/>
        <a:p>
          <a:endParaRPr lang="en-US" sz="700"/>
        </a:p>
      </dgm:t>
    </dgm:pt>
    <dgm:pt modelId="{51C7AFCA-EC7B-124C-B5D4-FFBA942C0630}" type="sibTrans" cxnId="{F783CE42-CAA0-664F-8C4F-B1925E28C4AD}">
      <dgm:prSet/>
      <dgm:spPr/>
      <dgm:t>
        <a:bodyPr/>
        <a:lstStyle/>
        <a:p>
          <a:endParaRPr lang="en-US" sz="700"/>
        </a:p>
      </dgm:t>
    </dgm:pt>
    <dgm:pt modelId="{58124CC9-D14B-EA46-8921-9C48D1DDDB05}">
      <dgm:prSet phldrT="[Text]" custT="1"/>
      <dgm:spPr/>
      <dgm:t>
        <a:bodyPr/>
        <a:lstStyle/>
        <a:p>
          <a:r>
            <a:rPr lang="en-US" sz="700" dirty="0">
              <a:latin typeface="Times New Roman"/>
              <a:cs typeface="Times New Roman"/>
            </a:rPr>
            <a:t>Rare IIPs</a:t>
          </a:r>
        </a:p>
      </dgm:t>
    </dgm:pt>
    <dgm:pt modelId="{281C869B-3740-5847-8AEF-51B276D45EEE}" type="parTrans" cxnId="{845A115E-BAE6-8541-B744-D92F3DC0CF74}">
      <dgm:prSet/>
      <dgm:spPr/>
      <dgm:t>
        <a:bodyPr/>
        <a:lstStyle/>
        <a:p>
          <a:endParaRPr lang="en-US" sz="700"/>
        </a:p>
      </dgm:t>
    </dgm:pt>
    <dgm:pt modelId="{ED441B54-C1C4-CC4A-AE55-9841402B8D0B}" type="sibTrans" cxnId="{845A115E-BAE6-8541-B744-D92F3DC0CF74}">
      <dgm:prSet/>
      <dgm:spPr/>
      <dgm:t>
        <a:bodyPr/>
        <a:lstStyle/>
        <a:p>
          <a:endParaRPr lang="en-US" sz="700"/>
        </a:p>
      </dgm:t>
    </dgm:pt>
    <dgm:pt modelId="{FC02606B-CF8B-5E4D-8664-28F10FA3703F}" type="pres">
      <dgm:prSet presAssocID="{3D05D380-2D46-8242-8E66-82ECDE58F1A3}" presName="hierChild1" presStyleCnt="0">
        <dgm:presLayoutVars>
          <dgm:chPref val="1"/>
          <dgm:dir/>
          <dgm:animOne val="branch"/>
          <dgm:animLvl val="lvl"/>
          <dgm:resizeHandles/>
        </dgm:presLayoutVars>
      </dgm:prSet>
      <dgm:spPr/>
    </dgm:pt>
    <dgm:pt modelId="{0570A6D8-E472-0244-87CB-672EDBB20E93}" type="pres">
      <dgm:prSet presAssocID="{CB989B43-4C99-F842-940C-84E6D342BA37}" presName="hierRoot1" presStyleCnt="0"/>
      <dgm:spPr/>
    </dgm:pt>
    <dgm:pt modelId="{1BCD66F4-D85D-834C-B45D-A16D4ECF6421}" type="pres">
      <dgm:prSet presAssocID="{CB989B43-4C99-F842-940C-84E6D342BA37}" presName="composite" presStyleCnt="0"/>
      <dgm:spPr/>
    </dgm:pt>
    <dgm:pt modelId="{9A6F1404-91CE-5145-8788-D1E2ADD61048}" type="pres">
      <dgm:prSet presAssocID="{CB989B43-4C99-F842-940C-84E6D342BA37}" presName="background" presStyleLbl="node0" presStyleIdx="0" presStyleCnt="1"/>
      <dgm:spPr/>
    </dgm:pt>
    <dgm:pt modelId="{938494D9-CB83-7D4A-B98F-8F0CC219286D}" type="pres">
      <dgm:prSet presAssocID="{CB989B43-4C99-F842-940C-84E6D342BA37}" presName="text" presStyleLbl="fgAcc0" presStyleIdx="0" presStyleCnt="1" custLinFactNeighborX="3730" custLinFactNeighborY="-58746">
        <dgm:presLayoutVars>
          <dgm:chPref val="3"/>
        </dgm:presLayoutVars>
      </dgm:prSet>
      <dgm:spPr>
        <a:prstGeom prst="flowChartProcess">
          <a:avLst/>
        </a:prstGeom>
      </dgm:spPr>
    </dgm:pt>
    <dgm:pt modelId="{969F1D19-412A-554F-B41C-2EC616CF7987}" type="pres">
      <dgm:prSet presAssocID="{CB989B43-4C99-F842-940C-84E6D342BA37}" presName="hierChild2" presStyleCnt="0"/>
      <dgm:spPr/>
    </dgm:pt>
    <dgm:pt modelId="{15F047B2-C183-D545-896E-6625FEB97E4A}" type="pres">
      <dgm:prSet presAssocID="{C0B5B249-E5E8-C94C-A981-49EA24B08FBF}" presName="Name10" presStyleLbl="parChTrans1D2" presStyleIdx="0" presStyleCnt="7"/>
      <dgm:spPr/>
    </dgm:pt>
    <dgm:pt modelId="{2C9DD234-6787-C148-8069-DC6F45525670}" type="pres">
      <dgm:prSet presAssocID="{06850842-5F0F-8E4E-9428-AB1AB26001AC}" presName="hierRoot2" presStyleCnt="0"/>
      <dgm:spPr/>
    </dgm:pt>
    <dgm:pt modelId="{BC6AA9D4-B4E9-EC40-8827-7B1FB6C68DA7}" type="pres">
      <dgm:prSet presAssocID="{06850842-5F0F-8E4E-9428-AB1AB26001AC}" presName="composite2" presStyleCnt="0"/>
      <dgm:spPr/>
    </dgm:pt>
    <dgm:pt modelId="{C9A111C4-0E18-034B-98E0-8F2BBF8C0435}" type="pres">
      <dgm:prSet presAssocID="{06850842-5F0F-8E4E-9428-AB1AB26001AC}" presName="background2" presStyleLbl="node2" presStyleIdx="0" presStyleCnt="7"/>
      <dgm:spPr/>
    </dgm:pt>
    <dgm:pt modelId="{5203809C-BF73-4E4B-B571-F372243BFCC1}" type="pres">
      <dgm:prSet presAssocID="{06850842-5F0F-8E4E-9428-AB1AB26001AC}" presName="text2" presStyleLbl="fgAcc2" presStyleIdx="0" presStyleCnt="7" custLinFactNeighborX="7668" custLinFactNeighborY="-3512">
        <dgm:presLayoutVars>
          <dgm:chPref val="3"/>
        </dgm:presLayoutVars>
      </dgm:prSet>
      <dgm:spPr/>
    </dgm:pt>
    <dgm:pt modelId="{1110DD04-3480-614D-9C9A-EFDA8494769B}" type="pres">
      <dgm:prSet presAssocID="{06850842-5F0F-8E4E-9428-AB1AB26001AC}" presName="hierChild3" presStyleCnt="0"/>
      <dgm:spPr/>
    </dgm:pt>
    <dgm:pt modelId="{841C5EA4-8ACA-D146-A3F8-CD3A80143C18}" type="pres">
      <dgm:prSet presAssocID="{C722BC9B-69DC-8444-850D-B1046997F0C0}" presName="Name10" presStyleLbl="parChTrans1D2" presStyleIdx="1" presStyleCnt="7"/>
      <dgm:spPr/>
    </dgm:pt>
    <dgm:pt modelId="{08FB085A-F884-394D-BE4D-A5C3F6EE5E14}" type="pres">
      <dgm:prSet presAssocID="{9F164BCD-A4A7-BD4F-9670-5198CC9D40EF}" presName="hierRoot2" presStyleCnt="0"/>
      <dgm:spPr/>
    </dgm:pt>
    <dgm:pt modelId="{D4B19F7E-5617-9248-83DF-3AF27E8789AC}" type="pres">
      <dgm:prSet presAssocID="{9F164BCD-A4A7-BD4F-9670-5198CC9D40EF}" presName="composite2" presStyleCnt="0"/>
      <dgm:spPr/>
    </dgm:pt>
    <dgm:pt modelId="{2C12E83D-03E9-E241-A11D-4E1B0D08F2BA}" type="pres">
      <dgm:prSet presAssocID="{9F164BCD-A4A7-BD4F-9670-5198CC9D40EF}" presName="background2" presStyleLbl="node2" presStyleIdx="1" presStyleCnt="7"/>
      <dgm:spPr/>
    </dgm:pt>
    <dgm:pt modelId="{7B54AEB9-B8BA-F74D-9191-58B0752ADC03}" type="pres">
      <dgm:prSet presAssocID="{9F164BCD-A4A7-BD4F-9670-5198CC9D40EF}" presName="text2" presStyleLbl="fgAcc2" presStyleIdx="1" presStyleCnt="7" custLinFactNeighborX="670" custLinFactNeighborY="-3455">
        <dgm:presLayoutVars>
          <dgm:chPref val="3"/>
        </dgm:presLayoutVars>
      </dgm:prSet>
      <dgm:spPr/>
    </dgm:pt>
    <dgm:pt modelId="{98334A9C-5755-A246-A44B-F66AC39B562C}" type="pres">
      <dgm:prSet presAssocID="{9F164BCD-A4A7-BD4F-9670-5198CC9D40EF}" presName="hierChild3" presStyleCnt="0"/>
      <dgm:spPr/>
    </dgm:pt>
    <dgm:pt modelId="{3E5AD16E-FBBE-D44E-9C93-C8C9E3EC0651}" type="pres">
      <dgm:prSet presAssocID="{A4D79DA2-079C-0144-81B2-14C3BF3FB080}" presName="Name10" presStyleLbl="parChTrans1D2" presStyleIdx="2" presStyleCnt="7"/>
      <dgm:spPr/>
    </dgm:pt>
    <dgm:pt modelId="{DCCEF33A-23ED-C34A-98AA-E9A3BBB36629}" type="pres">
      <dgm:prSet presAssocID="{96FC2D39-8A24-9148-9149-52C8D46C2A8D}" presName="hierRoot2" presStyleCnt="0"/>
      <dgm:spPr/>
    </dgm:pt>
    <dgm:pt modelId="{E8B85D21-451D-674E-A237-633B0BEC0AAD}" type="pres">
      <dgm:prSet presAssocID="{96FC2D39-8A24-9148-9149-52C8D46C2A8D}" presName="composite2" presStyleCnt="0"/>
      <dgm:spPr/>
    </dgm:pt>
    <dgm:pt modelId="{188B75EC-3D19-9541-B85E-332B678163EF}" type="pres">
      <dgm:prSet presAssocID="{96FC2D39-8A24-9148-9149-52C8D46C2A8D}" presName="background2" presStyleLbl="node2" presStyleIdx="2" presStyleCnt="7"/>
      <dgm:spPr/>
    </dgm:pt>
    <dgm:pt modelId="{A09107F6-419C-5D40-A6CF-BDC83EA86807}" type="pres">
      <dgm:prSet presAssocID="{96FC2D39-8A24-9148-9149-52C8D46C2A8D}" presName="text2" presStyleLbl="fgAcc2" presStyleIdx="2" presStyleCnt="7" custLinFactNeighborX="4608" custLinFactNeighborY="-3455">
        <dgm:presLayoutVars>
          <dgm:chPref val="3"/>
        </dgm:presLayoutVars>
      </dgm:prSet>
      <dgm:spPr/>
    </dgm:pt>
    <dgm:pt modelId="{3B4057FD-8E30-6B49-B190-3C1D0BCF5EAF}" type="pres">
      <dgm:prSet presAssocID="{96FC2D39-8A24-9148-9149-52C8D46C2A8D}" presName="hierChild3" presStyleCnt="0"/>
      <dgm:spPr/>
    </dgm:pt>
    <dgm:pt modelId="{13ACBEDB-C8E6-BE43-9CA8-5878F565AB73}" type="pres">
      <dgm:prSet presAssocID="{10938394-8960-F446-8CF7-13165CF4A549}" presName="Name10" presStyleLbl="parChTrans1D2" presStyleIdx="3" presStyleCnt="7"/>
      <dgm:spPr/>
    </dgm:pt>
    <dgm:pt modelId="{170C94DA-D6B7-4749-9F97-17FD4B2BC536}" type="pres">
      <dgm:prSet presAssocID="{EEF89D0C-2480-784A-BE3A-301BCB15239F}" presName="hierRoot2" presStyleCnt="0"/>
      <dgm:spPr/>
    </dgm:pt>
    <dgm:pt modelId="{460790FB-46D8-CF4F-846E-AE42C039314A}" type="pres">
      <dgm:prSet presAssocID="{EEF89D0C-2480-784A-BE3A-301BCB15239F}" presName="composite2" presStyleCnt="0"/>
      <dgm:spPr/>
    </dgm:pt>
    <dgm:pt modelId="{FE4574CB-7395-D446-A9DF-012E552C785F}" type="pres">
      <dgm:prSet presAssocID="{EEF89D0C-2480-784A-BE3A-301BCB15239F}" presName="background2" presStyleLbl="node2" presStyleIdx="3" presStyleCnt="7"/>
      <dgm:spPr/>
    </dgm:pt>
    <dgm:pt modelId="{F63C203D-C018-124D-8143-2DA56EE23882}" type="pres">
      <dgm:prSet presAssocID="{EEF89D0C-2480-784A-BE3A-301BCB15239F}" presName="text2" presStyleLbl="fgAcc2" presStyleIdx="3" presStyleCnt="7" custLinFactNeighborX="3780" custLinFactNeighborY="-3455">
        <dgm:presLayoutVars>
          <dgm:chPref val="3"/>
        </dgm:presLayoutVars>
      </dgm:prSet>
      <dgm:spPr/>
    </dgm:pt>
    <dgm:pt modelId="{D98E591F-68D8-F34F-965F-C4639ADBC107}" type="pres">
      <dgm:prSet presAssocID="{EEF89D0C-2480-784A-BE3A-301BCB15239F}" presName="hierChild3" presStyleCnt="0"/>
      <dgm:spPr/>
    </dgm:pt>
    <dgm:pt modelId="{5F7FDD6A-F58E-6743-83DB-FBBA5F4A47EF}" type="pres">
      <dgm:prSet presAssocID="{0E7DEC8B-3B9E-8742-893D-43C1844A4D8A}" presName="Name17" presStyleLbl="parChTrans1D3" presStyleIdx="0" presStyleCnt="7"/>
      <dgm:spPr/>
    </dgm:pt>
    <dgm:pt modelId="{B18BCC20-B757-064B-AB10-558205F1ED53}" type="pres">
      <dgm:prSet presAssocID="{3EF00358-0069-3D4B-8E0D-53076B858E48}" presName="hierRoot3" presStyleCnt="0"/>
      <dgm:spPr/>
    </dgm:pt>
    <dgm:pt modelId="{5012FECB-4677-914A-B5DA-9981F4F460DF}" type="pres">
      <dgm:prSet presAssocID="{3EF00358-0069-3D4B-8E0D-53076B858E48}" presName="composite3" presStyleCnt="0"/>
      <dgm:spPr/>
    </dgm:pt>
    <dgm:pt modelId="{BD07700B-7F27-954F-9961-345247D3B598}" type="pres">
      <dgm:prSet presAssocID="{3EF00358-0069-3D4B-8E0D-53076B858E48}" presName="background3" presStyleLbl="node3" presStyleIdx="0" presStyleCnt="7"/>
      <dgm:spPr/>
    </dgm:pt>
    <dgm:pt modelId="{5FAB36CA-2489-2B48-B3CE-F176678D708A}" type="pres">
      <dgm:prSet presAssocID="{3EF00358-0069-3D4B-8E0D-53076B858E48}" presName="text3" presStyleLbl="fgAcc3" presStyleIdx="0" presStyleCnt="7" custLinFactNeighborX="2413" custLinFactNeighborY="62662">
        <dgm:presLayoutVars>
          <dgm:chPref val="3"/>
        </dgm:presLayoutVars>
      </dgm:prSet>
      <dgm:spPr/>
    </dgm:pt>
    <dgm:pt modelId="{E3420776-94C5-3744-8A44-33752AE230C8}" type="pres">
      <dgm:prSet presAssocID="{3EF00358-0069-3D4B-8E0D-53076B858E48}" presName="hierChild4" presStyleCnt="0"/>
      <dgm:spPr/>
    </dgm:pt>
    <dgm:pt modelId="{267DE2B0-7BE1-EC47-A381-7E13785F669A}" type="pres">
      <dgm:prSet presAssocID="{A7C182B4-64D1-2844-8D89-1C54843A8081}" presName="Name17" presStyleLbl="parChTrans1D3" presStyleIdx="1" presStyleCnt="7"/>
      <dgm:spPr/>
    </dgm:pt>
    <dgm:pt modelId="{6D599550-C23E-3548-846C-5E1A8192371E}" type="pres">
      <dgm:prSet presAssocID="{8111F52C-82F6-5E4C-B62B-C106AF389879}" presName="hierRoot3" presStyleCnt="0"/>
      <dgm:spPr/>
    </dgm:pt>
    <dgm:pt modelId="{E8A6F455-D0EE-294F-B970-E8EF84678165}" type="pres">
      <dgm:prSet presAssocID="{8111F52C-82F6-5E4C-B62B-C106AF389879}" presName="composite3" presStyleCnt="0"/>
      <dgm:spPr/>
    </dgm:pt>
    <dgm:pt modelId="{E0F7E8DA-340B-BE4E-850B-22E8AFFE107D}" type="pres">
      <dgm:prSet presAssocID="{8111F52C-82F6-5E4C-B62B-C106AF389879}" presName="background3" presStyleLbl="node3" presStyleIdx="1" presStyleCnt="7"/>
      <dgm:spPr/>
    </dgm:pt>
    <dgm:pt modelId="{24193EFB-505F-8C40-A958-A88D359E37BB}" type="pres">
      <dgm:prSet presAssocID="{8111F52C-82F6-5E4C-B62B-C106AF389879}" presName="text3" presStyleLbl="fgAcc3" presStyleIdx="1" presStyleCnt="7" custLinFactNeighborX="2413" custLinFactNeighborY="62662">
        <dgm:presLayoutVars>
          <dgm:chPref val="3"/>
        </dgm:presLayoutVars>
      </dgm:prSet>
      <dgm:spPr/>
    </dgm:pt>
    <dgm:pt modelId="{805F4C43-8179-9A4D-B9A8-87E085F87E01}" type="pres">
      <dgm:prSet presAssocID="{8111F52C-82F6-5E4C-B62B-C106AF389879}" presName="hierChild4" presStyleCnt="0"/>
      <dgm:spPr/>
    </dgm:pt>
    <dgm:pt modelId="{507BDC20-BD9E-EE4C-AEAD-F2A9F0FDD732}" type="pres">
      <dgm:prSet presAssocID="{B415D61E-BA97-7443-91BC-0F8C20B05765}" presName="Name17" presStyleLbl="parChTrans1D3" presStyleIdx="2" presStyleCnt="7"/>
      <dgm:spPr/>
    </dgm:pt>
    <dgm:pt modelId="{14C88DF4-C33B-CC41-B5B0-59557B43C693}" type="pres">
      <dgm:prSet presAssocID="{47A9BC99-630C-0344-88F4-7A0E2DB39FFD}" presName="hierRoot3" presStyleCnt="0"/>
      <dgm:spPr/>
    </dgm:pt>
    <dgm:pt modelId="{F0D6BE05-B7EF-E241-ABA9-F970ADB04849}" type="pres">
      <dgm:prSet presAssocID="{47A9BC99-630C-0344-88F4-7A0E2DB39FFD}" presName="composite3" presStyleCnt="0"/>
      <dgm:spPr/>
    </dgm:pt>
    <dgm:pt modelId="{2408C03B-2F07-0E4F-B326-A90CC5A6477A}" type="pres">
      <dgm:prSet presAssocID="{47A9BC99-630C-0344-88F4-7A0E2DB39FFD}" presName="background3" presStyleLbl="node3" presStyleIdx="2" presStyleCnt="7"/>
      <dgm:spPr/>
    </dgm:pt>
    <dgm:pt modelId="{84BF9B91-2AAA-2A49-9C43-2F1376B38C12}" type="pres">
      <dgm:prSet presAssocID="{47A9BC99-630C-0344-88F4-7A0E2DB39FFD}" presName="text3" presStyleLbl="fgAcc3" presStyleIdx="2" presStyleCnt="7" custLinFactNeighborX="2413" custLinFactNeighborY="62662">
        <dgm:presLayoutVars>
          <dgm:chPref val="3"/>
        </dgm:presLayoutVars>
      </dgm:prSet>
      <dgm:spPr/>
    </dgm:pt>
    <dgm:pt modelId="{7D43795F-31BF-484E-91C2-F1F7FE772121}" type="pres">
      <dgm:prSet presAssocID="{47A9BC99-630C-0344-88F4-7A0E2DB39FFD}" presName="hierChild4" presStyleCnt="0"/>
      <dgm:spPr/>
    </dgm:pt>
    <dgm:pt modelId="{86532C61-C177-CE46-967A-496BB82D5F9F}" type="pres">
      <dgm:prSet presAssocID="{097EBE67-E530-954A-A604-53B311B442CF}" presName="Name17" presStyleLbl="parChTrans1D3" presStyleIdx="3" presStyleCnt="7"/>
      <dgm:spPr/>
    </dgm:pt>
    <dgm:pt modelId="{6271D3C4-3913-874B-B8FA-D85CB29DF791}" type="pres">
      <dgm:prSet presAssocID="{125B7E88-2AE0-B543-B6E3-3E0A6442F88A}" presName="hierRoot3" presStyleCnt="0"/>
      <dgm:spPr/>
    </dgm:pt>
    <dgm:pt modelId="{D7E0B277-0101-0240-B827-DABB15AD68E1}" type="pres">
      <dgm:prSet presAssocID="{125B7E88-2AE0-B543-B6E3-3E0A6442F88A}" presName="composite3" presStyleCnt="0"/>
      <dgm:spPr/>
    </dgm:pt>
    <dgm:pt modelId="{AF1830EB-7B6A-874C-B91C-51CC115436EC}" type="pres">
      <dgm:prSet presAssocID="{125B7E88-2AE0-B543-B6E3-3E0A6442F88A}" presName="background3" presStyleLbl="node3" presStyleIdx="3" presStyleCnt="7"/>
      <dgm:spPr/>
    </dgm:pt>
    <dgm:pt modelId="{68F15BD4-A288-E84D-AD35-6FF24121323E}" type="pres">
      <dgm:prSet presAssocID="{125B7E88-2AE0-B543-B6E3-3E0A6442F88A}" presName="text3" presStyleLbl="fgAcc3" presStyleIdx="3" presStyleCnt="7" custLinFactNeighborX="3730" custLinFactNeighborY="63008">
        <dgm:presLayoutVars>
          <dgm:chPref val="3"/>
        </dgm:presLayoutVars>
      </dgm:prSet>
      <dgm:spPr/>
    </dgm:pt>
    <dgm:pt modelId="{FFD489D2-9623-4541-AC3F-264C412912FE}" type="pres">
      <dgm:prSet presAssocID="{125B7E88-2AE0-B543-B6E3-3E0A6442F88A}" presName="hierChild4" presStyleCnt="0"/>
      <dgm:spPr/>
    </dgm:pt>
    <dgm:pt modelId="{5735790C-10C3-0349-8B49-8DF3721718BF}" type="pres">
      <dgm:prSet presAssocID="{F41D13D9-CB89-CF44-A881-0287E46D297C}" presName="Name17" presStyleLbl="parChTrans1D3" presStyleIdx="4" presStyleCnt="7"/>
      <dgm:spPr/>
    </dgm:pt>
    <dgm:pt modelId="{5079C883-50C3-B54B-B7A2-951E168B704E}" type="pres">
      <dgm:prSet presAssocID="{8D47C0D0-7E7C-AA4C-B5BA-F9946FED163F}" presName="hierRoot3" presStyleCnt="0"/>
      <dgm:spPr/>
    </dgm:pt>
    <dgm:pt modelId="{2306A665-65B9-D445-BAF5-BD69F871DD6C}" type="pres">
      <dgm:prSet presAssocID="{8D47C0D0-7E7C-AA4C-B5BA-F9946FED163F}" presName="composite3" presStyleCnt="0"/>
      <dgm:spPr/>
    </dgm:pt>
    <dgm:pt modelId="{5002548A-FE6C-5746-8EF5-20AA2DE12921}" type="pres">
      <dgm:prSet presAssocID="{8D47C0D0-7E7C-AA4C-B5BA-F9946FED163F}" presName="background3" presStyleLbl="node3" presStyleIdx="4" presStyleCnt="7"/>
      <dgm:spPr/>
    </dgm:pt>
    <dgm:pt modelId="{B94BEA7C-5627-D149-BEBD-BB4F3AA08C67}" type="pres">
      <dgm:prSet presAssocID="{8D47C0D0-7E7C-AA4C-B5BA-F9946FED163F}" presName="text3" presStyleLbl="fgAcc3" presStyleIdx="4" presStyleCnt="7" custLinFactNeighborX="2413" custLinFactNeighborY="62662">
        <dgm:presLayoutVars>
          <dgm:chPref val="3"/>
        </dgm:presLayoutVars>
      </dgm:prSet>
      <dgm:spPr/>
    </dgm:pt>
    <dgm:pt modelId="{110C5B51-E83A-4345-B901-38590CAC3550}" type="pres">
      <dgm:prSet presAssocID="{8D47C0D0-7E7C-AA4C-B5BA-F9946FED163F}" presName="hierChild4" presStyleCnt="0"/>
      <dgm:spPr/>
    </dgm:pt>
    <dgm:pt modelId="{07ABEB83-7B1D-9E4E-B608-38089DEE2716}" type="pres">
      <dgm:prSet presAssocID="{072A1CB5-24C6-2E44-82C1-BA8BBBAA421C}" presName="Name17" presStyleLbl="parChTrans1D3" presStyleIdx="5" presStyleCnt="7"/>
      <dgm:spPr/>
    </dgm:pt>
    <dgm:pt modelId="{7070EF8F-BB15-A649-AF45-9718AAB04B52}" type="pres">
      <dgm:prSet presAssocID="{3BB92C28-DAE1-F344-A4AA-D2DA8B2E9D4D}" presName="hierRoot3" presStyleCnt="0"/>
      <dgm:spPr/>
    </dgm:pt>
    <dgm:pt modelId="{E79D0B0E-8BC2-9B4C-A1B3-00EEDB8951C2}" type="pres">
      <dgm:prSet presAssocID="{3BB92C28-DAE1-F344-A4AA-D2DA8B2E9D4D}" presName="composite3" presStyleCnt="0"/>
      <dgm:spPr/>
    </dgm:pt>
    <dgm:pt modelId="{1E713C2D-B341-2649-A1C9-86BB3B1A49FD}" type="pres">
      <dgm:prSet presAssocID="{3BB92C28-DAE1-F344-A4AA-D2DA8B2E9D4D}" presName="background3" presStyleLbl="node3" presStyleIdx="5" presStyleCnt="7"/>
      <dgm:spPr/>
    </dgm:pt>
    <dgm:pt modelId="{7B52436A-ABE4-404A-9FD5-60CE4681CFC1}" type="pres">
      <dgm:prSet presAssocID="{3BB92C28-DAE1-F344-A4AA-D2DA8B2E9D4D}" presName="text3" presStyleLbl="fgAcc3" presStyleIdx="5" presStyleCnt="7" custLinFactNeighborX="2413" custLinFactNeighborY="62662">
        <dgm:presLayoutVars>
          <dgm:chPref val="3"/>
        </dgm:presLayoutVars>
      </dgm:prSet>
      <dgm:spPr/>
    </dgm:pt>
    <dgm:pt modelId="{E5CEB274-7998-3D41-A2F3-A287A5E09961}" type="pres">
      <dgm:prSet presAssocID="{3BB92C28-DAE1-F344-A4AA-D2DA8B2E9D4D}" presName="hierChild4" presStyleCnt="0"/>
      <dgm:spPr/>
    </dgm:pt>
    <dgm:pt modelId="{830B2C94-EEE7-F949-8676-2F97EA64A7F7}" type="pres">
      <dgm:prSet presAssocID="{281C869B-3740-5847-8AEF-51B276D45EEE}" presName="Name17" presStyleLbl="parChTrans1D3" presStyleIdx="6" presStyleCnt="7"/>
      <dgm:spPr/>
    </dgm:pt>
    <dgm:pt modelId="{70FEFCA4-82CA-6F4B-AABC-E84A1753E471}" type="pres">
      <dgm:prSet presAssocID="{58124CC9-D14B-EA46-8921-9C48D1DDDB05}" presName="hierRoot3" presStyleCnt="0"/>
      <dgm:spPr/>
    </dgm:pt>
    <dgm:pt modelId="{29101FD6-012E-BC46-B2DA-132F3FF19A53}" type="pres">
      <dgm:prSet presAssocID="{58124CC9-D14B-EA46-8921-9C48D1DDDB05}" presName="composite3" presStyleCnt="0"/>
      <dgm:spPr/>
    </dgm:pt>
    <dgm:pt modelId="{34764CE6-89D4-304C-B1DC-E5F45B5C7978}" type="pres">
      <dgm:prSet presAssocID="{58124CC9-D14B-EA46-8921-9C48D1DDDB05}" presName="background3" presStyleLbl="node3" presStyleIdx="6" presStyleCnt="7"/>
      <dgm:spPr/>
    </dgm:pt>
    <dgm:pt modelId="{D53D6FC1-9286-3E4A-95BC-20191485E83B}" type="pres">
      <dgm:prSet presAssocID="{58124CC9-D14B-EA46-8921-9C48D1DDDB05}" presName="text3" presStyleLbl="fgAcc3" presStyleIdx="6" presStyleCnt="7" custLinFactNeighborX="-2190" custLinFactNeighborY="63122">
        <dgm:presLayoutVars>
          <dgm:chPref val="3"/>
        </dgm:presLayoutVars>
      </dgm:prSet>
      <dgm:spPr/>
    </dgm:pt>
    <dgm:pt modelId="{9623373E-FC70-5E40-96B0-2746FE31BDDA}" type="pres">
      <dgm:prSet presAssocID="{58124CC9-D14B-EA46-8921-9C48D1DDDB05}" presName="hierChild4" presStyleCnt="0"/>
      <dgm:spPr/>
    </dgm:pt>
    <dgm:pt modelId="{B1B67AAA-28EF-444A-8340-C5F4A657E947}" type="pres">
      <dgm:prSet presAssocID="{84E3859C-9759-5948-ABD2-0E6E07FF358D}" presName="Name10" presStyleLbl="parChTrans1D2" presStyleIdx="4" presStyleCnt="7"/>
      <dgm:spPr/>
    </dgm:pt>
    <dgm:pt modelId="{3FE0EC95-2C5E-4D45-BA24-31A01EA62EAF}" type="pres">
      <dgm:prSet presAssocID="{9E144185-BAD6-744E-860A-9B2607A429DA}" presName="hierRoot2" presStyleCnt="0"/>
      <dgm:spPr/>
    </dgm:pt>
    <dgm:pt modelId="{406EE351-3A19-054D-9951-ED5D41FB18BA}" type="pres">
      <dgm:prSet presAssocID="{9E144185-BAD6-744E-860A-9B2607A429DA}" presName="composite2" presStyleCnt="0"/>
      <dgm:spPr/>
    </dgm:pt>
    <dgm:pt modelId="{036C7651-3AA7-2D41-8FCB-68B1B0F8CA03}" type="pres">
      <dgm:prSet presAssocID="{9E144185-BAD6-744E-860A-9B2607A429DA}" presName="background2" presStyleLbl="node2" presStyleIdx="4" presStyleCnt="7"/>
      <dgm:spPr/>
    </dgm:pt>
    <dgm:pt modelId="{F4CD6E50-573D-E449-9649-C28C2CE15A44}" type="pres">
      <dgm:prSet presAssocID="{9E144185-BAD6-744E-860A-9B2607A429DA}" presName="text2" presStyleLbl="fgAcc2" presStyleIdx="4" presStyleCnt="7" custLinFactNeighborX="4608" custLinFactNeighborY="-3455">
        <dgm:presLayoutVars>
          <dgm:chPref val="3"/>
        </dgm:presLayoutVars>
      </dgm:prSet>
      <dgm:spPr/>
    </dgm:pt>
    <dgm:pt modelId="{A715F18D-AD4A-554A-B9B3-849ED51AF18C}" type="pres">
      <dgm:prSet presAssocID="{9E144185-BAD6-744E-860A-9B2607A429DA}" presName="hierChild3" presStyleCnt="0"/>
      <dgm:spPr/>
    </dgm:pt>
    <dgm:pt modelId="{7349CD2E-B75B-9942-940C-2051BF2416C9}" type="pres">
      <dgm:prSet presAssocID="{21BD7C63-361A-ED43-8E7B-3C2531BD7E93}" presName="Name10" presStyleLbl="parChTrans1D2" presStyleIdx="5" presStyleCnt="7"/>
      <dgm:spPr/>
    </dgm:pt>
    <dgm:pt modelId="{BCCD2381-F6F5-1544-A7F0-EF99498566AD}" type="pres">
      <dgm:prSet presAssocID="{C6B66873-FBFA-5344-AAD4-FBD1359575B7}" presName="hierRoot2" presStyleCnt="0"/>
      <dgm:spPr/>
    </dgm:pt>
    <dgm:pt modelId="{067228EF-202C-F345-950D-5EC26993A540}" type="pres">
      <dgm:prSet presAssocID="{C6B66873-FBFA-5344-AAD4-FBD1359575B7}" presName="composite2" presStyleCnt="0"/>
      <dgm:spPr/>
    </dgm:pt>
    <dgm:pt modelId="{F935AD28-724C-FE44-9BF4-AC9E1641393D}" type="pres">
      <dgm:prSet presAssocID="{C6B66873-FBFA-5344-AAD4-FBD1359575B7}" presName="background2" presStyleLbl="node2" presStyleIdx="5" presStyleCnt="7"/>
      <dgm:spPr/>
    </dgm:pt>
    <dgm:pt modelId="{3472C5E8-E3B0-6048-A564-5CAC973B94F2}" type="pres">
      <dgm:prSet presAssocID="{C6B66873-FBFA-5344-AAD4-FBD1359575B7}" presName="text2" presStyleLbl="fgAcc2" presStyleIdx="5" presStyleCnt="7" custLinFactNeighborY="-3909">
        <dgm:presLayoutVars>
          <dgm:chPref val="3"/>
        </dgm:presLayoutVars>
      </dgm:prSet>
      <dgm:spPr/>
    </dgm:pt>
    <dgm:pt modelId="{EAD03851-C1E1-1B42-B428-B77016E5890E}" type="pres">
      <dgm:prSet presAssocID="{C6B66873-FBFA-5344-AAD4-FBD1359575B7}" presName="hierChild3" presStyleCnt="0"/>
      <dgm:spPr/>
    </dgm:pt>
    <dgm:pt modelId="{55CDB43F-BAA0-E245-86D3-CB7C6ED2081A}" type="pres">
      <dgm:prSet presAssocID="{1E46F5FD-080B-FA40-9B83-CA2FD807EBA4}" presName="Name10" presStyleLbl="parChTrans1D2" presStyleIdx="6" presStyleCnt="7"/>
      <dgm:spPr/>
    </dgm:pt>
    <dgm:pt modelId="{38B9E9BD-044A-6F4B-BBCC-F8FEFBD055DB}" type="pres">
      <dgm:prSet presAssocID="{BA298481-1D41-584A-8BC3-04BB91CC8BBD}" presName="hierRoot2" presStyleCnt="0"/>
      <dgm:spPr/>
    </dgm:pt>
    <dgm:pt modelId="{4B01BF68-EB7A-1F44-8B25-97E70D1DF0A6}" type="pres">
      <dgm:prSet presAssocID="{BA298481-1D41-584A-8BC3-04BB91CC8BBD}" presName="composite2" presStyleCnt="0"/>
      <dgm:spPr/>
    </dgm:pt>
    <dgm:pt modelId="{FBC37982-A2DD-394E-B6AA-FEA7121E4141}" type="pres">
      <dgm:prSet presAssocID="{BA298481-1D41-584A-8BC3-04BB91CC8BBD}" presName="background2" presStyleLbl="node2" presStyleIdx="6" presStyleCnt="7"/>
      <dgm:spPr/>
    </dgm:pt>
    <dgm:pt modelId="{AF13B461-ADDA-A74A-A86F-5CD111814016}" type="pres">
      <dgm:prSet presAssocID="{BA298481-1D41-584A-8BC3-04BB91CC8BBD}" presName="text2" presStyleLbl="fgAcc2" presStyleIdx="6" presStyleCnt="7" custLinFactNeighborX="743" custLinFactNeighborY="-4758">
        <dgm:presLayoutVars>
          <dgm:chPref val="3"/>
        </dgm:presLayoutVars>
      </dgm:prSet>
      <dgm:spPr/>
    </dgm:pt>
    <dgm:pt modelId="{202B6803-F83A-C340-AA34-5DB9B271B082}" type="pres">
      <dgm:prSet presAssocID="{BA298481-1D41-584A-8BC3-04BB91CC8BBD}" presName="hierChild3" presStyleCnt="0"/>
      <dgm:spPr/>
    </dgm:pt>
  </dgm:ptLst>
  <dgm:cxnLst>
    <dgm:cxn modelId="{5A6B7D04-7509-C54E-AF19-9CAACCAFDE35}" type="presOf" srcId="{281C869B-3740-5847-8AEF-51B276D45EEE}" destId="{830B2C94-EEE7-F949-8676-2F97EA64A7F7}" srcOrd="0" destOrd="0" presId="urn:microsoft.com/office/officeart/2005/8/layout/hierarchy1"/>
    <dgm:cxn modelId="{1DD9CC0B-FD87-9F46-B668-D716BFC75587}" srcId="{EEF89D0C-2480-784A-BE3A-301BCB15239F}" destId="{8111F52C-82F6-5E4C-B62B-C106AF389879}" srcOrd="1" destOrd="0" parTransId="{A7C182B4-64D1-2844-8D89-1C54843A8081}" sibTransId="{6AF695E4-A99D-0A49-BD43-1B0441C0B700}"/>
    <dgm:cxn modelId="{F470A10C-9231-0343-BC27-52F355195005}" type="presOf" srcId="{A4D79DA2-079C-0144-81B2-14C3BF3FB080}" destId="{3E5AD16E-FBBE-D44E-9C93-C8C9E3EC0651}" srcOrd="0" destOrd="0" presId="urn:microsoft.com/office/officeart/2005/8/layout/hierarchy1"/>
    <dgm:cxn modelId="{8EDE0213-B6FB-354F-8565-3FFAA7053C81}" type="presOf" srcId="{9F164BCD-A4A7-BD4F-9670-5198CC9D40EF}" destId="{7B54AEB9-B8BA-F74D-9191-58B0752ADC03}" srcOrd="0" destOrd="0" presId="urn:microsoft.com/office/officeart/2005/8/layout/hierarchy1"/>
    <dgm:cxn modelId="{32B45013-E73D-A04B-95FF-DB8C07094455}" srcId="{CB989B43-4C99-F842-940C-84E6D342BA37}" destId="{BA298481-1D41-584A-8BC3-04BB91CC8BBD}" srcOrd="6" destOrd="0" parTransId="{1E46F5FD-080B-FA40-9B83-CA2FD807EBA4}" sibTransId="{C4642594-AEAE-694A-8782-EB69626D865B}"/>
    <dgm:cxn modelId="{DE5A0517-814D-0347-A63E-00E6B3FB55F1}" srcId="{EEF89D0C-2480-784A-BE3A-301BCB15239F}" destId="{125B7E88-2AE0-B543-B6E3-3E0A6442F88A}" srcOrd="3" destOrd="0" parTransId="{097EBE67-E530-954A-A604-53B311B442CF}" sibTransId="{90378F17-C429-1E41-9582-A2002276020B}"/>
    <dgm:cxn modelId="{C7A36617-3748-4D44-BDC8-30B6AC8F1150}" srcId="{CB989B43-4C99-F842-940C-84E6D342BA37}" destId="{9F164BCD-A4A7-BD4F-9670-5198CC9D40EF}" srcOrd="1" destOrd="0" parTransId="{C722BC9B-69DC-8444-850D-B1046997F0C0}" sibTransId="{EFAC1630-BF7F-7242-A1F4-F449551E1372}"/>
    <dgm:cxn modelId="{87B41A27-C8C4-D34F-8325-F4D9A3C690AA}" srcId="{EEF89D0C-2480-784A-BE3A-301BCB15239F}" destId="{3EF00358-0069-3D4B-8E0D-53076B858E48}" srcOrd="0" destOrd="0" parTransId="{0E7DEC8B-3B9E-8742-893D-43C1844A4D8A}" sibTransId="{EA983D2F-6FC7-354B-AC08-AEDE060AB4B0}"/>
    <dgm:cxn modelId="{C2436A2F-ECE5-CB43-B943-DCE5E9D45D6D}" type="presOf" srcId="{BA298481-1D41-584A-8BC3-04BB91CC8BBD}" destId="{AF13B461-ADDA-A74A-A86F-5CD111814016}" srcOrd="0" destOrd="0" presId="urn:microsoft.com/office/officeart/2005/8/layout/hierarchy1"/>
    <dgm:cxn modelId="{3459A535-D9FA-054A-AD19-A040416E9A91}" srcId="{CB989B43-4C99-F842-940C-84E6D342BA37}" destId="{96FC2D39-8A24-9148-9149-52C8D46C2A8D}" srcOrd="2" destOrd="0" parTransId="{A4D79DA2-079C-0144-81B2-14C3BF3FB080}" sibTransId="{938E103E-B634-9A41-8397-93D7CA1520C3}"/>
    <dgm:cxn modelId="{8D7CA737-D9A7-D340-B594-D631C518D89B}" type="presOf" srcId="{47A9BC99-630C-0344-88F4-7A0E2DB39FFD}" destId="{84BF9B91-2AAA-2A49-9C43-2F1376B38C12}" srcOrd="0" destOrd="0" presId="urn:microsoft.com/office/officeart/2005/8/layout/hierarchy1"/>
    <dgm:cxn modelId="{40B4FB3A-011B-7943-8CF6-C1EEE8E26CA0}" type="presOf" srcId="{125B7E88-2AE0-B543-B6E3-3E0A6442F88A}" destId="{68F15BD4-A288-E84D-AD35-6FF24121323E}" srcOrd="0" destOrd="0" presId="urn:microsoft.com/office/officeart/2005/8/layout/hierarchy1"/>
    <dgm:cxn modelId="{F783CE42-CAA0-664F-8C4F-B1925E28C4AD}" srcId="{EEF89D0C-2480-784A-BE3A-301BCB15239F}" destId="{3BB92C28-DAE1-F344-A4AA-D2DA8B2E9D4D}" srcOrd="5" destOrd="0" parTransId="{072A1CB5-24C6-2E44-82C1-BA8BBBAA421C}" sibTransId="{51C7AFCA-EC7B-124C-B5D4-FFBA942C0630}"/>
    <dgm:cxn modelId="{2F874546-BCE4-5C4D-B9F3-E983AC2FACB2}" type="presOf" srcId="{EEF89D0C-2480-784A-BE3A-301BCB15239F}" destId="{F63C203D-C018-124D-8143-2DA56EE23882}" srcOrd="0" destOrd="0" presId="urn:microsoft.com/office/officeart/2005/8/layout/hierarchy1"/>
    <dgm:cxn modelId="{1E51D447-DFEA-5844-9481-6E3175B87944}" type="presOf" srcId="{CB989B43-4C99-F842-940C-84E6D342BA37}" destId="{938494D9-CB83-7D4A-B98F-8F0CC219286D}" srcOrd="0" destOrd="0" presId="urn:microsoft.com/office/officeart/2005/8/layout/hierarchy1"/>
    <dgm:cxn modelId="{A7F9E547-B757-DE4E-98E3-789C4857B48C}" srcId="{EEF89D0C-2480-784A-BE3A-301BCB15239F}" destId="{8D47C0D0-7E7C-AA4C-B5BA-F9946FED163F}" srcOrd="4" destOrd="0" parTransId="{F41D13D9-CB89-CF44-A881-0287E46D297C}" sibTransId="{107646C2-B6C6-3742-BE1F-BD53240158B8}"/>
    <dgm:cxn modelId="{3C034149-CEAD-5749-8192-ED674536C912}" type="presOf" srcId="{C6B66873-FBFA-5344-AAD4-FBD1359575B7}" destId="{3472C5E8-E3B0-6048-A564-5CAC973B94F2}" srcOrd="0" destOrd="0" presId="urn:microsoft.com/office/officeart/2005/8/layout/hierarchy1"/>
    <dgm:cxn modelId="{5AE65D49-8D3E-EE4E-8A56-A785130C4EC1}" type="presOf" srcId="{8111F52C-82F6-5E4C-B62B-C106AF389879}" destId="{24193EFB-505F-8C40-A958-A88D359E37BB}" srcOrd="0" destOrd="0" presId="urn:microsoft.com/office/officeart/2005/8/layout/hierarchy1"/>
    <dgm:cxn modelId="{4413FA49-359F-7346-9790-BC815E366B1F}" type="presOf" srcId="{3D05D380-2D46-8242-8E66-82ECDE58F1A3}" destId="{FC02606B-CF8B-5E4D-8664-28F10FA3703F}" srcOrd="0" destOrd="0" presId="urn:microsoft.com/office/officeart/2005/8/layout/hierarchy1"/>
    <dgm:cxn modelId="{A13EF24C-09AA-0E46-A991-B564A25FC382}" type="presOf" srcId="{06850842-5F0F-8E4E-9428-AB1AB26001AC}" destId="{5203809C-BF73-4E4B-B571-F372243BFCC1}" srcOrd="0" destOrd="0" presId="urn:microsoft.com/office/officeart/2005/8/layout/hierarchy1"/>
    <dgm:cxn modelId="{BFDF5550-6828-0F47-A27D-A0335375B7F4}" type="presOf" srcId="{9E144185-BAD6-744E-860A-9B2607A429DA}" destId="{F4CD6E50-573D-E449-9649-C28C2CE15A44}" srcOrd="0" destOrd="0" presId="urn:microsoft.com/office/officeart/2005/8/layout/hierarchy1"/>
    <dgm:cxn modelId="{5CB46152-F45F-E64A-B585-503BD39BF899}" type="presOf" srcId="{58124CC9-D14B-EA46-8921-9C48D1DDDB05}" destId="{D53D6FC1-9286-3E4A-95BC-20191485E83B}" srcOrd="0" destOrd="0" presId="urn:microsoft.com/office/officeart/2005/8/layout/hierarchy1"/>
    <dgm:cxn modelId="{595EA855-4695-674E-8847-8F04545C198D}" srcId="{3D05D380-2D46-8242-8E66-82ECDE58F1A3}" destId="{CB989B43-4C99-F842-940C-84E6D342BA37}" srcOrd="0" destOrd="0" parTransId="{7BB7A3D7-C5F2-0D48-B523-C541897DC5BF}" sibTransId="{C1EAA560-92E2-9444-AAED-49BCD509C09C}"/>
    <dgm:cxn modelId="{845A115E-BAE6-8541-B744-D92F3DC0CF74}" srcId="{EEF89D0C-2480-784A-BE3A-301BCB15239F}" destId="{58124CC9-D14B-EA46-8921-9C48D1DDDB05}" srcOrd="6" destOrd="0" parTransId="{281C869B-3740-5847-8AEF-51B276D45EEE}" sibTransId="{ED441B54-C1C4-CC4A-AE55-9841402B8D0B}"/>
    <dgm:cxn modelId="{97BA4861-830B-504E-BC5B-B9E1E7180752}" type="presOf" srcId="{1E46F5FD-080B-FA40-9B83-CA2FD807EBA4}" destId="{55CDB43F-BAA0-E245-86D3-CB7C6ED2081A}" srcOrd="0" destOrd="0" presId="urn:microsoft.com/office/officeart/2005/8/layout/hierarchy1"/>
    <dgm:cxn modelId="{26325C67-DB8E-9243-A56C-A09101D65D01}" type="presOf" srcId="{F41D13D9-CB89-CF44-A881-0287E46D297C}" destId="{5735790C-10C3-0349-8B49-8DF3721718BF}" srcOrd="0" destOrd="0" presId="urn:microsoft.com/office/officeart/2005/8/layout/hierarchy1"/>
    <dgm:cxn modelId="{034C8B78-2563-624F-8A0A-EE0A32758FB8}" type="presOf" srcId="{072A1CB5-24C6-2E44-82C1-BA8BBBAA421C}" destId="{07ABEB83-7B1D-9E4E-B608-38089DEE2716}" srcOrd="0" destOrd="0" presId="urn:microsoft.com/office/officeart/2005/8/layout/hierarchy1"/>
    <dgm:cxn modelId="{7F84819B-9873-F34B-BD34-8B63AE478BC5}" type="presOf" srcId="{3BB92C28-DAE1-F344-A4AA-D2DA8B2E9D4D}" destId="{7B52436A-ABE4-404A-9FD5-60CE4681CFC1}" srcOrd="0" destOrd="0" presId="urn:microsoft.com/office/officeart/2005/8/layout/hierarchy1"/>
    <dgm:cxn modelId="{DEB56C9D-657F-AC49-AB3D-3C7480005104}" type="presOf" srcId="{097EBE67-E530-954A-A604-53B311B442CF}" destId="{86532C61-C177-CE46-967A-496BB82D5F9F}" srcOrd="0" destOrd="0" presId="urn:microsoft.com/office/officeart/2005/8/layout/hierarchy1"/>
    <dgm:cxn modelId="{DE01DE9F-4BB6-9E4B-8436-4929D2C91B56}" type="presOf" srcId="{3EF00358-0069-3D4B-8E0D-53076B858E48}" destId="{5FAB36CA-2489-2B48-B3CE-F176678D708A}" srcOrd="0" destOrd="0" presId="urn:microsoft.com/office/officeart/2005/8/layout/hierarchy1"/>
    <dgm:cxn modelId="{59B5B2A2-E71C-3549-BD4D-56119F9E157C}" srcId="{CB989B43-4C99-F842-940C-84E6D342BA37}" destId="{06850842-5F0F-8E4E-9428-AB1AB26001AC}" srcOrd="0" destOrd="0" parTransId="{C0B5B249-E5E8-C94C-A981-49EA24B08FBF}" sibTransId="{CA3B8E52-5E23-7147-A4BB-9B9C664630EA}"/>
    <dgm:cxn modelId="{075402AB-7C2E-3F41-B9AA-5CAB52EED7A9}" srcId="{CB989B43-4C99-F842-940C-84E6D342BA37}" destId="{EEF89D0C-2480-784A-BE3A-301BCB15239F}" srcOrd="3" destOrd="0" parTransId="{10938394-8960-F446-8CF7-13165CF4A549}" sibTransId="{15A1033F-3A8B-D84F-B116-EB4DB2567CE1}"/>
    <dgm:cxn modelId="{403D7EAD-BC40-754E-BD23-197BB6623AC2}" type="presOf" srcId="{96FC2D39-8A24-9148-9149-52C8D46C2A8D}" destId="{A09107F6-419C-5D40-A6CF-BDC83EA86807}" srcOrd="0" destOrd="0" presId="urn:microsoft.com/office/officeart/2005/8/layout/hierarchy1"/>
    <dgm:cxn modelId="{BC1C2DB1-4B8E-F346-8F16-B6FE1612384B}" type="presOf" srcId="{84E3859C-9759-5948-ABD2-0E6E07FF358D}" destId="{B1B67AAA-28EF-444A-8340-C5F4A657E947}" srcOrd="0" destOrd="0" presId="urn:microsoft.com/office/officeart/2005/8/layout/hierarchy1"/>
    <dgm:cxn modelId="{195784B9-12D9-F040-999D-CC9B82EEF2A2}" type="presOf" srcId="{0E7DEC8B-3B9E-8742-893D-43C1844A4D8A}" destId="{5F7FDD6A-F58E-6743-83DB-FBBA5F4A47EF}" srcOrd="0" destOrd="0" presId="urn:microsoft.com/office/officeart/2005/8/layout/hierarchy1"/>
    <dgm:cxn modelId="{9F42D3C5-6130-2F4F-A6B0-55CA14D871CD}" type="presOf" srcId="{21BD7C63-361A-ED43-8E7B-3C2531BD7E93}" destId="{7349CD2E-B75B-9942-940C-2051BF2416C9}" srcOrd="0" destOrd="0" presId="urn:microsoft.com/office/officeart/2005/8/layout/hierarchy1"/>
    <dgm:cxn modelId="{555A75CB-B0DD-8A49-8D54-C660DFC668AE}" type="presOf" srcId="{8D47C0D0-7E7C-AA4C-B5BA-F9946FED163F}" destId="{B94BEA7C-5627-D149-BEBD-BB4F3AA08C67}" srcOrd="0" destOrd="0" presId="urn:microsoft.com/office/officeart/2005/8/layout/hierarchy1"/>
    <dgm:cxn modelId="{BB44F4CB-1B4C-E64B-A78A-33DF815BA045}" type="presOf" srcId="{C0B5B249-E5E8-C94C-A981-49EA24B08FBF}" destId="{15F047B2-C183-D545-896E-6625FEB97E4A}" srcOrd="0" destOrd="0" presId="urn:microsoft.com/office/officeart/2005/8/layout/hierarchy1"/>
    <dgm:cxn modelId="{8CFEB5DD-466F-A549-9D3A-3FA578D5EC12}" srcId="{CB989B43-4C99-F842-940C-84E6D342BA37}" destId="{C6B66873-FBFA-5344-AAD4-FBD1359575B7}" srcOrd="5" destOrd="0" parTransId="{21BD7C63-361A-ED43-8E7B-3C2531BD7E93}" sibTransId="{0E3DF604-2E93-664A-BEAC-80BCFB803AA5}"/>
    <dgm:cxn modelId="{726967DE-38F3-0841-9B0F-AC3AB527CAEA}" type="presOf" srcId="{10938394-8960-F446-8CF7-13165CF4A549}" destId="{13ACBEDB-C8E6-BE43-9CA8-5878F565AB73}" srcOrd="0" destOrd="0" presId="urn:microsoft.com/office/officeart/2005/8/layout/hierarchy1"/>
    <dgm:cxn modelId="{8AF0EAE6-7EA7-3F4A-85C7-9347AF781CC7}" type="presOf" srcId="{A7C182B4-64D1-2844-8D89-1C54843A8081}" destId="{267DE2B0-7BE1-EC47-A381-7E13785F669A}" srcOrd="0" destOrd="0" presId="urn:microsoft.com/office/officeart/2005/8/layout/hierarchy1"/>
    <dgm:cxn modelId="{02216EF0-EDA4-3442-8D3D-D9294F86E435}" srcId="{CB989B43-4C99-F842-940C-84E6D342BA37}" destId="{9E144185-BAD6-744E-860A-9B2607A429DA}" srcOrd="4" destOrd="0" parTransId="{84E3859C-9759-5948-ABD2-0E6E07FF358D}" sibTransId="{08261AD9-2F2C-6A47-901A-8C7D446BAF82}"/>
    <dgm:cxn modelId="{DF0DFAF0-2591-9D40-83AE-868BE523A696}" type="presOf" srcId="{C722BC9B-69DC-8444-850D-B1046997F0C0}" destId="{841C5EA4-8ACA-D146-A3F8-CD3A80143C18}" srcOrd="0" destOrd="0" presId="urn:microsoft.com/office/officeart/2005/8/layout/hierarchy1"/>
    <dgm:cxn modelId="{04D3B7F5-ECB7-5B4B-BC01-9E6A92AC86B7}" type="presOf" srcId="{B415D61E-BA97-7443-91BC-0F8C20B05765}" destId="{507BDC20-BD9E-EE4C-AEAD-F2A9F0FDD732}" srcOrd="0" destOrd="0" presId="urn:microsoft.com/office/officeart/2005/8/layout/hierarchy1"/>
    <dgm:cxn modelId="{A45260F6-48A4-0346-B29F-68E5C2D0D0BA}" srcId="{EEF89D0C-2480-784A-BE3A-301BCB15239F}" destId="{47A9BC99-630C-0344-88F4-7A0E2DB39FFD}" srcOrd="2" destOrd="0" parTransId="{B415D61E-BA97-7443-91BC-0F8C20B05765}" sibTransId="{3461993F-A81C-5A46-93DD-D996178FB40D}"/>
    <dgm:cxn modelId="{21451EC6-8021-144D-9873-A92DAD124B87}" type="presParOf" srcId="{FC02606B-CF8B-5E4D-8664-28F10FA3703F}" destId="{0570A6D8-E472-0244-87CB-672EDBB20E93}" srcOrd="0" destOrd="0" presId="urn:microsoft.com/office/officeart/2005/8/layout/hierarchy1"/>
    <dgm:cxn modelId="{13DDA5ED-0AFF-4C4A-842B-8D7D8A5116D1}" type="presParOf" srcId="{0570A6D8-E472-0244-87CB-672EDBB20E93}" destId="{1BCD66F4-D85D-834C-B45D-A16D4ECF6421}" srcOrd="0" destOrd="0" presId="urn:microsoft.com/office/officeart/2005/8/layout/hierarchy1"/>
    <dgm:cxn modelId="{CA17AA2D-348C-5048-A7DA-DE3248E1596C}" type="presParOf" srcId="{1BCD66F4-D85D-834C-B45D-A16D4ECF6421}" destId="{9A6F1404-91CE-5145-8788-D1E2ADD61048}" srcOrd="0" destOrd="0" presId="urn:microsoft.com/office/officeart/2005/8/layout/hierarchy1"/>
    <dgm:cxn modelId="{B7D7A909-B3DA-1F41-9319-B67438A15582}" type="presParOf" srcId="{1BCD66F4-D85D-834C-B45D-A16D4ECF6421}" destId="{938494D9-CB83-7D4A-B98F-8F0CC219286D}" srcOrd="1" destOrd="0" presId="urn:microsoft.com/office/officeart/2005/8/layout/hierarchy1"/>
    <dgm:cxn modelId="{112B3413-B0AD-824C-AE3F-A8FEC723F218}" type="presParOf" srcId="{0570A6D8-E472-0244-87CB-672EDBB20E93}" destId="{969F1D19-412A-554F-B41C-2EC616CF7987}" srcOrd="1" destOrd="0" presId="urn:microsoft.com/office/officeart/2005/8/layout/hierarchy1"/>
    <dgm:cxn modelId="{2FB00DE9-1B1B-8A49-B3A7-4CD551E06F08}" type="presParOf" srcId="{969F1D19-412A-554F-B41C-2EC616CF7987}" destId="{15F047B2-C183-D545-896E-6625FEB97E4A}" srcOrd="0" destOrd="0" presId="urn:microsoft.com/office/officeart/2005/8/layout/hierarchy1"/>
    <dgm:cxn modelId="{0E4713A7-CBD3-C14F-9ABE-1CC2D9E7BA03}" type="presParOf" srcId="{969F1D19-412A-554F-B41C-2EC616CF7987}" destId="{2C9DD234-6787-C148-8069-DC6F45525670}" srcOrd="1" destOrd="0" presId="urn:microsoft.com/office/officeart/2005/8/layout/hierarchy1"/>
    <dgm:cxn modelId="{049D410C-F15A-5647-9587-C6574BF8B768}" type="presParOf" srcId="{2C9DD234-6787-C148-8069-DC6F45525670}" destId="{BC6AA9D4-B4E9-EC40-8827-7B1FB6C68DA7}" srcOrd="0" destOrd="0" presId="urn:microsoft.com/office/officeart/2005/8/layout/hierarchy1"/>
    <dgm:cxn modelId="{6218B7D3-AB76-F941-95B9-E3AB5D1831D9}" type="presParOf" srcId="{BC6AA9D4-B4E9-EC40-8827-7B1FB6C68DA7}" destId="{C9A111C4-0E18-034B-98E0-8F2BBF8C0435}" srcOrd="0" destOrd="0" presId="urn:microsoft.com/office/officeart/2005/8/layout/hierarchy1"/>
    <dgm:cxn modelId="{4BDAA588-486E-994D-8134-2CDB2062E679}" type="presParOf" srcId="{BC6AA9D4-B4E9-EC40-8827-7B1FB6C68DA7}" destId="{5203809C-BF73-4E4B-B571-F372243BFCC1}" srcOrd="1" destOrd="0" presId="urn:microsoft.com/office/officeart/2005/8/layout/hierarchy1"/>
    <dgm:cxn modelId="{BBB053F2-15E4-9440-9696-1CDC5329E196}" type="presParOf" srcId="{2C9DD234-6787-C148-8069-DC6F45525670}" destId="{1110DD04-3480-614D-9C9A-EFDA8494769B}" srcOrd="1" destOrd="0" presId="urn:microsoft.com/office/officeart/2005/8/layout/hierarchy1"/>
    <dgm:cxn modelId="{193C878E-D1FB-0148-9882-2275F5B6D034}" type="presParOf" srcId="{969F1D19-412A-554F-B41C-2EC616CF7987}" destId="{841C5EA4-8ACA-D146-A3F8-CD3A80143C18}" srcOrd="2" destOrd="0" presId="urn:microsoft.com/office/officeart/2005/8/layout/hierarchy1"/>
    <dgm:cxn modelId="{399F6210-765D-6445-8451-A1D6C315C7D4}" type="presParOf" srcId="{969F1D19-412A-554F-B41C-2EC616CF7987}" destId="{08FB085A-F884-394D-BE4D-A5C3F6EE5E14}" srcOrd="3" destOrd="0" presId="urn:microsoft.com/office/officeart/2005/8/layout/hierarchy1"/>
    <dgm:cxn modelId="{B44E0DCC-38E9-DD41-ADDD-B237A62FFB44}" type="presParOf" srcId="{08FB085A-F884-394D-BE4D-A5C3F6EE5E14}" destId="{D4B19F7E-5617-9248-83DF-3AF27E8789AC}" srcOrd="0" destOrd="0" presId="urn:microsoft.com/office/officeart/2005/8/layout/hierarchy1"/>
    <dgm:cxn modelId="{C9058C2B-F51C-8F43-AF30-818D632BA2C8}" type="presParOf" srcId="{D4B19F7E-5617-9248-83DF-3AF27E8789AC}" destId="{2C12E83D-03E9-E241-A11D-4E1B0D08F2BA}" srcOrd="0" destOrd="0" presId="urn:microsoft.com/office/officeart/2005/8/layout/hierarchy1"/>
    <dgm:cxn modelId="{21AF2C69-C9AA-4A44-81AB-E3611A2AA2FA}" type="presParOf" srcId="{D4B19F7E-5617-9248-83DF-3AF27E8789AC}" destId="{7B54AEB9-B8BA-F74D-9191-58B0752ADC03}" srcOrd="1" destOrd="0" presId="urn:microsoft.com/office/officeart/2005/8/layout/hierarchy1"/>
    <dgm:cxn modelId="{9D41FE0B-F2C5-AE4E-A31C-2FF361C8AC7C}" type="presParOf" srcId="{08FB085A-F884-394D-BE4D-A5C3F6EE5E14}" destId="{98334A9C-5755-A246-A44B-F66AC39B562C}" srcOrd="1" destOrd="0" presId="urn:microsoft.com/office/officeart/2005/8/layout/hierarchy1"/>
    <dgm:cxn modelId="{A5A9C01F-8491-0C4F-9D3A-DFC88DDC2BFA}" type="presParOf" srcId="{969F1D19-412A-554F-B41C-2EC616CF7987}" destId="{3E5AD16E-FBBE-D44E-9C93-C8C9E3EC0651}" srcOrd="4" destOrd="0" presId="urn:microsoft.com/office/officeart/2005/8/layout/hierarchy1"/>
    <dgm:cxn modelId="{C7C9F5A1-5168-1C49-8D2F-9A9685EA21BB}" type="presParOf" srcId="{969F1D19-412A-554F-B41C-2EC616CF7987}" destId="{DCCEF33A-23ED-C34A-98AA-E9A3BBB36629}" srcOrd="5" destOrd="0" presId="urn:microsoft.com/office/officeart/2005/8/layout/hierarchy1"/>
    <dgm:cxn modelId="{CC54D52B-336D-6D4A-90D1-EEF19FC52285}" type="presParOf" srcId="{DCCEF33A-23ED-C34A-98AA-E9A3BBB36629}" destId="{E8B85D21-451D-674E-A237-633B0BEC0AAD}" srcOrd="0" destOrd="0" presId="urn:microsoft.com/office/officeart/2005/8/layout/hierarchy1"/>
    <dgm:cxn modelId="{87DC14FA-8F96-A146-B182-1E023263DD58}" type="presParOf" srcId="{E8B85D21-451D-674E-A237-633B0BEC0AAD}" destId="{188B75EC-3D19-9541-B85E-332B678163EF}" srcOrd="0" destOrd="0" presId="urn:microsoft.com/office/officeart/2005/8/layout/hierarchy1"/>
    <dgm:cxn modelId="{7956EC67-6F17-EC4B-A7FB-19EA2AD9CFF9}" type="presParOf" srcId="{E8B85D21-451D-674E-A237-633B0BEC0AAD}" destId="{A09107F6-419C-5D40-A6CF-BDC83EA86807}" srcOrd="1" destOrd="0" presId="urn:microsoft.com/office/officeart/2005/8/layout/hierarchy1"/>
    <dgm:cxn modelId="{27A666D1-4C98-D440-A444-F9902C657E41}" type="presParOf" srcId="{DCCEF33A-23ED-C34A-98AA-E9A3BBB36629}" destId="{3B4057FD-8E30-6B49-B190-3C1D0BCF5EAF}" srcOrd="1" destOrd="0" presId="urn:microsoft.com/office/officeart/2005/8/layout/hierarchy1"/>
    <dgm:cxn modelId="{22D0614A-398D-E74C-AAD2-FB15BB7ECB30}" type="presParOf" srcId="{969F1D19-412A-554F-B41C-2EC616CF7987}" destId="{13ACBEDB-C8E6-BE43-9CA8-5878F565AB73}" srcOrd="6" destOrd="0" presId="urn:microsoft.com/office/officeart/2005/8/layout/hierarchy1"/>
    <dgm:cxn modelId="{2279A623-BEC6-1848-981A-EB3E3E9A1A01}" type="presParOf" srcId="{969F1D19-412A-554F-B41C-2EC616CF7987}" destId="{170C94DA-D6B7-4749-9F97-17FD4B2BC536}" srcOrd="7" destOrd="0" presId="urn:microsoft.com/office/officeart/2005/8/layout/hierarchy1"/>
    <dgm:cxn modelId="{48F4D32C-C630-AD41-B3BE-5F15BA4F369C}" type="presParOf" srcId="{170C94DA-D6B7-4749-9F97-17FD4B2BC536}" destId="{460790FB-46D8-CF4F-846E-AE42C039314A}" srcOrd="0" destOrd="0" presId="urn:microsoft.com/office/officeart/2005/8/layout/hierarchy1"/>
    <dgm:cxn modelId="{418B87FE-4E72-5447-9924-DF0305993DDA}" type="presParOf" srcId="{460790FB-46D8-CF4F-846E-AE42C039314A}" destId="{FE4574CB-7395-D446-A9DF-012E552C785F}" srcOrd="0" destOrd="0" presId="urn:microsoft.com/office/officeart/2005/8/layout/hierarchy1"/>
    <dgm:cxn modelId="{57A23678-7613-1A4C-81E0-CDAC2BCB95CD}" type="presParOf" srcId="{460790FB-46D8-CF4F-846E-AE42C039314A}" destId="{F63C203D-C018-124D-8143-2DA56EE23882}" srcOrd="1" destOrd="0" presId="urn:microsoft.com/office/officeart/2005/8/layout/hierarchy1"/>
    <dgm:cxn modelId="{051905ED-CBA6-154F-B89A-4EFBD1418C5A}" type="presParOf" srcId="{170C94DA-D6B7-4749-9F97-17FD4B2BC536}" destId="{D98E591F-68D8-F34F-965F-C4639ADBC107}" srcOrd="1" destOrd="0" presId="urn:microsoft.com/office/officeart/2005/8/layout/hierarchy1"/>
    <dgm:cxn modelId="{75B0732C-09CA-1446-AA94-33B7216FCA28}" type="presParOf" srcId="{D98E591F-68D8-F34F-965F-C4639ADBC107}" destId="{5F7FDD6A-F58E-6743-83DB-FBBA5F4A47EF}" srcOrd="0" destOrd="0" presId="urn:microsoft.com/office/officeart/2005/8/layout/hierarchy1"/>
    <dgm:cxn modelId="{38E1B90B-7076-854B-9EAC-E3261B7C7B2A}" type="presParOf" srcId="{D98E591F-68D8-F34F-965F-C4639ADBC107}" destId="{B18BCC20-B757-064B-AB10-558205F1ED53}" srcOrd="1" destOrd="0" presId="urn:microsoft.com/office/officeart/2005/8/layout/hierarchy1"/>
    <dgm:cxn modelId="{2BD6A3A0-B096-0E44-BFEA-8DC50C7F9AC4}" type="presParOf" srcId="{B18BCC20-B757-064B-AB10-558205F1ED53}" destId="{5012FECB-4677-914A-B5DA-9981F4F460DF}" srcOrd="0" destOrd="0" presId="urn:microsoft.com/office/officeart/2005/8/layout/hierarchy1"/>
    <dgm:cxn modelId="{09E27AEF-5926-1C42-AC60-BE0760DC2564}" type="presParOf" srcId="{5012FECB-4677-914A-B5DA-9981F4F460DF}" destId="{BD07700B-7F27-954F-9961-345247D3B598}" srcOrd="0" destOrd="0" presId="urn:microsoft.com/office/officeart/2005/8/layout/hierarchy1"/>
    <dgm:cxn modelId="{86F353F4-1A96-8B45-82D3-5F249522A49B}" type="presParOf" srcId="{5012FECB-4677-914A-B5DA-9981F4F460DF}" destId="{5FAB36CA-2489-2B48-B3CE-F176678D708A}" srcOrd="1" destOrd="0" presId="urn:microsoft.com/office/officeart/2005/8/layout/hierarchy1"/>
    <dgm:cxn modelId="{213EC884-F217-1443-99C6-5A0541846709}" type="presParOf" srcId="{B18BCC20-B757-064B-AB10-558205F1ED53}" destId="{E3420776-94C5-3744-8A44-33752AE230C8}" srcOrd="1" destOrd="0" presId="urn:microsoft.com/office/officeart/2005/8/layout/hierarchy1"/>
    <dgm:cxn modelId="{666522A7-11DF-4C41-87E2-594A3104357A}" type="presParOf" srcId="{D98E591F-68D8-F34F-965F-C4639ADBC107}" destId="{267DE2B0-7BE1-EC47-A381-7E13785F669A}" srcOrd="2" destOrd="0" presId="urn:microsoft.com/office/officeart/2005/8/layout/hierarchy1"/>
    <dgm:cxn modelId="{FDF4D524-1EC6-B04C-8345-A93A8455655D}" type="presParOf" srcId="{D98E591F-68D8-F34F-965F-C4639ADBC107}" destId="{6D599550-C23E-3548-846C-5E1A8192371E}" srcOrd="3" destOrd="0" presId="urn:microsoft.com/office/officeart/2005/8/layout/hierarchy1"/>
    <dgm:cxn modelId="{CAB1EDD4-B698-0447-8D6D-EE4ACFA89F29}" type="presParOf" srcId="{6D599550-C23E-3548-846C-5E1A8192371E}" destId="{E8A6F455-D0EE-294F-B970-E8EF84678165}" srcOrd="0" destOrd="0" presId="urn:microsoft.com/office/officeart/2005/8/layout/hierarchy1"/>
    <dgm:cxn modelId="{A3895247-A901-6349-A210-297999DEE8B6}" type="presParOf" srcId="{E8A6F455-D0EE-294F-B970-E8EF84678165}" destId="{E0F7E8DA-340B-BE4E-850B-22E8AFFE107D}" srcOrd="0" destOrd="0" presId="urn:microsoft.com/office/officeart/2005/8/layout/hierarchy1"/>
    <dgm:cxn modelId="{C63F0486-DF04-984E-94A4-B93A749B7FC8}" type="presParOf" srcId="{E8A6F455-D0EE-294F-B970-E8EF84678165}" destId="{24193EFB-505F-8C40-A958-A88D359E37BB}" srcOrd="1" destOrd="0" presId="urn:microsoft.com/office/officeart/2005/8/layout/hierarchy1"/>
    <dgm:cxn modelId="{138CC84E-A884-9B4F-A834-1C761C21D433}" type="presParOf" srcId="{6D599550-C23E-3548-846C-5E1A8192371E}" destId="{805F4C43-8179-9A4D-B9A8-87E085F87E01}" srcOrd="1" destOrd="0" presId="urn:microsoft.com/office/officeart/2005/8/layout/hierarchy1"/>
    <dgm:cxn modelId="{05E38D32-F6D7-164B-88FD-C29C5C2E4077}" type="presParOf" srcId="{D98E591F-68D8-F34F-965F-C4639ADBC107}" destId="{507BDC20-BD9E-EE4C-AEAD-F2A9F0FDD732}" srcOrd="4" destOrd="0" presId="urn:microsoft.com/office/officeart/2005/8/layout/hierarchy1"/>
    <dgm:cxn modelId="{BBD37010-8798-6B4A-8621-69C177A90D52}" type="presParOf" srcId="{D98E591F-68D8-F34F-965F-C4639ADBC107}" destId="{14C88DF4-C33B-CC41-B5B0-59557B43C693}" srcOrd="5" destOrd="0" presId="urn:microsoft.com/office/officeart/2005/8/layout/hierarchy1"/>
    <dgm:cxn modelId="{FFD0451E-360F-0A4A-AF6C-6102A3190A3F}" type="presParOf" srcId="{14C88DF4-C33B-CC41-B5B0-59557B43C693}" destId="{F0D6BE05-B7EF-E241-ABA9-F970ADB04849}" srcOrd="0" destOrd="0" presId="urn:microsoft.com/office/officeart/2005/8/layout/hierarchy1"/>
    <dgm:cxn modelId="{77EA3825-C0DD-AB40-B049-97DF698EB5D1}" type="presParOf" srcId="{F0D6BE05-B7EF-E241-ABA9-F970ADB04849}" destId="{2408C03B-2F07-0E4F-B326-A90CC5A6477A}" srcOrd="0" destOrd="0" presId="urn:microsoft.com/office/officeart/2005/8/layout/hierarchy1"/>
    <dgm:cxn modelId="{6D59C0EE-69AE-E441-8411-2EA0D0A2FFAE}" type="presParOf" srcId="{F0D6BE05-B7EF-E241-ABA9-F970ADB04849}" destId="{84BF9B91-2AAA-2A49-9C43-2F1376B38C12}" srcOrd="1" destOrd="0" presId="urn:microsoft.com/office/officeart/2005/8/layout/hierarchy1"/>
    <dgm:cxn modelId="{7E8CD498-ACB8-D345-BB26-2C33965ADDD5}" type="presParOf" srcId="{14C88DF4-C33B-CC41-B5B0-59557B43C693}" destId="{7D43795F-31BF-484E-91C2-F1F7FE772121}" srcOrd="1" destOrd="0" presId="urn:microsoft.com/office/officeart/2005/8/layout/hierarchy1"/>
    <dgm:cxn modelId="{A5B8B193-0F26-9643-A7FF-8FDE36BE9A61}" type="presParOf" srcId="{D98E591F-68D8-F34F-965F-C4639ADBC107}" destId="{86532C61-C177-CE46-967A-496BB82D5F9F}" srcOrd="6" destOrd="0" presId="urn:microsoft.com/office/officeart/2005/8/layout/hierarchy1"/>
    <dgm:cxn modelId="{8A055678-1837-354E-8AC3-7CC7D50D0E82}" type="presParOf" srcId="{D98E591F-68D8-F34F-965F-C4639ADBC107}" destId="{6271D3C4-3913-874B-B8FA-D85CB29DF791}" srcOrd="7" destOrd="0" presId="urn:microsoft.com/office/officeart/2005/8/layout/hierarchy1"/>
    <dgm:cxn modelId="{B89FC4AD-E49A-AF47-9FFC-62F7D6272CDB}" type="presParOf" srcId="{6271D3C4-3913-874B-B8FA-D85CB29DF791}" destId="{D7E0B277-0101-0240-B827-DABB15AD68E1}" srcOrd="0" destOrd="0" presId="urn:microsoft.com/office/officeart/2005/8/layout/hierarchy1"/>
    <dgm:cxn modelId="{19FA9047-F4D6-8C44-8039-39BCB08E66C0}" type="presParOf" srcId="{D7E0B277-0101-0240-B827-DABB15AD68E1}" destId="{AF1830EB-7B6A-874C-B91C-51CC115436EC}" srcOrd="0" destOrd="0" presId="urn:microsoft.com/office/officeart/2005/8/layout/hierarchy1"/>
    <dgm:cxn modelId="{928AE468-2C6A-9740-8D57-A8E6604A8AE9}" type="presParOf" srcId="{D7E0B277-0101-0240-B827-DABB15AD68E1}" destId="{68F15BD4-A288-E84D-AD35-6FF24121323E}" srcOrd="1" destOrd="0" presId="urn:microsoft.com/office/officeart/2005/8/layout/hierarchy1"/>
    <dgm:cxn modelId="{1D744AEF-4CDC-9447-91B0-8F43BDF029CA}" type="presParOf" srcId="{6271D3C4-3913-874B-B8FA-D85CB29DF791}" destId="{FFD489D2-9623-4541-AC3F-264C412912FE}" srcOrd="1" destOrd="0" presId="urn:microsoft.com/office/officeart/2005/8/layout/hierarchy1"/>
    <dgm:cxn modelId="{95B1944E-962B-6E4A-96B7-5F9838180154}" type="presParOf" srcId="{D98E591F-68D8-F34F-965F-C4639ADBC107}" destId="{5735790C-10C3-0349-8B49-8DF3721718BF}" srcOrd="8" destOrd="0" presId="urn:microsoft.com/office/officeart/2005/8/layout/hierarchy1"/>
    <dgm:cxn modelId="{BEA564DD-2AA0-B848-AA06-9DB13B6D13A0}" type="presParOf" srcId="{D98E591F-68D8-F34F-965F-C4639ADBC107}" destId="{5079C883-50C3-B54B-B7A2-951E168B704E}" srcOrd="9" destOrd="0" presId="urn:microsoft.com/office/officeart/2005/8/layout/hierarchy1"/>
    <dgm:cxn modelId="{1490C2F8-5AD4-D441-8F96-85C74B623815}" type="presParOf" srcId="{5079C883-50C3-B54B-B7A2-951E168B704E}" destId="{2306A665-65B9-D445-BAF5-BD69F871DD6C}" srcOrd="0" destOrd="0" presId="urn:microsoft.com/office/officeart/2005/8/layout/hierarchy1"/>
    <dgm:cxn modelId="{3763E199-E7C9-4B41-B299-C97178002AB8}" type="presParOf" srcId="{2306A665-65B9-D445-BAF5-BD69F871DD6C}" destId="{5002548A-FE6C-5746-8EF5-20AA2DE12921}" srcOrd="0" destOrd="0" presId="urn:microsoft.com/office/officeart/2005/8/layout/hierarchy1"/>
    <dgm:cxn modelId="{23128245-0C09-794E-A9B8-8B167B2483E5}" type="presParOf" srcId="{2306A665-65B9-D445-BAF5-BD69F871DD6C}" destId="{B94BEA7C-5627-D149-BEBD-BB4F3AA08C67}" srcOrd="1" destOrd="0" presId="urn:microsoft.com/office/officeart/2005/8/layout/hierarchy1"/>
    <dgm:cxn modelId="{73CF79DE-16FE-C74A-B59F-2240AEDE8E85}" type="presParOf" srcId="{5079C883-50C3-B54B-B7A2-951E168B704E}" destId="{110C5B51-E83A-4345-B901-38590CAC3550}" srcOrd="1" destOrd="0" presId="urn:microsoft.com/office/officeart/2005/8/layout/hierarchy1"/>
    <dgm:cxn modelId="{DFC27F19-9090-4C4B-A63E-D89273CBADAB}" type="presParOf" srcId="{D98E591F-68D8-F34F-965F-C4639ADBC107}" destId="{07ABEB83-7B1D-9E4E-B608-38089DEE2716}" srcOrd="10" destOrd="0" presId="urn:microsoft.com/office/officeart/2005/8/layout/hierarchy1"/>
    <dgm:cxn modelId="{46B46178-2002-7C42-9AE9-45CB09130BF9}" type="presParOf" srcId="{D98E591F-68D8-F34F-965F-C4639ADBC107}" destId="{7070EF8F-BB15-A649-AF45-9718AAB04B52}" srcOrd="11" destOrd="0" presId="urn:microsoft.com/office/officeart/2005/8/layout/hierarchy1"/>
    <dgm:cxn modelId="{F15D5148-2E12-8343-BE11-D8F3D8EDBAFC}" type="presParOf" srcId="{7070EF8F-BB15-A649-AF45-9718AAB04B52}" destId="{E79D0B0E-8BC2-9B4C-A1B3-00EEDB8951C2}" srcOrd="0" destOrd="0" presId="urn:microsoft.com/office/officeart/2005/8/layout/hierarchy1"/>
    <dgm:cxn modelId="{12E43CD7-A08F-5145-8902-9CB8CD53D2E3}" type="presParOf" srcId="{E79D0B0E-8BC2-9B4C-A1B3-00EEDB8951C2}" destId="{1E713C2D-B341-2649-A1C9-86BB3B1A49FD}" srcOrd="0" destOrd="0" presId="urn:microsoft.com/office/officeart/2005/8/layout/hierarchy1"/>
    <dgm:cxn modelId="{9EDA2962-FA33-CB4C-AB57-79CB2A3CD377}" type="presParOf" srcId="{E79D0B0E-8BC2-9B4C-A1B3-00EEDB8951C2}" destId="{7B52436A-ABE4-404A-9FD5-60CE4681CFC1}" srcOrd="1" destOrd="0" presId="urn:microsoft.com/office/officeart/2005/8/layout/hierarchy1"/>
    <dgm:cxn modelId="{C5E71A39-4F51-814C-8BAE-FF4DC9800C36}" type="presParOf" srcId="{7070EF8F-BB15-A649-AF45-9718AAB04B52}" destId="{E5CEB274-7998-3D41-A2F3-A287A5E09961}" srcOrd="1" destOrd="0" presId="urn:microsoft.com/office/officeart/2005/8/layout/hierarchy1"/>
    <dgm:cxn modelId="{EFB1EAFA-775A-7144-9C3F-29D6D4850D32}" type="presParOf" srcId="{D98E591F-68D8-F34F-965F-C4639ADBC107}" destId="{830B2C94-EEE7-F949-8676-2F97EA64A7F7}" srcOrd="12" destOrd="0" presId="urn:microsoft.com/office/officeart/2005/8/layout/hierarchy1"/>
    <dgm:cxn modelId="{0BA07B5F-28A5-DC47-91C8-55B67416399F}" type="presParOf" srcId="{D98E591F-68D8-F34F-965F-C4639ADBC107}" destId="{70FEFCA4-82CA-6F4B-AABC-E84A1753E471}" srcOrd="13" destOrd="0" presId="urn:microsoft.com/office/officeart/2005/8/layout/hierarchy1"/>
    <dgm:cxn modelId="{C36AA234-D984-1B4F-8881-61B5D57544DC}" type="presParOf" srcId="{70FEFCA4-82CA-6F4B-AABC-E84A1753E471}" destId="{29101FD6-012E-BC46-B2DA-132F3FF19A53}" srcOrd="0" destOrd="0" presId="urn:microsoft.com/office/officeart/2005/8/layout/hierarchy1"/>
    <dgm:cxn modelId="{CA4734BF-EDDA-4C4F-9A7E-831F246AF132}" type="presParOf" srcId="{29101FD6-012E-BC46-B2DA-132F3FF19A53}" destId="{34764CE6-89D4-304C-B1DC-E5F45B5C7978}" srcOrd="0" destOrd="0" presId="urn:microsoft.com/office/officeart/2005/8/layout/hierarchy1"/>
    <dgm:cxn modelId="{A8BE531D-5C23-C44C-B660-41ABC60E3C2F}" type="presParOf" srcId="{29101FD6-012E-BC46-B2DA-132F3FF19A53}" destId="{D53D6FC1-9286-3E4A-95BC-20191485E83B}" srcOrd="1" destOrd="0" presId="urn:microsoft.com/office/officeart/2005/8/layout/hierarchy1"/>
    <dgm:cxn modelId="{7D2F8EA6-3443-954E-B918-1075BEF2A041}" type="presParOf" srcId="{70FEFCA4-82CA-6F4B-AABC-E84A1753E471}" destId="{9623373E-FC70-5E40-96B0-2746FE31BDDA}" srcOrd="1" destOrd="0" presId="urn:microsoft.com/office/officeart/2005/8/layout/hierarchy1"/>
    <dgm:cxn modelId="{6778932C-8C3F-A443-9B44-5DA0E27D3622}" type="presParOf" srcId="{969F1D19-412A-554F-B41C-2EC616CF7987}" destId="{B1B67AAA-28EF-444A-8340-C5F4A657E947}" srcOrd="8" destOrd="0" presId="urn:microsoft.com/office/officeart/2005/8/layout/hierarchy1"/>
    <dgm:cxn modelId="{F9E04ECB-1F72-704B-97F5-8B55A548F95E}" type="presParOf" srcId="{969F1D19-412A-554F-B41C-2EC616CF7987}" destId="{3FE0EC95-2C5E-4D45-BA24-31A01EA62EAF}" srcOrd="9" destOrd="0" presId="urn:microsoft.com/office/officeart/2005/8/layout/hierarchy1"/>
    <dgm:cxn modelId="{5A9E8755-68C6-6B40-BF5A-3EC52474760E}" type="presParOf" srcId="{3FE0EC95-2C5E-4D45-BA24-31A01EA62EAF}" destId="{406EE351-3A19-054D-9951-ED5D41FB18BA}" srcOrd="0" destOrd="0" presId="urn:microsoft.com/office/officeart/2005/8/layout/hierarchy1"/>
    <dgm:cxn modelId="{8BE30DF0-2647-4D46-B1E3-1F7D732B448B}" type="presParOf" srcId="{406EE351-3A19-054D-9951-ED5D41FB18BA}" destId="{036C7651-3AA7-2D41-8FCB-68B1B0F8CA03}" srcOrd="0" destOrd="0" presId="urn:microsoft.com/office/officeart/2005/8/layout/hierarchy1"/>
    <dgm:cxn modelId="{E3E5F949-A28A-CA4C-AAE2-D1A85677C9DA}" type="presParOf" srcId="{406EE351-3A19-054D-9951-ED5D41FB18BA}" destId="{F4CD6E50-573D-E449-9649-C28C2CE15A44}" srcOrd="1" destOrd="0" presId="urn:microsoft.com/office/officeart/2005/8/layout/hierarchy1"/>
    <dgm:cxn modelId="{9B648013-1A8E-9C4E-B50C-408B331689A1}" type="presParOf" srcId="{3FE0EC95-2C5E-4D45-BA24-31A01EA62EAF}" destId="{A715F18D-AD4A-554A-B9B3-849ED51AF18C}" srcOrd="1" destOrd="0" presId="urn:microsoft.com/office/officeart/2005/8/layout/hierarchy1"/>
    <dgm:cxn modelId="{F90262B6-748E-C045-AF14-918E7BC94049}" type="presParOf" srcId="{969F1D19-412A-554F-B41C-2EC616CF7987}" destId="{7349CD2E-B75B-9942-940C-2051BF2416C9}" srcOrd="10" destOrd="0" presId="urn:microsoft.com/office/officeart/2005/8/layout/hierarchy1"/>
    <dgm:cxn modelId="{D992DBBA-03D1-3746-8A3C-B41FAA89D611}" type="presParOf" srcId="{969F1D19-412A-554F-B41C-2EC616CF7987}" destId="{BCCD2381-F6F5-1544-A7F0-EF99498566AD}" srcOrd="11" destOrd="0" presId="urn:microsoft.com/office/officeart/2005/8/layout/hierarchy1"/>
    <dgm:cxn modelId="{C31F3493-71EC-A34E-9DC6-667763D92D6D}" type="presParOf" srcId="{BCCD2381-F6F5-1544-A7F0-EF99498566AD}" destId="{067228EF-202C-F345-950D-5EC26993A540}" srcOrd="0" destOrd="0" presId="urn:microsoft.com/office/officeart/2005/8/layout/hierarchy1"/>
    <dgm:cxn modelId="{3323A758-1594-7544-85D5-163C36435488}" type="presParOf" srcId="{067228EF-202C-F345-950D-5EC26993A540}" destId="{F935AD28-724C-FE44-9BF4-AC9E1641393D}" srcOrd="0" destOrd="0" presId="urn:microsoft.com/office/officeart/2005/8/layout/hierarchy1"/>
    <dgm:cxn modelId="{8E888E09-F212-914D-A25A-B23666215FBD}" type="presParOf" srcId="{067228EF-202C-F345-950D-5EC26993A540}" destId="{3472C5E8-E3B0-6048-A564-5CAC973B94F2}" srcOrd="1" destOrd="0" presId="urn:microsoft.com/office/officeart/2005/8/layout/hierarchy1"/>
    <dgm:cxn modelId="{67FB362C-B79E-2D47-AF7C-37DAE362BBC2}" type="presParOf" srcId="{BCCD2381-F6F5-1544-A7F0-EF99498566AD}" destId="{EAD03851-C1E1-1B42-B428-B77016E5890E}" srcOrd="1" destOrd="0" presId="urn:microsoft.com/office/officeart/2005/8/layout/hierarchy1"/>
    <dgm:cxn modelId="{7EEDECE4-9128-614D-8E7D-D26F90E2ED9F}" type="presParOf" srcId="{969F1D19-412A-554F-B41C-2EC616CF7987}" destId="{55CDB43F-BAA0-E245-86D3-CB7C6ED2081A}" srcOrd="12" destOrd="0" presId="urn:microsoft.com/office/officeart/2005/8/layout/hierarchy1"/>
    <dgm:cxn modelId="{78973F9D-C106-AC4B-BE92-2240C293F109}" type="presParOf" srcId="{969F1D19-412A-554F-B41C-2EC616CF7987}" destId="{38B9E9BD-044A-6F4B-BBCC-F8FEFBD055DB}" srcOrd="13" destOrd="0" presId="urn:microsoft.com/office/officeart/2005/8/layout/hierarchy1"/>
    <dgm:cxn modelId="{2B5C09D5-32F9-DD4B-8DF6-1BACC71C5E50}" type="presParOf" srcId="{38B9E9BD-044A-6F4B-BBCC-F8FEFBD055DB}" destId="{4B01BF68-EB7A-1F44-8B25-97E70D1DF0A6}" srcOrd="0" destOrd="0" presId="urn:microsoft.com/office/officeart/2005/8/layout/hierarchy1"/>
    <dgm:cxn modelId="{BF83718F-BF5C-4144-9932-321C5CA01E3B}" type="presParOf" srcId="{4B01BF68-EB7A-1F44-8B25-97E70D1DF0A6}" destId="{FBC37982-A2DD-394E-B6AA-FEA7121E4141}" srcOrd="0" destOrd="0" presId="urn:microsoft.com/office/officeart/2005/8/layout/hierarchy1"/>
    <dgm:cxn modelId="{783FCF6D-9EA1-1446-ACA4-7DD89D95B68E}" type="presParOf" srcId="{4B01BF68-EB7A-1F44-8B25-97E70D1DF0A6}" destId="{AF13B461-ADDA-A74A-A86F-5CD111814016}" srcOrd="1" destOrd="0" presId="urn:microsoft.com/office/officeart/2005/8/layout/hierarchy1"/>
    <dgm:cxn modelId="{BE811EA3-E149-E84C-BE2B-E361FE7F2DBD}" type="presParOf" srcId="{38B9E9BD-044A-6F4B-BBCC-F8FEFBD055DB}" destId="{202B6803-F83A-C340-AA34-5DB9B271B082}" srcOrd="1" destOrd="0" presId="urn:microsoft.com/office/officeart/2005/8/layout/hierarchy1"/>
  </dgm:cxnLst>
  <dgm:bg>
    <a:noFill/>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CDB43F-BAA0-E245-86D3-CB7C6ED2081A}">
      <dsp:nvSpPr>
        <dsp:cNvPr id="0" name=""/>
        <dsp:cNvSpPr/>
      </dsp:nvSpPr>
      <dsp:spPr>
        <a:xfrm>
          <a:off x="3006076" y="624132"/>
          <a:ext cx="2595926" cy="452301"/>
        </a:xfrm>
        <a:custGeom>
          <a:avLst/>
          <a:gdLst/>
          <a:ahLst/>
          <a:cxnLst/>
          <a:rect l="0" t="0" r="0" b="0"/>
          <a:pathLst>
            <a:path>
              <a:moveTo>
                <a:pt x="0" y="0"/>
              </a:moveTo>
              <a:lnTo>
                <a:pt x="0" y="386176"/>
              </a:lnTo>
              <a:lnTo>
                <a:pt x="2595926" y="386176"/>
              </a:lnTo>
              <a:lnTo>
                <a:pt x="2595926" y="452301"/>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7349CD2E-B75B-9942-940C-2051BF2416C9}">
      <dsp:nvSpPr>
        <dsp:cNvPr id="0" name=""/>
        <dsp:cNvSpPr/>
      </dsp:nvSpPr>
      <dsp:spPr>
        <a:xfrm>
          <a:off x="3006076" y="624132"/>
          <a:ext cx="1718207" cy="456149"/>
        </a:xfrm>
        <a:custGeom>
          <a:avLst/>
          <a:gdLst/>
          <a:ahLst/>
          <a:cxnLst/>
          <a:rect l="0" t="0" r="0" b="0"/>
          <a:pathLst>
            <a:path>
              <a:moveTo>
                <a:pt x="0" y="0"/>
              </a:moveTo>
              <a:lnTo>
                <a:pt x="0" y="390024"/>
              </a:lnTo>
              <a:lnTo>
                <a:pt x="1718207" y="390024"/>
              </a:lnTo>
              <a:lnTo>
                <a:pt x="1718207" y="456149"/>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B1B67AAA-28EF-444A-8340-C5F4A657E947}">
      <dsp:nvSpPr>
        <dsp:cNvPr id="0" name=""/>
        <dsp:cNvSpPr/>
      </dsp:nvSpPr>
      <dsp:spPr>
        <a:xfrm>
          <a:off x="3006076" y="624132"/>
          <a:ext cx="878683" cy="458207"/>
        </a:xfrm>
        <a:custGeom>
          <a:avLst/>
          <a:gdLst/>
          <a:ahLst/>
          <a:cxnLst/>
          <a:rect l="0" t="0" r="0" b="0"/>
          <a:pathLst>
            <a:path>
              <a:moveTo>
                <a:pt x="0" y="0"/>
              </a:moveTo>
              <a:lnTo>
                <a:pt x="0" y="392082"/>
              </a:lnTo>
              <a:lnTo>
                <a:pt x="878683" y="392082"/>
              </a:lnTo>
              <a:lnTo>
                <a:pt x="878683"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13ACBEDB-C8E6-BE43-9CA8-5878F565AB73}">
      <dsp:nvSpPr>
        <dsp:cNvPr id="0" name=""/>
        <dsp:cNvSpPr/>
      </dsp:nvSpPr>
      <dsp:spPr>
        <a:xfrm>
          <a:off x="2960356" y="624132"/>
          <a:ext cx="91440" cy="458207"/>
        </a:xfrm>
        <a:custGeom>
          <a:avLst/>
          <a:gdLst/>
          <a:ahLst/>
          <a:cxnLst/>
          <a:rect l="0" t="0" r="0" b="0"/>
          <a:pathLst>
            <a:path>
              <a:moveTo>
                <a:pt x="45720" y="0"/>
              </a:moveTo>
              <a:lnTo>
                <a:pt x="45720" y="392082"/>
              </a:lnTo>
              <a:lnTo>
                <a:pt x="46076" y="392082"/>
              </a:lnTo>
              <a:lnTo>
                <a:pt x="46076"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3E5AD16E-FBBE-D44E-9C93-C8C9E3EC0651}">
      <dsp:nvSpPr>
        <dsp:cNvPr id="0" name=""/>
        <dsp:cNvSpPr/>
      </dsp:nvSpPr>
      <dsp:spPr>
        <a:xfrm>
          <a:off x="2139927" y="624132"/>
          <a:ext cx="866148" cy="458207"/>
        </a:xfrm>
        <a:custGeom>
          <a:avLst/>
          <a:gdLst/>
          <a:ahLst/>
          <a:cxnLst/>
          <a:rect l="0" t="0" r="0" b="0"/>
          <a:pathLst>
            <a:path>
              <a:moveTo>
                <a:pt x="866148" y="0"/>
              </a:moveTo>
              <a:lnTo>
                <a:pt x="866148" y="392082"/>
              </a:lnTo>
              <a:lnTo>
                <a:pt x="0" y="392082"/>
              </a:lnTo>
              <a:lnTo>
                <a:pt x="0"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841C5EA4-8ACA-D146-A3F8-CD3A80143C18}">
      <dsp:nvSpPr>
        <dsp:cNvPr id="0" name=""/>
        <dsp:cNvSpPr/>
      </dsp:nvSpPr>
      <dsp:spPr>
        <a:xfrm>
          <a:off x="1239402" y="624132"/>
          <a:ext cx="1766673" cy="458207"/>
        </a:xfrm>
        <a:custGeom>
          <a:avLst/>
          <a:gdLst/>
          <a:ahLst/>
          <a:cxnLst/>
          <a:rect l="0" t="0" r="0" b="0"/>
          <a:pathLst>
            <a:path>
              <a:moveTo>
                <a:pt x="1766673" y="0"/>
              </a:moveTo>
              <a:lnTo>
                <a:pt x="1766673" y="392082"/>
              </a:lnTo>
              <a:lnTo>
                <a:pt x="0" y="392082"/>
              </a:lnTo>
              <a:lnTo>
                <a:pt x="0"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15F047B2-C183-D545-896E-6625FEB97E4A}">
      <dsp:nvSpPr>
        <dsp:cNvPr id="0" name=""/>
        <dsp:cNvSpPr/>
      </dsp:nvSpPr>
      <dsp:spPr>
        <a:xfrm>
          <a:off x="416938" y="624132"/>
          <a:ext cx="2589138" cy="457948"/>
        </a:xfrm>
        <a:custGeom>
          <a:avLst/>
          <a:gdLst/>
          <a:ahLst/>
          <a:cxnLst/>
          <a:rect l="0" t="0" r="0" b="0"/>
          <a:pathLst>
            <a:path>
              <a:moveTo>
                <a:pt x="2589138" y="0"/>
              </a:moveTo>
              <a:lnTo>
                <a:pt x="2589138" y="391823"/>
              </a:lnTo>
              <a:lnTo>
                <a:pt x="0" y="391823"/>
              </a:lnTo>
              <a:lnTo>
                <a:pt x="0" y="457948"/>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9A6F1404-91CE-5145-8788-D1E2ADD61048}">
      <dsp:nvSpPr>
        <dsp:cNvPr id="0" name=""/>
        <dsp:cNvSpPr/>
      </dsp:nvSpPr>
      <dsp:spPr>
        <a:xfrm>
          <a:off x="2649179" y="170873"/>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938494D9-CB83-7D4A-B98F-8F0CC219286D}">
      <dsp:nvSpPr>
        <dsp:cNvPr id="0" name=""/>
        <dsp:cNvSpPr/>
      </dsp:nvSpPr>
      <dsp:spPr>
        <a:xfrm>
          <a:off x="2728489" y="246218"/>
          <a:ext cx="713794" cy="453259"/>
        </a:xfrm>
        <a:prstGeom prst="flowChartProcess">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a:cs typeface="Times New Roman"/>
            </a:rPr>
            <a:t>ILD</a:t>
          </a:r>
          <a:endParaRPr lang="en-US" sz="800" kern="1200" dirty="0">
            <a:latin typeface="Times New Roman"/>
            <a:cs typeface="Times New Roman"/>
          </a:endParaRPr>
        </a:p>
      </dsp:txBody>
      <dsp:txXfrm>
        <a:off x="2728489" y="246218"/>
        <a:ext cx="713794" cy="453259"/>
      </dsp:txXfrm>
    </dsp:sp>
    <dsp:sp modelId="{C9A111C4-0E18-034B-98E0-8F2BBF8C0435}">
      <dsp:nvSpPr>
        <dsp:cNvPr id="0" name=""/>
        <dsp:cNvSpPr/>
      </dsp:nvSpPr>
      <dsp:spPr>
        <a:xfrm>
          <a:off x="60040" y="108208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5203809C-BF73-4E4B-B571-F372243BFCC1}">
      <dsp:nvSpPr>
        <dsp:cNvPr id="0" name=""/>
        <dsp:cNvSpPr/>
      </dsp:nvSpPr>
      <dsp:spPr>
        <a:xfrm>
          <a:off x="139351" y="115742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Drug toxicity / Iatrogenic</a:t>
          </a:r>
        </a:p>
      </dsp:txBody>
      <dsp:txXfrm>
        <a:off x="152627" y="1170702"/>
        <a:ext cx="687242" cy="426707"/>
      </dsp:txXfrm>
    </dsp:sp>
    <dsp:sp modelId="{2C12E83D-03E9-E241-A11D-4E1B0D08F2BA}">
      <dsp:nvSpPr>
        <dsp:cNvPr id="0" name=""/>
        <dsp:cNvSpPr/>
      </dsp:nvSpPr>
      <dsp:spPr>
        <a:xfrm>
          <a:off x="882505" y="1082340"/>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7B54AEB9-B8BA-F74D-9191-58B0752ADC03}">
      <dsp:nvSpPr>
        <dsp:cNvPr id="0" name=""/>
        <dsp:cNvSpPr/>
      </dsp:nvSpPr>
      <dsp:spPr>
        <a:xfrm>
          <a:off x="961815" y="1157685"/>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Hypersensitivity Pneumonitis</a:t>
          </a:r>
        </a:p>
      </dsp:txBody>
      <dsp:txXfrm>
        <a:off x="975091" y="1170961"/>
        <a:ext cx="687242" cy="426707"/>
      </dsp:txXfrm>
    </dsp:sp>
    <dsp:sp modelId="{188B75EC-3D19-9541-B85E-332B678163EF}">
      <dsp:nvSpPr>
        <dsp:cNvPr id="0" name=""/>
        <dsp:cNvSpPr/>
      </dsp:nvSpPr>
      <dsp:spPr>
        <a:xfrm>
          <a:off x="1783030" y="1082340"/>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09107F6-419C-5D40-A6CF-BDC83EA86807}">
      <dsp:nvSpPr>
        <dsp:cNvPr id="0" name=""/>
        <dsp:cNvSpPr/>
      </dsp:nvSpPr>
      <dsp:spPr>
        <a:xfrm>
          <a:off x="1862341" y="1157685"/>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latin typeface="Times New Roman"/>
              <a:cs typeface="Times New Roman"/>
            </a:rPr>
            <a:t>Pneumoconioses</a:t>
          </a:r>
          <a:endParaRPr lang="en-US" sz="700" kern="1200" dirty="0">
            <a:latin typeface="Times New Roman"/>
            <a:cs typeface="Times New Roman"/>
          </a:endParaRPr>
        </a:p>
      </dsp:txBody>
      <dsp:txXfrm>
        <a:off x="1875617" y="1170961"/>
        <a:ext cx="687242" cy="426707"/>
      </dsp:txXfrm>
    </dsp:sp>
    <dsp:sp modelId="{FE4574CB-7395-D446-A9DF-012E552C785F}">
      <dsp:nvSpPr>
        <dsp:cNvPr id="0" name=""/>
        <dsp:cNvSpPr/>
      </dsp:nvSpPr>
      <dsp:spPr>
        <a:xfrm>
          <a:off x="2649536" y="1082340"/>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F63C203D-C018-124D-8143-2DA56EE23882}">
      <dsp:nvSpPr>
        <dsp:cNvPr id="0" name=""/>
        <dsp:cNvSpPr/>
      </dsp:nvSpPr>
      <dsp:spPr>
        <a:xfrm>
          <a:off x="2728846" y="1157685"/>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Idiopathic Interstitial Pneumonia</a:t>
          </a:r>
        </a:p>
      </dsp:txBody>
      <dsp:txXfrm>
        <a:off x="2742122" y="1170961"/>
        <a:ext cx="687242" cy="426707"/>
      </dsp:txXfrm>
    </dsp:sp>
    <dsp:sp modelId="{036C7651-3AA7-2D41-8FCB-68B1B0F8CA03}">
      <dsp:nvSpPr>
        <dsp:cNvPr id="0" name=""/>
        <dsp:cNvSpPr/>
      </dsp:nvSpPr>
      <dsp:spPr>
        <a:xfrm>
          <a:off x="3527862" y="1082340"/>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F4CD6E50-573D-E449-9649-C28C2CE15A44}">
      <dsp:nvSpPr>
        <dsp:cNvPr id="0" name=""/>
        <dsp:cNvSpPr/>
      </dsp:nvSpPr>
      <dsp:spPr>
        <a:xfrm>
          <a:off x="3607172" y="1157685"/>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Connective tissue disease related</a:t>
          </a:r>
        </a:p>
      </dsp:txBody>
      <dsp:txXfrm>
        <a:off x="3620448" y="1170961"/>
        <a:ext cx="687242" cy="426707"/>
      </dsp:txXfrm>
    </dsp:sp>
    <dsp:sp modelId="{F935AD28-724C-FE44-9BF4-AC9E1641393D}">
      <dsp:nvSpPr>
        <dsp:cNvPr id="0" name=""/>
        <dsp:cNvSpPr/>
      </dsp:nvSpPr>
      <dsp:spPr>
        <a:xfrm>
          <a:off x="4367386" y="1080282"/>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3472C5E8-E3B0-6048-A564-5CAC973B94F2}">
      <dsp:nvSpPr>
        <dsp:cNvPr id="0" name=""/>
        <dsp:cNvSpPr/>
      </dsp:nvSpPr>
      <dsp:spPr>
        <a:xfrm>
          <a:off x="4446697" y="1155627"/>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a:cs typeface="Times New Roman"/>
            </a:rPr>
            <a:t>Vasculitidies</a:t>
          </a:r>
          <a:endParaRPr lang="en-US" sz="700" kern="1200" dirty="0">
            <a:latin typeface="Times New Roman"/>
            <a:cs typeface="Times New Roman"/>
          </a:endParaRPr>
        </a:p>
      </dsp:txBody>
      <dsp:txXfrm>
        <a:off x="4459973" y="1168903"/>
        <a:ext cx="687242" cy="426707"/>
      </dsp:txXfrm>
    </dsp:sp>
    <dsp:sp modelId="{FBC37982-A2DD-394E-B6AA-FEA7121E4141}">
      <dsp:nvSpPr>
        <dsp:cNvPr id="0" name=""/>
        <dsp:cNvSpPr/>
      </dsp:nvSpPr>
      <dsp:spPr>
        <a:xfrm>
          <a:off x="5245106" y="1076434"/>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F13B461-ADDA-A74A-A86F-5CD111814016}">
      <dsp:nvSpPr>
        <dsp:cNvPr id="0" name=""/>
        <dsp:cNvSpPr/>
      </dsp:nvSpPr>
      <dsp:spPr>
        <a:xfrm>
          <a:off x="5324416" y="1151779"/>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a:cs typeface="Times New Roman"/>
            </a:rPr>
            <a:t>Sarcoidosis</a:t>
          </a:r>
          <a:endParaRPr lang="en-US" sz="700" kern="1200" dirty="0">
            <a:latin typeface="Times New Roman"/>
            <a:cs typeface="Times New Roman"/>
          </a:endParaRPr>
        </a:p>
      </dsp:txBody>
      <dsp:txXfrm>
        <a:off x="5337692" y="1165055"/>
        <a:ext cx="687242" cy="4267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CDB43F-BAA0-E245-86D3-CB7C6ED2081A}">
      <dsp:nvSpPr>
        <dsp:cNvPr id="0" name=""/>
        <dsp:cNvSpPr/>
      </dsp:nvSpPr>
      <dsp:spPr>
        <a:xfrm>
          <a:off x="3006076" y="699787"/>
          <a:ext cx="2595926" cy="452301"/>
        </a:xfrm>
        <a:custGeom>
          <a:avLst/>
          <a:gdLst/>
          <a:ahLst/>
          <a:cxnLst/>
          <a:rect l="0" t="0" r="0" b="0"/>
          <a:pathLst>
            <a:path>
              <a:moveTo>
                <a:pt x="0" y="0"/>
              </a:moveTo>
              <a:lnTo>
                <a:pt x="0" y="386176"/>
              </a:lnTo>
              <a:lnTo>
                <a:pt x="2595926" y="386176"/>
              </a:lnTo>
              <a:lnTo>
                <a:pt x="2595926" y="452301"/>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7349CD2E-B75B-9942-940C-2051BF2416C9}">
      <dsp:nvSpPr>
        <dsp:cNvPr id="0" name=""/>
        <dsp:cNvSpPr/>
      </dsp:nvSpPr>
      <dsp:spPr>
        <a:xfrm>
          <a:off x="3006076" y="699787"/>
          <a:ext cx="1718207" cy="456149"/>
        </a:xfrm>
        <a:custGeom>
          <a:avLst/>
          <a:gdLst/>
          <a:ahLst/>
          <a:cxnLst/>
          <a:rect l="0" t="0" r="0" b="0"/>
          <a:pathLst>
            <a:path>
              <a:moveTo>
                <a:pt x="0" y="0"/>
              </a:moveTo>
              <a:lnTo>
                <a:pt x="0" y="390024"/>
              </a:lnTo>
              <a:lnTo>
                <a:pt x="1718207" y="390024"/>
              </a:lnTo>
              <a:lnTo>
                <a:pt x="1718207" y="456149"/>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B1B67AAA-28EF-444A-8340-C5F4A657E947}">
      <dsp:nvSpPr>
        <dsp:cNvPr id="0" name=""/>
        <dsp:cNvSpPr/>
      </dsp:nvSpPr>
      <dsp:spPr>
        <a:xfrm>
          <a:off x="3006076" y="699787"/>
          <a:ext cx="878683" cy="458207"/>
        </a:xfrm>
        <a:custGeom>
          <a:avLst/>
          <a:gdLst/>
          <a:ahLst/>
          <a:cxnLst/>
          <a:rect l="0" t="0" r="0" b="0"/>
          <a:pathLst>
            <a:path>
              <a:moveTo>
                <a:pt x="0" y="0"/>
              </a:moveTo>
              <a:lnTo>
                <a:pt x="0" y="392082"/>
              </a:lnTo>
              <a:lnTo>
                <a:pt x="878683" y="392082"/>
              </a:lnTo>
              <a:lnTo>
                <a:pt x="878683"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830B2C94-EEE7-F949-8676-2F97EA64A7F7}">
      <dsp:nvSpPr>
        <dsp:cNvPr id="0" name=""/>
        <dsp:cNvSpPr/>
      </dsp:nvSpPr>
      <dsp:spPr>
        <a:xfrm>
          <a:off x="3006433" y="1611254"/>
          <a:ext cx="2574634" cy="509362"/>
        </a:xfrm>
        <a:custGeom>
          <a:avLst/>
          <a:gdLst/>
          <a:ahLst/>
          <a:cxnLst/>
          <a:rect l="0" t="0" r="0" b="0"/>
          <a:pathLst>
            <a:path>
              <a:moveTo>
                <a:pt x="0" y="0"/>
              </a:moveTo>
              <a:lnTo>
                <a:pt x="0" y="443236"/>
              </a:lnTo>
              <a:lnTo>
                <a:pt x="2574634" y="443236"/>
              </a:lnTo>
              <a:lnTo>
                <a:pt x="2574634" y="509362"/>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07ABEB83-7B1D-9E4E-B608-38089DEE2716}">
      <dsp:nvSpPr>
        <dsp:cNvPr id="0" name=""/>
        <dsp:cNvSpPr/>
      </dsp:nvSpPr>
      <dsp:spPr>
        <a:xfrm>
          <a:off x="3006433" y="1611254"/>
          <a:ext cx="1735074" cy="507277"/>
        </a:xfrm>
        <a:custGeom>
          <a:avLst/>
          <a:gdLst/>
          <a:ahLst/>
          <a:cxnLst/>
          <a:rect l="0" t="0" r="0" b="0"/>
          <a:pathLst>
            <a:path>
              <a:moveTo>
                <a:pt x="0" y="0"/>
              </a:moveTo>
              <a:lnTo>
                <a:pt x="0" y="441151"/>
              </a:lnTo>
              <a:lnTo>
                <a:pt x="1735074" y="441151"/>
              </a:lnTo>
              <a:lnTo>
                <a:pt x="1735074" y="5072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5735790C-10C3-0349-8B49-8DF3721718BF}">
      <dsp:nvSpPr>
        <dsp:cNvPr id="0" name=""/>
        <dsp:cNvSpPr/>
      </dsp:nvSpPr>
      <dsp:spPr>
        <a:xfrm>
          <a:off x="3006433" y="1611254"/>
          <a:ext cx="862658" cy="507277"/>
        </a:xfrm>
        <a:custGeom>
          <a:avLst/>
          <a:gdLst/>
          <a:ahLst/>
          <a:cxnLst/>
          <a:rect l="0" t="0" r="0" b="0"/>
          <a:pathLst>
            <a:path>
              <a:moveTo>
                <a:pt x="0" y="0"/>
              </a:moveTo>
              <a:lnTo>
                <a:pt x="0" y="441151"/>
              </a:lnTo>
              <a:lnTo>
                <a:pt x="862658" y="441151"/>
              </a:lnTo>
              <a:lnTo>
                <a:pt x="862658" y="5072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86532C61-C177-CE46-967A-496BB82D5F9F}">
      <dsp:nvSpPr>
        <dsp:cNvPr id="0" name=""/>
        <dsp:cNvSpPr/>
      </dsp:nvSpPr>
      <dsp:spPr>
        <a:xfrm>
          <a:off x="2960356" y="1611254"/>
          <a:ext cx="91440" cy="508845"/>
        </a:xfrm>
        <a:custGeom>
          <a:avLst/>
          <a:gdLst/>
          <a:ahLst/>
          <a:cxnLst/>
          <a:rect l="0" t="0" r="0" b="0"/>
          <a:pathLst>
            <a:path>
              <a:moveTo>
                <a:pt x="46076" y="0"/>
              </a:moveTo>
              <a:lnTo>
                <a:pt x="46076" y="442720"/>
              </a:lnTo>
              <a:lnTo>
                <a:pt x="45720" y="442720"/>
              </a:lnTo>
              <a:lnTo>
                <a:pt x="45720" y="508845"/>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507BDC20-BD9E-EE4C-AEAD-F2A9F0FDD732}">
      <dsp:nvSpPr>
        <dsp:cNvPr id="0" name=""/>
        <dsp:cNvSpPr/>
      </dsp:nvSpPr>
      <dsp:spPr>
        <a:xfrm>
          <a:off x="2124260" y="1611254"/>
          <a:ext cx="882173" cy="507277"/>
        </a:xfrm>
        <a:custGeom>
          <a:avLst/>
          <a:gdLst/>
          <a:ahLst/>
          <a:cxnLst/>
          <a:rect l="0" t="0" r="0" b="0"/>
          <a:pathLst>
            <a:path>
              <a:moveTo>
                <a:pt x="882173" y="0"/>
              </a:moveTo>
              <a:lnTo>
                <a:pt x="882173" y="441151"/>
              </a:lnTo>
              <a:lnTo>
                <a:pt x="0" y="441151"/>
              </a:lnTo>
              <a:lnTo>
                <a:pt x="0" y="5072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267DE2B0-7BE1-EC47-A381-7E13785F669A}">
      <dsp:nvSpPr>
        <dsp:cNvPr id="0" name=""/>
        <dsp:cNvSpPr/>
      </dsp:nvSpPr>
      <dsp:spPr>
        <a:xfrm>
          <a:off x="1251844" y="1611254"/>
          <a:ext cx="1754589" cy="507277"/>
        </a:xfrm>
        <a:custGeom>
          <a:avLst/>
          <a:gdLst/>
          <a:ahLst/>
          <a:cxnLst/>
          <a:rect l="0" t="0" r="0" b="0"/>
          <a:pathLst>
            <a:path>
              <a:moveTo>
                <a:pt x="1754589" y="0"/>
              </a:moveTo>
              <a:lnTo>
                <a:pt x="1754589" y="441151"/>
              </a:lnTo>
              <a:lnTo>
                <a:pt x="0" y="441151"/>
              </a:lnTo>
              <a:lnTo>
                <a:pt x="0" y="5072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5F7FDD6A-F58E-6743-83DB-FBBA5F4A47EF}">
      <dsp:nvSpPr>
        <dsp:cNvPr id="0" name=""/>
        <dsp:cNvSpPr/>
      </dsp:nvSpPr>
      <dsp:spPr>
        <a:xfrm>
          <a:off x="379428" y="1611254"/>
          <a:ext cx="2627005" cy="507277"/>
        </a:xfrm>
        <a:custGeom>
          <a:avLst/>
          <a:gdLst/>
          <a:ahLst/>
          <a:cxnLst/>
          <a:rect l="0" t="0" r="0" b="0"/>
          <a:pathLst>
            <a:path>
              <a:moveTo>
                <a:pt x="2627005" y="0"/>
              </a:moveTo>
              <a:lnTo>
                <a:pt x="2627005" y="441151"/>
              </a:lnTo>
              <a:lnTo>
                <a:pt x="0" y="441151"/>
              </a:lnTo>
              <a:lnTo>
                <a:pt x="0" y="5072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lightRig rig="chilly" dir="t"/>
        </a:scene3d>
        <a:sp3d z="-40000" prstMaterial="matte"/>
      </dsp:spPr>
      <dsp:style>
        <a:lnRef idx="2">
          <a:scrgbClr r="0" g="0" b="0"/>
        </a:lnRef>
        <a:fillRef idx="0">
          <a:scrgbClr r="0" g="0" b="0"/>
        </a:fillRef>
        <a:effectRef idx="0">
          <a:scrgbClr r="0" g="0" b="0"/>
        </a:effectRef>
        <a:fontRef idx="minor"/>
      </dsp:style>
    </dsp:sp>
    <dsp:sp modelId="{13ACBEDB-C8E6-BE43-9CA8-5878F565AB73}">
      <dsp:nvSpPr>
        <dsp:cNvPr id="0" name=""/>
        <dsp:cNvSpPr/>
      </dsp:nvSpPr>
      <dsp:spPr>
        <a:xfrm>
          <a:off x="2960356" y="699787"/>
          <a:ext cx="91440" cy="458207"/>
        </a:xfrm>
        <a:custGeom>
          <a:avLst/>
          <a:gdLst/>
          <a:ahLst/>
          <a:cxnLst/>
          <a:rect l="0" t="0" r="0" b="0"/>
          <a:pathLst>
            <a:path>
              <a:moveTo>
                <a:pt x="45720" y="0"/>
              </a:moveTo>
              <a:lnTo>
                <a:pt x="45720" y="392082"/>
              </a:lnTo>
              <a:lnTo>
                <a:pt x="46076" y="392082"/>
              </a:lnTo>
              <a:lnTo>
                <a:pt x="46076"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3E5AD16E-FBBE-D44E-9C93-C8C9E3EC0651}">
      <dsp:nvSpPr>
        <dsp:cNvPr id="0" name=""/>
        <dsp:cNvSpPr/>
      </dsp:nvSpPr>
      <dsp:spPr>
        <a:xfrm>
          <a:off x="2139927" y="699787"/>
          <a:ext cx="866148" cy="458207"/>
        </a:xfrm>
        <a:custGeom>
          <a:avLst/>
          <a:gdLst/>
          <a:ahLst/>
          <a:cxnLst/>
          <a:rect l="0" t="0" r="0" b="0"/>
          <a:pathLst>
            <a:path>
              <a:moveTo>
                <a:pt x="866148" y="0"/>
              </a:moveTo>
              <a:lnTo>
                <a:pt x="866148" y="392082"/>
              </a:lnTo>
              <a:lnTo>
                <a:pt x="0" y="392082"/>
              </a:lnTo>
              <a:lnTo>
                <a:pt x="0"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841C5EA4-8ACA-D146-A3F8-CD3A80143C18}">
      <dsp:nvSpPr>
        <dsp:cNvPr id="0" name=""/>
        <dsp:cNvSpPr/>
      </dsp:nvSpPr>
      <dsp:spPr>
        <a:xfrm>
          <a:off x="1239402" y="699787"/>
          <a:ext cx="1766673" cy="458207"/>
        </a:xfrm>
        <a:custGeom>
          <a:avLst/>
          <a:gdLst/>
          <a:ahLst/>
          <a:cxnLst/>
          <a:rect l="0" t="0" r="0" b="0"/>
          <a:pathLst>
            <a:path>
              <a:moveTo>
                <a:pt x="1766673" y="0"/>
              </a:moveTo>
              <a:lnTo>
                <a:pt x="1766673" y="392082"/>
              </a:lnTo>
              <a:lnTo>
                <a:pt x="0" y="392082"/>
              </a:lnTo>
              <a:lnTo>
                <a:pt x="0" y="458207"/>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15F047B2-C183-D545-896E-6625FEB97E4A}">
      <dsp:nvSpPr>
        <dsp:cNvPr id="0" name=""/>
        <dsp:cNvSpPr/>
      </dsp:nvSpPr>
      <dsp:spPr>
        <a:xfrm>
          <a:off x="416938" y="699787"/>
          <a:ext cx="2589138" cy="457948"/>
        </a:xfrm>
        <a:custGeom>
          <a:avLst/>
          <a:gdLst/>
          <a:ahLst/>
          <a:cxnLst/>
          <a:rect l="0" t="0" r="0" b="0"/>
          <a:pathLst>
            <a:path>
              <a:moveTo>
                <a:pt x="2589138" y="0"/>
              </a:moveTo>
              <a:lnTo>
                <a:pt x="2589138" y="391823"/>
              </a:lnTo>
              <a:lnTo>
                <a:pt x="0" y="391823"/>
              </a:lnTo>
              <a:lnTo>
                <a:pt x="0" y="457948"/>
              </a:lnTo>
            </a:path>
          </a:pathLst>
        </a:custGeom>
        <a:noFill/>
        <a:ln w="12700" cap="flat" cmpd="sng" algn="ctr">
          <a:solidFill>
            <a:schemeClr val="dk1">
              <a:shade val="60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9A6F1404-91CE-5145-8788-D1E2ADD61048}">
      <dsp:nvSpPr>
        <dsp:cNvPr id="0" name=""/>
        <dsp:cNvSpPr/>
      </dsp:nvSpPr>
      <dsp:spPr>
        <a:xfrm>
          <a:off x="2649179" y="246528"/>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938494D9-CB83-7D4A-B98F-8F0CC219286D}">
      <dsp:nvSpPr>
        <dsp:cNvPr id="0" name=""/>
        <dsp:cNvSpPr/>
      </dsp:nvSpPr>
      <dsp:spPr>
        <a:xfrm>
          <a:off x="2728489" y="321873"/>
          <a:ext cx="713794" cy="453259"/>
        </a:xfrm>
        <a:prstGeom prst="flowChartProcess">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a:cs typeface="Times New Roman"/>
            </a:rPr>
            <a:t>ILD</a:t>
          </a:r>
          <a:endParaRPr lang="en-US" sz="700" kern="1200" dirty="0">
            <a:latin typeface="Times New Roman"/>
            <a:cs typeface="Times New Roman"/>
          </a:endParaRPr>
        </a:p>
      </dsp:txBody>
      <dsp:txXfrm>
        <a:off x="2728489" y="321873"/>
        <a:ext cx="713794" cy="453259"/>
      </dsp:txXfrm>
    </dsp:sp>
    <dsp:sp modelId="{C9A111C4-0E18-034B-98E0-8F2BBF8C0435}">
      <dsp:nvSpPr>
        <dsp:cNvPr id="0" name=""/>
        <dsp:cNvSpPr/>
      </dsp:nvSpPr>
      <dsp:spPr>
        <a:xfrm>
          <a:off x="60040" y="1157736"/>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5203809C-BF73-4E4B-B571-F372243BFCC1}">
      <dsp:nvSpPr>
        <dsp:cNvPr id="0" name=""/>
        <dsp:cNvSpPr/>
      </dsp:nvSpPr>
      <dsp:spPr>
        <a:xfrm>
          <a:off x="139351" y="1233081"/>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Drug toxicity / Iatrogenic</a:t>
          </a:r>
        </a:p>
      </dsp:txBody>
      <dsp:txXfrm>
        <a:off x="152627" y="1246357"/>
        <a:ext cx="687242" cy="426707"/>
      </dsp:txXfrm>
    </dsp:sp>
    <dsp:sp modelId="{2C12E83D-03E9-E241-A11D-4E1B0D08F2BA}">
      <dsp:nvSpPr>
        <dsp:cNvPr id="0" name=""/>
        <dsp:cNvSpPr/>
      </dsp:nvSpPr>
      <dsp:spPr>
        <a:xfrm>
          <a:off x="882505" y="1157995"/>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7B54AEB9-B8BA-F74D-9191-58B0752ADC03}">
      <dsp:nvSpPr>
        <dsp:cNvPr id="0" name=""/>
        <dsp:cNvSpPr/>
      </dsp:nvSpPr>
      <dsp:spPr>
        <a:xfrm>
          <a:off x="961815" y="1233340"/>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Hypersensitivity Pneumonitis</a:t>
          </a:r>
        </a:p>
      </dsp:txBody>
      <dsp:txXfrm>
        <a:off x="975091" y="1246616"/>
        <a:ext cx="687242" cy="426707"/>
      </dsp:txXfrm>
    </dsp:sp>
    <dsp:sp modelId="{188B75EC-3D19-9541-B85E-332B678163EF}">
      <dsp:nvSpPr>
        <dsp:cNvPr id="0" name=""/>
        <dsp:cNvSpPr/>
      </dsp:nvSpPr>
      <dsp:spPr>
        <a:xfrm>
          <a:off x="1783030" y="1157995"/>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09107F6-419C-5D40-A6CF-BDC83EA86807}">
      <dsp:nvSpPr>
        <dsp:cNvPr id="0" name=""/>
        <dsp:cNvSpPr/>
      </dsp:nvSpPr>
      <dsp:spPr>
        <a:xfrm>
          <a:off x="1862341" y="1233340"/>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latin typeface="Times New Roman"/>
              <a:cs typeface="Times New Roman"/>
            </a:rPr>
            <a:t>Pneumoconioses</a:t>
          </a:r>
          <a:endParaRPr lang="en-US" sz="700" kern="1200" dirty="0">
            <a:latin typeface="Times New Roman"/>
            <a:cs typeface="Times New Roman"/>
          </a:endParaRPr>
        </a:p>
      </dsp:txBody>
      <dsp:txXfrm>
        <a:off x="1875617" y="1246616"/>
        <a:ext cx="687242" cy="426707"/>
      </dsp:txXfrm>
    </dsp:sp>
    <dsp:sp modelId="{FE4574CB-7395-D446-A9DF-012E552C785F}">
      <dsp:nvSpPr>
        <dsp:cNvPr id="0" name=""/>
        <dsp:cNvSpPr/>
      </dsp:nvSpPr>
      <dsp:spPr>
        <a:xfrm>
          <a:off x="2649536" y="1157995"/>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F63C203D-C018-124D-8143-2DA56EE23882}">
      <dsp:nvSpPr>
        <dsp:cNvPr id="0" name=""/>
        <dsp:cNvSpPr/>
      </dsp:nvSpPr>
      <dsp:spPr>
        <a:xfrm>
          <a:off x="2728846" y="1233340"/>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Idiopathic Interstitial Pneumonia</a:t>
          </a:r>
        </a:p>
      </dsp:txBody>
      <dsp:txXfrm>
        <a:off x="2742122" y="1246616"/>
        <a:ext cx="687242" cy="426707"/>
      </dsp:txXfrm>
    </dsp:sp>
    <dsp:sp modelId="{BD07700B-7F27-954F-9961-345247D3B598}">
      <dsp:nvSpPr>
        <dsp:cNvPr id="0" name=""/>
        <dsp:cNvSpPr/>
      </dsp:nvSpPr>
      <dsp:spPr>
        <a:xfrm>
          <a:off x="22530" y="211853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5FAB36CA-2489-2B48-B3CE-F176678D708A}">
      <dsp:nvSpPr>
        <dsp:cNvPr id="0" name=""/>
        <dsp:cNvSpPr/>
      </dsp:nvSpPr>
      <dsp:spPr>
        <a:xfrm>
          <a:off x="101841" y="219387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a:cs typeface="Times New Roman"/>
            </a:rPr>
            <a:t>Usual interstitial pneumonia (UIP)</a:t>
          </a:r>
        </a:p>
      </dsp:txBody>
      <dsp:txXfrm>
        <a:off x="115117" y="2207152"/>
        <a:ext cx="687242" cy="426707"/>
      </dsp:txXfrm>
    </dsp:sp>
    <dsp:sp modelId="{E0F7E8DA-340B-BE4E-850B-22E8AFFE107D}">
      <dsp:nvSpPr>
        <dsp:cNvPr id="0" name=""/>
        <dsp:cNvSpPr/>
      </dsp:nvSpPr>
      <dsp:spPr>
        <a:xfrm>
          <a:off x="894946" y="211853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24193EFB-505F-8C40-A958-A88D359E37BB}">
      <dsp:nvSpPr>
        <dsp:cNvPr id="0" name=""/>
        <dsp:cNvSpPr/>
      </dsp:nvSpPr>
      <dsp:spPr>
        <a:xfrm>
          <a:off x="974257" y="219387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err="1">
              <a:latin typeface="Times New Roman"/>
              <a:cs typeface="Times New Roman"/>
            </a:rPr>
            <a:t>Organising</a:t>
          </a:r>
          <a:r>
            <a:rPr lang="en-US" sz="700" kern="1200" dirty="0">
              <a:latin typeface="Times New Roman"/>
              <a:cs typeface="Times New Roman"/>
            </a:rPr>
            <a:t> pneumonias</a:t>
          </a:r>
        </a:p>
      </dsp:txBody>
      <dsp:txXfrm>
        <a:off x="987533" y="2207152"/>
        <a:ext cx="687242" cy="426707"/>
      </dsp:txXfrm>
    </dsp:sp>
    <dsp:sp modelId="{2408C03B-2F07-0E4F-B326-A90CC5A6477A}">
      <dsp:nvSpPr>
        <dsp:cNvPr id="0" name=""/>
        <dsp:cNvSpPr/>
      </dsp:nvSpPr>
      <dsp:spPr>
        <a:xfrm>
          <a:off x="1767362" y="211853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84BF9B91-2AAA-2A49-9C43-2F1376B38C12}">
      <dsp:nvSpPr>
        <dsp:cNvPr id="0" name=""/>
        <dsp:cNvSpPr/>
      </dsp:nvSpPr>
      <dsp:spPr>
        <a:xfrm>
          <a:off x="1846673" y="219387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Non-specific interstitial pneumonia (NSIP)</a:t>
          </a:r>
        </a:p>
      </dsp:txBody>
      <dsp:txXfrm>
        <a:off x="1859949" y="2207152"/>
        <a:ext cx="687242" cy="426707"/>
      </dsp:txXfrm>
    </dsp:sp>
    <dsp:sp modelId="{AF1830EB-7B6A-874C-B91C-51CC115436EC}">
      <dsp:nvSpPr>
        <dsp:cNvPr id="0" name=""/>
        <dsp:cNvSpPr/>
      </dsp:nvSpPr>
      <dsp:spPr>
        <a:xfrm>
          <a:off x="2649179" y="2120100"/>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68F15BD4-A288-E84D-AD35-6FF24121323E}">
      <dsp:nvSpPr>
        <dsp:cNvPr id="0" name=""/>
        <dsp:cNvSpPr/>
      </dsp:nvSpPr>
      <dsp:spPr>
        <a:xfrm>
          <a:off x="2728489" y="2195445"/>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DIP / RBILD (smoking related)</a:t>
          </a:r>
        </a:p>
      </dsp:txBody>
      <dsp:txXfrm>
        <a:off x="2741765" y="2208721"/>
        <a:ext cx="687242" cy="426707"/>
      </dsp:txXfrm>
    </dsp:sp>
    <dsp:sp modelId="{5002548A-FE6C-5746-8EF5-20AA2DE12921}">
      <dsp:nvSpPr>
        <dsp:cNvPr id="0" name=""/>
        <dsp:cNvSpPr/>
      </dsp:nvSpPr>
      <dsp:spPr>
        <a:xfrm>
          <a:off x="3512194" y="211853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B94BEA7C-5627-D149-BEBD-BB4F3AA08C67}">
      <dsp:nvSpPr>
        <dsp:cNvPr id="0" name=""/>
        <dsp:cNvSpPr/>
      </dsp:nvSpPr>
      <dsp:spPr>
        <a:xfrm>
          <a:off x="3591505" y="219387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Lymphoid (LIP)</a:t>
          </a:r>
        </a:p>
      </dsp:txBody>
      <dsp:txXfrm>
        <a:off x="3604781" y="2207152"/>
        <a:ext cx="687242" cy="426707"/>
      </dsp:txXfrm>
    </dsp:sp>
    <dsp:sp modelId="{1E713C2D-B341-2649-A1C9-86BB3B1A49FD}">
      <dsp:nvSpPr>
        <dsp:cNvPr id="0" name=""/>
        <dsp:cNvSpPr/>
      </dsp:nvSpPr>
      <dsp:spPr>
        <a:xfrm>
          <a:off x="4384610" y="2118531"/>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7B52436A-ABE4-404A-9FD5-60CE4681CFC1}">
      <dsp:nvSpPr>
        <dsp:cNvPr id="0" name=""/>
        <dsp:cNvSpPr/>
      </dsp:nvSpPr>
      <dsp:spPr>
        <a:xfrm>
          <a:off x="4463921" y="2193876"/>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Acute Interstitial Pneumonia (AIP)</a:t>
          </a:r>
        </a:p>
      </dsp:txBody>
      <dsp:txXfrm>
        <a:off x="4477197" y="2207152"/>
        <a:ext cx="687242" cy="426707"/>
      </dsp:txXfrm>
    </dsp:sp>
    <dsp:sp modelId="{34764CE6-89D4-304C-B1DC-E5F45B5C7978}">
      <dsp:nvSpPr>
        <dsp:cNvPr id="0" name=""/>
        <dsp:cNvSpPr/>
      </dsp:nvSpPr>
      <dsp:spPr>
        <a:xfrm>
          <a:off x="5224170" y="2120616"/>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D53D6FC1-9286-3E4A-95BC-20191485E83B}">
      <dsp:nvSpPr>
        <dsp:cNvPr id="0" name=""/>
        <dsp:cNvSpPr/>
      </dsp:nvSpPr>
      <dsp:spPr>
        <a:xfrm>
          <a:off x="5303481" y="2195961"/>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Rare IIPs</a:t>
          </a:r>
        </a:p>
      </dsp:txBody>
      <dsp:txXfrm>
        <a:off x="5316757" y="2209237"/>
        <a:ext cx="687242" cy="426707"/>
      </dsp:txXfrm>
    </dsp:sp>
    <dsp:sp modelId="{036C7651-3AA7-2D41-8FCB-68B1B0F8CA03}">
      <dsp:nvSpPr>
        <dsp:cNvPr id="0" name=""/>
        <dsp:cNvSpPr/>
      </dsp:nvSpPr>
      <dsp:spPr>
        <a:xfrm>
          <a:off x="3527862" y="1157995"/>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F4CD6E50-573D-E449-9649-C28C2CE15A44}">
      <dsp:nvSpPr>
        <dsp:cNvPr id="0" name=""/>
        <dsp:cNvSpPr/>
      </dsp:nvSpPr>
      <dsp:spPr>
        <a:xfrm>
          <a:off x="3607172" y="1233340"/>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latin typeface="Times New Roman"/>
              <a:cs typeface="Times New Roman"/>
            </a:rPr>
            <a:t>Connective tissue disease related</a:t>
          </a:r>
        </a:p>
      </dsp:txBody>
      <dsp:txXfrm>
        <a:off x="3620448" y="1246616"/>
        <a:ext cx="687242" cy="426707"/>
      </dsp:txXfrm>
    </dsp:sp>
    <dsp:sp modelId="{F935AD28-724C-FE44-9BF4-AC9E1641393D}">
      <dsp:nvSpPr>
        <dsp:cNvPr id="0" name=""/>
        <dsp:cNvSpPr/>
      </dsp:nvSpPr>
      <dsp:spPr>
        <a:xfrm>
          <a:off x="4367386" y="1155937"/>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3472C5E8-E3B0-6048-A564-5CAC973B94F2}">
      <dsp:nvSpPr>
        <dsp:cNvPr id="0" name=""/>
        <dsp:cNvSpPr/>
      </dsp:nvSpPr>
      <dsp:spPr>
        <a:xfrm>
          <a:off x="4446697" y="1231282"/>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a:cs typeface="Times New Roman"/>
            </a:rPr>
            <a:t>Vasculitidies</a:t>
          </a:r>
          <a:endParaRPr lang="en-US" sz="700" kern="1200" dirty="0">
            <a:latin typeface="Times New Roman"/>
            <a:cs typeface="Times New Roman"/>
          </a:endParaRPr>
        </a:p>
      </dsp:txBody>
      <dsp:txXfrm>
        <a:off x="4459973" y="1244558"/>
        <a:ext cx="687242" cy="426707"/>
      </dsp:txXfrm>
    </dsp:sp>
    <dsp:sp modelId="{FBC37982-A2DD-394E-B6AA-FEA7121E4141}">
      <dsp:nvSpPr>
        <dsp:cNvPr id="0" name=""/>
        <dsp:cNvSpPr/>
      </dsp:nvSpPr>
      <dsp:spPr>
        <a:xfrm>
          <a:off x="5245106" y="1152089"/>
          <a:ext cx="713794" cy="453259"/>
        </a:xfrm>
        <a:prstGeom prst="roundRect">
          <a:avLst>
            <a:gd name="adj" fmla="val 10000"/>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F13B461-ADDA-A74A-A86F-5CD111814016}">
      <dsp:nvSpPr>
        <dsp:cNvPr id="0" name=""/>
        <dsp:cNvSpPr/>
      </dsp:nvSpPr>
      <dsp:spPr>
        <a:xfrm>
          <a:off x="5324416" y="1227434"/>
          <a:ext cx="713794" cy="453259"/>
        </a:xfrm>
        <a:prstGeom prst="roundRect">
          <a:avLst>
            <a:gd name="adj" fmla="val 10000"/>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a:cs typeface="Times New Roman"/>
            </a:rPr>
            <a:t>Sarcoidosis</a:t>
          </a:r>
          <a:endParaRPr lang="en-US" sz="700" kern="1200" dirty="0">
            <a:latin typeface="Times New Roman"/>
            <a:cs typeface="Times New Roman"/>
          </a:endParaRPr>
        </a:p>
      </dsp:txBody>
      <dsp:txXfrm>
        <a:off x="5337692" y="1240710"/>
        <a:ext cx="687242" cy="42670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BB15F-67E2-3C43-BA10-235A96772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73</Pages>
  <Words>159157</Words>
  <Characters>907199</Characters>
  <Application>Microsoft Office Word</Application>
  <DocSecurity>0</DocSecurity>
  <Lines>7559</Lines>
  <Paragraphs>21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64228</CharactersWithSpaces>
  <SharedDoc>false</SharedDoc>
  <HyperlinkBase/>
  <HLinks>
    <vt:vector size="282" baseType="variant">
      <vt:variant>
        <vt:i4>4587617</vt:i4>
      </vt:variant>
      <vt:variant>
        <vt:i4>63382</vt:i4>
      </vt:variant>
      <vt:variant>
        <vt:i4>1029</vt:i4>
      </vt:variant>
      <vt:variant>
        <vt:i4>1</vt:i4>
      </vt:variant>
      <vt:variant>
        <vt:lpwstr>Wound healing</vt:lpwstr>
      </vt:variant>
      <vt:variant>
        <vt:lpwstr/>
      </vt:variant>
      <vt:variant>
        <vt:i4>1245297</vt:i4>
      </vt:variant>
      <vt:variant>
        <vt:i4>127617</vt:i4>
      </vt:variant>
      <vt:variant>
        <vt:i4>1051</vt:i4>
      </vt:variant>
      <vt:variant>
        <vt:i4>1</vt:i4>
      </vt:variant>
      <vt:variant>
        <vt:lpwstr>Prognosis</vt:lpwstr>
      </vt:variant>
      <vt:variant>
        <vt:lpwstr/>
      </vt:variant>
      <vt:variant>
        <vt:i4>8257596</vt:i4>
      </vt:variant>
      <vt:variant>
        <vt:i4>146215</vt:i4>
      </vt:variant>
      <vt:variant>
        <vt:i4>1052</vt:i4>
      </vt:variant>
      <vt:variant>
        <vt:i4>1</vt:i4>
      </vt:variant>
      <vt:variant>
        <vt:lpwstr>bell curve z score</vt:lpwstr>
      </vt:variant>
      <vt:variant>
        <vt:lpwstr/>
      </vt:variant>
      <vt:variant>
        <vt:i4>3211278</vt:i4>
      </vt:variant>
      <vt:variant>
        <vt:i4>154231</vt:i4>
      </vt:variant>
      <vt:variant>
        <vt:i4>1053</vt:i4>
      </vt:variant>
      <vt:variant>
        <vt:i4>1</vt:i4>
      </vt:variant>
      <vt:variant>
        <vt:lpwstr>FVC decline</vt:lpwstr>
      </vt:variant>
      <vt:variant>
        <vt:lpwstr/>
      </vt:variant>
      <vt:variant>
        <vt:i4>1900625</vt:i4>
      </vt:variant>
      <vt:variant>
        <vt:i4>223574</vt:i4>
      </vt:variant>
      <vt:variant>
        <vt:i4>1055</vt:i4>
      </vt:variant>
      <vt:variant>
        <vt:i4>1</vt:i4>
      </vt:variant>
      <vt:variant>
        <vt:lpwstr>ISWT diagram</vt:lpwstr>
      </vt:variant>
      <vt:variant>
        <vt:lpwstr/>
      </vt:variant>
      <vt:variant>
        <vt:i4>3735679</vt:i4>
      </vt:variant>
      <vt:variant>
        <vt:i4>360735</vt:i4>
      </vt:variant>
      <vt:variant>
        <vt:i4>1058</vt:i4>
      </vt:variant>
      <vt:variant>
        <vt:i4>1</vt:i4>
      </vt:variant>
      <vt:variant>
        <vt:lpwstr>Slide1</vt:lpwstr>
      </vt:variant>
      <vt:variant>
        <vt:lpwstr/>
      </vt:variant>
      <vt:variant>
        <vt:i4>3735679</vt:i4>
      </vt:variant>
      <vt:variant>
        <vt:i4>369956</vt:i4>
      </vt:variant>
      <vt:variant>
        <vt:i4>1059</vt:i4>
      </vt:variant>
      <vt:variant>
        <vt:i4>1</vt:i4>
      </vt:variant>
      <vt:variant>
        <vt:lpwstr>Slide1</vt:lpwstr>
      </vt:variant>
      <vt:variant>
        <vt:lpwstr/>
      </vt:variant>
      <vt:variant>
        <vt:i4>6881383</vt:i4>
      </vt:variant>
      <vt:variant>
        <vt:i4>383222</vt:i4>
      </vt:variant>
      <vt:variant>
        <vt:i4>1060</vt:i4>
      </vt:variant>
      <vt:variant>
        <vt:i4>1</vt:i4>
      </vt:variant>
      <vt:variant>
        <vt:lpwstr>pre vs post bronchodilator example</vt:lpwstr>
      </vt:variant>
      <vt:variant>
        <vt:lpwstr/>
      </vt:variant>
      <vt:variant>
        <vt:i4>6226026</vt:i4>
      </vt:variant>
      <vt:variant>
        <vt:i4>384499</vt:i4>
      </vt:variant>
      <vt:variant>
        <vt:i4>1061</vt:i4>
      </vt:variant>
      <vt:variant>
        <vt:i4>1</vt:i4>
      </vt:variant>
      <vt:variant>
        <vt:lpwstr>ADC emphysema</vt:lpwstr>
      </vt:variant>
      <vt:variant>
        <vt:lpwstr/>
      </vt:variant>
      <vt:variant>
        <vt:i4>655480</vt:i4>
      </vt:variant>
      <vt:variant>
        <vt:i4>388250</vt:i4>
      </vt:variant>
      <vt:variant>
        <vt:i4>1062</vt:i4>
      </vt:variant>
      <vt:variant>
        <vt:i4>1</vt:i4>
      </vt:variant>
      <vt:variant>
        <vt:lpwstr>Xenon</vt:lpwstr>
      </vt:variant>
      <vt:variant>
        <vt:lpwstr/>
      </vt:variant>
      <vt:variant>
        <vt:i4>393330</vt:i4>
      </vt:variant>
      <vt:variant>
        <vt:i4>395133</vt:i4>
      </vt:variant>
      <vt:variant>
        <vt:i4>1063</vt:i4>
      </vt:variant>
      <vt:variant>
        <vt:i4>1</vt:i4>
      </vt:variant>
      <vt:variant>
        <vt:lpwstr>Dixon</vt:lpwstr>
      </vt:variant>
      <vt:variant>
        <vt:lpwstr/>
      </vt:variant>
      <vt:variant>
        <vt:i4>2818059</vt:i4>
      </vt:variant>
      <vt:variant>
        <vt:i4>399216</vt:i4>
      </vt:variant>
      <vt:variant>
        <vt:i4>1064</vt:i4>
      </vt:variant>
      <vt:variant>
        <vt:i4>1</vt:i4>
      </vt:variant>
      <vt:variant>
        <vt:lpwstr>DCE AOI and AIF</vt:lpwstr>
      </vt:variant>
      <vt:variant>
        <vt:lpwstr/>
      </vt:variant>
      <vt:variant>
        <vt:i4>3145842</vt:i4>
      </vt:variant>
      <vt:variant>
        <vt:i4>401030</vt:i4>
      </vt:variant>
      <vt:variant>
        <vt:i4>1067</vt:i4>
      </vt:variant>
      <vt:variant>
        <vt:i4>1</vt:i4>
      </vt:variant>
      <vt:variant>
        <vt:lpwstr>ROI parenchyma</vt:lpwstr>
      </vt:variant>
      <vt:variant>
        <vt:lpwstr/>
      </vt:variant>
      <vt:variant>
        <vt:i4>6291572</vt:i4>
      </vt:variant>
      <vt:variant>
        <vt:i4>410810</vt:i4>
      </vt:variant>
      <vt:variant>
        <vt:i4>1068</vt:i4>
      </vt:variant>
      <vt:variant>
        <vt:i4>1</vt:i4>
      </vt:variant>
      <vt:variant>
        <vt:lpwstr>Prisma</vt:lpwstr>
      </vt:variant>
      <vt:variant>
        <vt:lpwstr/>
      </vt:variant>
      <vt:variant>
        <vt:i4>5832817</vt:i4>
      </vt:variant>
      <vt:variant>
        <vt:i4>416629</vt:i4>
      </vt:variant>
      <vt:variant>
        <vt:i4>1069</vt:i4>
      </vt:variant>
      <vt:variant>
        <vt:i4>1</vt:i4>
      </vt:variant>
      <vt:variant>
        <vt:lpwstr>Density histogram</vt:lpwstr>
      </vt:variant>
      <vt:variant>
        <vt:lpwstr/>
      </vt:variant>
      <vt:variant>
        <vt:i4>7143437</vt:i4>
      </vt:variant>
      <vt:variant>
        <vt:i4>426309</vt:i4>
      </vt:variant>
      <vt:variant>
        <vt:i4>1070</vt:i4>
      </vt:variant>
      <vt:variant>
        <vt:i4>1</vt:i4>
      </vt:variant>
      <vt:variant>
        <vt:lpwstr>CALIPER</vt:lpwstr>
      </vt:variant>
      <vt:variant>
        <vt:lpwstr/>
      </vt:variant>
      <vt:variant>
        <vt:i4>4718600</vt:i4>
      </vt:variant>
      <vt:variant>
        <vt:i4>499308</vt:i4>
      </vt:variant>
      <vt:variant>
        <vt:i4>1071</vt:i4>
      </vt:variant>
      <vt:variant>
        <vt:i4>1</vt:i4>
      </vt:variant>
      <vt:variant>
        <vt:lpwstr>Recruitment gant</vt:lpwstr>
      </vt:variant>
      <vt:variant>
        <vt:lpwstr/>
      </vt:variant>
      <vt:variant>
        <vt:i4>7077974</vt:i4>
      </vt:variant>
      <vt:variant>
        <vt:i4>503888</vt:i4>
      </vt:variant>
      <vt:variant>
        <vt:i4>1072</vt:i4>
      </vt:variant>
      <vt:variant>
        <vt:i4>1</vt:i4>
      </vt:variant>
      <vt:variant>
        <vt:lpwstr>flow volume</vt:lpwstr>
      </vt:variant>
      <vt:variant>
        <vt:lpwstr/>
      </vt:variant>
      <vt:variant>
        <vt:i4>7471215</vt:i4>
      </vt:variant>
      <vt:variant>
        <vt:i4>504988</vt:i4>
      </vt:variant>
      <vt:variant>
        <vt:i4>1073</vt:i4>
      </vt:variant>
      <vt:variant>
        <vt:i4>1</vt:i4>
      </vt:variant>
      <vt:variant>
        <vt:lpwstr>FVC two visits</vt:lpwstr>
      </vt:variant>
      <vt:variant>
        <vt:lpwstr/>
      </vt:variant>
      <vt:variant>
        <vt:i4>6815774</vt:i4>
      </vt:variant>
      <vt:variant>
        <vt:i4>508218</vt:i4>
      </vt:variant>
      <vt:variant>
        <vt:i4>1074</vt:i4>
      </vt:variant>
      <vt:variant>
        <vt:i4>1</vt:i4>
      </vt:variant>
      <vt:variant>
        <vt:lpwstr>TLCO and KCO two visits</vt:lpwstr>
      </vt:variant>
      <vt:variant>
        <vt:lpwstr/>
      </vt:variant>
      <vt:variant>
        <vt:i4>7667753</vt:i4>
      </vt:variant>
      <vt:variant>
        <vt:i4>513583</vt:i4>
      </vt:variant>
      <vt:variant>
        <vt:i4>1075</vt:i4>
      </vt:variant>
      <vt:variant>
        <vt:i4>1</vt:i4>
      </vt:variant>
      <vt:variant>
        <vt:lpwstr>Pre and post exercise SpO2</vt:lpwstr>
      </vt:variant>
      <vt:variant>
        <vt:lpwstr/>
      </vt:variant>
      <vt:variant>
        <vt:i4>196624</vt:i4>
      </vt:variant>
      <vt:variant>
        <vt:i4>514231</vt:i4>
      </vt:variant>
      <vt:variant>
        <vt:i4>1076</vt:i4>
      </vt:variant>
      <vt:variant>
        <vt:i4>1</vt:i4>
      </vt:variant>
      <vt:variant>
        <vt:lpwstr>ISWTd two visits</vt:lpwstr>
      </vt:variant>
      <vt:variant>
        <vt:lpwstr/>
      </vt:variant>
      <vt:variant>
        <vt:i4>4849733</vt:i4>
      </vt:variant>
      <vt:variant>
        <vt:i4>515814</vt:i4>
      </vt:variant>
      <vt:variant>
        <vt:i4>1077</vt:i4>
      </vt:variant>
      <vt:variant>
        <vt:i4>1</vt:i4>
      </vt:variant>
      <vt:variant>
        <vt:lpwstr>Histogram of GAP</vt:lpwstr>
      </vt:variant>
      <vt:variant>
        <vt:lpwstr/>
      </vt:variant>
      <vt:variant>
        <vt:i4>5505077</vt:i4>
      </vt:variant>
      <vt:variant>
        <vt:i4>519795</vt:i4>
      </vt:variant>
      <vt:variant>
        <vt:i4>1078</vt:i4>
      </vt:variant>
      <vt:variant>
        <vt:i4>1</vt:i4>
      </vt:variant>
      <vt:variant>
        <vt:lpwstr>breath hold check</vt:lpwstr>
      </vt:variant>
      <vt:variant>
        <vt:lpwstr/>
      </vt:variant>
      <vt:variant>
        <vt:i4>7667726</vt:i4>
      </vt:variant>
      <vt:variant>
        <vt:i4>521902</vt:i4>
      </vt:variant>
      <vt:variant>
        <vt:i4>1079</vt:i4>
      </vt:variant>
      <vt:variant>
        <vt:i4>1</vt:i4>
      </vt:variant>
      <vt:variant>
        <vt:lpwstr>GUI</vt:lpwstr>
      </vt:variant>
      <vt:variant>
        <vt:lpwstr/>
      </vt:variant>
      <vt:variant>
        <vt:i4>5505077</vt:i4>
      </vt:variant>
      <vt:variant>
        <vt:i4>522557</vt:i4>
      </vt:variant>
      <vt:variant>
        <vt:i4>1080</vt:i4>
      </vt:variant>
      <vt:variant>
        <vt:i4>1</vt:i4>
      </vt:variant>
      <vt:variant>
        <vt:lpwstr>breath hold check</vt:lpwstr>
      </vt:variant>
      <vt:variant>
        <vt:lpwstr/>
      </vt:variant>
      <vt:variant>
        <vt:i4>7274586</vt:i4>
      </vt:variant>
      <vt:variant>
        <vt:i4>523905</vt:i4>
      </vt:variant>
      <vt:variant>
        <vt:i4>1050</vt:i4>
      </vt:variant>
      <vt:variant>
        <vt:i4>1</vt:i4>
      </vt:variant>
      <vt:variant>
        <vt:lpwstr>filtering and segmentation </vt:lpwstr>
      </vt:variant>
      <vt:variant>
        <vt:lpwstr/>
      </vt:variant>
      <vt:variant>
        <vt:i4>524352</vt:i4>
      </vt:variant>
      <vt:variant>
        <vt:i4>526688</vt:i4>
      </vt:variant>
      <vt:variant>
        <vt:i4>1049</vt:i4>
      </vt:variant>
      <vt:variant>
        <vt:i4>1</vt:i4>
      </vt:variant>
      <vt:variant>
        <vt:lpwstr>mask editing</vt:lpwstr>
      </vt:variant>
      <vt:variant>
        <vt:lpwstr/>
      </vt:variant>
      <vt:variant>
        <vt:i4>6750266</vt:i4>
      </vt:variant>
      <vt:variant>
        <vt:i4>528376</vt:i4>
      </vt:variant>
      <vt:variant>
        <vt:i4>1048</vt:i4>
      </vt:variant>
      <vt:variant>
        <vt:i4>1</vt:i4>
      </vt:variant>
      <vt:variant>
        <vt:lpwstr>CV example</vt:lpwstr>
      </vt:variant>
      <vt:variant>
        <vt:lpwstr/>
      </vt:variant>
      <vt:variant>
        <vt:i4>3801215</vt:i4>
      </vt:variant>
      <vt:variant>
        <vt:i4>529362</vt:i4>
      </vt:variant>
      <vt:variant>
        <vt:i4>1047</vt:i4>
      </vt:variant>
      <vt:variant>
        <vt:i4>1</vt:i4>
      </vt:variant>
      <vt:variant>
        <vt:lpwstr>Slide2</vt:lpwstr>
      </vt:variant>
      <vt:variant>
        <vt:lpwstr/>
      </vt:variant>
      <vt:variant>
        <vt:i4>3866751</vt:i4>
      </vt:variant>
      <vt:variant>
        <vt:i4>530018</vt:i4>
      </vt:variant>
      <vt:variant>
        <vt:i4>1045</vt:i4>
      </vt:variant>
      <vt:variant>
        <vt:i4>1</vt:i4>
      </vt:variant>
      <vt:variant>
        <vt:lpwstr>Slide3</vt:lpwstr>
      </vt:variant>
      <vt:variant>
        <vt:lpwstr/>
      </vt:variant>
      <vt:variant>
        <vt:i4>1835135</vt:i4>
      </vt:variant>
      <vt:variant>
        <vt:i4>530544</vt:i4>
      </vt:variant>
      <vt:variant>
        <vt:i4>1046</vt:i4>
      </vt:variant>
      <vt:variant>
        <vt:i4>1</vt:i4>
      </vt:variant>
      <vt:variant>
        <vt:lpwstr>IPF01 vent images</vt:lpwstr>
      </vt:variant>
      <vt:variant>
        <vt:lpwstr/>
      </vt:variant>
      <vt:variant>
        <vt:i4>7602204</vt:i4>
      </vt:variant>
      <vt:variant>
        <vt:i4>531267</vt:i4>
      </vt:variant>
      <vt:variant>
        <vt:i4>1044</vt:i4>
      </vt:variant>
      <vt:variant>
        <vt:i4>1</vt:i4>
      </vt:variant>
      <vt:variant>
        <vt:lpwstr>trachea</vt:lpwstr>
      </vt:variant>
      <vt:variant>
        <vt:lpwstr/>
      </vt:variant>
      <vt:variant>
        <vt:i4>5373999</vt:i4>
      </vt:variant>
      <vt:variant>
        <vt:i4>532013</vt:i4>
      </vt:variant>
      <vt:variant>
        <vt:i4>1043</vt:i4>
      </vt:variant>
      <vt:variant>
        <vt:i4>1</vt:i4>
      </vt:variant>
      <vt:variant>
        <vt:lpwstr>Traction bronchiectasis final</vt:lpwstr>
      </vt:variant>
      <vt:variant>
        <vt:lpwstr/>
      </vt:variant>
      <vt:variant>
        <vt:i4>7340035</vt:i4>
      </vt:variant>
      <vt:variant>
        <vt:i4>533555</vt:i4>
      </vt:variant>
      <vt:variant>
        <vt:i4>1042</vt:i4>
      </vt:variant>
      <vt:variant>
        <vt:i4>1</vt:i4>
      </vt:variant>
      <vt:variant>
        <vt:lpwstr>A and B summary metrics</vt:lpwstr>
      </vt:variant>
      <vt:variant>
        <vt:lpwstr/>
      </vt:variant>
      <vt:variant>
        <vt:i4>5898325</vt:i4>
      </vt:variant>
      <vt:variant>
        <vt:i4>533774</vt:i4>
      </vt:variant>
      <vt:variant>
        <vt:i4>1041</vt:i4>
      </vt:variant>
      <vt:variant>
        <vt:i4>1</vt:i4>
      </vt:variant>
      <vt:variant>
        <vt:lpwstr>Bland altman ventilation</vt:lpwstr>
      </vt:variant>
      <vt:variant>
        <vt:lpwstr/>
      </vt:variant>
      <vt:variant>
        <vt:i4>852076</vt:i4>
      </vt:variant>
      <vt:variant>
        <vt:i4>535462</vt:i4>
      </vt:variant>
      <vt:variant>
        <vt:i4>1040</vt:i4>
      </vt:variant>
      <vt:variant>
        <vt:i4>1</vt:i4>
      </vt:variant>
      <vt:variant>
        <vt:lpwstr>Baseline ventilation correlations</vt:lpwstr>
      </vt:variant>
      <vt:variant>
        <vt:lpwstr/>
      </vt:variant>
      <vt:variant>
        <vt:i4>5767175</vt:i4>
      </vt:variant>
      <vt:variant>
        <vt:i4>536675</vt:i4>
      </vt:variant>
      <vt:variant>
        <vt:i4>1039</vt:i4>
      </vt:variant>
      <vt:variant>
        <vt:i4>1</vt:i4>
      </vt:variant>
      <vt:variant>
        <vt:lpwstr>CoV by GAP score</vt:lpwstr>
      </vt:variant>
      <vt:variant>
        <vt:lpwstr/>
      </vt:variant>
      <vt:variant>
        <vt:i4>1114230</vt:i4>
      </vt:variant>
      <vt:variant>
        <vt:i4>537483</vt:i4>
      </vt:variant>
      <vt:variant>
        <vt:i4>1038</vt:i4>
      </vt:variant>
      <vt:variant>
        <vt:i4>1</vt:i4>
      </vt:variant>
      <vt:variant>
        <vt:lpwstr>Six month changes</vt:lpwstr>
      </vt:variant>
      <vt:variant>
        <vt:lpwstr/>
      </vt:variant>
      <vt:variant>
        <vt:i4>6815762</vt:i4>
      </vt:variant>
      <vt:variant>
        <vt:i4>538203</vt:i4>
      </vt:variant>
      <vt:variant>
        <vt:i4>1036</vt:i4>
      </vt:variant>
      <vt:variant>
        <vt:i4>1</vt:i4>
      </vt:variant>
      <vt:variant>
        <vt:lpwstr>Smoking</vt:lpwstr>
      </vt:variant>
      <vt:variant>
        <vt:lpwstr/>
      </vt:variant>
      <vt:variant>
        <vt:i4>6750212</vt:i4>
      </vt:variant>
      <vt:variant>
        <vt:i4>538515</vt:i4>
      </vt:variant>
      <vt:variant>
        <vt:i4>1037</vt:i4>
      </vt:variant>
      <vt:variant>
        <vt:i4>1</vt:i4>
      </vt:variant>
      <vt:variant>
        <vt:lpwstr>Age</vt:lpwstr>
      </vt:variant>
      <vt:variant>
        <vt:lpwstr/>
      </vt:variant>
      <vt:variant>
        <vt:i4>4259893</vt:i4>
      </vt:variant>
      <vt:variant>
        <vt:i4>539088</vt:i4>
      </vt:variant>
      <vt:variant>
        <vt:i4>1035</vt:i4>
      </vt:variant>
      <vt:variant>
        <vt:i4>1</vt:i4>
      </vt:variant>
      <vt:variant>
        <vt:lpwstr>Low FEVFVC z score images</vt:lpwstr>
      </vt:variant>
      <vt:variant>
        <vt:lpwstr/>
      </vt:variant>
      <vt:variant>
        <vt:i4>5046340</vt:i4>
      </vt:variant>
      <vt:variant>
        <vt:i4>539974</vt:i4>
      </vt:variant>
      <vt:variant>
        <vt:i4>1034</vt:i4>
      </vt:variant>
      <vt:variant>
        <vt:i4>1</vt:i4>
      </vt:variant>
      <vt:variant>
        <vt:lpwstr>He Xe comparison</vt:lpwstr>
      </vt:variant>
      <vt:variant>
        <vt:lpwstr/>
      </vt:variant>
      <vt:variant>
        <vt:i4>5505077</vt:i4>
      </vt:variant>
      <vt:variant>
        <vt:i4>545343</vt:i4>
      </vt:variant>
      <vt:variant>
        <vt:i4>1032</vt:i4>
      </vt:variant>
      <vt:variant>
        <vt:i4>1</vt:i4>
      </vt:variant>
      <vt:variant>
        <vt:lpwstr>breath hold check</vt:lpwstr>
      </vt:variant>
      <vt:variant>
        <vt:lpwstr/>
      </vt:variant>
      <vt:variant>
        <vt:i4>7995456</vt:i4>
      </vt:variant>
      <vt:variant>
        <vt:i4>545831</vt:i4>
      </vt:variant>
      <vt:variant>
        <vt:i4>1033</vt:i4>
      </vt:variant>
      <vt:variant>
        <vt:i4>1</vt:i4>
      </vt:variant>
      <vt:variant>
        <vt:lpwstr>IPF_03A_magnitude_images</vt:lpwstr>
      </vt:variant>
      <vt:variant>
        <vt:lpwstr/>
      </vt:variant>
      <vt:variant>
        <vt:i4>1835035</vt:i4>
      </vt:variant>
      <vt:variant>
        <vt:i4>546349</vt:i4>
      </vt:variant>
      <vt:variant>
        <vt:i4>1031</vt:i4>
      </vt:variant>
      <vt:variant>
        <vt:i4>1</vt:i4>
      </vt:variant>
      <vt:variant>
        <vt:lpwstr>ROIs</vt:lpwstr>
      </vt:variant>
      <vt:variant>
        <vt:lpwstr/>
      </vt:variant>
      <vt:variant>
        <vt:i4>3080203</vt:i4>
      </vt:variant>
      <vt:variant>
        <vt:i4>-1</vt:i4>
      </vt:variant>
      <vt:variant>
        <vt:i4>1027</vt:i4>
      </vt:variant>
      <vt:variant>
        <vt:i4>1</vt:i4>
      </vt:variant>
      <vt:variant>
        <vt:lpwstr>Gantt char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eatherley</dc:creator>
  <cp:keywords/>
  <dc:description/>
  <cp:lastModifiedBy>Nicholas Weatherley</cp:lastModifiedBy>
  <cp:revision>19</cp:revision>
  <cp:lastPrinted>2019-02-08T16:15:00Z</cp:lastPrinted>
  <dcterms:created xsi:type="dcterms:W3CDTF">2019-03-04T20:46:00Z</dcterms:created>
  <dcterms:modified xsi:type="dcterms:W3CDTF">2019-03-10T21:23:00Z</dcterms:modified>
  <cp:category/>
</cp:coreProperties>
</file>